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10293" w:type="dxa"/>
        <w:tblInd w:w="115" w:type="dxa"/>
        <w:tblLayout w:type="fixed"/>
        <w:tblCellMar>
          <w:left w:w="115" w:type="dxa"/>
          <w:right w:w="115" w:type="dxa"/>
        </w:tblCellMar>
        <w:tblLook w:val="0000" w:firstRow="0" w:lastRow="0" w:firstColumn="0" w:lastColumn="0" w:noHBand="0" w:noVBand="0"/>
      </w:tblPr>
      <w:tblGrid>
        <w:gridCol w:w="5155"/>
        <w:gridCol w:w="5138"/>
      </w:tblGrid>
      <w:tr w:rsidR="00E85CC4" w:rsidRPr="00433E78" w14:paraId="2CDF3960" w14:textId="77777777" w:rsidTr="001503D1">
        <w:tc>
          <w:tcPr>
            <w:tcW w:w="5155" w:type="dxa"/>
          </w:tcPr>
          <w:p w14:paraId="69CB3BA1" w14:textId="77777777" w:rsidR="00E85CC4" w:rsidRPr="00541BF3" w:rsidRDefault="00E85CC4" w:rsidP="001503D1">
            <w:pPr>
              <w:spacing w:before="120" w:after="120"/>
              <w:rPr>
                <w:b/>
                <w:lang w:val="ru-RU"/>
              </w:rPr>
            </w:pPr>
            <w:r w:rsidRPr="00541BF3">
              <w:rPr>
                <w:b/>
                <w:lang w:val="ru-RU"/>
              </w:rPr>
              <w:t>УТВЕРЖДАЮ</w:t>
            </w:r>
          </w:p>
          <w:p w14:paraId="34BB7F5C" w14:textId="77777777" w:rsidR="00E85CC4" w:rsidRPr="00541BF3" w:rsidRDefault="00E85CC4" w:rsidP="001503D1">
            <w:pPr>
              <w:spacing w:before="120" w:after="120"/>
              <w:rPr>
                <w:lang w:val="ru-RU"/>
              </w:rPr>
            </w:pPr>
            <w:r w:rsidRPr="00541BF3">
              <w:rPr>
                <w:lang w:val="ru-RU"/>
              </w:rPr>
              <w:t>Генеральный директор</w:t>
            </w:r>
          </w:p>
          <w:p w14:paraId="1811BE2C" w14:textId="77777777" w:rsidR="00E85CC4" w:rsidRPr="00541BF3" w:rsidRDefault="00E85CC4" w:rsidP="001503D1">
            <w:pPr>
              <w:spacing w:before="120" w:after="120"/>
              <w:rPr>
                <w:lang w:val="ru-RU"/>
              </w:rPr>
            </w:pPr>
            <w:r w:rsidRPr="00541BF3">
              <w:rPr>
                <w:lang w:val="ru-RU"/>
              </w:rPr>
              <w:t>АО «НИИМА «Прогресс»</w:t>
            </w:r>
          </w:p>
          <w:p w14:paraId="7BB957FA" w14:textId="77777777" w:rsidR="00E85CC4" w:rsidRPr="00541BF3" w:rsidRDefault="00E85CC4" w:rsidP="001503D1">
            <w:pPr>
              <w:spacing w:before="120" w:after="120"/>
              <w:rPr>
                <w:lang w:val="ru-RU"/>
              </w:rPr>
            </w:pPr>
          </w:p>
          <w:p w14:paraId="1071024A" w14:textId="77777777" w:rsidR="00E85CC4" w:rsidRPr="00541BF3" w:rsidRDefault="00E85CC4" w:rsidP="001503D1">
            <w:pPr>
              <w:spacing w:before="120" w:after="120"/>
              <w:rPr>
                <w:lang w:val="ru-RU"/>
              </w:rPr>
            </w:pPr>
          </w:p>
          <w:p w14:paraId="5A719D15" w14:textId="77777777" w:rsidR="00E85CC4" w:rsidRPr="00541BF3" w:rsidRDefault="00E85CC4" w:rsidP="001503D1">
            <w:pPr>
              <w:spacing w:before="120" w:after="120"/>
              <w:rPr>
                <w:lang w:val="ru-RU"/>
              </w:rPr>
            </w:pPr>
            <w:r w:rsidRPr="00541BF3">
              <w:rPr>
                <w:lang w:val="ru-RU"/>
              </w:rPr>
              <w:t>_____________ З.К. Кондрашов</w:t>
            </w:r>
          </w:p>
          <w:p w14:paraId="53A4246A" w14:textId="77777777" w:rsidR="00E85CC4" w:rsidRPr="00541BF3" w:rsidRDefault="00E85CC4" w:rsidP="001503D1">
            <w:pPr>
              <w:spacing w:before="120" w:after="120"/>
              <w:rPr>
                <w:lang w:val="ru-RU"/>
              </w:rPr>
            </w:pPr>
            <w:r w:rsidRPr="00541BF3">
              <w:rPr>
                <w:lang w:val="ru-RU"/>
              </w:rPr>
              <w:t>«___» ______________ 2021 г.</w:t>
            </w:r>
          </w:p>
          <w:p w14:paraId="5B15E507" w14:textId="77777777" w:rsidR="00E85CC4" w:rsidRPr="00541BF3" w:rsidRDefault="00E85CC4" w:rsidP="001503D1">
            <w:pPr>
              <w:spacing w:before="120" w:after="120"/>
              <w:rPr>
                <w:lang w:val="ru-RU"/>
              </w:rPr>
            </w:pPr>
            <w:r w:rsidRPr="00541BF3">
              <w:rPr>
                <w:lang w:val="ru-RU"/>
              </w:rPr>
              <w:t>М.П.</w:t>
            </w:r>
          </w:p>
          <w:p w14:paraId="7200144F" w14:textId="77777777" w:rsidR="00E85CC4" w:rsidRPr="00541BF3" w:rsidRDefault="00E85CC4" w:rsidP="001503D1">
            <w:pPr>
              <w:spacing w:before="120" w:after="120"/>
              <w:rPr>
                <w:lang w:val="ru-RU"/>
              </w:rPr>
            </w:pPr>
          </w:p>
        </w:tc>
        <w:tc>
          <w:tcPr>
            <w:tcW w:w="5138" w:type="dxa"/>
          </w:tcPr>
          <w:p w14:paraId="08180194" w14:textId="77777777" w:rsidR="00E85CC4" w:rsidRPr="00541BF3" w:rsidRDefault="00E85CC4" w:rsidP="001503D1">
            <w:pPr>
              <w:spacing w:before="120" w:after="120"/>
              <w:rPr>
                <w:b/>
                <w:lang w:val="ru-RU"/>
              </w:rPr>
            </w:pPr>
            <w:r w:rsidRPr="00541BF3">
              <w:rPr>
                <w:b/>
                <w:lang w:val="ru-RU"/>
              </w:rPr>
              <w:t>УТВЕРЖДАЮ</w:t>
            </w:r>
          </w:p>
          <w:p w14:paraId="1C014D61" w14:textId="77777777" w:rsidR="00E85CC4" w:rsidRPr="00541BF3" w:rsidRDefault="00E85CC4" w:rsidP="001503D1">
            <w:pPr>
              <w:spacing w:before="120" w:after="120"/>
              <w:rPr>
                <w:lang w:val="ru-RU"/>
              </w:rPr>
            </w:pPr>
            <w:r>
              <w:rPr>
                <w:lang w:val="ru-RU"/>
              </w:rPr>
              <w:t>Генеральный директор</w:t>
            </w:r>
          </w:p>
          <w:p w14:paraId="79024811" w14:textId="77777777" w:rsidR="00E85CC4" w:rsidRPr="00541BF3" w:rsidRDefault="00E85CC4" w:rsidP="001503D1">
            <w:pPr>
              <w:spacing w:before="120" w:after="120"/>
              <w:rPr>
                <w:lang w:val="ru-RU"/>
              </w:rPr>
            </w:pPr>
            <w:r>
              <w:rPr>
                <w:lang w:val="ru-RU"/>
              </w:rPr>
              <w:t>ООО «Навигационные решения»</w:t>
            </w:r>
          </w:p>
          <w:p w14:paraId="6793BF77" w14:textId="77777777" w:rsidR="00E85CC4" w:rsidRPr="00541BF3" w:rsidRDefault="00E85CC4" w:rsidP="001503D1">
            <w:pPr>
              <w:spacing w:before="120" w:after="120"/>
              <w:rPr>
                <w:lang w:val="ru-RU"/>
              </w:rPr>
            </w:pPr>
          </w:p>
          <w:p w14:paraId="2A252BD9" w14:textId="77777777" w:rsidR="00E85CC4" w:rsidRPr="00541BF3" w:rsidRDefault="00E85CC4" w:rsidP="001503D1">
            <w:pPr>
              <w:spacing w:before="120" w:after="120"/>
              <w:rPr>
                <w:lang w:val="ru-RU"/>
              </w:rPr>
            </w:pPr>
          </w:p>
          <w:p w14:paraId="6F0FE1B8" w14:textId="77777777" w:rsidR="00E85CC4" w:rsidRPr="00541BF3" w:rsidRDefault="00E85CC4" w:rsidP="001503D1">
            <w:pPr>
              <w:spacing w:before="120" w:after="120"/>
              <w:rPr>
                <w:lang w:val="ru-RU"/>
              </w:rPr>
            </w:pPr>
            <w:r w:rsidRPr="00541BF3">
              <w:rPr>
                <w:lang w:val="ru-RU"/>
              </w:rPr>
              <w:t>_____________ А.А. Панев</w:t>
            </w:r>
          </w:p>
          <w:p w14:paraId="4F535165" w14:textId="77777777" w:rsidR="00E85CC4" w:rsidRPr="00541BF3" w:rsidRDefault="00E85CC4" w:rsidP="001503D1">
            <w:pPr>
              <w:spacing w:before="120" w:after="120"/>
              <w:rPr>
                <w:lang w:val="ru-RU"/>
              </w:rPr>
            </w:pPr>
            <w:r w:rsidRPr="00541BF3">
              <w:rPr>
                <w:lang w:val="ru-RU"/>
              </w:rPr>
              <w:t>«___» ______________ 2021 г.</w:t>
            </w:r>
          </w:p>
          <w:p w14:paraId="4A666BC7" w14:textId="77777777" w:rsidR="00E85CC4" w:rsidRPr="009D67D0" w:rsidRDefault="00E85CC4" w:rsidP="001503D1">
            <w:pPr>
              <w:spacing w:before="120" w:after="120"/>
              <w:rPr>
                <w:lang w:val="ru-RU"/>
              </w:rPr>
            </w:pPr>
            <w:r w:rsidRPr="009D67D0">
              <w:rPr>
                <w:lang w:val="ru-RU"/>
              </w:rPr>
              <w:t>М.П.</w:t>
            </w:r>
          </w:p>
          <w:p w14:paraId="56419433" w14:textId="77777777" w:rsidR="00E85CC4" w:rsidRPr="009D67D0" w:rsidRDefault="00E85CC4" w:rsidP="001503D1">
            <w:pPr>
              <w:spacing w:before="120" w:after="120"/>
              <w:rPr>
                <w:lang w:val="ru-RU"/>
              </w:rPr>
            </w:pPr>
          </w:p>
        </w:tc>
      </w:tr>
    </w:tbl>
    <w:p w14:paraId="0AA8F158" w14:textId="77777777" w:rsidR="00E85CC4" w:rsidRPr="009D67D0" w:rsidRDefault="00E85CC4" w:rsidP="00E85CC4">
      <w:pPr>
        <w:spacing w:before="120" w:after="120"/>
        <w:rPr>
          <w:lang w:val="ru-RU"/>
        </w:rPr>
      </w:pPr>
    </w:p>
    <w:p w14:paraId="0E3F6BCD" w14:textId="77777777" w:rsidR="00E85CC4" w:rsidRPr="009D67D0" w:rsidRDefault="00E85CC4" w:rsidP="00E85CC4">
      <w:pPr>
        <w:spacing w:before="120" w:after="120"/>
        <w:rPr>
          <w:lang w:val="ru-RU"/>
        </w:rPr>
      </w:pPr>
    </w:p>
    <w:p w14:paraId="32175F1B" w14:textId="77777777" w:rsidR="00E85CC4" w:rsidRPr="009D67D0" w:rsidRDefault="00E85CC4" w:rsidP="00E85CC4">
      <w:pPr>
        <w:spacing w:before="120" w:after="120"/>
        <w:rPr>
          <w:lang w:val="ru-RU"/>
        </w:rPr>
      </w:pPr>
    </w:p>
    <w:p w14:paraId="45A85B29" w14:textId="77777777" w:rsidR="00E85CC4" w:rsidRPr="009D67D0" w:rsidRDefault="00E85CC4" w:rsidP="00E85CC4">
      <w:pPr>
        <w:spacing w:before="120" w:after="120"/>
        <w:rPr>
          <w:lang w:val="ru-RU"/>
        </w:rPr>
      </w:pPr>
    </w:p>
    <w:p w14:paraId="66BE1141" w14:textId="77777777" w:rsidR="00E85CC4" w:rsidRPr="00541BF3" w:rsidRDefault="00E85CC4" w:rsidP="00E85CC4">
      <w:pPr>
        <w:spacing w:before="120" w:after="120"/>
        <w:jc w:val="center"/>
        <w:rPr>
          <w:lang w:val="ru-RU"/>
        </w:rPr>
      </w:pPr>
      <w:r>
        <w:rPr>
          <w:lang w:val="ru-RU"/>
        </w:rPr>
        <w:t>Разработка и производство аппаратно-программного комплекса средств программно-аппаратной платформы для системы интеллектуальной навигации с использованием технологии искусственного интеллекта</w:t>
      </w:r>
    </w:p>
    <w:p w14:paraId="24A8D0E4" w14:textId="77777777" w:rsidR="00644E38" w:rsidRDefault="009C6ED5" w:rsidP="00644E38">
      <w:pPr>
        <w:spacing w:before="120" w:after="120"/>
        <w:jc w:val="center"/>
        <w:rPr>
          <w:b/>
          <w:bCs/>
          <w:sz w:val="26"/>
          <w:szCs w:val="26"/>
          <w:lang w:val="ru-RU"/>
        </w:rPr>
      </w:pPr>
      <w:r w:rsidRPr="009C6ED5">
        <w:rPr>
          <w:b/>
          <w:bCs/>
          <w:sz w:val="26"/>
          <w:szCs w:val="26"/>
          <w:lang w:val="ru-RU"/>
        </w:rPr>
        <w:t xml:space="preserve">ПОЯСНИТЕЛЬНАЯ ЗАПИСКА </w:t>
      </w:r>
    </w:p>
    <w:p w14:paraId="7B629257" w14:textId="77777777" w:rsidR="00E85CC4" w:rsidRPr="00644E38" w:rsidRDefault="009C6ED5" w:rsidP="00644E38">
      <w:pPr>
        <w:spacing w:before="120" w:after="120"/>
        <w:jc w:val="center"/>
        <w:rPr>
          <w:b/>
          <w:bCs/>
          <w:sz w:val="26"/>
          <w:szCs w:val="26"/>
          <w:lang w:val="ru-RU"/>
        </w:rPr>
      </w:pPr>
      <w:r w:rsidRPr="009C6ED5">
        <w:rPr>
          <w:lang w:val="ru-RU"/>
        </w:rPr>
        <w:t>ТП в части обоснования технических решений</w:t>
      </w:r>
    </w:p>
    <w:p w14:paraId="0F9519CE" w14:textId="05BDFD5D" w:rsidR="00E85CC4" w:rsidRPr="00883CB7" w:rsidRDefault="00E85CC4" w:rsidP="00E85CC4">
      <w:pPr>
        <w:spacing w:before="120" w:after="120"/>
        <w:jc w:val="center"/>
        <w:rPr>
          <w:lang w:val="ru-RU"/>
        </w:rPr>
      </w:pPr>
      <w:r w:rsidRPr="00883CB7">
        <w:rPr>
          <w:lang w:val="ru-RU"/>
        </w:rPr>
        <w:t>СПО АТБ</w:t>
      </w:r>
      <w:r w:rsidR="00FF4F09">
        <w:rPr>
          <w:lang w:val="ru-RU"/>
        </w:rPr>
        <w:t>-С</w:t>
      </w:r>
      <w:r w:rsidRPr="00883CB7">
        <w:rPr>
          <w:lang w:val="ru-RU"/>
        </w:rPr>
        <w:t>, СПО МОБ</w:t>
      </w:r>
    </w:p>
    <w:p w14:paraId="660BB399" w14:textId="77777777" w:rsidR="00E85CC4" w:rsidRPr="00541BF3" w:rsidRDefault="00E85CC4" w:rsidP="00E85CC4">
      <w:pPr>
        <w:spacing w:before="120" w:after="120"/>
        <w:rPr>
          <w:lang w:val="ru-RU"/>
        </w:rPr>
      </w:pPr>
    </w:p>
    <w:p w14:paraId="69F5E486" w14:textId="77777777" w:rsidR="00E85CC4" w:rsidRPr="00541BF3" w:rsidRDefault="00E85CC4" w:rsidP="00E85CC4">
      <w:pPr>
        <w:spacing w:before="120" w:after="120"/>
        <w:rPr>
          <w:lang w:val="ru-RU"/>
        </w:rPr>
      </w:pPr>
    </w:p>
    <w:p w14:paraId="194CD0C2" w14:textId="77777777" w:rsidR="00E85CC4" w:rsidRDefault="00E85CC4" w:rsidP="00E85CC4">
      <w:pPr>
        <w:spacing w:before="120" w:after="120"/>
        <w:rPr>
          <w:lang w:val="ru-RU"/>
        </w:rPr>
      </w:pPr>
    </w:p>
    <w:p w14:paraId="32F1616B" w14:textId="77777777" w:rsidR="00E85CC4" w:rsidRDefault="00E85CC4" w:rsidP="00E85CC4">
      <w:pPr>
        <w:spacing w:before="120" w:after="120"/>
        <w:rPr>
          <w:lang w:val="ru-RU"/>
        </w:rPr>
      </w:pPr>
    </w:p>
    <w:p w14:paraId="71330F86" w14:textId="77777777" w:rsidR="00E85CC4" w:rsidRDefault="00E85CC4" w:rsidP="00E85CC4">
      <w:pPr>
        <w:spacing w:before="120" w:after="120"/>
        <w:rPr>
          <w:lang w:val="ru-RU"/>
        </w:rPr>
      </w:pPr>
    </w:p>
    <w:p w14:paraId="4EE776B9" w14:textId="77777777" w:rsidR="00E85CC4" w:rsidRPr="00541BF3" w:rsidRDefault="00E85CC4" w:rsidP="00E85CC4">
      <w:pPr>
        <w:spacing w:before="120" w:after="120"/>
        <w:rPr>
          <w:lang w:val="ru-RU"/>
        </w:rPr>
      </w:pPr>
    </w:p>
    <w:p w14:paraId="20C2788B" w14:textId="77777777" w:rsidR="00E85CC4" w:rsidRDefault="00E85CC4" w:rsidP="00E85CC4">
      <w:pPr>
        <w:spacing w:before="120" w:after="120"/>
        <w:rPr>
          <w:lang w:val="ru-RU"/>
        </w:rPr>
      </w:pPr>
    </w:p>
    <w:tbl>
      <w:tblPr>
        <w:tblW w:w="10293" w:type="dxa"/>
        <w:tblInd w:w="115" w:type="dxa"/>
        <w:tblLayout w:type="fixed"/>
        <w:tblCellMar>
          <w:left w:w="115" w:type="dxa"/>
          <w:right w:w="115" w:type="dxa"/>
        </w:tblCellMar>
        <w:tblLook w:val="0000" w:firstRow="0" w:lastRow="0" w:firstColumn="0" w:lastColumn="0" w:noHBand="0" w:noVBand="0"/>
      </w:tblPr>
      <w:tblGrid>
        <w:gridCol w:w="5155"/>
        <w:gridCol w:w="5138"/>
      </w:tblGrid>
      <w:tr w:rsidR="00E85CC4" w:rsidRPr="005F52CE" w14:paraId="7927277B" w14:textId="77777777" w:rsidTr="001503D1">
        <w:tc>
          <w:tcPr>
            <w:tcW w:w="5155" w:type="dxa"/>
          </w:tcPr>
          <w:p w14:paraId="5F971E19" w14:textId="77777777" w:rsidR="00E85CC4" w:rsidRPr="00FF4F76" w:rsidRDefault="00E85CC4" w:rsidP="001503D1">
            <w:pPr>
              <w:spacing w:before="120" w:after="120"/>
              <w:rPr>
                <w:lang w:val="ru-RU"/>
              </w:rPr>
            </w:pPr>
            <w:r>
              <w:rPr>
                <w:lang w:val="ru-RU"/>
              </w:rPr>
              <w:t>Главный конструктор</w:t>
            </w:r>
          </w:p>
          <w:p w14:paraId="436A885D" w14:textId="77777777" w:rsidR="00E85CC4" w:rsidRPr="00541BF3" w:rsidRDefault="00E85CC4" w:rsidP="001503D1">
            <w:pPr>
              <w:spacing w:before="120" w:after="120"/>
              <w:rPr>
                <w:lang w:val="ru-RU"/>
              </w:rPr>
            </w:pPr>
            <w:r>
              <w:rPr>
                <w:lang w:val="ru-RU"/>
              </w:rPr>
              <w:t>СЧ НИОКР «</w:t>
            </w:r>
            <w:r w:rsidR="000E5230">
              <w:rPr>
                <w:lang w:val="ru-RU"/>
              </w:rPr>
              <w:t>Интеллект-Н</w:t>
            </w:r>
            <w:r>
              <w:rPr>
                <w:lang w:val="ru-RU"/>
              </w:rPr>
              <w:t>»</w:t>
            </w:r>
          </w:p>
          <w:p w14:paraId="68FE251C" w14:textId="77777777" w:rsidR="00E85CC4" w:rsidRPr="00541BF3" w:rsidRDefault="00E85CC4" w:rsidP="001503D1">
            <w:pPr>
              <w:spacing w:before="120" w:after="120"/>
              <w:rPr>
                <w:lang w:val="ru-RU"/>
              </w:rPr>
            </w:pPr>
            <w:r w:rsidRPr="00541BF3">
              <w:rPr>
                <w:lang w:val="ru-RU"/>
              </w:rPr>
              <w:t xml:space="preserve">_____________ </w:t>
            </w:r>
            <w:r w:rsidR="004918C4">
              <w:rPr>
                <w:lang w:val="ru-RU"/>
              </w:rPr>
              <w:t xml:space="preserve">В.И. </w:t>
            </w:r>
            <w:r w:rsidR="004918C4" w:rsidRPr="004918C4">
              <w:rPr>
                <w:lang w:val="ru-RU"/>
              </w:rPr>
              <w:t>Катречко</w:t>
            </w:r>
          </w:p>
          <w:p w14:paraId="78E28E64" w14:textId="77777777" w:rsidR="00E85CC4" w:rsidRPr="00541BF3" w:rsidRDefault="00E85CC4" w:rsidP="001503D1">
            <w:pPr>
              <w:spacing w:before="120" w:after="120"/>
              <w:rPr>
                <w:lang w:val="ru-RU"/>
              </w:rPr>
            </w:pPr>
            <w:r w:rsidRPr="00541BF3">
              <w:rPr>
                <w:lang w:val="ru-RU"/>
              </w:rPr>
              <w:t>«___» ______________ 2021 г.</w:t>
            </w:r>
          </w:p>
        </w:tc>
        <w:tc>
          <w:tcPr>
            <w:tcW w:w="5138" w:type="dxa"/>
          </w:tcPr>
          <w:p w14:paraId="267D8FC3" w14:textId="77777777" w:rsidR="00E85CC4" w:rsidRPr="00541BF3" w:rsidRDefault="00E85CC4" w:rsidP="001503D1">
            <w:pPr>
              <w:spacing w:before="120" w:after="120"/>
              <w:rPr>
                <w:lang w:val="ru-RU"/>
              </w:rPr>
            </w:pPr>
            <w:r w:rsidRPr="00FF4F76">
              <w:rPr>
                <w:lang w:val="ru-RU"/>
              </w:rPr>
              <w:t>Технический директор</w:t>
            </w:r>
          </w:p>
          <w:p w14:paraId="3A00E204" w14:textId="77777777" w:rsidR="00E85CC4" w:rsidRPr="00541BF3" w:rsidRDefault="00E85CC4" w:rsidP="001503D1">
            <w:pPr>
              <w:spacing w:before="120" w:after="120"/>
              <w:rPr>
                <w:lang w:val="ru-RU"/>
              </w:rPr>
            </w:pPr>
            <w:r>
              <w:rPr>
                <w:lang w:val="ru-RU"/>
              </w:rPr>
              <w:t>ООО «Навигационные решения»</w:t>
            </w:r>
          </w:p>
          <w:p w14:paraId="4EEB7371" w14:textId="77777777" w:rsidR="00E85CC4" w:rsidRPr="00541BF3" w:rsidRDefault="00E85CC4" w:rsidP="001503D1">
            <w:pPr>
              <w:spacing w:before="120" w:after="120"/>
              <w:rPr>
                <w:lang w:val="ru-RU"/>
              </w:rPr>
            </w:pPr>
            <w:r w:rsidRPr="00541BF3">
              <w:rPr>
                <w:lang w:val="ru-RU"/>
              </w:rPr>
              <w:t>_____________ А.А. Панев</w:t>
            </w:r>
          </w:p>
          <w:p w14:paraId="39B89489" w14:textId="77777777" w:rsidR="00E85CC4" w:rsidRPr="00FF4F76" w:rsidRDefault="00E85CC4" w:rsidP="001503D1">
            <w:pPr>
              <w:spacing w:before="120" w:after="120"/>
              <w:rPr>
                <w:lang w:val="ru-RU"/>
              </w:rPr>
            </w:pPr>
            <w:r w:rsidRPr="00541BF3">
              <w:rPr>
                <w:lang w:val="ru-RU"/>
              </w:rPr>
              <w:t>«___» ______________ 2021 г.</w:t>
            </w:r>
          </w:p>
        </w:tc>
      </w:tr>
    </w:tbl>
    <w:p w14:paraId="6E22801C" w14:textId="77777777" w:rsidR="00E85CC4" w:rsidRDefault="00E85CC4" w:rsidP="00E85CC4">
      <w:pPr>
        <w:spacing w:before="120" w:after="120"/>
        <w:rPr>
          <w:lang w:val="ru-RU"/>
        </w:rPr>
      </w:pPr>
    </w:p>
    <w:p w14:paraId="3C9997B3" w14:textId="77777777" w:rsidR="00E85CC4" w:rsidRDefault="00E85CC4" w:rsidP="00E85CC4">
      <w:pPr>
        <w:spacing w:before="120" w:after="120"/>
        <w:rPr>
          <w:lang w:val="ru-RU"/>
        </w:rPr>
      </w:pPr>
    </w:p>
    <w:p w14:paraId="6B5D8CA9" w14:textId="77777777" w:rsidR="00E85CC4" w:rsidRPr="00541BF3" w:rsidRDefault="00E85CC4" w:rsidP="00E85CC4">
      <w:pPr>
        <w:spacing w:before="120" w:after="120"/>
        <w:rPr>
          <w:lang w:val="ru-RU"/>
        </w:rPr>
      </w:pPr>
    </w:p>
    <w:p w14:paraId="7EEA190A" w14:textId="77777777" w:rsidR="001503D1" w:rsidRDefault="00E85CC4" w:rsidP="00E85CC4">
      <w:pPr>
        <w:spacing w:before="120" w:after="120"/>
        <w:jc w:val="center"/>
      </w:pPr>
      <w:r w:rsidRPr="005F52CE">
        <w:t>Москва 2021 г</w:t>
      </w:r>
    </w:p>
    <w:sdt>
      <w:sdtPr>
        <w:rPr>
          <w:rFonts w:asciiTheme="minorHAnsi" w:eastAsiaTheme="minorHAnsi" w:hAnsiTheme="minorHAnsi" w:cstheme="minorBidi"/>
          <w:b w:val="0"/>
          <w:bCs w:val="0"/>
          <w:color w:val="auto"/>
          <w:sz w:val="24"/>
          <w:szCs w:val="24"/>
        </w:rPr>
        <w:id w:val="-1784479557"/>
        <w:docPartObj>
          <w:docPartGallery w:val="Table of Contents"/>
          <w:docPartUnique/>
        </w:docPartObj>
      </w:sdtPr>
      <w:sdtEndPr>
        <w:rPr>
          <w:rFonts w:ascii="Times New Roman" w:eastAsia="Times New Roman" w:hAnsi="Times New Roman" w:cs="Times New Roman"/>
          <w:noProof/>
        </w:rPr>
      </w:sdtEndPr>
      <w:sdtContent>
        <w:p w14:paraId="75CF9954" w14:textId="77777777" w:rsidR="007E5B70" w:rsidRPr="00087C04" w:rsidRDefault="007E5B70" w:rsidP="007E5B70">
          <w:pPr>
            <w:pStyle w:val="a6"/>
            <w:rPr>
              <w:lang w:val="ru-RU"/>
            </w:rPr>
          </w:pPr>
          <w:r>
            <w:rPr>
              <w:lang w:val="ru-RU"/>
            </w:rPr>
            <w:t>Оглавление</w:t>
          </w:r>
        </w:p>
        <w:p w14:paraId="10FF17C6" w14:textId="77777777" w:rsidR="00BF1503" w:rsidRDefault="007438E7">
          <w:pPr>
            <w:pStyle w:val="12"/>
            <w:rPr>
              <w:noProof/>
            </w:rPr>
          </w:pPr>
          <w:r>
            <w:tab/>
          </w:r>
          <w:r w:rsidR="007E5B70">
            <w:fldChar w:fldCharType="begin"/>
          </w:r>
          <w:r w:rsidR="007E5B70" w:rsidRPr="007E5B70">
            <w:rPr>
              <w:lang w:val="ru-RU"/>
            </w:rPr>
            <w:instrText xml:space="preserve"> </w:instrText>
          </w:r>
          <w:r w:rsidR="007E5B70">
            <w:instrText>TOC</w:instrText>
          </w:r>
          <w:r w:rsidR="007E5B70" w:rsidRPr="007E5B70">
            <w:rPr>
              <w:lang w:val="ru-RU"/>
            </w:rPr>
            <w:instrText xml:space="preserve"> \</w:instrText>
          </w:r>
          <w:r w:rsidR="007E5B70">
            <w:instrText>o</w:instrText>
          </w:r>
          <w:r w:rsidR="007E5B70" w:rsidRPr="007E5B70">
            <w:rPr>
              <w:lang w:val="ru-RU"/>
            </w:rPr>
            <w:instrText xml:space="preserve"> "1-3" \</w:instrText>
          </w:r>
          <w:r w:rsidR="007E5B70">
            <w:instrText>h</w:instrText>
          </w:r>
          <w:r w:rsidR="007E5B70" w:rsidRPr="007E5B70">
            <w:rPr>
              <w:lang w:val="ru-RU"/>
            </w:rPr>
            <w:instrText xml:space="preserve"> \</w:instrText>
          </w:r>
          <w:r w:rsidR="007E5B70">
            <w:instrText>z</w:instrText>
          </w:r>
          <w:r w:rsidR="007E5B70" w:rsidRPr="007E5B70">
            <w:rPr>
              <w:lang w:val="ru-RU"/>
            </w:rPr>
            <w:instrText xml:space="preserve"> \</w:instrText>
          </w:r>
          <w:r w:rsidR="007E5B70">
            <w:instrText>u</w:instrText>
          </w:r>
          <w:r w:rsidR="007E5B70" w:rsidRPr="007E5B70">
            <w:rPr>
              <w:lang w:val="ru-RU"/>
            </w:rPr>
            <w:instrText xml:space="preserve"> </w:instrText>
          </w:r>
          <w:r w:rsidR="007E5B70">
            <w:fldChar w:fldCharType="separate"/>
          </w:r>
        </w:p>
        <w:p w14:paraId="253FB430" w14:textId="7789F64D" w:rsidR="00BF1503" w:rsidRDefault="003409A9">
          <w:pPr>
            <w:pStyle w:val="12"/>
            <w:rPr>
              <w:rFonts w:eastAsiaTheme="minorEastAsia"/>
              <w:b w:val="0"/>
              <w:bCs w:val="0"/>
              <w:i w:val="0"/>
              <w:iCs w:val="0"/>
              <w:noProof/>
              <w:sz w:val="22"/>
              <w:szCs w:val="22"/>
              <w:lang w:val="ru-RU" w:eastAsia="ru-RU"/>
            </w:rPr>
          </w:pPr>
          <w:hyperlink w:anchor="_Toc91598628" w:history="1">
            <w:r w:rsidR="00BF1503" w:rsidRPr="009717FB">
              <w:rPr>
                <w:rStyle w:val="a7"/>
                <w:rFonts w:ascii="Times New Roman" w:hAnsi="Times New Roman" w:cs="Times New Roman"/>
                <w:noProof/>
                <w:lang w:val="ru-RU"/>
              </w:rPr>
              <w:t>1.</w:t>
            </w:r>
            <w:r w:rsidR="00BF1503">
              <w:rPr>
                <w:rFonts w:eastAsiaTheme="minorEastAsia"/>
                <w:b w:val="0"/>
                <w:bCs w:val="0"/>
                <w:i w:val="0"/>
                <w:iCs w:val="0"/>
                <w:noProof/>
                <w:sz w:val="22"/>
                <w:szCs w:val="22"/>
                <w:lang w:val="ru-RU" w:eastAsia="ru-RU"/>
              </w:rPr>
              <w:tab/>
            </w:r>
            <w:r w:rsidR="00BF1503" w:rsidRPr="009717FB">
              <w:rPr>
                <w:rStyle w:val="a7"/>
                <w:rFonts w:ascii="Times New Roman" w:hAnsi="Times New Roman" w:cs="Times New Roman"/>
                <w:noProof/>
                <w:lang w:val="ru-RU"/>
              </w:rPr>
              <w:t>Введение</w:t>
            </w:r>
            <w:r w:rsidR="00BF1503">
              <w:rPr>
                <w:noProof/>
                <w:webHidden/>
              </w:rPr>
              <w:tab/>
            </w:r>
            <w:r w:rsidR="00BF1503">
              <w:rPr>
                <w:noProof/>
                <w:webHidden/>
              </w:rPr>
              <w:fldChar w:fldCharType="begin"/>
            </w:r>
            <w:r w:rsidR="00BF1503">
              <w:rPr>
                <w:noProof/>
                <w:webHidden/>
              </w:rPr>
              <w:instrText xml:space="preserve"> PAGEREF _Toc91598628 \h </w:instrText>
            </w:r>
            <w:r w:rsidR="00BF1503">
              <w:rPr>
                <w:noProof/>
                <w:webHidden/>
              </w:rPr>
            </w:r>
            <w:r w:rsidR="00BF1503">
              <w:rPr>
                <w:noProof/>
                <w:webHidden/>
              </w:rPr>
              <w:fldChar w:fldCharType="separate"/>
            </w:r>
            <w:r w:rsidR="00BF1503">
              <w:rPr>
                <w:noProof/>
                <w:webHidden/>
              </w:rPr>
              <w:t>6</w:t>
            </w:r>
            <w:r w:rsidR="00BF1503">
              <w:rPr>
                <w:noProof/>
                <w:webHidden/>
              </w:rPr>
              <w:fldChar w:fldCharType="end"/>
            </w:r>
          </w:hyperlink>
        </w:p>
        <w:p w14:paraId="17F06431" w14:textId="4508D94F" w:rsidR="00BF1503" w:rsidRDefault="003409A9">
          <w:pPr>
            <w:pStyle w:val="12"/>
            <w:rPr>
              <w:rFonts w:eastAsiaTheme="minorEastAsia"/>
              <w:b w:val="0"/>
              <w:bCs w:val="0"/>
              <w:i w:val="0"/>
              <w:iCs w:val="0"/>
              <w:noProof/>
              <w:sz w:val="22"/>
              <w:szCs w:val="22"/>
              <w:lang w:val="ru-RU" w:eastAsia="ru-RU"/>
            </w:rPr>
          </w:pPr>
          <w:hyperlink w:anchor="_Toc91598629" w:history="1">
            <w:r w:rsidR="00BF1503" w:rsidRPr="009717FB">
              <w:rPr>
                <w:rStyle w:val="a7"/>
                <w:rFonts w:ascii="Times New Roman" w:hAnsi="Times New Roman" w:cs="Times New Roman"/>
                <w:noProof/>
                <w:lang w:val="ru-RU"/>
              </w:rPr>
              <w:t>2.</w:t>
            </w:r>
            <w:r w:rsidR="00BF1503">
              <w:rPr>
                <w:rFonts w:eastAsiaTheme="minorEastAsia"/>
                <w:b w:val="0"/>
                <w:bCs w:val="0"/>
                <w:i w:val="0"/>
                <w:iCs w:val="0"/>
                <w:noProof/>
                <w:sz w:val="22"/>
                <w:szCs w:val="22"/>
                <w:lang w:val="ru-RU" w:eastAsia="ru-RU"/>
              </w:rPr>
              <w:tab/>
            </w:r>
            <w:r w:rsidR="00BF1503" w:rsidRPr="009717FB">
              <w:rPr>
                <w:rStyle w:val="a7"/>
                <w:rFonts w:ascii="Times New Roman" w:hAnsi="Times New Roman" w:cs="Times New Roman"/>
                <w:noProof/>
                <w:lang w:val="ru-RU"/>
              </w:rPr>
              <w:t>Общая архитектура системы Интеллектуальной навигации</w:t>
            </w:r>
            <w:r w:rsidR="00BF1503">
              <w:rPr>
                <w:noProof/>
                <w:webHidden/>
              </w:rPr>
              <w:tab/>
            </w:r>
            <w:r w:rsidR="00BF1503">
              <w:rPr>
                <w:noProof/>
                <w:webHidden/>
              </w:rPr>
              <w:fldChar w:fldCharType="begin"/>
            </w:r>
            <w:r w:rsidR="00BF1503">
              <w:rPr>
                <w:noProof/>
                <w:webHidden/>
              </w:rPr>
              <w:instrText xml:space="preserve"> PAGEREF _Toc91598629 \h </w:instrText>
            </w:r>
            <w:r w:rsidR="00BF1503">
              <w:rPr>
                <w:noProof/>
                <w:webHidden/>
              </w:rPr>
            </w:r>
            <w:r w:rsidR="00BF1503">
              <w:rPr>
                <w:noProof/>
                <w:webHidden/>
              </w:rPr>
              <w:fldChar w:fldCharType="separate"/>
            </w:r>
            <w:r w:rsidR="00BF1503">
              <w:rPr>
                <w:noProof/>
                <w:webHidden/>
              </w:rPr>
              <w:t>7</w:t>
            </w:r>
            <w:r w:rsidR="00BF1503">
              <w:rPr>
                <w:noProof/>
                <w:webHidden/>
              </w:rPr>
              <w:fldChar w:fldCharType="end"/>
            </w:r>
          </w:hyperlink>
        </w:p>
        <w:p w14:paraId="7C405B9A" w14:textId="4C0D0AA2" w:rsidR="00BF1503" w:rsidRDefault="003409A9">
          <w:pPr>
            <w:pStyle w:val="22"/>
            <w:tabs>
              <w:tab w:val="right" w:leader="dot" w:pos="9345"/>
            </w:tabs>
            <w:rPr>
              <w:rFonts w:eastAsiaTheme="minorEastAsia"/>
              <w:b w:val="0"/>
              <w:bCs w:val="0"/>
              <w:noProof/>
              <w:lang w:val="ru-RU" w:eastAsia="ru-RU"/>
            </w:rPr>
          </w:pPr>
          <w:hyperlink w:anchor="_Toc91598630" w:history="1">
            <w:r w:rsidR="00BF1503" w:rsidRPr="009717FB">
              <w:rPr>
                <w:rStyle w:val="a7"/>
                <w:rFonts w:ascii="Times New Roman" w:hAnsi="Times New Roman" w:cs="Times New Roman"/>
                <w:noProof/>
                <w:lang w:val="ru-RU"/>
              </w:rPr>
              <w:t>Основные датчики, необходимые  НУ для работы внутри помещений</w:t>
            </w:r>
            <w:r w:rsidR="00BF1503">
              <w:rPr>
                <w:noProof/>
                <w:webHidden/>
              </w:rPr>
              <w:tab/>
            </w:r>
            <w:r w:rsidR="00BF1503">
              <w:rPr>
                <w:noProof/>
                <w:webHidden/>
              </w:rPr>
              <w:fldChar w:fldCharType="begin"/>
            </w:r>
            <w:r w:rsidR="00BF1503">
              <w:rPr>
                <w:noProof/>
                <w:webHidden/>
              </w:rPr>
              <w:instrText xml:space="preserve"> PAGEREF _Toc91598630 \h </w:instrText>
            </w:r>
            <w:r w:rsidR="00BF1503">
              <w:rPr>
                <w:noProof/>
                <w:webHidden/>
              </w:rPr>
            </w:r>
            <w:r w:rsidR="00BF1503">
              <w:rPr>
                <w:noProof/>
                <w:webHidden/>
              </w:rPr>
              <w:fldChar w:fldCharType="separate"/>
            </w:r>
            <w:r w:rsidR="00BF1503">
              <w:rPr>
                <w:noProof/>
                <w:webHidden/>
              </w:rPr>
              <w:t>8</w:t>
            </w:r>
            <w:r w:rsidR="00BF1503">
              <w:rPr>
                <w:noProof/>
                <w:webHidden/>
              </w:rPr>
              <w:fldChar w:fldCharType="end"/>
            </w:r>
          </w:hyperlink>
        </w:p>
        <w:p w14:paraId="4C071ECD" w14:textId="37DA945F" w:rsidR="00BF1503" w:rsidRDefault="003409A9">
          <w:pPr>
            <w:pStyle w:val="22"/>
            <w:tabs>
              <w:tab w:val="right" w:leader="dot" w:pos="9345"/>
            </w:tabs>
            <w:rPr>
              <w:rFonts w:eastAsiaTheme="minorEastAsia"/>
              <w:b w:val="0"/>
              <w:bCs w:val="0"/>
              <w:noProof/>
              <w:lang w:val="ru-RU" w:eastAsia="ru-RU"/>
            </w:rPr>
          </w:pPr>
          <w:hyperlink w:anchor="_Toc91598631" w:history="1">
            <w:r w:rsidR="00BF1503" w:rsidRPr="009717FB">
              <w:rPr>
                <w:rStyle w:val="a7"/>
                <w:rFonts w:ascii="Times New Roman" w:hAnsi="Times New Roman" w:cs="Times New Roman"/>
                <w:noProof/>
                <w:lang w:val="ru-RU"/>
              </w:rPr>
              <w:t>Основные алгоритмы, необходимые НУ для работы внутри помещений</w:t>
            </w:r>
            <w:r w:rsidR="00BF1503">
              <w:rPr>
                <w:noProof/>
                <w:webHidden/>
              </w:rPr>
              <w:tab/>
            </w:r>
            <w:r w:rsidR="00BF1503">
              <w:rPr>
                <w:noProof/>
                <w:webHidden/>
              </w:rPr>
              <w:fldChar w:fldCharType="begin"/>
            </w:r>
            <w:r w:rsidR="00BF1503">
              <w:rPr>
                <w:noProof/>
                <w:webHidden/>
              </w:rPr>
              <w:instrText xml:space="preserve"> PAGEREF _Toc91598631 \h </w:instrText>
            </w:r>
            <w:r w:rsidR="00BF1503">
              <w:rPr>
                <w:noProof/>
                <w:webHidden/>
              </w:rPr>
            </w:r>
            <w:r w:rsidR="00BF1503">
              <w:rPr>
                <w:noProof/>
                <w:webHidden/>
              </w:rPr>
              <w:fldChar w:fldCharType="separate"/>
            </w:r>
            <w:r w:rsidR="00BF1503">
              <w:rPr>
                <w:noProof/>
                <w:webHidden/>
              </w:rPr>
              <w:t>9</w:t>
            </w:r>
            <w:r w:rsidR="00BF1503">
              <w:rPr>
                <w:noProof/>
                <w:webHidden/>
              </w:rPr>
              <w:fldChar w:fldCharType="end"/>
            </w:r>
          </w:hyperlink>
        </w:p>
        <w:p w14:paraId="4835820D" w14:textId="03C093D4" w:rsidR="00BF1503" w:rsidRDefault="003409A9">
          <w:pPr>
            <w:pStyle w:val="22"/>
            <w:tabs>
              <w:tab w:val="right" w:leader="dot" w:pos="9345"/>
            </w:tabs>
            <w:rPr>
              <w:rFonts w:eastAsiaTheme="minorEastAsia"/>
              <w:b w:val="0"/>
              <w:bCs w:val="0"/>
              <w:noProof/>
              <w:lang w:val="ru-RU" w:eastAsia="ru-RU"/>
            </w:rPr>
          </w:pPr>
          <w:hyperlink w:anchor="_Toc91598632" w:history="1">
            <w:r w:rsidR="00BF1503" w:rsidRPr="009717FB">
              <w:rPr>
                <w:rStyle w:val="a7"/>
                <w:rFonts w:ascii="Times New Roman" w:hAnsi="Times New Roman" w:cs="Times New Roman"/>
                <w:noProof/>
                <w:lang w:val="ru-RU"/>
              </w:rPr>
              <w:t>Основные датчики, необходимые  НУ для работы вне помещений</w:t>
            </w:r>
            <w:r w:rsidR="00BF1503">
              <w:rPr>
                <w:noProof/>
                <w:webHidden/>
              </w:rPr>
              <w:tab/>
            </w:r>
            <w:r w:rsidR="00BF1503">
              <w:rPr>
                <w:noProof/>
                <w:webHidden/>
              </w:rPr>
              <w:fldChar w:fldCharType="begin"/>
            </w:r>
            <w:r w:rsidR="00BF1503">
              <w:rPr>
                <w:noProof/>
                <w:webHidden/>
              </w:rPr>
              <w:instrText xml:space="preserve"> PAGEREF _Toc91598632 \h </w:instrText>
            </w:r>
            <w:r w:rsidR="00BF1503">
              <w:rPr>
                <w:noProof/>
                <w:webHidden/>
              </w:rPr>
            </w:r>
            <w:r w:rsidR="00BF1503">
              <w:rPr>
                <w:noProof/>
                <w:webHidden/>
              </w:rPr>
              <w:fldChar w:fldCharType="separate"/>
            </w:r>
            <w:r w:rsidR="00BF1503">
              <w:rPr>
                <w:noProof/>
                <w:webHidden/>
              </w:rPr>
              <w:t>11</w:t>
            </w:r>
            <w:r w:rsidR="00BF1503">
              <w:rPr>
                <w:noProof/>
                <w:webHidden/>
              </w:rPr>
              <w:fldChar w:fldCharType="end"/>
            </w:r>
          </w:hyperlink>
        </w:p>
        <w:p w14:paraId="47CB15EC" w14:textId="6BE44E6D" w:rsidR="00BF1503" w:rsidRDefault="003409A9">
          <w:pPr>
            <w:pStyle w:val="22"/>
            <w:tabs>
              <w:tab w:val="right" w:leader="dot" w:pos="9345"/>
            </w:tabs>
            <w:rPr>
              <w:rFonts w:eastAsiaTheme="minorEastAsia"/>
              <w:b w:val="0"/>
              <w:bCs w:val="0"/>
              <w:noProof/>
              <w:lang w:val="ru-RU" w:eastAsia="ru-RU"/>
            </w:rPr>
          </w:pPr>
          <w:hyperlink w:anchor="_Toc91598633" w:history="1">
            <w:r w:rsidR="00BF1503" w:rsidRPr="009717FB">
              <w:rPr>
                <w:rStyle w:val="a7"/>
                <w:rFonts w:ascii="Times New Roman" w:hAnsi="Times New Roman" w:cs="Times New Roman"/>
                <w:noProof/>
                <w:lang w:val="ru-RU"/>
              </w:rPr>
              <w:t>Основные алгоритмы, необходимые  НУ для работы вне помещений</w:t>
            </w:r>
            <w:r w:rsidR="00BF1503">
              <w:rPr>
                <w:noProof/>
                <w:webHidden/>
              </w:rPr>
              <w:tab/>
            </w:r>
            <w:r w:rsidR="00BF1503">
              <w:rPr>
                <w:noProof/>
                <w:webHidden/>
              </w:rPr>
              <w:fldChar w:fldCharType="begin"/>
            </w:r>
            <w:r w:rsidR="00BF1503">
              <w:rPr>
                <w:noProof/>
                <w:webHidden/>
              </w:rPr>
              <w:instrText xml:space="preserve"> PAGEREF _Toc91598633 \h </w:instrText>
            </w:r>
            <w:r w:rsidR="00BF1503">
              <w:rPr>
                <w:noProof/>
                <w:webHidden/>
              </w:rPr>
            </w:r>
            <w:r w:rsidR="00BF1503">
              <w:rPr>
                <w:noProof/>
                <w:webHidden/>
              </w:rPr>
              <w:fldChar w:fldCharType="separate"/>
            </w:r>
            <w:r w:rsidR="00BF1503">
              <w:rPr>
                <w:noProof/>
                <w:webHidden/>
              </w:rPr>
              <w:t>12</w:t>
            </w:r>
            <w:r w:rsidR="00BF1503">
              <w:rPr>
                <w:noProof/>
                <w:webHidden/>
              </w:rPr>
              <w:fldChar w:fldCharType="end"/>
            </w:r>
          </w:hyperlink>
        </w:p>
        <w:p w14:paraId="5514D979" w14:textId="5F2605C7" w:rsidR="00BF1503" w:rsidRDefault="003409A9">
          <w:pPr>
            <w:pStyle w:val="22"/>
            <w:tabs>
              <w:tab w:val="right" w:leader="dot" w:pos="9345"/>
            </w:tabs>
            <w:rPr>
              <w:rFonts w:eastAsiaTheme="minorEastAsia"/>
              <w:b w:val="0"/>
              <w:bCs w:val="0"/>
              <w:noProof/>
              <w:lang w:val="ru-RU" w:eastAsia="ru-RU"/>
            </w:rPr>
          </w:pPr>
          <w:hyperlink w:anchor="_Toc91598634" w:history="1">
            <w:r w:rsidR="00BF1503" w:rsidRPr="009717FB">
              <w:rPr>
                <w:rStyle w:val="a7"/>
                <w:rFonts w:ascii="Times New Roman" w:hAnsi="Times New Roman" w:cs="Times New Roman"/>
                <w:noProof/>
                <w:lang w:val="ru-RU"/>
              </w:rPr>
              <w:t>Сервер для высокопроизводительных вычислений (СПО КСО ИН)</w:t>
            </w:r>
            <w:r w:rsidR="00BF1503">
              <w:rPr>
                <w:noProof/>
                <w:webHidden/>
              </w:rPr>
              <w:tab/>
            </w:r>
            <w:r w:rsidR="00BF1503">
              <w:rPr>
                <w:noProof/>
                <w:webHidden/>
              </w:rPr>
              <w:fldChar w:fldCharType="begin"/>
            </w:r>
            <w:r w:rsidR="00BF1503">
              <w:rPr>
                <w:noProof/>
                <w:webHidden/>
              </w:rPr>
              <w:instrText xml:space="preserve"> PAGEREF _Toc91598634 \h </w:instrText>
            </w:r>
            <w:r w:rsidR="00BF1503">
              <w:rPr>
                <w:noProof/>
                <w:webHidden/>
              </w:rPr>
            </w:r>
            <w:r w:rsidR="00BF1503">
              <w:rPr>
                <w:noProof/>
                <w:webHidden/>
              </w:rPr>
              <w:fldChar w:fldCharType="separate"/>
            </w:r>
            <w:r w:rsidR="00BF1503">
              <w:rPr>
                <w:noProof/>
                <w:webHidden/>
              </w:rPr>
              <w:t>12</w:t>
            </w:r>
            <w:r w:rsidR="00BF1503">
              <w:rPr>
                <w:noProof/>
                <w:webHidden/>
              </w:rPr>
              <w:fldChar w:fldCharType="end"/>
            </w:r>
          </w:hyperlink>
        </w:p>
        <w:p w14:paraId="1BE7CF86" w14:textId="42D1B08A" w:rsidR="00BF1503" w:rsidRDefault="003409A9">
          <w:pPr>
            <w:pStyle w:val="12"/>
            <w:rPr>
              <w:rFonts w:eastAsiaTheme="minorEastAsia"/>
              <w:b w:val="0"/>
              <w:bCs w:val="0"/>
              <w:i w:val="0"/>
              <w:iCs w:val="0"/>
              <w:noProof/>
              <w:sz w:val="22"/>
              <w:szCs w:val="22"/>
              <w:lang w:val="ru-RU" w:eastAsia="ru-RU"/>
            </w:rPr>
          </w:pPr>
          <w:hyperlink w:anchor="_Toc91598635" w:history="1">
            <w:r w:rsidR="00BF1503" w:rsidRPr="009717FB">
              <w:rPr>
                <w:rStyle w:val="a7"/>
                <w:rFonts w:ascii="Times New Roman" w:hAnsi="Times New Roman" w:cs="Times New Roman"/>
                <w:noProof/>
                <w:lang w:val="ru-RU"/>
              </w:rPr>
              <w:t>3.</w:t>
            </w:r>
            <w:r w:rsidR="00BF1503">
              <w:rPr>
                <w:rFonts w:eastAsiaTheme="minorEastAsia"/>
                <w:b w:val="0"/>
                <w:bCs w:val="0"/>
                <w:i w:val="0"/>
                <w:iCs w:val="0"/>
                <w:noProof/>
                <w:sz w:val="22"/>
                <w:szCs w:val="22"/>
                <w:lang w:val="ru-RU" w:eastAsia="ru-RU"/>
              </w:rPr>
              <w:tab/>
            </w:r>
            <w:r w:rsidR="00BF1503" w:rsidRPr="009717FB">
              <w:rPr>
                <w:rStyle w:val="a7"/>
                <w:rFonts w:ascii="Times New Roman" w:hAnsi="Times New Roman" w:cs="Times New Roman"/>
                <w:noProof/>
                <w:lang w:val="ru-RU"/>
              </w:rPr>
              <w:t>Обоснование технических решений СПО АТБ-С</w:t>
            </w:r>
            <w:r w:rsidR="00BF1503">
              <w:rPr>
                <w:noProof/>
                <w:webHidden/>
              </w:rPr>
              <w:tab/>
            </w:r>
            <w:r w:rsidR="00BF1503">
              <w:rPr>
                <w:noProof/>
                <w:webHidden/>
              </w:rPr>
              <w:fldChar w:fldCharType="begin"/>
            </w:r>
            <w:r w:rsidR="00BF1503">
              <w:rPr>
                <w:noProof/>
                <w:webHidden/>
              </w:rPr>
              <w:instrText xml:space="preserve"> PAGEREF _Toc91598635 \h </w:instrText>
            </w:r>
            <w:r w:rsidR="00BF1503">
              <w:rPr>
                <w:noProof/>
                <w:webHidden/>
              </w:rPr>
            </w:r>
            <w:r w:rsidR="00BF1503">
              <w:rPr>
                <w:noProof/>
                <w:webHidden/>
              </w:rPr>
              <w:fldChar w:fldCharType="separate"/>
            </w:r>
            <w:r w:rsidR="00BF1503">
              <w:rPr>
                <w:noProof/>
                <w:webHidden/>
              </w:rPr>
              <w:t>14</w:t>
            </w:r>
            <w:r w:rsidR="00BF1503">
              <w:rPr>
                <w:noProof/>
                <w:webHidden/>
              </w:rPr>
              <w:fldChar w:fldCharType="end"/>
            </w:r>
          </w:hyperlink>
        </w:p>
        <w:p w14:paraId="271115FB" w14:textId="7ECF2C9D" w:rsidR="00BF1503" w:rsidRDefault="003409A9">
          <w:pPr>
            <w:pStyle w:val="22"/>
            <w:tabs>
              <w:tab w:val="right" w:leader="dot" w:pos="9345"/>
            </w:tabs>
            <w:rPr>
              <w:rFonts w:eastAsiaTheme="minorEastAsia"/>
              <w:b w:val="0"/>
              <w:bCs w:val="0"/>
              <w:noProof/>
              <w:lang w:val="ru-RU" w:eastAsia="ru-RU"/>
            </w:rPr>
          </w:pPr>
          <w:hyperlink w:anchor="_Toc91598636" w:history="1">
            <w:r w:rsidR="00BF1503" w:rsidRPr="009717FB">
              <w:rPr>
                <w:rStyle w:val="a7"/>
                <w:rFonts w:ascii="Times New Roman" w:hAnsi="Times New Roman" w:cs="Times New Roman"/>
                <w:noProof/>
                <w:lang w:val="ru-RU"/>
              </w:rPr>
              <w:t>Описание модуля вычислений</w:t>
            </w:r>
            <w:r w:rsidR="00BF1503">
              <w:rPr>
                <w:noProof/>
                <w:webHidden/>
              </w:rPr>
              <w:tab/>
            </w:r>
            <w:r w:rsidR="00BF1503">
              <w:rPr>
                <w:noProof/>
                <w:webHidden/>
              </w:rPr>
              <w:fldChar w:fldCharType="begin"/>
            </w:r>
            <w:r w:rsidR="00BF1503">
              <w:rPr>
                <w:noProof/>
                <w:webHidden/>
              </w:rPr>
              <w:instrText xml:space="preserve"> PAGEREF _Toc91598636 \h </w:instrText>
            </w:r>
            <w:r w:rsidR="00BF1503">
              <w:rPr>
                <w:noProof/>
                <w:webHidden/>
              </w:rPr>
            </w:r>
            <w:r w:rsidR="00BF1503">
              <w:rPr>
                <w:noProof/>
                <w:webHidden/>
              </w:rPr>
              <w:fldChar w:fldCharType="separate"/>
            </w:r>
            <w:r w:rsidR="00BF1503">
              <w:rPr>
                <w:noProof/>
                <w:webHidden/>
              </w:rPr>
              <w:t>14</w:t>
            </w:r>
            <w:r w:rsidR="00BF1503">
              <w:rPr>
                <w:noProof/>
                <w:webHidden/>
              </w:rPr>
              <w:fldChar w:fldCharType="end"/>
            </w:r>
          </w:hyperlink>
        </w:p>
        <w:p w14:paraId="558510E7" w14:textId="1CEDED31" w:rsidR="00BF1503" w:rsidRDefault="003409A9">
          <w:pPr>
            <w:pStyle w:val="31"/>
            <w:tabs>
              <w:tab w:val="right" w:leader="dot" w:pos="9345"/>
            </w:tabs>
            <w:rPr>
              <w:rFonts w:eastAsiaTheme="minorEastAsia"/>
              <w:noProof/>
              <w:sz w:val="22"/>
              <w:szCs w:val="22"/>
              <w:lang w:val="ru-RU" w:eastAsia="ru-RU"/>
            </w:rPr>
          </w:pPr>
          <w:hyperlink w:anchor="_Toc91598637" w:history="1">
            <w:r w:rsidR="00BF1503" w:rsidRPr="009717FB">
              <w:rPr>
                <w:rStyle w:val="a7"/>
                <w:rFonts w:ascii="Times New Roman" w:hAnsi="Times New Roman" w:cs="Times New Roman"/>
                <w:noProof/>
                <w:lang w:val="ru-RU"/>
              </w:rPr>
              <w:t>Описание программного модуля обработки измерений инерциальных датчиков</w:t>
            </w:r>
            <w:r w:rsidR="00BF1503">
              <w:rPr>
                <w:noProof/>
                <w:webHidden/>
              </w:rPr>
              <w:tab/>
            </w:r>
            <w:r w:rsidR="00BF1503">
              <w:rPr>
                <w:noProof/>
                <w:webHidden/>
              </w:rPr>
              <w:fldChar w:fldCharType="begin"/>
            </w:r>
            <w:r w:rsidR="00BF1503">
              <w:rPr>
                <w:noProof/>
                <w:webHidden/>
              </w:rPr>
              <w:instrText xml:space="preserve"> PAGEREF _Toc91598637 \h </w:instrText>
            </w:r>
            <w:r w:rsidR="00BF1503">
              <w:rPr>
                <w:noProof/>
                <w:webHidden/>
              </w:rPr>
            </w:r>
            <w:r w:rsidR="00BF1503">
              <w:rPr>
                <w:noProof/>
                <w:webHidden/>
              </w:rPr>
              <w:fldChar w:fldCharType="separate"/>
            </w:r>
            <w:r w:rsidR="00BF1503">
              <w:rPr>
                <w:noProof/>
                <w:webHidden/>
              </w:rPr>
              <w:t>15</w:t>
            </w:r>
            <w:r w:rsidR="00BF1503">
              <w:rPr>
                <w:noProof/>
                <w:webHidden/>
              </w:rPr>
              <w:fldChar w:fldCharType="end"/>
            </w:r>
          </w:hyperlink>
        </w:p>
        <w:p w14:paraId="6CE65C23" w14:textId="6D434A7F" w:rsidR="00BF1503" w:rsidRDefault="003409A9">
          <w:pPr>
            <w:pStyle w:val="31"/>
            <w:tabs>
              <w:tab w:val="right" w:leader="dot" w:pos="9345"/>
            </w:tabs>
            <w:rPr>
              <w:rFonts w:eastAsiaTheme="minorEastAsia"/>
              <w:noProof/>
              <w:sz w:val="22"/>
              <w:szCs w:val="22"/>
              <w:lang w:val="ru-RU" w:eastAsia="ru-RU"/>
            </w:rPr>
          </w:pPr>
          <w:hyperlink w:anchor="_Toc91598638" w:history="1">
            <w:r w:rsidR="00BF1503" w:rsidRPr="009717FB">
              <w:rPr>
                <w:rStyle w:val="a7"/>
                <w:rFonts w:ascii="Times New Roman" w:hAnsi="Times New Roman" w:cs="Times New Roman"/>
                <w:noProof/>
                <w:lang w:val="ru-RU"/>
              </w:rPr>
              <w:t>Описание модуля комплексирования навигационных решений</w:t>
            </w:r>
            <w:r w:rsidR="00BF1503">
              <w:rPr>
                <w:noProof/>
                <w:webHidden/>
              </w:rPr>
              <w:tab/>
            </w:r>
            <w:r w:rsidR="00BF1503">
              <w:rPr>
                <w:noProof/>
                <w:webHidden/>
              </w:rPr>
              <w:fldChar w:fldCharType="begin"/>
            </w:r>
            <w:r w:rsidR="00BF1503">
              <w:rPr>
                <w:noProof/>
                <w:webHidden/>
              </w:rPr>
              <w:instrText xml:space="preserve"> PAGEREF _Toc91598638 \h </w:instrText>
            </w:r>
            <w:r w:rsidR="00BF1503">
              <w:rPr>
                <w:noProof/>
                <w:webHidden/>
              </w:rPr>
            </w:r>
            <w:r w:rsidR="00BF1503">
              <w:rPr>
                <w:noProof/>
                <w:webHidden/>
              </w:rPr>
              <w:fldChar w:fldCharType="separate"/>
            </w:r>
            <w:r w:rsidR="00BF1503">
              <w:rPr>
                <w:noProof/>
                <w:webHidden/>
              </w:rPr>
              <w:t>16</w:t>
            </w:r>
            <w:r w:rsidR="00BF1503">
              <w:rPr>
                <w:noProof/>
                <w:webHidden/>
              </w:rPr>
              <w:fldChar w:fldCharType="end"/>
            </w:r>
          </w:hyperlink>
        </w:p>
        <w:p w14:paraId="5C698BF8" w14:textId="25C77140" w:rsidR="00BF1503" w:rsidRDefault="003409A9">
          <w:pPr>
            <w:pStyle w:val="31"/>
            <w:tabs>
              <w:tab w:val="right" w:leader="dot" w:pos="9345"/>
            </w:tabs>
            <w:rPr>
              <w:rFonts w:eastAsiaTheme="minorEastAsia"/>
              <w:noProof/>
              <w:sz w:val="22"/>
              <w:szCs w:val="22"/>
              <w:lang w:val="ru-RU" w:eastAsia="ru-RU"/>
            </w:rPr>
          </w:pPr>
          <w:hyperlink w:anchor="_Toc91598639" w:history="1">
            <w:r w:rsidR="00BF1503" w:rsidRPr="009717FB">
              <w:rPr>
                <w:rStyle w:val="a7"/>
                <w:rFonts w:ascii="Times New Roman" w:hAnsi="Times New Roman" w:cs="Times New Roman"/>
                <w:noProof/>
                <w:lang w:val="ru-RU"/>
              </w:rPr>
              <w:t>Подробное описание алгоритма работы модуля комплексирования в случае работы внутри помещений</w:t>
            </w:r>
            <w:r w:rsidR="00BF1503">
              <w:rPr>
                <w:noProof/>
                <w:webHidden/>
              </w:rPr>
              <w:tab/>
            </w:r>
            <w:r w:rsidR="00BF1503">
              <w:rPr>
                <w:noProof/>
                <w:webHidden/>
              </w:rPr>
              <w:fldChar w:fldCharType="begin"/>
            </w:r>
            <w:r w:rsidR="00BF1503">
              <w:rPr>
                <w:noProof/>
                <w:webHidden/>
              </w:rPr>
              <w:instrText xml:space="preserve"> PAGEREF _Toc91598639 \h </w:instrText>
            </w:r>
            <w:r w:rsidR="00BF1503">
              <w:rPr>
                <w:noProof/>
                <w:webHidden/>
              </w:rPr>
            </w:r>
            <w:r w:rsidR="00BF1503">
              <w:rPr>
                <w:noProof/>
                <w:webHidden/>
              </w:rPr>
              <w:fldChar w:fldCharType="separate"/>
            </w:r>
            <w:r w:rsidR="00BF1503">
              <w:rPr>
                <w:noProof/>
                <w:webHidden/>
              </w:rPr>
              <w:t>19</w:t>
            </w:r>
            <w:r w:rsidR="00BF1503">
              <w:rPr>
                <w:noProof/>
                <w:webHidden/>
              </w:rPr>
              <w:fldChar w:fldCharType="end"/>
            </w:r>
          </w:hyperlink>
        </w:p>
        <w:p w14:paraId="582BA09A" w14:textId="7E291DF5" w:rsidR="00BF1503" w:rsidRDefault="003409A9">
          <w:pPr>
            <w:pStyle w:val="22"/>
            <w:tabs>
              <w:tab w:val="right" w:leader="dot" w:pos="9345"/>
            </w:tabs>
            <w:rPr>
              <w:rFonts w:eastAsiaTheme="minorEastAsia"/>
              <w:b w:val="0"/>
              <w:bCs w:val="0"/>
              <w:noProof/>
              <w:lang w:val="ru-RU" w:eastAsia="ru-RU"/>
            </w:rPr>
          </w:pPr>
          <w:hyperlink w:anchor="_Toc91598640" w:history="1">
            <w:r w:rsidR="00BF1503" w:rsidRPr="009717FB">
              <w:rPr>
                <w:rStyle w:val="a7"/>
                <w:rFonts w:ascii="Times New Roman" w:hAnsi="Times New Roman" w:cs="Times New Roman"/>
                <w:noProof/>
                <w:lang w:val="ru-RU"/>
              </w:rPr>
              <w:t>Программный модуль записи, хранения и передачи навигационной информации</w:t>
            </w:r>
            <w:r w:rsidR="00BF1503">
              <w:rPr>
                <w:noProof/>
                <w:webHidden/>
              </w:rPr>
              <w:tab/>
            </w:r>
            <w:r w:rsidR="00BF1503">
              <w:rPr>
                <w:noProof/>
                <w:webHidden/>
              </w:rPr>
              <w:fldChar w:fldCharType="begin"/>
            </w:r>
            <w:r w:rsidR="00BF1503">
              <w:rPr>
                <w:noProof/>
                <w:webHidden/>
              </w:rPr>
              <w:instrText xml:space="preserve"> PAGEREF _Toc91598640 \h </w:instrText>
            </w:r>
            <w:r w:rsidR="00BF1503">
              <w:rPr>
                <w:noProof/>
                <w:webHidden/>
              </w:rPr>
            </w:r>
            <w:r w:rsidR="00BF1503">
              <w:rPr>
                <w:noProof/>
                <w:webHidden/>
              </w:rPr>
              <w:fldChar w:fldCharType="separate"/>
            </w:r>
            <w:r w:rsidR="00BF1503">
              <w:rPr>
                <w:noProof/>
                <w:webHidden/>
              </w:rPr>
              <w:t>26</w:t>
            </w:r>
            <w:r w:rsidR="00BF1503">
              <w:rPr>
                <w:noProof/>
                <w:webHidden/>
              </w:rPr>
              <w:fldChar w:fldCharType="end"/>
            </w:r>
          </w:hyperlink>
        </w:p>
        <w:p w14:paraId="1CBD2949" w14:textId="65C5F7B7" w:rsidR="00BF1503" w:rsidRDefault="003409A9">
          <w:pPr>
            <w:pStyle w:val="12"/>
            <w:rPr>
              <w:rFonts w:eastAsiaTheme="minorEastAsia"/>
              <w:b w:val="0"/>
              <w:bCs w:val="0"/>
              <w:i w:val="0"/>
              <w:iCs w:val="0"/>
              <w:noProof/>
              <w:sz w:val="22"/>
              <w:szCs w:val="22"/>
              <w:lang w:val="ru-RU" w:eastAsia="ru-RU"/>
            </w:rPr>
          </w:pPr>
          <w:hyperlink w:anchor="_Toc91598641" w:history="1">
            <w:r w:rsidR="00BF1503" w:rsidRPr="009717FB">
              <w:rPr>
                <w:rStyle w:val="a7"/>
                <w:rFonts w:ascii="Times New Roman" w:hAnsi="Times New Roman" w:cs="Times New Roman"/>
                <w:noProof/>
                <w:lang w:val="ru-RU"/>
              </w:rPr>
              <w:t>4.</w:t>
            </w:r>
            <w:r w:rsidR="00BF1503">
              <w:rPr>
                <w:rFonts w:eastAsiaTheme="minorEastAsia"/>
                <w:b w:val="0"/>
                <w:bCs w:val="0"/>
                <w:i w:val="0"/>
                <w:iCs w:val="0"/>
                <w:noProof/>
                <w:sz w:val="22"/>
                <w:szCs w:val="22"/>
                <w:lang w:val="ru-RU" w:eastAsia="ru-RU"/>
              </w:rPr>
              <w:tab/>
            </w:r>
            <w:r w:rsidR="00BF1503" w:rsidRPr="009717FB">
              <w:rPr>
                <w:rStyle w:val="a7"/>
                <w:rFonts w:ascii="Times New Roman" w:hAnsi="Times New Roman" w:cs="Times New Roman"/>
                <w:noProof/>
                <w:lang w:val="ru-RU"/>
              </w:rPr>
              <w:t>Обоснование технических решений СПО МОБ</w:t>
            </w:r>
            <w:r w:rsidR="00BF1503">
              <w:rPr>
                <w:noProof/>
                <w:webHidden/>
              </w:rPr>
              <w:tab/>
            </w:r>
            <w:r w:rsidR="00BF1503">
              <w:rPr>
                <w:noProof/>
                <w:webHidden/>
              </w:rPr>
              <w:fldChar w:fldCharType="begin"/>
            </w:r>
            <w:r w:rsidR="00BF1503">
              <w:rPr>
                <w:noProof/>
                <w:webHidden/>
              </w:rPr>
              <w:instrText xml:space="preserve"> PAGEREF _Toc91598641 \h </w:instrText>
            </w:r>
            <w:r w:rsidR="00BF1503">
              <w:rPr>
                <w:noProof/>
                <w:webHidden/>
              </w:rPr>
            </w:r>
            <w:r w:rsidR="00BF1503">
              <w:rPr>
                <w:noProof/>
                <w:webHidden/>
              </w:rPr>
              <w:fldChar w:fldCharType="separate"/>
            </w:r>
            <w:r w:rsidR="00BF1503">
              <w:rPr>
                <w:noProof/>
                <w:webHidden/>
              </w:rPr>
              <w:t>27</w:t>
            </w:r>
            <w:r w:rsidR="00BF1503">
              <w:rPr>
                <w:noProof/>
                <w:webHidden/>
              </w:rPr>
              <w:fldChar w:fldCharType="end"/>
            </w:r>
          </w:hyperlink>
        </w:p>
        <w:p w14:paraId="1FE59A3B" w14:textId="67253484" w:rsidR="00BF1503" w:rsidRDefault="003409A9">
          <w:pPr>
            <w:pStyle w:val="12"/>
            <w:rPr>
              <w:rFonts w:eastAsiaTheme="minorEastAsia"/>
              <w:b w:val="0"/>
              <w:bCs w:val="0"/>
              <w:i w:val="0"/>
              <w:iCs w:val="0"/>
              <w:noProof/>
              <w:sz w:val="22"/>
              <w:szCs w:val="22"/>
              <w:lang w:val="ru-RU" w:eastAsia="ru-RU"/>
            </w:rPr>
          </w:pPr>
          <w:hyperlink w:anchor="_Toc91598642" w:history="1">
            <w:r w:rsidR="00BF1503" w:rsidRPr="009717FB">
              <w:rPr>
                <w:rStyle w:val="a7"/>
                <w:rFonts w:ascii="Times New Roman" w:hAnsi="Times New Roman" w:cs="Times New Roman"/>
                <w:noProof/>
                <w:lang w:val="ru-RU"/>
              </w:rPr>
              <w:t>5.</w:t>
            </w:r>
            <w:r w:rsidR="00BF1503">
              <w:rPr>
                <w:rFonts w:eastAsiaTheme="minorEastAsia"/>
                <w:b w:val="0"/>
                <w:bCs w:val="0"/>
                <w:i w:val="0"/>
                <w:iCs w:val="0"/>
                <w:noProof/>
                <w:sz w:val="22"/>
                <w:szCs w:val="22"/>
                <w:lang w:val="ru-RU" w:eastAsia="ru-RU"/>
              </w:rPr>
              <w:tab/>
            </w:r>
            <w:r w:rsidR="00BF1503" w:rsidRPr="009717FB">
              <w:rPr>
                <w:rStyle w:val="a7"/>
                <w:rFonts w:ascii="Times New Roman" w:hAnsi="Times New Roman" w:cs="Times New Roman"/>
                <w:noProof/>
                <w:lang w:val="ru-RU"/>
              </w:rPr>
              <w:t xml:space="preserve">Описание алгоритма </w:t>
            </w:r>
            <w:r w:rsidR="00BF1503" w:rsidRPr="009717FB">
              <w:rPr>
                <w:rStyle w:val="a7"/>
                <w:rFonts w:ascii="Times New Roman" w:eastAsia="Yu Mincho" w:hAnsi="Times New Roman" w:cs="Times New Roman"/>
                <w:noProof/>
                <w:lang w:val="ru-RU" w:eastAsia="ja-JP"/>
              </w:rPr>
              <w:t>ORB-SLAM</w:t>
            </w:r>
            <w:r w:rsidR="00BF1503">
              <w:rPr>
                <w:noProof/>
                <w:webHidden/>
              </w:rPr>
              <w:tab/>
            </w:r>
            <w:r w:rsidR="00BF1503">
              <w:rPr>
                <w:noProof/>
                <w:webHidden/>
              </w:rPr>
              <w:fldChar w:fldCharType="begin"/>
            </w:r>
            <w:r w:rsidR="00BF1503">
              <w:rPr>
                <w:noProof/>
                <w:webHidden/>
              </w:rPr>
              <w:instrText xml:space="preserve"> PAGEREF _Toc91598642 \h </w:instrText>
            </w:r>
            <w:r w:rsidR="00BF1503">
              <w:rPr>
                <w:noProof/>
                <w:webHidden/>
              </w:rPr>
            </w:r>
            <w:r w:rsidR="00BF1503">
              <w:rPr>
                <w:noProof/>
                <w:webHidden/>
              </w:rPr>
              <w:fldChar w:fldCharType="separate"/>
            </w:r>
            <w:r w:rsidR="00BF1503">
              <w:rPr>
                <w:noProof/>
                <w:webHidden/>
              </w:rPr>
              <w:t>29</w:t>
            </w:r>
            <w:r w:rsidR="00BF1503">
              <w:rPr>
                <w:noProof/>
                <w:webHidden/>
              </w:rPr>
              <w:fldChar w:fldCharType="end"/>
            </w:r>
          </w:hyperlink>
        </w:p>
        <w:p w14:paraId="465A9290" w14:textId="22914720" w:rsidR="00BF1503" w:rsidRDefault="003409A9">
          <w:pPr>
            <w:pStyle w:val="22"/>
            <w:tabs>
              <w:tab w:val="right" w:leader="dot" w:pos="9345"/>
            </w:tabs>
            <w:rPr>
              <w:rFonts w:eastAsiaTheme="minorEastAsia"/>
              <w:b w:val="0"/>
              <w:bCs w:val="0"/>
              <w:noProof/>
              <w:lang w:val="ru-RU" w:eastAsia="ru-RU"/>
            </w:rPr>
          </w:pPr>
          <w:hyperlink w:anchor="_Toc91598643" w:history="1">
            <w:r w:rsidR="00BF1503" w:rsidRPr="009717FB">
              <w:rPr>
                <w:rStyle w:val="a7"/>
                <w:rFonts w:ascii="Times New Roman" w:hAnsi="Times New Roman" w:cs="Times New Roman"/>
                <w:noProof/>
                <w:lang w:val="ru-RU"/>
              </w:rPr>
              <w:t>Введение</w:t>
            </w:r>
            <w:r w:rsidR="00BF1503">
              <w:rPr>
                <w:noProof/>
                <w:webHidden/>
              </w:rPr>
              <w:tab/>
            </w:r>
            <w:r w:rsidR="00BF1503">
              <w:rPr>
                <w:noProof/>
                <w:webHidden/>
              </w:rPr>
              <w:fldChar w:fldCharType="begin"/>
            </w:r>
            <w:r w:rsidR="00BF1503">
              <w:rPr>
                <w:noProof/>
                <w:webHidden/>
              </w:rPr>
              <w:instrText xml:space="preserve"> PAGEREF _Toc91598643 \h </w:instrText>
            </w:r>
            <w:r w:rsidR="00BF1503">
              <w:rPr>
                <w:noProof/>
                <w:webHidden/>
              </w:rPr>
            </w:r>
            <w:r w:rsidR="00BF1503">
              <w:rPr>
                <w:noProof/>
                <w:webHidden/>
              </w:rPr>
              <w:fldChar w:fldCharType="separate"/>
            </w:r>
            <w:r w:rsidR="00BF1503">
              <w:rPr>
                <w:noProof/>
                <w:webHidden/>
              </w:rPr>
              <w:t>29</w:t>
            </w:r>
            <w:r w:rsidR="00BF1503">
              <w:rPr>
                <w:noProof/>
                <w:webHidden/>
              </w:rPr>
              <w:fldChar w:fldCharType="end"/>
            </w:r>
          </w:hyperlink>
        </w:p>
        <w:p w14:paraId="1BB582F2" w14:textId="1EBD5264" w:rsidR="00BF1503" w:rsidRDefault="003409A9">
          <w:pPr>
            <w:pStyle w:val="22"/>
            <w:tabs>
              <w:tab w:val="right" w:leader="dot" w:pos="9345"/>
            </w:tabs>
            <w:rPr>
              <w:rFonts w:eastAsiaTheme="minorEastAsia"/>
              <w:b w:val="0"/>
              <w:bCs w:val="0"/>
              <w:noProof/>
              <w:lang w:val="ru-RU" w:eastAsia="ru-RU"/>
            </w:rPr>
          </w:pPr>
          <w:hyperlink w:anchor="_Toc91598644" w:history="1">
            <w:r w:rsidR="00BF1503" w:rsidRPr="009717FB">
              <w:rPr>
                <w:rStyle w:val="a7"/>
                <w:rFonts w:ascii="Times New Roman" w:hAnsi="Times New Roman" w:cs="Times New Roman"/>
                <w:noProof/>
                <w:lang w:val="ru-RU"/>
              </w:rPr>
              <w:t>Работы в области SLAM</w:t>
            </w:r>
            <w:r w:rsidR="00BF1503">
              <w:rPr>
                <w:noProof/>
                <w:webHidden/>
              </w:rPr>
              <w:tab/>
            </w:r>
            <w:r w:rsidR="00BF1503">
              <w:rPr>
                <w:noProof/>
                <w:webHidden/>
              </w:rPr>
              <w:fldChar w:fldCharType="begin"/>
            </w:r>
            <w:r w:rsidR="00BF1503">
              <w:rPr>
                <w:noProof/>
                <w:webHidden/>
              </w:rPr>
              <w:instrText xml:space="preserve"> PAGEREF _Toc91598644 \h </w:instrText>
            </w:r>
            <w:r w:rsidR="00BF1503">
              <w:rPr>
                <w:noProof/>
                <w:webHidden/>
              </w:rPr>
            </w:r>
            <w:r w:rsidR="00BF1503">
              <w:rPr>
                <w:noProof/>
                <w:webHidden/>
              </w:rPr>
              <w:fldChar w:fldCharType="separate"/>
            </w:r>
            <w:r w:rsidR="00BF1503">
              <w:rPr>
                <w:noProof/>
                <w:webHidden/>
              </w:rPr>
              <w:t>31</w:t>
            </w:r>
            <w:r w:rsidR="00BF1503">
              <w:rPr>
                <w:noProof/>
                <w:webHidden/>
              </w:rPr>
              <w:fldChar w:fldCharType="end"/>
            </w:r>
          </w:hyperlink>
        </w:p>
        <w:p w14:paraId="1D6D2F38" w14:textId="5F5D499F" w:rsidR="00BF1503" w:rsidRDefault="003409A9">
          <w:pPr>
            <w:pStyle w:val="31"/>
            <w:tabs>
              <w:tab w:val="right" w:leader="dot" w:pos="9345"/>
            </w:tabs>
            <w:rPr>
              <w:rFonts w:eastAsiaTheme="minorEastAsia"/>
              <w:noProof/>
              <w:sz w:val="22"/>
              <w:szCs w:val="22"/>
              <w:lang w:val="ru-RU" w:eastAsia="ru-RU"/>
            </w:rPr>
          </w:pPr>
          <w:hyperlink w:anchor="_Toc91598645" w:history="1">
            <w:r w:rsidR="00BF1503" w:rsidRPr="009717FB">
              <w:rPr>
                <w:rStyle w:val="a7"/>
                <w:rFonts w:ascii="Times New Roman" w:hAnsi="Times New Roman" w:cs="Times New Roman"/>
                <w:noProof/>
                <w:lang w:val="ru-RU"/>
              </w:rPr>
              <w:t>Метод распознавания места</w:t>
            </w:r>
            <w:r w:rsidR="00BF1503">
              <w:rPr>
                <w:noProof/>
                <w:webHidden/>
              </w:rPr>
              <w:tab/>
            </w:r>
            <w:r w:rsidR="00BF1503">
              <w:rPr>
                <w:noProof/>
                <w:webHidden/>
              </w:rPr>
              <w:fldChar w:fldCharType="begin"/>
            </w:r>
            <w:r w:rsidR="00BF1503">
              <w:rPr>
                <w:noProof/>
                <w:webHidden/>
              </w:rPr>
              <w:instrText xml:space="preserve"> PAGEREF _Toc91598645 \h </w:instrText>
            </w:r>
            <w:r w:rsidR="00BF1503">
              <w:rPr>
                <w:noProof/>
                <w:webHidden/>
              </w:rPr>
            </w:r>
            <w:r w:rsidR="00BF1503">
              <w:rPr>
                <w:noProof/>
                <w:webHidden/>
              </w:rPr>
              <w:fldChar w:fldCharType="separate"/>
            </w:r>
            <w:r w:rsidR="00BF1503">
              <w:rPr>
                <w:noProof/>
                <w:webHidden/>
              </w:rPr>
              <w:t>31</w:t>
            </w:r>
            <w:r w:rsidR="00BF1503">
              <w:rPr>
                <w:noProof/>
                <w:webHidden/>
              </w:rPr>
              <w:fldChar w:fldCharType="end"/>
            </w:r>
          </w:hyperlink>
        </w:p>
        <w:p w14:paraId="00B93EC1" w14:textId="08915916" w:rsidR="00BF1503" w:rsidRDefault="003409A9">
          <w:pPr>
            <w:pStyle w:val="31"/>
            <w:tabs>
              <w:tab w:val="right" w:leader="dot" w:pos="9345"/>
            </w:tabs>
            <w:rPr>
              <w:rFonts w:eastAsiaTheme="minorEastAsia"/>
              <w:noProof/>
              <w:sz w:val="22"/>
              <w:szCs w:val="22"/>
              <w:lang w:val="ru-RU" w:eastAsia="ru-RU"/>
            </w:rPr>
          </w:pPr>
          <w:hyperlink w:anchor="_Toc91598646" w:history="1">
            <w:r w:rsidR="00BF1503" w:rsidRPr="009717FB">
              <w:rPr>
                <w:rStyle w:val="a7"/>
                <w:rFonts w:ascii="Times New Roman" w:hAnsi="Times New Roman" w:cs="Times New Roman"/>
                <w:noProof/>
                <w:lang w:val="ru-RU"/>
              </w:rPr>
              <w:t>Инициализация карты</w:t>
            </w:r>
            <w:r w:rsidR="00BF1503">
              <w:rPr>
                <w:noProof/>
                <w:webHidden/>
              </w:rPr>
              <w:tab/>
            </w:r>
            <w:r w:rsidR="00BF1503">
              <w:rPr>
                <w:noProof/>
                <w:webHidden/>
              </w:rPr>
              <w:fldChar w:fldCharType="begin"/>
            </w:r>
            <w:r w:rsidR="00BF1503">
              <w:rPr>
                <w:noProof/>
                <w:webHidden/>
              </w:rPr>
              <w:instrText xml:space="preserve"> PAGEREF _Toc91598646 \h </w:instrText>
            </w:r>
            <w:r w:rsidR="00BF1503">
              <w:rPr>
                <w:noProof/>
                <w:webHidden/>
              </w:rPr>
            </w:r>
            <w:r w:rsidR="00BF1503">
              <w:rPr>
                <w:noProof/>
                <w:webHidden/>
              </w:rPr>
              <w:fldChar w:fldCharType="separate"/>
            </w:r>
            <w:r w:rsidR="00BF1503">
              <w:rPr>
                <w:noProof/>
                <w:webHidden/>
              </w:rPr>
              <w:t>34</w:t>
            </w:r>
            <w:r w:rsidR="00BF1503">
              <w:rPr>
                <w:noProof/>
                <w:webHidden/>
              </w:rPr>
              <w:fldChar w:fldCharType="end"/>
            </w:r>
          </w:hyperlink>
        </w:p>
        <w:p w14:paraId="5DA9298F" w14:textId="3CA7C16A" w:rsidR="00BF1503" w:rsidRDefault="003409A9">
          <w:pPr>
            <w:pStyle w:val="22"/>
            <w:tabs>
              <w:tab w:val="right" w:leader="dot" w:pos="9345"/>
            </w:tabs>
            <w:rPr>
              <w:rFonts w:eastAsiaTheme="minorEastAsia"/>
              <w:b w:val="0"/>
              <w:bCs w:val="0"/>
              <w:noProof/>
              <w:lang w:val="ru-RU" w:eastAsia="ru-RU"/>
            </w:rPr>
          </w:pPr>
          <w:hyperlink w:anchor="_Toc91598647" w:history="1">
            <w:r w:rsidR="00BF1503" w:rsidRPr="009717FB">
              <w:rPr>
                <w:rStyle w:val="a7"/>
                <w:rFonts w:ascii="Times New Roman" w:hAnsi="Times New Roman" w:cs="Times New Roman"/>
                <w:noProof/>
                <w:lang w:val="ru-RU"/>
              </w:rPr>
              <w:t>Принцип работы алгоритма</w:t>
            </w:r>
            <w:r w:rsidR="00BF1503">
              <w:rPr>
                <w:noProof/>
                <w:webHidden/>
              </w:rPr>
              <w:tab/>
            </w:r>
            <w:r w:rsidR="00BF1503">
              <w:rPr>
                <w:noProof/>
                <w:webHidden/>
              </w:rPr>
              <w:fldChar w:fldCharType="begin"/>
            </w:r>
            <w:r w:rsidR="00BF1503">
              <w:rPr>
                <w:noProof/>
                <w:webHidden/>
              </w:rPr>
              <w:instrText xml:space="preserve"> PAGEREF _Toc91598647 \h </w:instrText>
            </w:r>
            <w:r w:rsidR="00BF1503">
              <w:rPr>
                <w:noProof/>
                <w:webHidden/>
              </w:rPr>
            </w:r>
            <w:r w:rsidR="00BF1503">
              <w:rPr>
                <w:noProof/>
                <w:webHidden/>
              </w:rPr>
              <w:fldChar w:fldCharType="separate"/>
            </w:r>
            <w:r w:rsidR="00BF1503">
              <w:rPr>
                <w:noProof/>
                <w:webHidden/>
              </w:rPr>
              <w:t>40</w:t>
            </w:r>
            <w:r w:rsidR="00BF1503">
              <w:rPr>
                <w:noProof/>
                <w:webHidden/>
              </w:rPr>
              <w:fldChar w:fldCharType="end"/>
            </w:r>
          </w:hyperlink>
        </w:p>
        <w:p w14:paraId="3DAC3CAD" w14:textId="74DE0595" w:rsidR="00BF1503" w:rsidRDefault="003409A9">
          <w:pPr>
            <w:pStyle w:val="31"/>
            <w:tabs>
              <w:tab w:val="right" w:leader="dot" w:pos="9345"/>
            </w:tabs>
            <w:rPr>
              <w:rFonts w:eastAsiaTheme="minorEastAsia"/>
              <w:noProof/>
              <w:sz w:val="22"/>
              <w:szCs w:val="22"/>
              <w:lang w:val="ru-RU" w:eastAsia="ru-RU"/>
            </w:rPr>
          </w:pPr>
          <w:hyperlink w:anchor="_Toc91598648" w:history="1">
            <w:r w:rsidR="00BF1503" w:rsidRPr="009717FB">
              <w:rPr>
                <w:rStyle w:val="a7"/>
                <w:noProof/>
                <w:lang w:val="ru-RU"/>
              </w:rPr>
              <w:t>Общая архитектура системы</w:t>
            </w:r>
            <w:r w:rsidR="00BF1503">
              <w:rPr>
                <w:noProof/>
                <w:webHidden/>
              </w:rPr>
              <w:tab/>
            </w:r>
            <w:r w:rsidR="00BF1503">
              <w:rPr>
                <w:noProof/>
                <w:webHidden/>
              </w:rPr>
              <w:fldChar w:fldCharType="begin"/>
            </w:r>
            <w:r w:rsidR="00BF1503">
              <w:rPr>
                <w:noProof/>
                <w:webHidden/>
              </w:rPr>
              <w:instrText xml:space="preserve"> PAGEREF _Toc91598648 \h </w:instrText>
            </w:r>
            <w:r w:rsidR="00BF1503">
              <w:rPr>
                <w:noProof/>
                <w:webHidden/>
              </w:rPr>
            </w:r>
            <w:r w:rsidR="00BF1503">
              <w:rPr>
                <w:noProof/>
                <w:webHidden/>
              </w:rPr>
              <w:fldChar w:fldCharType="separate"/>
            </w:r>
            <w:r w:rsidR="00BF1503">
              <w:rPr>
                <w:noProof/>
                <w:webHidden/>
              </w:rPr>
              <w:t>43</w:t>
            </w:r>
            <w:r w:rsidR="00BF1503">
              <w:rPr>
                <w:noProof/>
                <w:webHidden/>
              </w:rPr>
              <w:fldChar w:fldCharType="end"/>
            </w:r>
          </w:hyperlink>
        </w:p>
        <w:p w14:paraId="13A0831B" w14:textId="3B624A01" w:rsidR="00BF1503" w:rsidRDefault="003409A9">
          <w:pPr>
            <w:pStyle w:val="31"/>
            <w:tabs>
              <w:tab w:val="right" w:leader="dot" w:pos="9345"/>
            </w:tabs>
            <w:rPr>
              <w:rFonts w:eastAsiaTheme="minorEastAsia"/>
              <w:noProof/>
              <w:sz w:val="22"/>
              <w:szCs w:val="22"/>
              <w:lang w:val="ru-RU" w:eastAsia="ru-RU"/>
            </w:rPr>
          </w:pPr>
          <w:hyperlink w:anchor="_Toc91598649" w:history="1">
            <w:r w:rsidR="00BF1503" w:rsidRPr="009717FB">
              <w:rPr>
                <w:rStyle w:val="a7"/>
                <w:noProof/>
                <w:lang w:val="ru-RU"/>
              </w:rPr>
              <w:t>ORB</w:t>
            </w:r>
            <w:r w:rsidR="00BF1503">
              <w:rPr>
                <w:noProof/>
                <w:webHidden/>
              </w:rPr>
              <w:tab/>
            </w:r>
            <w:r w:rsidR="00BF1503">
              <w:rPr>
                <w:noProof/>
                <w:webHidden/>
              </w:rPr>
              <w:fldChar w:fldCharType="begin"/>
            </w:r>
            <w:r w:rsidR="00BF1503">
              <w:rPr>
                <w:noProof/>
                <w:webHidden/>
              </w:rPr>
              <w:instrText xml:space="preserve"> PAGEREF _Toc91598649 \h </w:instrText>
            </w:r>
            <w:r w:rsidR="00BF1503">
              <w:rPr>
                <w:noProof/>
                <w:webHidden/>
              </w:rPr>
            </w:r>
            <w:r w:rsidR="00BF1503">
              <w:rPr>
                <w:noProof/>
                <w:webHidden/>
              </w:rPr>
              <w:fldChar w:fldCharType="separate"/>
            </w:r>
            <w:r w:rsidR="00BF1503">
              <w:rPr>
                <w:noProof/>
                <w:webHidden/>
              </w:rPr>
              <w:t>44</w:t>
            </w:r>
            <w:r w:rsidR="00BF1503">
              <w:rPr>
                <w:noProof/>
                <w:webHidden/>
              </w:rPr>
              <w:fldChar w:fldCharType="end"/>
            </w:r>
          </w:hyperlink>
        </w:p>
        <w:p w14:paraId="0FD25683" w14:textId="33A3D1FA" w:rsidR="00BF1503" w:rsidRDefault="003409A9">
          <w:pPr>
            <w:pStyle w:val="31"/>
            <w:tabs>
              <w:tab w:val="right" w:leader="dot" w:pos="9345"/>
            </w:tabs>
            <w:rPr>
              <w:rFonts w:eastAsiaTheme="minorEastAsia"/>
              <w:noProof/>
              <w:sz w:val="22"/>
              <w:szCs w:val="22"/>
              <w:lang w:val="ru-RU" w:eastAsia="ru-RU"/>
            </w:rPr>
          </w:pPr>
          <w:hyperlink w:anchor="_Toc91598650" w:history="1">
            <w:r w:rsidR="00BF1503" w:rsidRPr="009717FB">
              <w:rPr>
                <w:rStyle w:val="a7"/>
                <w:noProof/>
                <w:lang w:val="ru-RU"/>
              </w:rPr>
              <w:t>Bundle adjustment</w:t>
            </w:r>
            <w:r w:rsidR="00BF1503">
              <w:rPr>
                <w:noProof/>
                <w:webHidden/>
              </w:rPr>
              <w:tab/>
            </w:r>
            <w:r w:rsidR="00BF1503">
              <w:rPr>
                <w:noProof/>
                <w:webHidden/>
              </w:rPr>
              <w:fldChar w:fldCharType="begin"/>
            </w:r>
            <w:r w:rsidR="00BF1503">
              <w:rPr>
                <w:noProof/>
                <w:webHidden/>
              </w:rPr>
              <w:instrText xml:space="preserve"> PAGEREF _Toc91598650 \h </w:instrText>
            </w:r>
            <w:r w:rsidR="00BF1503">
              <w:rPr>
                <w:noProof/>
                <w:webHidden/>
              </w:rPr>
            </w:r>
            <w:r w:rsidR="00BF1503">
              <w:rPr>
                <w:noProof/>
                <w:webHidden/>
              </w:rPr>
              <w:fldChar w:fldCharType="separate"/>
            </w:r>
            <w:r w:rsidR="00BF1503">
              <w:rPr>
                <w:noProof/>
                <w:webHidden/>
              </w:rPr>
              <w:t>45</w:t>
            </w:r>
            <w:r w:rsidR="00BF1503">
              <w:rPr>
                <w:noProof/>
                <w:webHidden/>
              </w:rPr>
              <w:fldChar w:fldCharType="end"/>
            </w:r>
          </w:hyperlink>
        </w:p>
        <w:p w14:paraId="134D9FCE" w14:textId="125F35C3" w:rsidR="00BF1503" w:rsidRDefault="003409A9">
          <w:pPr>
            <w:pStyle w:val="31"/>
            <w:tabs>
              <w:tab w:val="right" w:leader="dot" w:pos="9345"/>
            </w:tabs>
            <w:rPr>
              <w:rFonts w:eastAsiaTheme="minorEastAsia"/>
              <w:noProof/>
              <w:sz w:val="22"/>
              <w:szCs w:val="22"/>
              <w:lang w:val="ru-RU" w:eastAsia="ru-RU"/>
            </w:rPr>
          </w:pPr>
          <w:hyperlink w:anchor="_Toc91598651" w:history="1">
            <w:r w:rsidR="00BF1503" w:rsidRPr="009717FB">
              <w:rPr>
                <w:rStyle w:val="a7"/>
                <w:rFonts w:ascii="Times New Roman" w:hAnsi="Times New Roman" w:cs="Times New Roman"/>
                <w:noProof/>
                <w:lang w:val="ru-RU"/>
              </w:rPr>
              <w:t>Использование стереокамер и камер глубины</w:t>
            </w:r>
            <w:r w:rsidR="00BF1503">
              <w:rPr>
                <w:noProof/>
                <w:webHidden/>
              </w:rPr>
              <w:tab/>
            </w:r>
            <w:r w:rsidR="00BF1503">
              <w:rPr>
                <w:noProof/>
                <w:webHidden/>
              </w:rPr>
              <w:fldChar w:fldCharType="begin"/>
            </w:r>
            <w:r w:rsidR="00BF1503">
              <w:rPr>
                <w:noProof/>
                <w:webHidden/>
              </w:rPr>
              <w:instrText xml:space="preserve"> PAGEREF _Toc91598651 \h </w:instrText>
            </w:r>
            <w:r w:rsidR="00BF1503">
              <w:rPr>
                <w:noProof/>
                <w:webHidden/>
              </w:rPr>
            </w:r>
            <w:r w:rsidR="00BF1503">
              <w:rPr>
                <w:noProof/>
                <w:webHidden/>
              </w:rPr>
              <w:fldChar w:fldCharType="separate"/>
            </w:r>
            <w:r w:rsidR="00BF1503">
              <w:rPr>
                <w:noProof/>
                <w:webHidden/>
              </w:rPr>
              <w:t>47</w:t>
            </w:r>
            <w:r w:rsidR="00BF1503">
              <w:rPr>
                <w:noProof/>
                <w:webHidden/>
              </w:rPr>
              <w:fldChar w:fldCharType="end"/>
            </w:r>
          </w:hyperlink>
        </w:p>
        <w:p w14:paraId="23F86EDD" w14:textId="55761E76" w:rsidR="00BF1503" w:rsidRDefault="003409A9">
          <w:pPr>
            <w:pStyle w:val="22"/>
            <w:tabs>
              <w:tab w:val="right" w:leader="dot" w:pos="9345"/>
            </w:tabs>
            <w:rPr>
              <w:rFonts w:eastAsiaTheme="minorEastAsia"/>
              <w:b w:val="0"/>
              <w:bCs w:val="0"/>
              <w:noProof/>
              <w:lang w:val="ru-RU" w:eastAsia="ru-RU"/>
            </w:rPr>
          </w:pPr>
          <w:hyperlink w:anchor="_Toc91598652" w:history="1">
            <w:r w:rsidR="00BF1503" w:rsidRPr="009717FB">
              <w:rPr>
                <w:rStyle w:val="a7"/>
                <w:rFonts w:ascii="Times New Roman" w:hAnsi="Times New Roman" w:cs="Times New Roman"/>
                <w:noProof/>
                <w:lang w:val="ru-RU"/>
              </w:rPr>
              <w:t>Алгоритм ORB SLAM 3</w:t>
            </w:r>
            <w:r w:rsidR="00BF1503">
              <w:rPr>
                <w:noProof/>
                <w:webHidden/>
              </w:rPr>
              <w:tab/>
            </w:r>
            <w:r w:rsidR="00BF1503">
              <w:rPr>
                <w:noProof/>
                <w:webHidden/>
              </w:rPr>
              <w:fldChar w:fldCharType="begin"/>
            </w:r>
            <w:r w:rsidR="00BF1503">
              <w:rPr>
                <w:noProof/>
                <w:webHidden/>
              </w:rPr>
              <w:instrText xml:space="preserve"> PAGEREF _Toc91598652 \h </w:instrText>
            </w:r>
            <w:r w:rsidR="00BF1503">
              <w:rPr>
                <w:noProof/>
                <w:webHidden/>
              </w:rPr>
            </w:r>
            <w:r w:rsidR="00BF1503">
              <w:rPr>
                <w:noProof/>
                <w:webHidden/>
              </w:rPr>
              <w:fldChar w:fldCharType="separate"/>
            </w:r>
            <w:r w:rsidR="00BF1503">
              <w:rPr>
                <w:noProof/>
                <w:webHidden/>
              </w:rPr>
              <w:t>47</w:t>
            </w:r>
            <w:r w:rsidR="00BF1503">
              <w:rPr>
                <w:noProof/>
                <w:webHidden/>
              </w:rPr>
              <w:fldChar w:fldCharType="end"/>
            </w:r>
          </w:hyperlink>
        </w:p>
        <w:p w14:paraId="0CC1E3A3" w14:textId="2E13A81C" w:rsidR="00BF1503" w:rsidRDefault="003409A9">
          <w:pPr>
            <w:pStyle w:val="31"/>
            <w:tabs>
              <w:tab w:val="right" w:leader="dot" w:pos="9345"/>
            </w:tabs>
            <w:rPr>
              <w:rFonts w:eastAsiaTheme="minorEastAsia"/>
              <w:noProof/>
              <w:sz w:val="22"/>
              <w:szCs w:val="22"/>
              <w:lang w:val="ru-RU" w:eastAsia="ru-RU"/>
            </w:rPr>
          </w:pPr>
          <w:hyperlink w:anchor="_Toc91598653" w:history="1">
            <w:r w:rsidR="00BF1503" w:rsidRPr="009717FB">
              <w:rPr>
                <w:rStyle w:val="a7"/>
                <w:rFonts w:ascii="Times New Roman" w:hAnsi="Times New Roman" w:cs="Times New Roman"/>
                <w:noProof/>
                <w:lang w:val="ru-RU"/>
              </w:rPr>
              <w:t xml:space="preserve">Общая архитектура алгоритма </w:t>
            </w:r>
            <w:r w:rsidR="00BF1503" w:rsidRPr="009717FB">
              <w:rPr>
                <w:rStyle w:val="a7"/>
                <w:rFonts w:ascii="Times New Roman" w:hAnsi="Times New Roman" w:cs="Times New Roman"/>
                <w:noProof/>
              </w:rPr>
              <w:t>ORB</w:t>
            </w:r>
            <w:r w:rsidR="00BF1503" w:rsidRPr="009717FB">
              <w:rPr>
                <w:rStyle w:val="a7"/>
                <w:rFonts w:ascii="Times New Roman" w:hAnsi="Times New Roman" w:cs="Times New Roman"/>
                <w:noProof/>
                <w:lang w:val="ru-RU"/>
              </w:rPr>
              <w:t xml:space="preserve"> </w:t>
            </w:r>
            <w:r w:rsidR="00BF1503" w:rsidRPr="009717FB">
              <w:rPr>
                <w:rStyle w:val="a7"/>
                <w:rFonts w:ascii="Times New Roman" w:hAnsi="Times New Roman" w:cs="Times New Roman"/>
                <w:noProof/>
              </w:rPr>
              <w:t>SLAM</w:t>
            </w:r>
            <w:r w:rsidR="00BF1503" w:rsidRPr="009717FB">
              <w:rPr>
                <w:rStyle w:val="a7"/>
                <w:rFonts w:ascii="Times New Roman" w:hAnsi="Times New Roman" w:cs="Times New Roman"/>
                <w:noProof/>
                <w:lang w:val="ru-RU"/>
              </w:rPr>
              <w:t xml:space="preserve"> 3</w:t>
            </w:r>
            <w:r w:rsidR="00BF1503">
              <w:rPr>
                <w:noProof/>
                <w:webHidden/>
              </w:rPr>
              <w:tab/>
            </w:r>
            <w:r w:rsidR="00BF1503">
              <w:rPr>
                <w:noProof/>
                <w:webHidden/>
              </w:rPr>
              <w:fldChar w:fldCharType="begin"/>
            </w:r>
            <w:r w:rsidR="00BF1503">
              <w:rPr>
                <w:noProof/>
                <w:webHidden/>
              </w:rPr>
              <w:instrText xml:space="preserve"> PAGEREF _Toc91598653 \h </w:instrText>
            </w:r>
            <w:r w:rsidR="00BF1503">
              <w:rPr>
                <w:noProof/>
                <w:webHidden/>
              </w:rPr>
            </w:r>
            <w:r w:rsidR="00BF1503">
              <w:rPr>
                <w:noProof/>
                <w:webHidden/>
              </w:rPr>
              <w:fldChar w:fldCharType="separate"/>
            </w:r>
            <w:r w:rsidR="00BF1503">
              <w:rPr>
                <w:noProof/>
                <w:webHidden/>
              </w:rPr>
              <w:t>49</w:t>
            </w:r>
            <w:r w:rsidR="00BF1503">
              <w:rPr>
                <w:noProof/>
                <w:webHidden/>
              </w:rPr>
              <w:fldChar w:fldCharType="end"/>
            </w:r>
          </w:hyperlink>
        </w:p>
        <w:p w14:paraId="0546A568" w14:textId="431A4A13" w:rsidR="00BF1503" w:rsidRDefault="003409A9">
          <w:pPr>
            <w:pStyle w:val="31"/>
            <w:tabs>
              <w:tab w:val="right" w:leader="dot" w:pos="9345"/>
            </w:tabs>
            <w:rPr>
              <w:rFonts w:eastAsiaTheme="minorEastAsia"/>
              <w:noProof/>
              <w:sz w:val="22"/>
              <w:szCs w:val="22"/>
              <w:lang w:val="ru-RU" w:eastAsia="ru-RU"/>
            </w:rPr>
          </w:pPr>
          <w:hyperlink w:anchor="_Toc91598654" w:history="1">
            <w:r w:rsidR="00BF1503" w:rsidRPr="009717FB">
              <w:rPr>
                <w:rStyle w:val="a7"/>
                <w:rFonts w:ascii="Times New Roman" w:hAnsi="Times New Roman" w:cs="Times New Roman"/>
                <w:noProof/>
                <w:lang w:val="ru-RU"/>
              </w:rPr>
              <w:t>Использование инерциальных данных в модели ORB-SLAM 3[2]</w:t>
            </w:r>
            <w:r w:rsidR="00BF1503">
              <w:rPr>
                <w:noProof/>
                <w:webHidden/>
              </w:rPr>
              <w:tab/>
            </w:r>
            <w:r w:rsidR="00BF1503">
              <w:rPr>
                <w:noProof/>
                <w:webHidden/>
              </w:rPr>
              <w:fldChar w:fldCharType="begin"/>
            </w:r>
            <w:r w:rsidR="00BF1503">
              <w:rPr>
                <w:noProof/>
                <w:webHidden/>
              </w:rPr>
              <w:instrText xml:space="preserve"> PAGEREF _Toc91598654 \h </w:instrText>
            </w:r>
            <w:r w:rsidR="00BF1503">
              <w:rPr>
                <w:noProof/>
                <w:webHidden/>
              </w:rPr>
            </w:r>
            <w:r w:rsidR="00BF1503">
              <w:rPr>
                <w:noProof/>
                <w:webHidden/>
              </w:rPr>
              <w:fldChar w:fldCharType="separate"/>
            </w:r>
            <w:r w:rsidR="00BF1503">
              <w:rPr>
                <w:noProof/>
                <w:webHidden/>
              </w:rPr>
              <w:t>52</w:t>
            </w:r>
            <w:r w:rsidR="00BF1503">
              <w:rPr>
                <w:noProof/>
                <w:webHidden/>
              </w:rPr>
              <w:fldChar w:fldCharType="end"/>
            </w:r>
          </w:hyperlink>
        </w:p>
        <w:p w14:paraId="02443B4F" w14:textId="7FB357F3" w:rsidR="00BF1503" w:rsidRDefault="003409A9">
          <w:pPr>
            <w:pStyle w:val="12"/>
            <w:rPr>
              <w:rFonts w:eastAsiaTheme="minorEastAsia"/>
              <w:b w:val="0"/>
              <w:bCs w:val="0"/>
              <w:i w:val="0"/>
              <w:iCs w:val="0"/>
              <w:noProof/>
              <w:sz w:val="22"/>
              <w:szCs w:val="22"/>
              <w:lang w:val="ru-RU" w:eastAsia="ru-RU"/>
            </w:rPr>
          </w:pPr>
          <w:hyperlink w:anchor="_Toc91598655" w:history="1">
            <w:r w:rsidR="00BF1503" w:rsidRPr="009717FB">
              <w:rPr>
                <w:rStyle w:val="a7"/>
                <w:rFonts w:ascii="Times New Roman" w:hAnsi="Times New Roman" w:cs="Times New Roman"/>
                <w:noProof/>
                <w:lang w:val="ru-RU"/>
              </w:rPr>
              <w:t>6.</w:t>
            </w:r>
            <w:r w:rsidR="00BF1503">
              <w:rPr>
                <w:rFonts w:eastAsiaTheme="minorEastAsia"/>
                <w:b w:val="0"/>
                <w:bCs w:val="0"/>
                <w:i w:val="0"/>
                <w:iCs w:val="0"/>
                <w:noProof/>
                <w:sz w:val="22"/>
                <w:szCs w:val="22"/>
                <w:lang w:val="ru-RU" w:eastAsia="ru-RU"/>
              </w:rPr>
              <w:tab/>
            </w:r>
            <w:r w:rsidR="00BF1503" w:rsidRPr="009717FB">
              <w:rPr>
                <w:rStyle w:val="a7"/>
                <w:rFonts w:ascii="Times New Roman" w:hAnsi="Times New Roman" w:cs="Times New Roman"/>
                <w:noProof/>
                <w:lang w:val="ru-RU"/>
              </w:rPr>
              <w:t xml:space="preserve">Использование </w:t>
            </w:r>
            <w:r w:rsidR="00BF1503" w:rsidRPr="009717FB">
              <w:rPr>
                <w:rStyle w:val="a7"/>
                <w:rFonts w:ascii="Times New Roman" w:hAnsi="Times New Roman" w:cs="Times New Roman"/>
                <w:noProof/>
              </w:rPr>
              <w:t>RGBD</w:t>
            </w:r>
            <w:r w:rsidR="00BF1503" w:rsidRPr="009717FB">
              <w:rPr>
                <w:rStyle w:val="a7"/>
                <w:rFonts w:ascii="Times New Roman" w:hAnsi="Times New Roman" w:cs="Times New Roman"/>
                <w:noProof/>
                <w:lang w:val="ru-RU"/>
              </w:rPr>
              <w:t>-камер (моно, стерео) в задачах навигации внутри и вне помещений.</w:t>
            </w:r>
            <w:r w:rsidR="00BF1503">
              <w:rPr>
                <w:noProof/>
                <w:webHidden/>
              </w:rPr>
              <w:tab/>
            </w:r>
            <w:r w:rsidR="00BF1503">
              <w:rPr>
                <w:noProof/>
                <w:webHidden/>
              </w:rPr>
              <w:fldChar w:fldCharType="begin"/>
            </w:r>
            <w:r w:rsidR="00BF1503">
              <w:rPr>
                <w:noProof/>
                <w:webHidden/>
              </w:rPr>
              <w:instrText xml:space="preserve"> PAGEREF _Toc91598655 \h </w:instrText>
            </w:r>
            <w:r w:rsidR="00BF1503">
              <w:rPr>
                <w:noProof/>
                <w:webHidden/>
              </w:rPr>
            </w:r>
            <w:r w:rsidR="00BF1503">
              <w:rPr>
                <w:noProof/>
                <w:webHidden/>
              </w:rPr>
              <w:fldChar w:fldCharType="separate"/>
            </w:r>
            <w:r w:rsidR="00BF1503">
              <w:rPr>
                <w:noProof/>
                <w:webHidden/>
              </w:rPr>
              <w:t>54</w:t>
            </w:r>
            <w:r w:rsidR="00BF1503">
              <w:rPr>
                <w:noProof/>
                <w:webHidden/>
              </w:rPr>
              <w:fldChar w:fldCharType="end"/>
            </w:r>
          </w:hyperlink>
        </w:p>
        <w:p w14:paraId="0EA405D7" w14:textId="64DBA546" w:rsidR="00BF1503" w:rsidRDefault="003409A9">
          <w:pPr>
            <w:pStyle w:val="22"/>
            <w:tabs>
              <w:tab w:val="right" w:leader="dot" w:pos="9345"/>
            </w:tabs>
            <w:rPr>
              <w:rFonts w:eastAsiaTheme="minorEastAsia"/>
              <w:b w:val="0"/>
              <w:bCs w:val="0"/>
              <w:noProof/>
              <w:lang w:val="ru-RU" w:eastAsia="ru-RU"/>
            </w:rPr>
          </w:pPr>
          <w:hyperlink w:anchor="_Toc91598656" w:history="1">
            <w:r w:rsidR="00BF1503" w:rsidRPr="009717FB">
              <w:rPr>
                <w:rStyle w:val="a7"/>
                <w:rFonts w:ascii="Times New Roman" w:hAnsi="Times New Roman" w:cs="Times New Roman"/>
                <w:noProof/>
                <w:lang w:val="ru-RU"/>
              </w:rPr>
              <w:t>Определение глубины с помощью камеры смартфона</w:t>
            </w:r>
            <w:r w:rsidR="00BF1503">
              <w:rPr>
                <w:noProof/>
                <w:webHidden/>
              </w:rPr>
              <w:tab/>
            </w:r>
            <w:r w:rsidR="00BF1503">
              <w:rPr>
                <w:noProof/>
                <w:webHidden/>
              </w:rPr>
              <w:fldChar w:fldCharType="begin"/>
            </w:r>
            <w:r w:rsidR="00BF1503">
              <w:rPr>
                <w:noProof/>
                <w:webHidden/>
              </w:rPr>
              <w:instrText xml:space="preserve"> PAGEREF _Toc91598656 \h </w:instrText>
            </w:r>
            <w:r w:rsidR="00BF1503">
              <w:rPr>
                <w:noProof/>
                <w:webHidden/>
              </w:rPr>
            </w:r>
            <w:r w:rsidR="00BF1503">
              <w:rPr>
                <w:noProof/>
                <w:webHidden/>
              </w:rPr>
              <w:fldChar w:fldCharType="separate"/>
            </w:r>
            <w:r w:rsidR="00BF1503">
              <w:rPr>
                <w:noProof/>
                <w:webHidden/>
              </w:rPr>
              <w:t>55</w:t>
            </w:r>
            <w:r w:rsidR="00BF1503">
              <w:rPr>
                <w:noProof/>
                <w:webHidden/>
              </w:rPr>
              <w:fldChar w:fldCharType="end"/>
            </w:r>
          </w:hyperlink>
        </w:p>
        <w:p w14:paraId="4580CF2A" w14:textId="56413B66" w:rsidR="00BF1503" w:rsidRDefault="003409A9">
          <w:pPr>
            <w:pStyle w:val="31"/>
            <w:tabs>
              <w:tab w:val="right" w:leader="dot" w:pos="9345"/>
            </w:tabs>
            <w:rPr>
              <w:rFonts w:eastAsiaTheme="minorEastAsia"/>
              <w:noProof/>
              <w:sz w:val="22"/>
              <w:szCs w:val="22"/>
              <w:lang w:val="ru-RU" w:eastAsia="ru-RU"/>
            </w:rPr>
          </w:pPr>
          <w:hyperlink w:anchor="_Toc91598657" w:history="1">
            <w:r w:rsidR="00BF1503" w:rsidRPr="009717FB">
              <w:rPr>
                <w:rStyle w:val="a7"/>
                <w:rFonts w:ascii="Times New Roman" w:hAnsi="Times New Roman" w:cs="Times New Roman"/>
                <w:noProof/>
                <w:lang w:val="ru-RU"/>
              </w:rPr>
              <w:t xml:space="preserve">Использование </w:t>
            </w:r>
            <w:r w:rsidR="00BF1503" w:rsidRPr="009717FB">
              <w:rPr>
                <w:rStyle w:val="a7"/>
                <w:rFonts w:ascii="Times New Roman" w:hAnsi="Times New Roman" w:cs="Times New Roman"/>
                <w:noProof/>
              </w:rPr>
              <w:t>Android</w:t>
            </w:r>
            <w:r w:rsidR="00BF1503" w:rsidRPr="009717FB">
              <w:rPr>
                <w:rStyle w:val="a7"/>
                <w:rFonts w:ascii="Times New Roman" w:hAnsi="Times New Roman" w:cs="Times New Roman"/>
                <w:noProof/>
                <w:lang w:val="ru-RU"/>
              </w:rPr>
              <w:t xml:space="preserve"> </w:t>
            </w:r>
            <w:r w:rsidR="00BF1503" w:rsidRPr="009717FB">
              <w:rPr>
                <w:rStyle w:val="a7"/>
                <w:rFonts w:ascii="Times New Roman" w:hAnsi="Times New Roman" w:cs="Times New Roman"/>
                <w:noProof/>
              </w:rPr>
              <w:t>Depth</w:t>
            </w:r>
            <w:r w:rsidR="00BF1503" w:rsidRPr="009717FB">
              <w:rPr>
                <w:rStyle w:val="a7"/>
                <w:rFonts w:ascii="Times New Roman" w:hAnsi="Times New Roman" w:cs="Times New Roman"/>
                <w:noProof/>
                <w:lang w:val="ru-RU"/>
              </w:rPr>
              <w:t xml:space="preserve"> </w:t>
            </w:r>
            <w:r w:rsidR="00BF1503" w:rsidRPr="009717FB">
              <w:rPr>
                <w:rStyle w:val="a7"/>
                <w:rFonts w:ascii="Times New Roman" w:hAnsi="Times New Roman" w:cs="Times New Roman"/>
                <w:noProof/>
              </w:rPr>
              <w:t>API</w:t>
            </w:r>
            <w:r w:rsidR="00BF1503" w:rsidRPr="009717FB">
              <w:rPr>
                <w:rStyle w:val="a7"/>
                <w:rFonts w:ascii="Times New Roman" w:hAnsi="Times New Roman" w:cs="Times New Roman"/>
                <w:noProof/>
                <w:lang w:val="ru-RU"/>
              </w:rPr>
              <w:t xml:space="preserve"> для получения данных глубины сцены</w:t>
            </w:r>
            <w:r w:rsidR="00BF1503">
              <w:rPr>
                <w:noProof/>
                <w:webHidden/>
              </w:rPr>
              <w:tab/>
            </w:r>
            <w:r w:rsidR="00BF1503">
              <w:rPr>
                <w:noProof/>
                <w:webHidden/>
              </w:rPr>
              <w:fldChar w:fldCharType="begin"/>
            </w:r>
            <w:r w:rsidR="00BF1503">
              <w:rPr>
                <w:noProof/>
                <w:webHidden/>
              </w:rPr>
              <w:instrText xml:space="preserve"> PAGEREF _Toc91598657 \h </w:instrText>
            </w:r>
            <w:r w:rsidR="00BF1503">
              <w:rPr>
                <w:noProof/>
                <w:webHidden/>
              </w:rPr>
            </w:r>
            <w:r w:rsidR="00BF1503">
              <w:rPr>
                <w:noProof/>
                <w:webHidden/>
              </w:rPr>
              <w:fldChar w:fldCharType="separate"/>
            </w:r>
            <w:r w:rsidR="00BF1503">
              <w:rPr>
                <w:noProof/>
                <w:webHidden/>
              </w:rPr>
              <w:t>56</w:t>
            </w:r>
            <w:r w:rsidR="00BF1503">
              <w:rPr>
                <w:noProof/>
                <w:webHidden/>
              </w:rPr>
              <w:fldChar w:fldCharType="end"/>
            </w:r>
          </w:hyperlink>
        </w:p>
        <w:p w14:paraId="799868BA" w14:textId="7E2BBFBE" w:rsidR="00BF1503" w:rsidRDefault="003409A9">
          <w:pPr>
            <w:pStyle w:val="22"/>
            <w:tabs>
              <w:tab w:val="right" w:leader="dot" w:pos="9345"/>
            </w:tabs>
            <w:rPr>
              <w:rFonts w:eastAsiaTheme="minorEastAsia"/>
              <w:b w:val="0"/>
              <w:bCs w:val="0"/>
              <w:noProof/>
              <w:lang w:val="ru-RU" w:eastAsia="ru-RU"/>
            </w:rPr>
          </w:pPr>
          <w:hyperlink w:anchor="_Toc91598658" w:history="1">
            <w:r w:rsidR="00BF1503" w:rsidRPr="009717FB">
              <w:rPr>
                <w:rStyle w:val="a7"/>
                <w:rFonts w:ascii="Times New Roman" w:hAnsi="Times New Roman" w:cs="Times New Roman"/>
                <w:noProof/>
                <w:lang w:val="ru-RU"/>
              </w:rPr>
              <w:t xml:space="preserve">Работа с данными глубины в алгоритмах </w:t>
            </w:r>
            <w:r w:rsidR="00BF1503" w:rsidRPr="009717FB">
              <w:rPr>
                <w:rStyle w:val="a7"/>
                <w:rFonts w:ascii="Times New Roman" w:hAnsi="Times New Roman" w:cs="Times New Roman"/>
                <w:noProof/>
              </w:rPr>
              <w:t>SLAM</w:t>
            </w:r>
            <w:r w:rsidR="00BF1503">
              <w:rPr>
                <w:noProof/>
                <w:webHidden/>
              </w:rPr>
              <w:tab/>
            </w:r>
            <w:r w:rsidR="00BF1503">
              <w:rPr>
                <w:noProof/>
                <w:webHidden/>
              </w:rPr>
              <w:fldChar w:fldCharType="begin"/>
            </w:r>
            <w:r w:rsidR="00BF1503">
              <w:rPr>
                <w:noProof/>
                <w:webHidden/>
              </w:rPr>
              <w:instrText xml:space="preserve"> PAGEREF _Toc91598658 \h </w:instrText>
            </w:r>
            <w:r w:rsidR="00BF1503">
              <w:rPr>
                <w:noProof/>
                <w:webHidden/>
              </w:rPr>
            </w:r>
            <w:r w:rsidR="00BF1503">
              <w:rPr>
                <w:noProof/>
                <w:webHidden/>
              </w:rPr>
              <w:fldChar w:fldCharType="separate"/>
            </w:r>
            <w:r w:rsidR="00BF1503">
              <w:rPr>
                <w:noProof/>
                <w:webHidden/>
              </w:rPr>
              <w:t>57</w:t>
            </w:r>
            <w:r w:rsidR="00BF1503">
              <w:rPr>
                <w:noProof/>
                <w:webHidden/>
              </w:rPr>
              <w:fldChar w:fldCharType="end"/>
            </w:r>
          </w:hyperlink>
        </w:p>
        <w:p w14:paraId="66F6AC0B" w14:textId="0991E8A0" w:rsidR="00BF1503" w:rsidRDefault="003409A9">
          <w:pPr>
            <w:pStyle w:val="31"/>
            <w:tabs>
              <w:tab w:val="right" w:leader="dot" w:pos="9345"/>
            </w:tabs>
            <w:rPr>
              <w:rFonts w:eastAsiaTheme="minorEastAsia"/>
              <w:noProof/>
              <w:sz w:val="22"/>
              <w:szCs w:val="22"/>
              <w:lang w:val="ru-RU" w:eastAsia="ru-RU"/>
            </w:rPr>
          </w:pPr>
          <w:hyperlink w:anchor="_Toc91598659" w:history="1">
            <w:r w:rsidR="00BF1503" w:rsidRPr="009717FB">
              <w:rPr>
                <w:rStyle w:val="a7"/>
                <w:rFonts w:ascii="Times New Roman" w:hAnsi="Times New Roman" w:cs="Times New Roman"/>
                <w:noProof/>
                <w:lang w:val="ru-RU"/>
              </w:rPr>
              <w:t xml:space="preserve">Представление трехмерной карты в задачах </w:t>
            </w:r>
            <w:r w:rsidR="00BF1503" w:rsidRPr="009717FB">
              <w:rPr>
                <w:rStyle w:val="a7"/>
                <w:rFonts w:ascii="Times New Roman" w:hAnsi="Times New Roman" w:cs="Times New Roman"/>
                <w:noProof/>
              </w:rPr>
              <w:t>SLAM</w:t>
            </w:r>
            <w:r w:rsidR="00BF1503">
              <w:rPr>
                <w:noProof/>
                <w:webHidden/>
              </w:rPr>
              <w:tab/>
            </w:r>
            <w:r w:rsidR="00BF1503">
              <w:rPr>
                <w:noProof/>
                <w:webHidden/>
              </w:rPr>
              <w:fldChar w:fldCharType="begin"/>
            </w:r>
            <w:r w:rsidR="00BF1503">
              <w:rPr>
                <w:noProof/>
                <w:webHidden/>
              </w:rPr>
              <w:instrText xml:space="preserve"> PAGEREF _Toc91598659 \h </w:instrText>
            </w:r>
            <w:r w:rsidR="00BF1503">
              <w:rPr>
                <w:noProof/>
                <w:webHidden/>
              </w:rPr>
            </w:r>
            <w:r w:rsidR="00BF1503">
              <w:rPr>
                <w:noProof/>
                <w:webHidden/>
              </w:rPr>
              <w:fldChar w:fldCharType="separate"/>
            </w:r>
            <w:r w:rsidR="00BF1503">
              <w:rPr>
                <w:noProof/>
                <w:webHidden/>
              </w:rPr>
              <w:t>58</w:t>
            </w:r>
            <w:r w:rsidR="00BF1503">
              <w:rPr>
                <w:noProof/>
                <w:webHidden/>
              </w:rPr>
              <w:fldChar w:fldCharType="end"/>
            </w:r>
          </w:hyperlink>
        </w:p>
        <w:p w14:paraId="2033013B" w14:textId="010C1C6F" w:rsidR="00BF1503" w:rsidRDefault="003409A9">
          <w:pPr>
            <w:pStyle w:val="22"/>
            <w:tabs>
              <w:tab w:val="right" w:leader="dot" w:pos="9345"/>
            </w:tabs>
            <w:rPr>
              <w:rFonts w:eastAsiaTheme="minorEastAsia"/>
              <w:b w:val="0"/>
              <w:bCs w:val="0"/>
              <w:noProof/>
              <w:lang w:val="ru-RU" w:eastAsia="ru-RU"/>
            </w:rPr>
          </w:pPr>
          <w:hyperlink w:anchor="_Toc91598660" w:history="1">
            <w:r w:rsidR="00BF1503" w:rsidRPr="009717FB">
              <w:rPr>
                <w:rStyle w:val="a7"/>
                <w:rFonts w:ascii="Times New Roman" w:hAnsi="Times New Roman" w:cs="Times New Roman"/>
                <w:noProof/>
                <w:lang w:val="ru-RU"/>
              </w:rPr>
              <w:t xml:space="preserve">Использование семантической сегментации в методе </w:t>
            </w:r>
            <w:r w:rsidR="00BF1503" w:rsidRPr="009717FB">
              <w:rPr>
                <w:rStyle w:val="a7"/>
                <w:rFonts w:ascii="Times New Roman" w:hAnsi="Times New Roman" w:cs="Times New Roman"/>
                <w:noProof/>
              </w:rPr>
              <w:t>SLAM</w:t>
            </w:r>
            <w:r w:rsidR="00BF1503">
              <w:rPr>
                <w:noProof/>
                <w:webHidden/>
              </w:rPr>
              <w:tab/>
            </w:r>
            <w:r w:rsidR="00BF1503">
              <w:rPr>
                <w:noProof/>
                <w:webHidden/>
              </w:rPr>
              <w:fldChar w:fldCharType="begin"/>
            </w:r>
            <w:r w:rsidR="00BF1503">
              <w:rPr>
                <w:noProof/>
                <w:webHidden/>
              </w:rPr>
              <w:instrText xml:space="preserve"> PAGEREF _Toc91598660 \h </w:instrText>
            </w:r>
            <w:r w:rsidR="00BF1503">
              <w:rPr>
                <w:noProof/>
                <w:webHidden/>
              </w:rPr>
            </w:r>
            <w:r w:rsidR="00BF1503">
              <w:rPr>
                <w:noProof/>
                <w:webHidden/>
              </w:rPr>
              <w:fldChar w:fldCharType="separate"/>
            </w:r>
            <w:r w:rsidR="00BF1503">
              <w:rPr>
                <w:noProof/>
                <w:webHidden/>
              </w:rPr>
              <w:t>59</w:t>
            </w:r>
            <w:r w:rsidR="00BF1503">
              <w:rPr>
                <w:noProof/>
                <w:webHidden/>
              </w:rPr>
              <w:fldChar w:fldCharType="end"/>
            </w:r>
          </w:hyperlink>
        </w:p>
        <w:p w14:paraId="5FC3091A" w14:textId="7941C213" w:rsidR="00BF1503" w:rsidRDefault="003409A9">
          <w:pPr>
            <w:pStyle w:val="22"/>
            <w:tabs>
              <w:tab w:val="right" w:leader="dot" w:pos="9345"/>
            </w:tabs>
            <w:rPr>
              <w:rFonts w:eastAsiaTheme="minorEastAsia"/>
              <w:b w:val="0"/>
              <w:bCs w:val="0"/>
              <w:noProof/>
              <w:lang w:val="ru-RU" w:eastAsia="ru-RU"/>
            </w:rPr>
          </w:pPr>
          <w:hyperlink w:anchor="_Toc91598661" w:history="1">
            <w:r w:rsidR="00BF1503" w:rsidRPr="009717FB">
              <w:rPr>
                <w:rStyle w:val="a7"/>
                <w:rFonts w:ascii="Times New Roman" w:hAnsi="Times New Roman" w:cs="Times New Roman"/>
                <w:noProof/>
                <w:lang w:val="ru-RU"/>
              </w:rPr>
              <w:t>Технологии определения глубины сцены</w:t>
            </w:r>
            <w:r w:rsidR="00BF1503">
              <w:rPr>
                <w:noProof/>
                <w:webHidden/>
              </w:rPr>
              <w:tab/>
            </w:r>
            <w:r w:rsidR="00BF1503">
              <w:rPr>
                <w:noProof/>
                <w:webHidden/>
              </w:rPr>
              <w:fldChar w:fldCharType="begin"/>
            </w:r>
            <w:r w:rsidR="00BF1503">
              <w:rPr>
                <w:noProof/>
                <w:webHidden/>
              </w:rPr>
              <w:instrText xml:space="preserve"> PAGEREF _Toc91598661 \h </w:instrText>
            </w:r>
            <w:r w:rsidR="00BF1503">
              <w:rPr>
                <w:noProof/>
                <w:webHidden/>
              </w:rPr>
            </w:r>
            <w:r w:rsidR="00BF1503">
              <w:rPr>
                <w:noProof/>
                <w:webHidden/>
              </w:rPr>
              <w:fldChar w:fldCharType="separate"/>
            </w:r>
            <w:r w:rsidR="00BF1503">
              <w:rPr>
                <w:noProof/>
                <w:webHidden/>
              </w:rPr>
              <w:t>65</w:t>
            </w:r>
            <w:r w:rsidR="00BF1503">
              <w:rPr>
                <w:noProof/>
                <w:webHidden/>
              </w:rPr>
              <w:fldChar w:fldCharType="end"/>
            </w:r>
          </w:hyperlink>
        </w:p>
        <w:p w14:paraId="58410E06" w14:textId="69E9FFF0" w:rsidR="00BF1503" w:rsidRDefault="003409A9">
          <w:pPr>
            <w:pStyle w:val="12"/>
            <w:rPr>
              <w:rFonts w:eastAsiaTheme="minorEastAsia"/>
              <w:b w:val="0"/>
              <w:bCs w:val="0"/>
              <w:i w:val="0"/>
              <w:iCs w:val="0"/>
              <w:noProof/>
              <w:sz w:val="22"/>
              <w:szCs w:val="22"/>
              <w:lang w:val="ru-RU" w:eastAsia="ru-RU"/>
            </w:rPr>
          </w:pPr>
          <w:hyperlink w:anchor="_Toc91598662" w:history="1">
            <w:r w:rsidR="00BF1503" w:rsidRPr="009717FB">
              <w:rPr>
                <w:rStyle w:val="a7"/>
                <w:rFonts w:ascii="Times New Roman" w:hAnsi="Times New Roman" w:cs="Times New Roman"/>
                <w:noProof/>
                <w:lang w:val="ru-RU"/>
              </w:rPr>
              <w:t>7.</w:t>
            </w:r>
            <w:r w:rsidR="00BF1503">
              <w:rPr>
                <w:rFonts w:eastAsiaTheme="minorEastAsia"/>
                <w:b w:val="0"/>
                <w:bCs w:val="0"/>
                <w:i w:val="0"/>
                <w:iCs w:val="0"/>
                <w:noProof/>
                <w:sz w:val="22"/>
                <w:szCs w:val="22"/>
                <w:lang w:val="ru-RU" w:eastAsia="ru-RU"/>
              </w:rPr>
              <w:tab/>
            </w:r>
            <w:r w:rsidR="00BF1503" w:rsidRPr="009717FB">
              <w:rPr>
                <w:rStyle w:val="a7"/>
                <w:rFonts w:ascii="Times New Roman" w:hAnsi="Times New Roman" w:cs="Times New Roman"/>
                <w:noProof/>
                <w:lang w:val="ru-RU"/>
              </w:rPr>
              <w:t xml:space="preserve">Описание технологии </w:t>
            </w:r>
            <w:r w:rsidR="00BF1503" w:rsidRPr="009717FB">
              <w:rPr>
                <w:rStyle w:val="a7"/>
                <w:rFonts w:ascii="Times New Roman" w:hAnsi="Times New Roman" w:cs="Times New Roman"/>
                <w:noProof/>
              </w:rPr>
              <w:t>Wi-Fi RTT</w:t>
            </w:r>
            <w:r w:rsidR="00BF1503">
              <w:rPr>
                <w:noProof/>
                <w:webHidden/>
              </w:rPr>
              <w:tab/>
            </w:r>
            <w:r w:rsidR="00BF1503">
              <w:rPr>
                <w:noProof/>
                <w:webHidden/>
              </w:rPr>
              <w:fldChar w:fldCharType="begin"/>
            </w:r>
            <w:r w:rsidR="00BF1503">
              <w:rPr>
                <w:noProof/>
                <w:webHidden/>
              </w:rPr>
              <w:instrText xml:space="preserve"> PAGEREF _Toc91598662 \h </w:instrText>
            </w:r>
            <w:r w:rsidR="00BF1503">
              <w:rPr>
                <w:noProof/>
                <w:webHidden/>
              </w:rPr>
            </w:r>
            <w:r w:rsidR="00BF1503">
              <w:rPr>
                <w:noProof/>
                <w:webHidden/>
              </w:rPr>
              <w:fldChar w:fldCharType="separate"/>
            </w:r>
            <w:r w:rsidR="00BF1503">
              <w:rPr>
                <w:noProof/>
                <w:webHidden/>
              </w:rPr>
              <w:t>67</w:t>
            </w:r>
            <w:r w:rsidR="00BF1503">
              <w:rPr>
                <w:noProof/>
                <w:webHidden/>
              </w:rPr>
              <w:fldChar w:fldCharType="end"/>
            </w:r>
          </w:hyperlink>
        </w:p>
        <w:p w14:paraId="52C3E561" w14:textId="2CC6EE98" w:rsidR="00BF1503" w:rsidRDefault="003409A9">
          <w:pPr>
            <w:pStyle w:val="22"/>
            <w:tabs>
              <w:tab w:val="right" w:leader="dot" w:pos="9345"/>
            </w:tabs>
            <w:rPr>
              <w:rFonts w:eastAsiaTheme="minorEastAsia"/>
              <w:b w:val="0"/>
              <w:bCs w:val="0"/>
              <w:noProof/>
              <w:lang w:val="ru-RU" w:eastAsia="ru-RU"/>
            </w:rPr>
          </w:pPr>
          <w:hyperlink w:anchor="_Toc91598663" w:history="1">
            <w:r w:rsidR="00BF1503" w:rsidRPr="009717FB">
              <w:rPr>
                <w:rStyle w:val="a7"/>
                <w:rFonts w:ascii="Times New Roman" w:hAnsi="Times New Roman" w:cs="Times New Roman"/>
                <w:noProof/>
                <w:lang w:val="ru-RU"/>
              </w:rPr>
              <w:t>Принцип действия</w:t>
            </w:r>
            <w:r w:rsidR="00BF1503">
              <w:rPr>
                <w:noProof/>
                <w:webHidden/>
              </w:rPr>
              <w:tab/>
            </w:r>
            <w:r w:rsidR="00BF1503">
              <w:rPr>
                <w:noProof/>
                <w:webHidden/>
              </w:rPr>
              <w:fldChar w:fldCharType="begin"/>
            </w:r>
            <w:r w:rsidR="00BF1503">
              <w:rPr>
                <w:noProof/>
                <w:webHidden/>
              </w:rPr>
              <w:instrText xml:space="preserve"> PAGEREF _Toc91598663 \h </w:instrText>
            </w:r>
            <w:r w:rsidR="00BF1503">
              <w:rPr>
                <w:noProof/>
                <w:webHidden/>
              </w:rPr>
            </w:r>
            <w:r w:rsidR="00BF1503">
              <w:rPr>
                <w:noProof/>
                <w:webHidden/>
              </w:rPr>
              <w:fldChar w:fldCharType="separate"/>
            </w:r>
            <w:r w:rsidR="00BF1503">
              <w:rPr>
                <w:noProof/>
                <w:webHidden/>
              </w:rPr>
              <w:t>67</w:t>
            </w:r>
            <w:r w:rsidR="00BF1503">
              <w:rPr>
                <w:noProof/>
                <w:webHidden/>
              </w:rPr>
              <w:fldChar w:fldCharType="end"/>
            </w:r>
          </w:hyperlink>
        </w:p>
        <w:p w14:paraId="404394FA" w14:textId="0E28B40E" w:rsidR="00BF1503" w:rsidRDefault="003409A9">
          <w:pPr>
            <w:pStyle w:val="22"/>
            <w:tabs>
              <w:tab w:val="right" w:leader="dot" w:pos="9345"/>
            </w:tabs>
            <w:rPr>
              <w:rFonts w:eastAsiaTheme="minorEastAsia"/>
              <w:b w:val="0"/>
              <w:bCs w:val="0"/>
              <w:noProof/>
              <w:lang w:val="ru-RU" w:eastAsia="ru-RU"/>
            </w:rPr>
          </w:pPr>
          <w:hyperlink w:anchor="_Toc91598664" w:history="1">
            <w:r w:rsidR="00BF1503" w:rsidRPr="009717FB">
              <w:rPr>
                <w:rStyle w:val="a7"/>
                <w:noProof/>
                <w:lang w:val="ru-RU"/>
              </w:rPr>
              <w:t>Сферы применения</w:t>
            </w:r>
            <w:r w:rsidR="00BF1503">
              <w:rPr>
                <w:noProof/>
                <w:webHidden/>
              </w:rPr>
              <w:tab/>
            </w:r>
            <w:r w:rsidR="00BF1503">
              <w:rPr>
                <w:noProof/>
                <w:webHidden/>
              </w:rPr>
              <w:fldChar w:fldCharType="begin"/>
            </w:r>
            <w:r w:rsidR="00BF1503">
              <w:rPr>
                <w:noProof/>
                <w:webHidden/>
              </w:rPr>
              <w:instrText xml:space="preserve"> PAGEREF _Toc91598664 \h </w:instrText>
            </w:r>
            <w:r w:rsidR="00BF1503">
              <w:rPr>
                <w:noProof/>
                <w:webHidden/>
              </w:rPr>
            </w:r>
            <w:r w:rsidR="00BF1503">
              <w:rPr>
                <w:noProof/>
                <w:webHidden/>
              </w:rPr>
              <w:fldChar w:fldCharType="separate"/>
            </w:r>
            <w:r w:rsidR="00BF1503">
              <w:rPr>
                <w:noProof/>
                <w:webHidden/>
              </w:rPr>
              <w:t>67</w:t>
            </w:r>
            <w:r w:rsidR="00BF1503">
              <w:rPr>
                <w:noProof/>
                <w:webHidden/>
              </w:rPr>
              <w:fldChar w:fldCharType="end"/>
            </w:r>
          </w:hyperlink>
        </w:p>
        <w:p w14:paraId="7BB71362" w14:textId="1B716F98" w:rsidR="00BF1503" w:rsidRDefault="003409A9">
          <w:pPr>
            <w:pStyle w:val="22"/>
            <w:tabs>
              <w:tab w:val="right" w:leader="dot" w:pos="9345"/>
            </w:tabs>
            <w:rPr>
              <w:rFonts w:eastAsiaTheme="minorEastAsia"/>
              <w:b w:val="0"/>
              <w:bCs w:val="0"/>
              <w:noProof/>
              <w:lang w:val="ru-RU" w:eastAsia="ru-RU"/>
            </w:rPr>
          </w:pPr>
          <w:hyperlink w:anchor="_Toc91598665" w:history="1">
            <w:r w:rsidR="00BF1503" w:rsidRPr="009717FB">
              <w:rPr>
                <w:rStyle w:val="a7"/>
                <w:rFonts w:ascii="Times New Roman" w:hAnsi="Times New Roman" w:cs="Times New Roman"/>
                <w:noProof/>
                <w:lang w:val="ru-RU"/>
              </w:rPr>
              <w:t>Развертывание</w:t>
            </w:r>
            <w:r w:rsidR="00BF1503">
              <w:rPr>
                <w:noProof/>
                <w:webHidden/>
              </w:rPr>
              <w:tab/>
            </w:r>
            <w:r w:rsidR="00BF1503">
              <w:rPr>
                <w:noProof/>
                <w:webHidden/>
              </w:rPr>
              <w:fldChar w:fldCharType="begin"/>
            </w:r>
            <w:r w:rsidR="00BF1503">
              <w:rPr>
                <w:noProof/>
                <w:webHidden/>
              </w:rPr>
              <w:instrText xml:space="preserve"> PAGEREF _Toc91598665 \h </w:instrText>
            </w:r>
            <w:r w:rsidR="00BF1503">
              <w:rPr>
                <w:noProof/>
                <w:webHidden/>
              </w:rPr>
            </w:r>
            <w:r w:rsidR="00BF1503">
              <w:rPr>
                <w:noProof/>
                <w:webHidden/>
              </w:rPr>
              <w:fldChar w:fldCharType="separate"/>
            </w:r>
            <w:r w:rsidR="00BF1503">
              <w:rPr>
                <w:noProof/>
                <w:webHidden/>
              </w:rPr>
              <w:t>68</w:t>
            </w:r>
            <w:r w:rsidR="00BF1503">
              <w:rPr>
                <w:noProof/>
                <w:webHidden/>
              </w:rPr>
              <w:fldChar w:fldCharType="end"/>
            </w:r>
          </w:hyperlink>
        </w:p>
        <w:p w14:paraId="396F8B44" w14:textId="27435D4A" w:rsidR="00BF1503" w:rsidRDefault="003409A9">
          <w:pPr>
            <w:pStyle w:val="22"/>
            <w:tabs>
              <w:tab w:val="right" w:leader="dot" w:pos="9345"/>
            </w:tabs>
            <w:rPr>
              <w:rFonts w:eastAsiaTheme="minorEastAsia"/>
              <w:b w:val="0"/>
              <w:bCs w:val="0"/>
              <w:noProof/>
              <w:lang w:val="ru-RU" w:eastAsia="ru-RU"/>
            </w:rPr>
          </w:pPr>
          <w:hyperlink w:anchor="_Toc91598666" w:history="1">
            <w:r w:rsidR="00BF1503" w:rsidRPr="009717FB">
              <w:rPr>
                <w:rStyle w:val="a7"/>
                <w:rFonts w:ascii="Times New Roman" w:hAnsi="Times New Roman" w:cs="Times New Roman"/>
                <w:noProof/>
                <w:lang w:val="ru-RU"/>
              </w:rPr>
              <w:t>Поддерживаемые устройства</w:t>
            </w:r>
            <w:r w:rsidR="00BF1503">
              <w:rPr>
                <w:noProof/>
                <w:webHidden/>
              </w:rPr>
              <w:tab/>
            </w:r>
            <w:r w:rsidR="00BF1503">
              <w:rPr>
                <w:noProof/>
                <w:webHidden/>
              </w:rPr>
              <w:fldChar w:fldCharType="begin"/>
            </w:r>
            <w:r w:rsidR="00BF1503">
              <w:rPr>
                <w:noProof/>
                <w:webHidden/>
              </w:rPr>
              <w:instrText xml:space="preserve"> PAGEREF _Toc91598666 \h </w:instrText>
            </w:r>
            <w:r w:rsidR="00BF1503">
              <w:rPr>
                <w:noProof/>
                <w:webHidden/>
              </w:rPr>
            </w:r>
            <w:r w:rsidR="00BF1503">
              <w:rPr>
                <w:noProof/>
                <w:webHidden/>
              </w:rPr>
              <w:fldChar w:fldCharType="separate"/>
            </w:r>
            <w:r w:rsidR="00BF1503">
              <w:rPr>
                <w:noProof/>
                <w:webHidden/>
              </w:rPr>
              <w:t>69</w:t>
            </w:r>
            <w:r w:rsidR="00BF1503">
              <w:rPr>
                <w:noProof/>
                <w:webHidden/>
              </w:rPr>
              <w:fldChar w:fldCharType="end"/>
            </w:r>
          </w:hyperlink>
        </w:p>
        <w:p w14:paraId="073E8281" w14:textId="68048CDC" w:rsidR="00BF1503" w:rsidRDefault="003409A9">
          <w:pPr>
            <w:pStyle w:val="12"/>
            <w:rPr>
              <w:rFonts w:eastAsiaTheme="minorEastAsia"/>
              <w:b w:val="0"/>
              <w:bCs w:val="0"/>
              <w:i w:val="0"/>
              <w:iCs w:val="0"/>
              <w:noProof/>
              <w:sz w:val="22"/>
              <w:szCs w:val="22"/>
              <w:lang w:val="ru-RU" w:eastAsia="ru-RU"/>
            </w:rPr>
          </w:pPr>
          <w:hyperlink w:anchor="_Toc91598667" w:history="1">
            <w:r w:rsidR="00BF1503" w:rsidRPr="009717FB">
              <w:rPr>
                <w:rStyle w:val="a7"/>
                <w:rFonts w:ascii="Times New Roman" w:hAnsi="Times New Roman" w:cs="Times New Roman"/>
                <w:noProof/>
                <w:lang w:val="ru-RU"/>
              </w:rPr>
              <w:t>8.</w:t>
            </w:r>
            <w:r w:rsidR="00BF1503">
              <w:rPr>
                <w:rFonts w:eastAsiaTheme="minorEastAsia"/>
                <w:b w:val="0"/>
                <w:bCs w:val="0"/>
                <w:i w:val="0"/>
                <w:iCs w:val="0"/>
                <w:noProof/>
                <w:sz w:val="22"/>
                <w:szCs w:val="22"/>
                <w:lang w:val="ru-RU" w:eastAsia="ru-RU"/>
              </w:rPr>
              <w:tab/>
            </w:r>
            <w:r w:rsidR="00BF1503" w:rsidRPr="009717FB">
              <w:rPr>
                <w:rStyle w:val="a7"/>
                <w:rFonts w:ascii="Times New Roman" w:hAnsi="Times New Roman" w:cs="Times New Roman"/>
                <w:noProof/>
                <w:lang w:val="ru-RU"/>
              </w:rPr>
              <w:t xml:space="preserve">Описание технологии </w:t>
            </w:r>
            <w:r w:rsidR="00BF1503" w:rsidRPr="009717FB">
              <w:rPr>
                <w:rStyle w:val="a7"/>
                <w:rFonts w:ascii="Times New Roman" w:hAnsi="Times New Roman" w:cs="Times New Roman"/>
                <w:noProof/>
              </w:rPr>
              <w:t>BLE</w:t>
            </w:r>
            <w:r w:rsidR="00BF1503">
              <w:rPr>
                <w:noProof/>
                <w:webHidden/>
              </w:rPr>
              <w:tab/>
            </w:r>
            <w:r w:rsidR="00BF1503">
              <w:rPr>
                <w:noProof/>
                <w:webHidden/>
              </w:rPr>
              <w:fldChar w:fldCharType="begin"/>
            </w:r>
            <w:r w:rsidR="00BF1503">
              <w:rPr>
                <w:noProof/>
                <w:webHidden/>
              </w:rPr>
              <w:instrText xml:space="preserve"> PAGEREF _Toc91598667 \h </w:instrText>
            </w:r>
            <w:r w:rsidR="00BF1503">
              <w:rPr>
                <w:noProof/>
                <w:webHidden/>
              </w:rPr>
            </w:r>
            <w:r w:rsidR="00BF1503">
              <w:rPr>
                <w:noProof/>
                <w:webHidden/>
              </w:rPr>
              <w:fldChar w:fldCharType="separate"/>
            </w:r>
            <w:r w:rsidR="00BF1503">
              <w:rPr>
                <w:noProof/>
                <w:webHidden/>
              </w:rPr>
              <w:t>70</w:t>
            </w:r>
            <w:r w:rsidR="00BF1503">
              <w:rPr>
                <w:noProof/>
                <w:webHidden/>
              </w:rPr>
              <w:fldChar w:fldCharType="end"/>
            </w:r>
          </w:hyperlink>
        </w:p>
        <w:p w14:paraId="04213754" w14:textId="0E4FC9C4" w:rsidR="00BF1503" w:rsidRDefault="003409A9">
          <w:pPr>
            <w:pStyle w:val="12"/>
            <w:rPr>
              <w:rFonts w:eastAsiaTheme="minorEastAsia"/>
              <w:b w:val="0"/>
              <w:bCs w:val="0"/>
              <w:i w:val="0"/>
              <w:iCs w:val="0"/>
              <w:noProof/>
              <w:sz w:val="22"/>
              <w:szCs w:val="22"/>
              <w:lang w:val="ru-RU" w:eastAsia="ru-RU"/>
            </w:rPr>
          </w:pPr>
          <w:hyperlink w:anchor="_Toc91598668" w:history="1">
            <w:r w:rsidR="00BF1503" w:rsidRPr="009717FB">
              <w:rPr>
                <w:rStyle w:val="a7"/>
                <w:rFonts w:ascii="Times New Roman" w:hAnsi="Times New Roman" w:cs="Times New Roman"/>
                <w:noProof/>
                <w:lang w:val="ru-RU"/>
              </w:rPr>
              <w:t>9.</w:t>
            </w:r>
            <w:r w:rsidR="00BF1503">
              <w:rPr>
                <w:rFonts w:eastAsiaTheme="minorEastAsia"/>
                <w:b w:val="0"/>
                <w:bCs w:val="0"/>
                <w:i w:val="0"/>
                <w:iCs w:val="0"/>
                <w:noProof/>
                <w:sz w:val="22"/>
                <w:szCs w:val="22"/>
                <w:lang w:val="ru-RU" w:eastAsia="ru-RU"/>
              </w:rPr>
              <w:tab/>
            </w:r>
            <w:r w:rsidR="00BF1503" w:rsidRPr="009717FB">
              <w:rPr>
                <w:rStyle w:val="a7"/>
                <w:rFonts w:ascii="Times New Roman" w:hAnsi="Times New Roman" w:cs="Times New Roman"/>
                <w:noProof/>
                <w:lang w:val="ru-RU"/>
              </w:rPr>
              <w:t xml:space="preserve">Описание камеры </w:t>
            </w:r>
            <w:r w:rsidR="00BF1503" w:rsidRPr="009717FB">
              <w:rPr>
                <w:rStyle w:val="a7"/>
                <w:rFonts w:ascii="Times New Roman" w:hAnsi="Times New Roman" w:cs="Times New Roman"/>
                <w:noProof/>
              </w:rPr>
              <w:t>Azure</w:t>
            </w:r>
            <w:r w:rsidR="00BF1503" w:rsidRPr="009717FB">
              <w:rPr>
                <w:rStyle w:val="a7"/>
                <w:rFonts w:ascii="Times New Roman" w:hAnsi="Times New Roman" w:cs="Times New Roman"/>
                <w:noProof/>
                <w:lang w:val="ru-RU"/>
              </w:rPr>
              <w:t xml:space="preserve"> </w:t>
            </w:r>
            <w:r w:rsidR="00BF1503" w:rsidRPr="009717FB">
              <w:rPr>
                <w:rStyle w:val="a7"/>
                <w:rFonts w:ascii="Times New Roman" w:hAnsi="Times New Roman" w:cs="Times New Roman"/>
                <w:noProof/>
              </w:rPr>
              <w:t>Kinect</w:t>
            </w:r>
            <w:r w:rsidR="00BF1503" w:rsidRPr="009717FB">
              <w:rPr>
                <w:rStyle w:val="a7"/>
                <w:rFonts w:ascii="Times New Roman" w:hAnsi="Times New Roman" w:cs="Times New Roman"/>
                <w:noProof/>
                <w:lang w:val="ru-RU"/>
              </w:rPr>
              <w:t xml:space="preserve"> </w:t>
            </w:r>
            <w:r w:rsidR="00BF1503" w:rsidRPr="009717FB">
              <w:rPr>
                <w:rStyle w:val="a7"/>
                <w:rFonts w:ascii="Times New Roman" w:hAnsi="Times New Roman" w:cs="Times New Roman"/>
                <w:noProof/>
              </w:rPr>
              <w:t>DK</w:t>
            </w:r>
            <w:r w:rsidR="00BF1503">
              <w:rPr>
                <w:noProof/>
                <w:webHidden/>
              </w:rPr>
              <w:tab/>
            </w:r>
            <w:r w:rsidR="00BF1503">
              <w:rPr>
                <w:noProof/>
                <w:webHidden/>
              </w:rPr>
              <w:fldChar w:fldCharType="begin"/>
            </w:r>
            <w:r w:rsidR="00BF1503">
              <w:rPr>
                <w:noProof/>
                <w:webHidden/>
              </w:rPr>
              <w:instrText xml:space="preserve"> PAGEREF _Toc91598668 \h </w:instrText>
            </w:r>
            <w:r w:rsidR="00BF1503">
              <w:rPr>
                <w:noProof/>
                <w:webHidden/>
              </w:rPr>
            </w:r>
            <w:r w:rsidR="00BF1503">
              <w:rPr>
                <w:noProof/>
                <w:webHidden/>
              </w:rPr>
              <w:fldChar w:fldCharType="separate"/>
            </w:r>
            <w:r w:rsidR="00BF1503">
              <w:rPr>
                <w:noProof/>
                <w:webHidden/>
              </w:rPr>
              <w:t>76</w:t>
            </w:r>
            <w:r w:rsidR="00BF1503">
              <w:rPr>
                <w:noProof/>
                <w:webHidden/>
              </w:rPr>
              <w:fldChar w:fldCharType="end"/>
            </w:r>
          </w:hyperlink>
        </w:p>
        <w:p w14:paraId="0954484B" w14:textId="05A5998B" w:rsidR="00BF1503" w:rsidRDefault="003409A9">
          <w:pPr>
            <w:pStyle w:val="22"/>
            <w:tabs>
              <w:tab w:val="right" w:leader="dot" w:pos="9345"/>
            </w:tabs>
            <w:rPr>
              <w:rFonts w:eastAsiaTheme="minorEastAsia"/>
              <w:b w:val="0"/>
              <w:bCs w:val="0"/>
              <w:noProof/>
              <w:lang w:val="ru-RU" w:eastAsia="ru-RU"/>
            </w:rPr>
          </w:pPr>
          <w:hyperlink w:anchor="_Toc91598669" w:history="1">
            <w:r w:rsidR="00BF1503" w:rsidRPr="009717FB">
              <w:rPr>
                <w:rStyle w:val="a7"/>
                <w:rFonts w:ascii="Times New Roman" w:hAnsi="Times New Roman" w:cs="Times New Roman"/>
                <w:noProof/>
                <w:lang w:val="ru-RU"/>
              </w:rPr>
              <w:t>Принципы работы</w:t>
            </w:r>
            <w:r w:rsidR="00BF1503">
              <w:rPr>
                <w:noProof/>
                <w:webHidden/>
              </w:rPr>
              <w:tab/>
            </w:r>
            <w:r w:rsidR="00BF1503">
              <w:rPr>
                <w:noProof/>
                <w:webHidden/>
              </w:rPr>
              <w:fldChar w:fldCharType="begin"/>
            </w:r>
            <w:r w:rsidR="00BF1503">
              <w:rPr>
                <w:noProof/>
                <w:webHidden/>
              </w:rPr>
              <w:instrText xml:space="preserve"> PAGEREF _Toc91598669 \h </w:instrText>
            </w:r>
            <w:r w:rsidR="00BF1503">
              <w:rPr>
                <w:noProof/>
                <w:webHidden/>
              </w:rPr>
            </w:r>
            <w:r w:rsidR="00BF1503">
              <w:rPr>
                <w:noProof/>
                <w:webHidden/>
              </w:rPr>
              <w:fldChar w:fldCharType="separate"/>
            </w:r>
            <w:r w:rsidR="00BF1503">
              <w:rPr>
                <w:noProof/>
                <w:webHidden/>
              </w:rPr>
              <w:t>76</w:t>
            </w:r>
            <w:r w:rsidR="00BF1503">
              <w:rPr>
                <w:noProof/>
                <w:webHidden/>
              </w:rPr>
              <w:fldChar w:fldCharType="end"/>
            </w:r>
          </w:hyperlink>
        </w:p>
        <w:p w14:paraId="01661042" w14:textId="161869CA" w:rsidR="00BF1503" w:rsidRDefault="003409A9">
          <w:pPr>
            <w:pStyle w:val="22"/>
            <w:tabs>
              <w:tab w:val="right" w:leader="dot" w:pos="9345"/>
            </w:tabs>
            <w:rPr>
              <w:rFonts w:eastAsiaTheme="minorEastAsia"/>
              <w:b w:val="0"/>
              <w:bCs w:val="0"/>
              <w:noProof/>
              <w:lang w:val="ru-RU" w:eastAsia="ru-RU"/>
            </w:rPr>
          </w:pPr>
          <w:hyperlink w:anchor="_Toc91598670" w:history="1">
            <w:r w:rsidR="00BF1503" w:rsidRPr="009717FB">
              <w:rPr>
                <w:rStyle w:val="a7"/>
                <w:rFonts w:ascii="Times New Roman" w:hAnsi="Times New Roman" w:cs="Times New Roman"/>
                <w:noProof/>
                <w:lang w:val="ru-RU"/>
              </w:rPr>
              <w:t>Основные возможности</w:t>
            </w:r>
            <w:r w:rsidR="00BF1503">
              <w:rPr>
                <w:noProof/>
                <w:webHidden/>
              </w:rPr>
              <w:tab/>
            </w:r>
            <w:r w:rsidR="00BF1503">
              <w:rPr>
                <w:noProof/>
                <w:webHidden/>
              </w:rPr>
              <w:fldChar w:fldCharType="begin"/>
            </w:r>
            <w:r w:rsidR="00BF1503">
              <w:rPr>
                <w:noProof/>
                <w:webHidden/>
              </w:rPr>
              <w:instrText xml:space="preserve"> PAGEREF _Toc91598670 \h </w:instrText>
            </w:r>
            <w:r w:rsidR="00BF1503">
              <w:rPr>
                <w:noProof/>
                <w:webHidden/>
              </w:rPr>
            </w:r>
            <w:r w:rsidR="00BF1503">
              <w:rPr>
                <w:noProof/>
                <w:webHidden/>
              </w:rPr>
              <w:fldChar w:fldCharType="separate"/>
            </w:r>
            <w:r w:rsidR="00BF1503">
              <w:rPr>
                <w:noProof/>
                <w:webHidden/>
              </w:rPr>
              <w:t>77</w:t>
            </w:r>
            <w:r w:rsidR="00BF1503">
              <w:rPr>
                <w:noProof/>
                <w:webHidden/>
              </w:rPr>
              <w:fldChar w:fldCharType="end"/>
            </w:r>
          </w:hyperlink>
        </w:p>
        <w:p w14:paraId="438A717E" w14:textId="00DD9C82" w:rsidR="00BF1503" w:rsidRDefault="003409A9">
          <w:pPr>
            <w:pStyle w:val="22"/>
            <w:tabs>
              <w:tab w:val="right" w:leader="dot" w:pos="9345"/>
            </w:tabs>
            <w:rPr>
              <w:rFonts w:eastAsiaTheme="minorEastAsia"/>
              <w:b w:val="0"/>
              <w:bCs w:val="0"/>
              <w:noProof/>
              <w:lang w:val="ru-RU" w:eastAsia="ru-RU"/>
            </w:rPr>
          </w:pPr>
          <w:hyperlink w:anchor="_Toc91598671" w:history="1">
            <w:r w:rsidR="00BF1503" w:rsidRPr="009717FB">
              <w:rPr>
                <w:rStyle w:val="a7"/>
                <w:rFonts w:ascii="Times New Roman" w:hAnsi="Times New Roman" w:cs="Times New Roman"/>
                <w:noProof/>
                <w:lang w:val="ru-RU"/>
              </w:rPr>
              <w:t>Производительность камеры</w:t>
            </w:r>
            <w:r w:rsidR="00BF1503">
              <w:rPr>
                <w:noProof/>
                <w:webHidden/>
              </w:rPr>
              <w:tab/>
            </w:r>
            <w:r w:rsidR="00BF1503">
              <w:rPr>
                <w:noProof/>
                <w:webHidden/>
              </w:rPr>
              <w:fldChar w:fldCharType="begin"/>
            </w:r>
            <w:r w:rsidR="00BF1503">
              <w:rPr>
                <w:noProof/>
                <w:webHidden/>
              </w:rPr>
              <w:instrText xml:space="preserve"> PAGEREF _Toc91598671 \h </w:instrText>
            </w:r>
            <w:r w:rsidR="00BF1503">
              <w:rPr>
                <w:noProof/>
                <w:webHidden/>
              </w:rPr>
            </w:r>
            <w:r w:rsidR="00BF1503">
              <w:rPr>
                <w:noProof/>
                <w:webHidden/>
              </w:rPr>
              <w:fldChar w:fldCharType="separate"/>
            </w:r>
            <w:r w:rsidR="00BF1503">
              <w:rPr>
                <w:noProof/>
                <w:webHidden/>
              </w:rPr>
              <w:t>78</w:t>
            </w:r>
            <w:r w:rsidR="00BF1503">
              <w:rPr>
                <w:noProof/>
                <w:webHidden/>
              </w:rPr>
              <w:fldChar w:fldCharType="end"/>
            </w:r>
          </w:hyperlink>
        </w:p>
        <w:p w14:paraId="3130CD7C" w14:textId="047B2B3A" w:rsidR="00BF1503" w:rsidRDefault="003409A9">
          <w:pPr>
            <w:pStyle w:val="31"/>
            <w:tabs>
              <w:tab w:val="right" w:leader="dot" w:pos="9345"/>
            </w:tabs>
            <w:rPr>
              <w:rFonts w:eastAsiaTheme="minorEastAsia"/>
              <w:noProof/>
              <w:sz w:val="22"/>
              <w:szCs w:val="22"/>
              <w:lang w:val="ru-RU" w:eastAsia="ru-RU"/>
            </w:rPr>
          </w:pPr>
          <w:hyperlink w:anchor="_Toc91598672" w:history="1">
            <w:r w:rsidR="00BF1503" w:rsidRPr="009717FB">
              <w:rPr>
                <w:rStyle w:val="a7"/>
                <w:rFonts w:ascii="Times New Roman" w:hAnsi="Times New Roman" w:cs="Times New Roman"/>
                <w:noProof/>
                <w:lang w:val="ru-RU"/>
              </w:rPr>
              <w:t>Недействительность пикселов</w:t>
            </w:r>
            <w:r w:rsidR="00BF1503">
              <w:rPr>
                <w:noProof/>
                <w:webHidden/>
              </w:rPr>
              <w:tab/>
            </w:r>
            <w:r w:rsidR="00BF1503">
              <w:rPr>
                <w:noProof/>
                <w:webHidden/>
              </w:rPr>
              <w:fldChar w:fldCharType="begin"/>
            </w:r>
            <w:r w:rsidR="00BF1503">
              <w:rPr>
                <w:noProof/>
                <w:webHidden/>
              </w:rPr>
              <w:instrText xml:space="preserve"> PAGEREF _Toc91598672 \h </w:instrText>
            </w:r>
            <w:r w:rsidR="00BF1503">
              <w:rPr>
                <w:noProof/>
                <w:webHidden/>
              </w:rPr>
            </w:r>
            <w:r w:rsidR="00BF1503">
              <w:rPr>
                <w:noProof/>
                <w:webHidden/>
              </w:rPr>
              <w:fldChar w:fldCharType="separate"/>
            </w:r>
            <w:r w:rsidR="00BF1503">
              <w:rPr>
                <w:noProof/>
                <w:webHidden/>
              </w:rPr>
              <w:t>79</w:t>
            </w:r>
            <w:r w:rsidR="00BF1503">
              <w:rPr>
                <w:noProof/>
                <w:webHidden/>
              </w:rPr>
              <w:fldChar w:fldCharType="end"/>
            </w:r>
          </w:hyperlink>
        </w:p>
        <w:p w14:paraId="3847E3C4" w14:textId="4E5E0562" w:rsidR="00BF1503" w:rsidRDefault="003409A9">
          <w:pPr>
            <w:pStyle w:val="12"/>
            <w:rPr>
              <w:rFonts w:eastAsiaTheme="minorEastAsia"/>
              <w:b w:val="0"/>
              <w:bCs w:val="0"/>
              <w:i w:val="0"/>
              <w:iCs w:val="0"/>
              <w:noProof/>
              <w:sz w:val="22"/>
              <w:szCs w:val="22"/>
              <w:lang w:val="ru-RU" w:eastAsia="ru-RU"/>
            </w:rPr>
          </w:pPr>
          <w:hyperlink w:anchor="_Toc91598673" w:history="1">
            <w:r w:rsidR="00BF1503" w:rsidRPr="009717FB">
              <w:rPr>
                <w:rStyle w:val="a7"/>
                <w:rFonts w:ascii="Times New Roman" w:hAnsi="Times New Roman" w:cs="Times New Roman"/>
                <w:noProof/>
                <w:lang w:val="ru-RU"/>
              </w:rPr>
              <w:t>10.</w:t>
            </w:r>
            <w:r w:rsidR="00BF1503">
              <w:rPr>
                <w:rFonts w:eastAsiaTheme="minorEastAsia"/>
                <w:b w:val="0"/>
                <w:bCs w:val="0"/>
                <w:i w:val="0"/>
                <w:iCs w:val="0"/>
                <w:noProof/>
                <w:sz w:val="22"/>
                <w:szCs w:val="22"/>
                <w:lang w:val="ru-RU" w:eastAsia="ru-RU"/>
              </w:rPr>
              <w:tab/>
            </w:r>
            <w:r w:rsidR="00BF1503" w:rsidRPr="009717FB">
              <w:rPr>
                <w:rStyle w:val="a7"/>
                <w:rFonts w:ascii="Times New Roman" w:hAnsi="Times New Roman" w:cs="Times New Roman"/>
                <w:noProof/>
                <w:lang w:val="ru-RU"/>
              </w:rPr>
              <w:t>Список литературы</w:t>
            </w:r>
            <w:r w:rsidR="00BF1503">
              <w:rPr>
                <w:noProof/>
                <w:webHidden/>
              </w:rPr>
              <w:tab/>
            </w:r>
            <w:r w:rsidR="00BF1503">
              <w:rPr>
                <w:noProof/>
                <w:webHidden/>
              </w:rPr>
              <w:fldChar w:fldCharType="begin"/>
            </w:r>
            <w:r w:rsidR="00BF1503">
              <w:rPr>
                <w:noProof/>
                <w:webHidden/>
              </w:rPr>
              <w:instrText xml:space="preserve"> PAGEREF _Toc91598673 \h </w:instrText>
            </w:r>
            <w:r w:rsidR="00BF1503">
              <w:rPr>
                <w:noProof/>
                <w:webHidden/>
              </w:rPr>
            </w:r>
            <w:r w:rsidR="00BF1503">
              <w:rPr>
                <w:noProof/>
                <w:webHidden/>
              </w:rPr>
              <w:fldChar w:fldCharType="separate"/>
            </w:r>
            <w:r w:rsidR="00BF1503">
              <w:rPr>
                <w:noProof/>
                <w:webHidden/>
              </w:rPr>
              <w:t>85</w:t>
            </w:r>
            <w:r w:rsidR="00BF1503">
              <w:rPr>
                <w:noProof/>
                <w:webHidden/>
              </w:rPr>
              <w:fldChar w:fldCharType="end"/>
            </w:r>
          </w:hyperlink>
        </w:p>
        <w:p w14:paraId="14969175" w14:textId="77777777" w:rsidR="007E5B70" w:rsidRPr="007E5B70" w:rsidRDefault="007E5B70" w:rsidP="007E5B70">
          <w:pPr>
            <w:rPr>
              <w:lang w:val="ru-RU"/>
            </w:rPr>
          </w:pPr>
          <w:r>
            <w:rPr>
              <w:b/>
              <w:bCs/>
              <w:noProof/>
            </w:rPr>
            <w:fldChar w:fldCharType="end"/>
          </w:r>
        </w:p>
      </w:sdtContent>
    </w:sdt>
    <w:p w14:paraId="6F56F138" w14:textId="77777777" w:rsidR="007E5B70" w:rsidRDefault="007E5B70" w:rsidP="007E5B70">
      <w:pPr>
        <w:rPr>
          <w:rFonts w:ascii="Helvetica Neue" w:hAnsi="Helvetica Neue" w:cs="Helvetica Neue"/>
          <w:color w:val="000000"/>
          <w:sz w:val="22"/>
          <w:szCs w:val="22"/>
          <w:lang w:val="ru-RU"/>
        </w:rPr>
      </w:pPr>
    </w:p>
    <w:p w14:paraId="7570E8A0" w14:textId="77777777" w:rsidR="007E5B70" w:rsidRDefault="007E5B70" w:rsidP="007E5B70">
      <w:pPr>
        <w:rPr>
          <w:rFonts w:ascii="Helvetica Neue" w:hAnsi="Helvetica Neue" w:cs="Helvetica Neue"/>
          <w:color w:val="000000"/>
          <w:sz w:val="22"/>
          <w:szCs w:val="22"/>
          <w:lang w:val="ru-RU"/>
        </w:rPr>
      </w:pPr>
    </w:p>
    <w:p w14:paraId="079948ED" w14:textId="77777777" w:rsidR="007E5B70" w:rsidRDefault="007E5B70" w:rsidP="007E5B70">
      <w:pPr>
        <w:rPr>
          <w:rFonts w:ascii="Helvetica Neue" w:hAnsi="Helvetica Neue" w:cs="Helvetica Neue"/>
          <w:color w:val="000000"/>
          <w:sz w:val="22"/>
          <w:szCs w:val="22"/>
          <w:lang w:val="ru-RU"/>
        </w:rPr>
      </w:pPr>
      <w:r>
        <w:rPr>
          <w:rFonts w:ascii="Helvetica Neue" w:hAnsi="Helvetica Neue" w:cs="Helvetica Neue"/>
          <w:color w:val="000000"/>
          <w:sz w:val="22"/>
          <w:szCs w:val="22"/>
          <w:lang w:val="ru-RU"/>
        </w:rPr>
        <w:br w:type="page"/>
      </w:r>
    </w:p>
    <w:p w14:paraId="1E8F56E2" w14:textId="77777777" w:rsidR="007E5B70" w:rsidRPr="00A852A2" w:rsidRDefault="007E5B70" w:rsidP="007E5B70">
      <w:pPr>
        <w:spacing w:before="100" w:beforeAutospacing="1" w:after="100" w:afterAutospacing="1"/>
      </w:pPr>
      <w:r w:rsidRPr="00A852A2">
        <w:rPr>
          <w:sz w:val="28"/>
          <w:szCs w:val="28"/>
        </w:rPr>
        <w:lastRenderedPageBreak/>
        <w:t xml:space="preserve">ОБОЗНАЧЕНИЯ И СОКРАЩЕНИЯ </w:t>
      </w:r>
    </w:p>
    <w:tbl>
      <w:tblPr>
        <w:tblStyle w:val="a5"/>
        <w:tblW w:w="0" w:type="auto"/>
        <w:tblLook w:val="04A0" w:firstRow="1" w:lastRow="0" w:firstColumn="1" w:lastColumn="0" w:noHBand="0" w:noVBand="1"/>
      </w:tblPr>
      <w:tblGrid>
        <w:gridCol w:w="1435"/>
        <w:gridCol w:w="7575"/>
      </w:tblGrid>
      <w:tr w:rsidR="007E5B70" w:rsidRPr="00433E78" w14:paraId="1D399A07" w14:textId="77777777" w:rsidTr="001503D1">
        <w:tc>
          <w:tcPr>
            <w:tcW w:w="1435" w:type="dxa"/>
          </w:tcPr>
          <w:p w14:paraId="7C04EB13" w14:textId="77777777" w:rsidR="007E5B70" w:rsidRPr="00814DD8" w:rsidRDefault="00FF4F09" w:rsidP="00814DD8">
            <w:pPr>
              <w:spacing w:line="360" w:lineRule="auto"/>
              <w:rPr>
                <w:rFonts w:eastAsia="Calibri"/>
                <w:bCs/>
                <w:sz w:val="28"/>
                <w:szCs w:val="28"/>
                <w:lang w:val="ru-RU"/>
              </w:rPr>
            </w:pPr>
            <w:r w:rsidRPr="00814DD8">
              <w:rPr>
                <w:rFonts w:eastAsia="Calibri"/>
                <w:bCs/>
                <w:sz w:val="28"/>
                <w:szCs w:val="28"/>
                <w:lang w:val="ru-RU"/>
              </w:rPr>
              <w:t>СПО АТБ-С</w:t>
            </w:r>
          </w:p>
        </w:tc>
        <w:tc>
          <w:tcPr>
            <w:tcW w:w="7575" w:type="dxa"/>
          </w:tcPr>
          <w:p w14:paraId="63BB22F9" w14:textId="77777777" w:rsidR="007E5B70" w:rsidRPr="00814DD8" w:rsidRDefault="00FF4F09" w:rsidP="00814DD8">
            <w:pPr>
              <w:spacing w:line="360" w:lineRule="auto"/>
              <w:rPr>
                <w:sz w:val="28"/>
                <w:szCs w:val="28"/>
                <w:lang w:val="ru-RU"/>
              </w:rPr>
            </w:pPr>
            <w:r w:rsidRPr="00814DD8">
              <w:rPr>
                <w:rFonts w:eastAsia="Calibri"/>
                <w:bCs/>
                <w:sz w:val="28"/>
                <w:szCs w:val="28"/>
                <w:lang w:val="ru-RU"/>
              </w:rPr>
              <w:t>Специальное программное обеспечение абонентского терминала</w:t>
            </w:r>
          </w:p>
        </w:tc>
      </w:tr>
      <w:tr w:rsidR="007E5B70" w:rsidRPr="00433E78" w14:paraId="2EBF0BE3" w14:textId="77777777" w:rsidTr="001503D1">
        <w:tc>
          <w:tcPr>
            <w:tcW w:w="1435" w:type="dxa"/>
          </w:tcPr>
          <w:p w14:paraId="45D6C3C7" w14:textId="77777777" w:rsidR="007E5B70" w:rsidRPr="00814DD8" w:rsidRDefault="00FF4F09" w:rsidP="00814DD8">
            <w:pPr>
              <w:spacing w:line="360" w:lineRule="auto"/>
              <w:rPr>
                <w:rFonts w:eastAsia="Calibri"/>
                <w:bCs/>
                <w:sz w:val="28"/>
                <w:szCs w:val="28"/>
                <w:lang w:val="ru-RU"/>
              </w:rPr>
            </w:pPr>
            <w:r w:rsidRPr="00814DD8">
              <w:rPr>
                <w:rFonts w:eastAsia="Calibri"/>
                <w:bCs/>
                <w:sz w:val="28"/>
                <w:szCs w:val="28"/>
                <w:lang w:val="ru-RU"/>
              </w:rPr>
              <w:t>СПО МОБ</w:t>
            </w:r>
          </w:p>
        </w:tc>
        <w:tc>
          <w:tcPr>
            <w:tcW w:w="7575" w:type="dxa"/>
          </w:tcPr>
          <w:p w14:paraId="5B217CD6" w14:textId="77777777" w:rsidR="007E5B70" w:rsidRPr="00814DD8" w:rsidRDefault="00FF4F09" w:rsidP="00814DD8">
            <w:pPr>
              <w:spacing w:line="360" w:lineRule="auto"/>
              <w:rPr>
                <w:sz w:val="28"/>
                <w:szCs w:val="28"/>
                <w:lang w:val="ru-RU"/>
              </w:rPr>
            </w:pPr>
            <w:r w:rsidRPr="00814DD8">
              <w:rPr>
                <w:rFonts w:eastAsia="Calibri"/>
                <w:bCs/>
                <w:sz w:val="28"/>
                <w:szCs w:val="28"/>
                <w:lang w:val="ru-RU"/>
              </w:rPr>
              <w:t xml:space="preserve">Специальное программное обеспечение мобильного терминала на базе смартфона или планшета с ОС Аврора или ОС </w:t>
            </w:r>
            <w:r w:rsidRPr="00814DD8">
              <w:rPr>
                <w:rFonts w:eastAsia="Calibri"/>
                <w:bCs/>
                <w:sz w:val="28"/>
                <w:szCs w:val="28"/>
              </w:rPr>
              <w:t>Android</w:t>
            </w:r>
          </w:p>
        </w:tc>
      </w:tr>
      <w:tr w:rsidR="00DA6168" w:rsidRPr="00433E78" w14:paraId="7AEC6075" w14:textId="77777777" w:rsidTr="001503D1">
        <w:tc>
          <w:tcPr>
            <w:tcW w:w="1435" w:type="dxa"/>
          </w:tcPr>
          <w:p w14:paraId="7237DDC0" w14:textId="77777777" w:rsidR="00DA6168" w:rsidRPr="00814DD8" w:rsidRDefault="00DA6168" w:rsidP="00814DD8">
            <w:pPr>
              <w:spacing w:line="360" w:lineRule="auto"/>
              <w:rPr>
                <w:rFonts w:eastAsia="Calibri"/>
                <w:bCs/>
                <w:sz w:val="28"/>
                <w:szCs w:val="28"/>
                <w:lang w:val="ru-RU"/>
              </w:rPr>
            </w:pPr>
            <w:r w:rsidRPr="00814DD8">
              <w:rPr>
                <w:rFonts w:eastAsia="Calibri"/>
                <w:bCs/>
                <w:sz w:val="28"/>
                <w:szCs w:val="28"/>
                <w:lang w:val="ru-RU"/>
              </w:rPr>
              <w:t>НУ</w:t>
            </w:r>
          </w:p>
        </w:tc>
        <w:tc>
          <w:tcPr>
            <w:tcW w:w="7575" w:type="dxa"/>
          </w:tcPr>
          <w:p w14:paraId="64430A3B" w14:textId="77777777" w:rsidR="00DA6168" w:rsidRPr="00814DD8" w:rsidRDefault="00DA6168" w:rsidP="00814DD8">
            <w:pPr>
              <w:spacing w:line="360" w:lineRule="auto"/>
              <w:rPr>
                <w:rFonts w:eastAsia="Calibri"/>
                <w:bCs/>
                <w:sz w:val="28"/>
                <w:szCs w:val="28"/>
                <w:lang w:val="ru-RU"/>
              </w:rPr>
            </w:pPr>
            <w:r w:rsidRPr="00814DD8">
              <w:rPr>
                <w:rFonts w:eastAsia="Calibri"/>
                <w:bCs/>
                <w:sz w:val="28"/>
                <w:szCs w:val="28"/>
                <w:lang w:val="ru-RU"/>
              </w:rPr>
              <w:t>Навигационное устройство – Абонентский терминал либо смартфон</w:t>
            </w:r>
          </w:p>
        </w:tc>
      </w:tr>
      <w:tr w:rsidR="00FF4F09" w:rsidRPr="00433E78" w14:paraId="0D086F66" w14:textId="77777777" w:rsidTr="001503D1">
        <w:tc>
          <w:tcPr>
            <w:tcW w:w="1435" w:type="dxa"/>
          </w:tcPr>
          <w:p w14:paraId="593D5F57" w14:textId="77777777" w:rsidR="00FF4F09" w:rsidRPr="00814DD8" w:rsidRDefault="00FF4F09" w:rsidP="00814DD8">
            <w:pPr>
              <w:spacing w:line="360" w:lineRule="auto"/>
              <w:rPr>
                <w:rFonts w:eastAsia="Calibri"/>
                <w:bCs/>
                <w:sz w:val="28"/>
                <w:szCs w:val="28"/>
                <w:lang w:val="ru-RU"/>
              </w:rPr>
            </w:pPr>
            <w:r w:rsidRPr="00814DD8">
              <w:rPr>
                <w:rFonts w:eastAsia="Calibri"/>
                <w:bCs/>
                <w:sz w:val="28"/>
                <w:szCs w:val="28"/>
                <w:lang w:val="ru-RU"/>
              </w:rPr>
              <w:t>СПО КСО ИН</w:t>
            </w:r>
          </w:p>
        </w:tc>
        <w:tc>
          <w:tcPr>
            <w:tcW w:w="7575" w:type="dxa"/>
          </w:tcPr>
          <w:p w14:paraId="227F69BE" w14:textId="77777777" w:rsidR="00FF4F09" w:rsidRPr="00814DD8" w:rsidRDefault="00FF4F09" w:rsidP="00814DD8">
            <w:pPr>
              <w:spacing w:line="360" w:lineRule="auto"/>
              <w:rPr>
                <w:sz w:val="28"/>
                <w:szCs w:val="28"/>
                <w:lang w:val="ru-RU"/>
              </w:rPr>
            </w:pPr>
            <w:r w:rsidRPr="00814DD8">
              <w:rPr>
                <w:rFonts w:eastAsia="Calibri"/>
                <w:bCs/>
                <w:sz w:val="28"/>
                <w:szCs w:val="28"/>
                <w:lang w:val="ru-RU"/>
              </w:rPr>
              <w:t>Специальное программное обеспечение комплекта серверного оборудования комплекса интеллектуальной платформы навигации</w:t>
            </w:r>
          </w:p>
        </w:tc>
      </w:tr>
      <w:tr w:rsidR="007E5B70" w:rsidRPr="00814DD8" w14:paraId="6773D400" w14:textId="77777777" w:rsidTr="001503D1">
        <w:tc>
          <w:tcPr>
            <w:tcW w:w="1435" w:type="dxa"/>
          </w:tcPr>
          <w:p w14:paraId="17A65993" w14:textId="77777777" w:rsidR="007E5B70" w:rsidRPr="00814DD8" w:rsidRDefault="007E5B70" w:rsidP="00814DD8">
            <w:pPr>
              <w:spacing w:line="360" w:lineRule="auto"/>
              <w:rPr>
                <w:rFonts w:eastAsia="Calibri"/>
                <w:bCs/>
                <w:sz w:val="28"/>
                <w:szCs w:val="28"/>
                <w:lang w:val="ru-RU"/>
              </w:rPr>
            </w:pPr>
            <w:r w:rsidRPr="00814DD8">
              <w:rPr>
                <w:rFonts w:eastAsia="Calibri"/>
                <w:bCs/>
                <w:sz w:val="28"/>
                <w:szCs w:val="28"/>
                <w:lang w:val="ru-RU"/>
              </w:rPr>
              <w:t>ИНС</w:t>
            </w:r>
          </w:p>
        </w:tc>
        <w:tc>
          <w:tcPr>
            <w:tcW w:w="7575" w:type="dxa"/>
          </w:tcPr>
          <w:p w14:paraId="63C714BF" w14:textId="77777777" w:rsidR="007E5B70" w:rsidRPr="00814DD8" w:rsidRDefault="007E5B70" w:rsidP="00814DD8">
            <w:pPr>
              <w:pStyle w:val="a4"/>
              <w:spacing w:line="360" w:lineRule="auto"/>
              <w:rPr>
                <w:sz w:val="28"/>
                <w:szCs w:val="28"/>
                <w:lang w:val="ru-RU"/>
              </w:rPr>
            </w:pPr>
            <w:r w:rsidRPr="00814DD8">
              <w:rPr>
                <w:rFonts w:eastAsia="Calibri"/>
                <w:bCs/>
                <w:sz w:val="28"/>
                <w:szCs w:val="28"/>
                <w:lang w:val="ru-RU"/>
              </w:rPr>
              <w:t>Инерциальная навигационная система</w:t>
            </w:r>
          </w:p>
        </w:tc>
      </w:tr>
      <w:tr w:rsidR="00E02C00" w:rsidRPr="00814DD8" w14:paraId="60B27B5F" w14:textId="77777777" w:rsidTr="001503D1">
        <w:tc>
          <w:tcPr>
            <w:tcW w:w="1435" w:type="dxa"/>
          </w:tcPr>
          <w:p w14:paraId="6199046D" w14:textId="77777777" w:rsidR="00E02C00" w:rsidRPr="00814DD8" w:rsidRDefault="00E02C00" w:rsidP="00814DD8">
            <w:pPr>
              <w:spacing w:line="360" w:lineRule="auto"/>
              <w:rPr>
                <w:rFonts w:eastAsia="Calibri"/>
                <w:bCs/>
                <w:sz w:val="28"/>
                <w:szCs w:val="28"/>
              </w:rPr>
            </w:pPr>
            <w:r w:rsidRPr="00814DD8">
              <w:rPr>
                <w:rFonts w:eastAsia="Calibri"/>
                <w:bCs/>
                <w:sz w:val="28"/>
                <w:szCs w:val="28"/>
              </w:rPr>
              <w:t>IMU</w:t>
            </w:r>
          </w:p>
        </w:tc>
        <w:tc>
          <w:tcPr>
            <w:tcW w:w="7575" w:type="dxa"/>
          </w:tcPr>
          <w:p w14:paraId="464BB02D" w14:textId="77777777" w:rsidR="00E02C00" w:rsidRPr="00814DD8" w:rsidRDefault="00E02C00" w:rsidP="00814DD8">
            <w:pPr>
              <w:pStyle w:val="a4"/>
              <w:spacing w:line="360" w:lineRule="auto"/>
              <w:rPr>
                <w:rFonts w:eastAsia="Calibri"/>
                <w:bCs/>
                <w:sz w:val="28"/>
                <w:szCs w:val="28"/>
                <w:lang w:val="ru-RU"/>
              </w:rPr>
            </w:pPr>
            <w:r w:rsidRPr="00814DD8">
              <w:rPr>
                <w:rFonts w:eastAsia="Calibri"/>
                <w:bCs/>
                <w:sz w:val="28"/>
                <w:szCs w:val="28"/>
                <w:lang w:val="ru-RU"/>
              </w:rPr>
              <w:t>Инерциально-измерительный блок</w:t>
            </w:r>
          </w:p>
        </w:tc>
      </w:tr>
      <w:tr w:rsidR="007E5B70" w:rsidRPr="00814DD8" w14:paraId="7FA5D1DC" w14:textId="77777777" w:rsidTr="001503D1">
        <w:tc>
          <w:tcPr>
            <w:tcW w:w="1435" w:type="dxa"/>
          </w:tcPr>
          <w:p w14:paraId="3A33E13A" w14:textId="77777777" w:rsidR="007E5B70" w:rsidRPr="00814DD8" w:rsidRDefault="007E5B70" w:rsidP="00814DD8">
            <w:pPr>
              <w:spacing w:line="360" w:lineRule="auto"/>
              <w:rPr>
                <w:rFonts w:eastAsia="Calibri"/>
                <w:bCs/>
                <w:sz w:val="28"/>
                <w:szCs w:val="28"/>
                <w:lang w:val="ru-RU"/>
              </w:rPr>
            </w:pPr>
            <w:r w:rsidRPr="00814DD8">
              <w:rPr>
                <w:rFonts w:eastAsia="Calibri"/>
                <w:bCs/>
                <w:sz w:val="28"/>
                <w:szCs w:val="28"/>
                <w:lang w:val="ru-RU"/>
              </w:rPr>
              <w:t>ЛСН</w:t>
            </w:r>
          </w:p>
        </w:tc>
        <w:tc>
          <w:tcPr>
            <w:tcW w:w="7575" w:type="dxa"/>
          </w:tcPr>
          <w:p w14:paraId="73542F41" w14:textId="77777777" w:rsidR="007E5B70" w:rsidRPr="00814DD8" w:rsidRDefault="007E5B70" w:rsidP="00814DD8">
            <w:pPr>
              <w:pStyle w:val="a4"/>
              <w:spacing w:line="360" w:lineRule="auto"/>
              <w:rPr>
                <w:rFonts w:eastAsia="Calibri"/>
                <w:bCs/>
                <w:sz w:val="28"/>
                <w:szCs w:val="28"/>
                <w:lang w:val="ru-RU"/>
              </w:rPr>
            </w:pPr>
            <w:r w:rsidRPr="00814DD8">
              <w:rPr>
                <w:rFonts w:eastAsia="Calibri"/>
                <w:bCs/>
                <w:sz w:val="28"/>
                <w:szCs w:val="28"/>
                <w:lang w:val="ru-RU"/>
              </w:rPr>
              <w:t>Локальная система навигации</w:t>
            </w:r>
          </w:p>
        </w:tc>
      </w:tr>
      <w:tr w:rsidR="007E5B70" w:rsidRPr="00433E78" w14:paraId="64464448" w14:textId="77777777" w:rsidTr="001503D1">
        <w:tc>
          <w:tcPr>
            <w:tcW w:w="1435" w:type="dxa"/>
          </w:tcPr>
          <w:p w14:paraId="1770F1DD" w14:textId="77777777" w:rsidR="007E5B70" w:rsidRPr="00814DD8" w:rsidRDefault="007E5B70" w:rsidP="00814DD8">
            <w:pPr>
              <w:spacing w:line="360" w:lineRule="auto"/>
              <w:rPr>
                <w:rFonts w:eastAsia="Calibri"/>
                <w:bCs/>
                <w:sz w:val="28"/>
                <w:szCs w:val="28"/>
                <w:lang w:val="ru-RU"/>
              </w:rPr>
            </w:pPr>
            <w:r w:rsidRPr="00814DD8">
              <w:rPr>
                <w:rFonts w:eastAsia="Calibri"/>
                <w:bCs/>
                <w:sz w:val="28"/>
                <w:szCs w:val="28"/>
                <w:lang w:val="ru-RU"/>
              </w:rPr>
              <w:t>СЧ ПО</w:t>
            </w:r>
          </w:p>
        </w:tc>
        <w:tc>
          <w:tcPr>
            <w:tcW w:w="7575" w:type="dxa"/>
          </w:tcPr>
          <w:p w14:paraId="62FB7862" w14:textId="77777777" w:rsidR="007E5B70" w:rsidRPr="00814DD8" w:rsidRDefault="007E5B70" w:rsidP="00814DD8">
            <w:pPr>
              <w:spacing w:line="360" w:lineRule="auto"/>
              <w:rPr>
                <w:rFonts w:eastAsia="Calibri"/>
                <w:bCs/>
                <w:sz w:val="28"/>
                <w:szCs w:val="28"/>
                <w:lang w:val="ru-RU"/>
              </w:rPr>
            </w:pPr>
            <w:r w:rsidRPr="00814DD8">
              <w:rPr>
                <w:rFonts w:eastAsia="Calibri"/>
                <w:bCs/>
                <w:sz w:val="28"/>
                <w:szCs w:val="28"/>
                <w:lang w:val="ru-RU"/>
              </w:rPr>
              <w:t>Специальное программное обеспечение Составная часть</w:t>
            </w:r>
          </w:p>
        </w:tc>
      </w:tr>
      <w:tr w:rsidR="007E5B70" w:rsidRPr="00433E78" w14:paraId="6F6CD93E" w14:textId="77777777" w:rsidTr="001503D1">
        <w:tc>
          <w:tcPr>
            <w:tcW w:w="1435" w:type="dxa"/>
          </w:tcPr>
          <w:p w14:paraId="76B66195" w14:textId="77777777" w:rsidR="007E5B70" w:rsidRPr="00814DD8" w:rsidRDefault="007E5B70" w:rsidP="00814DD8">
            <w:pPr>
              <w:spacing w:line="360" w:lineRule="auto"/>
              <w:rPr>
                <w:rFonts w:eastAsia="Calibri"/>
                <w:bCs/>
                <w:sz w:val="28"/>
                <w:szCs w:val="28"/>
                <w:lang w:val="ru-RU"/>
              </w:rPr>
            </w:pPr>
            <w:r w:rsidRPr="00814DD8">
              <w:rPr>
                <w:rFonts w:eastAsia="Calibri"/>
                <w:bCs/>
                <w:sz w:val="28"/>
                <w:szCs w:val="28"/>
                <w:lang w:val="ru-RU"/>
              </w:rPr>
              <w:t>Wi-Fi</w:t>
            </w:r>
          </w:p>
        </w:tc>
        <w:tc>
          <w:tcPr>
            <w:tcW w:w="7575" w:type="dxa"/>
          </w:tcPr>
          <w:p w14:paraId="4DCA92C1" w14:textId="77777777" w:rsidR="007E5B70" w:rsidRPr="00814DD8" w:rsidRDefault="007E5B70" w:rsidP="00814DD8">
            <w:pPr>
              <w:pStyle w:val="a4"/>
              <w:spacing w:line="360" w:lineRule="auto"/>
              <w:rPr>
                <w:rFonts w:eastAsia="Calibri"/>
                <w:bCs/>
                <w:sz w:val="28"/>
                <w:szCs w:val="28"/>
                <w:lang w:val="ru-RU"/>
              </w:rPr>
            </w:pPr>
            <w:r w:rsidRPr="00814DD8">
              <w:rPr>
                <w:rFonts w:eastAsia="Calibri"/>
                <w:bCs/>
                <w:sz w:val="28"/>
                <w:szCs w:val="28"/>
                <w:lang w:val="ru-RU"/>
              </w:rPr>
              <w:t xml:space="preserve">Технология беспроводной локальной сети с устройствами на основе стандартов IEEE 802.11 </w:t>
            </w:r>
          </w:p>
        </w:tc>
      </w:tr>
      <w:tr w:rsidR="00E21C38" w:rsidRPr="00433E78" w14:paraId="74DC843F" w14:textId="77777777" w:rsidTr="001503D1">
        <w:tc>
          <w:tcPr>
            <w:tcW w:w="1435" w:type="dxa"/>
          </w:tcPr>
          <w:p w14:paraId="3DD70547" w14:textId="77777777" w:rsidR="00E21C38" w:rsidRPr="00814DD8" w:rsidRDefault="00E21C38" w:rsidP="00814DD8">
            <w:pPr>
              <w:spacing w:line="360" w:lineRule="auto"/>
              <w:rPr>
                <w:rFonts w:eastAsia="Calibri"/>
                <w:bCs/>
                <w:sz w:val="28"/>
                <w:szCs w:val="28"/>
              </w:rPr>
            </w:pPr>
            <w:r w:rsidRPr="00814DD8">
              <w:rPr>
                <w:rFonts w:eastAsia="Calibri"/>
                <w:bCs/>
                <w:sz w:val="28"/>
                <w:szCs w:val="28"/>
              </w:rPr>
              <w:t>BLE</w:t>
            </w:r>
          </w:p>
        </w:tc>
        <w:tc>
          <w:tcPr>
            <w:tcW w:w="7575" w:type="dxa"/>
          </w:tcPr>
          <w:p w14:paraId="7CF2420A" w14:textId="77777777" w:rsidR="00E21C38" w:rsidRPr="00814DD8" w:rsidRDefault="00E21C38" w:rsidP="00814DD8">
            <w:pPr>
              <w:pStyle w:val="a4"/>
              <w:spacing w:line="360" w:lineRule="auto"/>
              <w:rPr>
                <w:rFonts w:eastAsia="Calibri"/>
                <w:bCs/>
                <w:sz w:val="28"/>
                <w:szCs w:val="28"/>
                <w:lang w:val="ru-RU"/>
              </w:rPr>
            </w:pPr>
            <w:r w:rsidRPr="00814DD8">
              <w:rPr>
                <w:rFonts w:eastAsia="Calibri"/>
                <w:bCs/>
                <w:sz w:val="28"/>
                <w:szCs w:val="28"/>
                <w:lang w:val="ru-RU"/>
              </w:rPr>
              <w:t>Беспроводная технология связи Bluetooth с низким энергопотреблением</w:t>
            </w:r>
          </w:p>
        </w:tc>
      </w:tr>
      <w:tr w:rsidR="00E02C00" w:rsidRPr="00814DD8" w14:paraId="780C0C9D" w14:textId="77777777" w:rsidTr="001503D1">
        <w:tc>
          <w:tcPr>
            <w:tcW w:w="1435" w:type="dxa"/>
          </w:tcPr>
          <w:p w14:paraId="4ACA6696" w14:textId="77777777" w:rsidR="00E02C00" w:rsidRPr="00814DD8" w:rsidRDefault="00E02C00" w:rsidP="00814DD8">
            <w:pPr>
              <w:spacing w:line="360" w:lineRule="auto"/>
              <w:rPr>
                <w:rFonts w:eastAsia="Calibri"/>
                <w:bCs/>
                <w:sz w:val="28"/>
                <w:szCs w:val="28"/>
              </w:rPr>
            </w:pPr>
            <w:r w:rsidRPr="00814DD8">
              <w:rPr>
                <w:rFonts w:eastAsia="Calibri"/>
                <w:bCs/>
                <w:sz w:val="28"/>
                <w:szCs w:val="28"/>
                <w:lang w:val="ru-RU"/>
              </w:rPr>
              <w:t>ИИ</w:t>
            </w:r>
            <w:r w:rsidRPr="00814DD8">
              <w:rPr>
                <w:rFonts w:eastAsia="Calibri"/>
                <w:bCs/>
                <w:sz w:val="28"/>
                <w:szCs w:val="28"/>
              </w:rPr>
              <w:t>, AI</w:t>
            </w:r>
          </w:p>
        </w:tc>
        <w:tc>
          <w:tcPr>
            <w:tcW w:w="7575" w:type="dxa"/>
          </w:tcPr>
          <w:p w14:paraId="51CE7284" w14:textId="77777777" w:rsidR="00E02C00" w:rsidRPr="00814DD8" w:rsidRDefault="00E02C00" w:rsidP="00814DD8">
            <w:pPr>
              <w:pStyle w:val="a4"/>
              <w:spacing w:line="360" w:lineRule="auto"/>
              <w:rPr>
                <w:rFonts w:eastAsia="Calibri"/>
                <w:bCs/>
                <w:sz w:val="28"/>
                <w:szCs w:val="28"/>
              </w:rPr>
            </w:pPr>
            <w:r w:rsidRPr="00814DD8">
              <w:rPr>
                <w:rFonts w:eastAsia="Calibri"/>
                <w:bCs/>
                <w:sz w:val="28"/>
                <w:szCs w:val="28"/>
                <w:lang w:val="ru-RU"/>
              </w:rPr>
              <w:t xml:space="preserve">Искусственный интеллект, </w:t>
            </w:r>
            <w:r w:rsidRPr="00814DD8">
              <w:rPr>
                <w:rFonts w:eastAsia="Calibri"/>
                <w:bCs/>
                <w:sz w:val="28"/>
                <w:szCs w:val="28"/>
              </w:rPr>
              <w:t>Artificial Intelligence</w:t>
            </w:r>
          </w:p>
        </w:tc>
      </w:tr>
      <w:tr w:rsidR="004F6A12" w:rsidRPr="00814DD8" w14:paraId="783B60AA" w14:textId="77777777" w:rsidTr="001503D1">
        <w:tc>
          <w:tcPr>
            <w:tcW w:w="1435" w:type="dxa"/>
          </w:tcPr>
          <w:p w14:paraId="014CDB00" w14:textId="77777777" w:rsidR="004F6A12" w:rsidRPr="00814DD8" w:rsidRDefault="004F6A12" w:rsidP="00814DD8">
            <w:pPr>
              <w:spacing w:line="360" w:lineRule="auto"/>
              <w:rPr>
                <w:rFonts w:eastAsia="Calibri"/>
                <w:bCs/>
                <w:sz w:val="28"/>
                <w:szCs w:val="28"/>
              </w:rPr>
            </w:pPr>
            <w:r w:rsidRPr="00814DD8">
              <w:rPr>
                <w:rFonts w:eastAsia="Calibri"/>
                <w:bCs/>
                <w:sz w:val="28"/>
                <w:szCs w:val="28"/>
              </w:rPr>
              <w:t>ML</w:t>
            </w:r>
          </w:p>
        </w:tc>
        <w:tc>
          <w:tcPr>
            <w:tcW w:w="7575" w:type="dxa"/>
          </w:tcPr>
          <w:p w14:paraId="7C7A3B21" w14:textId="77777777" w:rsidR="004F6A12" w:rsidRPr="00814DD8" w:rsidRDefault="004F6A12" w:rsidP="00814DD8">
            <w:pPr>
              <w:pStyle w:val="a4"/>
              <w:spacing w:line="360" w:lineRule="auto"/>
              <w:rPr>
                <w:rFonts w:eastAsia="Calibri"/>
                <w:bCs/>
                <w:sz w:val="28"/>
                <w:szCs w:val="28"/>
                <w:lang w:val="ru-RU"/>
              </w:rPr>
            </w:pPr>
            <w:r w:rsidRPr="00814DD8">
              <w:rPr>
                <w:rFonts w:eastAsia="Calibri"/>
                <w:bCs/>
                <w:sz w:val="28"/>
                <w:szCs w:val="28"/>
                <w:lang w:val="ru-RU"/>
              </w:rPr>
              <w:t>Методы машинного обучения</w:t>
            </w:r>
          </w:p>
        </w:tc>
      </w:tr>
      <w:tr w:rsidR="004F6A12" w:rsidRPr="00433E78" w14:paraId="39EFCB2C" w14:textId="77777777" w:rsidTr="001503D1">
        <w:tc>
          <w:tcPr>
            <w:tcW w:w="1435" w:type="dxa"/>
          </w:tcPr>
          <w:p w14:paraId="18F852EB" w14:textId="77777777" w:rsidR="004F6A12" w:rsidRPr="00814DD8" w:rsidRDefault="004F6A12" w:rsidP="00814DD8">
            <w:pPr>
              <w:spacing w:line="360" w:lineRule="auto"/>
              <w:rPr>
                <w:rFonts w:eastAsia="Calibri"/>
                <w:bCs/>
                <w:sz w:val="28"/>
                <w:szCs w:val="28"/>
              </w:rPr>
            </w:pPr>
            <w:r w:rsidRPr="00814DD8">
              <w:rPr>
                <w:rFonts w:eastAsia="Calibri"/>
                <w:bCs/>
                <w:sz w:val="28"/>
                <w:szCs w:val="28"/>
              </w:rPr>
              <w:t>SLAM</w:t>
            </w:r>
          </w:p>
        </w:tc>
        <w:tc>
          <w:tcPr>
            <w:tcW w:w="7575" w:type="dxa"/>
          </w:tcPr>
          <w:p w14:paraId="0991D046" w14:textId="77777777" w:rsidR="004F6A12" w:rsidRPr="00814DD8" w:rsidRDefault="004F6A12" w:rsidP="00814DD8">
            <w:pPr>
              <w:pStyle w:val="a4"/>
              <w:spacing w:line="360" w:lineRule="auto"/>
              <w:rPr>
                <w:rFonts w:eastAsia="Calibri"/>
                <w:bCs/>
                <w:sz w:val="28"/>
                <w:szCs w:val="28"/>
                <w:lang w:val="ru-RU"/>
              </w:rPr>
            </w:pPr>
            <w:r w:rsidRPr="00814DD8">
              <w:rPr>
                <w:rFonts w:eastAsia="Calibri"/>
                <w:bCs/>
                <w:sz w:val="28"/>
                <w:szCs w:val="28"/>
              </w:rPr>
              <w:t>Simultaneous</w:t>
            </w:r>
            <w:r w:rsidRPr="00814DD8">
              <w:rPr>
                <w:rFonts w:eastAsia="Calibri"/>
                <w:bCs/>
                <w:sz w:val="28"/>
                <w:szCs w:val="28"/>
                <w:lang w:val="ru-RU"/>
              </w:rPr>
              <w:t xml:space="preserve"> </w:t>
            </w:r>
            <w:r w:rsidRPr="00814DD8">
              <w:rPr>
                <w:rFonts w:eastAsia="Calibri"/>
                <w:bCs/>
                <w:sz w:val="28"/>
                <w:szCs w:val="28"/>
              </w:rPr>
              <w:t>localization</w:t>
            </w:r>
            <w:r w:rsidRPr="00814DD8">
              <w:rPr>
                <w:rFonts w:eastAsia="Calibri"/>
                <w:bCs/>
                <w:sz w:val="28"/>
                <w:szCs w:val="28"/>
                <w:lang w:val="ru-RU"/>
              </w:rPr>
              <w:t xml:space="preserve"> </w:t>
            </w:r>
            <w:r w:rsidRPr="00814DD8">
              <w:rPr>
                <w:rFonts w:eastAsia="Calibri"/>
                <w:bCs/>
                <w:sz w:val="28"/>
                <w:szCs w:val="28"/>
              </w:rPr>
              <w:t>and</w:t>
            </w:r>
            <w:r w:rsidRPr="00814DD8">
              <w:rPr>
                <w:rFonts w:eastAsia="Calibri"/>
                <w:bCs/>
                <w:sz w:val="28"/>
                <w:szCs w:val="28"/>
                <w:lang w:val="ru-RU"/>
              </w:rPr>
              <w:t xml:space="preserve"> </w:t>
            </w:r>
            <w:r w:rsidRPr="00814DD8">
              <w:rPr>
                <w:rFonts w:eastAsia="Calibri"/>
                <w:bCs/>
                <w:sz w:val="28"/>
                <w:szCs w:val="28"/>
              </w:rPr>
              <w:t>mapping</w:t>
            </w:r>
            <w:r w:rsidRPr="00814DD8">
              <w:rPr>
                <w:rFonts w:eastAsia="Calibri"/>
                <w:bCs/>
                <w:sz w:val="28"/>
                <w:szCs w:val="28"/>
                <w:lang w:val="ru-RU"/>
              </w:rPr>
              <w:t>, одновременное позиционирование и картографирование</w:t>
            </w:r>
          </w:p>
        </w:tc>
      </w:tr>
      <w:tr w:rsidR="00B85B25" w:rsidRPr="00433E78" w14:paraId="69A02BE8" w14:textId="77777777" w:rsidTr="001503D1">
        <w:tc>
          <w:tcPr>
            <w:tcW w:w="1435" w:type="dxa"/>
          </w:tcPr>
          <w:p w14:paraId="3F52243C" w14:textId="77777777" w:rsidR="00B85B25" w:rsidRPr="00814DD8" w:rsidRDefault="00B85B25" w:rsidP="00814DD8">
            <w:pPr>
              <w:spacing w:line="360" w:lineRule="auto"/>
              <w:rPr>
                <w:rFonts w:eastAsia="Calibri"/>
                <w:bCs/>
                <w:sz w:val="28"/>
                <w:szCs w:val="28"/>
              </w:rPr>
            </w:pPr>
            <w:r w:rsidRPr="00814DD8">
              <w:rPr>
                <w:rFonts w:eastAsia="Calibri"/>
                <w:bCs/>
                <w:sz w:val="28"/>
                <w:szCs w:val="28"/>
              </w:rPr>
              <w:t>Sensor fusion</w:t>
            </w:r>
          </w:p>
        </w:tc>
        <w:tc>
          <w:tcPr>
            <w:tcW w:w="7575" w:type="dxa"/>
          </w:tcPr>
          <w:p w14:paraId="4D44F60D" w14:textId="77777777" w:rsidR="00B85B25" w:rsidRPr="00814DD8" w:rsidRDefault="00B85B25" w:rsidP="00814DD8">
            <w:pPr>
              <w:pStyle w:val="a4"/>
              <w:spacing w:line="360" w:lineRule="auto"/>
              <w:rPr>
                <w:rFonts w:eastAsia="Calibri"/>
                <w:bCs/>
                <w:sz w:val="28"/>
                <w:szCs w:val="28"/>
                <w:lang w:val="ru-RU"/>
              </w:rPr>
            </w:pPr>
            <w:r w:rsidRPr="00814DD8">
              <w:rPr>
                <w:rFonts w:eastAsia="Calibri"/>
                <w:bCs/>
                <w:sz w:val="28"/>
                <w:szCs w:val="28"/>
                <w:lang w:val="ru-RU"/>
              </w:rPr>
              <w:t>Алгоритмы комплексирования различной навигационной информации</w:t>
            </w:r>
          </w:p>
        </w:tc>
      </w:tr>
      <w:tr w:rsidR="00814DD8" w:rsidRPr="00814DD8" w14:paraId="179C3411" w14:textId="77777777" w:rsidTr="000E4A72">
        <w:tc>
          <w:tcPr>
            <w:tcW w:w="1435" w:type="dxa"/>
            <w:vAlign w:val="center"/>
          </w:tcPr>
          <w:p w14:paraId="40C165A8" w14:textId="77777777" w:rsidR="00814DD8" w:rsidRPr="00814DD8" w:rsidRDefault="00814DD8" w:rsidP="00814DD8">
            <w:pPr>
              <w:spacing w:line="360" w:lineRule="auto"/>
              <w:rPr>
                <w:rFonts w:eastAsia="Calibri"/>
                <w:bCs/>
                <w:sz w:val="28"/>
                <w:szCs w:val="28"/>
              </w:rPr>
            </w:pPr>
            <w:r w:rsidRPr="00814DD8">
              <w:rPr>
                <w:sz w:val="28"/>
                <w:szCs w:val="28"/>
                <w:lang w:val="ru-RU"/>
              </w:rPr>
              <w:t>ORB-SLAM</w:t>
            </w:r>
          </w:p>
        </w:tc>
        <w:tc>
          <w:tcPr>
            <w:tcW w:w="7575" w:type="dxa"/>
            <w:vAlign w:val="center"/>
          </w:tcPr>
          <w:p w14:paraId="5665B9F8" w14:textId="77777777" w:rsidR="00814DD8" w:rsidRPr="00814DD8" w:rsidRDefault="00814DD8" w:rsidP="00814DD8">
            <w:pPr>
              <w:pStyle w:val="a4"/>
              <w:spacing w:line="360" w:lineRule="auto"/>
              <w:rPr>
                <w:rFonts w:eastAsia="Calibri"/>
                <w:bCs/>
                <w:sz w:val="28"/>
                <w:szCs w:val="28"/>
                <w:lang w:val="ru-RU"/>
              </w:rPr>
            </w:pPr>
            <w:r w:rsidRPr="00814DD8">
              <w:rPr>
                <w:sz w:val="28"/>
                <w:szCs w:val="28"/>
                <w:lang w:val="ru-RU"/>
              </w:rPr>
              <w:t>метод локализации и навигации</w:t>
            </w:r>
          </w:p>
        </w:tc>
      </w:tr>
      <w:tr w:rsidR="00814DD8" w:rsidRPr="00433E78" w14:paraId="2351B317" w14:textId="77777777" w:rsidTr="000E4A72">
        <w:tc>
          <w:tcPr>
            <w:tcW w:w="1435" w:type="dxa"/>
            <w:vAlign w:val="center"/>
          </w:tcPr>
          <w:p w14:paraId="5E8622E7" w14:textId="77777777" w:rsidR="00814DD8" w:rsidRPr="00814DD8" w:rsidRDefault="00814DD8" w:rsidP="00814DD8">
            <w:pPr>
              <w:spacing w:line="360" w:lineRule="auto"/>
              <w:rPr>
                <w:sz w:val="28"/>
                <w:szCs w:val="28"/>
                <w:lang w:val="ru-RU"/>
              </w:rPr>
            </w:pPr>
            <w:r w:rsidRPr="00814DD8">
              <w:rPr>
                <w:sz w:val="28"/>
                <w:szCs w:val="28"/>
                <w:lang w:val="ru-RU"/>
              </w:rPr>
              <w:lastRenderedPageBreak/>
              <w:t>ORB</w:t>
            </w:r>
          </w:p>
        </w:tc>
        <w:tc>
          <w:tcPr>
            <w:tcW w:w="7575" w:type="dxa"/>
            <w:vAlign w:val="center"/>
          </w:tcPr>
          <w:p w14:paraId="5AF5D0A2" w14:textId="77777777" w:rsidR="00814DD8" w:rsidRPr="00814DD8" w:rsidRDefault="00814DD8" w:rsidP="00814DD8">
            <w:pPr>
              <w:pStyle w:val="a4"/>
              <w:spacing w:line="360" w:lineRule="auto"/>
              <w:rPr>
                <w:rFonts w:eastAsia="Calibri"/>
                <w:bCs/>
                <w:sz w:val="28"/>
                <w:szCs w:val="28"/>
                <w:lang w:val="ru-RU"/>
              </w:rPr>
            </w:pPr>
            <w:r w:rsidRPr="00814DD8">
              <w:rPr>
                <w:sz w:val="28"/>
                <w:szCs w:val="28"/>
                <w:lang w:val="ru-RU"/>
              </w:rPr>
              <w:t>ORB (Oriented FAST and Rotated BRIEF) дескриптор изображения, метод для получения характерных точек по изображению</w:t>
            </w:r>
          </w:p>
        </w:tc>
      </w:tr>
      <w:tr w:rsidR="00814DD8" w:rsidRPr="00433E78" w14:paraId="303CFD8C" w14:textId="77777777" w:rsidTr="000E4A72">
        <w:tc>
          <w:tcPr>
            <w:tcW w:w="1435" w:type="dxa"/>
            <w:vAlign w:val="center"/>
          </w:tcPr>
          <w:p w14:paraId="105043D6" w14:textId="77777777" w:rsidR="00814DD8" w:rsidRPr="00814DD8" w:rsidRDefault="00814DD8" w:rsidP="00814DD8">
            <w:pPr>
              <w:spacing w:line="360" w:lineRule="auto"/>
              <w:rPr>
                <w:sz w:val="28"/>
                <w:szCs w:val="28"/>
                <w:lang w:val="ru-RU"/>
              </w:rPr>
            </w:pPr>
            <w:r w:rsidRPr="00814DD8">
              <w:rPr>
                <w:sz w:val="28"/>
                <w:szCs w:val="28"/>
                <w:lang w:val="ru-RU"/>
              </w:rPr>
              <w:t>BO</w:t>
            </w:r>
          </w:p>
        </w:tc>
        <w:tc>
          <w:tcPr>
            <w:tcW w:w="7575" w:type="dxa"/>
            <w:vAlign w:val="center"/>
          </w:tcPr>
          <w:p w14:paraId="72473158" w14:textId="77777777" w:rsidR="00814DD8" w:rsidRPr="00814DD8" w:rsidRDefault="00814DD8" w:rsidP="00814DD8">
            <w:pPr>
              <w:pStyle w:val="a4"/>
              <w:spacing w:line="360" w:lineRule="auto"/>
              <w:rPr>
                <w:rFonts w:eastAsia="Calibri"/>
                <w:bCs/>
                <w:sz w:val="28"/>
                <w:szCs w:val="28"/>
                <w:lang w:val="ru-RU"/>
              </w:rPr>
            </w:pPr>
            <w:r w:rsidRPr="00814DD8">
              <w:rPr>
                <w:sz w:val="28"/>
                <w:szCs w:val="28"/>
                <w:lang w:val="ru-RU"/>
              </w:rPr>
              <w:t>Bundle Adjustment - алгоритм добавления связей в граф карты</w:t>
            </w:r>
          </w:p>
        </w:tc>
      </w:tr>
      <w:tr w:rsidR="00814DD8" w:rsidRPr="00433E78" w14:paraId="38EA1E79" w14:textId="77777777" w:rsidTr="000E4A72">
        <w:tc>
          <w:tcPr>
            <w:tcW w:w="1435" w:type="dxa"/>
            <w:vAlign w:val="center"/>
          </w:tcPr>
          <w:p w14:paraId="2ED7B203" w14:textId="77777777" w:rsidR="00814DD8" w:rsidRPr="00814DD8" w:rsidRDefault="00814DD8" w:rsidP="00814DD8">
            <w:pPr>
              <w:spacing w:line="360" w:lineRule="auto"/>
              <w:rPr>
                <w:sz w:val="28"/>
                <w:szCs w:val="28"/>
                <w:lang w:val="ru-RU"/>
              </w:rPr>
            </w:pPr>
            <w:r w:rsidRPr="00814DD8">
              <w:rPr>
                <w:sz w:val="28"/>
                <w:szCs w:val="28"/>
                <w:lang w:val="ru-RU"/>
              </w:rPr>
              <w:t>loop closing</w:t>
            </w:r>
          </w:p>
        </w:tc>
        <w:tc>
          <w:tcPr>
            <w:tcW w:w="7575" w:type="dxa"/>
            <w:vAlign w:val="center"/>
          </w:tcPr>
          <w:p w14:paraId="23D4E1E0" w14:textId="77777777" w:rsidR="00814DD8" w:rsidRPr="00814DD8" w:rsidRDefault="00814DD8" w:rsidP="00814DD8">
            <w:pPr>
              <w:pStyle w:val="a4"/>
              <w:spacing w:line="360" w:lineRule="auto"/>
              <w:rPr>
                <w:rFonts w:eastAsia="Calibri"/>
                <w:bCs/>
                <w:sz w:val="28"/>
                <w:szCs w:val="28"/>
                <w:lang w:val="ru-RU"/>
              </w:rPr>
            </w:pPr>
            <w:r w:rsidRPr="00814DD8">
              <w:rPr>
                <w:sz w:val="28"/>
                <w:szCs w:val="28"/>
                <w:lang w:val="ru-RU"/>
              </w:rPr>
              <w:t>замыкание цикла, объединение вершин графа карты для при возвращении в старую точку</w:t>
            </w:r>
          </w:p>
        </w:tc>
      </w:tr>
      <w:tr w:rsidR="00814DD8" w:rsidRPr="00433E78" w14:paraId="6EBF4250" w14:textId="77777777" w:rsidTr="000E4A72">
        <w:tc>
          <w:tcPr>
            <w:tcW w:w="1435" w:type="dxa"/>
            <w:vAlign w:val="center"/>
          </w:tcPr>
          <w:p w14:paraId="089FE878" w14:textId="77777777" w:rsidR="00814DD8" w:rsidRPr="00814DD8" w:rsidRDefault="00814DD8" w:rsidP="00814DD8">
            <w:pPr>
              <w:spacing w:line="360" w:lineRule="auto"/>
              <w:rPr>
                <w:sz w:val="28"/>
                <w:szCs w:val="28"/>
                <w:lang w:val="ru-RU"/>
              </w:rPr>
            </w:pPr>
            <w:r w:rsidRPr="00814DD8">
              <w:rPr>
                <w:sz w:val="28"/>
                <w:szCs w:val="28"/>
                <w:lang w:val="ru-RU"/>
              </w:rPr>
              <w:t>RGBD, RGB+D</w:t>
            </w:r>
          </w:p>
        </w:tc>
        <w:tc>
          <w:tcPr>
            <w:tcW w:w="7575" w:type="dxa"/>
            <w:vAlign w:val="center"/>
          </w:tcPr>
          <w:p w14:paraId="79A5F545" w14:textId="77777777" w:rsidR="00814DD8" w:rsidRPr="00814DD8" w:rsidRDefault="00814DD8" w:rsidP="00814DD8">
            <w:pPr>
              <w:pStyle w:val="a4"/>
              <w:spacing w:line="360" w:lineRule="auto"/>
              <w:rPr>
                <w:rFonts w:eastAsia="Calibri"/>
                <w:bCs/>
                <w:sz w:val="28"/>
                <w:szCs w:val="28"/>
                <w:lang w:val="ru-RU"/>
              </w:rPr>
            </w:pPr>
            <w:r w:rsidRPr="00814DD8">
              <w:rPr>
                <w:sz w:val="28"/>
                <w:szCs w:val="28"/>
                <w:lang w:val="ru-RU"/>
              </w:rPr>
              <w:t>камера (rgb) с датчиком глубины (depth sensor)</w:t>
            </w:r>
          </w:p>
        </w:tc>
      </w:tr>
      <w:tr w:rsidR="00814DD8" w:rsidRPr="00814DD8" w14:paraId="0FF6C531" w14:textId="77777777" w:rsidTr="000E4A72">
        <w:tc>
          <w:tcPr>
            <w:tcW w:w="1435" w:type="dxa"/>
            <w:vAlign w:val="center"/>
          </w:tcPr>
          <w:p w14:paraId="3A5FE6C8" w14:textId="77777777" w:rsidR="00814DD8" w:rsidRPr="00814DD8" w:rsidRDefault="00814DD8" w:rsidP="00814DD8">
            <w:pPr>
              <w:spacing w:line="360" w:lineRule="auto"/>
              <w:rPr>
                <w:sz w:val="28"/>
                <w:szCs w:val="28"/>
                <w:lang w:val="ru-RU"/>
              </w:rPr>
            </w:pPr>
            <w:r w:rsidRPr="00814DD8">
              <w:rPr>
                <w:sz w:val="28"/>
                <w:szCs w:val="28"/>
                <w:lang w:val="ru-RU"/>
              </w:rPr>
              <w:t>RMSE</w:t>
            </w:r>
          </w:p>
        </w:tc>
        <w:tc>
          <w:tcPr>
            <w:tcW w:w="7575" w:type="dxa"/>
            <w:vAlign w:val="center"/>
          </w:tcPr>
          <w:p w14:paraId="0C2559E8" w14:textId="77777777" w:rsidR="00814DD8" w:rsidRPr="00814DD8" w:rsidRDefault="00814DD8" w:rsidP="00814DD8">
            <w:pPr>
              <w:pStyle w:val="a4"/>
              <w:spacing w:line="360" w:lineRule="auto"/>
              <w:rPr>
                <w:rFonts w:eastAsia="Calibri"/>
                <w:bCs/>
                <w:sz w:val="28"/>
                <w:szCs w:val="28"/>
                <w:lang w:val="ru-RU"/>
              </w:rPr>
            </w:pPr>
            <w:r w:rsidRPr="00814DD8">
              <w:rPr>
                <w:sz w:val="28"/>
                <w:szCs w:val="28"/>
                <w:lang w:val="ru-RU"/>
              </w:rPr>
              <w:t>корень среднеквадратичной ошибки</w:t>
            </w:r>
          </w:p>
        </w:tc>
      </w:tr>
      <w:tr w:rsidR="00814DD8" w:rsidRPr="00433E78" w14:paraId="04C126EA" w14:textId="77777777" w:rsidTr="000E4A72">
        <w:tc>
          <w:tcPr>
            <w:tcW w:w="1435" w:type="dxa"/>
            <w:vAlign w:val="center"/>
          </w:tcPr>
          <w:p w14:paraId="08F7AD37" w14:textId="77777777" w:rsidR="00814DD8" w:rsidRPr="00814DD8" w:rsidRDefault="00814DD8" w:rsidP="00814DD8">
            <w:pPr>
              <w:spacing w:line="360" w:lineRule="auto"/>
              <w:rPr>
                <w:sz w:val="28"/>
                <w:szCs w:val="28"/>
                <w:lang w:val="ru-RU"/>
              </w:rPr>
            </w:pPr>
            <w:r w:rsidRPr="00814DD8">
              <w:rPr>
                <w:sz w:val="28"/>
                <w:szCs w:val="28"/>
                <w:lang w:val="ru-RU"/>
              </w:rPr>
              <w:t>RPE</w:t>
            </w:r>
          </w:p>
        </w:tc>
        <w:tc>
          <w:tcPr>
            <w:tcW w:w="7575" w:type="dxa"/>
            <w:vAlign w:val="center"/>
          </w:tcPr>
          <w:p w14:paraId="20BCC43D" w14:textId="77777777" w:rsidR="00814DD8" w:rsidRPr="00814DD8" w:rsidRDefault="00814DD8" w:rsidP="00814DD8">
            <w:pPr>
              <w:pStyle w:val="a4"/>
              <w:spacing w:line="360" w:lineRule="auto"/>
              <w:rPr>
                <w:rFonts w:eastAsia="Calibri"/>
                <w:bCs/>
                <w:sz w:val="28"/>
                <w:szCs w:val="28"/>
                <w:lang w:val="ru-RU"/>
              </w:rPr>
            </w:pPr>
            <w:r w:rsidRPr="00814DD8">
              <w:rPr>
                <w:sz w:val="28"/>
                <w:szCs w:val="28"/>
                <w:lang w:val="ru-RU"/>
              </w:rPr>
              <w:t>Relative Pose Error - относительная ошибка позиционирования, средняя относительная ошибка на участках заданной длины</w:t>
            </w:r>
          </w:p>
        </w:tc>
      </w:tr>
      <w:tr w:rsidR="00814DD8" w:rsidRPr="00433E78" w14:paraId="2AE4D798" w14:textId="77777777" w:rsidTr="000E4A72">
        <w:tc>
          <w:tcPr>
            <w:tcW w:w="1435" w:type="dxa"/>
            <w:vAlign w:val="center"/>
          </w:tcPr>
          <w:p w14:paraId="00FE8ED1" w14:textId="77777777" w:rsidR="00814DD8" w:rsidRPr="00814DD8" w:rsidRDefault="00814DD8" w:rsidP="00814DD8">
            <w:pPr>
              <w:spacing w:line="360" w:lineRule="auto"/>
              <w:rPr>
                <w:sz w:val="28"/>
                <w:szCs w:val="28"/>
                <w:lang w:val="ru-RU"/>
              </w:rPr>
            </w:pPr>
            <w:r w:rsidRPr="00814DD8">
              <w:rPr>
                <w:sz w:val="28"/>
                <w:szCs w:val="28"/>
                <w:lang w:val="ru-RU"/>
              </w:rPr>
              <w:t>ATE</w:t>
            </w:r>
          </w:p>
        </w:tc>
        <w:tc>
          <w:tcPr>
            <w:tcW w:w="7575" w:type="dxa"/>
            <w:vAlign w:val="center"/>
          </w:tcPr>
          <w:p w14:paraId="40B9970E" w14:textId="07CCB2D6" w:rsidR="00814DD8" w:rsidRPr="00814DD8" w:rsidRDefault="00814DD8" w:rsidP="00814DD8">
            <w:pPr>
              <w:pStyle w:val="a4"/>
              <w:spacing w:line="360" w:lineRule="auto"/>
              <w:rPr>
                <w:rFonts w:eastAsia="Calibri"/>
                <w:bCs/>
                <w:sz w:val="28"/>
                <w:szCs w:val="28"/>
                <w:lang w:val="ru-RU"/>
              </w:rPr>
            </w:pPr>
            <w:r w:rsidRPr="00814DD8">
              <w:rPr>
                <w:sz w:val="28"/>
                <w:szCs w:val="28"/>
                <w:lang w:val="ru-RU"/>
              </w:rPr>
              <w:t>Absolute Trajectory Error - абсолютная позиционная ошибка (Евклидово расстояние)</w:t>
            </w:r>
          </w:p>
        </w:tc>
      </w:tr>
    </w:tbl>
    <w:p w14:paraId="282FA98D" w14:textId="77777777" w:rsidR="007E5B70" w:rsidRPr="00814DD8" w:rsidRDefault="007E5B70" w:rsidP="00814DD8">
      <w:pPr>
        <w:spacing w:before="120" w:after="120" w:line="360" w:lineRule="auto"/>
        <w:rPr>
          <w:sz w:val="28"/>
          <w:szCs w:val="28"/>
          <w:lang w:val="ru-RU"/>
        </w:rPr>
      </w:pPr>
    </w:p>
    <w:p w14:paraId="47885D10" w14:textId="77777777" w:rsidR="007E5B70" w:rsidRPr="004F6A12" w:rsidRDefault="00814DD8" w:rsidP="00814DD8">
      <w:pPr>
        <w:spacing w:after="160" w:line="259" w:lineRule="auto"/>
        <w:rPr>
          <w:lang w:val="ru-RU"/>
        </w:rPr>
      </w:pPr>
      <w:r>
        <w:rPr>
          <w:lang w:val="ru-RU"/>
        </w:rPr>
        <w:br w:type="page"/>
      </w:r>
    </w:p>
    <w:p w14:paraId="55671CA8" w14:textId="77777777" w:rsidR="007E5B70" w:rsidRPr="00037B41" w:rsidRDefault="007E5B70" w:rsidP="00FF4F09">
      <w:pPr>
        <w:pStyle w:val="10"/>
        <w:numPr>
          <w:ilvl w:val="0"/>
          <w:numId w:val="2"/>
        </w:numPr>
        <w:rPr>
          <w:rFonts w:ascii="Times New Roman" w:hAnsi="Times New Roman" w:cs="Times New Roman"/>
          <w:lang w:val="ru-RU"/>
        </w:rPr>
      </w:pPr>
      <w:bookmarkStart w:id="0" w:name="_Ref84781555"/>
      <w:bookmarkStart w:id="1" w:name="_Toc84781620"/>
      <w:bookmarkStart w:id="2" w:name="_Toc91598628"/>
      <w:r w:rsidRPr="00037B41">
        <w:rPr>
          <w:rFonts w:ascii="Times New Roman" w:hAnsi="Times New Roman" w:cs="Times New Roman"/>
          <w:lang w:val="ru-RU"/>
        </w:rPr>
        <w:lastRenderedPageBreak/>
        <w:t>Введение</w:t>
      </w:r>
      <w:bookmarkEnd w:id="0"/>
      <w:bookmarkEnd w:id="1"/>
      <w:bookmarkEnd w:id="2"/>
    </w:p>
    <w:p w14:paraId="302713CE" w14:textId="64AD96C0" w:rsidR="001503D1" w:rsidRDefault="007E5B70" w:rsidP="0016601C">
      <w:pPr>
        <w:spacing w:line="360" w:lineRule="auto"/>
        <w:ind w:firstLine="360"/>
        <w:rPr>
          <w:color w:val="000000"/>
          <w:sz w:val="28"/>
          <w:szCs w:val="28"/>
          <w:lang w:val="ru-RU"/>
        </w:rPr>
      </w:pPr>
      <w:r w:rsidRPr="00E959FD">
        <w:rPr>
          <w:color w:val="000000"/>
          <w:sz w:val="28"/>
          <w:szCs w:val="28"/>
          <w:lang w:val="ru-RU"/>
        </w:rPr>
        <w:t xml:space="preserve">Данная пояснительная записка </w:t>
      </w:r>
      <w:r w:rsidR="00201B8A">
        <w:rPr>
          <w:color w:val="000000"/>
          <w:sz w:val="28"/>
          <w:szCs w:val="28"/>
          <w:lang w:val="ru-RU"/>
        </w:rPr>
        <w:t>представляет</w:t>
      </w:r>
      <w:r w:rsidRPr="00E959FD">
        <w:rPr>
          <w:color w:val="000000"/>
          <w:sz w:val="28"/>
          <w:szCs w:val="28"/>
          <w:lang w:val="ru-RU"/>
        </w:rPr>
        <w:t xml:space="preserve"> </w:t>
      </w:r>
      <w:r w:rsidR="005D000A">
        <w:rPr>
          <w:color w:val="000000"/>
          <w:sz w:val="28"/>
          <w:szCs w:val="28"/>
          <w:lang w:val="ru-RU"/>
        </w:rPr>
        <w:t>обосновани</w:t>
      </w:r>
      <w:r w:rsidR="00201B8A">
        <w:rPr>
          <w:color w:val="000000"/>
          <w:sz w:val="28"/>
          <w:szCs w:val="28"/>
          <w:lang w:val="ru-RU"/>
        </w:rPr>
        <w:t>е</w:t>
      </w:r>
      <w:r w:rsidR="005D000A">
        <w:rPr>
          <w:color w:val="000000"/>
          <w:sz w:val="28"/>
          <w:szCs w:val="28"/>
          <w:lang w:val="ru-RU"/>
        </w:rPr>
        <w:t xml:space="preserve"> технических решений, применяемых СПО АТБ</w:t>
      </w:r>
      <w:r w:rsidR="00FF4F09">
        <w:rPr>
          <w:color w:val="000000"/>
          <w:sz w:val="28"/>
          <w:szCs w:val="28"/>
          <w:lang w:val="ru-RU"/>
        </w:rPr>
        <w:t>-</w:t>
      </w:r>
      <w:r w:rsidR="005D000A">
        <w:rPr>
          <w:color w:val="000000"/>
          <w:sz w:val="28"/>
          <w:szCs w:val="28"/>
          <w:lang w:val="ru-RU"/>
        </w:rPr>
        <w:t>С, СПО МОБ</w:t>
      </w:r>
      <w:r w:rsidRPr="00E959FD">
        <w:rPr>
          <w:color w:val="000000"/>
          <w:sz w:val="28"/>
          <w:szCs w:val="28"/>
          <w:lang w:val="ru-RU"/>
        </w:rPr>
        <w:t>.</w:t>
      </w:r>
    </w:p>
    <w:p w14:paraId="741E4842" w14:textId="2BEFC57F" w:rsidR="0016601C" w:rsidRPr="0016601C" w:rsidRDefault="0016601C" w:rsidP="0016601C">
      <w:pPr>
        <w:spacing w:line="312" w:lineRule="auto"/>
        <w:ind w:firstLine="360"/>
        <w:contextualSpacing/>
        <w:jc w:val="both"/>
        <w:rPr>
          <w:rFonts w:eastAsia="Calibri"/>
          <w:bCs/>
          <w:sz w:val="28"/>
          <w:szCs w:val="28"/>
          <w:lang w:val="ru-RU"/>
        </w:rPr>
      </w:pPr>
      <w:r>
        <w:rPr>
          <w:color w:val="000000"/>
          <w:sz w:val="28"/>
          <w:szCs w:val="28"/>
          <w:lang w:val="ru-RU"/>
        </w:rPr>
        <w:t xml:space="preserve">Описываемый ПАК </w:t>
      </w:r>
      <w:r>
        <w:rPr>
          <w:rFonts w:eastAsia="Calibri"/>
          <w:bCs/>
          <w:sz w:val="28"/>
          <w:szCs w:val="28"/>
          <w:lang w:val="ru-RU"/>
        </w:rPr>
        <w:t xml:space="preserve">должен </w:t>
      </w:r>
      <w:r w:rsidRPr="0016601C">
        <w:rPr>
          <w:rFonts w:eastAsia="Calibri"/>
          <w:bCs/>
          <w:sz w:val="28"/>
          <w:szCs w:val="28"/>
          <w:lang w:val="ru-RU"/>
        </w:rPr>
        <w:t>реализ</w:t>
      </w:r>
      <w:r>
        <w:rPr>
          <w:rFonts w:eastAsia="Calibri"/>
          <w:bCs/>
          <w:sz w:val="28"/>
          <w:szCs w:val="28"/>
          <w:lang w:val="ru-RU"/>
        </w:rPr>
        <w:t xml:space="preserve">овывать </w:t>
      </w:r>
      <w:r w:rsidRPr="0016601C">
        <w:rPr>
          <w:rFonts w:eastAsia="Calibri"/>
          <w:bCs/>
          <w:sz w:val="28"/>
          <w:szCs w:val="28"/>
          <w:lang w:val="ru-RU"/>
        </w:rPr>
        <w:t xml:space="preserve">алгоритмы </w:t>
      </w:r>
      <w:r>
        <w:rPr>
          <w:rFonts w:eastAsia="Calibri"/>
          <w:bCs/>
          <w:sz w:val="28"/>
          <w:szCs w:val="28"/>
          <w:lang w:val="ru-RU"/>
        </w:rPr>
        <w:t>навигации с использованием методов</w:t>
      </w:r>
      <w:r w:rsidRPr="0016601C">
        <w:rPr>
          <w:rFonts w:eastAsia="Calibri"/>
          <w:bCs/>
          <w:sz w:val="28"/>
          <w:szCs w:val="28"/>
          <w:lang w:val="ru-RU"/>
        </w:rPr>
        <w:t xml:space="preserve"> искусственного интеллекта</w:t>
      </w:r>
      <w:r>
        <w:rPr>
          <w:rFonts w:eastAsia="Calibri"/>
          <w:bCs/>
          <w:sz w:val="28"/>
          <w:szCs w:val="28"/>
          <w:lang w:val="ru-RU"/>
        </w:rPr>
        <w:t xml:space="preserve"> для анализа полного набора доступных навигационных данных. В состав ПАК</w:t>
      </w:r>
      <w:r w:rsidRPr="0016601C">
        <w:rPr>
          <w:rFonts w:eastAsia="Calibri"/>
          <w:bCs/>
          <w:sz w:val="28"/>
          <w:szCs w:val="28"/>
          <w:lang w:val="ru-RU"/>
        </w:rPr>
        <w:t xml:space="preserve"> вход</w:t>
      </w:r>
      <w:r>
        <w:rPr>
          <w:rFonts w:eastAsia="Calibri"/>
          <w:bCs/>
          <w:sz w:val="28"/>
          <w:szCs w:val="28"/>
          <w:lang w:val="ru-RU"/>
        </w:rPr>
        <w:t>и</w:t>
      </w:r>
      <w:r w:rsidRPr="0016601C">
        <w:rPr>
          <w:rFonts w:eastAsia="Calibri"/>
          <w:bCs/>
          <w:sz w:val="28"/>
          <w:szCs w:val="28"/>
          <w:lang w:val="ru-RU"/>
        </w:rPr>
        <w:t>т отечественный микроконтроллер и вычислитель, построенный на нейропроцессорных ускорителях для обучения и исполнения моделей искусственного интеллекта.</w:t>
      </w:r>
    </w:p>
    <w:p w14:paraId="2DFFA817" w14:textId="2AA8E841" w:rsidR="0016601C" w:rsidRDefault="0016601C" w:rsidP="0016601C">
      <w:pPr>
        <w:spacing w:line="360" w:lineRule="auto"/>
        <w:ind w:firstLine="360"/>
        <w:jc w:val="both"/>
        <w:rPr>
          <w:rFonts w:eastAsia="Calibri"/>
          <w:bCs/>
          <w:sz w:val="28"/>
          <w:szCs w:val="28"/>
          <w:lang w:val="ru-RU"/>
        </w:rPr>
      </w:pPr>
      <w:r>
        <w:rPr>
          <w:rFonts w:eastAsia="Calibri"/>
          <w:bCs/>
          <w:sz w:val="28"/>
          <w:szCs w:val="28"/>
          <w:lang w:val="ru-RU"/>
        </w:rPr>
        <w:t>Все элементы системы строятся по модульному принципу. Приведём краткий перечень модулей составляющих ПАК.</w:t>
      </w:r>
    </w:p>
    <w:p w14:paraId="480E2F8F" w14:textId="28786677" w:rsidR="001503D1" w:rsidRPr="001503D1" w:rsidRDefault="001503D1" w:rsidP="0016601C">
      <w:pPr>
        <w:spacing w:line="360" w:lineRule="auto"/>
        <w:ind w:firstLine="360"/>
        <w:jc w:val="both"/>
        <w:rPr>
          <w:bCs/>
          <w:sz w:val="28"/>
          <w:szCs w:val="28"/>
          <w:lang w:val="ru-RU"/>
        </w:rPr>
      </w:pPr>
      <w:r w:rsidRPr="001503D1">
        <w:rPr>
          <w:rFonts w:eastAsia="Calibri"/>
          <w:bCs/>
          <w:sz w:val="28"/>
          <w:szCs w:val="28"/>
          <w:lang w:val="ru-RU"/>
        </w:rPr>
        <w:t>СПО АТБ-С</w:t>
      </w:r>
      <w:r w:rsidR="00201B8A">
        <w:rPr>
          <w:rFonts w:eastAsia="Calibri"/>
          <w:bCs/>
          <w:sz w:val="28"/>
          <w:szCs w:val="28"/>
          <w:lang w:val="ru-RU"/>
        </w:rPr>
        <w:t xml:space="preserve"> представляет собой навигационное устройство, применяемое, например, для навигации автомобиля и </w:t>
      </w:r>
      <w:r>
        <w:rPr>
          <w:bCs/>
          <w:sz w:val="28"/>
          <w:szCs w:val="28"/>
          <w:lang w:val="ru-RU"/>
        </w:rPr>
        <w:t>состоит</w:t>
      </w:r>
      <w:r w:rsidRPr="001503D1">
        <w:rPr>
          <w:bCs/>
          <w:sz w:val="28"/>
          <w:szCs w:val="28"/>
          <w:lang w:val="ru-RU"/>
        </w:rPr>
        <w:t xml:space="preserve"> из</w:t>
      </w:r>
      <w:r>
        <w:rPr>
          <w:bCs/>
          <w:sz w:val="28"/>
          <w:szCs w:val="28"/>
          <w:lang w:val="ru-RU"/>
        </w:rPr>
        <w:t xml:space="preserve"> модулей</w:t>
      </w:r>
      <w:r w:rsidRPr="001503D1">
        <w:rPr>
          <w:bCs/>
          <w:sz w:val="28"/>
          <w:szCs w:val="28"/>
          <w:lang w:val="ru-RU"/>
        </w:rPr>
        <w:t>:</w:t>
      </w:r>
    </w:p>
    <w:p w14:paraId="634363A1" w14:textId="77777777" w:rsidR="001503D1" w:rsidRPr="008415DA" w:rsidRDefault="001503D1" w:rsidP="00433E78">
      <w:pPr>
        <w:numPr>
          <w:ilvl w:val="0"/>
          <w:numId w:val="3"/>
        </w:numPr>
        <w:spacing w:line="360" w:lineRule="auto"/>
        <w:jc w:val="both"/>
        <w:rPr>
          <w:bCs/>
          <w:sz w:val="28"/>
          <w:szCs w:val="28"/>
          <w:lang w:val="ru-RU"/>
        </w:rPr>
      </w:pPr>
      <w:r w:rsidRPr="008415DA">
        <w:rPr>
          <w:bCs/>
          <w:sz w:val="28"/>
          <w:szCs w:val="28"/>
          <w:lang w:val="ru-RU"/>
        </w:rPr>
        <w:t>Модуля вычислений</w:t>
      </w:r>
    </w:p>
    <w:p w14:paraId="2B51F9CC" w14:textId="77777777" w:rsidR="001503D1" w:rsidRPr="008415DA" w:rsidRDefault="001503D1" w:rsidP="00433E78">
      <w:pPr>
        <w:numPr>
          <w:ilvl w:val="0"/>
          <w:numId w:val="3"/>
        </w:numPr>
        <w:spacing w:line="360" w:lineRule="auto"/>
        <w:jc w:val="both"/>
        <w:rPr>
          <w:bCs/>
          <w:sz w:val="28"/>
          <w:szCs w:val="28"/>
          <w:lang w:val="ru-RU"/>
        </w:rPr>
      </w:pPr>
      <w:r w:rsidRPr="008415DA">
        <w:rPr>
          <w:bCs/>
          <w:sz w:val="28"/>
          <w:szCs w:val="28"/>
          <w:lang w:val="ru-RU"/>
        </w:rPr>
        <w:t>Модуля управления питанием и индикации</w:t>
      </w:r>
    </w:p>
    <w:p w14:paraId="02E8C694" w14:textId="77777777" w:rsidR="001503D1" w:rsidRPr="008415DA" w:rsidRDefault="001503D1" w:rsidP="00433E78">
      <w:pPr>
        <w:numPr>
          <w:ilvl w:val="0"/>
          <w:numId w:val="3"/>
        </w:numPr>
        <w:spacing w:line="360" w:lineRule="auto"/>
        <w:jc w:val="both"/>
        <w:rPr>
          <w:bCs/>
          <w:sz w:val="28"/>
          <w:szCs w:val="28"/>
          <w:lang w:val="ru-RU"/>
        </w:rPr>
      </w:pPr>
      <w:r w:rsidRPr="008415DA">
        <w:rPr>
          <w:bCs/>
          <w:sz w:val="28"/>
          <w:szCs w:val="28"/>
          <w:lang w:val="ru-RU"/>
        </w:rPr>
        <w:t>Модуля связи и передачи данных</w:t>
      </w:r>
    </w:p>
    <w:p w14:paraId="3716C979" w14:textId="77777777" w:rsidR="001503D1" w:rsidRPr="008415DA" w:rsidRDefault="001503D1" w:rsidP="00433E78">
      <w:pPr>
        <w:numPr>
          <w:ilvl w:val="0"/>
          <w:numId w:val="3"/>
        </w:numPr>
        <w:spacing w:line="360" w:lineRule="auto"/>
        <w:jc w:val="both"/>
        <w:rPr>
          <w:bCs/>
          <w:sz w:val="28"/>
          <w:szCs w:val="28"/>
          <w:lang w:val="ru-RU"/>
        </w:rPr>
      </w:pPr>
      <w:r w:rsidRPr="008415DA">
        <w:rPr>
          <w:bCs/>
          <w:sz w:val="28"/>
          <w:szCs w:val="28"/>
          <w:lang w:val="ru-RU"/>
        </w:rPr>
        <w:t>Модуля хранения данных</w:t>
      </w:r>
    </w:p>
    <w:p w14:paraId="003BF929" w14:textId="77777777" w:rsidR="001503D1" w:rsidRPr="008415DA" w:rsidRDefault="001503D1" w:rsidP="00433E78">
      <w:pPr>
        <w:numPr>
          <w:ilvl w:val="0"/>
          <w:numId w:val="3"/>
        </w:numPr>
        <w:spacing w:line="360" w:lineRule="auto"/>
        <w:jc w:val="both"/>
        <w:rPr>
          <w:bCs/>
          <w:sz w:val="28"/>
          <w:szCs w:val="28"/>
          <w:lang w:val="ru-RU"/>
        </w:rPr>
      </w:pPr>
      <w:r w:rsidRPr="008415DA">
        <w:rPr>
          <w:bCs/>
          <w:sz w:val="28"/>
          <w:szCs w:val="28"/>
          <w:lang w:val="ru-RU"/>
        </w:rPr>
        <w:t>Модуля формирования радиокарты</w:t>
      </w:r>
    </w:p>
    <w:p w14:paraId="17D247FA" w14:textId="77777777" w:rsidR="001503D1" w:rsidRPr="008415DA" w:rsidRDefault="001503D1" w:rsidP="00433E78">
      <w:pPr>
        <w:numPr>
          <w:ilvl w:val="0"/>
          <w:numId w:val="3"/>
        </w:numPr>
        <w:spacing w:line="360" w:lineRule="auto"/>
        <w:jc w:val="both"/>
        <w:rPr>
          <w:bCs/>
          <w:sz w:val="28"/>
          <w:szCs w:val="28"/>
          <w:lang w:val="ru-RU"/>
        </w:rPr>
      </w:pPr>
      <w:r w:rsidRPr="008415DA">
        <w:rPr>
          <w:bCs/>
          <w:sz w:val="28"/>
          <w:szCs w:val="28"/>
          <w:lang w:val="ru-RU"/>
        </w:rPr>
        <w:t>Модуля формирования массива видеоизображений</w:t>
      </w:r>
    </w:p>
    <w:p w14:paraId="7920107E" w14:textId="77777777" w:rsidR="001503D1" w:rsidRPr="008415DA" w:rsidRDefault="001503D1" w:rsidP="00433E78">
      <w:pPr>
        <w:numPr>
          <w:ilvl w:val="0"/>
          <w:numId w:val="3"/>
        </w:numPr>
        <w:spacing w:line="360" w:lineRule="auto"/>
        <w:jc w:val="both"/>
        <w:rPr>
          <w:bCs/>
          <w:sz w:val="28"/>
          <w:szCs w:val="28"/>
          <w:lang w:val="ru-RU"/>
        </w:rPr>
      </w:pPr>
      <w:r w:rsidRPr="008415DA">
        <w:rPr>
          <w:bCs/>
          <w:sz w:val="28"/>
          <w:szCs w:val="28"/>
          <w:lang w:val="ru-RU"/>
        </w:rPr>
        <w:t>Модуля формирования массива данных лазерного сканирования</w:t>
      </w:r>
    </w:p>
    <w:p w14:paraId="5E25B5B4" w14:textId="77777777" w:rsidR="001503D1" w:rsidRPr="008415DA" w:rsidRDefault="001503D1" w:rsidP="00433E78">
      <w:pPr>
        <w:numPr>
          <w:ilvl w:val="0"/>
          <w:numId w:val="3"/>
        </w:numPr>
        <w:spacing w:line="360" w:lineRule="auto"/>
        <w:jc w:val="both"/>
        <w:rPr>
          <w:bCs/>
          <w:sz w:val="28"/>
          <w:szCs w:val="28"/>
          <w:lang w:val="ru-RU"/>
        </w:rPr>
      </w:pPr>
      <w:r w:rsidRPr="008415DA">
        <w:rPr>
          <w:bCs/>
          <w:sz w:val="28"/>
          <w:szCs w:val="28"/>
          <w:lang w:val="ru-RU"/>
        </w:rPr>
        <w:t>Модуля взаимодействия с СПО МОБ</w:t>
      </w:r>
    </w:p>
    <w:p w14:paraId="67B89713" w14:textId="77777777" w:rsidR="001503D1" w:rsidRPr="008415DA" w:rsidRDefault="001503D1" w:rsidP="00433E78">
      <w:pPr>
        <w:numPr>
          <w:ilvl w:val="0"/>
          <w:numId w:val="3"/>
        </w:numPr>
        <w:spacing w:line="360" w:lineRule="auto"/>
        <w:jc w:val="both"/>
        <w:rPr>
          <w:bCs/>
          <w:sz w:val="28"/>
          <w:szCs w:val="28"/>
          <w:lang w:val="ru-RU"/>
        </w:rPr>
      </w:pPr>
      <w:r w:rsidRPr="008415DA">
        <w:rPr>
          <w:bCs/>
          <w:sz w:val="28"/>
          <w:szCs w:val="28"/>
          <w:lang w:val="ru-RU"/>
        </w:rPr>
        <w:t xml:space="preserve">Модуля взаимодействия с </w:t>
      </w:r>
      <w:r w:rsidRPr="008415DA">
        <w:rPr>
          <w:rFonts w:eastAsia="Calibri"/>
          <w:bCs/>
          <w:sz w:val="28"/>
          <w:szCs w:val="28"/>
          <w:lang w:val="ru-RU"/>
        </w:rPr>
        <w:t>СПО КСО ИН</w:t>
      </w:r>
    </w:p>
    <w:p w14:paraId="2F88A831" w14:textId="77777777" w:rsidR="001503D1" w:rsidRPr="008415DA" w:rsidRDefault="001503D1" w:rsidP="00814DD8">
      <w:pPr>
        <w:spacing w:line="360" w:lineRule="auto"/>
        <w:jc w:val="both"/>
        <w:rPr>
          <w:rFonts w:eastAsia="Calibri"/>
          <w:bCs/>
          <w:sz w:val="28"/>
          <w:szCs w:val="28"/>
          <w:lang w:val="ru-RU"/>
        </w:rPr>
      </w:pPr>
      <w:r w:rsidRPr="008415DA">
        <w:rPr>
          <w:rFonts w:eastAsia="Calibri"/>
          <w:bCs/>
          <w:sz w:val="28"/>
          <w:szCs w:val="28"/>
          <w:lang w:val="ru-RU"/>
        </w:rPr>
        <w:t>СПО МОБ</w:t>
      </w:r>
      <w:r w:rsidR="00201B8A" w:rsidRPr="00201B8A">
        <w:rPr>
          <w:rFonts w:eastAsia="Calibri"/>
          <w:bCs/>
          <w:sz w:val="28"/>
          <w:szCs w:val="28"/>
          <w:lang w:val="ru-RU"/>
        </w:rPr>
        <w:t xml:space="preserve"> </w:t>
      </w:r>
      <w:r w:rsidR="00201B8A">
        <w:rPr>
          <w:rFonts w:eastAsia="Calibri"/>
          <w:bCs/>
          <w:sz w:val="28"/>
          <w:szCs w:val="28"/>
          <w:lang w:val="ru-RU"/>
        </w:rPr>
        <w:t>представляет собой навигационное устройство, применяемое, например, для персональной навигации и</w:t>
      </w:r>
      <w:r w:rsidRPr="008415DA">
        <w:rPr>
          <w:bCs/>
          <w:sz w:val="28"/>
          <w:szCs w:val="28"/>
          <w:lang w:val="ru-RU"/>
        </w:rPr>
        <w:t xml:space="preserve"> состоит из модулей:</w:t>
      </w:r>
    </w:p>
    <w:p w14:paraId="28A9360C" w14:textId="77777777" w:rsidR="001503D1" w:rsidRPr="008415DA" w:rsidRDefault="001503D1" w:rsidP="00433E78">
      <w:pPr>
        <w:numPr>
          <w:ilvl w:val="0"/>
          <w:numId w:val="3"/>
        </w:numPr>
        <w:spacing w:line="360" w:lineRule="auto"/>
        <w:jc w:val="both"/>
        <w:rPr>
          <w:bCs/>
          <w:sz w:val="28"/>
          <w:szCs w:val="28"/>
          <w:lang w:val="ru-RU"/>
        </w:rPr>
      </w:pPr>
      <w:r w:rsidRPr="008415DA">
        <w:rPr>
          <w:bCs/>
          <w:sz w:val="28"/>
          <w:szCs w:val="28"/>
          <w:lang w:val="ru-RU"/>
        </w:rPr>
        <w:t>Модуля вычислений</w:t>
      </w:r>
    </w:p>
    <w:p w14:paraId="7E8B2074" w14:textId="77777777" w:rsidR="001503D1" w:rsidRPr="008415DA" w:rsidRDefault="001503D1" w:rsidP="00433E78">
      <w:pPr>
        <w:numPr>
          <w:ilvl w:val="0"/>
          <w:numId w:val="3"/>
        </w:numPr>
        <w:spacing w:line="360" w:lineRule="auto"/>
        <w:jc w:val="both"/>
        <w:rPr>
          <w:bCs/>
          <w:sz w:val="28"/>
          <w:szCs w:val="28"/>
          <w:lang w:val="ru-RU"/>
        </w:rPr>
      </w:pPr>
      <w:r w:rsidRPr="008415DA">
        <w:rPr>
          <w:bCs/>
          <w:sz w:val="28"/>
          <w:szCs w:val="28"/>
          <w:lang w:val="ru-RU"/>
        </w:rPr>
        <w:t>Модуля управления питанием и индикации</w:t>
      </w:r>
    </w:p>
    <w:p w14:paraId="3A6907E3" w14:textId="77777777" w:rsidR="001503D1" w:rsidRPr="008415DA" w:rsidRDefault="001503D1" w:rsidP="00433E78">
      <w:pPr>
        <w:numPr>
          <w:ilvl w:val="0"/>
          <w:numId w:val="3"/>
        </w:numPr>
        <w:spacing w:line="360" w:lineRule="auto"/>
        <w:jc w:val="both"/>
        <w:rPr>
          <w:bCs/>
          <w:sz w:val="28"/>
          <w:szCs w:val="28"/>
          <w:lang w:val="ru-RU"/>
        </w:rPr>
      </w:pPr>
      <w:r w:rsidRPr="008415DA">
        <w:rPr>
          <w:bCs/>
          <w:sz w:val="28"/>
          <w:szCs w:val="28"/>
          <w:lang w:val="ru-RU"/>
        </w:rPr>
        <w:t>Модуля связи и передачи данных</w:t>
      </w:r>
    </w:p>
    <w:p w14:paraId="6A607225" w14:textId="77777777" w:rsidR="001503D1" w:rsidRPr="008415DA" w:rsidRDefault="001503D1" w:rsidP="00433E78">
      <w:pPr>
        <w:numPr>
          <w:ilvl w:val="0"/>
          <w:numId w:val="3"/>
        </w:numPr>
        <w:spacing w:line="360" w:lineRule="auto"/>
        <w:jc w:val="both"/>
        <w:rPr>
          <w:bCs/>
          <w:sz w:val="28"/>
          <w:szCs w:val="28"/>
          <w:lang w:val="ru-RU"/>
        </w:rPr>
      </w:pPr>
      <w:r w:rsidRPr="008415DA">
        <w:rPr>
          <w:bCs/>
          <w:sz w:val="28"/>
          <w:szCs w:val="28"/>
          <w:lang w:val="ru-RU"/>
        </w:rPr>
        <w:t>Модуля хранения данных</w:t>
      </w:r>
    </w:p>
    <w:p w14:paraId="1107D7C0" w14:textId="77777777" w:rsidR="001503D1" w:rsidRPr="008415DA" w:rsidRDefault="001503D1" w:rsidP="00433E78">
      <w:pPr>
        <w:numPr>
          <w:ilvl w:val="0"/>
          <w:numId w:val="3"/>
        </w:numPr>
        <w:spacing w:line="360" w:lineRule="auto"/>
        <w:jc w:val="both"/>
        <w:rPr>
          <w:bCs/>
          <w:sz w:val="28"/>
          <w:szCs w:val="28"/>
          <w:lang w:val="ru-RU"/>
        </w:rPr>
      </w:pPr>
      <w:r w:rsidRPr="008415DA">
        <w:rPr>
          <w:bCs/>
          <w:sz w:val="28"/>
          <w:szCs w:val="28"/>
          <w:lang w:val="ru-RU"/>
        </w:rPr>
        <w:t>Модуля интерфейсов пользователя</w:t>
      </w:r>
    </w:p>
    <w:p w14:paraId="400EB34B" w14:textId="1830909E" w:rsidR="001503D1" w:rsidRPr="00AD2A13" w:rsidRDefault="001503D1" w:rsidP="00433E78">
      <w:pPr>
        <w:numPr>
          <w:ilvl w:val="0"/>
          <w:numId w:val="3"/>
        </w:numPr>
        <w:spacing w:line="360" w:lineRule="auto"/>
        <w:jc w:val="both"/>
        <w:rPr>
          <w:bCs/>
          <w:sz w:val="28"/>
          <w:szCs w:val="28"/>
          <w:lang w:val="ru-RU"/>
        </w:rPr>
      </w:pPr>
      <w:r w:rsidRPr="008415DA">
        <w:rPr>
          <w:bCs/>
          <w:sz w:val="28"/>
          <w:szCs w:val="28"/>
          <w:lang w:val="ru-RU"/>
        </w:rPr>
        <w:t>Модуля взаимодействия с СПО АТБ-С</w:t>
      </w:r>
      <w:r w:rsidRPr="00AD2A13">
        <w:rPr>
          <w:color w:val="000000"/>
          <w:sz w:val="28"/>
          <w:szCs w:val="28"/>
          <w:lang w:val="ru-RU"/>
        </w:rPr>
        <w:br w:type="page"/>
      </w:r>
    </w:p>
    <w:p w14:paraId="0F0122E3" w14:textId="77777777" w:rsidR="00FF4F09" w:rsidRPr="00037B41" w:rsidRDefault="00FF4F09" w:rsidP="00FF4F09">
      <w:pPr>
        <w:pStyle w:val="10"/>
        <w:numPr>
          <w:ilvl w:val="0"/>
          <w:numId w:val="2"/>
        </w:numPr>
        <w:rPr>
          <w:rFonts w:ascii="Times New Roman" w:hAnsi="Times New Roman" w:cs="Times New Roman"/>
          <w:lang w:val="ru-RU"/>
        </w:rPr>
      </w:pPr>
      <w:bookmarkStart w:id="3" w:name="_Toc91598629"/>
      <w:r w:rsidRPr="00037B41">
        <w:rPr>
          <w:rFonts w:ascii="Times New Roman" w:hAnsi="Times New Roman" w:cs="Times New Roman"/>
          <w:lang w:val="ru-RU"/>
        </w:rPr>
        <w:lastRenderedPageBreak/>
        <w:t>Общая архитектура системы</w:t>
      </w:r>
      <w:r w:rsidR="0057238F" w:rsidRPr="00037B41">
        <w:rPr>
          <w:rFonts w:ascii="Times New Roman" w:hAnsi="Times New Roman" w:cs="Times New Roman"/>
          <w:lang w:val="ru-RU"/>
        </w:rPr>
        <w:t xml:space="preserve"> Интеллектуальной навигации</w:t>
      </w:r>
      <w:bookmarkEnd w:id="3"/>
    </w:p>
    <w:p w14:paraId="39A41264" w14:textId="77777777" w:rsidR="001503D1" w:rsidRDefault="001503D1" w:rsidP="001503D1">
      <w:pPr>
        <w:rPr>
          <w:lang w:val="ru-RU"/>
        </w:rPr>
      </w:pPr>
    </w:p>
    <w:p w14:paraId="66625B72" w14:textId="77777777" w:rsidR="001503D1" w:rsidRPr="001503D1" w:rsidRDefault="001503D1" w:rsidP="00814DD8">
      <w:pPr>
        <w:spacing w:line="360" w:lineRule="auto"/>
        <w:ind w:firstLine="360"/>
        <w:jc w:val="both"/>
        <w:rPr>
          <w:bCs/>
          <w:sz w:val="28"/>
          <w:szCs w:val="28"/>
          <w:lang w:val="ru-RU"/>
        </w:rPr>
      </w:pPr>
      <w:r w:rsidRPr="001503D1">
        <w:rPr>
          <w:bCs/>
          <w:sz w:val="28"/>
          <w:szCs w:val="28"/>
          <w:lang w:val="ru-RU"/>
        </w:rPr>
        <w:t>Описываем</w:t>
      </w:r>
      <w:r w:rsidR="00034944">
        <w:rPr>
          <w:bCs/>
          <w:sz w:val="28"/>
          <w:szCs w:val="28"/>
          <w:lang w:val="ru-RU"/>
        </w:rPr>
        <w:t>ая</w:t>
      </w:r>
      <w:r w:rsidRPr="001503D1">
        <w:rPr>
          <w:bCs/>
          <w:sz w:val="28"/>
          <w:szCs w:val="28"/>
          <w:lang w:val="ru-RU"/>
        </w:rPr>
        <w:t xml:space="preserve"> </w:t>
      </w:r>
      <w:r w:rsidR="00034944">
        <w:rPr>
          <w:bCs/>
          <w:sz w:val="28"/>
          <w:szCs w:val="28"/>
          <w:lang w:val="ru-RU"/>
        </w:rPr>
        <w:t>архитектура</w:t>
      </w:r>
      <w:r w:rsidR="0057238F">
        <w:rPr>
          <w:bCs/>
          <w:sz w:val="28"/>
          <w:szCs w:val="28"/>
          <w:lang w:val="ru-RU"/>
        </w:rPr>
        <w:t xml:space="preserve"> системы Интеллектуальной Навигации</w:t>
      </w:r>
      <w:r w:rsidRPr="001503D1">
        <w:rPr>
          <w:bCs/>
          <w:sz w:val="28"/>
          <w:szCs w:val="28"/>
          <w:lang w:val="ru-RU"/>
        </w:rPr>
        <w:t xml:space="preserve"> направлен</w:t>
      </w:r>
      <w:r>
        <w:rPr>
          <w:bCs/>
          <w:sz w:val="28"/>
          <w:szCs w:val="28"/>
          <w:lang w:val="ru-RU"/>
        </w:rPr>
        <w:t>а</w:t>
      </w:r>
      <w:r w:rsidRPr="001503D1">
        <w:rPr>
          <w:bCs/>
          <w:sz w:val="28"/>
          <w:szCs w:val="28"/>
          <w:lang w:val="ru-RU"/>
        </w:rPr>
        <w:t xml:space="preserve"> на решение задачи точного позиционирования </w:t>
      </w:r>
      <w:r w:rsidR="00DA6168">
        <w:rPr>
          <w:bCs/>
          <w:sz w:val="28"/>
          <w:szCs w:val="28"/>
          <w:lang w:val="ru-RU"/>
        </w:rPr>
        <w:t>НУ</w:t>
      </w:r>
      <w:r w:rsidRPr="001503D1">
        <w:rPr>
          <w:bCs/>
          <w:sz w:val="28"/>
          <w:szCs w:val="28"/>
          <w:lang w:val="ru-RU"/>
        </w:rPr>
        <w:t xml:space="preserve"> </w:t>
      </w:r>
      <w:r w:rsidR="00DA6168">
        <w:rPr>
          <w:bCs/>
          <w:sz w:val="28"/>
          <w:szCs w:val="28"/>
        </w:rPr>
        <w:t>c</w:t>
      </w:r>
      <w:r w:rsidR="00DA6168" w:rsidRPr="00DA6168">
        <w:rPr>
          <w:bCs/>
          <w:sz w:val="28"/>
          <w:szCs w:val="28"/>
          <w:lang w:val="ru-RU"/>
        </w:rPr>
        <w:t xml:space="preserve"> </w:t>
      </w:r>
      <w:r w:rsidR="00DA6168">
        <w:rPr>
          <w:bCs/>
          <w:sz w:val="28"/>
          <w:szCs w:val="28"/>
          <w:lang w:val="ru-RU"/>
        </w:rPr>
        <w:t xml:space="preserve">использованием </w:t>
      </w:r>
      <w:r w:rsidR="0057238F">
        <w:rPr>
          <w:bCs/>
          <w:sz w:val="28"/>
          <w:szCs w:val="28"/>
          <w:lang w:val="ru-RU"/>
        </w:rPr>
        <w:t xml:space="preserve">различных навигационных сигналов в </w:t>
      </w:r>
      <w:r w:rsidRPr="001503D1">
        <w:rPr>
          <w:bCs/>
          <w:sz w:val="28"/>
          <w:szCs w:val="28"/>
          <w:lang w:val="ru-RU"/>
        </w:rPr>
        <w:t>помещении и / или на открытом воздухе.</w:t>
      </w:r>
    </w:p>
    <w:p w14:paraId="665B0B70" w14:textId="77777777" w:rsidR="001503D1" w:rsidRDefault="001503D1" w:rsidP="00814DD8">
      <w:pPr>
        <w:spacing w:line="360" w:lineRule="auto"/>
        <w:ind w:firstLine="360"/>
        <w:jc w:val="both"/>
        <w:rPr>
          <w:bCs/>
          <w:sz w:val="28"/>
          <w:szCs w:val="28"/>
          <w:lang w:val="ru-RU"/>
        </w:rPr>
      </w:pPr>
      <w:r w:rsidRPr="001503D1">
        <w:rPr>
          <w:bCs/>
          <w:sz w:val="28"/>
          <w:szCs w:val="28"/>
          <w:lang w:val="ru-RU"/>
        </w:rPr>
        <w:t xml:space="preserve">Цель состоит в том, чтобы создать систему </w:t>
      </w:r>
      <w:r w:rsidR="0057238F">
        <w:rPr>
          <w:bCs/>
          <w:sz w:val="28"/>
          <w:szCs w:val="28"/>
          <w:lang w:val="ru-RU"/>
        </w:rPr>
        <w:t>навигации</w:t>
      </w:r>
      <w:r w:rsidRPr="001503D1">
        <w:rPr>
          <w:bCs/>
          <w:sz w:val="28"/>
          <w:szCs w:val="28"/>
          <w:lang w:val="ru-RU"/>
        </w:rPr>
        <w:t xml:space="preserve"> с точностью менее 10 см, работающую в режиме реального времени.</w:t>
      </w:r>
    </w:p>
    <w:p w14:paraId="4DD2BE86" w14:textId="77777777" w:rsidR="0057238F" w:rsidRDefault="0057238F" w:rsidP="00814DD8">
      <w:pPr>
        <w:spacing w:line="360" w:lineRule="auto"/>
        <w:ind w:firstLine="360"/>
        <w:jc w:val="both"/>
        <w:rPr>
          <w:bCs/>
          <w:sz w:val="28"/>
          <w:szCs w:val="28"/>
          <w:lang w:val="ru-RU"/>
        </w:rPr>
      </w:pPr>
      <w:r>
        <w:rPr>
          <w:bCs/>
          <w:sz w:val="28"/>
          <w:szCs w:val="28"/>
          <w:lang w:val="ru-RU"/>
        </w:rPr>
        <w:t xml:space="preserve">Перечень данных, используемых для </w:t>
      </w:r>
      <w:r w:rsidR="006E181E">
        <w:rPr>
          <w:bCs/>
          <w:sz w:val="28"/>
          <w:szCs w:val="28"/>
          <w:lang w:val="ru-RU"/>
        </w:rPr>
        <w:t xml:space="preserve">решения </w:t>
      </w:r>
      <w:r>
        <w:rPr>
          <w:bCs/>
          <w:sz w:val="28"/>
          <w:szCs w:val="28"/>
          <w:lang w:val="ru-RU"/>
        </w:rPr>
        <w:t>задач</w:t>
      </w:r>
      <w:r w:rsidR="006E181E">
        <w:rPr>
          <w:bCs/>
          <w:sz w:val="28"/>
          <w:szCs w:val="28"/>
          <w:lang w:val="ru-RU"/>
        </w:rPr>
        <w:t>и</w:t>
      </w:r>
      <w:r>
        <w:rPr>
          <w:bCs/>
          <w:sz w:val="28"/>
          <w:szCs w:val="28"/>
          <w:lang w:val="ru-RU"/>
        </w:rPr>
        <w:t xml:space="preserve"> Интеллектуальной Навигации:</w:t>
      </w:r>
    </w:p>
    <w:p w14:paraId="28E3F7AB" w14:textId="77777777" w:rsidR="0057238F" w:rsidRDefault="0057238F" w:rsidP="00814DD8">
      <w:pPr>
        <w:spacing w:line="360" w:lineRule="auto"/>
        <w:ind w:firstLine="360"/>
        <w:jc w:val="both"/>
        <w:rPr>
          <w:bCs/>
          <w:sz w:val="28"/>
          <w:szCs w:val="28"/>
          <w:lang w:val="ru-RU"/>
        </w:rPr>
      </w:pPr>
      <w:r>
        <w:rPr>
          <w:bCs/>
          <w:sz w:val="28"/>
          <w:szCs w:val="28"/>
          <w:lang w:val="ru-RU"/>
        </w:rPr>
        <w:t xml:space="preserve">- данные ГНСС, </w:t>
      </w:r>
    </w:p>
    <w:p w14:paraId="4CA11E8E" w14:textId="77777777" w:rsidR="0057238F" w:rsidRDefault="0057238F" w:rsidP="00814DD8">
      <w:pPr>
        <w:spacing w:line="360" w:lineRule="auto"/>
        <w:ind w:firstLine="360"/>
        <w:jc w:val="both"/>
        <w:rPr>
          <w:bCs/>
          <w:sz w:val="28"/>
          <w:szCs w:val="28"/>
          <w:lang w:val="ru-RU"/>
        </w:rPr>
      </w:pPr>
      <w:r>
        <w:rPr>
          <w:bCs/>
          <w:sz w:val="28"/>
          <w:szCs w:val="28"/>
          <w:lang w:val="ru-RU"/>
        </w:rPr>
        <w:t xml:space="preserve">- данные ЛСН, </w:t>
      </w:r>
    </w:p>
    <w:p w14:paraId="5C1E19B5" w14:textId="77777777" w:rsidR="0057238F" w:rsidRDefault="0057238F" w:rsidP="00814DD8">
      <w:pPr>
        <w:spacing w:line="360" w:lineRule="auto"/>
        <w:ind w:firstLine="360"/>
        <w:jc w:val="both"/>
        <w:rPr>
          <w:bCs/>
          <w:sz w:val="28"/>
          <w:szCs w:val="28"/>
          <w:lang w:val="ru-RU"/>
        </w:rPr>
      </w:pPr>
      <w:r>
        <w:rPr>
          <w:bCs/>
          <w:sz w:val="28"/>
          <w:szCs w:val="28"/>
          <w:lang w:val="ru-RU"/>
        </w:rPr>
        <w:t xml:space="preserve">- </w:t>
      </w:r>
      <w:r w:rsidR="006E181E">
        <w:rPr>
          <w:bCs/>
          <w:sz w:val="28"/>
          <w:szCs w:val="28"/>
          <w:lang w:val="ru-RU"/>
        </w:rPr>
        <w:t xml:space="preserve">данные </w:t>
      </w:r>
      <w:r>
        <w:rPr>
          <w:bCs/>
          <w:sz w:val="28"/>
          <w:szCs w:val="28"/>
        </w:rPr>
        <w:t>IMU</w:t>
      </w:r>
      <w:r w:rsidRPr="00DA6168">
        <w:rPr>
          <w:bCs/>
          <w:sz w:val="28"/>
          <w:szCs w:val="28"/>
          <w:lang w:val="ru-RU"/>
        </w:rPr>
        <w:t xml:space="preserve">, </w:t>
      </w:r>
    </w:p>
    <w:p w14:paraId="09CD12B8" w14:textId="77777777" w:rsidR="0057238F" w:rsidRDefault="0057238F" w:rsidP="00814DD8">
      <w:pPr>
        <w:spacing w:line="360" w:lineRule="auto"/>
        <w:ind w:firstLine="360"/>
        <w:jc w:val="both"/>
        <w:rPr>
          <w:bCs/>
          <w:sz w:val="28"/>
          <w:szCs w:val="28"/>
          <w:lang w:val="ru-RU"/>
        </w:rPr>
      </w:pPr>
      <w:r>
        <w:rPr>
          <w:bCs/>
          <w:sz w:val="28"/>
          <w:szCs w:val="28"/>
          <w:lang w:val="ru-RU"/>
        </w:rPr>
        <w:t>- радиоданны</w:t>
      </w:r>
      <w:r w:rsidR="006E181E">
        <w:rPr>
          <w:bCs/>
          <w:sz w:val="28"/>
          <w:szCs w:val="28"/>
          <w:lang w:val="ru-RU"/>
        </w:rPr>
        <w:t>е</w:t>
      </w:r>
      <w:r>
        <w:rPr>
          <w:bCs/>
          <w:sz w:val="28"/>
          <w:szCs w:val="28"/>
          <w:lang w:val="ru-RU"/>
        </w:rPr>
        <w:t xml:space="preserve"> (данные радиоспект</w:t>
      </w:r>
      <w:r w:rsidR="006E181E">
        <w:rPr>
          <w:bCs/>
          <w:sz w:val="28"/>
          <w:szCs w:val="28"/>
          <w:lang w:val="ru-RU"/>
        </w:rPr>
        <w:t>р</w:t>
      </w:r>
      <w:r>
        <w:rPr>
          <w:bCs/>
          <w:sz w:val="28"/>
          <w:szCs w:val="28"/>
          <w:lang w:val="ru-RU"/>
        </w:rPr>
        <w:t xml:space="preserve">а, включая данные об излучателях </w:t>
      </w:r>
      <w:r>
        <w:rPr>
          <w:bCs/>
          <w:sz w:val="28"/>
          <w:szCs w:val="28"/>
        </w:rPr>
        <w:t>Wi</w:t>
      </w:r>
      <w:r w:rsidRPr="0057238F">
        <w:rPr>
          <w:bCs/>
          <w:sz w:val="28"/>
          <w:szCs w:val="28"/>
          <w:lang w:val="ru-RU"/>
        </w:rPr>
        <w:t>-</w:t>
      </w:r>
      <w:r>
        <w:rPr>
          <w:bCs/>
          <w:sz w:val="28"/>
          <w:szCs w:val="28"/>
        </w:rPr>
        <w:t>Fi</w:t>
      </w:r>
      <w:r w:rsidRPr="0057238F">
        <w:rPr>
          <w:bCs/>
          <w:sz w:val="28"/>
          <w:szCs w:val="28"/>
          <w:lang w:val="ru-RU"/>
        </w:rPr>
        <w:t xml:space="preserve">, </w:t>
      </w:r>
      <w:r w:rsidR="007F5C55">
        <w:rPr>
          <w:bCs/>
          <w:sz w:val="28"/>
          <w:szCs w:val="28"/>
        </w:rPr>
        <w:t>Wi</w:t>
      </w:r>
      <w:r w:rsidR="007F5C55" w:rsidRPr="007F5C55">
        <w:rPr>
          <w:bCs/>
          <w:sz w:val="28"/>
          <w:szCs w:val="28"/>
          <w:lang w:val="ru-RU"/>
        </w:rPr>
        <w:t>-</w:t>
      </w:r>
      <w:r w:rsidR="007F5C55">
        <w:rPr>
          <w:bCs/>
          <w:sz w:val="28"/>
          <w:szCs w:val="28"/>
        </w:rPr>
        <w:t>Fi</w:t>
      </w:r>
      <w:r w:rsidR="007F5C55" w:rsidRPr="007F5C55">
        <w:rPr>
          <w:bCs/>
          <w:sz w:val="28"/>
          <w:szCs w:val="28"/>
          <w:lang w:val="ru-RU"/>
        </w:rPr>
        <w:t xml:space="preserve"> </w:t>
      </w:r>
      <w:r w:rsidR="007F5C55">
        <w:rPr>
          <w:bCs/>
          <w:sz w:val="28"/>
          <w:szCs w:val="28"/>
        </w:rPr>
        <w:t>RTT</w:t>
      </w:r>
      <w:r w:rsidR="007F5C55">
        <w:rPr>
          <w:bCs/>
          <w:sz w:val="28"/>
          <w:szCs w:val="28"/>
          <w:lang w:val="ru-RU"/>
        </w:rPr>
        <w:t xml:space="preserve"> (описание приведено в данной ПЗ), </w:t>
      </w:r>
      <w:r>
        <w:rPr>
          <w:bCs/>
          <w:sz w:val="28"/>
          <w:szCs w:val="28"/>
        </w:rPr>
        <w:t>BLE</w:t>
      </w:r>
      <w:r w:rsidR="00576C62">
        <w:rPr>
          <w:bCs/>
          <w:sz w:val="28"/>
          <w:szCs w:val="28"/>
          <w:lang w:val="ru-RU"/>
        </w:rPr>
        <w:t xml:space="preserve"> (описание приведено в данной ПЗ)</w:t>
      </w:r>
      <w:r w:rsidRPr="0057238F">
        <w:rPr>
          <w:bCs/>
          <w:sz w:val="28"/>
          <w:szCs w:val="28"/>
          <w:lang w:val="ru-RU"/>
        </w:rPr>
        <w:t>)</w:t>
      </w:r>
      <w:r>
        <w:rPr>
          <w:bCs/>
          <w:sz w:val="28"/>
          <w:szCs w:val="28"/>
          <w:lang w:val="ru-RU"/>
        </w:rPr>
        <w:t>,</w:t>
      </w:r>
    </w:p>
    <w:p w14:paraId="1B53C7C8" w14:textId="77777777" w:rsidR="006E181E" w:rsidRPr="006E181E" w:rsidRDefault="0057238F" w:rsidP="00814DD8">
      <w:pPr>
        <w:spacing w:line="360" w:lineRule="auto"/>
        <w:ind w:firstLine="360"/>
        <w:jc w:val="both"/>
        <w:rPr>
          <w:bCs/>
          <w:sz w:val="28"/>
          <w:szCs w:val="28"/>
          <w:lang w:val="ru-RU"/>
        </w:rPr>
      </w:pPr>
      <w:r w:rsidRPr="006E181E">
        <w:rPr>
          <w:bCs/>
          <w:sz w:val="28"/>
          <w:szCs w:val="28"/>
          <w:lang w:val="ru-RU"/>
        </w:rPr>
        <w:t xml:space="preserve">- </w:t>
      </w:r>
      <w:r>
        <w:rPr>
          <w:bCs/>
          <w:sz w:val="28"/>
          <w:szCs w:val="28"/>
          <w:lang w:val="ru-RU"/>
        </w:rPr>
        <w:t>данны</w:t>
      </w:r>
      <w:r w:rsidR="006E181E">
        <w:rPr>
          <w:bCs/>
          <w:sz w:val="28"/>
          <w:szCs w:val="28"/>
          <w:lang w:val="ru-RU"/>
        </w:rPr>
        <w:t>е</w:t>
      </w:r>
      <w:r>
        <w:rPr>
          <w:bCs/>
          <w:sz w:val="28"/>
          <w:szCs w:val="28"/>
          <w:lang w:val="ru-RU"/>
        </w:rPr>
        <w:t xml:space="preserve"> с камер</w:t>
      </w:r>
      <w:r w:rsidR="006E181E">
        <w:rPr>
          <w:bCs/>
          <w:sz w:val="28"/>
          <w:szCs w:val="28"/>
          <w:lang w:val="ru-RU"/>
        </w:rPr>
        <w:t xml:space="preserve"> (в том числе стерео)</w:t>
      </w:r>
      <w:r w:rsidR="006E181E" w:rsidRPr="006E181E">
        <w:rPr>
          <w:bCs/>
          <w:sz w:val="28"/>
          <w:szCs w:val="28"/>
          <w:lang w:val="ru-RU"/>
        </w:rPr>
        <w:t>,</w:t>
      </w:r>
    </w:p>
    <w:p w14:paraId="7823FA33" w14:textId="77777777" w:rsidR="0057238F" w:rsidRDefault="006E181E" w:rsidP="00814DD8">
      <w:pPr>
        <w:spacing w:line="360" w:lineRule="auto"/>
        <w:ind w:firstLine="360"/>
        <w:jc w:val="both"/>
        <w:rPr>
          <w:bCs/>
          <w:sz w:val="28"/>
          <w:szCs w:val="28"/>
          <w:lang w:val="ru-RU"/>
        </w:rPr>
      </w:pPr>
      <w:r>
        <w:rPr>
          <w:bCs/>
          <w:sz w:val="28"/>
          <w:szCs w:val="28"/>
          <w:lang w:val="ru-RU"/>
        </w:rPr>
        <w:t>- данные с камеры-глубины (</w:t>
      </w:r>
      <w:r>
        <w:rPr>
          <w:bCs/>
          <w:sz w:val="28"/>
          <w:szCs w:val="28"/>
        </w:rPr>
        <w:t>depth</w:t>
      </w:r>
      <w:r w:rsidRPr="006E181E">
        <w:rPr>
          <w:bCs/>
          <w:sz w:val="28"/>
          <w:szCs w:val="28"/>
          <w:lang w:val="ru-RU"/>
        </w:rPr>
        <w:t xml:space="preserve"> </w:t>
      </w:r>
      <w:r>
        <w:rPr>
          <w:bCs/>
          <w:sz w:val="28"/>
          <w:szCs w:val="28"/>
        </w:rPr>
        <w:t>sensor</w:t>
      </w:r>
      <w:r w:rsidRPr="006E181E">
        <w:rPr>
          <w:bCs/>
          <w:sz w:val="28"/>
          <w:szCs w:val="28"/>
          <w:lang w:val="ru-RU"/>
        </w:rPr>
        <w:t xml:space="preserve">), </w:t>
      </w:r>
      <w:r>
        <w:rPr>
          <w:bCs/>
          <w:sz w:val="28"/>
          <w:szCs w:val="28"/>
          <w:lang w:val="ru-RU"/>
        </w:rPr>
        <w:t>данные лазерного сканирования (</w:t>
      </w:r>
      <w:r>
        <w:rPr>
          <w:bCs/>
          <w:sz w:val="28"/>
          <w:szCs w:val="28"/>
        </w:rPr>
        <w:t>LiDAR</w:t>
      </w:r>
      <w:r w:rsidRPr="006E181E">
        <w:rPr>
          <w:bCs/>
          <w:sz w:val="28"/>
          <w:szCs w:val="28"/>
          <w:lang w:val="ru-RU"/>
        </w:rPr>
        <w:t>),</w:t>
      </w:r>
    </w:p>
    <w:p w14:paraId="17427FB9" w14:textId="77777777" w:rsidR="006E181E" w:rsidRPr="006E181E" w:rsidRDefault="006E181E" w:rsidP="00814DD8">
      <w:pPr>
        <w:spacing w:line="360" w:lineRule="auto"/>
        <w:ind w:firstLine="360"/>
        <w:jc w:val="both"/>
        <w:rPr>
          <w:bCs/>
          <w:sz w:val="28"/>
          <w:szCs w:val="28"/>
          <w:lang w:val="ru-RU"/>
        </w:rPr>
      </w:pPr>
      <w:r w:rsidRPr="006E181E">
        <w:rPr>
          <w:bCs/>
          <w:sz w:val="28"/>
          <w:szCs w:val="28"/>
          <w:lang w:val="ru-RU"/>
        </w:rPr>
        <w:t xml:space="preserve">- </w:t>
      </w:r>
      <w:r>
        <w:rPr>
          <w:bCs/>
          <w:sz w:val="28"/>
          <w:szCs w:val="28"/>
          <w:lang w:val="ru-RU"/>
        </w:rPr>
        <w:t>данных о карте местности (помещения).</w:t>
      </w:r>
    </w:p>
    <w:p w14:paraId="6D2AA629" w14:textId="77777777" w:rsidR="00AD5E3C" w:rsidRDefault="001503D1" w:rsidP="00814DD8">
      <w:pPr>
        <w:spacing w:line="360" w:lineRule="auto"/>
        <w:ind w:firstLine="360"/>
        <w:jc w:val="both"/>
        <w:rPr>
          <w:bCs/>
          <w:sz w:val="28"/>
          <w:szCs w:val="28"/>
          <w:lang w:val="ru-RU"/>
        </w:rPr>
      </w:pPr>
      <w:r w:rsidRPr="001503D1">
        <w:rPr>
          <w:bCs/>
          <w:sz w:val="28"/>
          <w:szCs w:val="28"/>
          <w:lang w:val="ru-RU"/>
        </w:rPr>
        <w:t xml:space="preserve">Для этого </w:t>
      </w:r>
      <w:r w:rsidR="00034944">
        <w:rPr>
          <w:bCs/>
          <w:sz w:val="28"/>
          <w:szCs w:val="28"/>
          <w:lang w:val="ru-RU"/>
        </w:rPr>
        <w:t xml:space="preserve">предлагается </w:t>
      </w:r>
      <w:r w:rsidRPr="001503D1">
        <w:rPr>
          <w:bCs/>
          <w:sz w:val="28"/>
          <w:szCs w:val="28"/>
          <w:lang w:val="ru-RU"/>
        </w:rPr>
        <w:t xml:space="preserve">использовать несколько </w:t>
      </w:r>
      <w:r w:rsidR="00034944">
        <w:rPr>
          <w:bCs/>
          <w:sz w:val="28"/>
          <w:szCs w:val="28"/>
          <w:lang w:val="ru-RU"/>
        </w:rPr>
        <w:t>устройств</w:t>
      </w:r>
      <w:r w:rsidR="00AD5E3C">
        <w:rPr>
          <w:bCs/>
          <w:sz w:val="28"/>
          <w:szCs w:val="28"/>
          <w:lang w:val="ru-RU"/>
        </w:rPr>
        <w:t>:</w:t>
      </w:r>
    </w:p>
    <w:p w14:paraId="18355773" w14:textId="77777777" w:rsidR="00AD5E3C" w:rsidRDefault="00AD5E3C" w:rsidP="00814DD8">
      <w:pPr>
        <w:spacing w:line="360" w:lineRule="auto"/>
        <w:ind w:firstLine="360"/>
        <w:jc w:val="both"/>
        <w:rPr>
          <w:bCs/>
          <w:sz w:val="28"/>
          <w:szCs w:val="28"/>
          <w:lang w:val="ru-RU"/>
        </w:rPr>
      </w:pPr>
      <w:r>
        <w:rPr>
          <w:bCs/>
          <w:sz w:val="28"/>
          <w:szCs w:val="28"/>
          <w:lang w:val="ru-RU"/>
        </w:rPr>
        <w:t xml:space="preserve"> - Устройство </w:t>
      </w:r>
      <w:r w:rsidR="001503D1" w:rsidRPr="001503D1">
        <w:rPr>
          <w:bCs/>
          <w:sz w:val="28"/>
          <w:szCs w:val="28"/>
          <w:lang w:val="ru-RU"/>
        </w:rPr>
        <w:t>для сбора информации</w:t>
      </w:r>
      <w:r>
        <w:rPr>
          <w:bCs/>
          <w:sz w:val="28"/>
          <w:szCs w:val="28"/>
          <w:lang w:val="ru-RU"/>
        </w:rPr>
        <w:t xml:space="preserve"> о картах (радио, видео, лазерные данные)</w:t>
      </w:r>
      <w:r w:rsidR="001503D1" w:rsidRPr="001503D1">
        <w:rPr>
          <w:bCs/>
          <w:sz w:val="28"/>
          <w:szCs w:val="28"/>
          <w:lang w:val="ru-RU"/>
        </w:rPr>
        <w:t xml:space="preserve"> и выполнения ограниченных вычислительных задач</w:t>
      </w:r>
      <w:r w:rsidR="00034944">
        <w:rPr>
          <w:bCs/>
          <w:sz w:val="28"/>
          <w:szCs w:val="28"/>
          <w:lang w:val="ru-RU"/>
        </w:rPr>
        <w:t xml:space="preserve"> (предобработка)</w:t>
      </w:r>
      <w:r>
        <w:rPr>
          <w:bCs/>
          <w:sz w:val="28"/>
          <w:szCs w:val="28"/>
          <w:lang w:val="ru-RU"/>
        </w:rPr>
        <w:t>.</w:t>
      </w:r>
      <w:r w:rsidR="007E7183">
        <w:rPr>
          <w:bCs/>
          <w:sz w:val="28"/>
          <w:szCs w:val="28"/>
          <w:lang w:val="ru-RU"/>
        </w:rPr>
        <w:t xml:space="preserve"> Разработка данного устройства не входит в периметр проекта. На этапе макетирования предлагается выбрать устройство для сбора информации о картах из доступных на рынке.</w:t>
      </w:r>
    </w:p>
    <w:p w14:paraId="5168A7A0" w14:textId="77777777" w:rsidR="001503D1" w:rsidRDefault="00AD5E3C" w:rsidP="00814DD8">
      <w:pPr>
        <w:spacing w:line="360" w:lineRule="auto"/>
        <w:ind w:firstLine="360"/>
        <w:jc w:val="both"/>
        <w:rPr>
          <w:bCs/>
          <w:sz w:val="28"/>
          <w:szCs w:val="28"/>
          <w:lang w:val="ru-RU"/>
        </w:rPr>
      </w:pPr>
      <w:r>
        <w:rPr>
          <w:bCs/>
          <w:sz w:val="28"/>
          <w:szCs w:val="28"/>
          <w:lang w:val="ru-RU"/>
        </w:rPr>
        <w:t>- С</w:t>
      </w:r>
      <w:r w:rsidR="001503D1" w:rsidRPr="001503D1">
        <w:rPr>
          <w:bCs/>
          <w:sz w:val="28"/>
          <w:szCs w:val="28"/>
          <w:lang w:val="ru-RU"/>
        </w:rPr>
        <w:t xml:space="preserve">ервер для предварительной и последующей обработки </w:t>
      </w:r>
      <w:r w:rsidR="00034944">
        <w:rPr>
          <w:bCs/>
          <w:sz w:val="28"/>
          <w:szCs w:val="28"/>
          <w:lang w:val="ru-RU"/>
        </w:rPr>
        <w:t>больших объемов данных</w:t>
      </w:r>
      <w:r w:rsidR="001503D1" w:rsidRPr="001503D1">
        <w:rPr>
          <w:bCs/>
          <w:sz w:val="28"/>
          <w:szCs w:val="28"/>
          <w:lang w:val="ru-RU"/>
        </w:rPr>
        <w:t>, хранения данных и визуализаций</w:t>
      </w:r>
      <w:r w:rsidR="007E7183">
        <w:rPr>
          <w:bCs/>
          <w:sz w:val="28"/>
          <w:szCs w:val="28"/>
          <w:lang w:val="ru-RU"/>
        </w:rPr>
        <w:t xml:space="preserve"> (КСО ИН)</w:t>
      </w:r>
      <w:r w:rsidR="001503D1" w:rsidRPr="001503D1">
        <w:rPr>
          <w:bCs/>
          <w:sz w:val="28"/>
          <w:szCs w:val="28"/>
          <w:lang w:val="ru-RU"/>
        </w:rPr>
        <w:t>.</w:t>
      </w:r>
    </w:p>
    <w:p w14:paraId="36F37E97" w14:textId="77777777" w:rsidR="00AD5E3C" w:rsidRPr="001503D1" w:rsidRDefault="00AD5E3C" w:rsidP="00814DD8">
      <w:pPr>
        <w:spacing w:line="360" w:lineRule="auto"/>
        <w:ind w:firstLine="360"/>
        <w:jc w:val="both"/>
        <w:rPr>
          <w:bCs/>
          <w:sz w:val="28"/>
          <w:szCs w:val="28"/>
          <w:lang w:val="ru-RU"/>
        </w:rPr>
      </w:pPr>
      <w:r>
        <w:rPr>
          <w:bCs/>
          <w:sz w:val="28"/>
          <w:szCs w:val="28"/>
          <w:lang w:val="ru-RU"/>
        </w:rPr>
        <w:t>- Навигационное устройство (МОБ или АТБ-С).</w:t>
      </w:r>
    </w:p>
    <w:p w14:paraId="364C3C0D" w14:textId="77777777" w:rsidR="00AD5E3C" w:rsidRDefault="00AD5E3C" w:rsidP="00814DD8">
      <w:pPr>
        <w:spacing w:line="360" w:lineRule="auto"/>
        <w:jc w:val="both"/>
        <w:rPr>
          <w:bCs/>
          <w:sz w:val="28"/>
          <w:szCs w:val="28"/>
          <w:lang w:val="ru-RU"/>
        </w:rPr>
      </w:pPr>
    </w:p>
    <w:p w14:paraId="25A8865B" w14:textId="77777777" w:rsidR="007E7183" w:rsidRDefault="007E7183" w:rsidP="00814DD8">
      <w:pPr>
        <w:spacing w:line="360" w:lineRule="auto"/>
        <w:ind w:firstLine="360"/>
        <w:jc w:val="both"/>
        <w:rPr>
          <w:bCs/>
          <w:sz w:val="28"/>
          <w:szCs w:val="28"/>
          <w:lang w:val="ru-RU"/>
        </w:rPr>
      </w:pPr>
      <w:r>
        <w:rPr>
          <w:bCs/>
          <w:sz w:val="28"/>
          <w:szCs w:val="28"/>
          <w:lang w:val="ru-RU"/>
        </w:rPr>
        <w:lastRenderedPageBreak/>
        <w:t xml:space="preserve">Система </w:t>
      </w:r>
      <w:r w:rsidR="00D312C3">
        <w:rPr>
          <w:bCs/>
          <w:sz w:val="28"/>
          <w:szCs w:val="28"/>
          <w:lang w:val="ru-RU"/>
        </w:rPr>
        <w:t xml:space="preserve">навигации </w:t>
      </w:r>
      <w:r>
        <w:rPr>
          <w:bCs/>
          <w:sz w:val="28"/>
          <w:szCs w:val="28"/>
          <w:lang w:val="ru-RU"/>
        </w:rPr>
        <w:t>может</w:t>
      </w:r>
      <w:r w:rsidR="001503D1" w:rsidRPr="001503D1">
        <w:rPr>
          <w:bCs/>
          <w:sz w:val="28"/>
          <w:szCs w:val="28"/>
          <w:lang w:val="ru-RU"/>
        </w:rPr>
        <w:t xml:space="preserve"> отличаться для двух </w:t>
      </w:r>
      <w:r>
        <w:rPr>
          <w:bCs/>
          <w:sz w:val="28"/>
          <w:szCs w:val="28"/>
          <w:lang w:val="ru-RU"/>
        </w:rPr>
        <w:t xml:space="preserve">сценариев использования – </w:t>
      </w:r>
      <w:r w:rsidR="001503D1" w:rsidRPr="001503D1">
        <w:rPr>
          <w:bCs/>
          <w:sz w:val="28"/>
          <w:szCs w:val="28"/>
          <w:lang w:val="ru-RU"/>
        </w:rPr>
        <w:t>снаружи</w:t>
      </w:r>
      <w:r>
        <w:rPr>
          <w:bCs/>
          <w:sz w:val="28"/>
          <w:szCs w:val="28"/>
          <w:lang w:val="ru-RU"/>
        </w:rPr>
        <w:t xml:space="preserve"> и внутри помещений</w:t>
      </w:r>
      <w:r w:rsidR="001503D1" w:rsidRPr="001503D1">
        <w:rPr>
          <w:bCs/>
          <w:sz w:val="28"/>
          <w:szCs w:val="28"/>
          <w:lang w:val="ru-RU"/>
        </w:rPr>
        <w:t xml:space="preserve">. </w:t>
      </w:r>
    </w:p>
    <w:p w14:paraId="4D371D69" w14:textId="77777777" w:rsidR="007E7183" w:rsidRDefault="001503D1" w:rsidP="00814DD8">
      <w:pPr>
        <w:spacing w:line="360" w:lineRule="auto"/>
        <w:ind w:firstLine="708"/>
        <w:jc w:val="both"/>
        <w:rPr>
          <w:bCs/>
          <w:sz w:val="28"/>
          <w:szCs w:val="28"/>
          <w:lang w:val="ru-RU"/>
        </w:rPr>
      </w:pPr>
      <w:r w:rsidRPr="001503D1">
        <w:rPr>
          <w:bCs/>
          <w:sz w:val="28"/>
          <w:szCs w:val="28"/>
          <w:lang w:val="ru-RU"/>
        </w:rPr>
        <w:t xml:space="preserve">Причина в том, что набор датчиков, используемых в каждом </w:t>
      </w:r>
      <w:r w:rsidR="007E7183">
        <w:rPr>
          <w:bCs/>
          <w:sz w:val="28"/>
          <w:szCs w:val="28"/>
          <w:lang w:val="ru-RU"/>
        </w:rPr>
        <w:t>случае</w:t>
      </w:r>
      <w:r w:rsidRPr="001503D1">
        <w:rPr>
          <w:bCs/>
          <w:sz w:val="28"/>
          <w:szCs w:val="28"/>
          <w:lang w:val="ru-RU"/>
        </w:rPr>
        <w:t xml:space="preserve">, </w:t>
      </w:r>
      <w:r w:rsidR="007E7183">
        <w:rPr>
          <w:bCs/>
          <w:sz w:val="28"/>
          <w:szCs w:val="28"/>
          <w:lang w:val="ru-RU"/>
        </w:rPr>
        <w:t>может быть</w:t>
      </w:r>
      <w:r w:rsidRPr="001503D1">
        <w:rPr>
          <w:bCs/>
          <w:sz w:val="28"/>
          <w:szCs w:val="28"/>
          <w:lang w:val="ru-RU"/>
        </w:rPr>
        <w:t xml:space="preserve"> разным. Например, LiDAR являются основным датчиком для обнаружения объектов на больших расстояниях, до сотен метров. Однако они не дают такого преимущества в условиях непосредственной близости, так как их поле зрения ограничено. </w:t>
      </w:r>
    </w:p>
    <w:p w14:paraId="56702281" w14:textId="77777777" w:rsidR="001503D1" w:rsidRPr="001503D1" w:rsidRDefault="001503D1" w:rsidP="00814DD8">
      <w:pPr>
        <w:spacing w:line="360" w:lineRule="auto"/>
        <w:ind w:firstLine="708"/>
        <w:jc w:val="both"/>
        <w:rPr>
          <w:bCs/>
          <w:sz w:val="28"/>
          <w:szCs w:val="28"/>
          <w:lang w:val="ru-RU"/>
        </w:rPr>
      </w:pPr>
      <w:r w:rsidRPr="001503D1">
        <w:rPr>
          <w:bCs/>
          <w:sz w:val="28"/>
          <w:szCs w:val="28"/>
          <w:lang w:val="ru-RU"/>
        </w:rPr>
        <w:t>С другой стороны, камеры глубины хорошо работают для распознавания объектов на коротких и средних расстояниях (&lt;</w:t>
      </w:r>
      <w:r w:rsidR="007E7183">
        <w:rPr>
          <w:bCs/>
          <w:sz w:val="28"/>
          <w:szCs w:val="28"/>
          <w:lang w:val="ru-RU"/>
        </w:rPr>
        <w:t>10</w:t>
      </w:r>
      <w:r w:rsidRPr="001503D1">
        <w:rPr>
          <w:bCs/>
          <w:sz w:val="28"/>
          <w:szCs w:val="28"/>
          <w:lang w:val="ru-RU"/>
        </w:rPr>
        <w:t xml:space="preserve"> м), но плохо справляются на больших расстояниях и в условиях </w:t>
      </w:r>
      <w:r w:rsidR="00034944">
        <w:rPr>
          <w:bCs/>
          <w:sz w:val="28"/>
          <w:szCs w:val="28"/>
          <w:lang w:val="ru-RU"/>
        </w:rPr>
        <w:t>плохого освещения</w:t>
      </w:r>
      <w:r w:rsidRPr="001503D1">
        <w:rPr>
          <w:bCs/>
          <w:sz w:val="28"/>
          <w:szCs w:val="28"/>
          <w:lang w:val="ru-RU"/>
        </w:rPr>
        <w:t>.</w:t>
      </w:r>
    </w:p>
    <w:p w14:paraId="26E89524" w14:textId="77777777" w:rsidR="007E7183" w:rsidRDefault="007E7183" w:rsidP="001503D1">
      <w:pPr>
        <w:rPr>
          <w:lang w:val="ru-RU"/>
        </w:rPr>
      </w:pPr>
    </w:p>
    <w:p w14:paraId="43AE5D98" w14:textId="77777777" w:rsidR="007E7183" w:rsidRPr="00037B41" w:rsidRDefault="007E7183" w:rsidP="007E7183">
      <w:pPr>
        <w:pStyle w:val="20"/>
        <w:rPr>
          <w:rFonts w:ascii="Times New Roman" w:hAnsi="Times New Roman" w:cs="Times New Roman"/>
          <w:sz w:val="28"/>
          <w:szCs w:val="28"/>
          <w:lang w:val="ru-RU"/>
        </w:rPr>
      </w:pPr>
      <w:bookmarkStart w:id="4" w:name="_Toc91598630"/>
      <w:r w:rsidRPr="00037B41">
        <w:rPr>
          <w:rFonts w:ascii="Times New Roman" w:hAnsi="Times New Roman" w:cs="Times New Roman"/>
          <w:sz w:val="28"/>
          <w:szCs w:val="28"/>
          <w:lang w:val="ru-RU"/>
        </w:rPr>
        <w:t>Основные датчики</w:t>
      </w:r>
      <w:r w:rsidR="00E02C00" w:rsidRPr="00037B41">
        <w:rPr>
          <w:rFonts w:ascii="Times New Roman" w:hAnsi="Times New Roman" w:cs="Times New Roman"/>
          <w:sz w:val="28"/>
          <w:szCs w:val="28"/>
          <w:lang w:val="ru-RU"/>
        </w:rPr>
        <w:t>, необходимые</w:t>
      </w:r>
      <w:r w:rsidRPr="00037B41">
        <w:rPr>
          <w:rFonts w:ascii="Times New Roman" w:hAnsi="Times New Roman" w:cs="Times New Roman"/>
          <w:sz w:val="28"/>
          <w:szCs w:val="28"/>
          <w:lang w:val="ru-RU"/>
        </w:rPr>
        <w:t xml:space="preserve">  НУ для работы внутри помещений</w:t>
      </w:r>
      <w:bookmarkEnd w:id="4"/>
    </w:p>
    <w:p w14:paraId="1349700E" w14:textId="77777777" w:rsidR="007E7183" w:rsidRPr="007E7183" w:rsidRDefault="007E7183" w:rsidP="00814DD8">
      <w:pPr>
        <w:spacing w:line="360" w:lineRule="auto"/>
        <w:ind w:firstLine="708"/>
        <w:jc w:val="both"/>
        <w:rPr>
          <w:bCs/>
          <w:sz w:val="28"/>
          <w:szCs w:val="28"/>
          <w:lang w:val="ru-RU"/>
        </w:rPr>
      </w:pPr>
      <w:r w:rsidRPr="007E7183">
        <w:rPr>
          <w:bCs/>
          <w:sz w:val="28"/>
          <w:szCs w:val="28"/>
          <w:lang w:val="ru-RU"/>
        </w:rPr>
        <w:t>Предлагаем</w:t>
      </w:r>
      <w:r>
        <w:rPr>
          <w:bCs/>
          <w:sz w:val="28"/>
          <w:szCs w:val="28"/>
          <w:lang w:val="ru-RU"/>
        </w:rPr>
        <w:t>ое</w:t>
      </w:r>
      <w:r w:rsidRPr="007E7183">
        <w:rPr>
          <w:bCs/>
          <w:sz w:val="28"/>
          <w:szCs w:val="28"/>
          <w:lang w:val="ru-RU"/>
        </w:rPr>
        <w:t xml:space="preserve"> </w:t>
      </w:r>
      <w:r>
        <w:rPr>
          <w:bCs/>
          <w:sz w:val="28"/>
          <w:szCs w:val="28"/>
          <w:lang w:val="ru-RU"/>
        </w:rPr>
        <w:t xml:space="preserve">НУ </w:t>
      </w:r>
      <w:r w:rsidRPr="007E7183">
        <w:rPr>
          <w:bCs/>
          <w:sz w:val="28"/>
          <w:szCs w:val="28"/>
          <w:lang w:val="ru-RU"/>
        </w:rPr>
        <w:t xml:space="preserve">для </w:t>
      </w:r>
      <w:r w:rsidR="00E02C00">
        <w:rPr>
          <w:bCs/>
          <w:sz w:val="28"/>
          <w:szCs w:val="28"/>
          <w:lang w:val="ru-RU"/>
        </w:rPr>
        <w:t>позиционирования внутри помещений</w:t>
      </w:r>
      <w:r w:rsidRPr="007E7183">
        <w:rPr>
          <w:bCs/>
          <w:sz w:val="28"/>
          <w:szCs w:val="28"/>
          <w:lang w:val="ru-RU"/>
        </w:rPr>
        <w:t xml:space="preserve"> представляет собой портативное устройство, содержащее необходимые датчики. Список предлагаемых датчиков</w:t>
      </w:r>
      <w:r w:rsidR="00E02C00">
        <w:rPr>
          <w:bCs/>
          <w:sz w:val="28"/>
          <w:szCs w:val="28"/>
          <w:lang w:val="ru-RU"/>
        </w:rPr>
        <w:t xml:space="preserve"> приведён</w:t>
      </w:r>
      <w:r w:rsidRPr="007E7183">
        <w:rPr>
          <w:bCs/>
          <w:sz w:val="28"/>
          <w:szCs w:val="28"/>
          <w:lang w:val="ru-RU"/>
        </w:rPr>
        <w:t xml:space="preserve">, все они </w:t>
      </w:r>
      <w:r w:rsidR="00E02C00">
        <w:rPr>
          <w:bCs/>
          <w:sz w:val="28"/>
          <w:szCs w:val="28"/>
          <w:lang w:val="ru-RU"/>
        </w:rPr>
        <w:t xml:space="preserve">должны быть </w:t>
      </w:r>
      <w:r w:rsidRPr="007E7183">
        <w:rPr>
          <w:bCs/>
          <w:sz w:val="28"/>
          <w:szCs w:val="28"/>
          <w:lang w:val="ru-RU"/>
        </w:rPr>
        <w:t xml:space="preserve">жестко </w:t>
      </w:r>
      <w:r w:rsidR="00E02C00">
        <w:rPr>
          <w:bCs/>
          <w:sz w:val="28"/>
          <w:szCs w:val="28"/>
          <w:lang w:val="ru-RU"/>
        </w:rPr>
        <w:t>связаны и синхронизированы по времени с точностью не хуже 1 мс</w:t>
      </w:r>
      <w:r w:rsidRPr="007E7183">
        <w:rPr>
          <w:bCs/>
          <w:sz w:val="28"/>
          <w:szCs w:val="28"/>
          <w:lang w:val="ru-RU"/>
        </w:rPr>
        <w:t>:</w:t>
      </w:r>
    </w:p>
    <w:p w14:paraId="035C88C7" w14:textId="4A35243D" w:rsidR="007E7183" w:rsidRPr="007E7183" w:rsidRDefault="00D312C3" w:rsidP="00814DD8">
      <w:pPr>
        <w:spacing w:line="360" w:lineRule="auto"/>
        <w:jc w:val="both"/>
        <w:rPr>
          <w:bCs/>
          <w:sz w:val="28"/>
          <w:szCs w:val="28"/>
          <w:lang w:val="ru-RU"/>
        </w:rPr>
      </w:pPr>
      <w:r w:rsidRPr="00D312C3">
        <w:rPr>
          <w:b/>
          <w:sz w:val="28"/>
          <w:szCs w:val="28"/>
          <w:lang w:val="ru-RU"/>
        </w:rPr>
        <w:t xml:space="preserve">- </w:t>
      </w:r>
      <w:r w:rsidR="007E7183" w:rsidRPr="00D312C3">
        <w:rPr>
          <w:b/>
          <w:sz w:val="28"/>
          <w:szCs w:val="28"/>
          <w:lang w:val="ru-RU"/>
        </w:rPr>
        <w:t>RGB-камера.</w:t>
      </w:r>
      <w:r w:rsidR="007E7183" w:rsidRPr="007E7183">
        <w:rPr>
          <w:bCs/>
          <w:sz w:val="28"/>
          <w:szCs w:val="28"/>
          <w:lang w:val="ru-RU"/>
        </w:rPr>
        <w:t xml:space="preserve"> </w:t>
      </w:r>
      <w:r w:rsidR="008415DA">
        <w:rPr>
          <w:bCs/>
          <w:sz w:val="28"/>
          <w:szCs w:val="28"/>
          <w:lang w:val="ru-RU"/>
        </w:rPr>
        <w:t>Например,</w:t>
      </w:r>
      <w:r w:rsidR="007E7183" w:rsidRPr="007E7183">
        <w:rPr>
          <w:bCs/>
          <w:sz w:val="28"/>
          <w:szCs w:val="28"/>
          <w:lang w:val="ru-RU"/>
        </w:rPr>
        <w:t xml:space="preserve"> промышленные камеры таких производителей, как Basler, Pointgrey и т.</w:t>
      </w:r>
      <w:r w:rsidR="007E7183">
        <w:rPr>
          <w:bCs/>
          <w:sz w:val="28"/>
          <w:szCs w:val="28"/>
          <w:lang w:val="ru-RU"/>
        </w:rPr>
        <w:t>д</w:t>
      </w:r>
      <w:r w:rsidR="007E7183" w:rsidRPr="007E7183">
        <w:rPr>
          <w:bCs/>
          <w:sz w:val="28"/>
          <w:szCs w:val="28"/>
          <w:lang w:val="ru-RU"/>
        </w:rPr>
        <w:t xml:space="preserve">. </w:t>
      </w:r>
      <w:r w:rsidR="007E7183">
        <w:rPr>
          <w:bCs/>
          <w:sz w:val="28"/>
          <w:szCs w:val="28"/>
          <w:lang w:val="ru-RU"/>
        </w:rPr>
        <w:t>Целесообразно</w:t>
      </w:r>
      <w:r w:rsidR="007E7183" w:rsidRPr="007E7183">
        <w:rPr>
          <w:bCs/>
          <w:sz w:val="28"/>
          <w:szCs w:val="28"/>
          <w:lang w:val="ru-RU"/>
        </w:rPr>
        <w:t xml:space="preserve"> рассмотреть возможность использования </w:t>
      </w:r>
      <w:r w:rsidR="007E7183">
        <w:rPr>
          <w:bCs/>
          <w:sz w:val="28"/>
          <w:szCs w:val="28"/>
          <w:lang w:val="ru-RU"/>
        </w:rPr>
        <w:t xml:space="preserve">камеры </w:t>
      </w:r>
      <w:r w:rsidR="007E7183" w:rsidRPr="007E7183">
        <w:rPr>
          <w:bCs/>
          <w:sz w:val="28"/>
          <w:szCs w:val="28"/>
          <w:lang w:val="ru-RU"/>
        </w:rPr>
        <w:t>смартфон</w:t>
      </w:r>
      <w:r w:rsidR="007E7183">
        <w:rPr>
          <w:bCs/>
          <w:sz w:val="28"/>
          <w:szCs w:val="28"/>
          <w:lang w:val="ru-RU"/>
        </w:rPr>
        <w:t xml:space="preserve">а и специального ПО для обработки – например </w:t>
      </w:r>
      <w:r w:rsidR="007E7183">
        <w:rPr>
          <w:bCs/>
          <w:sz w:val="28"/>
          <w:szCs w:val="28"/>
        </w:rPr>
        <w:t>OpenCamera</w:t>
      </w:r>
      <w:r w:rsidR="007E7183" w:rsidRPr="007E7183">
        <w:rPr>
          <w:bCs/>
          <w:sz w:val="28"/>
          <w:szCs w:val="28"/>
          <w:lang w:val="ru-RU"/>
        </w:rPr>
        <w:t xml:space="preserve"> </w:t>
      </w:r>
      <w:r w:rsidR="00F25789">
        <w:rPr>
          <w:bCs/>
          <w:sz w:val="28"/>
          <w:szCs w:val="28"/>
          <w:lang w:val="ru-RU"/>
        </w:rPr>
        <w:fldChar w:fldCharType="begin"/>
      </w:r>
      <w:r w:rsidR="00F25789">
        <w:rPr>
          <w:bCs/>
          <w:sz w:val="28"/>
          <w:szCs w:val="28"/>
          <w:lang w:val="ru-RU"/>
        </w:rPr>
        <w:instrText xml:space="preserve"> ADDIN ZOTERO_ITEM CSL_CITATION {"citationID":"q014hTHo","properties":{"formattedCitation":"[1]","plainCitation":"[1]","noteIndex":0},"citationItems":[{"id":253,"uris":["http://zotero.org/users/local/XvQpfN4m/items/RNP4L9KP"],"uri":["http://zotero.org/users/local/XvQpfN4m/items/RNP4L9KP"],"itemData":{"id":253,"type":"book","title":"Synchronized Smartphone Video Recording System of Depth and RGB Image Frames with Sub-millisecond Precision","author":[{"family":"Faizullin","given":"Marsel"},{"family":"Kornilova","given":"Anastasiya"},{"family":"Akhmetyanov","given":"Azat"},{"family":"Pakulev","given":"Konstantin"},{"family":"Sadkov","given":"Andrey"},{"family":"Ferrer","given":"Gonzalo"}],"issued":{"date-parts":[["2021",11,5]]}}}],"schema":"https://github.com/citation-style-language/schema/raw/master/csl-citation.json"} </w:instrText>
      </w:r>
      <w:r w:rsidR="00F25789">
        <w:rPr>
          <w:bCs/>
          <w:sz w:val="28"/>
          <w:szCs w:val="28"/>
          <w:lang w:val="ru-RU"/>
        </w:rPr>
        <w:fldChar w:fldCharType="separate"/>
      </w:r>
      <w:r w:rsidR="00F25789" w:rsidRPr="00F25789">
        <w:rPr>
          <w:sz w:val="28"/>
          <w:lang w:val="ru-RU"/>
        </w:rPr>
        <w:t>[1]</w:t>
      </w:r>
      <w:r w:rsidR="00F25789">
        <w:rPr>
          <w:bCs/>
          <w:sz w:val="28"/>
          <w:szCs w:val="28"/>
          <w:lang w:val="ru-RU"/>
        </w:rPr>
        <w:fldChar w:fldCharType="end"/>
      </w:r>
      <w:r w:rsidR="007E7183" w:rsidRPr="007E7183">
        <w:rPr>
          <w:bCs/>
          <w:sz w:val="28"/>
          <w:szCs w:val="28"/>
          <w:lang w:val="ru-RU"/>
        </w:rPr>
        <w:t>.</w:t>
      </w:r>
    </w:p>
    <w:p w14:paraId="0FF7FCE8" w14:textId="784FF029" w:rsidR="00D312C3" w:rsidRDefault="007E7183" w:rsidP="00814DD8">
      <w:pPr>
        <w:spacing w:line="360" w:lineRule="auto"/>
        <w:jc w:val="both"/>
        <w:rPr>
          <w:bCs/>
          <w:sz w:val="28"/>
          <w:szCs w:val="28"/>
          <w:lang w:val="ru-RU"/>
        </w:rPr>
      </w:pPr>
      <w:r w:rsidRPr="00D312C3">
        <w:rPr>
          <w:b/>
          <w:sz w:val="28"/>
          <w:szCs w:val="28"/>
          <w:lang w:val="ru-RU"/>
        </w:rPr>
        <w:t>- Камера глубины.</w:t>
      </w:r>
      <w:r w:rsidRPr="007E7183">
        <w:rPr>
          <w:bCs/>
          <w:sz w:val="28"/>
          <w:szCs w:val="28"/>
          <w:lang w:val="ru-RU"/>
        </w:rPr>
        <w:t xml:space="preserve"> Эт</w:t>
      </w:r>
      <w:r w:rsidR="006E181E">
        <w:rPr>
          <w:bCs/>
          <w:sz w:val="28"/>
          <w:szCs w:val="28"/>
          <w:lang w:val="ru-RU"/>
        </w:rPr>
        <w:t>от</w:t>
      </w:r>
      <w:r w:rsidRPr="007E7183">
        <w:rPr>
          <w:bCs/>
          <w:sz w:val="28"/>
          <w:szCs w:val="28"/>
          <w:lang w:val="ru-RU"/>
        </w:rPr>
        <w:t xml:space="preserve"> </w:t>
      </w:r>
      <w:r w:rsidR="006E181E">
        <w:rPr>
          <w:bCs/>
          <w:sz w:val="28"/>
          <w:szCs w:val="28"/>
          <w:lang w:val="ru-RU"/>
        </w:rPr>
        <w:t>сенсор</w:t>
      </w:r>
      <w:r w:rsidRPr="007E7183">
        <w:rPr>
          <w:bCs/>
          <w:sz w:val="28"/>
          <w:szCs w:val="28"/>
          <w:lang w:val="ru-RU"/>
        </w:rPr>
        <w:t xml:space="preserve"> измеря</w:t>
      </w:r>
      <w:r w:rsidR="006E181E">
        <w:rPr>
          <w:bCs/>
          <w:sz w:val="28"/>
          <w:szCs w:val="28"/>
          <w:lang w:val="ru-RU"/>
        </w:rPr>
        <w:t>е</w:t>
      </w:r>
      <w:r w:rsidRPr="007E7183">
        <w:rPr>
          <w:bCs/>
          <w:sz w:val="28"/>
          <w:szCs w:val="28"/>
          <w:lang w:val="ru-RU"/>
        </w:rPr>
        <w:t xml:space="preserve">т </w:t>
      </w:r>
      <w:r w:rsidR="00E02C00">
        <w:rPr>
          <w:bCs/>
          <w:sz w:val="28"/>
          <w:szCs w:val="28"/>
          <w:lang w:val="ru-RU"/>
        </w:rPr>
        <w:t>дальность до преграды</w:t>
      </w:r>
      <w:r w:rsidRPr="007E7183">
        <w:rPr>
          <w:bCs/>
          <w:sz w:val="28"/>
          <w:szCs w:val="28"/>
          <w:lang w:val="ru-RU"/>
        </w:rPr>
        <w:t xml:space="preserve">. </w:t>
      </w:r>
      <w:r w:rsidR="00E02C00">
        <w:rPr>
          <w:bCs/>
          <w:sz w:val="28"/>
          <w:szCs w:val="28"/>
          <w:lang w:val="ru-RU"/>
        </w:rPr>
        <w:t>Есть несколько аппаратных вариантов реализации</w:t>
      </w:r>
      <w:r w:rsidRPr="007E7183">
        <w:rPr>
          <w:bCs/>
          <w:sz w:val="28"/>
          <w:szCs w:val="28"/>
          <w:lang w:val="ru-RU"/>
        </w:rPr>
        <w:t>: стерео</w:t>
      </w:r>
      <w:r w:rsidR="006E181E">
        <w:rPr>
          <w:bCs/>
          <w:sz w:val="28"/>
          <w:szCs w:val="28"/>
          <w:lang w:val="ru-RU"/>
        </w:rPr>
        <w:t>пара</w:t>
      </w:r>
      <w:r w:rsidRPr="007E7183">
        <w:rPr>
          <w:bCs/>
          <w:sz w:val="28"/>
          <w:szCs w:val="28"/>
          <w:lang w:val="ru-RU"/>
        </w:rPr>
        <w:t>, активн</w:t>
      </w:r>
      <w:r w:rsidR="006E181E">
        <w:rPr>
          <w:bCs/>
          <w:sz w:val="28"/>
          <w:szCs w:val="28"/>
          <w:lang w:val="ru-RU"/>
        </w:rPr>
        <w:t>ая</w:t>
      </w:r>
      <w:r w:rsidRPr="007E7183">
        <w:rPr>
          <w:bCs/>
          <w:sz w:val="28"/>
          <w:szCs w:val="28"/>
          <w:lang w:val="ru-RU"/>
        </w:rPr>
        <w:t xml:space="preserve"> стерео</w:t>
      </w:r>
      <w:r w:rsidR="006E181E">
        <w:rPr>
          <w:bCs/>
          <w:sz w:val="28"/>
          <w:szCs w:val="28"/>
          <w:lang w:val="ru-RU"/>
        </w:rPr>
        <w:t>пара</w:t>
      </w:r>
      <w:r w:rsidRPr="007E7183">
        <w:rPr>
          <w:bCs/>
          <w:sz w:val="28"/>
          <w:szCs w:val="28"/>
          <w:lang w:val="ru-RU"/>
        </w:rPr>
        <w:t xml:space="preserve">, </w:t>
      </w:r>
      <w:r w:rsidR="006E181E">
        <w:rPr>
          <w:bCs/>
          <w:sz w:val="28"/>
          <w:szCs w:val="28"/>
          <w:lang w:val="ru-RU"/>
        </w:rPr>
        <w:t xml:space="preserve">использование </w:t>
      </w:r>
      <w:r w:rsidRPr="007E7183">
        <w:rPr>
          <w:bCs/>
          <w:sz w:val="28"/>
          <w:szCs w:val="28"/>
          <w:lang w:val="ru-RU"/>
        </w:rPr>
        <w:t>врем</w:t>
      </w:r>
      <w:r w:rsidR="006E181E">
        <w:rPr>
          <w:bCs/>
          <w:sz w:val="28"/>
          <w:szCs w:val="28"/>
          <w:lang w:val="ru-RU"/>
        </w:rPr>
        <w:t>ени</w:t>
      </w:r>
      <w:r w:rsidRPr="007E7183">
        <w:rPr>
          <w:bCs/>
          <w:sz w:val="28"/>
          <w:szCs w:val="28"/>
          <w:lang w:val="ru-RU"/>
        </w:rPr>
        <w:t xml:space="preserve"> полета</w:t>
      </w:r>
      <w:r w:rsidR="006E181E">
        <w:rPr>
          <w:bCs/>
          <w:sz w:val="28"/>
          <w:szCs w:val="28"/>
          <w:lang w:val="ru-RU"/>
        </w:rPr>
        <w:t xml:space="preserve"> (</w:t>
      </w:r>
      <w:r w:rsidR="006E181E">
        <w:rPr>
          <w:bCs/>
          <w:sz w:val="28"/>
          <w:szCs w:val="28"/>
        </w:rPr>
        <w:t>Time</w:t>
      </w:r>
      <w:r w:rsidR="006E181E" w:rsidRPr="006E181E">
        <w:rPr>
          <w:bCs/>
          <w:sz w:val="28"/>
          <w:szCs w:val="28"/>
          <w:lang w:val="ru-RU"/>
        </w:rPr>
        <w:t xml:space="preserve"> </w:t>
      </w:r>
      <w:r w:rsidR="006E181E">
        <w:rPr>
          <w:bCs/>
          <w:sz w:val="28"/>
          <w:szCs w:val="28"/>
        </w:rPr>
        <w:t>Of</w:t>
      </w:r>
      <w:r w:rsidR="006E181E" w:rsidRPr="006E181E">
        <w:rPr>
          <w:bCs/>
          <w:sz w:val="28"/>
          <w:szCs w:val="28"/>
          <w:lang w:val="ru-RU"/>
        </w:rPr>
        <w:t xml:space="preserve"> </w:t>
      </w:r>
      <w:r w:rsidR="006E181E">
        <w:rPr>
          <w:bCs/>
          <w:sz w:val="28"/>
          <w:szCs w:val="28"/>
        </w:rPr>
        <w:t>Flight</w:t>
      </w:r>
      <w:r w:rsidR="006E181E" w:rsidRPr="00D312C3">
        <w:rPr>
          <w:bCs/>
          <w:sz w:val="28"/>
          <w:szCs w:val="28"/>
          <w:lang w:val="ru-RU"/>
        </w:rPr>
        <w:t>)</w:t>
      </w:r>
      <w:r w:rsidRPr="007E7183">
        <w:rPr>
          <w:bCs/>
          <w:sz w:val="28"/>
          <w:szCs w:val="28"/>
          <w:lang w:val="ru-RU"/>
        </w:rPr>
        <w:t xml:space="preserve">. </w:t>
      </w:r>
      <w:r w:rsidR="00E02C00">
        <w:rPr>
          <w:bCs/>
          <w:sz w:val="28"/>
          <w:szCs w:val="28"/>
          <w:lang w:val="ru-RU"/>
        </w:rPr>
        <w:t xml:space="preserve">Например, </w:t>
      </w:r>
      <w:r w:rsidR="00D312C3" w:rsidRPr="007E7183">
        <w:rPr>
          <w:bCs/>
          <w:sz w:val="28"/>
          <w:szCs w:val="28"/>
          <w:lang w:val="ru-RU"/>
        </w:rPr>
        <w:t>Kinect Azure DK</w:t>
      </w:r>
      <w:r w:rsidR="009B48F0">
        <w:rPr>
          <w:bCs/>
          <w:sz w:val="28"/>
          <w:szCs w:val="28"/>
          <w:lang w:val="ru-RU"/>
        </w:rPr>
        <w:t xml:space="preserve"> (в пояснительной записке приводится подробное описание устройства)</w:t>
      </w:r>
      <w:r w:rsidR="00D312C3" w:rsidRPr="007E7183">
        <w:rPr>
          <w:bCs/>
          <w:sz w:val="28"/>
          <w:szCs w:val="28"/>
          <w:lang w:val="ru-RU"/>
        </w:rPr>
        <w:t xml:space="preserve"> </w:t>
      </w:r>
      <w:r w:rsidRPr="007E7183">
        <w:rPr>
          <w:bCs/>
          <w:sz w:val="28"/>
          <w:szCs w:val="28"/>
          <w:lang w:val="ru-RU"/>
        </w:rPr>
        <w:t xml:space="preserve">и </w:t>
      </w:r>
      <w:r>
        <w:rPr>
          <w:bCs/>
          <w:sz w:val="28"/>
          <w:szCs w:val="28"/>
        </w:rPr>
        <w:t>R</w:t>
      </w:r>
      <w:r w:rsidRPr="007E7183">
        <w:rPr>
          <w:bCs/>
          <w:sz w:val="28"/>
          <w:szCs w:val="28"/>
          <w:lang w:val="ru-RU"/>
        </w:rPr>
        <w:t>eal</w:t>
      </w:r>
      <w:r w:rsidRPr="00E02C00">
        <w:rPr>
          <w:bCs/>
          <w:sz w:val="28"/>
          <w:szCs w:val="28"/>
          <w:lang w:val="ru-RU"/>
        </w:rPr>
        <w:t xml:space="preserve"> </w:t>
      </w:r>
      <w:r>
        <w:rPr>
          <w:bCs/>
          <w:sz w:val="28"/>
          <w:szCs w:val="28"/>
        </w:rPr>
        <w:t>S</w:t>
      </w:r>
      <w:r w:rsidRPr="007E7183">
        <w:rPr>
          <w:bCs/>
          <w:sz w:val="28"/>
          <w:szCs w:val="28"/>
          <w:lang w:val="ru-RU"/>
        </w:rPr>
        <w:t xml:space="preserve">ense RS 435 / 435i. </w:t>
      </w:r>
      <w:r w:rsidR="00E02C00">
        <w:rPr>
          <w:bCs/>
          <w:sz w:val="28"/>
          <w:szCs w:val="28"/>
          <w:lang w:val="ru-RU"/>
        </w:rPr>
        <w:t xml:space="preserve">Вместо камеры глубины можно использовать </w:t>
      </w:r>
      <w:r w:rsidRPr="007E7183">
        <w:rPr>
          <w:bCs/>
          <w:sz w:val="28"/>
          <w:szCs w:val="28"/>
          <w:lang w:val="ru-RU"/>
        </w:rPr>
        <w:t xml:space="preserve">решения </w:t>
      </w:r>
      <w:r w:rsidR="00E02C00">
        <w:rPr>
          <w:bCs/>
          <w:sz w:val="28"/>
          <w:szCs w:val="28"/>
          <w:lang w:val="ru-RU"/>
        </w:rPr>
        <w:t>на основе стереокамер, однако это существенно увеличивает габариты устройства</w:t>
      </w:r>
      <w:r w:rsidRPr="007E7183">
        <w:rPr>
          <w:bCs/>
          <w:sz w:val="28"/>
          <w:szCs w:val="28"/>
          <w:lang w:val="ru-RU"/>
        </w:rPr>
        <w:t>.</w:t>
      </w:r>
      <w:r w:rsidR="00D312C3">
        <w:rPr>
          <w:bCs/>
          <w:sz w:val="28"/>
          <w:szCs w:val="28"/>
          <w:lang w:val="ru-RU"/>
        </w:rPr>
        <w:t xml:space="preserve"> </w:t>
      </w:r>
    </w:p>
    <w:p w14:paraId="37AE161E" w14:textId="77777777" w:rsidR="007E7183" w:rsidRPr="007E7183" w:rsidRDefault="007E7183" w:rsidP="00814DD8">
      <w:pPr>
        <w:spacing w:line="360" w:lineRule="auto"/>
        <w:ind w:firstLine="708"/>
        <w:jc w:val="both"/>
        <w:rPr>
          <w:bCs/>
          <w:sz w:val="28"/>
          <w:szCs w:val="28"/>
          <w:lang w:val="ru-RU"/>
        </w:rPr>
      </w:pPr>
      <w:r w:rsidRPr="007E7183">
        <w:rPr>
          <w:bCs/>
          <w:sz w:val="28"/>
          <w:szCs w:val="28"/>
          <w:lang w:val="ru-RU"/>
        </w:rPr>
        <w:t xml:space="preserve">- </w:t>
      </w:r>
      <w:r>
        <w:rPr>
          <w:bCs/>
          <w:sz w:val="28"/>
          <w:szCs w:val="28"/>
        </w:rPr>
        <w:t>IMU</w:t>
      </w:r>
      <w:r w:rsidRPr="007E7183">
        <w:rPr>
          <w:bCs/>
          <w:sz w:val="28"/>
          <w:szCs w:val="28"/>
          <w:lang w:val="ru-RU"/>
        </w:rPr>
        <w:t xml:space="preserve">. </w:t>
      </w:r>
      <w:r w:rsidR="00E02C00">
        <w:rPr>
          <w:bCs/>
          <w:sz w:val="28"/>
          <w:szCs w:val="28"/>
          <w:lang w:val="ru-RU"/>
        </w:rPr>
        <w:t>Стандартный датчик включает</w:t>
      </w:r>
      <w:r w:rsidRPr="007E7183">
        <w:rPr>
          <w:bCs/>
          <w:sz w:val="28"/>
          <w:szCs w:val="28"/>
          <w:lang w:val="ru-RU"/>
        </w:rPr>
        <w:t xml:space="preserve"> 3-х осев</w:t>
      </w:r>
      <w:r w:rsidR="00E02C00">
        <w:rPr>
          <w:bCs/>
          <w:sz w:val="28"/>
          <w:szCs w:val="28"/>
          <w:lang w:val="ru-RU"/>
        </w:rPr>
        <w:t>ые</w:t>
      </w:r>
      <w:r w:rsidRPr="007E7183">
        <w:rPr>
          <w:bCs/>
          <w:sz w:val="28"/>
          <w:szCs w:val="28"/>
          <w:lang w:val="ru-RU"/>
        </w:rPr>
        <w:t xml:space="preserve"> гироскоп, акселерометра и магнитометра. </w:t>
      </w:r>
      <w:r w:rsidR="00E02C00">
        <w:rPr>
          <w:bCs/>
          <w:sz w:val="28"/>
          <w:szCs w:val="28"/>
          <w:lang w:val="ru-RU"/>
        </w:rPr>
        <w:t xml:space="preserve">Например, </w:t>
      </w:r>
      <w:r w:rsidR="00E02C00">
        <w:rPr>
          <w:bCs/>
          <w:sz w:val="28"/>
          <w:szCs w:val="28"/>
        </w:rPr>
        <w:t>MEMS</w:t>
      </w:r>
      <w:r w:rsidR="00E02C00" w:rsidRPr="00E02C00">
        <w:rPr>
          <w:bCs/>
          <w:sz w:val="28"/>
          <w:szCs w:val="28"/>
          <w:lang w:val="ru-RU"/>
        </w:rPr>
        <w:t xml:space="preserve"> </w:t>
      </w:r>
      <w:r w:rsidR="00E02C00">
        <w:rPr>
          <w:bCs/>
          <w:sz w:val="28"/>
          <w:szCs w:val="28"/>
        </w:rPr>
        <w:t>IMU</w:t>
      </w:r>
      <w:r w:rsidR="00E02C00" w:rsidRPr="00E02C00">
        <w:rPr>
          <w:bCs/>
          <w:sz w:val="28"/>
          <w:szCs w:val="28"/>
          <w:lang w:val="ru-RU"/>
        </w:rPr>
        <w:t xml:space="preserve"> </w:t>
      </w:r>
      <w:r w:rsidR="00E02C00">
        <w:rPr>
          <w:bCs/>
          <w:sz w:val="28"/>
          <w:szCs w:val="28"/>
        </w:rPr>
        <w:t>Bosch</w:t>
      </w:r>
      <w:r w:rsidR="00E02C00" w:rsidRPr="00E02C00">
        <w:rPr>
          <w:bCs/>
          <w:sz w:val="28"/>
          <w:szCs w:val="28"/>
          <w:lang w:val="ru-RU"/>
        </w:rPr>
        <w:t xml:space="preserve"> </w:t>
      </w:r>
      <w:r w:rsidR="00E02C00">
        <w:rPr>
          <w:bCs/>
          <w:sz w:val="28"/>
          <w:szCs w:val="28"/>
          <w:lang w:val="ru-RU"/>
        </w:rPr>
        <w:t xml:space="preserve">или </w:t>
      </w:r>
      <w:r w:rsidR="00E02C00">
        <w:rPr>
          <w:bCs/>
          <w:sz w:val="28"/>
          <w:szCs w:val="28"/>
        </w:rPr>
        <w:t>Analog</w:t>
      </w:r>
      <w:r w:rsidR="00E02C00" w:rsidRPr="00E02C00">
        <w:rPr>
          <w:bCs/>
          <w:sz w:val="28"/>
          <w:szCs w:val="28"/>
          <w:lang w:val="ru-RU"/>
        </w:rPr>
        <w:t xml:space="preserve"> </w:t>
      </w:r>
      <w:r w:rsidR="00E02C00">
        <w:rPr>
          <w:bCs/>
          <w:sz w:val="28"/>
          <w:szCs w:val="28"/>
        </w:rPr>
        <w:t>devices</w:t>
      </w:r>
      <w:r w:rsidR="00E02C00" w:rsidRPr="00E02C00">
        <w:rPr>
          <w:bCs/>
          <w:sz w:val="28"/>
          <w:szCs w:val="28"/>
          <w:lang w:val="ru-RU"/>
        </w:rPr>
        <w:t xml:space="preserve"> </w:t>
      </w:r>
      <w:r w:rsidR="00E02C00">
        <w:rPr>
          <w:bCs/>
          <w:sz w:val="28"/>
          <w:szCs w:val="28"/>
          <w:lang w:val="ru-RU"/>
        </w:rPr>
        <w:t xml:space="preserve">обеспечивают необходимую точность, габариты и энергопотребление. </w:t>
      </w:r>
    </w:p>
    <w:p w14:paraId="2C933B77" w14:textId="77777777" w:rsidR="007E7183" w:rsidRDefault="007E7183" w:rsidP="00814DD8">
      <w:pPr>
        <w:spacing w:line="360" w:lineRule="auto"/>
        <w:ind w:firstLine="708"/>
        <w:jc w:val="both"/>
        <w:rPr>
          <w:bCs/>
          <w:sz w:val="28"/>
          <w:szCs w:val="28"/>
          <w:lang w:val="ru-RU"/>
        </w:rPr>
      </w:pPr>
      <w:r w:rsidRPr="007E7183">
        <w:rPr>
          <w:bCs/>
          <w:sz w:val="28"/>
          <w:szCs w:val="28"/>
        </w:rPr>
        <w:lastRenderedPageBreak/>
        <w:t xml:space="preserve">- RF </w:t>
      </w:r>
      <w:r w:rsidRPr="007E7183">
        <w:rPr>
          <w:bCs/>
          <w:sz w:val="28"/>
          <w:szCs w:val="28"/>
          <w:lang w:val="ru-RU"/>
        </w:rPr>
        <w:t>датчик</w:t>
      </w:r>
      <w:r w:rsidRPr="007E7183">
        <w:rPr>
          <w:bCs/>
          <w:sz w:val="28"/>
          <w:szCs w:val="28"/>
        </w:rPr>
        <w:t xml:space="preserve"> (Wi-Fi, BLE). </w:t>
      </w:r>
      <w:r w:rsidR="00E02C00">
        <w:rPr>
          <w:bCs/>
          <w:sz w:val="28"/>
          <w:szCs w:val="28"/>
          <w:lang w:val="ru-RU"/>
        </w:rPr>
        <w:t xml:space="preserve">Использование радиокарты позволяет </w:t>
      </w:r>
      <w:r w:rsidRPr="007E7183">
        <w:rPr>
          <w:bCs/>
          <w:sz w:val="28"/>
          <w:szCs w:val="28"/>
          <w:lang w:val="ru-RU"/>
        </w:rPr>
        <w:t xml:space="preserve">сделать </w:t>
      </w:r>
      <w:r>
        <w:rPr>
          <w:bCs/>
          <w:sz w:val="28"/>
          <w:szCs w:val="28"/>
          <w:lang w:val="ru-RU"/>
        </w:rPr>
        <w:t>грубую (3-5 м)</w:t>
      </w:r>
      <w:r w:rsidRPr="007E7183">
        <w:rPr>
          <w:bCs/>
          <w:sz w:val="28"/>
          <w:szCs w:val="28"/>
          <w:lang w:val="ru-RU"/>
        </w:rPr>
        <w:t xml:space="preserve"> оценку позиции</w:t>
      </w:r>
      <w:r w:rsidR="00E02C00">
        <w:rPr>
          <w:bCs/>
          <w:sz w:val="28"/>
          <w:szCs w:val="28"/>
          <w:lang w:val="ru-RU"/>
        </w:rPr>
        <w:t xml:space="preserve"> и сократить необходимые вычислительные ресурсы для решения задачи точного позиционирования с использованием </w:t>
      </w:r>
      <w:r w:rsidR="00E02C00">
        <w:rPr>
          <w:bCs/>
          <w:sz w:val="28"/>
          <w:szCs w:val="28"/>
        </w:rPr>
        <w:t>AI</w:t>
      </w:r>
      <w:r w:rsidR="00E02C00" w:rsidRPr="00E02C00">
        <w:rPr>
          <w:bCs/>
          <w:sz w:val="28"/>
          <w:szCs w:val="28"/>
          <w:lang w:val="ru-RU"/>
        </w:rPr>
        <w:t>-</w:t>
      </w:r>
      <w:r w:rsidR="00E02C00">
        <w:rPr>
          <w:bCs/>
          <w:sz w:val="28"/>
          <w:szCs w:val="28"/>
          <w:lang w:val="ru-RU"/>
        </w:rPr>
        <w:t>методов и данных камеры.</w:t>
      </w:r>
    </w:p>
    <w:p w14:paraId="275D1169" w14:textId="77777777" w:rsidR="00D312C3" w:rsidRPr="007E7183" w:rsidRDefault="00D312C3" w:rsidP="00814DD8">
      <w:pPr>
        <w:spacing w:line="360" w:lineRule="auto"/>
        <w:ind w:firstLine="708"/>
        <w:jc w:val="both"/>
        <w:rPr>
          <w:bCs/>
          <w:sz w:val="28"/>
          <w:szCs w:val="28"/>
          <w:lang w:val="ru-RU"/>
        </w:rPr>
      </w:pPr>
      <w:r>
        <w:rPr>
          <w:bCs/>
          <w:sz w:val="28"/>
          <w:szCs w:val="28"/>
          <w:lang w:val="ru-RU"/>
        </w:rPr>
        <w:t xml:space="preserve">Примером НУ может служить </w:t>
      </w:r>
      <w:r w:rsidRPr="00D312C3">
        <w:rPr>
          <w:bCs/>
          <w:sz w:val="28"/>
          <w:szCs w:val="28"/>
          <w:lang w:val="ru-RU"/>
        </w:rPr>
        <w:t>набор разработчика</w:t>
      </w:r>
      <w:r>
        <w:rPr>
          <w:bCs/>
          <w:sz w:val="28"/>
          <w:szCs w:val="28"/>
          <w:lang w:val="ru-RU"/>
        </w:rPr>
        <w:t xml:space="preserve"> </w:t>
      </w:r>
      <w:r w:rsidRPr="007E7183">
        <w:rPr>
          <w:bCs/>
          <w:sz w:val="28"/>
          <w:szCs w:val="28"/>
          <w:lang w:val="ru-RU"/>
        </w:rPr>
        <w:t>Kinect Azure DK</w:t>
      </w:r>
      <w:r>
        <w:rPr>
          <w:bCs/>
          <w:sz w:val="28"/>
          <w:szCs w:val="28"/>
          <w:lang w:val="ru-RU"/>
        </w:rPr>
        <w:t xml:space="preserve"> предназначен</w:t>
      </w:r>
      <w:r w:rsidRPr="00D312C3">
        <w:rPr>
          <w:bCs/>
          <w:sz w:val="28"/>
          <w:szCs w:val="28"/>
          <w:lang w:val="ru-RU"/>
        </w:rPr>
        <w:t xml:space="preserve"> для создания современных моделей компьютерного зрения. Оснащен лучшим в своем классе датчиком глубины, массивом пространственных микрофонов на 360˚, 12 Мп камерой RGB и датчиком </w:t>
      </w:r>
      <w:r>
        <w:rPr>
          <w:bCs/>
          <w:sz w:val="28"/>
          <w:szCs w:val="28"/>
        </w:rPr>
        <w:t>IMU</w:t>
      </w:r>
      <w:r w:rsidRPr="00D312C3">
        <w:rPr>
          <w:bCs/>
          <w:sz w:val="28"/>
          <w:szCs w:val="28"/>
          <w:lang w:val="ru-RU"/>
        </w:rPr>
        <w:t xml:space="preserve">. Усовершенствованные сенсоры искусственного интеллекта позволят создавать сложные модели компьютерного зрения.  1-мегапиксельный датчик глубины оснащен широким и узким полем обзора (FOV). Массив с 7 микрофонами предназначен для передачи речи и звука в дальней зоне, а 12-Мп RGB видеокамера - для дополнительного цветового потока. Оснащен </w:t>
      </w:r>
      <w:r>
        <w:rPr>
          <w:bCs/>
          <w:sz w:val="28"/>
          <w:szCs w:val="28"/>
        </w:rPr>
        <w:t>IMU</w:t>
      </w:r>
      <w:r w:rsidRPr="00D312C3">
        <w:rPr>
          <w:bCs/>
          <w:sz w:val="28"/>
          <w:szCs w:val="28"/>
          <w:lang w:val="ru-RU"/>
        </w:rPr>
        <w:t>. Имеет внешние контакты синхронизации для простой синхронизации потоков датчиков с нескольких устройств Kinect.</w:t>
      </w:r>
    </w:p>
    <w:p w14:paraId="3871A011" w14:textId="77777777" w:rsidR="004F6A12" w:rsidRDefault="004F6A12" w:rsidP="004F6A12">
      <w:pPr>
        <w:spacing w:line="312" w:lineRule="auto"/>
        <w:jc w:val="both"/>
        <w:rPr>
          <w:bCs/>
          <w:sz w:val="28"/>
          <w:szCs w:val="28"/>
          <w:lang w:val="ru-RU"/>
        </w:rPr>
      </w:pPr>
    </w:p>
    <w:p w14:paraId="7A168B7B" w14:textId="77777777" w:rsidR="004F6A12" w:rsidRPr="00037B41" w:rsidRDefault="004F6A12" w:rsidP="004F6A12">
      <w:pPr>
        <w:pStyle w:val="20"/>
        <w:rPr>
          <w:rFonts w:ascii="Times New Roman" w:hAnsi="Times New Roman" w:cs="Times New Roman"/>
          <w:sz w:val="28"/>
          <w:szCs w:val="28"/>
          <w:lang w:val="ru-RU"/>
        </w:rPr>
      </w:pPr>
      <w:bookmarkStart w:id="5" w:name="_Toc91598631"/>
      <w:r w:rsidRPr="00037B41">
        <w:rPr>
          <w:rFonts w:ascii="Times New Roman" w:hAnsi="Times New Roman" w:cs="Times New Roman"/>
          <w:sz w:val="28"/>
          <w:szCs w:val="28"/>
          <w:lang w:val="ru-RU"/>
        </w:rPr>
        <w:t>Основные алгоритмы, необходимые НУ для работы внутри помещений</w:t>
      </w:r>
      <w:bookmarkEnd w:id="5"/>
    </w:p>
    <w:p w14:paraId="4DF1EFAF" w14:textId="77777777" w:rsidR="004F6A12" w:rsidRDefault="004F6A12" w:rsidP="004F6A12">
      <w:pPr>
        <w:jc w:val="center"/>
        <w:rPr>
          <w:rFonts w:ascii="Calibri" w:eastAsia="Calibri" w:hAnsi="Calibri" w:cs="Calibri"/>
        </w:rPr>
      </w:pPr>
      <w:r>
        <w:rPr>
          <w:rFonts w:ascii="Calibri" w:eastAsia="Calibri" w:hAnsi="Calibri" w:cs="Calibri"/>
          <w:noProof/>
        </w:rPr>
        <w:drawing>
          <wp:inline distT="114300" distB="114300" distL="114300" distR="114300" wp14:anchorId="569112D8" wp14:editId="168CD365">
            <wp:extent cx="2898938" cy="2040406"/>
            <wp:effectExtent l="0" t="0" r="0" b="0"/>
            <wp:docPr id="1" name="image1.png" descr="Graphical user interface, application, Teams&#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6"/>
                    <a:srcRect/>
                    <a:stretch>
                      <a:fillRect/>
                    </a:stretch>
                  </pic:blipFill>
                  <pic:spPr>
                    <a:xfrm>
                      <a:off x="0" y="0"/>
                      <a:ext cx="2898938" cy="2040406"/>
                    </a:xfrm>
                    <a:prstGeom prst="rect">
                      <a:avLst/>
                    </a:prstGeom>
                    <a:ln/>
                  </pic:spPr>
                </pic:pic>
              </a:graphicData>
            </a:graphic>
          </wp:inline>
        </w:drawing>
      </w:r>
    </w:p>
    <w:p w14:paraId="5584EC1B" w14:textId="77777777" w:rsidR="004F6A12" w:rsidRPr="004F6A12" w:rsidRDefault="004F6A12" w:rsidP="004F6A12">
      <w:pPr>
        <w:spacing w:line="312" w:lineRule="auto"/>
        <w:ind w:firstLine="708"/>
        <w:jc w:val="both"/>
        <w:rPr>
          <w:bCs/>
          <w:sz w:val="28"/>
          <w:szCs w:val="28"/>
          <w:lang w:val="ru-RU"/>
        </w:rPr>
      </w:pPr>
      <w:r>
        <w:rPr>
          <w:bCs/>
          <w:sz w:val="28"/>
          <w:szCs w:val="28"/>
          <w:lang w:val="ru-RU"/>
        </w:rPr>
        <w:t>Рис</w:t>
      </w:r>
      <w:r w:rsidRPr="000E582E">
        <w:rPr>
          <w:bCs/>
          <w:sz w:val="28"/>
          <w:szCs w:val="28"/>
          <w:lang w:val="ru-RU"/>
        </w:rPr>
        <w:t xml:space="preserve">. 1. </w:t>
      </w:r>
      <w:r>
        <w:rPr>
          <w:bCs/>
          <w:sz w:val="28"/>
          <w:szCs w:val="28"/>
          <w:lang w:val="ru-RU"/>
        </w:rPr>
        <w:t>Схема</w:t>
      </w:r>
      <w:r w:rsidRPr="004F6A12">
        <w:rPr>
          <w:bCs/>
          <w:sz w:val="28"/>
          <w:szCs w:val="28"/>
          <w:lang w:val="ru-RU"/>
        </w:rPr>
        <w:t xml:space="preserve"> </w:t>
      </w:r>
      <w:r>
        <w:rPr>
          <w:bCs/>
          <w:sz w:val="28"/>
          <w:szCs w:val="28"/>
          <w:lang w:val="ru-RU"/>
        </w:rPr>
        <w:t>работы</w:t>
      </w:r>
      <w:r w:rsidRPr="004F6A12">
        <w:rPr>
          <w:bCs/>
          <w:sz w:val="28"/>
          <w:szCs w:val="28"/>
          <w:lang w:val="ru-RU"/>
        </w:rPr>
        <w:t xml:space="preserve"> </w:t>
      </w:r>
      <w:r>
        <w:rPr>
          <w:bCs/>
          <w:sz w:val="28"/>
          <w:szCs w:val="28"/>
          <w:lang w:val="ru-RU"/>
        </w:rPr>
        <w:t>предлагаемой</w:t>
      </w:r>
      <w:r w:rsidRPr="004F6A12">
        <w:rPr>
          <w:bCs/>
          <w:sz w:val="28"/>
          <w:szCs w:val="28"/>
          <w:lang w:val="ru-RU"/>
        </w:rPr>
        <w:t xml:space="preserve"> </w:t>
      </w:r>
      <w:r>
        <w:rPr>
          <w:bCs/>
          <w:sz w:val="28"/>
          <w:szCs w:val="28"/>
          <w:lang w:val="ru-RU"/>
        </w:rPr>
        <w:t>системы</w:t>
      </w:r>
      <w:r w:rsidRPr="004F6A12">
        <w:rPr>
          <w:bCs/>
          <w:sz w:val="28"/>
          <w:szCs w:val="28"/>
          <w:lang w:val="ru-RU"/>
        </w:rPr>
        <w:t xml:space="preserve"> </w:t>
      </w:r>
      <w:r>
        <w:rPr>
          <w:bCs/>
          <w:sz w:val="28"/>
          <w:szCs w:val="28"/>
          <w:lang w:val="ru-RU"/>
        </w:rPr>
        <w:t>позиционирования</w:t>
      </w:r>
      <w:r w:rsidRPr="004F6A12">
        <w:rPr>
          <w:bCs/>
          <w:sz w:val="28"/>
          <w:szCs w:val="28"/>
          <w:lang w:val="ru-RU"/>
        </w:rPr>
        <w:t xml:space="preserve"> </w:t>
      </w:r>
      <w:r>
        <w:rPr>
          <w:bCs/>
          <w:sz w:val="28"/>
          <w:szCs w:val="28"/>
          <w:lang w:val="ru-RU"/>
        </w:rPr>
        <w:t>внутри</w:t>
      </w:r>
      <w:r w:rsidRPr="004F6A12">
        <w:rPr>
          <w:bCs/>
          <w:sz w:val="28"/>
          <w:szCs w:val="28"/>
          <w:lang w:val="ru-RU"/>
        </w:rPr>
        <w:t xml:space="preserve"> </w:t>
      </w:r>
      <w:r>
        <w:rPr>
          <w:bCs/>
          <w:sz w:val="28"/>
          <w:szCs w:val="28"/>
          <w:lang w:val="ru-RU"/>
        </w:rPr>
        <w:t>помещений. Система</w:t>
      </w:r>
      <w:r w:rsidRPr="004F6A12">
        <w:rPr>
          <w:bCs/>
          <w:sz w:val="28"/>
          <w:szCs w:val="28"/>
          <w:lang w:val="ru-RU"/>
        </w:rPr>
        <w:t xml:space="preserve"> </w:t>
      </w:r>
      <w:r>
        <w:rPr>
          <w:bCs/>
          <w:sz w:val="28"/>
          <w:szCs w:val="28"/>
          <w:lang w:val="ru-RU"/>
        </w:rPr>
        <w:t>состоит</w:t>
      </w:r>
      <w:r w:rsidRPr="004F6A12">
        <w:rPr>
          <w:bCs/>
          <w:sz w:val="28"/>
          <w:szCs w:val="28"/>
          <w:lang w:val="ru-RU"/>
        </w:rPr>
        <w:t xml:space="preserve"> </w:t>
      </w:r>
      <w:r>
        <w:rPr>
          <w:bCs/>
          <w:sz w:val="28"/>
          <w:szCs w:val="28"/>
          <w:lang w:val="ru-RU"/>
        </w:rPr>
        <w:t>из</w:t>
      </w:r>
      <w:r w:rsidRPr="004F6A12">
        <w:rPr>
          <w:bCs/>
          <w:sz w:val="28"/>
          <w:szCs w:val="28"/>
          <w:lang w:val="ru-RU"/>
        </w:rPr>
        <w:t xml:space="preserve"> </w:t>
      </w:r>
      <w:r>
        <w:rPr>
          <w:bCs/>
          <w:sz w:val="28"/>
          <w:szCs w:val="28"/>
          <w:lang w:val="ru-RU"/>
        </w:rPr>
        <w:t>наборы</w:t>
      </w:r>
      <w:r w:rsidRPr="004F6A12">
        <w:rPr>
          <w:bCs/>
          <w:sz w:val="28"/>
          <w:szCs w:val="28"/>
          <w:lang w:val="ru-RU"/>
        </w:rPr>
        <w:t xml:space="preserve"> </w:t>
      </w:r>
      <w:r>
        <w:rPr>
          <w:bCs/>
          <w:sz w:val="28"/>
          <w:szCs w:val="28"/>
          <w:lang w:val="ru-RU"/>
        </w:rPr>
        <w:t>откалиброванных</w:t>
      </w:r>
      <w:r w:rsidRPr="004F6A12">
        <w:rPr>
          <w:bCs/>
          <w:sz w:val="28"/>
          <w:szCs w:val="28"/>
          <w:lang w:val="ru-RU"/>
        </w:rPr>
        <w:t xml:space="preserve"> </w:t>
      </w:r>
      <w:r>
        <w:rPr>
          <w:bCs/>
          <w:sz w:val="28"/>
          <w:szCs w:val="28"/>
          <w:lang w:val="ru-RU"/>
        </w:rPr>
        <w:t>датчиков</w:t>
      </w:r>
      <w:r w:rsidRPr="004F6A12">
        <w:rPr>
          <w:bCs/>
          <w:sz w:val="28"/>
          <w:szCs w:val="28"/>
          <w:lang w:val="ru-RU"/>
        </w:rPr>
        <w:t xml:space="preserve"> (</w:t>
      </w:r>
      <w:r>
        <w:rPr>
          <w:bCs/>
          <w:sz w:val="28"/>
          <w:szCs w:val="28"/>
        </w:rPr>
        <w:t>RGB</w:t>
      </w:r>
      <w:r w:rsidRPr="004F6A12">
        <w:rPr>
          <w:bCs/>
          <w:sz w:val="28"/>
          <w:szCs w:val="28"/>
          <w:lang w:val="ru-RU"/>
        </w:rPr>
        <w:t>-</w:t>
      </w:r>
      <w:r>
        <w:rPr>
          <w:bCs/>
          <w:sz w:val="28"/>
          <w:szCs w:val="28"/>
          <w:lang w:val="ru-RU"/>
        </w:rPr>
        <w:t xml:space="preserve">камера, камера глубины, </w:t>
      </w:r>
      <w:r>
        <w:rPr>
          <w:bCs/>
          <w:sz w:val="28"/>
          <w:szCs w:val="28"/>
        </w:rPr>
        <w:t>IMU</w:t>
      </w:r>
      <w:r w:rsidRPr="004F6A12">
        <w:rPr>
          <w:bCs/>
          <w:sz w:val="28"/>
          <w:szCs w:val="28"/>
          <w:lang w:val="ru-RU"/>
        </w:rPr>
        <w:t xml:space="preserve">). </w:t>
      </w:r>
      <w:r>
        <w:rPr>
          <w:bCs/>
          <w:sz w:val="28"/>
          <w:szCs w:val="28"/>
          <w:lang w:val="ru-RU"/>
        </w:rPr>
        <w:t>Данные о картах хранятся на сервере. Высокоточное позиционирование работает с частотой до 20 Гц.</w:t>
      </w:r>
      <w:r w:rsidRPr="004F6A12">
        <w:rPr>
          <w:bCs/>
          <w:sz w:val="28"/>
          <w:szCs w:val="28"/>
          <w:lang w:val="ru-RU"/>
        </w:rPr>
        <w:t xml:space="preserve"> </w:t>
      </w:r>
    </w:p>
    <w:p w14:paraId="6762B859" w14:textId="77777777" w:rsidR="004F6A12" w:rsidRPr="004F6A12" w:rsidRDefault="004F6A12" w:rsidP="004F6A12">
      <w:pPr>
        <w:rPr>
          <w:lang w:val="ru-RU"/>
        </w:rPr>
      </w:pPr>
    </w:p>
    <w:p w14:paraId="514727CA" w14:textId="77777777" w:rsidR="004F6A12" w:rsidRPr="004F6A12" w:rsidRDefault="004F6A12" w:rsidP="004F6A12">
      <w:pPr>
        <w:rPr>
          <w:lang w:val="ru-RU"/>
        </w:rPr>
      </w:pPr>
    </w:p>
    <w:p w14:paraId="31CE5B15" w14:textId="77777777" w:rsidR="004F6A12" w:rsidRDefault="004F6A12" w:rsidP="00814DD8">
      <w:pPr>
        <w:spacing w:line="360" w:lineRule="auto"/>
        <w:ind w:firstLine="708"/>
        <w:jc w:val="both"/>
        <w:rPr>
          <w:bCs/>
          <w:sz w:val="28"/>
          <w:szCs w:val="28"/>
          <w:lang w:val="ru-RU"/>
        </w:rPr>
      </w:pPr>
      <w:r w:rsidRPr="004F6A12">
        <w:rPr>
          <w:bCs/>
          <w:sz w:val="28"/>
          <w:szCs w:val="28"/>
          <w:lang w:val="ru-RU"/>
        </w:rPr>
        <w:t xml:space="preserve">Алгоритмы </w:t>
      </w:r>
      <w:r>
        <w:rPr>
          <w:bCs/>
          <w:sz w:val="28"/>
          <w:szCs w:val="28"/>
          <w:lang w:val="ru-RU"/>
        </w:rPr>
        <w:t>позиционирования</w:t>
      </w:r>
      <w:r w:rsidRPr="004F6A12">
        <w:rPr>
          <w:bCs/>
          <w:sz w:val="28"/>
          <w:szCs w:val="28"/>
          <w:lang w:val="ru-RU"/>
        </w:rPr>
        <w:t xml:space="preserve"> зависят от </w:t>
      </w:r>
      <w:r>
        <w:rPr>
          <w:bCs/>
          <w:sz w:val="28"/>
          <w:szCs w:val="28"/>
          <w:lang w:val="ru-RU"/>
        </w:rPr>
        <w:t>набора</w:t>
      </w:r>
      <w:r w:rsidRPr="004F6A12">
        <w:rPr>
          <w:bCs/>
          <w:sz w:val="28"/>
          <w:szCs w:val="28"/>
          <w:lang w:val="ru-RU"/>
        </w:rPr>
        <w:t xml:space="preserve"> датчиков. На рис. 1 представлена ​​схема предлагаемой системы локализации помещений. </w:t>
      </w:r>
      <w:r w:rsidRPr="004F6A12">
        <w:rPr>
          <w:bCs/>
          <w:sz w:val="28"/>
          <w:szCs w:val="28"/>
          <w:lang w:val="ru-RU"/>
        </w:rPr>
        <w:lastRenderedPageBreak/>
        <w:t xml:space="preserve">Алгоритмы локализации (позиционирования) смогут работать в реальном времени с частотой </w:t>
      </w:r>
      <w:r>
        <w:rPr>
          <w:bCs/>
          <w:sz w:val="28"/>
          <w:szCs w:val="28"/>
          <w:lang w:val="ru-RU"/>
        </w:rPr>
        <w:t>до</w:t>
      </w:r>
      <w:r w:rsidRPr="004F6A12">
        <w:rPr>
          <w:bCs/>
          <w:sz w:val="28"/>
          <w:szCs w:val="28"/>
          <w:lang w:val="ru-RU"/>
        </w:rPr>
        <w:t xml:space="preserve"> 20 Гц. </w:t>
      </w:r>
    </w:p>
    <w:p w14:paraId="54890148" w14:textId="77777777" w:rsidR="004F6A12" w:rsidRDefault="004F6A12" w:rsidP="00814DD8">
      <w:pPr>
        <w:spacing w:line="360" w:lineRule="auto"/>
        <w:ind w:firstLine="708"/>
        <w:jc w:val="both"/>
        <w:rPr>
          <w:bCs/>
          <w:sz w:val="28"/>
          <w:szCs w:val="28"/>
          <w:lang w:val="ru-RU"/>
        </w:rPr>
      </w:pPr>
      <w:r>
        <w:rPr>
          <w:bCs/>
          <w:sz w:val="28"/>
          <w:szCs w:val="28"/>
          <w:lang w:val="ru-RU"/>
        </w:rPr>
        <w:t>Р</w:t>
      </w:r>
      <w:r w:rsidRPr="004F6A12">
        <w:rPr>
          <w:bCs/>
          <w:sz w:val="28"/>
          <w:szCs w:val="28"/>
          <w:lang w:val="ru-RU"/>
        </w:rPr>
        <w:t xml:space="preserve">аботы </w:t>
      </w:r>
      <w:r>
        <w:rPr>
          <w:bCs/>
          <w:sz w:val="28"/>
          <w:szCs w:val="28"/>
          <w:lang w:val="ru-RU"/>
        </w:rPr>
        <w:t xml:space="preserve">системы </w:t>
      </w:r>
      <w:r w:rsidRPr="004F6A12">
        <w:rPr>
          <w:bCs/>
          <w:sz w:val="28"/>
          <w:szCs w:val="28"/>
          <w:lang w:val="ru-RU"/>
        </w:rPr>
        <w:t>основан</w:t>
      </w:r>
      <w:r>
        <w:rPr>
          <w:bCs/>
          <w:sz w:val="28"/>
          <w:szCs w:val="28"/>
          <w:lang w:val="ru-RU"/>
        </w:rPr>
        <w:t>а на предварительном знании карты (видео, глубина, радио), хранящейся на сервере</w:t>
      </w:r>
      <w:r w:rsidRPr="004F6A12">
        <w:rPr>
          <w:bCs/>
          <w:sz w:val="28"/>
          <w:szCs w:val="28"/>
          <w:lang w:val="ru-RU"/>
        </w:rPr>
        <w:t xml:space="preserve">. Это означает, что </w:t>
      </w:r>
      <w:r>
        <w:rPr>
          <w:bCs/>
          <w:sz w:val="28"/>
          <w:szCs w:val="28"/>
          <w:lang w:val="ru-RU"/>
        </w:rPr>
        <w:t>поя</w:t>
      </w:r>
      <w:r w:rsidR="00B85B25">
        <w:rPr>
          <w:bCs/>
          <w:sz w:val="28"/>
          <w:szCs w:val="28"/>
          <w:lang w:val="ru-RU"/>
        </w:rPr>
        <w:t>в</w:t>
      </w:r>
      <w:r>
        <w:rPr>
          <w:bCs/>
          <w:sz w:val="28"/>
          <w:szCs w:val="28"/>
          <w:lang w:val="ru-RU"/>
        </w:rPr>
        <w:t>ляется предварительных этап картографирования помещений</w:t>
      </w:r>
      <w:r w:rsidRPr="004F6A12">
        <w:rPr>
          <w:bCs/>
          <w:sz w:val="28"/>
          <w:szCs w:val="28"/>
          <w:lang w:val="ru-RU"/>
        </w:rPr>
        <w:t xml:space="preserve">. </w:t>
      </w:r>
    </w:p>
    <w:p w14:paraId="2702FA07" w14:textId="0A8923DB" w:rsidR="004F6A12" w:rsidRDefault="004F6A12" w:rsidP="00814DD8">
      <w:pPr>
        <w:spacing w:line="360" w:lineRule="auto"/>
        <w:ind w:firstLine="708"/>
        <w:jc w:val="both"/>
        <w:rPr>
          <w:bCs/>
          <w:sz w:val="28"/>
          <w:szCs w:val="28"/>
          <w:lang w:val="ru-RU"/>
        </w:rPr>
      </w:pPr>
      <w:r>
        <w:rPr>
          <w:bCs/>
          <w:sz w:val="28"/>
          <w:szCs w:val="28"/>
          <w:lang w:val="ru-RU"/>
        </w:rPr>
        <w:t>Предлагается протестировать</w:t>
      </w:r>
      <w:r w:rsidRPr="004F6A12">
        <w:rPr>
          <w:bCs/>
          <w:sz w:val="28"/>
          <w:szCs w:val="28"/>
          <w:lang w:val="ru-RU"/>
        </w:rPr>
        <w:t xml:space="preserve"> существующие методы </w:t>
      </w:r>
      <w:r>
        <w:rPr>
          <w:bCs/>
          <w:sz w:val="28"/>
          <w:szCs w:val="28"/>
        </w:rPr>
        <w:t>SLAM</w:t>
      </w:r>
      <w:r w:rsidRPr="004F6A12">
        <w:rPr>
          <w:bCs/>
          <w:sz w:val="28"/>
          <w:szCs w:val="28"/>
          <w:lang w:val="ru-RU"/>
        </w:rPr>
        <w:t>: ORB-SLAM</w:t>
      </w:r>
      <w:r w:rsidR="003409A9">
        <w:rPr>
          <w:bCs/>
          <w:sz w:val="28"/>
          <w:szCs w:val="28"/>
          <w:lang w:val="ru-RU"/>
        </w:rPr>
        <w:fldChar w:fldCharType="begin"/>
      </w:r>
      <w:r w:rsidR="003409A9">
        <w:rPr>
          <w:bCs/>
          <w:sz w:val="28"/>
          <w:szCs w:val="28"/>
          <w:lang w:val="ru-RU"/>
        </w:rPr>
        <w:instrText xml:space="preserve"> ADDIN ZOTERO_ITEM CSL_CITATION {"citationID":"pn7f5Wru","properties":{"formattedCitation":"[2]","plainCitation":"[2]","noteIndex":0},"citationItems":[{"id":"FPFDlk0b/ENn5Pp4R","uris":["http://zotero.org/users/local/Ig164cfF/items/EP92JZ7B"],"uri":["http://zotero.org/users/local/Ig164cfF/items/EP92JZ7B"],"itemData":{"id":"FPFDlk0b/ENn5Pp4R","type":"paper-conference","title":"ORB SLAM 2 : an Open-Source SLAM System for Monocular, Stereo and","author":[{"family":"Cameras","given":"RGB-D."},{"family":"Artal","given":"Raul","non-dropping-particle":"ur-"},{"literal":"Juan"},{"family":"Tardos","given":"D."}]}}],"schema":"https://github.com/citation-style-language/schema/raw/master/csl-citation.json"} </w:instrText>
      </w:r>
      <w:r w:rsidR="003409A9">
        <w:rPr>
          <w:bCs/>
          <w:sz w:val="28"/>
          <w:szCs w:val="28"/>
          <w:lang w:val="ru-RU"/>
        </w:rPr>
        <w:fldChar w:fldCharType="separate"/>
      </w:r>
      <w:r w:rsidR="003409A9" w:rsidRPr="003409A9">
        <w:rPr>
          <w:sz w:val="28"/>
          <w:lang w:val="ru-RU"/>
        </w:rPr>
        <w:t>[2]</w:t>
      </w:r>
      <w:r w:rsidR="003409A9">
        <w:rPr>
          <w:bCs/>
          <w:sz w:val="28"/>
          <w:szCs w:val="28"/>
          <w:lang w:val="ru-RU"/>
        </w:rPr>
        <w:fldChar w:fldCharType="end"/>
      </w:r>
      <w:r w:rsidR="004148CA">
        <w:rPr>
          <w:bCs/>
          <w:sz w:val="28"/>
          <w:szCs w:val="28"/>
          <w:lang w:val="ru-RU"/>
        </w:rPr>
        <w:t xml:space="preserve"> (более подробно рассмотрен в настоящей пояснительной записке)</w:t>
      </w:r>
      <w:r w:rsidRPr="004F6A12">
        <w:rPr>
          <w:bCs/>
          <w:sz w:val="28"/>
          <w:szCs w:val="28"/>
          <w:lang w:val="ru-RU"/>
        </w:rPr>
        <w:t>, Colored PC</w:t>
      </w:r>
      <w:r w:rsidR="003409A9">
        <w:rPr>
          <w:bCs/>
          <w:sz w:val="28"/>
          <w:szCs w:val="28"/>
          <w:lang w:val="ru-RU"/>
        </w:rPr>
        <w:fldChar w:fldCharType="begin"/>
      </w:r>
      <w:r w:rsidR="003409A9">
        <w:rPr>
          <w:bCs/>
          <w:sz w:val="28"/>
          <w:szCs w:val="28"/>
          <w:lang w:val="ru-RU"/>
        </w:rPr>
        <w:instrText xml:space="preserve"> ADDIN ZOTERO_ITEM CSL_CITATION {"citationID":"iwKJs8cF","properties":{"formattedCitation":"[3]","plainCitation":"[3]","noteIndex":0},"citationItems":[{"id":254,"uris":["http://zotero.org/users/local/XvQpfN4m/items/LXVQQI9F"],"uri":["http://zotero.org/users/local/XvQpfN4m/items/LXVQQI9F"],"itemData":{"id":254,"type":"paper-conference","container-title":"2011 IEEE International Conference on Computer Vision Workshops (ICCV Workshops)","DOI":"10.1109/ICCVW.2011.6130321","event":"2011 IEEE International Conference on Computer Vision Workshops (ICCV Workshops)","event-place":"Barcelona, Spain","ISBN":"978-1-4673-0063-6","page":"719-722","publisher":"IEEE","publisher-place":"Barcelona, Spain","source":"DOI.org (Crossref)","title":"Real-time visual odometry from dense RGB-D images","URL":"http://ieeexplore.ieee.org/document/6130321/","author":[{"family":"Steinbrucker","given":"Frank"},{"family":"Sturm","given":"Jurgen"},{"family":"Cremers","given":"Daniel"}],"accessed":{"date-parts":[["2021",12,29]]},"issued":{"date-parts":[["2011",11]]}}}],"schema":"https://github.com/citation-style-language/schema/raw/master/csl-citation.json"} </w:instrText>
      </w:r>
      <w:r w:rsidR="003409A9">
        <w:rPr>
          <w:bCs/>
          <w:sz w:val="28"/>
          <w:szCs w:val="28"/>
          <w:lang w:val="ru-RU"/>
        </w:rPr>
        <w:fldChar w:fldCharType="separate"/>
      </w:r>
      <w:r w:rsidR="003409A9" w:rsidRPr="003409A9">
        <w:rPr>
          <w:sz w:val="28"/>
          <w:lang w:val="ru-RU"/>
        </w:rPr>
        <w:t>[3]</w:t>
      </w:r>
      <w:r w:rsidR="003409A9">
        <w:rPr>
          <w:bCs/>
          <w:sz w:val="28"/>
          <w:szCs w:val="28"/>
          <w:lang w:val="ru-RU"/>
        </w:rPr>
        <w:fldChar w:fldCharType="end"/>
      </w:r>
      <w:r w:rsidRPr="004F6A12">
        <w:rPr>
          <w:bCs/>
          <w:sz w:val="28"/>
          <w:szCs w:val="28"/>
          <w:lang w:val="ru-RU"/>
        </w:rPr>
        <w:t>, COLMAP</w:t>
      </w:r>
      <w:r w:rsidR="003409A9">
        <w:rPr>
          <w:bCs/>
          <w:sz w:val="28"/>
          <w:szCs w:val="28"/>
          <w:lang w:val="ru-RU"/>
        </w:rPr>
        <w:fldChar w:fldCharType="begin"/>
      </w:r>
      <w:r w:rsidR="003409A9">
        <w:rPr>
          <w:bCs/>
          <w:sz w:val="28"/>
          <w:szCs w:val="28"/>
          <w:lang w:val="ru-RU"/>
        </w:rPr>
        <w:instrText xml:space="preserve"> ADDIN ZOTERO_ITEM CSL_CITATION {"citationID":"DvItoodf","properties":{"formattedCitation":"[4]","plainCitation":"[4]","noteIndex":0},"citationItems":[{"id":257,"uris":["http://zotero.org/users/local/XvQpfN4m/items/K676CIGZ"],"uri":["http://zotero.org/users/local/XvQpfN4m/items/K676CIGZ"],"itemData":{"id":257,"type":"paper-conference","container-title":"2017 IEEE International Conference on Computer Vision (ICCV)","DOI":"10.1109/ICCV.2017.25","event":"2017 IEEE International Conference on Computer Vision (ICCV)","event-place":"Venice","ISBN":"978-1-5386-1032-9","page":"143-152","publisher":"IEEE","publisher-place":"Venice","source":"DOI.org (Crossref)","title":"Colored Point Cloud Registration Revisited","URL":"http://ieeexplore.ieee.org/document/8237287/","author":[{"family":"Park","given":"Jaesik"},{"family":"Zhou","given":"Qian-Yi"},{"family":"Koltun","given":"Vladlen"}],"accessed":{"date-parts":[["2021",12,29]]},"issued":{"date-parts":[["2017",10]]}}}],"schema":"https://github.com/citation-style-language/schema/raw/master/csl-citation.json"} </w:instrText>
      </w:r>
      <w:r w:rsidR="003409A9">
        <w:rPr>
          <w:bCs/>
          <w:sz w:val="28"/>
          <w:szCs w:val="28"/>
          <w:lang w:val="ru-RU"/>
        </w:rPr>
        <w:fldChar w:fldCharType="separate"/>
      </w:r>
      <w:r w:rsidR="003409A9" w:rsidRPr="003409A9">
        <w:rPr>
          <w:sz w:val="28"/>
          <w:lang w:val="ru-RU"/>
        </w:rPr>
        <w:t>[4]</w:t>
      </w:r>
      <w:r w:rsidR="003409A9">
        <w:rPr>
          <w:bCs/>
          <w:sz w:val="28"/>
          <w:szCs w:val="28"/>
          <w:lang w:val="ru-RU"/>
        </w:rPr>
        <w:fldChar w:fldCharType="end"/>
      </w:r>
      <w:r w:rsidRPr="004F6A12">
        <w:rPr>
          <w:bCs/>
          <w:sz w:val="28"/>
          <w:szCs w:val="28"/>
          <w:lang w:val="ru-RU"/>
        </w:rPr>
        <w:t>, Bundle fusion, SVO</w:t>
      </w:r>
      <w:r w:rsidR="003409A9">
        <w:rPr>
          <w:bCs/>
          <w:sz w:val="28"/>
          <w:szCs w:val="28"/>
          <w:lang w:val="ru-RU"/>
        </w:rPr>
        <w:fldChar w:fldCharType="begin"/>
      </w:r>
      <w:r w:rsidR="003409A9">
        <w:rPr>
          <w:bCs/>
          <w:sz w:val="28"/>
          <w:szCs w:val="28"/>
          <w:lang w:val="ru-RU"/>
        </w:rPr>
        <w:instrText xml:space="preserve"> ADDIN ZOTERO_ITEM CSL_CITATION {"citationID":"3n6nxunn","properties":{"formattedCitation":"[5]","plainCitation":"[5]","noteIndex":0},"citationItems":[{"id":"FPFDlk0b/p6WhjoKC","uris":["http://zotero.org/users/local/TinZTSqN/items/AGW54J74"],"uri":["http://zotero.org/users/local/TinZTSqN/items/AGW54J74"],"itemData":{"id":"FPFDlk0b/p6WhjoKC","type":"paper-conference","container-title":"2014 IEEE International Conference on Robotics and Automation (ICRA)","DOI":"10.1109/ICRA.2014.6906584","page":"15-22","title":"SVO: Fast semi-direct monocular visual odometry","author":[{"family":"Forster","given":"Christian"},{"family":"Pizzoli","given":"Matia"},{"family":"Scaramuzza","given":"Davide"}],"issued":{"date-parts":[["2014"]]}}}],"schema":"https://github.com/citation-style-language/schema/raw/master/csl-citation.json"} </w:instrText>
      </w:r>
      <w:r w:rsidR="003409A9">
        <w:rPr>
          <w:bCs/>
          <w:sz w:val="28"/>
          <w:szCs w:val="28"/>
          <w:lang w:val="ru-RU"/>
        </w:rPr>
        <w:fldChar w:fldCharType="separate"/>
      </w:r>
      <w:r w:rsidR="003409A9" w:rsidRPr="003409A9">
        <w:rPr>
          <w:sz w:val="28"/>
          <w:lang w:val="ru-RU"/>
        </w:rPr>
        <w:t>[5]</w:t>
      </w:r>
      <w:r w:rsidR="003409A9">
        <w:rPr>
          <w:bCs/>
          <w:sz w:val="28"/>
          <w:szCs w:val="28"/>
          <w:lang w:val="ru-RU"/>
        </w:rPr>
        <w:fldChar w:fldCharType="end"/>
      </w:r>
      <w:r w:rsidRPr="004F6A12">
        <w:rPr>
          <w:bCs/>
          <w:sz w:val="28"/>
          <w:szCs w:val="28"/>
          <w:lang w:val="ru-RU"/>
        </w:rPr>
        <w:t xml:space="preserve"> и выбр</w:t>
      </w:r>
      <w:r>
        <w:rPr>
          <w:bCs/>
          <w:sz w:val="28"/>
          <w:szCs w:val="28"/>
          <w:lang w:val="ru-RU"/>
        </w:rPr>
        <w:t>ать</w:t>
      </w:r>
      <w:r w:rsidRPr="004F6A12">
        <w:rPr>
          <w:bCs/>
          <w:sz w:val="28"/>
          <w:szCs w:val="28"/>
          <w:lang w:val="ru-RU"/>
        </w:rPr>
        <w:t xml:space="preserve"> наиболее эффективный для нашей задачи</w:t>
      </w:r>
      <w:r>
        <w:rPr>
          <w:bCs/>
          <w:sz w:val="28"/>
          <w:szCs w:val="28"/>
          <w:lang w:val="ru-RU"/>
        </w:rPr>
        <w:t xml:space="preserve">. За параметры эффективности предлагаем </w:t>
      </w:r>
      <w:r w:rsidR="00B85B25">
        <w:rPr>
          <w:bCs/>
          <w:sz w:val="28"/>
          <w:szCs w:val="28"/>
          <w:lang w:val="ru-RU"/>
        </w:rPr>
        <w:t>взять</w:t>
      </w:r>
      <w:r>
        <w:rPr>
          <w:bCs/>
          <w:sz w:val="28"/>
          <w:szCs w:val="28"/>
          <w:lang w:val="ru-RU"/>
        </w:rPr>
        <w:t xml:space="preserve"> точность навигации, скорость картографирования</w:t>
      </w:r>
      <w:r w:rsidRPr="004F6A12">
        <w:rPr>
          <w:bCs/>
          <w:sz w:val="28"/>
          <w:szCs w:val="28"/>
          <w:lang w:val="ru-RU"/>
        </w:rPr>
        <w:t>.</w:t>
      </w:r>
    </w:p>
    <w:p w14:paraId="383EB456" w14:textId="77777777" w:rsidR="00C856F8" w:rsidRDefault="00C856F8" w:rsidP="00814DD8">
      <w:pPr>
        <w:spacing w:line="360" w:lineRule="auto"/>
        <w:ind w:firstLine="708"/>
        <w:jc w:val="both"/>
        <w:rPr>
          <w:bCs/>
          <w:sz w:val="28"/>
          <w:szCs w:val="28"/>
          <w:lang w:val="ru-RU"/>
        </w:rPr>
      </w:pPr>
      <w:r>
        <w:rPr>
          <w:bCs/>
          <w:sz w:val="28"/>
          <w:szCs w:val="28"/>
          <w:lang w:val="ru-RU"/>
        </w:rPr>
        <w:t xml:space="preserve">Преимуществами метода </w:t>
      </w:r>
      <w:r>
        <w:rPr>
          <w:bCs/>
          <w:sz w:val="28"/>
          <w:szCs w:val="28"/>
        </w:rPr>
        <w:t>ORB</w:t>
      </w:r>
      <w:r w:rsidRPr="00C856F8">
        <w:rPr>
          <w:bCs/>
          <w:sz w:val="28"/>
          <w:szCs w:val="28"/>
          <w:lang w:val="ru-RU"/>
        </w:rPr>
        <w:t>-</w:t>
      </w:r>
      <w:r>
        <w:rPr>
          <w:bCs/>
          <w:sz w:val="28"/>
          <w:szCs w:val="28"/>
        </w:rPr>
        <w:t>SLAM</w:t>
      </w:r>
      <w:r w:rsidRPr="00C856F8">
        <w:rPr>
          <w:bCs/>
          <w:sz w:val="28"/>
          <w:szCs w:val="28"/>
          <w:lang w:val="ru-RU"/>
        </w:rPr>
        <w:t xml:space="preserve"> </w:t>
      </w:r>
      <w:r>
        <w:rPr>
          <w:bCs/>
          <w:sz w:val="28"/>
          <w:szCs w:val="28"/>
          <w:lang w:val="ru-RU"/>
        </w:rPr>
        <w:t>являются:</w:t>
      </w:r>
    </w:p>
    <w:p w14:paraId="58992041" w14:textId="77777777" w:rsidR="00C856F8" w:rsidRPr="00C856F8" w:rsidRDefault="00C856F8" w:rsidP="00814DD8">
      <w:pPr>
        <w:spacing w:line="360" w:lineRule="auto"/>
        <w:jc w:val="both"/>
        <w:rPr>
          <w:bCs/>
          <w:sz w:val="28"/>
          <w:szCs w:val="28"/>
          <w:lang w:val="ru-RU"/>
        </w:rPr>
      </w:pPr>
      <w:r>
        <w:rPr>
          <w:bCs/>
          <w:sz w:val="28"/>
          <w:szCs w:val="28"/>
          <w:lang w:val="ru-RU"/>
        </w:rPr>
        <w:t xml:space="preserve">- </w:t>
      </w:r>
      <w:r w:rsidRPr="00C856F8">
        <w:rPr>
          <w:bCs/>
          <w:sz w:val="28"/>
          <w:szCs w:val="28"/>
          <w:lang w:val="ru-RU"/>
        </w:rPr>
        <w:t xml:space="preserve">Первая система </w:t>
      </w:r>
      <w:r w:rsidRPr="00C856F8">
        <w:rPr>
          <w:bCs/>
          <w:sz w:val="28"/>
          <w:szCs w:val="28"/>
        </w:rPr>
        <w:t>SLAM</w:t>
      </w:r>
      <w:r w:rsidRPr="00C856F8">
        <w:rPr>
          <w:bCs/>
          <w:sz w:val="28"/>
          <w:szCs w:val="28"/>
          <w:lang w:val="ru-RU"/>
        </w:rPr>
        <w:t xml:space="preserve"> с открытым исходным кодом для моно</w:t>
      </w:r>
      <w:r>
        <w:rPr>
          <w:bCs/>
          <w:sz w:val="28"/>
          <w:szCs w:val="28"/>
          <w:lang w:val="ru-RU"/>
        </w:rPr>
        <w:t xml:space="preserve">камеры, </w:t>
      </w:r>
      <w:r w:rsidRPr="00C856F8">
        <w:rPr>
          <w:bCs/>
          <w:sz w:val="28"/>
          <w:szCs w:val="28"/>
          <w:lang w:val="ru-RU"/>
        </w:rPr>
        <w:t xml:space="preserve">стереокамеры и камеры </w:t>
      </w:r>
      <w:r w:rsidR="00DA6453">
        <w:rPr>
          <w:bCs/>
          <w:sz w:val="28"/>
          <w:szCs w:val="28"/>
          <w:lang w:val="ru-RU"/>
        </w:rPr>
        <w:t>глубины</w:t>
      </w:r>
      <w:r w:rsidRPr="00C856F8">
        <w:rPr>
          <w:bCs/>
          <w:sz w:val="28"/>
          <w:szCs w:val="28"/>
          <w:lang w:val="ru-RU"/>
        </w:rPr>
        <w:t xml:space="preserve">, </w:t>
      </w:r>
      <w:r w:rsidR="00DA6453">
        <w:rPr>
          <w:bCs/>
          <w:sz w:val="28"/>
          <w:szCs w:val="28"/>
          <w:lang w:val="ru-RU"/>
        </w:rPr>
        <w:t>с</w:t>
      </w:r>
      <w:r>
        <w:rPr>
          <w:bCs/>
          <w:sz w:val="28"/>
          <w:szCs w:val="28"/>
          <w:lang w:val="ru-RU"/>
        </w:rPr>
        <w:t xml:space="preserve"> использованием обратной связи и пере</w:t>
      </w:r>
      <w:r w:rsidR="00DA6453">
        <w:rPr>
          <w:bCs/>
          <w:sz w:val="28"/>
          <w:szCs w:val="28"/>
          <w:lang w:val="ru-RU"/>
        </w:rPr>
        <w:t>обучением</w:t>
      </w:r>
      <w:r w:rsidRPr="00C856F8">
        <w:rPr>
          <w:bCs/>
          <w:sz w:val="28"/>
          <w:szCs w:val="28"/>
          <w:lang w:val="ru-RU"/>
        </w:rPr>
        <w:t xml:space="preserve"> карты.</w:t>
      </w:r>
    </w:p>
    <w:p w14:paraId="057755BA" w14:textId="77777777" w:rsidR="00C856F8" w:rsidRPr="00C856F8" w:rsidRDefault="00C856F8" w:rsidP="00814DD8">
      <w:pPr>
        <w:spacing w:line="360" w:lineRule="auto"/>
        <w:jc w:val="both"/>
        <w:rPr>
          <w:bCs/>
          <w:sz w:val="28"/>
          <w:szCs w:val="28"/>
          <w:lang w:val="ru-RU"/>
        </w:rPr>
      </w:pPr>
      <w:r>
        <w:rPr>
          <w:bCs/>
          <w:sz w:val="28"/>
          <w:szCs w:val="28"/>
          <w:lang w:val="ru-RU"/>
        </w:rPr>
        <w:t>- Лучшая точность позиционирования</w:t>
      </w:r>
      <w:r w:rsidRPr="00C856F8">
        <w:rPr>
          <w:bCs/>
          <w:sz w:val="28"/>
          <w:szCs w:val="28"/>
          <w:lang w:val="ru-RU"/>
        </w:rPr>
        <w:t xml:space="preserve">, чем современные методы, основанные </w:t>
      </w:r>
      <w:r>
        <w:rPr>
          <w:bCs/>
          <w:sz w:val="28"/>
          <w:szCs w:val="28"/>
          <w:lang w:val="ru-RU"/>
        </w:rPr>
        <w:t>на минимизации ошибки глубины или видеокадра</w:t>
      </w:r>
      <w:r w:rsidRPr="00C856F8">
        <w:rPr>
          <w:bCs/>
          <w:sz w:val="28"/>
          <w:szCs w:val="28"/>
          <w:lang w:val="ru-RU"/>
        </w:rPr>
        <w:t>.</w:t>
      </w:r>
    </w:p>
    <w:p w14:paraId="4E207A90" w14:textId="77777777" w:rsidR="00C856F8" w:rsidRDefault="00C856F8" w:rsidP="00814DD8">
      <w:pPr>
        <w:spacing w:line="360" w:lineRule="auto"/>
        <w:jc w:val="both"/>
        <w:rPr>
          <w:bCs/>
          <w:sz w:val="28"/>
          <w:szCs w:val="28"/>
          <w:lang w:val="ru-RU"/>
        </w:rPr>
      </w:pPr>
      <w:r>
        <w:rPr>
          <w:bCs/>
          <w:sz w:val="28"/>
          <w:szCs w:val="28"/>
          <w:lang w:val="ru-RU"/>
        </w:rPr>
        <w:t>- Наличие о</w:t>
      </w:r>
      <w:r w:rsidRPr="00C856F8">
        <w:rPr>
          <w:bCs/>
          <w:sz w:val="28"/>
          <w:szCs w:val="28"/>
          <w:lang w:val="ru-RU"/>
        </w:rPr>
        <w:t>блегченн</w:t>
      </w:r>
      <w:r>
        <w:rPr>
          <w:bCs/>
          <w:sz w:val="28"/>
          <w:szCs w:val="28"/>
          <w:lang w:val="ru-RU"/>
        </w:rPr>
        <w:t>ого</w:t>
      </w:r>
      <w:r w:rsidRPr="00C856F8">
        <w:rPr>
          <w:bCs/>
          <w:sz w:val="28"/>
          <w:szCs w:val="28"/>
          <w:lang w:val="ru-RU"/>
        </w:rPr>
        <w:t xml:space="preserve"> режим</w:t>
      </w:r>
      <w:r>
        <w:rPr>
          <w:bCs/>
          <w:sz w:val="28"/>
          <w:szCs w:val="28"/>
          <w:lang w:val="ru-RU"/>
        </w:rPr>
        <w:t>а навигации, использу</w:t>
      </w:r>
      <w:r w:rsidR="00DA6453">
        <w:rPr>
          <w:bCs/>
          <w:sz w:val="28"/>
          <w:szCs w:val="28"/>
          <w:lang w:val="ru-RU"/>
        </w:rPr>
        <w:t>ю</w:t>
      </w:r>
      <w:r>
        <w:rPr>
          <w:bCs/>
          <w:sz w:val="28"/>
          <w:szCs w:val="28"/>
          <w:lang w:val="ru-RU"/>
        </w:rPr>
        <w:t>щего карт</w:t>
      </w:r>
      <w:r w:rsidR="00DA6453">
        <w:rPr>
          <w:bCs/>
          <w:sz w:val="28"/>
          <w:szCs w:val="28"/>
          <w:lang w:val="ru-RU"/>
        </w:rPr>
        <w:t>ы, с возможностью отключения режима обучения карт</w:t>
      </w:r>
      <w:r w:rsidRPr="00C856F8">
        <w:rPr>
          <w:bCs/>
          <w:sz w:val="28"/>
          <w:szCs w:val="28"/>
          <w:lang w:val="ru-RU"/>
        </w:rPr>
        <w:t>.</w:t>
      </w:r>
    </w:p>
    <w:p w14:paraId="4F0AD6C7" w14:textId="77777777" w:rsidR="00A12527" w:rsidRDefault="003971ED" w:rsidP="00814DD8">
      <w:pPr>
        <w:spacing w:line="360" w:lineRule="auto"/>
        <w:ind w:firstLine="708"/>
        <w:jc w:val="both"/>
        <w:rPr>
          <w:bCs/>
          <w:sz w:val="28"/>
          <w:szCs w:val="28"/>
          <w:lang w:val="ru-RU"/>
        </w:rPr>
      </w:pPr>
      <w:r>
        <w:rPr>
          <w:bCs/>
          <w:sz w:val="28"/>
          <w:szCs w:val="28"/>
          <w:lang w:val="ru-RU"/>
        </w:rPr>
        <w:t xml:space="preserve">Существует множество реализации </w:t>
      </w:r>
      <w:r>
        <w:rPr>
          <w:bCs/>
          <w:sz w:val="28"/>
          <w:szCs w:val="28"/>
        </w:rPr>
        <w:t>SLAM</w:t>
      </w:r>
      <w:r w:rsidRPr="003971ED">
        <w:rPr>
          <w:bCs/>
          <w:sz w:val="28"/>
          <w:szCs w:val="28"/>
          <w:lang w:val="ru-RU"/>
        </w:rPr>
        <w:t xml:space="preserve"> </w:t>
      </w:r>
      <w:r>
        <w:rPr>
          <w:bCs/>
          <w:sz w:val="28"/>
          <w:szCs w:val="28"/>
          <w:lang w:val="ru-RU"/>
        </w:rPr>
        <w:t xml:space="preserve">методов с использованием нейросетей, включая: </w:t>
      </w:r>
    </w:p>
    <w:p w14:paraId="6DDE82C8" w14:textId="77777777" w:rsidR="00A12527" w:rsidRPr="00A12527" w:rsidRDefault="00A12527" w:rsidP="00814DD8">
      <w:pPr>
        <w:spacing w:line="360" w:lineRule="auto"/>
        <w:ind w:firstLine="708"/>
        <w:jc w:val="both"/>
        <w:rPr>
          <w:bCs/>
          <w:sz w:val="28"/>
          <w:szCs w:val="28"/>
        </w:rPr>
      </w:pPr>
      <w:bookmarkStart w:id="6" w:name="_Hlk91598466"/>
      <w:r w:rsidRPr="00A12527">
        <w:rPr>
          <w:bCs/>
          <w:sz w:val="28"/>
          <w:szCs w:val="28"/>
        </w:rPr>
        <w:t xml:space="preserve">- </w:t>
      </w:r>
      <w:r w:rsidRPr="00A12527">
        <w:rPr>
          <w:bCs/>
          <w:sz w:val="28"/>
          <w:szCs w:val="28"/>
          <w:lang w:val="ru-RU"/>
        </w:rPr>
        <w:t>Рекуррентные</w:t>
      </w:r>
      <w:r w:rsidRPr="00A12527">
        <w:rPr>
          <w:bCs/>
          <w:sz w:val="28"/>
          <w:szCs w:val="28"/>
        </w:rPr>
        <w:t xml:space="preserve"> </w:t>
      </w:r>
      <w:r w:rsidRPr="00A12527">
        <w:rPr>
          <w:bCs/>
          <w:sz w:val="28"/>
          <w:szCs w:val="28"/>
          <w:lang w:val="ru-RU"/>
        </w:rPr>
        <w:t>сверточные</w:t>
      </w:r>
      <w:r w:rsidRPr="00A12527">
        <w:rPr>
          <w:bCs/>
          <w:sz w:val="28"/>
          <w:szCs w:val="28"/>
        </w:rPr>
        <w:t xml:space="preserve"> </w:t>
      </w:r>
      <w:r w:rsidRPr="00A12527">
        <w:rPr>
          <w:bCs/>
          <w:sz w:val="28"/>
          <w:szCs w:val="28"/>
          <w:lang w:val="ru-RU"/>
        </w:rPr>
        <w:t>нейронные</w:t>
      </w:r>
      <w:r w:rsidRPr="00A12527">
        <w:rPr>
          <w:bCs/>
          <w:sz w:val="28"/>
          <w:szCs w:val="28"/>
        </w:rPr>
        <w:t xml:space="preserve"> </w:t>
      </w:r>
      <w:r w:rsidRPr="00A12527">
        <w:rPr>
          <w:bCs/>
          <w:sz w:val="28"/>
          <w:szCs w:val="28"/>
          <w:lang w:val="ru-RU"/>
        </w:rPr>
        <w:t>сети</w:t>
      </w:r>
      <w:r w:rsidRPr="00A12527">
        <w:rPr>
          <w:bCs/>
          <w:sz w:val="28"/>
          <w:szCs w:val="28"/>
        </w:rPr>
        <w:t xml:space="preserve"> (</w:t>
      </w:r>
      <w:r w:rsidR="003971ED" w:rsidRPr="00A12527">
        <w:rPr>
          <w:bCs/>
          <w:sz w:val="28"/>
          <w:szCs w:val="28"/>
        </w:rPr>
        <w:t>Recurrent Convolutional Neural Networks</w:t>
      </w:r>
      <w:r w:rsidRPr="00A12527">
        <w:rPr>
          <w:bCs/>
          <w:sz w:val="28"/>
          <w:szCs w:val="28"/>
        </w:rPr>
        <w:t xml:space="preserve">, </w:t>
      </w:r>
      <w:r w:rsidR="003971ED" w:rsidRPr="00A12527">
        <w:rPr>
          <w:bCs/>
          <w:sz w:val="28"/>
          <w:szCs w:val="28"/>
        </w:rPr>
        <w:t>RCNNs)</w:t>
      </w:r>
      <w:r w:rsidRPr="00A12527">
        <w:rPr>
          <w:bCs/>
          <w:sz w:val="28"/>
          <w:szCs w:val="28"/>
        </w:rPr>
        <w:t>.</w:t>
      </w:r>
    </w:p>
    <w:p w14:paraId="0C4C217B" w14:textId="77777777" w:rsidR="007755FC" w:rsidRDefault="00A12527" w:rsidP="00814DD8">
      <w:pPr>
        <w:spacing w:line="360" w:lineRule="auto"/>
        <w:ind w:firstLine="708"/>
        <w:jc w:val="both"/>
        <w:rPr>
          <w:bCs/>
          <w:sz w:val="28"/>
          <w:szCs w:val="28"/>
          <w:lang w:val="ru-RU"/>
        </w:rPr>
      </w:pPr>
      <w:r w:rsidRPr="007755FC">
        <w:rPr>
          <w:bCs/>
          <w:sz w:val="28"/>
          <w:szCs w:val="28"/>
          <w:lang w:val="ru-RU"/>
        </w:rPr>
        <w:t xml:space="preserve">- </w:t>
      </w:r>
      <w:bookmarkStart w:id="7" w:name="_Hlk91598569"/>
      <w:r>
        <w:rPr>
          <w:bCs/>
          <w:sz w:val="28"/>
          <w:szCs w:val="28"/>
          <w:lang w:val="ru-RU"/>
        </w:rPr>
        <w:t>Глубокие</w:t>
      </w:r>
      <w:r w:rsidRPr="007755FC">
        <w:rPr>
          <w:bCs/>
          <w:sz w:val="28"/>
          <w:szCs w:val="28"/>
          <w:lang w:val="ru-RU"/>
        </w:rPr>
        <w:t xml:space="preserve"> </w:t>
      </w:r>
      <w:r>
        <w:rPr>
          <w:bCs/>
          <w:sz w:val="28"/>
          <w:szCs w:val="28"/>
          <w:lang w:val="ru-RU"/>
        </w:rPr>
        <w:t>нейронные</w:t>
      </w:r>
      <w:r w:rsidRPr="007755FC">
        <w:rPr>
          <w:bCs/>
          <w:sz w:val="28"/>
          <w:szCs w:val="28"/>
          <w:lang w:val="ru-RU"/>
        </w:rPr>
        <w:t xml:space="preserve"> </w:t>
      </w:r>
      <w:r>
        <w:rPr>
          <w:bCs/>
          <w:sz w:val="28"/>
          <w:szCs w:val="28"/>
          <w:lang w:val="ru-RU"/>
        </w:rPr>
        <w:t>сети</w:t>
      </w:r>
      <w:r w:rsidRPr="007755FC">
        <w:rPr>
          <w:bCs/>
          <w:sz w:val="28"/>
          <w:szCs w:val="28"/>
          <w:lang w:val="ru-RU"/>
        </w:rPr>
        <w:t xml:space="preserve"> (</w:t>
      </w:r>
      <w:r w:rsidR="003971ED" w:rsidRPr="007755FC">
        <w:rPr>
          <w:bCs/>
          <w:sz w:val="28"/>
          <w:szCs w:val="28"/>
        </w:rPr>
        <w:t>Deep</w:t>
      </w:r>
      <w:r w:rsidR="003971ED" w:rsidRPr="007755FC">
        <w:rPr>
          <w:bCs/>
          <w:sz w:val="28"/>
          <w:szCs w:val="28"/>
          <w:lang w:val="ru-RU"/>
        </w:rPr>
        <w:t xml:space="preserve"> </w:t>
      </w:r>
      <w:r w:rsidR="003971ED" w:rsidRPr="007755FC">
        <w:rPr>
          <w:bCs/>
          <w:sz w:val="28"/>
          <w:szCs w:val="28"/>
        </w:rPr>
        <w:t>Neural</w:t>
      </w:r>
      <w:r w:rsidR="003971ED" w:rsidRPr="007755FC">
        <w:rPr>
          <w:bCs/>
          <w:sz w:val="28"/>
          <w:szCs w:val="28"/>
          <w:lang w:val="ru-RU"/>
        </w:rPr>
        <w:t xml:space="preserve"> </w:t>
      </w:r>
      <w:r w:rsidR="003971ED" w:rsidRPr="007755FC">
        <w:rPr>
          <w:bCs/>
          <w:sz w:val="28"/>
          <w:szCs w:val="28"/>
        </w:rPr>
        <w:t>Networks</w:t>
      </w:r>
      <w:r w:rsidR="003971ED" w:rsidRPr="007755FC">
        <w:rPr>
          <w:bCs/>
          <w:sz w:val="28"/>
          <w:szCs w:val="28"/>
          <w:lang w:val="ru-RU"/>
        </w:rPr>
        <w:t xml:space="preserve"> (</w:t>
      </w:r>
      <w:r w:rsidR="003971ED" w:rsidRPr="007755FC">
        <w:rPr>
          <w:bCs/>
          <w:sz w:val="28"/>
          <w:szCs w:val="28"/>
        </w:rPr>
        <w:t>DNNs</w:t>
      </w:r>
      <w:r w:rsidR="003971ED" w:rsidRPr="007755FC">
        <w:rPr>
          <w:bCs/>
          <w:sz w:val="28"/>
          <w:szCs w:val="28"/>
          <w:lang w:val="ru-RU"/>
        </w:rPr>
        <w:t>)</w:t>
      </w:r>
      <w:r w:rsidRPr="007755FC">
        <w:rPr>
          <w:bCs/>
          <w:sz w:val="28"/>
          <w:szCs w:val="28"/>
          <w:lang w:val="ru-RU"/>
        </w:rPr>
        <w:t>)</w:t>
      </w:r>
      <w:r w:rsidR="007755FC" w:rsidRPr="007755FC">
        <w:rPr>
          <w:bCs/>
          <w:sz w:val="28"/>
          <w:szCs w:val="28"/>
          <w:lang w:val="ru-RU"/>
        </w:rPr>
        <w:t xml:space="preserve"> </w:t>
      </w:r>
      <w:bookmarkEnd w:id="6"/>
      <w:r w:rsidR="007755FC">
        <w:rPr>
          <w:bCs/>
          <w:sz w:val="28"/>
          <w:szCs w:val="28"/>
          <w:lang w:val="ru-RU"/>
        </w:rPr>
        <w:t>и</w:t>
      </w:r>
      <w:r w:rsidR="007755FC" w:rsidRPr="007755FC">
        <w:rPr>
          <w:bCs/>
          <w:sz w:val="28"/>
          <w:szCs w:val="28"/>
          <w:lang w:val="ru-RU"/>
        </w:rPr>
        <w:t xml:space="preserve"> </w:t>
      </w:r>
      <w:r w:rsidR="007755FC">
        <w:rPr>
          <w:bCs/>
          <w:sz w:val="28"/>
          <w:szCs w:val="28"/>
          <w:lang w:val="ru-RU"/>
        </w:rPr>
        <w:t>другие.</w:t>
      </w:r>
    </w:p>
    <w:p w14:paraId="5FAD11AC" w14:textId="77777777" w:rsidR="007755FC" w:rsidRPr="007755FC" w:rsidRDefault="007755FC" w:rsidP="00814DD8">
      <w:pPr>
        <w:spacing w:line="360" w:lineRule="auto"/>
        <w:jc w:val="both"/>
        <w:rPr>
          <w:bCs/>
          <w:sz w:val="28"/>
          <w:szCs w:val="28"/>
          <w:lang w:val="ru-RU"/>
        </w:rPr>
      </w:pPr>
      <w:r>
        <w:rPr>
          <w:bCs/>
          <w:sz w:val="28"/>
          <w:szCs w:val="28"/>
          <w:lang w:val="ru-RU"/>
        </w:rPr>
        <w:t>Будет выбрана лучшая реализация на основании оценки точности позиционирования и требований к ресурсам вычислителя.</w:t>
      </w:r>
    </w:p>
    <w:bookmarkEnd w:id="7"/>
    <w:p w14:paraId="0D8BD0D9" w14:textId="77777777" w:rsidR="004F6A12" w:rsidRPr="007755FC" w:rsidRDefault="004F6A12" w:rsidP="00814DD8">
      <w:pPr>
        <w:spacing w:line="360" w:lineRule="auto"/>
        <w:ind w:firstLine="708"/>
        <w:jc w:val="both"/>
        <w:rPr>
          <w:bCs/>
          <w:sz w:val="28"/>
          <w:szCs w:val="28"/>
          <w:lang w:val="ru-RU"/>
        </w:rPr>
      </w:pPr>
    </w:p>
    <w:p w14:paraId="47D7D4BF" w14:textId="77777777" w:rsidR="00B85B25" w:rsidRDefault="00B85B25" w:rsidP="00814DD8">
      <w:pPr>
        <w:spacing w:line="360" w:lineRule="auto"/>
        <w:ind w:firstLine="708"/>
        <w:jc w:val="both"/>
        <w:rPr>
          <w:bCs/>
          <w:sz w:val="28"/>
          <w:szCs w:val="28"/>
          <w:lang w:val="ru-RU"/>
        </w:rPr>
      </w:pPr>
      <w:r>
        <w:rPr>
          <w:bCs/>
          <w:sz w:val="28"/>
          <w:szCs w:val="28"/>
          <w:lang w:val="ru-RU"/>
        </w:rPr>
        <w:t>Основной задачей проекта для навигации внутри помещений является разработка надёжного и точного алгоритма</w:t>
      </w:r>
      <w:r w:rsidR="004F6A12" w:rsidRPr="004F6A12">
        <w:rPr>
          <w:bCs/>
          <w:sz w:val="28"/>
          <w:szCs w:val="28"/>
          <w:lang w:val="ru-RU"/>
        </w:rPr>
        <w:t xml:space="preserve"> </w:t>
      </w:r>
      <w:r>
        <w:rPr>
          <w:bCs/>
          <w:sz w:val="28"/>
          <w:szCs w:val="28"/>
          <w:lang w:val="ru-RU"/>
        </w:rPr>
        <w:t xml:space="preserve">комплексирования всего объёма доступной информации. </w:t>
      </w:r>
      <w:r w:rsidR="004F6A12" w:rsidRPr="004F6A12">
        <w:rPr>
          <w:bCs/>
          <w:sz w:val="28"/>
          <w:szCs w:val="28"/>
          <w:lang w:val="ru-RU"/>
        </w:rPr>
        <w:t xml:space="preserve">проблема для решения объединения датчиков, необходимая для обеспечения надежного алгоритма локализации. </w:t>
      </w:r>
    </w:p>
    <w:p w14:paraId="3E097AE7" w14:textId="77777777" w:rsidR="00B85B25" w:rsidRDefault="00B85B25" w:rsidP="00814DD8">
      <w:pPr>
        <w:spacing w:line="360" w:lineRule="auto"/>
        <w:ind w:firstLine="708"/>
        <w:jc w:val="both"/>
        <w:rPr>
          <w:bCs/>
          <w:sz w:val="28"/>
          <w:szCs w:val="28"/>
          <w:lang w:val="ru-RU"/>
        </w:rPr>
      </w:pPr>
      <w:r>
        <w:rPr>
          <w:bCs/>
          <w:sz w:val="28"/>
          <w:szCs w:val="28"/>
          <w:lang w:val="ru-RU"/>
        </w:rPr>
        <w:lastRenderedPageBreak/>
        <w:t xml:space="preserve">В частности, </w:t>
      </w:r>
      <w:r w:rsidR="004F6A12" w:rsidRPr="004F6A12">
        <w:rPr>
          <w:bCs/>
          <w:sz w:val="28"/>
          <w:szCs w:val="28"/>
          <w:lang w:val="ru-RU"/>
        </w:rPr>
        <w:t>потребуе</w:t>
      </w:r>
      <w:r>
        <w:rPr>
          <w:bCs/>
          <w:sz w:val="28"/>
          <w:szCs w:val="28"/>
          <w:lang w:val="ru-RU"/>
        </w:rPr>
        <w:t>тся</w:t>
      </w:r>
      <w:r w:rsidR="004F6A12" w:rsidRPr="004F6A12">
        <w:rPr>
          <w:bCs/>
          <w:sz w:val="28"/>
          <w:szCs w:val="28"/>
          <w:lang w:val="ru-RU"/>
        </w:rPr>
        <w:t xml:space="preserve"> объединени</w:t>
      </w:r>
      <w:r>
        <w:rPr>
          <w:bCs/>
          <w:sz w:val="28"/>
          <w:szCs w:val="28"/>
          <w:lang w:val="ru-RU"/>
        </w:rPr>
        <w:t>е</w:t>
      </w:r>
      <w:r w:rsidR="004F6A12" w:rsidRPr="004F6A12">
        <w:rPr>
          <w:bCs/>
          <w:sz w:val="28"/>
          <w:szCs w:val="28"/>
          <w:lang w:val="ru-RU"/>
        </w:rPr>
        <w:t xml:space="preserve"> изображений RGB с </w:t>
      </w:r>
      <w:r>
        <w:rPr>
          <w:bCs/>
          <w:sz w:val="28"/>
          <w:szCs w:val="28"/>
          <w:lang w:val="ru-RU"/>
        </w:rPr>
        <w:t xml:space="preserve">данными о </w:t>
      </w:r>
      <w:r w:rsidR="004F6A12" w:rsidRPr="004F6A12">
        <w:rPr>
          <w:bCs/>
          <w:sz w:val="28"/>
          <w:szCs w:val="28"/>
          <w:lang w:val="ru-RU"/>
        </w:rPr>
        <w:t>глубин</w:t>
      </w:r>
      <w:r>
        <w:rPr>
          <w:bCs/>
          <w:sz w:val="28"/>
          <w:szCs w:val="28"/>
          <w:lang w:val="ru-RU"/>
        </w:rPr>
        <w:t>е</w:t>
      </w:r>
      <w:r w:rsidR="004F6A12" w:rsidRPr="004F6A12">
        <w:rPr>
          <w:bCs/>
          <w:sz w:val="28"/>
          <w:szCs w:val="28"/>
          <w:lang w:val="ru-RU"/>
        </w:rPr>
        <w:t xml:space="preserve"> и IMU для ситуаций с </w:t>
      </w:r>
      <w:r>
        <w:rPr>
          <w:bCs/>
          <w:sz w:val="28"/>
          <w:szCs w:val="28"/>
          <w:lang w:val="ru-RU"/>
        </w:rPr>
        <w:t>низкими разрешениями</w:t>
      </w:r>
      <w:r w:rsidR="004F6A12" w:rsidRPr="004F6A12">
        <w:rPr>
          <w:bCs/>
          <w:sz w:val="28"/>
          <w:szCs w:val="28"/>
          <w:lang w:val="ru-RU"/>
        </w:rPr>
        <w:t xml:space="preserve">, высокой динамикой, </w:t>
      </w:r>
      <w:r>
        <w:rPr>
          <w:bCs/>
          <w:sz w:val="28"/>
          <w:szCs w:val="28"/>
          <w:lang w:val="ru-RU"/>
        </w:rPr>
        <w:t xml:space="preserve">наличием </w:t>
      </w:r>
      <w:r w:rsidR="004F6A12" w:rsidRPr="004F6A12">
        <w:rPr>
          <w:bCs/>
          <w:sz w:val="28"/>
          <w:szCs w:val="28"/>
          <w:lang w:val="ru-RU"/>
        </w:rPr>
        <w:t>отражающи</w:t>
      </w:r>
      <w:r>
        <w:rPr>
          <w:bCs/>
          <w:sz w:val="28"/>
          <w:szCs w:val="28"/>
          <w:lang w:val="ru-RU"/>
        </w:rPr>
        <w:t>х</w:t>
      </w:r>
      <w:r w:rsidR="004F6A12" w:rsidRPr="004F6A12">
        <w:rPr>
          <w:bCs/>
          <w:sz w:val="28"/>
          <w:szCs w:val="28"/>
          <w:lang w:val="ru-RU"/>
        </w:rPr>
        <w:t xml:space="preserve"> поверхностя</w:t>
      </w:r>
      <w:r>
        <w:rPr>
          <w:bCs/>
          <w:sz w:val="28"/>
          <w:szCs w:val="28"/>
          <w:lang w:val="ru-RU"/>
        </w:rPr>
        <w:t>ми</w:t>
      </w:r>
      <w:r w:rsidR="004F6A12" w:rsidRPr="004F6A12">
        <w:rPr>
          <w:bCs/>
          <w:sz w:val="28"/>
          <w:szCs w:val="28"/>
          <w:lang w:val="ru-RU"/>
        </w:rPr>
        <w:t xml:space="preserve"> и</w:t>
      </w:r>
      <w:r>
        <w:rPr>
          <w:bCs/>
          <w:sz w:val="28"/>
          <w:szCs w:val="28"/>
          <w:lang w:val="ru-RU"/>
        </w:rPr>
        <w:t xml:space="preserve"> другими помехами, существующего в реальном окружении</w:t>
      </w:r>
      <w:r w:rsidR="004F6A12" w:rsidRPr="004F6A12">
        <w:rPr>
          <w:bCs/>
          <w:sz w:val="28"/>
          <w:szCs w:val="28"/>
          <w:lang w:val="ru-RU"/>
        </w:rPr>
        <w:t xml:space="preserve">. </w:t>
      </w:r>
    </w:p>
    <w:p w14:paraId="0CBCCFC1" w14:textId="77777777" w:rsidR="004F6A12" w:rsidRDefault="00B85B25" w:rsidP="00814DD8">
      <w:pPr>
        <w:spacing w:line="360" w:lineRule="auto"/>
        <w:ind w:firstLine="708"/>
        <w:jc w:val="both"/>
        <w:rPr>
          <w:bCs/>
          <w:sz w:val="28"/>
          <w:szCs w:val="28"/>
          <w:lang w:val="ru-RU"/>
        </w:rPr>
      </w:pPr>
      <w:r>
        <w:rPr>
          <w:bCs/>
          <w:sz w:val="28"/>
          <w:szCs w:val="28"/>
          <w:lang w:val="ru-RU"/>
        </w:rPr>
        <w:t xml:space="preserve">Для этого будут </w:t>
      </w:r>
      <w:r w:rsidR="004F6A12" w:rsidRPr="004F6A12">
        <w:rPr>
          <w:bCs/>
          <w:sz w:val="28"/>
          <w:szCs w:val="28"/>
          <w:lang w:val="ru-RU"/>
        </w:rPr>
        <w:t>использова</w:t>
      </w:r>
      <w:r>
        <w:rPr>
          <w:bCs/>
          <w:sz w:val="28"/>
          <w:szCs w:val="28"/>
          <w:lang w:val="ru-RU"/>
        </w:rPr>
        <w:t>ны</w:t>
      </w:r>
      <w:r w:rsidR="004F6A12" w:rsidRPr="004F6A12">
        <w:rPr>
          <w:bCs/>
          <w:sz w:val="28"/>
          <w:szCs w:val="28"/>
          <w:lang w:val="ru-RU"/>
        </w:rPr>
        <w:t xml:space="preserve"> современные методы </w:t>
      </w:r>
      <w:r>
        <w:rPr>
          <w:bCs/>
          <w:sz w:val="28"/>
          <w:szCs w:val="28"/>
          <w:lang w:val="ru-RU"/>
        </w:rPr>
        <w:t xml:space="preserve">искусственного интеллекта и </w:t>
      </w:r>
      <w:r w:rsidR="004F6A12" w:rsidRPr="004F6A12">
        <w:rPr>
          <w:bCs/>
          <w:sz w:val="28"/>
          <w:szCs w:val="28"/>
          <w:lang w:val="ru-RU"/>
        </w:rPr>
        <w:t>машинного обучени</w:t>
      </w:r>
      <w:r w:rsidR="00FF7E70">
        <w:rPr>
          <w:bCs/>
          <w:sz w:val="28"/>
          <w:szCs w:val="28"/>
          <w:lang w:val="ru-RU"/>
        </w:rPr>
        <w:t>я в сочетании с методами оптимизации</w:t>
      </w:r>
      <w:r w:rsidR="004F6A12" w:rsidRPr="004F6A12">
        <w:rPr>
          <w:bCs/>
          <w:sz w:val="28"/>
          <w:szCs w:val="28"/>
          <w:lang w:val="ru-RU"/>
        </w:rPr>
        <w:t>.</w:t>
      </w:r>
    </w:p>
    <w:p w14:paraId="427ADECD" w14:textId="77777777" w:rsidR="00B85B25" w:rsidRDefault="00FF7E70" w:rsidP="00814DD8">
      <w:pPr>
        <w:spacing w:line="360" w:lineRule="auto"/>
        <w:ind w:firstLine="708"/>
        <w:jc w:val="both"/>
        <w:rPr>
          <w:bCs/>
          <w:sz w:val="28"/>
          <w:szCs w:val="28"/>
          <w:lang w:val="ru-RU"/>
        </w:rPr>
      </w:pPr>
      <w:r>
        <w:rPr>
          <w:bCs/>
          <w:sz w:val="28"/>
          <w:szCs w:val="28"/>
          <w:lang w:val="ru-RU"/>
        </w:rPr>
        <w:t>Для</w:t>
      </w:r>
      <w:r w:rsidR="00B85B25">
        <w:rPr>
          <w:bCs/>
          <w:sz w:val="28"/>
          <w:szCs w:val="28"/>
          <w:lang w:val="ru-RU"/>
        </w:rPr>
        <w:t xml:space="preserve"> позиционирования на НУ будут использованы сжатые-</w:t>
      </w:r>
      <w:r w:rsidR="00B85B25">
        <w:rPr>
          <w:bCs/>
          <w:sz w:val="28"/>
          <w:szCs w:val="28"/>
        </w:rPr>
        <w:t>AI</w:t>
      </w:r>
      <w:r w:rsidR="00B85B25">
        <w:rPr>
          <w:bCs/>
          <w:sz w:val="28"/>
          <w:szCs w:val="28"/>
          <w:lang w:val="ru-RU"/>
        </w:rPr>
        <w:t xml:space="preserve"> модели, обученные на стороне сервера и в последствии оптимизированные для работы на НУ. </w:t>
      </w:r>
    </w:p>
    <w:p w14:paraId="7EC24772" w14:textId="77777777" w:rsidR="00FF7E70" w:rsidRDefault="00FF7E70" w:rsidP="00814DD8">
      <w:pPr>
        <w:spacing w:line="360" w:lineRule="auto"/>
        <w:ind w:firstLine="708"/>
        <w:jc w:val="both"/>
        <w:rPr>
          <w:bCs/>
          <w:sz w:val="28"/>
          <w:szCs w:val="28"/>
          <w:lang w:val="ru-RU"/>
        </w:rPr>
      </w:pPr>
      <w:r>
        <w:rPr>
          <w:bCs/>
          <w:sz w:val="28"/>
          <w:szCs w:val="28"/>
          <w:lang w:val="ru-RU"/>
        </w:rPr>
        <w:t xml:space="preserve">За основу </w:t>
      </w:r>
      <w:r>
        <w:rPr>
          <w:bCs/>
          <w:sz w:val="28"/>
          <w:szCs w:val="28"/>
        </w:rPr>
        <w:t>AI</w:t>
      </w:r>
      <w:r w:rsidRPr="00FF7E70">
        <w:rPr>
          <w:bCs/>
          <w:sz w:val="28"/>
          <w:szCs w:val="28"/>
          <w:lang w:val="ru-RU"/>
        </w:rPr>
        <w:t>-</w:t>
      </w:r>
      <w:r>
        <w:rPr>
          <w:bCs/>
          <w:sz w:val="28"/>
          <w:szCs w:val="28"/>
          <w:lang w:val="ru-RU"/>
        </w:rPr>
        <w:t>алгоритмов могут быть взяты рекуррентные нейронные сети.</w:t>
      </w:r>
    </w:p>
    <w:p w14:paraId="7E3BCC9B" w14:textId="77777777" w:rsidR="004F6A12" w:rsidRDefault="00FF7E70" w:rsidP="00814DD8">
      <w:pPr>
        <w:spacing w:line="360" w:lineRule="auto"/>
        <w:ind w:firstLine="708"/>
        <w:jc w:val="both"/>
        <w:rPr>
          <w:bCs/>
          <w:sz w:val="28"/>
          <w:szCs w:val="28"/>
          <w:lang w:val="ru-RU"/>
        </w:rPr>
      </w:pPr>
      <w:r>
        <w:rPr>
          <w:bCs/>
          <w:sz w:val="28"/>
          <w:szCs w:val="28"/>
          <w:lang w:val="ru-RU"/>
        </w:rPr>
        <w:t>Отдельно будет решаться задача позиционирования в случае, когда данных НУ недостаточно – сбои сигналов, краевые случаев итд. Для этого будет разработан специальный</w:t>
      </w:r>
      <w:r w:rsidR="004F6A12" w:rsidRPr="004F6A12">
        <w:rPr>
          <w:bCs/>
          <w:sz w:val="28"/>
          <w:szCs w:val="28"/>
          <w:lang w:val="ru-RU"/>
        </w:rPr>
        <w:t xml:space="preserve"> протокол для связи с сервером (см. </w:t>
      </w:r>
      <w:r>
        <w:rPr>
          <w:bCs/>
          <w:sz w:val="28"/>
          <w:szCs w:val="28"/>
          <w:lang w:val="ru-RU"/>
        </w:rPr>
        <w:t>н</w:t>
      </w:r>
      <w:r w:rsidR="004F6A12" w:rsidRPr="004F6A12">
        <w:rPr>
          <w:bCs/>
          <w:sz w:val="28"/>
          <w:szCs w:val="28"/>
          <w:lang w:val="ru-RU"/>
        </w:rPr>
        <w:t xml:space="preserve">иже), выполняющим более сложные вычислительные задачи, </w:t>
      </w:r>
      <w:r>
        <w:rPr>
          <w:bCs/>
          <w:sz w:val="28"/>
          <w:szCs w:val="28"/>
          <w:lang w:val="ru-RU"/>
        </w:rPr>
        <w:t xml:space="preserve">что позволит решить </w:t>
      </w:r>
      <w:r w:rsidRPr="00FF7E70">
        <w:rPr>
          <w:bCs/>
          <w:sz w:val="28"/>
          <w:szCs w:val="28"/>
          <w:lang w:val="ru-RU"/>
        </w:rPr>
        <w:t>задачу</w:t>
      </w:r>
      <w:r>
        <w:rPr>
          <w:bCs/>
          <w:sz w:val="28"/>
          <w:szCs w:val="28"/>
          <w:lang w:val="ru-RU"/>
        </w:rPr>
        <w:t xml:space="preserve"> реинициализацию алгоритмов позиционирования в случае сбоев</w:t>
      </w:r>
      <w:r w:rsidR="004F6A12" w:rsidRPr="004F6A12">
        <w:rPr>
          <w:bCs/>
          <w:sz w:val="28"/>
          <w:szCs w:val="28"/>
          <w:lang w:val="ru-RU"/>
        </w:rPr>
        <w:t xml:space="preserve">. </w:t>
      </w:r>
      <w:r>
        <w:rPr>
          <w:bCs/>
          <w:sz w:val="28"/>
          <w:szCs w:val="28"/>
          <w:lang w:val="ru-RU"/>
        </w:rPr>
        <w:t xml:space="preserve">Протокол и алгоритм работы с сервером будет учитывать </w:t>
      </w:r>
      <w:r w:rsidR="004F6A12" w:rsidRPr="004F6A12">
        <w:rPr>
          <w:bCs/>
          <w:sz w:val="28"/>
          <w:szCs w:val="28"/>
          <w:lang w:val="ru-RU"/>
        </w:rPr>
        <w:t>ограничен</w:t>
      </w:r>
      <w:r>
        <w:rPr>
          <w:bCs/>
          <w:sz w:val="28"/>
          <w:szCs w:val="28"/>
          <w:lang w:val="ru-RU"/>
        </w:rPr>
        <w:t xml:space="preserve">ия по </w:t>
      </w:r>
      <w:r w:rsidR="004F6A12" w:rsidRPr="004F6A12">
        <w:rPr>
          <w:bCs/>
          <w:sz w:val="28"/>
          <w:szCs w:val="28"/>
          <w:lang w:val="ru-RU"/>
        </w:rPr>
        <w:t xml:space="preserve"> пропускной способност</w:t>
      </w:r>
      <w:r>
        <w:rPr>
          <w:bCs/>
          <w:sz w:val="28"/>
          <w:szCs w:val="28"/>
          <w:lang w:val="ru-RU"/>
        </w:rPr>
        <w:t>и</w:t>
      </w:r>
      <w:r w:rsidR="004F6A12" w:rsidRPr="004F6A12">
        <w:rPr>
          <w:bCs/>
          <w:sz w:val="28"/>
          <w:szCs w:val="28"/>
          <w:lang w:val="ru-RU"/>
        </w:rPr>
        <w:t xml:space="preserve"> </w:t>
      </w:r>
      <w:r>
        <w:rPr>
          <w:bCs/>
          <w:sz w:val="28"/>
          <w:szCs w:val="28"/>
          <w:lang w:val="ru-RU"/>
        </w:rPr>
        <w:t xml:space="preserve">и </w:t>
      </w:r>
      <w:r w:rsidR="004F6A12" w:rsidRPr="004F6A12">
        <w:rPr>
          <w:bCs/>
          <w:sz w:val="28"/>
          <w:szCs w:val="28"/>
          <w:lang w:val="ru-RU"/>
        </w:rPr>
        <w:t>временной задержк</w:t>
      </w:r>
      <w:r>
        <w:rPr>
          <w:bCs/>
          <w:sz w:val="28"/>
          <w:szCs w:val="28"/>
          <w:lang w:val="ru-RU"/>
        </w:rPr>
        <w:t>и канала связи.</w:t>
      </w:r>
    </w:p>
    <w:p w14:paraId="57256199" w14:textId="77777777" w:rsidR="004F6A12" w:rsidRPr="007E7183" w:rsidRDefault="004F6A12" w:rsidP="004F6A12">
      <w:pPr>
        <w:spacing w:line="312" w:lineRule="auto"/>
        <w:ind w:firstLine="708"/>
        <w:jc w:val="both"/>
        <w:rPr>
          <w:bCs/>
          <w:sz w:val="28"/>
          <w:szCs w:val="28"/>
          <w:lang w:val="ru-RU"/>
        </w:rPr>
      </w:pPr>
    </w:p>
    <w:p w14:paraId="501E1E32" w14:textId="77777777" w:rsidR="004F6A12" w:rsidRPr="00FF7E70" w:rsidRDefault="004F6A12" w:rsidP="001503D1">
      <w:pPr>
        <w:jc w:val="center"/>
        <w:rPr>
          <w:rFonts w:ascii="Calibri" w:eastAsia="Calibri" w:hAnsi="Calibri" w:cs="Calibri"/>
          <w:lang w:val="ru-RU"/>
        </w:rPr>
      </w:pPr>
      <w:bookmarkStart w:id="8" w:name="_dt9bm21pyy4u" w:colFirst="0" w:colLast="0"/>
      <w:bookmarkEnd w:id="8"/>
    </w:p>
    <w:p w14:paraId="2E79486B" w14:textId="77777777" w:rsidR="00FF7E70" w:rsidRPr="00037B41" w:rsidRDefault="00FF7E70" w:rsidP="00FF7E70">
      <w:pPr>
        <w:pStyle w:val="20"/>
        <w:rPr>
          <w:rFonts w:ascii="Times New Roman" w:hAnsi="Times New Roman" w:cs="Times New Roman"/>
          <w:sz w:val="28"/>
          <w:szCs w:val="28"/>
          <w:lang w:val="ru-RU"/>
        </w:rPr>
      </w:pPr>
      <w:bookmarkStart w:id="9" w:name="_Toc91598632"/>
      <w:r w:rsidRPr="00037B41">
        <w:rPr>
          <w:rFonts w:ascii="Times New Roman" w:hAnsi="Times New Roman" w:cs="Times New Roman"/>
          <w:sz w:val="28"/>
          <w:szCs w:val="28"/>
          <w:lang w:val="ru-RU"/>
        </w:rPr>
        <w:t>Основные датчики, необходимые  НУ для работы вне помещений</w:t>
      </w:r>
      <w:bookmarkEnd w:id="9"/>
    </w:p>
    <w:p w14:paraId="7DDC0C0E" w14:textId="77777777" w:rsidR="00E02C00" w:rsidRDefault="00E02C00" w:rsidP="001503D1">
      <w:pPr>
        <w:jc w:val="both"/>
        <w:rPr>
          <w:rFonts w:ascii="Calibri" w:eastAsia="Calibri" w:hAnsi="Calibri" w:cs="Calibri"/>
          <w:lang w:val="ru-RU"/>
        </w:rPr>
      </w:pPr>
    </w:p>
    <w:p w14:paraId="7DC77775" w14:textId="77777777" w:rsidR="00FF7E70" w:rsidRPr="00FF7E70" w:rsidRDefault="00FF7E70" w:rsidP="00814DD8">
      <w:pPr>
        <w:spacing w:line="360" w:lineRule="auto"/>
        <w:ind w:firstLine="706"/>
        <w:jc w:val="both"/>
        <w:rPr>
          <w:rFonts w:eastAsiaTheme="minorHAnsi" w:cstheme="minorBidi"/>
          <w:bCs/>
          <w:sz w:val="28"/>
          <w:szCs w:val="28"/>
          <w:lang w:val="ru-RU"/>
        </w:rPr>
      </w:pPr>
      <w:r w:rsidRPr="00FF7E70">
        <w:rPr>
          <w:rFonts w:eastAsiaTheme="minorHAnsi" w:cstheme="minorBidi"/>
          <w:bCs/>
          <w:sz w:val="28"/>
          <w:szCs w:val="28"/>
          <w:lang w:val="ru-RU"/>
        </w:rPr>
        <w:t xml:space="preserve">Основное отличие от </w:t>
      </w:r>
      <w:r>
        <w:rPr>
          <w:bCs/>
          <w:sz w:val="28"/>
          <w:szCs w:val="28"/>
          <w:lang w:val="ru-RU"/>
        </w:rPr>
        <w:t>навигации внутри</w:t>
      </w:r>
      <w:r w:rsidRPr="00FF7E70">
        <w:rPr>
          <w:rFonts w:eastAsiaTheme="minorHAnsi" w:cstheme="minorBidi"/>
          <w:bCs/>
          <w:sz w:val="28"/>
          <w:szCs w:val="28"/>
          <w:lang w:val="ru-RU"/>
        </w:rPr>
        <w:t xml:space="preserve"> помещения заключается в </w:t>
      </w:r>
      <w:r w:rsidR="00E21C38">
        <w:rPr>
          <w:rFonts w:eastAsiaTheme="minorHAnsi" w:cstheme="minorBidi"/>
          <w:bCs/>
          <w:sz w:val="28"/>
          <w:szCs w:val="28"/>
          <w:lang w:val="ru-RU"/>
        </w:rPr>
        <w:t>нескольких датчиках</w:t>
      </w:r>
      <w:r w:rsidRPr="00FF7E70">
        <w:rPr>
          <w:rFonts w:eastAsiaTheme="minorHAnsi" w:cstheme="minorBidi"/>
          <w:bCs/>
          <w:sz w:val="28"/>
          <w:szCs w:val="28"/>
          <w:lang w:val="ru-RU"/>
        </w:rPr>
        <w:t xml:space="preserve">, более удобных для использования </w:t>
      </w:r>
      <w:r>
        <w:rPr>
          <w:bCs/>
          <w:sz w:val="28"/>
          <w:szCs w:val="28"/>
          <w:lang w:val="ru-RU"/>
        </w:rPr>
        <w:t>вне помещений</w:t>
      </w:r>
      <w:r w:rsidRPr="00FF7E70">
        <w:rPr>
          <w:rFonts w:eastAsiaTheme="minorHAnsi" w:cstheme="minorBidi"/>
          <w:bCs/>
          <w:sz w:val="28"/>
          <w:szCs w:val="28"/>
          <w:lang w:val="ru-RU"/>
        </w:rPr>
        <w:t>:</w:t>
      </w:r>
    </w:p>
    <w:p w14:paraId="683EC5CD" w14:textId="77777777" w:rsidR="00FF7E70" w:rsidRPr="00FF7E70" w:rsidRDefault="00FF7E70" w:rsidP="00814DD8">
      <w:pPr>
        <w:spacing w:line="360" w:lineRule="auto"/>
        <w:ind w:firstLine="706"/>
        <w:jc w:val="both"/>
        <w:rPr>
          <w:rFonts w:eastAsiaTheme="minorHAnsi" w:cstheme="minorBidi"/>
          <w:bCs/>
          <w:sz w:val="28"/>
          <w:szCs w:val="28"/>
          <w:lang w:val="ru-RU"/>
        </w:rPr>
      </w:pPr>
      <w:r w:rsidRPr="00FF7E70">
        <w:rPr>
          <w:rFonts w:eastAsiaTheme="minorHAnsi" w:cstheme="minorBidi"/>
          <w:bCs/>
          <w:sz w:val="28"/>
          <w:szCs w:val="28"/>
          <w:lang w:val="ru-RU"/>
        </w:rPr>
        <w:t xml:space="preserve">- </w:t>
      </w:r>
      <w:r w:rsidR="008415DA">
        <w:rPr>
          <w:bCs/>
          <w:sz w:val="28"/>
          <w:szCs w:val="28"/>
        </w:rPr>
        <w:t>RGB</w:t>
      </w:r>
      <w:r w:rsidR="008415DA" w:rsidRPr="00E21C38">
        <w:rPr>
          <w:bCs/>
          <w:sz w:val="28"/>
          <w:szCs w:val="28"/>
          <w:lang w:val="ru-RU"/>
        </w:rPr>
        <w:t>-</w:t>
      </w:r>
      <w:r w:rsidRPr="00FF7E70">
        <w:rPr>
          <w:rFonts w:eastAsiaTheme="minorHAnsi" w:cstheme="minorBidi"/>
          <w:bCs/>
          <w:sz w:val="28"/>
          <w:szCs w:val="28"/>
          <w:lang w:val="ru-RU"/>
        </w:rPr>
        <w:t>камера</w:t>
      </w:r>
      <w:r>
        <w:rPr>
          <w:bCs/>
          <w:sz w:val="28"/>
          <w:szCs w:val="28"/>
          <w:lang w:val="ru-RU"/>
        </w:rPr>
        <w:t>(ы)</w:t>
      </w:r>
      <w:r w:rsidRPr="00FF7E70">
        <w:rPr>
          <w:rFonts w:eastAsiaTheme="minorHAnsi" w:cstheme="minorBidi"/>
          <w:bCs/>
          <w:sz w:val="28"/>
          <w:szCs w:val="28"/>
          <w:lang w:val="ru-RU"/>
        </w:rPr>
        <w:t xml:space="preserve">. </w:t>
      </w:r>
      <w:r w:rsidR="00E21C38">
        <w:rPr>
          <w:bCs/>
          <w:sz w:val="28"/>
          <w:szCs w:val="28"/>
          <w:lang w:val="ru-RU"/>
        </w:rPr>
        <w:t>В случае вне помещений существует больший выбор камер и их ТТХ лучше. Однако, они</w:t>
      </w:r>
      <w:r w:rsidRPr="00FF7E70">
        <w:rPr>
          <w:rFonts w:eastAsiaTheme="minorHAnsi" w:cstheme="minorBidi"/>
          <w:bCs/>
          <w:sz w:val="28"/>
          <w:szCs w:val="28"/>
          <w:lang w:val="ru-RU"/>
        </w:rPr>
        <w:t xml:space="preserve"> подвержены большему количеству проблем на открытом воздухе, таких как динамический диапазон, проблемы с освещением или грязь на чувствительных поверхностях.</w:t>
      </w:r>
    </w:p>
    <w:p w14:paraId="4B3744E1" w14:textId="6AE3F739" w:rsidR="00FF7E70" w:rsidRPr="00FF7E70" w:rsidRDefault="00FF7E70" w:rsidP="00814DD8">
      <w:pPr>
        <w:spacing w:line="360" w:lineRule="auto"/>
        <w:ind w:firstLine="706"/>
        <w:jc w:val="both"/>
        <w:rPr>
          <w:rFonts w:eastAsiaTheme="minorHAnsi" w:cstheme="minorBidi"/>
          <w:bCs/>
          <w:sz w:val="28"/>
          <w:szCs w:val="28"/>
          <w:lang w:val="ru-RU"/>
        </w:rPr>
      </w:pPr>
      <w:r w:rsidRPr="00FF7E70">
        <w:rPr>
          <w:rFonts w:eastAsiaTheme="minorHAnsi" w:cstheme="minorBidi"/>
          <w:bCs/>
          <w:sz w:val="28"/>
          <w:szCs w:val="28"/>
          <w:lang w:val="ru-RU"/>
        </w:rPr>
        <w:t xml:space="preserve">- LiDAR </w:t>
      </w:r>
      <w:r w:rsidR="00E21C38">
        <w:rPr>
          <w:bCs/>
          <w:sz w:val="28"/>
          <w:szCs w:val="28"/>
          <w:lang w:val="ru-RU"/>
        </w:rPr>
        <w:t>вместо</w:t>
      </w:r>
      <w:r w:rsidRPr="00FF7E70">
        <w:rPr>
          <w:rFonts w:eastAsiaTheme="minorHAnsi" w:cstheme="minorBidi"/>
          <w:bCs/>
          <w:sz w:val="28"/>
          <w:szCs w:val="28"/>
          <w:lang w:val="ru-RU"/>
        </w:rPr>
        <w:t xml:space="preserve"> камеры глубины. Лазеры, измеряющие время полета, - </w:t>
      </w:r>
      <w:r w:rsidR="00E21C38">
        <w:rPr>
          <w:bCs/>
          <w:sz w:val="28"/>
          <w:szCs w:val="28"/>
          <w:lang w:val="ru-RU"/>
        </w:rPr>
        <w:t>наиболее</w:t>
      </w:r>
      <w:r w:rsidRPr="00FF7E70">
        <w:rPr>
          <w:rFonts w:eastAsiaTheme="minorHAnsi" w:cstheme="minorBidi"/>
          <w:bCs/>
          <w:sz w:val="28"/>
          <w:szCs w:val="28"/>
          <w:lang w:val="ru-RU"/>
        </w:rPr>
        <w:t xml:space="preserve"> точный принцип измерения расстояний. На сегодняшний день лидары - самые надежные датчики для измерения объектов на большом </w:t>
      </w:r>
      <w:r w:rsidRPr="00FF7E70">
        <w:rPr>
          <w:rFonts w:eastAsiaTheme="minorHAnsi" w:cstheme="minorBidi"/>
          <w:bCs/>
          <w:sz w:val="28"/>
          <w:szCs w:val="28"/>
          <w:lang w:val="ru-RU"/>
        </w:rPr>
        <w:lastRenderedPageBreak/>
        <w:t xml:space="preserve">расстоянии (более 100 м). </w:t>
      </w:r>
      <w:r w:rsidR="00E21C38">
        <w:rPr>
          <w:bCs/>
          <w:sz w:val="28"/>
          <w:szCs w:val="28"/>
          <w:lang w:val="ru-RU"/>
        </w:rPr>
        <w:t>Недостатком</w:t>
      </w:r>
      <w:r w:rsidRPr="00FF7E70">
        <w:rPr>
          <w:rFonts w:eastAsiaTheme="minorHAnsi" w:cstheme="minorBidi"/>
          <w:bCs/>
          <w:sz w:val="28"/>
          <w:szCs w:val="28"/>
          <w:lang w:val="ru-RU"/>
        </w:rPr>
        <w:t xml:space="preserve"> </w:t>
      </w:r>
      <w:r w:rsidR="00E21C38">
        <w:rPr>
          <w:bCs/>
          <w:sz w:val="28"/>
          <w:szCs w:val="28"/>
          <w:lang w:val="ru-RU"/>
        </w:rPr>
        <w:t>этого датчика</w:t>
      </w:r>
      <w:r w:rsidRPr="00FF7E70">
        <w:rPr>
          <w:rFonts w:eastAsiaTheme="minorHAnsi" w:cstheme="minorBidi"/>
          <w:bCs/>
          <w:sz w:val="28"/>
          <w:szCs w:val="28"/>
          <w:lang w:val="ru-RU"/>
        </w:rPr>
        <w:t xml:space="preserve"> является разрешение и плотность точек. Примеры производителей </w:t>
      </w:r>
      <w:r w:rsidR="00E21C38">
        <w:rPr>
          <w:bCs/>
          <w:sz w:val="28"/>
          <w:szCs w:val="28"/>
          <w:lang w:val="ru-RU"/>
        </w:rPr>
        <w:t>-</w:t>
      </w:r>
      <w:r w:rsidRPr="00FF7E70">
        <w:rPr>
          <w:rFonts w:eastAsiaTheme="minorHAnsi" w:cstheme="minorBidi"/>
          <w:bCs/>
          <w:sz w:val="28"/>
          <w:szCs w:val="28"/>
          <w:lang w:val="ru-RU"/>
        </w:rPr>
        <w:t xml:space="preserve"> Velodyne</w:t>
      </w:r>
      <w:r w:rsidR="003409A9">
        <w:rPr>
          <w:rFonts w:eastAsiaTheme="minorHAnsi" w:cstheme="minorBidi"/>
          <w:bCs/>
          <w:sz w:val="28"/>
          <w:szCs w:val="28"/>
          <w:lang w:val="ru-RU"/>
        </w:rPr>
        <w:fldChar w:fldCharType="begin"/>
      </w:r>
      <w:r w:rsidR="003409A9">
        <w:rPr>
          <w:rFonts w:eastAsiaTheme="minorHAnsi" w:cstheme="minorBidi"/>
          <w:bCs/>
          <w:sz w:val="28"/>
          <w:szCs w:val="28"/>
          <w:lang w:val="ru-RU"/>
        </w:rPr>
        <w:instrText xml:space="preserve"> ADDIN ZOTERO_ITEM CSL_CITATION {"citationID":"62vpq3bl","properties":{"formattedCitation":"[6]","plainCitation":"[6]","noteIndex":0},"citationItems":[{"id":258,"uris":["http://zotero.org/users/local/XvQpfN4m/items/UQIZTEXC"],"uri":["http://zotero.org/users/local/XvQpfN4m/items/UQIZTEXC"],"itemData":{"id":258,"type":"book","publisher":"velodyne","title":"https://velodynelidar.com/"}}],"schema":"https://github.com/citation-style-language/schema/raw/master/csl-citation.json"} </w:instrText>
      </w:r>
      <w:r w:rsidR="003409A9">
        <w:rPr>
          <w:rFonts w:eastAsiaTheme="minorHAnsi" w:cstheme="minorBidi"/>
          <w:bCs/>
          <w:sz w:val="28"/>
          <w:szCs w:val="28"/>
          <w:lang w:val="ru-RU"/>
        </w:rPr>
        <w:fldChar w:fldCharType="separate"/>
      </w:r>
      <w:r w:rsidR="003409A9" w:rsidRPr="003409A9">
        <w:rPr>
          <w:rFonts w:eastAsiaTheme="minorHAnsi"/>
          <w:sz w:val="28"/>
          <w:lang w:val="ru-RU"/>
        </w:rPr>
        <w:t>[6]</w:t>
      </w:r>
      <w:r w:rsidR="003409A9">
        <w:rPr>
          <w:rFonts w:eastAsiaTheme="minorHAnsi" w:cstheme="minorBidi"/>
          <w:bCs/>
          <w:sz w:val="28"/>
          <w:szCs w:val="28"/>
          <w:lang w:val="ru-RU"/>
        </w:rPr>
        <w:fldChar w:fldCharType="end"/>
      </w:r>
      <w:r w:rsidRPr="00FF7E70">
        <w:rPr>
          <w:rFonts w:eastAsiaTheme="minorHAnsi" w:cstheme="minorBidi"/>
          <w:bCs/>
          <w:sz w:val="28"/>
          <w:szCs w:val="28"/>
          <w:lang w:val="ru-RU"/>
        </w:rPr>
        <w:t xml:space="preserve"> или Ouster</w:t>
      </w:r>
      <w:r w:rsidR="003409A9">
        <w:rPr>
          <w:rFonts w:eastAsiaTheme="minorHAnsi" w:cstheme="minorBidi"/>
          <w:bCs/>
          <w:sz w:val="28"/>
          <w:szCs w:val="28"/>
          <w:lang w:val="ru-RU"/>
        </w:rPr>
        <w:fldChar w:fldCharType="begin"/>
      </w:r>
      <w:r w:rsidR="003409A9">
        <w:rPr>
          <w:rFonts w:eastAsiaTheme="minorHAnsi" w:cstheme="minorBidi"/>
          <w:bCs/>
          <w:sz w:val="28"/>
          <w:szCs w:val="28"/>
          <w:lang w:val="ru-RU"/>
        </w:rPr>
        <w:instrText xml:space="preserve"> ADDIN ZOTERO_ITEM CSL_CITATION {"citationID":"B4HSJgHE","properties":{"formattedCitation":"[7]","plainCitation":"[7]","noteIndex":0},"citationItems":[{"id":259,"uris":["http://zotero.org/users/local/XvQpfN4m/items/28S8HLTT"],"uri":["http://zotero.org/users/local/XvQpfN4m/items/28S8HLTT"],"itemData":{"id":259,"type":"book","publisher":"ouster","title":"https://ouster.com/","URL":"https://ouster.com/"}}],"schema":"https://github.com/citation-style-language/schema/raw/master/csl-citation.json"} </w:instrText>
      </w:r>
      <w:r w:rsidR="003409A9">
        <w:rPr>
          <w:rFonts w:eastAsiaTheme="minorHAnsi" w:cstheme="minorBidi"/>
          <w:bCs/>
          <w:sz w:val="28"/>
          <w:szCs w:val="28"/>
          <w:lang w:val="ru-RU"/>
        </w:rPr>
        <w:fldChar w:fldCharType="separate"/>
      </w:r>
      <w:r w:rsidR="003409A9" w:rsidRPr="003409A9">
        <w:rPr>
          <w:rFonts w:eastAsiaTheme="minorHAnsi"/>
          <w:sz w:val="28"/>
          <w:lang w:val="ru-RU"/>
        </w:rPr>
        <w:t>[7]</w:t>
      </w:r>
      <w:r w:rsidR="003409A9">
        <w:rPr>
          <w:rFonts w:eastAsiaTheme="minorHAnsi" w:cstheme="minorBidi"/>
          <w:bCs/>
          <w:sz w:val="28"/>
          <w:szCs w:val="28"/>
          <w:lang w:val="ru-RU"/>
        </w:rPr>
        <w:fldChar w:fldCharType="end"/>
      </w:r>
      <w:r w:rsidRPr="00FF7E70">
        <w:rPr>
          <w:rFonts w:eastAsiaTheme="minorHAnsi" w:cstheme="minorBidi"/>
          <w:bCs/>
          <w:sz w:val="28"/>
          <w:szCs w:val="28"/>
          <w:lang w:val="ru-RU"/>
        </w:rPr>
        <w:t>.</w:t>
      </w:r>
    </w:p>
    <w:p w14:paraId="225A4BCC" w14:textId="77777777" w:rsidR="00FF7E70" w:rsidRPr="00E21C38" w:rsidRDefault="00FF7E70" w:rsidP="00814DD8">
      <w:pPr>
        <w:spacing w:line="360" w:lineRule="auto"/>
        <w:ind w:firstLine="706"/>
        <w:jc w:val="both"/>
        <w:rPr>
          <w:bCs/>
          <w:sz w:val="28"/>
          <w:szCs w:val="28"/>
          <w:lang w:val="ru-RU"/>
        </w:rPr>
      </w:pPr>
      <w:r w:rsidRPr="00FF7E70">
        <w:rPr>
          <w:rFonts w:eastAsiaTheme="minorHAnsi" w:cstheme="minorBidi"/>
          <w:bCs/>
          <w:sz w:val="28"/>
          <w:szCs w:val="28"/>
          <w:lang w:val="ru-RU"/>
        </w:rPr>
        <w:t xml:space="preserve">- IMU </w:t>
      </w:r>
      <w:r w:rsidR="00E21C38">
        <w:rPr>
          <w:rFonts w:eastAsiaTheme="minorHAnsi" w:cstheme="minorBidi"/>
          <w:bCs/>
          <w:sz w:val="28"/>
          <w:szCs w:val="28"/>
          <w:lang w:val="ru-RU"/>
        </w:rPr>
        <w:t xml:space="preserve">по возможности стоит комплексировать </w:t>
      </w:r>
      <w:r w:rsidR="00E21C38">
        <w:rPr>
          <w:bCs/>
          <w:sz w:val="28"/>
          <w:szCs w:val="28"/>
          <w:lang w:val="ru-RU"/>
        </w:rPr>
        <w:t xml:space="preserve">с данными с </w:t>
      </w:r>
      <w:r w:rsidR="00E21C38">
        <w:rPr>
          <w:bCs/>
          <w:sz w:val="28"/>
          <w:szCs w:val="28"/>
        </w:rPr>
        <w:t>CAN</w:t>
      </w:r>
      <w:r w:rsidR="00E21C38" w:rsidRPr="00E21C38">
        <w:rPr>
          <w:bCs/>
          <w:sz w:val="28"/>
          <w:szCs w:val="28"/>
          <w:lang w:val="ru-RU"/>
        </w:rPr>
        <w:t>-</w:t>
      </w:r>
      <w:r w:rsidR="00E21C38">
        <w:rPr>
          <w:bCs/>
          <w:sz w:val="28"/>
          <w:szCs w:val="28"/>
          <w:lang w:val="ru-RU"/>
        </w:rPr>
        <w:t>шины</w:t>
      </w:r>
      <w:r w:rsidR="00C856F8" w:rsidRPr="00C856F8">
        <w:rPr>
          <w:bCs/>
          <w:sz w:val="28"/>
          <w:szCs w:val="28"/>
          <w:lang w:val="ru-RU"/>
        </w:rPr>
        <w:t>,</w:t>
      </w:r>
      <w:r w:rsidR="00E21C38">
        <w:rPr>
          <w:bCs/>
          <w:sz w:val="28"/>
          <w:szCs w:val="28"/>
          <w:lang w:val="ru-RU"/>
        </w:rPr>
        <w:t xml:space="preserve"> в случае использования на автомобиле. Доступный набор данных для комплексирования включает – одометрическую скорость, угол поворота руля, данные высокоточного </w:t>
      </w:r>
      <w:r w:rsidR="00E21C38">
        <w:rPr>
          <w:bCs/>
          <w:sz w:val="28"/>
          <w:szCs w:val="28"/>
        </w:rPr>
        <w:t>IMU</w:t>
      </w:r>
      <w:r w:rsidR="00E21C38" w:rsidRPr="00E21C38">
        <w:rPr>
          <w:bCs/>
          <w:sz w:val="28"/>
          <w:szCs w:val="28"/>
          <w:lang w:val="ru-RU"/>
        </w:rPr>
        <w:t xml:space="preserve"> </w:t>
      </w:r>
      <w:r w:rsidR="00E21C38">
        <w:rPr>
          <w:bCs/>
          <w:sz w:val="28"/>
          <w:szCs w:val="28"/>
          <w:lang w:val="ru-RU"/>
        </w:rPr>
        <w:t>автомобиля.</w:t>
      </w:r>
    </w:p>
    <w:p w14:paraId="7D1AA5B3" w14:textId="77777777" w:rsidR="00E21C38" w:rsidRPr="00FF7E70" w:rsidRDefault="00E21C38" w:rsidP="00814DD8">
      <w:pPr>
        <w:spacing w:line="360" w:lineRule="auto"/>
        <w:ind w:firstLine="706"/>
        <w:jc w:val="both"/>
        <w:rPr>
          <w:rFonts w:eastAsiaTheme="minorHAnsi" w:cstheme="minorBidi"/>
          <w:bCs/>
          <w:sz w:val="28"/>
          <w:szCs w:val="28"/>
          <w:lang w:val="ru-RU"/>
        </w:rPr>
      </w:pPr>
      <w:r>
        <w:rPr>
          <w:bCs/>
          <w:sz w:val="28"/>
          <w:szCs w:val="28"/>
          <w:lang w:val="ru-RU"/>
        </w:rPr>
        <w:t>- ГНСС, ЛСН сигналы – наиболее доступный источник навигационной информации.</w:t>
      </w:r>
    </w:p>
    <w:p w14:paraId="0253C702" w14:textId="77777777" w:rsidR="00FF7E70" w:rsidRDefault="00FF7E70" w:rsidP="00814DD8">
      <w:pPr>
        <w:spacing w:line="360" w:lineRule="auto"/>
        <w:ind w:firstLine="706"/>
        <w:jc w:val="both"/>
        <w:rPr>
          <w:bCs/>
          <w:sz w:val="28"/>
          <w:szCs w:val="28"/>
          <w:lang w:val="ru-RU"/>
        </w:rPr>
      </w:pPr>
      <w:r w:rsidRPr="00FF7E70">
        <w:rPr>
          <w:rFonts w:eastAsiaTheme="minorHAnsi" w:cstheme="minorBidi"/>
          <w:bCs/>
          <w:sz w:val="28"/>
          <w:szCs w:val="28"/>
          <w:lang w:val="ru-RU"/>
        </w:rPr>
        <w:t>- Радиочастотные (RF) сигналы</w:t>
      </w:r>
      <w:r w:rsidR="00E21C38">
        <w:rPr>
          <w:bCs/>
          <w:sz w:val="28"/>
          <w:szCs w:val="28"/>
          <w:lang w:val="ru-RU"/>
        </w:rPr>
        <w:t xml:space="preserve">, включая </w:t>
      </w:r>
      <w:r w:rsidR="00E21C38">
        <w:rPr>
          <w:bCs/>
          <w:sz w:val="28"/>
          <w:szCs w:val="28"/>
        </w:rPr>
        <w:t>Wi</w:t>
      </w:r>
      <w:r w:rsidR="00E21C38" w:rsidRPr="00E21C38">
        <w:rPr>
          <w:bCs/>
          <w:sz w:val="28"/>
          <w:szCs w:val="28"/>
          <w:lang w:val="ru-RU"/>
        </w:rPr>
        <w:t>-</w:t>
      </w:r>
      <w:r w:rsidR="00E21C38">
        <w:rPr>
          <w:bCs/>
          <w:sz w:val="28"/>
          <w:szCs w:val="28"/>
        </w:rPr>
        <w:t>Fi</w:t>
      </w:r>
      <w:r w:rsidR="00E21C38" w:rsidRPr="00E21C38">
        <w:rPr>
          <w:bCs/>
          <w:sz w:val="28"/>
          <w:szCs w:val="28"/>
          <w:lang w:val="ru-RU"/>
        </w:rPr>
        <w:t xml:space="preserve">, </w:t>
      </w:r>
      <w:r w:rsidR="00E21C38">
        <w:rPr>
          <w:bCs/>
          <w:sz w:val="28"/>
          <w:szCs w:val="28"/>
        </w:rPr>
        <w:t>BLE</w:t>
      </w:r>
      <w:r w:rsidR="00E21C38" w:rsidRPr="00E21C38">
        <w:rPr>
          <w:bCs/>
          <w:sz w:val="28"/>
          <w:szCs w:val="28"/>
          <w:lang w:val="ru-RU"/>
        </w:rPr>
        <w:t>.</w:t>
      </w:r>
    </w:p>
    <w:p w14:paraId="63063852" w14:textId="77777777" w:rsidR="00E21C38" w:rsidRPr="00FF7E70" w:rsidRDefault="00E21C38" w:rsidP="00FF7E70">
      <w:pPr>
        <w:spacing w:line="312" w:lineRule="auto"/>
        <w:ind w:firstLine="708"/>
        <w:jc w:val="both"/>
        <w:rPr>
          <w:rFonts w:eastAsiaTheme="minorHAnsi" w:cstheme="minorBidi"/>
          <w:bCs/>
          <w:sz w:val="28"/>
          <w:szCs w:val="28"/>
          <w:lang w:val="ru-RU"/>
        </w:rPr>
      </w:pPr>
    </w:p>
    <w:p w14:paraId="00AB7C29" w14:textId="77777777" w:rsidR="001503D1" w:rsidRDefault="001503D1" w:rsidP="001503D1">
      <w:pPr>
        <w:jc w:val="center"/>
        <w:rPr>
          <w:rFonts w:ascii="Calibri" w:eastAsia="Calibri" w:hAnsi="Calibri" w:cs="Calibri"/>
        </w:rPr>
      </w:pPr>
      <w:bookmarkStart w:id="10" w:name="_6qlj2s7bucr6" w:colFirst="0" w:colLast="0"/>
      <w:bookmarkEnd w:id="10"/>
      <w:r>
        <w:rPr>
          <w:rFonts w:ascii="Calibri" w:eastAsia="Calibri" w:hAnsi="Calibri" w:cs="Calibri"/>
          <w:noProof/>
        </w:rPr>
        <w:drawing>
          <wp:inline distT="114300" distB="114300" distL="114300" distR="114300" wp14:anchorId="339684E3" wp14:editId="3074BEF9">
            <wp:extent cx="3308513" cy="1864990"/>
            <wp:effectExtent l="0" t="0" r="0" b="0"/>
            <wp:docPr id="2" name="image2.png" descr="Graphical user interface, application, Teams&#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7"/>
                    <a:srcRect/>
                    <a:stretch>
                      <a:fillRect/>
                    </a:stretch>
                  </pic:blipFill>
                  <pic:spPr>
                    <a:xfrm>
                      <a:off x="0" y="0"/>
                      <a:ext cx="3308513" cy="1864990"/>
                    </a:xfrm>
                    <a:prstGeom prst="rect">
                      <a:avLst/>
                    </a:prstGeom>
                    <a:ln/>
                  </pic:spPr>
                </pic:pic>
              </a:graphicData>
            </a:graphic>
          </wp:inline>
        </w:drawing>
      </w:r>
    </w:p>
    <w:p w14:paraId="4DC6D742" w14:textId="77777777" w:rsidR="001503D1" w:rsidRDefault="001503D1" w:rsidP="001503D1">
      <w:pPr>
        <w:rPr>
          <w:rFonts w:ascii="Calibri" w:eastAsia="Calibri" w:hAnsi="Calibri" w:cs="Calibri"/>
        </w:rPr>
      </w:pPr>
    </w:p>
    <w:p w14:paraId="603CD8D1" w14:textId="77777777" w:rsidR="001503D1" w:rsidRPr="00E21C38" w:rsidRDefault="00E21C38" w:rsidP="00E21C38">
      <w:pPr>
        <w:spacing w:line="312" w:lineRule="auto"/>
        <w:ind w:firstLine="708"/>
        <w:jc w:val="both"/>
        <w:rPr>
          <w:bCs/>
          <w:sz w:val="28"/>
          <w:szCs w:val="28"/>
          <w:lang w:val="ru-RU"/>
        </w:rPr>
      </w:pPr>
      <w:r>
        <w:rPr>
          <w:bCs/>
          <w:sz w:val="28"/>
          <w:szCs w:val="28"/>
          <w:lang w:val="ru-RU"/>
        </w:rPr>
        <w:t>Рис</w:t>
      </w:r>
      <w:r w:rsidR="001503D1" w:rsidRPr="000E582E">
        <w:rPr>
          <w:bCs/>
          <w:sz w:val="28"/>
          <w:szCs w:val="28"/>
          <w:lang w:val="ru-RU"/>
        </w:rPr>
        <w:t xml:space="preserve">. 2. </w:t>
      </w:r>
      <w:r>
        <w:rPr>
          <w:bCs/>
          <w:sz w:val="28"/>
          <w:szCs w:val="28"/>
          <w:lang w:val="ru-RU"/>
        </w:rPr>
        <w:t>Схема</w:t>
      </w:r>
      <w:r w:rsidRPr="000E582E">
        <w:rPr>
          <w:bCs/>
          <w:sz w:val="28"/>
          <w:szCs w:val="28"/>
          <w:lang w:val="ru-RU"/>
        </w:rPr>
        <w:t xml:space="preserve"> </w:t>
      </w:r>
      <w:r>
        <w:rPr>
          <w:bCs/>
          <w:sz w:val="28"/>
          <w:szCs w:val="28"/>
          <w:lang w:val="ru-RU"/>
        </w:rPr>
        <w:t>работы</w:t>
      </w:r>
      <w:r w:rsidRPr="000E582E">
        <w:rPr>
          <w:bCs/>
          <w:sz w:val="28"/>
          <w:szCs w:val="28"/>
          <w:lang w:val="ru-RU"/>
        </w:rPr>
        <w:t xml:space="preserve"> </w:t>
      </w:r>
      <w:r>
        <w:rPr>
          <w:bCs/>
          <w:sz w:val="28"/>
          <w:szCs w:val="28"/>
          <w:lang w:val="ru-RU"/>
        </w:rPr>
        <w:t>системы</w:t>
      </w:r>
      <w:r w:rsidRPr="000E582E">
        <w:rPr>
          <w:bCs/>
          <w:sz w:val="28"/>
          <w:szCs w:val="28"/>
          <w:lang w:val="ru-RU"/>
        </w:rPr>
        <w:t xml:space="preserve"> </w:t>
      </w:r>
      <w:r>
        <w:rPr>
          <w:bCs/>
          <w:sz w:val="28"/>
          <w:szCs w:val="28"/>
          <w:lang w:val="ru-RU"/>
        </w:rPr>
        <w:t>поз</w:t>
      </w:r>
      <w:r w:rsidR="009D6180">
        <w:rPr>
          <w:bCs/>
          <w:sz w:val="28"/>
          <w:szCs w:val="28"/>
          <w:lang w:val="ru-RU"/>
        </w:rPr>
        <w:t>и</w:t>
      </w:r>
      <w:r>
        <w:rPr>
          <w:bCs/>
          <w:sz w:val="28"/>
          <w:szCs w:val="28"/>
          <w:lang w:val="ru-RU"/>
        </w:rPr>
        <w:t>ционирования</w:t>
      </w:r>
      <w:r w:rsidRPr="000E582E">
        <w:rPr>
          <w:bCs/>
          <w:sz w:val="28"/>
          <w:szCs w:val="28"/>
          <w:lang w:val="ru-RU"/>
        </w:rPr>
        <w:t xml:space="preserve"> </w:t>
      </w:r>
      <w:r>
        <w:rPr>
          <w:bCs/>
          <w:sz w:val="28"/>
          <w:szCs w:val="28"/>
          <w:lang w:val="ru-RU"/>
        </w:rPr>
        <w:t>вне</w:t>
      </w:r>
      <w:r w:rsidRPr="000E582E">
        <w:rPr>
          <w:bCs/>
          <w:sz w:val="28"/>
          <w:szCs w:val="28"/>
          <w:lang w:val="ru-RU"/>
        </w:rPr>
        <w:t xml:space="preserve"> </w:t>
      </w:r>
      <w:r>
        <w:rPr>
          <w:bCs/>
          <w:sz w:val="28"/>
          <w:szCs w:val="28"/>
          <w:lang w:val="ru-RU"/>
        </w:rPr>
        <w:t>помещений</w:t>
      </w:r>
      <w:r w:rsidRPr="000E582E">
        <w:rPr>
          <w:bCs/>
          <w:sz w:val="28"/>
          <w:szCs w:val="28"/>
          <w:lang w:val="ru-RU"/>
        </w:rPr>
        <w:t>.</w:t>
      </w:r>
    </w:p>
    <w:p w14:paraId="1956A710" w14:textId="77777777" w:rsidR="001503D1" w:rsidRPr="000E582E" w:rsidRDefault="001503D1" w:rsidP="001503D1">
      <w:pPr>
        <w:rPr>
          <w:rFonts w:ascii="Calibri" w:eastAsia="Calibri" w:hAnsi="Calibri" w:cs="Calibri"/>
          <w:lang w:val="ru-RU"/>
        </w:rPr>
      </w:pPr>
    </w:p>
    <w:p w14:paraId="2C53E230" w14:textId="77777777" w:rsidR="003537A1" w:rsidRPr="00037B41" w:rsidRDefault="003537A1" w:rsidP="003537A1">
      <w:pPr>
        <w:pStyle w:val="20"/>
        <w:rPr>
          <w:rFonts w:ascii="Times New Roman" w:hAnsi="Times New Roman" w:cs="Times New Roman"/>
          <w:sz w:val="28"/>
          <w:szCs w:val="28"/>
          <w:lang w:val="ru-RU"/>
        </w:rPr>
      </w:pPr>
      <w:bookmarkStart w:id="11" w:name="_Toc91598633"/>
      <w:r w:rsidRPr="00037B41">
        <w:rPr>
          <w:rFonts w:ascii="Times New Roman" w:hAnsi="Times New Roman" w:cs="Times New Roman"/>
          <w:sz w:val="28"/>
          <w:szCs w:val="28"/>
          <w:lang w:val="ru-RU"/>
        </w:rPr>
        <w:t>Основные алгоритмы, необходимые  НУ для работы вне помещений</w:t>
      </w:r>
      <w:bookmarkEnd w:id="11"/>
    </w:p>
    <w:p w14:paraId="291908F5" w14:textId="77777777" w:rsidR="003537A1" w:rsidRPr="003537A1" w:rsidRDefault="003537A1" w:rsidP="00814DD8">
      <w:pPr>
        <w:spacing w:line="360" w:lineRule="auto"/>
        <w:ind w:firstLine="706"/>
        <w:jc w:val="both"/>
        <w:rPr>
          <w:bCs/>
          <w:sz w:val="28"/>
          <w:szCs w:val="28"/>
          <w:lang w:val="ru-RU"/>
        </w:rPr>
      </w:pPr>
      <w:r w:rsidRPr="003537A1">
        <w:rPr>
          <w:bCs/>
          <w:sz w:val="28"/>
          <w:szCs w:val="28"/>
          <w:lang w:val="ru-RU"/>
        </w:rPr>
        <w:t xml:space="preserve">Используемые алгоритмы </w:t>
      </w:r>
      <w:r w:rsidR="009D6180">
        <w:rPr>
          <w:bCs/>
          <w:sz w:val="28"/>
          <w:szCs w:val="28"/>
          <w:lang w:val="ru-RU"/>
        </w:rPr>
        <w:t>схожи с</w:t>
      </w:r>
      <w:r w:rsidRPr="003537A1">
        <w:rPr>
          <w:bCs/>
          <w:sz w:val="28"/>
          <w:szCs w:val="28"/>
          <w:lang w:val="ru-RU"/>
        </w:rPr>
        <w:t xml:space="preserve"> описанны</w:t>
      </w:r>
      <w:r w:rsidR="009D6180">
        <w:rPr>
          <w:bCs/>
          <w:sz w:val="28"/>
          <w:szCs w:val="28"/>
          <w:lang w:val="ru-RU"/>
        </w:rPr>
        <w:t>ми</w:t>
      </w:r>
      <w:r w:rsidRPr="003537A1">
        <w:rPr>
          <w:bCs/>
          <w:sz w:val="28"/>
          <w:szCs w:val="28"/>
          <w:lang w:val="ru-RU"/>
        </w:rPr>
        <w:t xml:space="preserve"> ранее</w:t>
      </w:r>
      <w:r w:rsidR="009D6180">
        <w:rPr>
          <w:bCs/>
          <w:sz w:val="28"/>
          <w:szCs w:val="28"/>
          <w:lang w:val="ru-RU"/>
        </w:rPr>
        <w:t xml:space="preserve"> для</w:t>
      </w:r>
      <w:r w:rsidRPr="003537A1">
        <w:rPr>
          <w:bCs/>
          <w:sz w:val="28"/>
          <w:szCs w:val="28"/>
          <w:lang w:val="ru-RU"/>
        </w:rPr>
        <w:t xml:space="preserve"> случа</w:t>
      </w:r>
      <w:r w:rsidR="009D6180">
        <w:rPr>
          <w:bCs/>
          <w:sz w:val="28"/>
          <w:szCs w:val="28"/>
          <w:lang w:val="ru-RU"/>
        </w:rPr>
        <w:t>я</w:t>
      </w:r>
      <w:r w:rsidRPr="003537A1">
        <w:rPr>
          <w:bCs/>
          <w:sz w:val="28"/>
          <w:szCs w:val="28"/>
          <w:lang w:val="ru-RU"/>
        </w:rPr>
        <w:t xml:space="preserve"> </w:t>
      </w:r>
      <w:r w:rsidR="009D6180">
        <w:rPr>
          <w:bCs/>
          <w:sz w:val="28"/>
          <w:szCs w:val="28"/>
          <w:lang w:val="ru-RU"/>
        </w:rPr>
        <w:t>навигации внутри</w:t>
      </w:r>
      <w:r w:rsidRPr="003537A1">
        <w:rPr>
          <w:bCs/>
          <w:sz w:val="28"/>
          <w:szCs w:val="28"/>
          <w:lang w:val="ru-RU"/>
        </w:rPr>
        <w:t xml:space="preserve"> помещений. Три основных проблемы, </w:t>
      </w:r>
      <w:r w:rsidR="009D6180">
        <w:rPr>
          <w:bCs/>
          <w:sz w:val="28"/>
          <w:szCs w:val="28"/>
          <w:lang w:val="ru-RU"/>
        </w:rPr>
        <w:t>возникающие вне помещений</w:t>
      </w:r>
      <w:r w:rsidRPr="003537A1">
        <w:rPr>
          <w:bCs/>
          <w:sz w:val="28"/>
          <w:szCs w:val="28"/>
          <w:lang w:val="ru-RU"/>
        </w:rPr>
        <w:t>:</w:t>
      </w:r>
    </w:p>
    <w:p w14:paraId="4079575A" w14:textId="77777777" w:rsidR="003537A1" w:rsidRPr="003537A1" w:rsidRDefault="003537A1" w:rsidP="00814DD8">
      <w:pPr>
        <w:spacing w:line="360" w:lineRule="auto"/>
        <w:ind w:firstLine="706"/>
        <w:jc w:val="both"/>
        <w:rPr>
          <w:bCs/>
          <w:sz w:val="28"/>
          <w:szCs w:val="28"/>
          <w:lang w:val="ru-RU"/>
        </w:rPr>
      </w:pPr>
      <w:r w:rsidRPr="003537A1">
        <w:rPr>
          <w:bCs/>
          <w:sz w:val="28"/>
          <w:szCs w:val="28"/>
          <w:lang w:val="ru-RU"/>
        </w:rPr>
        <w:t xml:space="preserve">- </w:t>
      </w:r>
      <w:r w:rsidR="009D6180">
        <w:rPr>
          <w:bCs/>
          <w:sz w:val="28"/>
          <w:szCs w:val="28"/>
          <w:lang w:val="ru-RU"/>
        </w:rPr>
        <w:t>Сбор и подготовка карт.</w:t>
      </w:r>
    </w:p>
    <w:p w14:paraId="0A18E1F4" w14:textId="77777777" w:rsidR="003537A1" w:rsidRPr="003537A1" w:rsidRDefault="003537A1" w:rsidP="00814DD8">
      <w:pPr>
        <w:spacing w:line="360" w:lineRule="auto"/>
        <w:ind w:firstLine="706"/>
        <w:jc w:val="both"/>
        <w:rPr>
          <w:bCs/>
          <w:sz w:val="28"/>
          <w:szCs w:val="28"/>
          <w:lang w:val="ru-RU"/>
        </w:rPr>
      </w:pPr>
      <w:r w:rsidRPr="003537A1">
        <w:rPr>
          <w:bCs/>
          <w:sz w:val="28"/>
          <w:szCs w:val="28"/>
          <w:lang w:val="ru-RU"/>
        </w:rPr>
        <w:t xml:space="preserve">- </w:t>
      </w:r>
      <w:r w:rsidR="009D6180">
        <w:rPr>
          <w:bCs/>
          <w:sz w:val="28"/>
          <w:szCs w:val="28"/>
          <w:lang w:val="ru-RU"/>
        </w:rPr>
        <w:t>Алгоритмы комплексирования.</w:t>
      </w:r>
      <w:r w:rsidRPr="003537A1">
        <w:rPr>
          <w:bCs/>
          <w:sz w:val="28"/>
          <w:szCs w:val="28"/>
          <w:lang w:val="ru-RU"/>
        </w:rPr>
        <w:t xml:space="preserve"> В этом случае учитыва</w:t>
      </w:r>
      <w:r w:rsidR="009D6180">
        <w:rPr>
          <w:bCs/>
          <w:sz w:val="28"/>
          <w:szCs w:val="28"/>
          <w:lang w:val="ru-RU"/>
        </w:rPr>
        <w:t>е</w:t>
      </w:r>
      <w:r w:rsidRPr="003537A1">
        <w:rPr>
          <w:bCs/>
          <w:sz w:val="28"/>
          <w:szCs w:val="28"/>
          <w:lang w:val="ru-RU"/>
        </w:rPr>
        <w:t xml:space="preserve">тся </w:t>
      </w:r>
      <w:r w:rsidR="009D6180">
        <w:rPr>
          <w:bCs/>
          <w:sz w:val="28"/>
          <w:szCs w:val="28"/>
          <w:lang w:val="ru-RU"/>
        </w:rPr>
        <w:t>больше данных.</w:t>
      </w:r>
    </w:p>
    <w:p w14:paraId="77A10157" w14:textId="77777777" w:rsidR="003537A1" w:rsidRPr="003537A1" w:rsidRDefault="003537A1" w:rsidP="00814DD8">
      <w:pPr>
        <w:spacing w:line="360" w:lineRule="auto"/>
        <w:ind w:firstLine="706"/>
        <w:jc w:val="both"/>
        <w:rPr>
          <w:bCs/>
          <w:sz w:val="28"/>
          <w:szCs w:val="28"/>
          <w:lang w:val="ru-RU"/>
        </w:rPr>
      </w:pPr>
      <w:r w:rsidRPr="003537A1">
        <w:rPr>
          <w:bCs/>
          <w:sz w:val="28"/>
          <w:szCs w:val="28"/>
          <w:lang w:val="ru-RU"/>
        </w:rPr>
        <w:t xml:space="preserve">- Роль сервера, </w:t>
      </w:r>
      <w:r w:rsidR="009D6180">
        <w:rPr>
          <w:bCs/>
          <w:sz w:val="28"/>
          <w:szCs w:val="28"/>
          <w:lang w:val="ru-RU"/>
        </w:rPr>
        <w:t>позволяющего нивелировать сбои</w:t>
      </w:r>
      <w:r w:rsidRPr="003537A1">
        <w:rPr>
          <w:bCs/>
          <w:sz w:val="28"/>
          <w:szCs w:val="28"/>
          <w:lang w:val="ru-RU"/>
        </w:rPr>
        <w:t>.</w:t>
      </w:r>
    </w:p>
    <w:p w14:paraId="76BD4D2E" w14:textId="77777777" w:rsidR="009D6180" w:rsidRDefault="009D6180" w:rsidP="009D6180">
      <w:pPr>
        <w:spacing w:line="312" w:lineRule="auto"/>
        <w:jc w:val="both"/>
        <w:rPr>
          <w:bCs/>
          <w:sz w:val="28"/>
          <w:szCs w:val="28"/>
          <w:lang w:val="ru-RU"/>
        </w:rPr>
      </w:pPr>
    </w:p>
    <w:p w14:paraId="5746D12D" w14:textId="77777777" w:rsidR="003537A1" w:rsidRPr="00037B41" w:rsidRDefault="003537A1" w:rsidP="009D6180">
      <w:pPr>
        <w:pStyle w:val="20"/>
        <w:rPr>
          <w:rFonts w:ascii="Times New Roman" w:hAnsi="Times New Roman" w:cs="Times New Roman"/>
          <w:sz w:val="28"/>
          <w:szCs w:val="28"/>
          <w:lang w:val="ru-RU"/>
        </w:rPr>
      </w:pPr>
      <w:bookmarkStart w:id="12" w:name="_Toc91598634"/>
      <w:r w:rsidRPr="00037B41">
        <w:rPr>
          <w:rFonts w:ascii="Times New Roman" w:hAnsi="Times New Roman" w:cs="Times New Roman"/>
          <w:sz w:val="28"/>
          <w:szCs w:val="28"/>
          <w:lang w:val="ru-RU"/>
        </w:rPr>
        <w:t>Сервер для высокопроизводительных вычислений</w:t>
      </w:r>
      <w:r w:rsidR="009D6180" w:rsidRPr="00037B41">
        <w:rPr>
          <w:rFonts w:ascii="Times New Roman" w:hAnsi="Times New Roman" w:cs="Times New Roman"/>
          <w:sz w:val="28"/>
          <w:szCs w:val="28"/>
          <w:lang w:val="ru-RU"/>
        </w:rPr>
        <w:t xml:space="preserve"> (СПО КСО ИН)</w:t>
      </w:r>
      <w:bookmarkEnd w:id="12"/>
    </w:p>
    <w:p w14:paraId="52D381BD" w14:textId="77777777" w:rsidR="009D6180" w:rsidRDefault="009D6180" w:rsidP="003537A1">
      <w:pPr>
        <w:spacing w:line="312" w:lineRule="auto"/>
        <w:ind w:firstLine="708"/>
        <w:jc w:val="both"/>
        <w:rPr>
          <w:bCs/>
          <w:sz w:val="28"/>
          <w:szCs w:val="28"/>
          <w:lang w:val="ru-RU"/>
        </w:rPr>
      </w:pPr>
    </w:p>
    <w:p w14:paraId="17251A10" w14:textId="77777777" w:rsidR="003537A1" w:rsidRPr="003537A1" w:rsidRDefault="009D6180" w:rsidP="00814DD8">
      <w:pPr>
        <w:spacing w:line="360" w:lineRule="auto"/>
        <w:ind w:firstLine="706"/>
        <w:jc w:val="both"/>
        <w:rPr>
          <w:bCs/>
          <w:sz w:val="28"/>
          <w:szCs w:val="28"/>
          <w:lang w:val="ru-RU"/>
        </w:rPr>
      </w:pPr>
      <w:bookmarkStart w:id="13" w:name="_Hlk91597697"/>
      <w:r>
        <w:rPr>
          <w:bCs/>
          <w:sz w:val="28"/>
          <w:szCs w:val="28"/>
          <w:lang w:val="ru-RU"/>
        </w:rPr>
        <w:t xml:space="preserve">НУ </w:t>
      </w:r>
      <w:r w:rsidR="003537A1" w:rsidRPr="003537A1">
        <w:rPr>
          <w:bCs/>
          <w:sz w:val="28"/>
          <w:szCs w:val="28"/>
          <w:lang w:val="ru-RU"/>
        </w:rPr>
        <w:t xml:space="preserve">имеют </w:t>
      </w:r>
      <w:r>
        <w:rPr>
          <w:bCs/>
          <w:sz w:val="28"/>
          <w:szCs w:val="28"/>
          <w:lang w:val="ru-RU"/>
        </w:rPr>
        <w:t xml:space="preserve">ограниченные </w:t>
      </w:r>
      <w:r w:rsidR="003537A1" w:rsidRPr="003537A1">
        <w:rPr>
          <w:bCs/>
          <w:sz w:val="28"/>
          <w:szCs w:val="28"/>
          <w:lang w:val="ru-RU"/>
        </w:rPr>
        <w:t>вычислительн</w:t>
      </w:r>
      <w:r>
        <w:rPr>
          <w:bCs/>
          <w:sz w:val="28"/>
          <w:szCs w:val="28"/>
          <w:lang w:val="ru-RU"/>
        </w:rPr>
        <w:t>ые</w:t>
      </w:r>
      <w:r w:rsidR="003537A1" w:rsidRPr="003537A1">
        <w:rPr>
          <w:bCs/>
          <w:sz w:val="28"/>
          <w:szCs w:val="28"/>
          <w:lang w:val="ru-RU"/>
        </w:rPr>
        <w:t xml:space="preserve"> мощности</w:t>
      </w:r>
      <w:r>
        <w:rPr>
          <w:bCs/>
          <w:sz w:val="28"/>
          <w:szCs w:val="28"/>
          <w:lang w:val="ru-RU"/>
        </w:rPr>
        <w:t xml:space="preserve">, поэтому на них нельзя использовать сложные </w:t>
      </w:r>
      <w:r w:rsidRPr="00814DD8">
        <w:rPr>
          <w:bCs/>
          <w:sz w:val="28"/>
          <w:szCs w:val="28"/>
          <w:lang w:val="ru-RU"/>
        </w:rPr>
        <w:t>AI</w:t>
      </w:r>
      <w:r w:rsidRPr="009D6180">
        <w:rPr>
          <w:bCs/>
          <w:sz w:val="28"/>
          <w:szCs w:val="28"/>
          <w:lang w:val="ru-RU"/>
        </w:rPr>
        <w:t>-</w:t>
      </w:r>
      <w:r>
        <w:rPr>
          <w:bCs/>
          <w:sz w:val="28"/>
          <w:szCs w:val="28"/>
          <w:lang w:val="ru-RU"/>
        </w:rPr>
        <w:t xml:space="preserve">модели. </w:t>
      </w:r>
      <w:r w:rsidR="003537A1" w:rsidRPr="003537A1">
        <w:rPr>
          <w:bCs/>
          <w:sz w:val="28"/>
          <w:szCs w:val="28"/>
          <w:lang w:val="ru-RU"/>
        </w:rPr>
        <w:t xml:space="preserve">Для некоторых задач, таких как </w:t>
      </w:r>
      <w:r>
        <w:rPr>
          <w:bCs/>
          <w:sz w:val="28"/>
          <w:szCs w:val="28"/>
          <w:lang w:val="ru-RU"/>
        </w:rPr>
        <w:lastRenderedPageBreak/>
        <w:t>позиционирование</w:t>
      </w:r>
      <w:r w:rsidR="003537A1" w:rsidRPr="003537A1">
        <w:rPr>
          <w:bCs/>
          <w:sz w:val="28"/>
          <w:szCs w:val="28"/>
          <w:lang w:val="ru-RU"/>
        </w:rPr>
        <w:t xml:space="preserve">, это может не быть проблемой, но высокопроизводительный сервер может </w:t>
      </w:r>
      <w:r>
        <w:rPr>
          <w:bCs/>
          <w:sz w:val="28"/>
          <w:szCs w:val="28"/>
          <w:lang w:val="ru-RU"/>
        </w:rPr>
        <w:t>помогать с реинициализацией алгоритмов в случае сбоев либо недостаточности данных.</w:t>
      </w:r>
    </w:p>
    <w:p w14:paraId="05658898" w14:textId="77777777" w:rsidR="003537A1" w:rsidRPr="003537A1" w:rsidRDefault="003537A1" w:rsidP="00814DD8">
      <w:pPr>
        <w:spacing w:line="360" w:lineRule="auto"/>
        <w:ind w:firstLine="706"/>
        <w:jc w:val="both"/>
        <w:rPr>
          <w:bCs/>
          <w:sz w:val="28"/>
          <w:szCs w:val="28"/>
          <w:lang w:val="ru-RU"/>
        </w:rPr>
      </w:pPr>
    </w:p>
    <w:p w14:paraId="2335EC36" w14:textId="77777777" w:rsidR="001503D1" w:rsidRPr="00814DD8" w:rsidRDefault="009D6180" w:rsidP="00814DD8">
      <w:pPr>
        <w:spacing w:line="360" w:lineRule="auto"/>
        <w:ind w:firstLine="706"/>
        <w:jc w:val="both"/>
        <w:rPr>
          <w:bCs/>
          <w:sz w:val="28"/>
          <w:szCs w:val="28"/>
          <w:lang w:val="ru-RU"/>
        </w:rPr>
      </w:pPr>
      <w:r>
        <w:rPr>
          <w:bCs/>
          <w:sz w:val="28"/>
          <w:szCs w:val="28"/>
          <w:lang w:val="ru-RU"/>
        </w:rPr>
        <w:t>Отдельные модули сервера будут заниматься хранением и обработкой данных о картах (видео, лазер, глубина) и тренировкой</w:t>
      </w:r>
      <w:r w:rsidRPr="009D6180">
        <w:rPr>
          <w:bCs/>
          <w:sz w:val="28"/>
          <w:szCs w:val="28"/>
          <w:lang w:val="ru-RU"/>
        </w:rPr>
        <w:t xml:space="preserve"> </w:t>
      </w:r>
      <w:r>
        <w:rPr>
          <w:bCs/>
          <w:sz w:val="28"/>
          <w:szCs w:val="28"/>
          <w:lang w:val="ru-RU"/>
        </w:rPr>
        <w:t xml:space="preserve">сжатием и дообучением </w:t>
      </w:r>
      <w:r w:rsidRPr="00814DD8">
        <w:rPr>
          <w:bCs/>
          <w:sz w:val="28"/>
          <w:szCs w:val="28"/>
          <w:lang w:val="ru-RU"/>
        </w:rPr>
        <w:t>AI</w:t>
      </w:r>
      <w:r w:rsidRPr="009D6180">
        <w:rPr>
          <w:bCs/>
          <w:sz w:val="28"/>
          <w:szCs w:val="28"/>
          <w:lang w:val="ru-RU"/>
        </w:rPr>
        <w:t>-</w:t>
      </w:r>
      <w:r>
        <w:rPr>
          <w:bCs/>
          <w:sz w:val="28"/>
          <w:szCs w:val="28"/>
          <w:lang w:val="ru-RU"/>
        </w:rPr>
        <w:t>моделей на основе этих данных</w:t>
      </w:r>
      <w:r w:rsidR="003537A1" w:rsidRPr="003537A1">
        <w:rPr>
          <w:bCs/>
          <w:sz w:val="28"/>
          <w:szCs w:val="28"/>
          <w:lang w:val="ru-RU"/>
        </w:rPr>
        <w:t>.</w:t>
      </w:r>
      <w:bookmarkEnd w:id="13"/>
      <w:r w:rsidR="001503D1" w:rsidRPr="00814DD8">
        <w:rPr>
          <w:bCs/>
          <w:sz w:val="28"/>
          <w:szCs w:val="28"/>
          <w:lang w:val="ru-RU"/>
        </w:rPr>
        <w:br w:type="page"/>
      </w:r>
    </w:p>
    <w:p w14:paraId="66B3A7E9" w14:textId="6C1C7B46" w:rsidR="00FF4F09" w:rsidRDefault="00FF4F09" w:rsidP="00FF4F09">
      <w:pPr>
        <w:pStyle w:val="10"/>
        <w:numPr>
          <w:ilvl w:val="0"/>
          <w:numId w:val="2"/>
        </w:numPr>
        <w:rPr>
          <w:rFonts w:ascii="Times New Roman" w:hAnsi="Times New Roman" w:cs="Times New Roman"/>
          <w:lang w:val="ru-RU"/>
        </w:rPr>
      </w:pPr>
      <w:bookmarkStart w:id="14" w:name="_Toc91598635"/>
      <w:r w:rsidRPr="00CC543F">
        <w:rPr>
          <w:rFonts w:ascii="Times New Roman" w:hAnsi="Times New Roman" w:cs="Times New Roman"/>
          <w:lang w:val="ru-RU"/>
        </w:rPr>
        <w:lastRenderedPageBreak/>
        <w:t>Обоснование технических решений СПО АТБ-С</w:t>
      </w:r>
      <w:bookmarkEnd w:id="14"/>
    </w:p>
    <w:p w14:paraId="42879603" w14:textId="269232FF" w:rsidR="006F2D7D" w:rsidRDefault="006F2D7D" w:rsidP="00942D2E">
      <w:pPr>
        <w:spacing w:before="120" w:after="120" w:line="360" w:lineRule="auto"/>
        <w:ind w:firstLine="360"/>
        <w:jc w:val="both"/>
        <w:rPr>
          <w:sz w:val="28"/>
          <w:szCs w:val="28"/>
          <w:lang w:val="ru-RU"/>
        </w:rPr>
      </w:pPr>
      <w:r>
        <w:rPr>
          <w:sz w:val="28"/>
          <w:szCs w:val="28"/>
          <w:lang w:val="ru-RU"/>
        </w:rPr>
        <w:t>Специальное</w:t>
      </w:r>
      <w:r w:rsidRPr="00E959FD">
        <w:rPr>
          <w:sz w:val="28"/>
          <w:szCs w:val="28"/>
          <w:lang w:val="ru-RU"/>
        </w:rPr>
        <w:t xml:space="preserve"> программно</w:t>
      </w:r>
      <w:r>
        <w:rPr>
          <w:sz w:val="28"/>
          <w:szCs w:val="28"/>
          <w:lang w:val="ru-RU"/>
        </w:rPr>
        <w:t>е</w:t>
      </w:r>
      <w:r w:rsidRPr="00E959FD">
        <w:rPr>
          <w:sz w:val="28"/>
          <w:szCs w:val="28"/>
          <w:lang w:val="ru-RU"/>
        </w:rPr>
        <w:t xml:space="preserve"> обеспечени</w:t>
      </w:r>
      <w:r>
        <w:rPr>
          <w:sz w:val="28"/>
          <w:szCs w:val="28"/>
          <w:lang w:val="ru-RU"/>
        </w:rPr>
        <w:t>е</w:t>
      </w:r>
      <w:r w:rsidRPr="00E959FD">
        <w:rPr>
          <w:sz w:val="28"/>
          <w:szCs w:val="28"/>
          <w:lang w:val="ru-RU"/>
        </w:rPr>
        <w:t xml:space="preserve"> АТБ</w:t>
      </w:r>
      <w:r>
        <w:rPr>
          <w:sz w:val="28"/>
          <w:szCs w:val="28"/>
          <w:lang w:val="ru-RU"/>
        </w:rPr>
        <w:t>-С</w:t>
      </w:r>
      <w:r w:rsidRPr="00E959FD">
        <w:rPr>
          <w:sz w:val="28"/>
          <w:szCs w:val="28"/>
          <w:lang w:val="ru-RU"/>
        </w:rPr>
        <w:t xml:space="preserve"> (далее - СЧ ПО АТБ) состоит из модулей:</w:t>
      </w:r>
    </w:p>
    <w:p w14:paraId="1346B393" w14:textId="67D1BC46" w:rsidR="006F2D7D" w:rsidRPr="006F2D7D" w:rsidRDefault="006F2D7D" w:rsidP="00942D2E">
      <w:pPr>
        <w:numPr>
          <w:ilvl w:val="0"/>
          <w:numId w:val="1"/>
        </w:numPr>
        <w:autoSpaceDE w:val="0"/>
        <w:autoSpaceDN w:val="0"/>
        <w:spacing w:before="120" w:after="120" w:line="360" w:lineRule="auto"/>
        <w:jc w:val="both"/>
        <w:rPr>
          <w:sz w:val="28"/>
          <w:szCs w:val="28"/>
          <w:lang w:val="ru-RU"/>
        </w:rPr>
      </w:pPr>
      <w:r w:rsidRPr="006F2D7D">
        <w:rPr>
          <w:bCs/>
          <w:sz w:val="28"/>
          <w:szCs w:val="28"/>
          <w:lang w:val="ru-RU"/>
        </w:rPr>
        <w:t xml:space="preserve">Модуля вычислений (включая </w:t>
      </w:r>
      <w:r w:rsidRPr="006F2D7D">
        <w:rPr>
          <w:sz w:val="28"/>
          <w:szCs w:val="28"/>
          <w:lang w:val="ru-RU"/>
        </w:rPr>
        <w:t xml:space="preserve">программный </w:t>
      </w:r>
      <w:r>
        <w:rPr>
          <w:sz w:val="28"/>
          <w:szCs w:val="28"/>
          <w:lang w:val="ru-RU"/>
        </w:rPr>
        <w:t>под</w:t>
      </w:r>
      <w:r w:rsidRPr="006F2D7D">
        <w:rPr>
          <w:sz w:val="28"/>
          <w:szCs w:val="28"/>
          <w:lang w:val="ru-RU"/>
        </w:rPr>
        <w:t xml:space="preserve">модуль обработки навигационных данных от модулей </w:t>
      </w:r>
      <w:r w:rsidRPr="006F2D7D">
        <w:rPr>
          <w:sz w:val="28"/>
          <w:szCs w:val="28"/>
        </w:rPr>
        <w:t>Wi</w:t>
      </w:r>
      <w:r w:rsidRPr="006F2D7D">
        <w:rPr>
          <w:sz w:val="28"/>
          <w:szCs w:val="28"/>
          <w:lang w:val="ru-RU"/>
        </w:rPr>
        <w:t>-</w:t>
      </w:r>
      <w:r w:rsidRPr="006F2D7D">
        <w:rPr>
          <w:sz w:val="28"/>
          <w:szCs w:val="28"/>
        </w:rPr>
        <w:t>Fi</w:t>
      </w:r>
      <w:r w:rsidRPr="006F2D7D">
        <w:rPr>
          <w:sz w:val="28"/>
          <w:szCs w:val="28"/>
          <w:lang w:val="ru-RU"/>
        </w:rPr>
        <w:t xml:space="preserve"> </w:t>
      </w:r>
      <w:r w:rsidRPr="006F2D7D">
        <w:rPr>
          <w:sz w:val="28"/>
          <w:szCs w:val="28"/>
        </w:rPr>
        <w:t>FTM</w:t>
      </w:r>
      <w:r w:rsidRPr="006F2D7D">
        <w:rPr>
          <w:sz w:val="28"/>
          <w:szCs w:val="28"/>
          <w:lang w:val="ru-RU"/>
        </w:rPr>
        <w:t xml:space="preserve"> </w:t>
      </w:r>
      <w:r w:rsidRPr="006F2D7D">
        <w:rPr>
          <w:sz w:val="28"/>
          <w:szCs w:val="28"/>
        </w:rPr>
        <w:t>RTT</w:t>
      </w:r>
      <w:r w:rsidRPr="006F2D7D">
        <w:rPr>
          <w:sz w:val="28"/>
          <w:szCs w:val="28"/>
          <w:lang w:val="ru-RU"/>
        </w:rPr>
        <w:t xml:space="preserve">, </w:t>
      </w:r>
      <w:r w:rsidRPr="006F2D7D">
        <w:rPr>
          <w:sz w:val="28"/>
          <w:szCs w:val="28"/>
        </w:rPr>
        <w:t>Bluetooth</w:t>
      </w:r>
      <w:r w:rsidRPr="006F2D7D">
        <w:rPr>
          <w:sz w:val="28"/>
          <w:szCs w:val="28"/>
          <w:lang w:val="ru-RU"/>
        </w:rPr>
        <w:t xml:space="preserve"> </w:t>
      </w:r>
      <w:r w:rsidRPr="006F2D7D">
        <w:rPr>
          <w:sz w:val="28"/>
          <w:szCs w:val="28"/>
        </w:rPr>
        <w:t>Beacon</w:t>
      </w:r>
      <w:r w:rsidRPr="006F2D7D">
        <w:rPr>
          <w:sz w:val="28"/>
          <w:szCs w:val="28"/>
          <w:lang w:val="ru-RU"/>
        </w:rPr>
        <w:t xml:space="preserve">, ЛСН, ГНСС; программный </w:t>
      </w:r>
      <w:r>
        <w:rPr>
          <w:sz w:val="28"/>
          <w:szCs w:val="28"/>
          <w:lang w:val="ru-RU"/>
        </w:rPr>
        <w:t>под</w:t>
      </w:r>
      <w:r w:rsidRPr="006F2D7D">
        <w:rPr>
          <w:sz w:val="28"/>
          <w:szCs w:val="28"/>
          <w:lang w:val="ru-RU"/>
        </w:rPr>
        <w:t>модуль обработки измерений инерциальных датчиков;</w:t>
      </w:r>
      <w:r>
        <w:rPr>
          <w:sz w:val="28"/>
          <w:szCs w:val="28"/>
          <w:lang w:val="ru-RU"/>
        </w:rPr>
        <w:t xml:space="preserve"> </w:t>
      </w:r>
      <w:r w:rsidRPr="006F2D7D">
        <w:rPr>
          <w:sz w:val="28"/>
          <w:szCs w:val="28"/>
          <w:lang w:val="ru-RU"/>
        </w:rPr>
        <w:t xml:space="preserve">программный </w:t>
      </w:r>
      <w:r>
        <w:rPr>
          <w:sz w:val="28"/>
          <w:szCs w:val="28"/>
          <w:lang w:val="ru-RU"/>
        </w:rPr>
        <w:t>под</w:t>
      </w:r>
      <w:r w:rsidRPr="006F2D7D">
        <w:rPr>
          <w:sz w:val="28"/>
          <w:szCs w:val="28"/>
          <w:lang w:val="ru-RU"/>
        </w:rPr>
        <w:t>модуль комплексирования навигационных решений по различным навигационным данным и выработки решения о достоверности измерений</w:t>
      </w:r>
      <w:r>
        <w:rPr>
          <w:sz w:val="28"/>
          <w:szCs w:val="28"/>
          <w:lang w:val="ru-RU"/>
        </w:rPr>
        <w:t>)</w:t>
      </w:r>
    </w:p>
    <w:p w14:paraId="1A63C5C7" w14:textId="77777777" w:rsidR="006F2D7D" w:rsidRPr="00B85B25" w:rsidRDefault="006F2D7D" w:rsidP="00433E78">
      <w:pPr>
        <w:numPr>
          <w:ilvl w:val="0"/>
          <w:numId w:val="3"/>
        </w:numPr>
        <w:spacing w:line="360" w:lineRule="auto"/>
        <w:jc w:val="both"/>
        <w:rPr>
          <w:bCs/>
          <w:sz w:val="28"/>
          <w:szCs w:val="28"/>
          <w:lang w:val="ru-RU"/>
        </w:rPr>
      </w:pPr>
      <w:r w:rsidRPr="00B85B25">
        <w:rPr>
          <w:bCs/>
          <w:sz w:val="28"/>
          <w:szCs w:val="28"/>
          <w:lang w:val="ru-RU"/>
        </w:rPr>
        <w:t>Модуля управления питанием и индикации</w:t>
      </w:r>
    </w:p>
    <w:p w14:paraId="00A71FB0" w14:textId="77777777" w:rsidR="006F2D7D" w:rsidRPr="00B85B25" w:rsidRDefault="006F2D7D" w:rsidP="00433E78">
      <w:pPr>
        <w:numPr>
          <w:ilvl w:val="0"/>
          <w:numId w:val="3"/>
        </w:numPr>
        <w:spacing w:line="360" w:lineRule="auto"/>
        <w:jc w:val="both"/>
        <w:rPr>
          <w:bCs/>
          <w:sz w:val="28"/>
          <w:szCs w:val="28"/>
          <w:lang w:val="ru-RU"/>
        </w:rPr>
      </w:pPr>
      <w:r w:rsidRPr="00B85B25">
        <w:rPr>
          <w:bCs/>
          <w:sz w:val="28"/>
          <w:szCs w:val="28"/>
          <w:lang w:val="ru-RU"/>
        </w:rPr>
        <w:t>Модуля связи и передачи данных</w:t>
      </w:r>
    </w:p>
    <w:p w14:paraId="267765DA" w14:textId="77777777" w:rsidR="006F2D7D" w:rsidRPr="00B85B25" w:rsidRDefault="006F2D7D" w:rsidP="00433E78">
      <w:pPr>
        <w:numPr>
          <w:ilvl w:val="0"/>
          <w:numId w:val="3"/>
        </w:numPr>
        <w:spacing w:line="360" w:lineRule="auto"/>
        <w:jc w:val="both"/>
        <w:rPr>
          <w:bCs/>
          <w:sz w:val="28"/>
          <w:szCs w:val="28"/>
          <w:lang w:val="ru-RU"/>
        </w:rPr>
      </w:pPr>
      <w:r w:rsidRPr="00B85B25">
        <w:rPr>
          <w:bCs/>
          <w:sz w:val="28"/>
          <w:szCs w:val="28"/>
          <w:lang w:val="ru-RU"/>
        </w:rPr>
        <w:t>Модуля хранения данных</w:t>
      </w:r>
    </w:p>
    <w:p w14:paraId="4D8B178A" w14:textId="40C522C1" w:rsidR="006F2D7D" w:rsidRPr="00B85B25" w:rsidRDefault="006F2D7D" w:rsidP="00433E78">
      <w:pPr>
        <w:numPr>
          <w:ilvl w:val="0"/>
          <w:numId w:val="3"/>
        </w:numPr>
        <w:spacing w:line="360" w:lineRule="auto"/>
        <w:jc w:val="both"/>
        <w:rPr>
          <w:bCs/>
          <w:sz w:val="28"/>
          <w:szCs w:val="28"/>
          <w:lang w:val="ru-RU"/>
        </w:rPr>
      </w:pPr>
      <w:r w:rsidRPr="00B85B25">
        <w:rPr>
          <w:bCs/>
          <w:sz w:val="28"/>
          <w:szCs w:val="28"/>
          <w:lang w:val="ru-RU"/>
        </w:rPr>
        <w:t xml:space="preserve">Модуля </w:t>
      </w:r>
      <w:r w:rsidR="00414D98">
        <w:rPr>
          <w:bCs/>
          <w:sz w:val="28"/>
          <w:szCs w:val="28"/>
          <w:lang w:val="ru-RU"/>
        </w:rPr>
        <w:t xml:space="preserve">работы с </w:t>
      </w:r>
      <w:r w:rsidRPr="00B85B25">
        <w:rPr>
          <w:bCs/>
          <w:sz w:val="28"/>
          <w:szCs w:val="28"/>
          <w:lang w:val="ru-RU"/>
        </w:rPr>
        <w:t>радио</w:t>
      </w:r>
      <w:r w:rsidR="00414D98">
        <w:rPr>
          <w:bCs/>
          <w:sz w:val="28"/>
          <w:szCs w:val="28"/>
          <w:lang w:val="ru-RU"/>
        </w:rPr>
        <w:t>данными</w:t>
      </w:r>
    </w:p>
    <w:p w14:paraId="2C8481A1" w14:textId="75FD0D7D" w:rsidR="006F2D7D" w:rsidRPr="00B85B25" w:rsidRDefault="006F2D7D" w:rsidP="00433E78">
      <w:pPr>
        <w:numPr>
          <w:ilvl w:val="0"/>
          <w:numId w:val="3"/>
        </w:numPr>
        <w:spacing w:line="360" w:lineRule="auto"/>
        <w:jc w:val="both"/>
        <w:rPr>
          <w:bCs/>
          <w:sz w:val="28"/>
          <w:szCs w:val="28"/>
          <w:lang w:val="ru-RU"/>
        </w:rPr>
      </w:pPr>
      <w:r w:rsidRPr="00B85B25">
        <w:rPr>
          <w:bCs/>
          <w:sz w:val="28"/>
          <w:szCs w:val="28"/>
          <w:lang w:val="ru-RU"/>
        </w:rPr>
        <w:t xml:space="preserve">Модуля </w:t>
      </w:r>
      <w:r w:rsidR="00414D98">
        <w:rPr>
          <w:bCs/>
          <w:sz w:val="28"/>
          <w:szCs w:val="28"/>
          <w:lang w:val="ru-RU"/>
        </w:rPr>
        <w:t xml:space="preserve">работы с данными </w:t>
      </w:r>
      <w:r w:rsidR="00414D98">
        <w:rPr>
          <w:bCs/>
          <w:sz w:val="28"/>
          <w:szCs w:val="28"/>
        </w:rPr>
        <w:t>RGB</w:t>
      </w:r>
      <w:r w:rsidR="00414D98" w:rsidRPr="00414D98">
        <w:rPr>
          <w:bCs/>
          <w:sz w:val="28"/>
          <w:szCs w:val="28"/>
          <w:lang w:val="ru-RU"/>
        </w:rPr>
        <w:t xml:space="preserve">, </w:t>
      </w:r>
      <w:r w:rsidR="00414D98">
        <w:rPr>
          <w:bCs/>
          <w:sz w:val="28"/>
          <w:szCs w:val="28"/>
        </w:rPr>
        <w:t>RGBD</w:t>
      </w:r>
      <w:r w:rsidR="00414D98" w:rsidRPr="00414D98">
        <w:rPr>
          <w:bCs/>
          <w:sz w:val="28"/>
          <w:szCs w:val="28"/>
          <w:lang w:val="ru-RU"/>
        </w:rPr>
        <w:t xml:space="preserve">, </w:t>
      </w:r>
      <w:r w:rsidR="00414D98">
        <w:rPr>
          <w:bCs/>
          <w:sz w:val="28"/>
          <w:szCs w:val="28"/>
        </w:rPr>
        <w:t>Lidar</w:t>
      </w:r>
      <w:r w:rsidR="00414D98" w:rsidRPr="00414D98">
        <w:rPr>
          <w:bCs/>
          <w:sz w:val="28"/>
          <w:szCs w:val="28"/>
          <w:lang w:val="ru-RU"/>
        </w:rPr>
        <w:t>.</w:t>
      </w:r>
    </w:p>
    <w:p w14:paraId="726DBD8D" w14:textId="77777777" w:rsidR="006F2D7D" w:rsidRPr="00B85B25" w:rsidRDefault="006F2D7D" w:rsidP="00433E78">
      <w:pPr>
        <w:numPr>
          <w:ilvl w:val="0"/>
          <w:numId w:val="3"/>
        </w:numPr>
        <w:spacing w:line="360" w:lineRule="auto"/>
        <w:jc w:val="both"/>
        <w:rPr>
          <w:bCs/>
          <w:sz w:val="28"/>
          <w:szCs w:val="28"/>
          <w:lang w:val="ru-RU"/>
        </w:rPr>
      </w:pPr>
      <w:r w:rsidRPr="00B85B25">
        <w:rPr>
          <w:bCs/>
          <w:sz w:val="28"/>
          <w:szCs w:val="28"/>
          <w:lang w:val="ru-RU"/>
        </w:rPr>
        <w:t>Модуля взаимодействия с СПО МОБ</w:t>
      </w:r>
    </w:p>
    <w:p w14:paraId="770DAFAC" w14:textId="77777777" w:rsidR="006F2D7D" w:rsidRPr="00B85B25" w:rsidRDefault="006F2D7D" w:rsidP="00433E78">
      <w:pPr>
        <w:numPr>
          <w:ilvl w:val="0"/>
          <w:numId w:val="3"/>
        </w:numPr>
        <w:spacing w:line="360" w:lineRule="auto"/>
        <w:jc w:val="both"/>
        <w:rPr>
          <w:bCs/>
          <w:sz w:val="28"/>
          <w:szCs w:val="28"/>
          <w:lang w:val="ru-RU"/>
        </w:rPr>
      </w:pPr>
      <w:r w:rsidRPr="00B85B25">
        <w:rPr>
          <w:bCs/>
          <w:sz w:val="28"/>
          <w:szCs w:val="28"/>
          <w:lang w:val="ru-RU"/>
        </w:rPr>
        <w:t xml:space="preserve">Модуля взаимодействия с </w:t>
      </w:r>
      <w:r w:rsidRPr="00B85B25">
        <w:rPr>
          <w:rFonts w:eastAsia="Calibri"/>
          <w:bCs/>
          <w:sz w:val="28"/>
          <w:szCs w:val="28"/>
          <w:lang w:val="ru-RU"/>
        </w:rPr>
        <w:t>СПО КСО ИН</w:t>
      </w:r>
    </w:p>
    <w:p w14:paraId="1FB609E6" w14:textId="303BC140" w:rsidR="006F2D7D" w:rsidRPr="00414D98" w:rsidRDefault="006F2D7D" w:rsidP="00942D2E">
      <w:pPr>
        <w:pStyle w:val="20"/>
        <w:spacing w:line="360" w:lineRule="auto"/>
        <w:rPr>
          <w:rFonts w:ascii="Times New Roman" w:hAnsi="Times New Roman" w:cs="Times New Roman"/>
          <w:sz w:val="28"/>
          <w:szCs w:val="28"/>
          <w:lang w:val="ru-RU"/>
        </w:rPr>
      </w:pPr>
      <w:bookmarkStart w:id="15" w:name="_Toc91578748"/>
      <w:bookmarkStart w:id="16" w:name="_Toc91598636"/>
      <w:r w:rsidRPr="00414D98">
        <w:rPr>
          <w:rFonts w:ascii="Times New Roman" w:hAnsi="Times New Roman" w:cs="Times New Roman"/>
          <w:sz w:val="28"/>
          <w:szCs w:val="28"/>
          <w:lang w:val="ru-RU"/>
        </w:rPr>
        <w:t xml:space="preserve">Описание </w:t>
      </w:r>
      <w:bookmarkEnd w:id="15"/>
      <w:r w:rsidR="00414D98" w:rsidRPr="00414D98">
        <w:rPr>
          <w:rFonts w:ascii="Times New Roman" w:hAnsi="Times New Roman" w:cs="Times New Roman"/>
          <w:sz w:val="28"/>
          <w:szCs w:val="28"/>
          <w:lang w:val="ru-RU"/>
        </w:rPr>
        <w:t>модуля вычислений</w:t>
      </w:r>
      <w:bookmarkEnd w:id="16"/>
    </w:p>
    <w:p w14:paraId="25A689A8" w14:textId="77777777" w:rsidR="006F2D7D" w:rsidRDefault="006F2D7D" w:rsidP="00942D2E">
      <w:pPr>
        <w:spacing w:line="360" w:lineRule="auto"/>
        <w:ind w:firstLine="360"/>
        <w:rPr>
          <w:sz w:val="28"/>
          <w:szCs w:val="28"/>
          <w:lang w:val="ru-RU"/>
        </w:rPr>
      </w:pPr>
      <w:r>
        <w:rPr>
          <w:sz w:val="28"/>
          <w:szCs w:val="28"/>
          <w:lang w:val="ru-RU"/>
        </w:rPr>
        <w:t>П</w:t>
      </w:r>
      <w:r w:rsidRPr="00E959FD">
        <w:rPr>
          <w:sz w:val="28"/>
          <w:szCs w:val="28"/>
          <w:lang w:val="ru-RU"/>
        </w:rPr>
        <w:t xml:space="preserve">рограммный модуль обработки навигационных данных </w:t>
      </w:r>
      <w:r>
        <w:rPr>
          <w:sz w:val="28"/>
          <w:szCs w:val="28"/>
          <w:lang w:val="ru-RU"/>
        </w:rPr>
        <w:t xml:space="preserve">предназначен для сбора сырой информации с аппаратных модулей приёма сигналов </w:t>
      </w:r>
      <w:r w:rsidRPr="00E959FD">
        <w:rPr>
          <w:sz w:val="28"/>
          <w:szCs w:val="28"/>
        </w:rPr>
        <w:t>Wi</w:t>
      </w:r>
      <w:r w:rsidRPr="00E959FD">
        <w:rPr>
          <w:sz w:val="28"/>
          <w:szCs w:val="28"/>
          <w:lang w:val="ru-RU"/>
        </w:rPr>
        <w:t>-</w:t>
      </w:r>
      <w:r w:rsidRPr="00E959FD">
        <w:rPr>
          <w:sz w:val="28"/>
          <w:szCs w:val="28"/>
        </w:rPr>
        <w:t>Fi</w:t>
      </w:r>
      <w:r w:rsidRPr="00E959FD">
        <w:rPr>
          <w:sz w:val="28"/>
          <w:szCs w:val="28"/>
          <w:lang w:val="ru-RU"/>
        </w:rPr>
        <w:t xml:space="preserve"> </w:t>
      </w:r>
      <w:r w:rsidRPr="00E959FD">
        <w:rPr>
          <w:sz w:val="28"/>
          <w:szCs w:val="28"/>
        </w:rPr>
        <w:t>FTM</w:t>
      </w:r>
      <w:r w:rsidRPr="00E959FD">
        <w:rPr>
          <w:sz w:val="28"/>
          <w:szCs w:val="28"/>
          <w:lang w:val="ru-RU"/>
        </w:rPr>
        <w:t xml:space="preserve"> </w:t>
      </w:r>
      <w:r w:rsidRPr="00E959FD">
        <w:rPr>
          <w:sz w:val="28"/>
          <w:szCs w:val="28"/>
        </w:rPr>
        <w:t>RTT</w:t>
      </w:r>
      <w:r w:rsidRPr="00E959FD">
        <w:rPr>
          <w:sz w:val="28"/>
          <w:szCs w:val="28"/>
          <w:lang w:val="ru-RU"/>
        </w:rPr>
        <w:t xml:space="preserve">, </w:t>
      </w:r>
      <w:r w:rsidRPr="00E959FD">
        <w:rPr>
          <w:sz w:val="28"/>
          <w:szCs w:val="28"/>
        </w:rPr>
        <w:t>Bluetooth</w:t>
      </w:r>
      <w:r w:rsidRPr="00E959FD">
        <w:rPr>
          <w:sz w:val="28"/>
          <w:szCs w:val="28"/>
          <w:lang w:val="ru-RU"/>
        </w:rPr>
        <w:t xml:space="preserve"> </w:t>
      </w:r>
      <w:r w:rsidRPr="00E959FD">
        <w:rPr>
          <w:sz w:val="28"/>
          <w:szCs w:val="28"/>
        </w:rPr>
        <w:t>Beacon</w:t>
      </w:r>
      <w:r w:rsidRPr="00E959FD">
        <w:rPr>
          <w:sz w:val="28"/>
          <w:szCs w:val="28"/>
          <w:lang w:val="ru-RU"/>
        </w:rPr>
        <w:t>, ЛСН, ГНСС</w:t>
      </w:r>
      <w:r>
        <w:rPr>
          <w:sz w:val="28"/>
          <w:szCs w:val="28"/>
          <w:lang w:val="ru-RU"/>
        </w:rPr>
        <w:t xml:space="preserve"> и передачи этих данных в модуль комплексирования.</w:t>
      </w:r>
    </w:p>
    <w:p w14:paraId="00FBC85A" w14:textId="77777777" w:rsidR="006F2D7D" w:rsidRDefault="006F2D7D" w:rsidP="00942D2E">
      <w:pPr>
        <w:spacing w:line="360" w:lineRule="auto"/>
        <w:ind w:firstLine="360"/>
        <w:rPr>
          <w:sz w:val="28"/>
          <w:szCs w:val="28"/>
          <w:lang w:val="ru-RU"/>
        </w:rPr>
      </w:pPr>
      <w:r>
        <w:rPr>
          <w:sz w:val="28"/>
          <w:szCs w:val="28"/>
          <w:lang w:val="ru-RU"/>
        </w:rPr>
        <w:t>Модуль должен поддерживать работу с типизированными строковыми сообщениями. В сообщении должна содержаться информации о его типе, а также непосредственно данные сигналов с аппаратных модулей.</w:t>
      </w:r>
    </w:p>
    <w:p w14:paraId="5641E1C3" w14:textId="77777777" w:rsidR="006F2D7D" w:rsidRDefault="006F2D7D" w:rsidP="00942D2E">
      <w:pPr>
        <w:spacing w:line="360" w:lineRule="auto"/>
        <w:ind w:firstLine="360"/>
        <w:rPr>
          <w:sz w:val="28"/>
          <w:szCs w:val="28"/>
          <w:lang w:val="ru-RU"/>
        </w:rPr>
      </w:pPr>
    </w:p>
    <w:p w14:paraId="387ED11B" w14:textId="77777777" w:rsidR="006F2D7D" w:rsidRPr="00BF4CF9" w:rsidRDefault="006F2D7D" w:rsidP="00942D2E">
      <w:pPr>
        <w:spacing w:line="360" w:lineRule="auto"/>
        <w:ind w:firstLine="360"/>
        <w:rPr>
          <w:sz w:val="28"/>
          <w:szCs w:val="28"/>
          <w:lang w:val="ru-RU"/>
        </w:rPr>
      </w:pPr>
      <w:r w:rsidRPr="009D67D0">
        <w:rPr>
          <w:sz w:val="28"/>
          <w:szCs w:val="28"/>
          <w:lang w:val="ru-RU"/>
        </w:rPr>
        <w:t xml:space="preserve">Каждое сообщение </w:t>
      </w:r>
      <w:r>
        <w:rPr>
          <w:sz w:val="28"/>
          <w:szCs w:val="28"/>
          <w:lang w:val="ru-RU"/>
        </w:rPr>
        <w:t>должно состоять</w:t>
      </w:r>
      <w:r w:rsidRPr="009D67D0">
        <w:rPr>
          <w:sz w:val="28"/>
          <w:szCs w:val="28"/>
          <w:lang w:val="ru-RU"/>
        </w:rPr>
        <w:t xml:space="preserve"> из одной или нескольких строк определенного типа (строки должны разделяться символом \n). При этом каждая строка описывает индивидуальное измерение. Типы</w:t>
      </w:r>
      <w:r w:rsidRPr="00BF4CF9">
        <w:rPr>
          <w:sz w:val="28"/>
          <w:szCs w:val="28"/>
          <w:lang w:val="ru-RU"/>
        </w:rPr>
        <w:t xml:space="preserve"> </w:t>
      </w:r>
      <w:r w:rsidRPr="009D67D0">
        <w:rPr>
          <w:sz w:val="28"/>
          <w:szCs w:val="28"/>
          <w:lang w:val="ru-RU"/>
        </w:rPr>
        <w:t>строк</w:t>
      </w:r>
      <w:r w:rsidRPr="00BF4CF9">
        <w:rPr>
          <w:sz w:val="28"/>
          <w:szCs w:val="28"/>
          <w:lang w:val="ru-RU"/>
        </w:rPr>
        <w:t xml:space="preserve"> </w:t>
      </w:r>
      <w:r w:rsidRPr="009D67D0">
        <w:rPr>
          <w:sz w:val="28"/>
          <w:szCs w:val="28"/>
          <w:lang w:val="ru-RU"/>
        </w:rPr>
        <w:t>представлены</w:t>
      </w:r>
      <w:r w:rsidRPr="00BF4CF9">
        <w:rPr>
          <w:sz w:val="28"/>
          <w:szCs w:val="28"/>
          <w:lang w:val="ru-RU"/>
        </w:rPr>
        <w:t xml:space="preserve"> </w:t>
      </w:r>
      <w:r w:rsidRPr="009D67D0">
        <w:rPr>
          <w:sz w:val="28"/>
          <w:szCs w:val="28"/>
          <w:lang w:val="ru-RU"/>
        </w:rPr>
        <w:t>ниже</w:t>
      </w:r>
      <w:r w:rsidRPr="00BF4CF9">
        <w:rPr>
          <w:sz w:val="28"/>
          <w:szCs w:val="28"/>
          <w:lang w:val="ru-RU"/>
        </w:rPr>
        <w:t>.</w:t>
      </w:r>
    </w:p>
    <w:p w14:paraId="7428C0E3" w14:textId="77777777" w:rsidR="006F2D7D" w:rsidRDefault="006F2D7D" w:rsidP="006F2D7D">
      <w:pPr>
        <w:pStyle w:val="a4"/>
        <w:shd w:val="clear" w:color="auto" w:fill="FFFFFF"/>
        <w:spacing w:before="120" w:beforeAutospacing="0" w:after="120" w:afterAutospacing="0"/>
        <w:rPr>
          <w:rFonts w:ascii="Arial" w:hAnsi="Arial" w:cs="Arial"/>
          <w:color w:val="222222"/>
          <w:sz w:val="21"/>
          <w:szCs w:val="21"/>
        </w:rPr>
      </w:pPr>
      <w:r>
        <w:rPr>
          <w:rFonts w:ascii="Arial" w:hAnsi="Arial" w:cs="Arial"/>
          <w:b/>
          <w:bCs/>
          <w:color w:val="222222"/>
          <w:sz w:val="21"/>
          <w:szCs w:val="21"/>
        </w:rPr>
        <w:lastRenderedPageBreak/>
        <w:t xml:space="preserve">Тип 203 – </w:t>
      </w:r>
      <w:r>
        <w:rPr>
          <w:rFonts w:ascii="Arial" w:hAnsi="Arial" w:cs="Arial"/>
          <w:b/>
          <w:bCs/>
          <w:color w:val="222222"/>
          <w:sz w:val="21"/>
          <w:szCs w:val="21"/>
          <w:lang w:val="ru-RU"/>
        </w:rPr>
        <w:t>измерения</w:t>
      </w:r>
      <w:r w:rsidRPr="00BF4CF9">
        <w:rPr>
          <w:rFonts w:ascii="Arial" w:hAnsi="Arial" w:cs="Arial"/>
          <w:b/>
          <w:bCs/>
          <w:color w:val="222222"/>
          <w:sz w:val="21"/>
          <w:szCs w:val="21"/>
        </w:rPr>
        <w:t xml:space="preserve"> </w:t>
      </w:r>
      <w:r>
        <w:rPr>
          <w:rFonts w:ascii="Arial" w:hAnsi="Arial" w:cs="Arial"/>
          <w:b/>
          <w:bCs/>
          <w:color w:val="222222"/>
          <w:sz w:val="21"/>
          <w:szCs w:val="21"/>
        </w:rPr>
        <w:t>iBeacon</w:t>
      </w:r>
    </w:p>
    <w:p w14:paraId="5A7CBAA0" w14:textId="77777777" w:rsidR="006F2D7D" w:rsidRDefault="006F2D7D" w:rsidP="006F2D7D">
      <w:pPr>
        <w:pStyle w:val="HTML"/>
        <w:pBdr>
          <w:top w:val="single" w:sz="6" w:space="12" w:color="EAECF0"/>
          <w:left w:val="single" w:sz="6" w:space="12" w:color="EAECF0"/>
          <w:bottom w:val="single" w:sz="6" w:space="12" w:color="EAECF0"/>
          <w:right w:val="single" w:sz="6" w:space="12" w:color="EAECF0"/>
        </w:pBdr>
        <w:shd w:val="clear" w:color="auto" w:fill="F8F9FA"/>
        <w:spacing w:line="312" w:lineRule="atLeast"/>
        <w:rPr>
          <w:color w:val="000000"/>
          <w:sz w:val="21"/>
          <w:szCs w:val="21"/>
        </w:rPr>
      </w:pPr>
      <w:r>
        <w:rPr>
          <w:color w:val="000000"/>
          <w:sz w:val="21"/>
          <w:szCs w:val="21"/>
        </w:rPr>
        <w:t xml:space="preserve">* </w:t>
      </w:r>
      <w:r>
        <w:rPr>
          <w:b/>
          <w:bCs/>
          <w:color w:val="000000"/>
          <w:sz w:val="21"/>
          <w:szCs w:val="21"/>
        </w:rPr>
        <w:t>type=203; major=&lt;major&gt;; minor=&lt;minor&gt;; uuid=&lt;uuid&gt;; rssi=&lt;rssi&gt;; time=time;</w:t>
      </w:r>
    </w:p>
    <w:p w14:paraId="7E107732" w14:textId="77777777" w:rsidR="006F2D7D" w:rsidRDefault="006F2D7D" w:rsidP="006F2D7D">
      <w:pPr>
        <w:pStyle w:val="HTML"/>
        <w:pBdr>
          <w:top w:val="single" w:sz="6" w:space="12" w:color="EAECF0"/>
          <w:left w:val="single" w:sz="6" w:space="12" w:color="EAECF0"/>
          <w:bottom w:val="single" w:sz="6" w:space="12" w:color="EAECF0"/>
          <w:right w:val="single" w:sz="6" w:space="12" w:color="EAECF0"/>
        </w:pBdr>
        <w:shd w:val="clear" w:color="auto" w:fill="F8F9FA"/>
        <w:spacing w:line="312" w:lineRule="atLeast"/>
        <w:rPr>
          <w:color w:val="000000"/>
          <w:sz w:val="21"/>
          <w:szCs w:val="21"/>
        </w:rPr>
      </w:pPr>
      <w:r>
        <w:rPr>
          <w:color w:val="000000"/>
          <w:sz w:val="21"/>
          <w:szCs w:val="21"/>
        </w:rPr>
        <w:t>* тип измерений: iBeacon</w:t>
      </w:r>
    </w:p>
    <w:p w14:paraId="58B9A8A8" w14:textId="77777777" w:rsidR="006F2D7D" w:rsidRPr="00380595" w:rsidRDefault="006F2D7D" w:rsidP="006F2D7D">
      <w:pPr>
        <w:pStyle w:val="HTML"/>
        <w:pBdr>
          <w:top w:val="single" w:sz="6" w:space="12" w:color="EAECF0"/>
          <w:left w:val="single" w:sz="6" w:space="12" w:color="EAECF0"/>
          <w:bottom w:val="single" w:sz="6" w:space="12" w:color="EAECF0"/>
          <w:right w:val="single" w:sz="6" w:space="12" w:color="EAECF0"/>
        </w:pBdr>
        <w:shd w:val="clear" w:color="auto" w:fill="F8F9FA"/>
        <w:spacing w:line="312" w:lineRule="atLeast"/>
        <w:rPr>
          <w:color w:val="000000"/>
          <w:sz w:val="21"/>
          <w:szCs w:val="21"/>
        </w:rPr>
      </w:pPr>
      <w:r>
        <w:rPr>
          <w:color w:val="000000"/>
          <w:sz w:val="21"/>
          <w:szCs w:val="21"/>
        </w:rPr>
        <w:t>Пример: type=203; major=16795; minor=7557; uuid=F7826DA6-4FA2-4E98-8024-BC5B71E0893E; rssi=-100; time=2019-04-01 13:56:06.200;</w:t>
      </w:r>
    </w:p>
    <w:p w14:paraId="658819A8" w14:textId="77777777" w:rsidR="006F2D7D" w:rsidRPr="00380595" w:rsidRDefault="006F2D7D" w:rsidP="006F2D7D">
      <w:pPr>
        <w:pStyle w:val="a4"/>
        <w:shd w:val="clear" w:color="auto" w:fill="FFFFFF"/>
        <w:spacing w:before="120" w:beforeAutospacing="0" w:after="120" w:afterAutospacing="0"/>
        <w:rPr>
          <w:rFonts w:ascii="Arial" w:hAnsi="Arial" w:cs="Arial"/>
          <w:color w:val="222222"/>
          <w:sz w:val="21"/>
          <w:szCs w:val="21"/>
        </w:rPr>
      </w:pPr>
      <w:r>
        <w:rPr>
          <w:rFonts w:ascii="Arial" w:hAnsi="Arial" w:cs="Arial"/>
          <w:b/>
          <w:bCs/>
          <w:color w:val="222222"/>
          <w:sz w:val="21"/>
          <w:szCs w:val="21"/>
        </w:rPr>
        <w:t xml:space="preserve">Тип 204 – </w:t>
      </w:r>
      <w:r>
        <w:rPr>
          <w:rFonts w:ascii="Arial" w:hAnsi="Arial" w:cs="Arial"/>
          <w:b/>
          <w:bCs/>
          <w:color w:val="222222"/>
          <w:sz w:val="21"/>
          <w:szCs w:val="21"/>
          <w:lang w:val="ru-RU"/>
        </w:rPr>
        <w:t>измерения</w:t>
      </w:r>
      <w:r w:rsidRPr="00380595">
        <w:rPr>
          <w:rFonts w:ascii="Arial" w:hAnsi="Arial" w:cs="Arial"/>
          <w:b/>
          <w:bCs/>
          <w:color w:val="222222"/>
          <w:sz w:val="21"/>
          <w:szCs w:val="21"/>
        </w:rPr>
        <w:t xml:space="preserve"> </w:t>
      </w:r>
      <w:r>
        <w:rPr>
          <w:rFonts w:ascii="Arial" w:hAnsi="Arial" w:cs="Arial"/>
          <w:b/>
          <w:bCs/>
          <w:color w:val="222222"/>
          <w:sz w:val="21"/>
          <w:szCs w:val="21"/>
          <w:lang w:val="ru-RU"/>
        </w:rPr>
        <w:t>ГНСС</w:t>
      </w:r>
    </w:p>
    <w:p w14:paraId="314D4010" w14:textId="77777777" w:rsidR="006F2D7D" w:rsidRDefault="006F2D7D" w:rsidP="006F2D7D">
      <w:pPr>
        <w:pStyle w:val="HTML"/>
        <w:pBdr>
          <w:top w:val="single" w:sz="6" w:space="12" w:color="EAECF0"/>
          <w:left w:val="single" w:sz="6" w:space="12" w:color="EAECF0"/>
          <w:bottom w:val="single" w:sz="6" w:space="12" w:color="EAECF0"/>
          <w:right w:val="single" w:sz="6" w:space="12" w:color="EAECF0"/>
        </w:pBdr>
        <w:shd w:val="clear" w:color="auto" w:fill="F8F9FA"/>
        <w:spacing w:line="312" w:lineRule="atLeast"/>
        <w:rPr>
          <w:color w:val="000000"/>
          <w:sz w:val="21"/>
          <w:szCs w:val="21"/>
        </w:rPr>
      </w:pPr>
      <w:r>
        <w:rPr>
          <w:color w:val="000000"/>
          <w:sz w:val="21"/>
          <w:szCs w:val="21"/>
        </w:rPr>
        <w:t xml:space="preserve">* </w:t>
      </w:r>
      <w:r>
        <w:rPr>
          <w:b/>
          <w:bCs/>
          <w:color w:val="000000"/>
          <w:sz w:val="21"/>
          <w:szCs w:val="21"/>
        </w:rPr>
        <w:t>type=204; latitude=&lt;lat&gt;; longitude=&lt;lon&gt;; [altitude=&lt;alt&gt;;] [accuracy=&lt;acc&gt;;] time=time;</w:t>
      </w:r>
    </w:p>
    <w:p w14:paraId="7B9F6D37" w14:textId="77777777" w:rsidR="006F2D7D" w:rsidRPr="00380595" w:rsidRDefault="006F2D7D" w:rsidP="006F2D7D">
      <w:pPr>
        <w:pStyle w:val="HTML"/>
        <w:pBdr>
          <w:top w:val="single" w:sz="6" w:space="12" w:color="EAECF0"/>
          <w:left w:val="single" w:sz="6" w:space="12" w:color="EAECF0"/>
          <w:bottom w:val="single" w:sz="6" w:space="12" w:color="EAECF0"/>
          <w:right w:val="single" w:sz="6" w:space="12" w:color="EAECF0"/>
        </w:pBdr>
        <w:shd w:val="clear" w:color="auto" w:fill="F8F9FA"/>
        <w:spacing w:line="312" w:lineRule="atLeast"/>
        <w:rPr>
          <w:color w:val="000000"/>
          <w:sz w:val="21"/>
          <w:szCs w:val="21"/>
        </w:rPr>
      </w:pPr>
      <w:r>
        <w:rPr>
          <w:color w:val="000000"/>
          <w:sz w:val="21"/>
          <w:szCs w:val="21"/>
        </w:rPr>
        <w:t xml:space="preserve">* тип измерений: </w:t>
      </w:r>
      <w:r>
        <w:rPr>
          <w:color w:val="000000"/>
          <w:sz w:val="21"/>
          <w:szCs w:val="21"/>
          <w:lang w:val="ru-RU"/>
        </w:rPr>
        <w:t>ГНСС</w:t>
      </w:r>
    </w:p>
    <w:p w14:paraId="2E2DDB28" w14:textId="77777777" w:rsidR="006F2D7D" w:rsidRDefault="006F2D7D" w:rsidP="006F2D7D">
      <w:pPr>
        <w:pStyle w:val="HTML"/>
        <w:pBdr>
          <w:top w:val="single" w:sz="6" w:space="12" w:color="EAECF0"/>
          <w:left w:val="single" w:sz="6" w:space="12" w:color="EAECF0"/>
          <w:bottom w:val="single" w:sz="6" w:space="12" w:color="EAECF0"/>
          <w:right w:val="single" w:sz="6" w:space="12" w:color="EAECF0"/>
        </w:pBdr>
        <w:shd w:val="clear" w:color="auto" w:fill="F8F9FA"/>
        <w:spacing w:line="312" w:lineRule="atLeast"/>
        <w:rPr>
          <w:color w:val="000000"/>
          <w:sz w:val="21"/>
          <w:szCs w:val="21"/>
        </w:rPr>
      </w:pPr>
      <w:r>
        <w:rPr>
          <w:color w:val="000000"/>
          <w:sz w:val="21"/>
          <w:szCs w:val="21"/>
        </w:rPr>
        <w:t>Пример: type=204; latitude=55.000592072807; longitude=36.997940540314; time=2019-04-01 13:56:06.200;</w:t>
      </w:r>
    </w:p>
    <w:p w14:paraId="303D50E5" w14:textId="77777777" w:rsidR="006F2D7D" w:rsidRPr="009D67D0" w:rsidRDefault="006F2D7D" w:rsidP="006F2D7D">
      <w:pPr>
        <w:shd w:val="clear" w:color="auto" w:fill="FFFFFF"/>
        <w:spacing w:before="120" w:after="120"/>
        <w:rPr>
          <w:rFonts w:ascii="Arial" w:hAnsi="Arial" w:cs="Arial"/>
          <w:color w:val="222222"/>
          <w:sz w:val="21"/>
          <w:szCs w:val="21"/>
        </w:rPr>
      </w:pPr>
      <w:r w:rsidRPr="009D67D0">
        <w:rPr>
          <w:rFonts w:ascii="Arial" w:hAnsi="Arial" w:cs="Arial"/>
          <w:b/>
          <w:bCs/>
          <w:color w:val="222222"/>
          <w:sz w:val="21"/>
          <w:szCs w:val="21"/>
          <w:lang w:val="ru-RU"/>
        </w:rPr>
        <w:t>Тип</w:t>
      </w:r>
      <w:r w:rsidRPr="009D67D0">
        <w:rPr>
          <w:rFonts w:ascii="Arial" w:hAnsi="Arial" w:cs="Arial"/>
          <w:b/>
          <w:bCs/>
          <w:color w:val="222222"/>
          <w:sz w:val="21"/>
          <w:szCs w:val="21"/>
        </w:rPr>
        <w:t xml:space="preserve"> 21</w:t>
      </w:r>
      <w:r>
        <w:rPr>
          <w:rFonts w:ascii="Arial" w:hAnsi="Arial" w:cs="Arial"/>
          <w:b/>
          <w:bCs/>
          <w:color w:val="222222"/>
          <w:sz w:val="21"/>
          <w:szCs w:val="21"/>
        </w:rPr>
        <w:t>0</w:t>
      </w:r>
      <w:r w:rsidRPr="009D67D0">
        <w:rPr>
          <w:rFonts w:ascii="Arial" w:hAnsi="Arial" w:cs="Arial"/>
          <w:b/>
          <w:bCs/>
          <w:color w:val="222222"/>
          <w:sz w:val="21"/>
          <w:szCs w:val="21"/>
        </w:rPr>
        <w:t xml:space="preserve"> - </w:t>
      </w:r>
      <w:r>
        <w:rPr>
          <w:rFonts w:ascii="Arial" w:hAnsi="Arial" w:cs="Arial"/>
          <w:b/>
          <w:bCs/>
          <w:color w:val="222222"/>
          <w:sz w:val="21"/>
          <w:szCs w:val="21"/>
          <w:lang w:val="ru-RU"/>
        </w:rPr>
        <w:t>измерения</w:t>
      </w:r>
      <w:r w:rsidRPr="009D67D0">
        <w:rPr>
          <w:rFonts w:ascii="Arial" w:hAnsi="Arial" w:cs="Arial"/>
          <w:b/>
          <w:bCs/>
          <w:color w:val="222222"/>
          <w:sz w:val="21"/>
          <w:szCs w:val="21"/>
        </w:rPr>
        <w:t xml:space="preserve"> Wi-Fi </w:t>
      </w:r>
      <w:r>
        <w:rPr>
          <w:rFonts w:ascii="Arial" w:hAnsi="Arial" w:cs="Arial"/>
          <w:b/>
          <w:bCs/>
          <w:color w:val="222222"/>
          <w:sz w:val="21"/>
          <w:szCs w:val="21"/>
        </w:rPr>
        <w:t>RTT</w:t>
      </w:r>
    </w:p>
    <w:p w14:paraId="3B551FFB" w14:textId="77777777" w:rsidR="006F2D7D" w:rsidRPr="009D67D0" w:rsidRDefault="006F2D7D" w:rsidP="006F2D7D">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12" w:lineRule="atLeast"/>
        <w:rPr>
          <w:rFonts w:ascii="Courier New" w:hAnsi="Courier New" w:cs="Courier New"/>
          <w:color w:val="000000"/>
          <w:sz w:val="21"/>
          <w:szCs w:val="21"/>
        </w:rPr>
      </w:pPr>
      <w:r w:rsidRPr="009D67D0">
        <w:rPr>
          <w:rFonts w:ascii="Courier New" w:hAnsi="Courier New" w:cs="Courier New"/>
          <w:color w:val="000000"/>
          <w:sz w:val="21"/>
          <w:szCs w:val="21"/>
        </w:rPr>
        <w:t xml:space="preserve">* </w:t>
      </w:r>
      <w:r w:rsidRPr="009D67D0">
        <w:rPr>
          <w:rFonts w:ascii="Courier New" w:hAnsi="Courier New" w:cs="Courier New"/>
          <w:b/>
          <w:bCs/>
          <w:color w:val="000000"/>
          <w:sz w:val="21"/>
          <w:szCs w:val="21"/>
        </w:rPr>
        <w:t>type=21</w:t>
      </w:r>
      <w:r>
        <w:rPr>
          <w:rFonts w:ascii="Courier New" w:hAnsi="Courier New" w:cs="Courier New"/>
          <w:b/>
          <w:bCs/>
          <w:color w:val="000000"/>
          <w:sz w:val="21"/>
          <w:szCs w:val="21"/>
        </w:rPr>
        <w:t>0</w:t>
      </w:r>
      <w:r w:rsidRPr="009D67D0">
        <w:rPr>
          <w:rFonts w:ascii="Courier New" w:hAnsi="Courier New" w:cs="Courier New"/>
          <w:b/>
          <w:bCs/>
          <w:color w:val="000000"/>
          <w:sz w:val="21"/>
          <w:szCs w:val="21"/>
        </w:rPr>
        <w:t xml:space="preserve">; address=&lt;address&gt;; </w:t>
      </w:r>
      <w:r>
        <w:rPr>
          <w:rFonts w:ascii="Courier New" w:hAnsi="Courier New" w:cs="Courier New"/>
          <w:b/>
          <w:bCs/>
          <w:color w:val="000000"/>
          <w:sz w:val="21"/>
          <w:szCs w:val="21"/>
        </w:rPr>
        <w:t>distance</w:t>
      </w:r>
      <w:r w:rsidRPr="009D67D0">
        <w:rPr>
          <w:rFonts w:ascii="Courier New" w:hAnsi="Courier New" w:cs="Courier New"/>
          <w:b/>
          <w:bCs/>
          <w:color w:val="000000"/>
          <w:sz w:val="21"/>
          <w:szCs w:val="21"/>
        </w:rPr>
        <w:t>=&lt;</w:t>
      </w:r>
      <w:r>
        <w:rPr>
          <w:rFonts w:ascii="Courier New" w:hAnsi="Courier New" w:cs="Courier New"/>
          <w:b/>
          <w:bCs/>
          <w:color w:val="000000"/>
          <w:sz w:val="21"/>
          <w:szCs w:val="21"/>
        </w:rPr>
        <w:t>distance</w:t>
      </w:r>
      <w:r w:rsidRPr="009D67D0">
        <w:rPr>
          <w:rFonts w:ascii="Courier New" w:hAnsi="Courier New" w:cs="Courier New"/>
          <w:b/>
          <w:bCs/>
          <w:color w:val="000000"/>
          <w:sz w:val="21"/>
          <w:szCs w:val="21"/>
        </w:rPr>
        <w:t>&gt;; time=time;</w:t>
      </w:r>
    </w:p>
    <w:p w14:paraId="4BB8C244" w14:textId="77777777" w:rsidR="006F2D7D" w:rsidRPr="009D67D0" w:rsidRDefault="006F2D7D" w:rsidP="006F2D7D">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12" w:lineRule="atLeast"/>
        <w:rPr>
          <w:rFonts w:ascii="Courier New" w:hAnsi="Courier New" w:cs="Courier New"/>
          <w:color w:val="000000"/>
          <w:sz w:val="21"/>
          <w:szCs w:val="21"/>
        </w:rPr>
      </w:pPr>
      <w:r w:rsidRPr="009D67D0">
        <w:rPr>
          <w:rFonts w:ascii="Courier New" w:hAnsi="Courier New" w:cs="Courier New"/>
          <w:color w:val="000000"/>
          <w:sz w:val="21"/>
          <w:szCs w:val="21"/>
        </w:rPr>
        <w:t xml:space="preserve">* </w:t>
      </w:r>
      <w:r>
        <w:rPr>
          <w:rFonts w:ascii="Courier New" w:hAnsi="Courier New" w:cs="Courier New"/>
          <w:color w:val="000000"/>
          <w:sz w:val="21"/>
          <w:szCs w:val="21"/>
        </w:rPr>
        <w:t xml:space="preserve">address – MAC-address Wi-Fi RTT </w:t>
      </w:r>
      <w:r>
        <w:rPr>
          <w:rFonts w:ascii="Courier New" w:hAnsi="Courier New" w:cs="Courier New"/>
          <w:color w:val="000000"/>
          <w:sz w:val="21"/>
          <w:szCs w:val="21"/>
          <w:lang w:val="ru-RU"/>
        </w:rPr>
        <w:t>передатчика</w:t>
      </w:r>
    </w:p>
    <w:p w14:paraId="0A017BA1" w14:textId="77777777" w:rsidR="006F2D7D" w:rsidRPr="009D67D0" w:rsidRDefault="006F2D7D" w:rsidP="006F2D7D">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12" w:lineRule="atLeast"/>
        <w:rPr>
          <w:rFonts w:ascii="Courier New" w:hAnsi="Courier New" w:cs="Courier New"/>
          <w:color w:val="000000"/>
          <w:sz w:val="21"/>
          <w:szCs w:val="21"/>
        </w:rPr>
      </w:pPr>
      <w:r w:rsidRPr="009D67D0">
        <w:rPr>
          <w:rFonts w:ascii="Courier New" w:hAnsi="Courier New" w:cs="Courier New"/>
          <w:color w:val="000000"/>
          <w:sz w:val="21"/>
          <w:szCs w:val="21"/>
        </w:rPr>
        <w:t xml:space="preserve">* </w:t>
      </w:r>
      <w:r w:rsidRPr="009D67D0">
        <w:rPr>
          <w:rFonts w:ascii="Courier New" w:hAnsi="Courier New" w:cs="Courier New"/>
          <w:color w:val="000000"/>
          <w:sz w:val="21"/>
          <w:szCs w:val="21"/>
          <w:lang w:val="ru-RU"/>
        </w:rPr>
        <w:t>тип</w:t>
      </w:r>
      <w:r w:rsidRPr="009D67D0">
        <w:rPr>
          <w:rFonts w:ascii="Courier New" w:hAnsi="Courier New" w:cs="Courier New"/>
          <w:color w:val="000000"/>
          <w:sz w:val="21"/>
          <w:szCs w:val="21"/>
        </w:rPr>
        <w:t xml:space="preserve"> </w:t>
      </w:r>
      <w:r w:rsidRPr="009D67D0">
        <w:rPr>
          <w:rFonts w:ascii="Courier New" w:hAnsi="Courier New" w:cs="Courier New"/>
          <w:color w:val="000000"/>
          <w:sz w:val="21"/>
          <w:szCs w:val="21"/>
          <w:lang w:val="ru-RU"/>
        </w:rPr>
        <w:t>измерений</w:t>
      </w:r>
      <w:r w:rsidRPr="009D67D0">
        <w:rPr>
          <w:rFonts w:ascii="Courier New" w:hAnsi="Courier New" w:cs="Courier New"/>
          <w:color w:val="000000"/>
          <w:sz w:val="21"/>
          <w:szCs w:val="21"/>
        </w:rPr>
        <w:t>: Wi</w:t>
      </w:r>
      <w:r w:rsidRPr="00380595">
        <w:rPr>
          <w:rFonts w:ascii="Courier New" w:hAnsi="Courier New" w:cs="Courier New"/>
          <w:color w:val="000000"/>
          <w:sz w:val="21"/>
          <w:szCs w:val="21"/>
        </w:rPr>
        <w:t>-</w:t>
      </w:r>
      <w:r w:rsidRPr="009D67D0">
        <w:rPr>
          <w:rFonts w:ascii="Courier New" w:hAnsi="Courier New" w:cs="Courier New"/>
          <w:color w:val="000000"/>
          <w:sz w:val="21"/>
          <w:szCs w:val="21"/>
        </w:rPr>
        <w:t>Fi</w:t>
      </w:r>
      <w:r w:rsidRPr="00380595">
        <w:rPr>
          <w:rFonts w:ascii="Courier New" w:hAnsi="Courier New" w:cs="Courier New"/>
          <w:color w:val="000000"/>
          <w:sz w:val="21"/>
          <w:szCs w:val="21"/>
        </w:rPr>
        <w:t xml:space="preserve"> </w:t>
      </w:r>
      <w:r>
        <w:rPr>
          <w:rFonts w:ascii="Courier New" w:hAnsi="Courier New" w:cs="Courier New"/>
          <w:color w:val="000000"/>
          <w:sz w:val="21"/>
          <w:szCs w:val="21"/>
        </w:rPr>
        <w:t>RTT</w:t>
      </w:r>
    </w:p>
    <w:p w14:paraId="75F0898E" w14:textId="77777777" w:rsidR="006F2D7D" w:rsidRPr="009D67D0" w:rsidRDefault="006F2D7D" w:rsidP="006F2D7D">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12" w:lineRule="atLeast"/>
        <w:rPr>
          <w:rFonts w:ascii="Courier New" w:hAnsi="Courier New" w:cs="Courier New"/>
          <w:color w:val="000000"/>
          <w:sz w:val="21"/>
          <w:szCs w:val="21"/>
        </w:rPr>
      </w:pPr>
      <w:r w:rsidRPr="009D67D0">
        <w:rPr>
          <w:rFonts w:ascii="Courier New" w:hAnsi="Courier New" w:cs="Courier New"/>
          <w:color w:val="000000"/>
          <w:sz w:val="21"/>
          <w:szCs w:val="21"/>
        </w:rPr>
        <w:t>Пример: type=21</w:t>
      </w:r>
      <w:r>
        <w:rPr>
          <w:rFonts w:ascii="Courier New" w:hAnsi="Courier New" w:cs="Courier New"/>
          <w:color w:val="000000"/>
          <w:sz w:val="21"/>
          <w:szCs w:val="21"/>
        </w:rPr>
        <w:t>0</w:t>
      </w:r>
      <w:r w:rsidRPr="009D67D0">
        <w:rPr>
          <w:rFonts w:ascii="Courier New" w:hAnsi="Courier New" w:cs="Courier New"/>
          <w:color w:val="000000"/>
          <w:sz w:val="21"/>
          <w:szCs w:val="21"/>
        </w:rPr>
        <w:t xml:space="preserve">; address=000000000000; </w:t>
      </w:r>
      <w:r>
        <w:rPr>
          <w:rFonts w:ascii="Courier New" w:hAnsi="Courier New" w:cs="Courier New"/>
          <w:color w:val="000000"/>
          <w:sz w:val="21"/>
          <w:szCs w:val="21"/>
        </w:rPr>
        <w:t>distance</w:t>
      </w:r>
      <w:r w:rsidRPr="009D67D0">
        <w:rPr>
          <w:rFonts w:ascii="Courier New" w:hAnsi="Courier New" w:cs="Courier New"/>
          <w:color w:val="000000"/>
          <w:sz w:val="21"/>
          <w:szCs w:val="21"/>
        </w:rPr>
        <w:t>=</w:t>
      </w:r>
      <w:r>
        <w:rPr>
          <w:rFonts w:ascii="Courier New" w:hAnsi="Courier New" w:cs="Courier New"/>
          <w:color w:val="000000"/>
          <w:sz w:val="21"/>
          <w:szCs w:val="21"/>
        </w:rPr>
        <w:t>12.67</w:t>
      </w:r>
      <w:r w:rsidRPr="009D67D0">
        <w:rPr>
          <w:rFonts w:ascii="Courier New" w:hAnsi="Courier New" w:cs="Courier New"/>
          <w:color w:val="000000"/>
          <w:sz w:val="21"/>
          <w:szCs w:val="21"/>
        </w:rPr>
        <w:t>; time=2019-04-01 13:56:06.200;</w:t>
      </w:r>
    </w:p>
    <w:p w14:paraId="27DA0406" w14:textId="77777777" w:rsidR="006F2D7D" w:rsidRPr="00BF4CF9" w:rsidRDefault="006F2D7D" w:rsidP="006F2D7D">
      <w:pPr>
        <w:pStyle w:val="a4"/>
        <w:shd w:val="clear" w:color="auto" w:fill="FFFFFF"/>
        <w:spacing w:before="120" w:beforeAutospacing="0" w:after="120" w:afterAutospacing="0"/>
        <w:rPr>
          <w:rFonts w:ascii="Arial" w:hAnsi="Arial" w:cs="Arial"/>
          <w:color w:val="222222"/>
          <w:sz w:val="21"/>
          <w:szCs w:val="21"/>
        </w:rPr>
      </w:pPr>
      <w:r w:rsidRPr="00380595">
        <w:rPr>
          <w:rFonts w:ascii="Arial" w:hAnsi="Arial" w:cs="Arial"/>
          <w:b/>
          <w:bCs/>
          <w:color w:val="222222"/>
          <w:sz w:val="21"/>
          <w:szCs w:val="21"/>
          <w:lang w:val="ru-RU"/>
        </w:rPr>
        <w:t>Тип</w:t>
      </w:r>
      <w:r w:rsidRPr="00BF4CF9">
        <w:rPr>
          <w:rFonts w:ascii="Arial" w:hAnsi="Arial" w:cs="Arial"/>
          <w:b/>
          <w:bCs/>
          <w:color w:val="222222"/>
          <w:sz w:val="21"/>
          <w:szCs w:val="21"/>
        </w:rPr>
        <w:t xml:space="preserve"> 211 – </w:t>
      </w:r>
      <w:r>
        <w:rPr>
          <w:rFonts w:ascii="Arial" w:hAnsi="Arial" w:cs="Arial"/>
          <w:b/>
          <w:bCs/>
          <w:color w:val="222222"/>
          <w:sz w:val="21"/>
          <w:szCs w:val="21"/>
          <w:lang w:val="ru-RU"/>
        </w:rPr>
        <w:t>измерения</w:t>
      </w:r>
      <w:r w:rsidRPr="00BF4CF9">
        <w:rPr>
          <w:rFonts w:ascii="Arial" w:hAnsi="Arial" w:cs="Arial"/>
          <w:b/>
          <w:bCs/>
          <w:color w:val="222222"/>
          <w:sz w:val="21"/>
          <w:szCs w:val="21"/>
        </w:rPr>
        <w:t xml:space="preserve"> </w:t>
      </w:r>
      <w:r>
        <w:rPr>
          <w:rFonts w:ascii="Arial" w:hAnsi="Arial" w:cs="Arial"/>
          <w:b/>
          <w:bCs/>
          <w:color w:val="222222"/>
          <w:sz w:val="21"/>
          <w:szCs w:val="21"/>
          <w:lang w:val="ru-RU"/>
        </w:rPr>
        <w:t>ЛСН</w:t>
      </w:r>
      <w:r w:rsidRPr="00BF4CF9">
        <w:rPr>
          <w:rFonts w:ascii="Arial" w:hAnsi="Arial" w:cs="Arial"/>
          <w:b/>
          <w:bCs/>
          <w:color w:val="222222"/>
          <w:sz w:val="21"/>
          <w:szCs w:val="21"/>
        </w:rPr>
        <w:t xml:space="preserve"> </w:t>
      </w:r>
    </w:p>
    <w:p w14:paraId="71D92255" w14:textId="77777777" w:rsidR="006F2D7D" w:rsidRPr="00380595" w:rsidRDefault="006F2D7D" w:rsidP="006F2D7D">
      <w:pPr>
        <w:pStyle w:val="HTML"/>
        <w:pBdr>
          <w:top w:val="single" w:sz="6" w:space="12" w:color="EAECF0"/>
          <w:left w:val="single" w:sz="6" w:space="12" w:color="EAECF0"/>
          <w:bottom w:val="single" w:sz="6" w:space="12" w:color="EAECF0"/>
          <w:right w:val="single" w:sz="6" w:space="12" w:color="EAECF0"/>
        </w:pBdr>
        <w:shd w:val="clear" w:color="auto" w:fill="F8F9FA"/>
        <w:spacing w:line="312" w:lineRule="atLeast"/>
        <w:rPr>
          <w:color w:val="000000"/>
          <w:sz w:val="21"/>
          <w:szCs w:val="21"/>
        </w:rPr>
      </w:pPr>
      <w:r>
        <w:rPr>
          <w:color w:val="000000"/>
          <w:sz w:val="21"/>
          <w:szCs w:val="21"/>
        </w:rPr>
        <w:t xml:space="preserve">* </w:t>
      </w:r>
      <w:r>
        <w:rPr>
          <w:b/>
          <w:bCs/>
          <w:color w:val="000000"/>
          <w:sz w:val="21"/>
          <w:szCs w:val="21"/>
        </w:rPr>
        <w:t>type=2</w:t>
      </w:r>
      <w:r w:rsidRPr="00380595">
        <w:rPr>
          <w:b/>
          <w:bCs/>
          <w:color w:val="000000"/>
          <w:sz w:val="21"/>
          <w:szCs w:val="21"/>
        </w:rPr>
        <w:t>11</w:t>
      </w:r>
      <w:r>
        <w:rPr>
          <w:b/>
          <w:bCs/>
          <w:color w:val="000000"/>
          <w:sz w:val="21"/>
          <w:szCs w:val="21"/>
        </w:rPr>
        <w:t>;</w:t>
      </w:r>
      <w:r w:rsidRPr="00380595">
        <w:rPr>
          <w:b/>
          <w:bCs/>
          <w:color w:val="000000"/>
          <w:sz w:val="21"/>
          <w:szCs w:val="21"/>
        </w:rPr>
        <w:t xml:space="preserve"> </w:t>
      </w:r>
      <w:r>
        <w:rPr>
          <w:b/>
          <w:bCs/>
          <w:color w:val="000000"/>
          <w:sz w:val="21"/>
          <w:szCs w:val="21"/>
        </w:rPr>
        <w:t>latitude=&lt;lat&gt;; longitude=&lt;lon&gt;; [altitude=&lt;alt&gt;;] [accuracy=&lt;acc&gt;;] time=time;</w:t>
      </w:r>
    </w:p>
    <w:p w14:paraId="32071403" w14:textId="77777777" w:rsidR="006F2D7D" w:rsidRPr="00380595" w:rsidRDefault="006F2D7D" w:rsidP="006F2D7D">
      <w:pPr>
        <w:pStyle w:val="HTML"/>
        <w:pBdr>
          <w:top w:val="single" w:sz="6" w:space="12" w:color="EAECF0"/>
          <w:left w:val="single" w:sz="6" w:space="12" w:color="EAECF0"/>
          <w:bottom w:val="single" w:sz="6" w:space="12" w:color="EAECF0"/>
          <w:right w:val="single" w:sz="6" w:space="12" w:color="EAECF0"/>
        </w:pBdr>
        <w:shd w:val="clear" w:color="auto" w:fill="F8F9FA"/>
        <w:spacing w:line="312" w:lineRule="atLeast"/>
        <w:rPr>
          <w:color w:val="000000"/>
          <w:sz w:val="21"/>
          <w:szCs w:val="21"/>
        </w:rPr>
      </w:pPr>
      <w:r>
        <w:rPr>
          <w:color w:val="000000"/>
          <w:sz w:val="21"/>
          <w:szCs w:val="21"/>
        </w:rPr>
        <w:t xml:space="preserve">* тип измерений: </w:t>
      </w:r>
      <w:r>
        <w:rPr>
          <w:color w:val="000000"/>
          <w:sz w:val="21"/>
          <w:szCs w:val="21"/>
          <w:lang w:val="ru-RU"/>
        </w:rPr>
        <w:t>ЛСН</w:t>
      </w:r>
    </w:p>
    <w:p w14:paraId="549777C1" w14:textId="77777777" w:rsidR="006F2D7D" w:rsidRPr="008E097A" w:rsidRDefault="006F2D7D" w:rsidP="006F2D7D">
      <w:pPr>
        <w:pStyle w:val="HTML"/>
        <w:pBdr>
          <w:top w:val="single" w:sz="6" w:space="12" w:color="EAECF0"/>
          <w:left w:val="single" w:sz="6" w:space="12" w:color="EAECF0"/>
          <w:bottom w:val="single" w:sz="6" w:space="12" w:color="EAECF0"/>
          <w:right w:val="single" w:sz="6" w:space="12" w:color="EAECF0"/>
        </w:pBdr>
        <w:shd w:val="clear" w:color="auto" w:fill="F8F9FA"/>
        <w:spacing w:line="312" w:lineRule="atLeast"/>
        <w:rPr>
          <w:color w:val="000000"/>
          <w:sz w:val="21"/>
          <w:szCs w:val="21"/>
        </w:rPr>
      </w:pPr>
      <w:r>
        <w:rPr>
          <w:color w:val="000000"/>
          <w:sz w:val="21"/>
          <w:szCs w:val="21"/>
        </w:rPr>
        <w:t>Пример: type=2</w:t>
      </w:r>
      <w:r w:rsidRPr="00380595">
        <w:rPr>
          <w:color w:val="000000"/>
          <w:sz w:val="21"/>
          <w:szCs w:val="21"/>
        </w:rPr>
        <w:t>11</w:t>
      </w:r>
      <w:r>
        <w:rPr>
          <w:color w:val="000000"/>
          <w:sz w:val="21"/>
          <w:szCs w:val="21"/>
        </w:rPr>
        <w:t>;</w:t>
      </w:r>
      <w:r w:rsidRPr="00380595">
        <w:rPr>
          <w:color w:val="000000"/>
          <w:sz w:val="21"/>
          <w:szCs w:val="21"/>
        </w:rPr>
        <w:t xml:space="preserve"> </w:t>
      </w:r>
      <w:r>
        <w:rPr>
          <w:color w:val="000000"/>
          <w:sz w:val="21"/>
          <w:szCs w:val="21"/>
        </w:rPr>
        <w:t>latitude=55.000592072807; longitude=36.997940540314; time=2019-04-01 13:56:06.200;</w:t>
      </w:r>
    </w:p>
    <w:p w14:paraId="51D9F796" w14:textId="77777777" w:rsidR="006F2D7D" w:rsidRPr="00BF4CF9" w:rsidRDefault="006F2D7D" w:rsidP="00942D2E">
      <w:pPr>
        <w:spacing w:line="360" w:lineRule="auto"/>
        <w:ind w:firstLine="360"/>
        <w:rPr>
          <w:sz w:val="28"/>
          <w:szCs w:val="28"/>
        </w:rPr>
      </w:pPr>
    </w:p>
    <w:p w14:paraId="31FC127B" w14:textId="04A1DE01" w:rsidR="006F2D7D" w:rsidRDefault="006F2D7D" w:rsidP="00942D2E">
      <w:pPr>
        <w:spacing w:line="360" w:lineRule="auto"/>
        <w:ind w:firstLine="360"/>
        <w:rPr>
          <w:sz w:val="28"/>
          <w:szCs w:val="28"/>
          <w:lang w:val="ru-RU"/>
        </w:rPr>
      </w:pPr>
      <w:r w:rsidRPr="008E097A">
        <w:rPr>
          <w:sz w:val="28"/>
          <w:szCs w:val="28"/>
          <w:lang w:val="ru-RU"/>
        </w:rPr>
        <w:t>Модуль должен иметь возможность накопления очереди сообщений и их пакетной передачи в модуль комплексирования</w:t>
      </w:r>
      <w:r>
        <w:rPr>
          <w:sz w:val="28"/>
          <w:szCs w:val="28"/>
          <w:lang w:val="ru-RU"/>
        </w:rPr>
        <w:t>.</w:t>
      </w:r>
    </w:p>
    <w:p w14:paraId="50CE7CEB" w14:textId="77777777" w:rsidR="00414D98" w:rsidRPr="008E097A" w:rsidRDefault="00414D98" w:rsidP="00942D2E">
      <w:pPr>
        <w:spacing w:line="360" w:lineRule="auto"/>
        <w:ind w:firstLine="360"/>
        <w:rPr>
          <w:sz w:val="28"/>
          <w:szCs w:val="28"/>
          <w:lang w:val="ru-RU"/>
        </w:rPr>
      </w:pPr>
    </w:p>
    <w:p w14:paraId="2E5DBC1F" w14:textId="77777777" w:rsidR="006F2D7D" w:rsidRPr="00414D98" w:rsidRDefault="006F2D7D" w:rsidP="00942D2E">
      <w:pPr>
        <w:pStyle w:val="3"/>
        <w:spacing w:line="360" w:lineRule="auto"/>
        <w:rPr>
          <w:rFonts w:ascii="Times New Roman" w:hAnsi="Times New Roman" w:cs="Times New Roman"/>
          <w:sz w:val="28"/>
          <w:szCs w:val="28"/>
          <w:lang w:val="ru-RU"/>
        </w:rPr>
      </w:pPr>
      <w:bookmarkStart w:id="17" w:name="_Toc91578749"/>
      <w:bookmarkStart w:id="18" w:name="_Toc91598637"/>
      <w:r w:rsidRPr="00414D98">
        <w:rPr>
          <w:rFonts w:ascii="Times New Roman" w:hAnsi="Times New Roman" w:cs="Times New Roman"/>
          <w:sz w:val="28"/>
          <w:szCs w:val="28"/>
          <w:lang w:val="ru-RU"/>
        </w:rPr>
        <w:t>Описание программного модуля обработки измерений инерциальных датчиков</w:t>
      </w:r>
      <w:bookmarkEnd w:id="17"/>
      <w:bookmarkEnd w:id="18"/>
    </w:p>
    <w:p w14:paraId="5D06B705" w14:textId="77777777" w:rsidR="006F2D7D" w:rsidRDefault="006F2D7D" w:rsidP="00942D2E">
      <w:pPr>
        <w:spacing w:line="360" w:lineRule="auto"/>
        <w:ind w:firstLine="360"/>
        <w:rPr>
          <w:sz w:val="28"/>
          <w:szCs w:val="28"/>
          <w:lang w:val="ru-RU"/>
        </w:rPr>
      </w:pPr>
      <w:r>
        <w:rPr>
          <w:sz w:val="28"/>
          <w:szCs w:val="28"/>
          <w:lang w:val="ru-RU"/>
        </w:rPr>
        <w:t>П</w:t>
      </w:r>
      <w:r w:rsidRPr="00E959FD">
        <w:rPr>
          <w:sz w:val="28"/>
          <w:szCs w:val="28"/>
          <w:lang w:val="ru-RU"/>
        </w:rPr>
        <w:t xml:space="preserve">рограммный модуль обработки </w:t>
      </w:r>
      <w:r>
        <w:rPr>
          <w:sz w:val="28"/>
          <w:szCs w:val="28"/>
          <w:lang w:val="ru-RU"/>
        </w:rPr>
        <w:t>измерений ИНС</w:t>
      </w:r>
      <w:r w:rsidRPr="00E959FD">
        <w:rPr>
          <w:sz w:val="28"/>
          <w:szCs w:val="28"/>
          <w:lang w:val="ru-RU"/>
        </w:rPr>
        <w:t xml:space="preserve"> </w:t>
      </w:r>
      <w:r>
        <w:rPr>
          <w:sz w:val="28"/>
          <w:szCs w:val="28"/>
          <w:lang w:val="ru-RU"/>
        </w:rPr>
        <w:t>предназначен для сбора сырой информации с аппаратного модуля ИНС и передачи этих данных в модуль комплексирования.</w:t>
      </w:r>
    </w:p>
    <w:p w14:paraId="65A818C6" w14:textId="77777777" w:rsidR="006F2D7D" w:rsidRDefault="006F2D7D" w:rsidP="00942D2E">
      <w:pPr>
        <w:spacing w:line="360" w:lineRule="auto"/>
        <w:ind w:firstLine="360"/>
        <w:rPr>
          <w:lang w:val="ru-RU" w:eastAsia="ru-RU"/>
        </w:rPr>
      </w:pPr>
    </w:p>
    <w:p w14:paraId="7CCB5B96" w14:textId="77777777" w:rsidR="006F2D7D" w:rsidRDefault="006F2D7D" w:rsidP="00942D2E">
      <w:pPr>
        <w:spacing w:line="360" w:lineRule="auto"/>
        <w:ind w:firstLine="360"/>
        <w:rPr>
          <w:sz w:val="28"/>
          <w:szCs w:val="28"/>
          <w:lang w:val="ru-RU"/>
        </w:rPr>
      </w:pPr>
      <w:r>
        <w:rPr>
          <w:sz w:val="28"/>
          <w:szCs w:val="28"/>
          <w:lang w:val="ru-RU"/>
        </w:rPr>
        <w:t>Модуль должен поддерживать работу с типизированными строковыми сообщениями. В сообщении должна содержаться информации о его типе, а также непосредственно данные сигналов с аппаратных модулей.</w:t>
      </w:r>
    </w:p>
    <w:p w14:paraId="20858CC5" w14:textId="77777777" w:rsidR="006F2D7D" w:rsidRDefault="006F2D7D" w:rsidP="00942D2E">
      <w:pPr>
        <w:spacing w:line="360" w:lineRule="auto"/>
        <w:ind w:firstLine="360"/>
        <w:rPr>
          <w:sz w:val="28"/>
          <w:szCs w:val="28"/>
          <w:lang w:val="ru-RU"/>
        </w:rPr>
      </w:pPr>
    </w:p>
    <w:p w14:paraId="3E761E09" w14:textId="77777777" w:rsidR="006F2D7D" w:rsidRPr="008E097A" w:rsidRDefault="006F2D7D" w:rsidP="00942D2E">
      <w:pPr>
        <w:spacing w:line="360" w:lineRule="auto"/>
        <w:ind w:firstLine="360"/>
        <w:rPr>
          <w:sz w:val="28"/>
          <w:szCs w:val="28"/>
          <w:lang w:val="ru-RU"/>
        </w:rPr>
      </w:pPr>
      <w:r w:rsidRPr="009D67D0">
        <w:rPr>
          <w:sz w:val="28"/>
          <w:szCs w:val="28"/>
          <w:lang w:val="ru-RU"/>
        </w:rPr>
        <w:t xml:space="preserve">Каждое сообщение </w:t>
      </w:r>
      <w:r>
        <w:rPr>
          <w:sz w:val="28"/>
          <w:szCs w:val="28"/>
          <w:lang w:val="ru-RU"/>
        </w:rPr>
        <w:t>должно состоять</w:t>
      </w:r>
      <w:r w:rsidRPr="009D67D0">
        <w:rPr>
          <w:sz w:val="28"/>
          <w:szCs w:val="28"/>
          <w:lang w:val="ru-RU"/>
        </w:rPr>
        <w:t xml:space="preserve"> из одной или нескольких строк определенного типа (строки должны разделяться символом \n). При этом каждая строка описывает индивидуальное измерение. Типы</w:t>
      </w:r>
      <w:r w:rsidRPr="008E097A">
        <w:rPr>
          <w:sz w:val="28"/>
          <w:szCs w:val="28"/>
          <w:lang w:val="ru-RU"/>
        </w:rPr>
        <w:t xml:space="preserve"> </w:t>
      </w:r>
      <w:r w:rsidRPr="009D67D0">
        <w:rPr>
          <w:sz w:val="28"/>
          <w:szCs w:val="28"/>
          <w:lang w:val="ru-RU"/>
        </w:rPr>
        <w:t>строк</w:t>
      </w:r>
      <w:r w:rsidRPr="008E097A">
        <w:rPr>
          <w:sz w:val="28"/>
          <w:szCs w:val="28"/>
          <w:lang w:val="ru-RU"/>
        </w:rPr>
        <w:t xml:space="preserve"> </w:t>
      </w:r>
      <w:r w:rsidRPr="009D67D0">
        <w:rPr>
          <w:sz w:val="28"/>
          <w:szCs w:val="28"/>
          <w:lang w:val="ru-RU"/>
        </w:rPr>
        <w:t>представлены</w:t>
      </w:r>
      <w:r w:rsidRPr="008E097A">
        <w:rPr>
          <w:sz w:val="28"/>
          <w:szCs w:val="28"/>
          <w:lang w:val="ru-RU"/>
        </w:rPr>
        <w:t xml:space="preserve"> </w:t>
      </w:r>
      <w:r w:rsidRPr="009D67D0">
        <w:rPr>
          <w:sz w:val="28"/>
          <w:szCs w:val="28"/>
          <w:lang w:val="ru-RU"/>
        </w:rPr>
        <w:t>ниже</w:t>
      </w:r>
      <w:r w:rsidRPr="008E097A">
        <w:rPr>
          <w:sz w:val="28"/>
          <w:szCs w:val="28"/>
          <w:lang w:val="ru-RU"/>
        </w:rPr>
        <w:t>.</w:t>
      </w:r>
    </w:p>
    <w:p w14:paraId="546B0926" w14:textId="77777777" w:rsidR="006F2D7D" w:rsidRPr="00BF4CF9" w:rsidRDefault="006F2D7D" w:rsidP="006F2D7D">
      <w:pPr>
        <w:pStyle w:val="a4"/>
        <w:shd w:val="clear" w:color="auto" w:fill="FFFFFF"/>
        <w:spacing w:before="120" w:beforeAutospacing="0" w:after="120" w:afterAutospacing="0"/>
        <w:rPr>
          <w:rFonts w:ascii="Arial" w:hAnsi="Arial" w:cs="Arial"/>
          <w:color w:val="222222"/>
          <w:sz w:val="21"/>
          <w:szCs w:val="21"/>
          <w:lang w:val="ru-RU"/>
        </w:rPr>
      </w:pPr>
      <w:r w:rsidRPr="00BF4CF9">
        <w:rPr>
          <w:rFonts w:ascii="Arial" w:hAnsi="Arial" w:cs="Arial"/>
          <w:b/>
          <w:bCs/>
          <w:color w:val="222222"/>
          <w:sz w:val="21"/>
          <w:szCs w:val="21"/>
          <w:lang w:val="ru-RU"/>
        </w:rPr>
        <w:t xml:space="preserve">Тип 301 – </w:t>
      </w:r>
      <w:r>
        <w:rPr>
          <w:rFonts w:ascii="Arial" w:hAnsi="Arial" w:cs="Arial"/>
          <w:b/>
          <w:bCs/>
          <w:color w:val="222222"/>
          <w:sz w:val="21"/>
          <w:szCs w:val="21"/>
          <w:lang w:val="ru-RU"/>
        </w:rPr>
        <w:t>измерения</w:t>
      </w:r>
      <w:r w:rsidRPr="00BF4CF9">
        <w:rPr>
          <w:rFonts w:ascii="Arial" w:hAnsi="Arial" w:cs="Arial"/>
          <w:b/>
          <w:bCs/>
          <w:color w:val="222222"/>
          <w:sz w:val="21"/>
          <w:szCs w:val="21"/>
          <w:lang w:val="ru-RU"/>
        </w:rPr>
        <w:t xml:space="preserve"> акселерометр</w:t>
      </w:r>
      <w:r>
        <w:rPr>
          <w:rFonts w:ascii="Arial" w:hAnsi="Arial" w:cs="Arial"/>
          <w:b/>
          <w:bCs/>
          <w:color w:val="222222"/>
          <w:sz w:val="21"/>
          <w:szCs w:val="21"/>
          <w:lang w:val="ru-RU"/>
        </w:rPr>
        <w:t>а</w:t>
      </w:r>
    </w:p>
    <w:p w14:paraId="294AD464" w14:textId="77777777" w:rsidR="006F2D7D" w:rsidRPr="00BF4CF9" w:rsidRDefault="006F2D7D" w:rsidP="006F2D7D">
      <w:pPr>
        <w:pStyle w:val="HTML"/>
        <w:pBdr>
          <w:top w:val="single" w:sz="6" w:space="12" w:color="EAECF0"/>
          <w:left w:val="single" w:sz="6" w:space="12" w:color="EAECF0"/>
          <w:bottom w:val="single" w:sz="6" w:space="12" w:color="EAECF0"/>
          <w:right w:val="single" w:sz="6" w:space="12" w:color="EAECF0"/>
        </w:pBdr>
        <w:shd w:val="clear" w:color="auto" w:fill="F8F9FA"/>
        <w:spacing w:line="312" w:lineRule="atLeast"/>
        <w:rPr>
          <w:color w:val="000000"/>
          <w:sz w:val="21"/>
          <w:szCs w:val="21"/>
          <w:lang w:val="ru-RU"/>
        </w:rPr>
      </w:pPr>
      <w:r w:rsidRPr="00BF4CF9">
        <w:rPr>
          <w:color w:val="000000"/>
          <w:sz w:val="21"/>
          <w:szCs w:val="21"/>
          <w:lang w:val="ru-RU"/>
        </w:rPr>
        <w:t xml:space="preserve">* </w:t>
      </w:r>
      <w:r>
        <w:rPr>
          <w:b/>
          <w:bCs/>
          <w:color w:val="000000"/>
          <w:sz w:val="21"/>
          <w:szCs w:val="21"/>
        </w:rPr>
        <w:t>type</w:t>
      </w:r>
      <w:r w:rsidRPr="00BF4CF9">
        <w:rPr>
          <w:b/>
          <w:bCs/>
          <w:color w:val="000000"/>
          <w:sz w:val="21"/>
          <w:szCs w:val="21"/>
          <w:lang w:val="ru-RU"/>
        </w:rPr>
        <w:t xml:space="preserve">=301; </w:t>
      </w:r>
      <w:r>
        <w:rPr>
          <w:b/>
          <w:bCs/>
          <w:color w:val="000000"/>
          <w:sz w:val="21"/>
          <w:szCs w:val="21"/>
        </w:rPr>
        <w:t>x</w:t>
      </w:r>
      <w:r w:rsidRPr="00BF4CF9">
        <w:rPr>
          <w:b/>
          <w:bCs/>
          <w:color w:val="000000"/>
          <w:sz w:val="21"/>
          <w:szCs w:val="21"/>
          <w:lang w:val="ru-RU"/>
        </w:rPr>
        <w:t>=&lt;</w:t>
      </w:r>
      <w:r>
        <w:rPr>
          <w:b/>
          <w:bCs/>
          <w:color w:val="000000"/>
          <w:sz w:val="21"/>
          <w:szCs w:val="21"/>
        </w:rPr>
        <w:t>x</w:t>
      </w:r>
      <w:r w:rsidRPr="00BF4CF9">
        <w:rPr>
          <w:b/>
          <w:bCs/>
          <w:color w:val="000000"/>
          <w:sz w:val="21"/>
          <w:szCs w:val="21"/>
          <w:lang w:val="ru-RU"/>
        </w:rPr>
        <w:t xml:space="preserve">&gt;; </w:t>
      </w:r>
      <w:r>
        <w:rPr>
          <w:b/>
          <w:bCs/>
          <w:color w:val="000000"/>
          <w:sz w:val="21"/>
          <w:szCs w:val="21"/>
        </w:rPr>
        <w:t>y</w:t>
      </w:r>
      <w:r w:rsidRPr="00BF4CF9">
        <w:rPr>
          <w:b/>
          <w:bCs/>
          <w:color w:val="000000"/>
          <w:sz w:val="21"/>
          <w:szCs w:val="21"/>
          <w:lang w:val="ru-RU"/>
        </w:rPr>
        <w:t>=&lt;</w:t>
      </w:r>
      <w:r>
        <w:rPr>
          <w:b/>
          <w:bCs/>
          <w:color w:val="000000"/>
          <w:sz w:val="21"/>
          <w:szCs w:val="21"/>
        </w:rPr>
        <w:t>y</w:t>
      </w:r>
      <w:r w:rsidRPr="00BF4CF9">
        <w:rPr>
          <w:b/>
          <w:bCs/>
          <w:color w:val="000000"/>
          <w:sz w:val="21"/>
          <w:szCs w:val="21"/>
          <w:lang w:val="ru-RU"/>
        </w:rPr>
        <w:t xml:space="preserve">&gt;; </w:t>
      </w:r>
      <w:r>
        <w:rPr>
          <w:b/>
          <w:bCs/>
          <w:color w:val="000000"/>
          <w:sz w:val="21"/>
          <w:szCs w:val="21"/>
        </w:rPr>
        <w:t>z</w:t>
      </w:r>
      <w:r w:rsidRPr="00BF4CF9">
        <w:rPr>
          <w:b/>
          <w:bCs/>
          <w:color w:val="000000"/>
          <w:sz w:val="21"/>
          <w:szCs w:val="21"/>
          <w:lang w:val="ru-RU"/>
        </w:rPr>
        <w:t>=&lt;</w:t>
      </w:r>
      <w:r>
        <w:rPr>
          <w:b/>
          <w:bCs/>
          <w:color w:val="000000"/>
          <w:sz w:val="21"/>
          <w:szCs w:val="21"/>
        </w:rPr>
        <w:t>z</w:t>
      </w:r>
      <w:r w:rsidRPr="00BF4CF9">
        <w:rPr>
          <w:b/>
          <w:bCs/>
          <w:color w:val="000000"/>
          <w:sz w:val="21"/>
          <w:szCs w:val="21"/>
          <w:lang w:val="ru-RU"/>
        </w:rPr>
        <w:t>&gt;; [</w:t>
      </w:r>
      <w:r>
        <w:rPr>
          <w:b/>
          <w:bCs/>
          <w:color w:val="000000"/>
          <w:sz w:val="21"/>
          <w:szCs w:val="21"/>
        </w:rPr>
        <w:t>accuracy</w:t>
      </w:r>
      <w:r w:rsidRPr="00BF4CF9">
        <w:rPr>
          <w:b/>
          <w:bCs/>
          <w:color w:val="000000"/>
          <w:sz w:val="21"/>
          <w:szCs w:val="21"/>
          <w:lang w:val="ru-RU"/>
        </w:rPr>
        <w:t>=&lt;</w:t>
      </w:r>
      <w:r>
        <w:rPr>
          <w:b/>
          <w:bCs/>
          <w:color w:val="000000"/>
          <w:sz w:val="21"/>
          <w:szCs w:val="21"/>
        </w:rPr>
        <w:t>acc</w:t>
      </w:r>
      <w:r w:rsidRPr="00BF4CF9">
        <w:rPr>
          <w:b/>
          <w:bCs/>
          <w:color w:val="000000"/>
          <w:sz w:val="21"/>
          <w:szCs w:val="21"/>
          <w:lang w:val="ru-RU"/>
        </w:rPr>
        <w:t xml:space="preserve">&gt;;] </w:t>
      </w:r>
      <w:r>
        <w:rPr>
          <w:b/>
          <w:bCs/>
          <w:color w:val="000000"/>
          <w:sz w:val="21"/>
          <w:szCs w:val="21"/>
        </w:rPr>
        <w:t>time</w:t>
      </w:r>
      <w:r w:rsidRPr="00BF4CF9">
        <w:rPr>
          <w:b/>
          <w:bCs/>
          <w:color w:val="000000"/>
          <w:sz w:val="21"/>
          <w:szCs w:val="21"/>
          <w:lang w:val="ru-RU"/>
        </w:rPr>
        <w:t>=</w:t>
      </w:r>
      <w:r>
        <w:rPr>
          <w:b/>
          <w:bCs/>
          <w:color w:val="000000"/>
          <w:sz w:val="21"/>
          <w:szCs w:val="21"/>
        </w:rPr>
        <w:t>time</w:t>
      </w:r>
      <w:r w:rsidRPr="00BF4CF9">
        <w:rPr>
          <w:b/>
          <w:bCs/>
          <w:color w:val="000000"/>
          <w:sz w:val="21"/>
          <w:szCs w:val="21"/>
          <w:lang w:val="ru-RU"/>
        </w:rPr>
        <w:t>;</w:t>
      </w:r>
    </w:p>
    <w:p w14:paraId="36C2D526" w14:textId="77777777" w:rsidR="006F2D7D" w:rsidRPr="00380595" w:rsidRDefault="006F2D7D" w:rsidP="006F2D7D">
      <w:pPr>
        <w:pStyle w:val="HTML"/>
        <w:pBdr>
          <w:top w:val="single" w:sz="6" w:space="12" w:color="EAECF0"/>
          <w:left w:val="single" w:sz="6" w:space="12" w:color="EAECF0"/>
          <w:bottom w:val="single" w:sz="6" w:space="12" w:color="EAECF0"/>
          <w:right w:val="single" w:sz="6" w:space="12" w:color="EAECF0"/>
        </w:pBdr>
        <w:shd w:val="clear" w:color="auto" w:fill="F8F9FA"/>
        <w:spacing w:line="312" w:lineRule="atLeast"/>
        <w:rPr>
          <w:color w:val="000000"/>
          <w:sz w:val="21"/>
          <w:szCs w:val="21"/>
          <w:lang w:val="ru-RU"/>
        </w:rPr>
      </w:pPr>
      <w:r w:rsidRPr="00380595">
        <w:rPr>
          <w:color w:val="000000"/>
          <w:sz w:val="21"/>
          <w:szCs w:val="21"/>
          <w:lang w:val="ru-RU"/>
        </w:rPr>
        <w:t xml:space="preserve">* тип измерений: </w:t>
      </w:r>
      <w:r>
        <w:rPr>
          <w:color w:val="000000"/>
          <w:sz w:val="21"/>
          <w:szCs w:val="21"/>
          <w:lang w:val="ru-RU"/>
        </w:rPr>
        <w:t>акселерометр</w:t>
      </w:r>
    </w:p>
    <w:p w14:paraId="6B77DDF5" w14:textId="77777777" w:rsidR="006F2D7D" w:rsidRPr="00380595" w:rsidRDefault="006F2D7D" w:rsidP="006F2D7D">
      <w:pPr>
        <w:pStyle w:val="HTML"/>
        <w:pBdr>
          <w:top w:val="single" w:sz="6" w:space="12" w:color="EAECF0"/>
          <w:left w:val="single" w:sz="6" w:space="12" w:color="EAECF0"/>
          <w:bottom w:val="single" w:sz="6" w:space="12" w:color="EAECF0"/>
          <w:right w:val="single" w:sz="6" w:space="12" w:color="EAECF0"/>
        </w:pBdr>
        <w:shd w:val="clear" w:color="auto" w:fill="F8F9FA"/>
        <w:spacing w:line="312" w:lineRule="atLeast"/>
        <w:rPr>
          <w:color w:val="000000"/>
          <w:sz w:val="21"/>
          <w:szCs w:val="21"/>
          <w:lang w:val="ru-RU"/>
        </w:rPr>
      </w:pPr>
      <w:r w:rsidRPr="00380595">
        <w:rPr>
          <w:color w:val="000000"/>
          <w:sz w:val="21"/>
          <w:szCs w:val="21"/>
          <w:lang w:val="ru-RU"/>
        </w:rPr>
        <w:t>* единицы измерений м/с^2</w:t>
      </w:r>
    </w:p>
    <w:p w14:paraId="708AE0F5" w14:textId="77777777" w:rsidR="006F2D7D" w:rsidRDefault="006F2D7D" w:rsidP="006F2D7D">
      <w:pPr>
        <w:pStyle w:val="HTML"/>
        <w:pBdr>
          <w:top w:val="single" w:sz="6" w:space="12" w:color="EAECF0"/>
          <w:left w:val="single" w:sz="6" w:space="12" w:color="EAECF0"/>
          <w:bottom w:val="single" w:sz="6" w:space="12" w:color="EAECF0"/>
          <w:right w:val="single" w:sz="6" w:space="12" w:color="EAECF0"/>
        </w:pBdr>
        <w:shd w:val="clear" w:color="auto" w:fill="F8F9FA"/>
        <w:spacing w:line="312" w:lineRule="atLeast"/>
        <w:rPr>
          <w:color w:val="000000"/>
          <w:sz w:val="21"/>
          <w:szCs w:val="21"/>
        </w:rPr>
      </w:pPr>
      <w:r>
        <w:rPr>
          <w:color w:val="000000"/>
          <w:sz w:val="21"/>
          <w:szCs w:val="21"/>
        </w:rPr>
        <w:t>Пример: type=301; x=0; y=0; z=-9.8 time=2019-04-01 13:56:06.200;</w:t>
      </w:r>
    </w:p>
    <w:p w14:paraId="1AE51902" w14:textId="77777777" w:rsidR="006F2D7D" w:rsidRPr="00380595" w:rsidRDefault="006F2D7D" w:rsidP="006F2D7D">
      <w:pPr>
        <w:pStyle w:val="a4"/>
        <w:shd w:val="clear" w:color="auto" w:fill="FFFFFF"/>
        <w:spacing w:before="120" w:beforeAutospacing="0" w:after="120" w:afterAutospacing="0"/>
        <w:rPr>
          <w:rFonts w:ascii="Arial" w:hAnsi="Arial" w:cs="Arial"/>
          <w:color w:val="222222"/>
          <w:sz w:val="21"/>
          <w:szCs w:val="21"/>
        </w:rPr>
      </w:pPr>
      <w:r>
        <w:rPr>
          <w:rFonts w:ascii="Arial" w:hAnsi="Arial" w:cs="Arial"/>
          <w:b/>
          <w:bCs/>
          <w:color w:val="222222"/>
          <w:sz w:val="21"/>
          <w:szCs w:val="21"/>
        </w:rPr>
        <w:t xml:space="preserve">Тип 303 – </w:t>
      </w:r>
      <w:r>
        <w:rPr>
          <w:rFonts w:ascii="Arial" w:hAnsi="Arial" w:cs="Arial"/>
          <w:b/>
          <w:bCs/>
          <w:color w:val="222222"/>
          <w:sz w:val="21"/>
          <w:szCs w:val="21"/>
          <w:lang w:val="ru-RU"/>
        </w:rPr>
        <w:t>измерения</w:t>
      </w:r>
      <w:r w:rsidRPr="00380595">
        <w:rPr>
          <w:rFonts w:ascii="Arial" w:hAnsi="Arial" w:cs="Arial"/>
          <w:b/>
          <w:bCs/>
          <w:color w:val="222222"/>
          <w:sz w:val="21"/>
          <w:szCs w:val="21"/>
        </w:rPr>
        <w:t xml:space="preserve"> </w:t>
      </w:r>
      <w:r>
        <w:rPr>
          <w:rFonts w:ascii="Arial" w:hAnsi="Arial" w:cs="Arial"/>
          <w:b/>
          <w:bCs/>
          <w:color w:val="222222"/>
          <w:sz w:val="21"/>
          <w:szCs w:val="21"/>
        </w:rPr>
        <w:t>гироскоп</w:t>
      </w:r>
      <w:r>
        <w:rPr>
          <w:rFonts w:ascii="Arial" w:hAnsi="Arial" w:cs="Arial"/>
          <w:b/>
          <w:bCs/>
          <w:color w:val="222222"/>
          <w:sz w:val="21"/>
          <w:szCs w:val="21"/>
          <w:lang w:val="ru-RU"/>
        </w:rPr>
        <w:t>а</w:t>
      </w:r>
    </w:p>
    <w:p w14:paraId="61FD1AE5" w14:textId="77777777" w:rsidR="006F2D7D" w:rsidRDefault="006F2D7D" w:rsidP="006F2D7D">
      <w:pPr>
        <w:pStyle w:val="HTML"/>
        <w:pBdr>
          <w:top w:val="single" w:sz="6" w:space="12" w:color="EAECF0"/>
          <w:left w:val="single" w:sz="6" w:space="12" w:color="EAECF0"/>
          <w:bottom w:val="single" w:sz="6" w:space="12" w:color="EAECF0"/>
          <w:right w:val="single" w:sz="6" w:space="12" w:color="EAECF0"/>
        </w:pBdr>
        <w:shd w:val="clear" w:color="auto" w:fill="F8F9FA"/>
        <w:spacing w:line="312" w:lineRule="atLeast"/>
        <w:rPr>
          <w:color w:val="000000"/>
          <w:sz w:val="21"/>
          <w:szCs w:val="21"/>
        </w:rPr>
      </w:pPr>
      <w:r>
        <w:rPr>
          <w:color w:val="000000"/>
          <w:sz w:val="21"/>
          <w:szCs w:val="21"/>
        </w:rPr>
        <w:t xml:space="preserve">* </w:t>
      </w:r>
      <w:r>
        <w:rPr>
          <w:b/>
          <w:bCs/>
          <w:color w:val="000000"/>
          <w:sz w:val="21"/>
          <w:szCs w:val="21"/>
        </w:rPr>
        <w:t>type=303; x=&lt;x&gt;; y=&lt;y&gt;; z=&lt;z&gt;; [accuracy=&lt;acc&gt;;] time=time;</w:t>
      </w:r>
    </w:p>
    <w:p w14:paraId="45FDB3BC" w14:textId="77777777" w:rsidR="006F2D7D" w:rsidRPr="00380595" w:rsidRDefault="006F2D7D" w:rsidP="006F2D7D">
      <w:pPr>
        <w:pStyle w:val="HTML"/>
        <w:pBdr>
          <w:top w:val="single" w:sz="6" w:space="12" w:color="EAECF0"/>
          <w:left w:val="single" w:sz="6" w:space="12" w:color="EAECF0"/>
          <w:bottom w:val="single" w:sz="6" w:space="12" w:color="EAECF0"/>
          <w:right w:val="single" w:sz="6" w:space="12" w:color="EAECF0"/>
        </w:pBdr>
        <w:shd w:val="clear" w:color="auto" w:fill="F8F9FA"/>
        <w:spacing w:line="312" w:lineRule="atLeast"/>
        <w:rPr>
          <w:color w:val="000000"/>
          <w:sz w:val="21"/>
          <w:szCs w:val="21"/>
          <w:lang w:val="ru-RU"/>
        </w:rPr>
      </w:pPr>
      <w:r w:rsidRPr="00380595">
        <w:rPr>
          <w:color w:val="000000"/>
          <w:sz w:val="21"/>
          <w:szCs w:val="21"/>
          <w:lang w:val="ru-RU"/>
        </w:rPr>
        <w:t>* тип измерений:</w:t>
      </w:r>
      <w:r>
        <w:rPr>
          <w:color w:val="000000"/>
          <w:sz w:val="21"/>
          <w:szCs w:val="21"/>
          <w:lang w:val="ru-RU"/>
        </w:rPr>
        <w:t xml:space="preserve"> гироскоп</w:t>
      </w:r>
    </w:p>
    <w:p w14:paraId="30E50665" w14:textId="77777777" w:rsidR="006F2D7D" w:rsidRPr="00380595" w:rsidRDefault="006F2D7D" w:rsidP="006F2D7D">
      <w:pPr>
        <w:pStyle w:val="HTML"/>
        <w:pBdr>
          <w:top w:val="single" w:sz="6" w:space="12" w:color="EAECF0"/>
          <w:left w:val="single" w:sz="6" w:space="12" w:color="EAECF0"/>
          <w:bottom w:val="single" w:sz="6" w:space="12" w:color="EAECF0"/>
          <w:right w:val="single" w:sz="6" w:space="12" w:color="EAECF0"/>
        </w:pBdr>
        <w:shd w:val="clear" w:color="auto" w:fill="F8F9FA"/>
        <w:spacing w:line="312" w:lineRule="atLeast"/>
        <w:rPr>
          <w:color w:val="000000"/>
          <w:sz w:val="21"/>
          <w:szCs w:val="21"/>
          <w:lang w:val="ru-RU"/>
        </w:rPr>
      </w:pPr>
      <w:r w:rsidRPr="00380595">
        <w:rPr>
          <w:color w:val="000000"/>
          <w:sz w:val="21"/>
          <w:szCs w:val="21"/>
          <w:lang w:val="ru-RU"/>
        </w:rPr>
        <w:t>* единицы измерений рад/с</w:t>
      </w:r>
    </w:p>
    <w:p w14:paraId="5D331506" w14:textId="77777777" w:rsidR="006F2D7D" w:rsidRDefault="006F2D7D" w:rsidP="006F2D7D">
      <w:pPr>
        <w:pStyle w:val="HTML"/>
        <w:pBdr>
          <w:top w:val="single" w:sz="6" w:space="12" w:color="EAECF0"/>
          <w:left w:val="single" w:sz="6" w:space="12" w:color="EAECF0"/>
          <w:bottom w:val="single" w:sz="6" w:space="12" w:color="EAECF0"/>
          <w:right w:val="single" w:sz="6" w:space="12" w:color="EAECF0"/>
        </w:pBdr>
        <w:shd w:val="clear" w:color="auto" w:fill="F8F9FA"/>
        <w:spacing w:line="312" w:lineRule="atLeast"/>
        <w:rPr>
          <w:color w:val="000000"/>
          <w:sz w:val="21"/>
          <w:szCs w:val="21"/>
        </w:rPr>
      </w:pPr>
      <w:r>
        <w:rPr>
          <w:color w:val="000000"/>
          <w:sz w:val="21"/>
          <w:szCs w:val="21"/>
        </w:rPr>
        <w:t>Пример: type=303; x=0; y=0; z=0.01 time=2019-04-01 13:56:06.200;</w:t>
      </w:r>
    </w:p>
    <w:p w14:paraId="0BBA7A33" w14:textId="77777777" w:rsidR="006F2D7D" w:rsidRDefault="006F2D7D" w:rsidP="006F2D7D">
      <w:pPr>
        <w:pStyle w:val="a4"/>
        <w:shd w:val="clear" w:color="auto" w:fill="FFFFFF"/>
        <w:spacing w:before="120" w:beforeAutospacing="0" w:after="120" w:afterAutospacing="0"/>
        <w:rPr>
          <w:rFonts w:ascii="Arial" w:hAnsi="Arial" w:cs="Arial"/>
          <w:color w:val="222222"/>
          <w:sz w:val="21"/>
          <w:szCs w:val="21"/>
        </w:rPr>
      </w:pPr>
    </w:p>
    <w:p w14:paraId="0BEEA30A" w14:textId="77777777" w:rsidR="006F2D7D" w:rsidRPr="008E097A" w:rsidRDefault="006F2D7D" w:rsidP="006F2D7D">
      <w:pPr>
        <w:ind w:firstLine="360"/>
        <w:rPr>
          <w:sz w:val="28"/>
          <w:szCs w:val="28"/>
          <w:lang w:val="ru-RU"/>
        </w:rPr>
      </w:pPr>
      <w:r w:rsidRPr="008E097A">
        <w:rPr>
          <w:sz w:val="28"/>
          <w:szCs w:val="28"/>
          <w:lang w:val="ru-RU"/>
        </w:rPr>
        <w:t>Модуль должен иметь возможность накопления очереди сообщений и их пакетной передачи в модуль комплексирования</w:t>
      </w:r>
      <w:r>
        <w:rPr>
          <w:sz w:val="28"/>
          <w:szCs w:val="28"/>
          <w:lang w:val="ru-RU"/>
        </w:rPr>
        <w:t>.</w:t>
      </w:r>
    </w:p>
    <w:p w14:paraId="5CF16610" w14:textId="77777777" w:rsidR="006F2D7D" w:rsidRPr="00D657BA" w:rsidRDefault="006F2D7D" w:rsidP="006F2D7D">
      <w:pPr>
        <w:ind w:firstLine="360"/>
        <w:rPr>
          <w:lang w:val="ru-RU" w:eastAsia="ru-RU"/>
        </w:rPr>
      </w:pPr>
    </w:p>
    <w:p w14:paraId="33E54CD4" w14:textId="77777777" w:rsidR="006F2D7D" w:rsidRPr="00A452DE" w:rsidRDefault="006F2D7D" w:rsidP="00A452DE">
      <w:pPr>
        <w:pStyle w:val="3"/>
        <w:rPr>
          <w:rFonts w:ascii="Times New Roman" w:hAnsi="Times New Roman" w:cs="Times New Roman"/>
          <w:sz w:val="28"/>
          <w:szCs w:val="28"/>
          <w:lang w:val="ru-RU"/>
        </w:rPr>
      </w:pPr>
      <w:bookmarkStart w:id="19" w:name="_Toc91578750"/>
      <w:bookmarkStart w:id="20" w:name="_Toc91598638"/>
      <w:r w:rsidRPr="00A452DE">
        <w:rPr>
          <w:rFonts w:ascii="Times New Roman" w:hAnsi="Times New Roman" w:cs="Times New Roman"/>
          <w:sz w:val="28"/>
          <w:szCs w:val="28"/>
          <w:lang w:val="ru-RU"/>
        </w:rPr>
        <w:t>Описание модуля комплексирования навигационных решений</w:t>
      </w:r>
      <w:bookmarkEnd w:id="19"/>
      <w:bookmarkEnd w:id="20"/>
    </w:p>
    <w:p w14:paraId="7EC132C2" w14:textId="77777777" w:rsidR="006F2D7D" w:rsidRDefault="006F2D7D" w:rsidP="006F2D7D">
      <w:pPr>
        <w:rPr>
          <w:rFonts w:ascii="Helvetica Neue" w:hAnsi="Helvetica Neue" w:cs="Helvetica Neue"/>
          <w:color w:val="000000"/>
          <w:sz w:val="22"/>
          <w:szCs w:val="22"/>
          <w:lang w:val="ru-RU"/>
        </w:rPr>
      </w:pPr>
    </w:p>
    <w:p w14:paraId="54C54332" w14:textId="4F4FC32C" w:rsidR="006F2D7D" w:rsidRPr="000C326E" w:rsidRDefault="006F2D7D" w:rsidP="006F2D7D">
      <w:pPr>
        <w:pStyle w:val="af4"/>
        <w:rPr>
          <w:rFonts w:cs="Times New Roman"/>
          <w:sz w:val="28"/>
          <w:szCs w:val="28"/>
        </w:rPr>
      </w:pPr>
      <w:r w:rsidRPr="000C326E">
        <w:rPr>
          <w:rFonts w:cs="Times New Roman"/>
          <w:sz w:val="28"/>
          <w:szCs w:val="28"/>
        </w:rPr>
        <w:t xml:space="preserve">Одним из ключевых модулей </w:t>
      </w:r>
      <w:r>
        <w:rPr>
          <w:rFonts w:cs="Times New Roman"/>
          <w:sz w:val="28"/>
          <w:szCs w:val="28"/>
        </w:rPr>
        <w:t xml:space="preserve">является модуль </w:t>
      </w:r>
      <w:r w:rsidRPr="00E959FD">
        <w:rPr>
          <w:rFonts w:cs="Times New Roman"/>
          <w:sz w:val="28"/>
          <w:szCs w:val="28"/>
        </w:rPr>
        <w:t>комплексирования навигационных решений по различным навигационным данным и выработки решения о достоверности измерений</w:t>
      </w:r>
      <w:r w:rsidRPr="00261CC9">
        <w:rPr>
          <w:rFonts w:cs="Times New Roman"/>
          <w:sz w:val="28"/>
          <w:szCs w:val="28"/>
        </w:rPr>
        <w:t xml:space="preserve"> (</w:t>
      </w:r>
      <w:r>
        <w:rPr>
          <w:rFonts w:cs="Times New Roman"/>
          <w:sz w:val="28"/>
          <w:szCs w:val="28"/>
        </w:rPr>
        <w:t>далее – модуль комплексирования)</w:t>
      </w:r>
      <w:r w:rsidRPr="000C326E">
        <w:rPr>
          <w:rFonts w:cs="Times New Roman"/>
          <w:sz w:val="28"/>
          <w:szCs w:val="28"/>
        </w:rPr>
        <w:t xml:space="preserve">. Его основная функция – вычисление </w:t>
      </w:r>
      <w:r>
        <w:rPr>
          <w:rFonts w:cs="Times New Roman"/>
          <w:sz w:val="28"/>
          <w:szCs w:val="28"/>
        </w:rPr>
        <w:t xml:space="preserve">ориентации, </w:t>
      </w:r>
      <w:r w:rsidRPr="000C326E">
        <w:rPr>
          <w:rFonts w:cs="Times New Roman"/>
          <w:sz w:val="28"/>
          <w:szCs w:val="28"/>
        </w:rPr>
        <w:t>координат</w:t>
      </w:r>
      <w:r>
        <w:rPr>
          <w:rFonts w:cs="Times New Roman"/>
          <w:sz w:val="28"/>
          <w:szCs w:val="28"/>
        </w:rPr>
        <w:t xml:space="preserve"> и скорости</w:t>
      </w:r>
      <w:r w:rsidRPr="000C326E">
        <w:rPr>
          <w:rFonts w:cs="Times New Roman"/>
          <w:sz w:val="28"/>
          <w:szCs w:val="28"/>
        </w:rPr>
        <w:t>. При расчете местоположения объекта используется следующая информация:</w:t>
      </w:r>
    </w:p>
    <w:p w14:paraId="2EAFC5C8" w14:textId="77777777" w:rsidR="006F2D7D" w:rsidRPr="000C326E" w:rsidRDefault="006F2D7D" w:rsidP="00433E78">
      <w:pPr>
        <w:pStyle w:val="1"/>
        <w:numPr>
          <w:ilvl w:val="0"/>
          <w:numId w:val="14"/>
        </w:numPr>
        <w:rPr>
          <w:rFonts w:cs="Times New Roman"/>
          <w:sz w:val="28"/>
          <w:szCs w:val="28"/>
        </w:rPr>
      </w:pPr>
      <w:r w:rsidRPr="000C326E">
        <w:rPr>
          <w:rFonts w:cs="Times New Roman"/>
          <w:sz w:val="28"/>
          <w:szCs w:val="28"/>
        </w:rPr>
        <w:t>Измерения</w:t>
      </w:r>
      <w:r>
        <w:rPr>
          <w:rFonts w:cs="Times New Roman"/>
          <w:sz w:val="28"/>
          <w:szCs w:val="28"/>
        </w:rPr>
        <w:t xml:space="preserve"> ИНС.</w:t>
      </w:r>
    </w:p>
    <w:p w14:paraId="284363B9" w14:textId="77777777" w:rsidR="006F2D7D" w:rsidRDefault="006F2D7D" w:rsidP="006F2D7D">
      <w:pPr>
        <w:pStyle w:val="1"/>
        <w:rPr>
          <w:rFonts w:cs="Times New Roman"/>
          <w:sz w:val="28"/>
          <w:szCs w:val="28"/>
        </w:rPr>
      </w:pPr>
      <w:bookmarkStart w:id="21" w:name="_54m4sxg0rbez" w:colFirst="0" w:colLast="0"/>
      <w:bookmarkEnd w:id="21"/>
      <w:r>
        <w:rPr>
          <w:rFonts w:cs="Times New Roman"/>
          <w:sz w:val="28"/>
          <w:szCs w:val="28"/>
        </w:rPr>
        <w:t>И</w:t>
      </w:r>
      <w:r w:rsidRPr="000C326E">
        <w:rPr>
          <w:rFonts w:cs="Times New Roman"/>
          <w:sz w:val="28"/>
          <w:szCs w:val="28"/>
        </w:rPr>
        <w:t>змерения уровня радиосигнала от источников (например, Bluetooth, Wi-Fi)</w:t>
      </w:r>
      <w:r>
        <w:rPr>
          <w:rFonts w:cs="Times New Roman"/>
          <w:sz w:val="28"/>
          <w:szCs w:val="28"/>
        </w:rPr>
        <w:t>.</w:t>
      </w:r>
    </w:p>
    <w:p w14:paraId="3C55706C" w14:textId="77777777" w:rsidR="006F2D7D" w:rsidRPr="00E959FD" w:rsidRDefault="006F2D7D" w:rsidP="006F2D7D">
      <w:pPr>
        <w:pStyle w:val="1"/>
        <w:rPr>
          <w:rFonts w:cs="Times New Roman"/>
          <w:sz w:val="28"/>
          <w:szCs w:val="28"/>
        </w:rPr>
      </w:pPr>
      <w:r>
        <w:rPr>
          <w:rFonts w:cs="Times New Roman"/>
          <w:sz w:val="28"/>
          <w:szCs w:val="28"/>
        </w:rPr>
        <w:lastRenderedPageBreak/>
        <w:t>Измерения ЛСН.</w:t>
      </w:r>
    </w:p>
    <w:p w14:paraId="34C6AC43" w14:textId="77777777" w:rsidR="006F2D7D" w:rsidRPr="000C326E" w:rsidRDefault="006F2D7D" w:rsidP="006F2D7D">
      <w:pPr>
        <w:pStyle w:val="1"/>
        <w:rPr>
          <w:rFonts w:cs="Times New Roman"/>
          <w:sz w:val="28"/>
          <w:szCs w:val="28"/>
        </w:rPr>
      </w:pPr>
      <w:r>
        <w:rPr>
          <w:rFonts w:cs="Times New Roman"/>
          <w:sz w:val="28"/>
          <w:szCs w:val="28"/>
        </w:rPr>
        <w:t xml:space="preserve">Дальномерные измерения </w:t>
      </w:r>
      <w:r>
        <w:rPr>
          <w:rFonts w:cs="Times New Roman"/>
          <w:sz w:val="28"/>
          <w:szCs w:val="28"/>
          <w:lang w:val="en-US"/>
        </w:rPr>
        <w:t>Wi</w:t>
      </w:r>
      <w:r w:rsidRPr="00E959FD">
        <w:rPr>
          <w:rFonts w:cs="Times New Roman"/>
          <w:sz w:val="28"/>
          <w:szCs w:val="28"/>
        </w:rPr>
        <w:t>-</w:t>
      </w:r>
      <w:r>
        <w:rPr>
          <w:rFonts w:cs="Times New Roman"/>
          <w:sz w:val="28"/>
          <w:szCs w:val="28"/>
          <w:lang w:val="en-US"/>
        </w:rPr>
        <w:t>Fi</w:t>
      </w:r>
      <w:r w:rsidRPr="00E959FD">
        <w:rPr>
          <w:rFonts w:cs="Times New Roman"/>
          <w:sz w:val="28"/>
          <w:szCs w:val="28"/>
        </w:rPr>
        <w:t xml:space="preserve"> </w:t>
      </w:r>
      <w:r>
        <w:rPr>
          <w:rFonts w:cs="Times New Roman"/>
          <w:sz w:val="28"/>
          <w:szCs w:val="28"/>
          <w:lang w:val="en-US"/>
        </w:rPr>
        <w:t>FTM</w:t>
      </w:r>
      <w:r w:rsidRPr="00E959FD">
        <w:rPr>
          <w:rFonts w:cs="Times New Roman"/>
          <w:sz w:val="28"/>
          <w:szCs w:val="28"/>
        </w:rPr>
        <w:t xml:space="preserve"> </w:t>
      </w:r>
      <w:r>
        <w:rPr>
          <w:rFonts w:cs="Times New Roman"/>
          <w:sz w:val="28"/>
          <w:szCs w:val="28"/>
          <w:lang w:val="en-US"/>
        </w:rPr>
        <w:t>RTT</w:t>
      </w:r>
      <w:r>
        <w:rPr>
          <w:rFonts w:cs="Times New Roman"/>
          <w:sz w:val="28"/>
          <w:szCs w:val="28"/>
        </w:rPr>
        <w:t>.</w:t>
      </w:r>
    </w:p>
    <w:p w14:paraId="44CB55B0" w14:textId="77777777" w:rsidR="006F2D7D" w:rsidRPr="000C326E" w:rsidRDefault="006F2D7D" w:rsidP="006F2D7D">
      <w:pPr>
        <w:pStyle w:val="1"/>
        <w:rPr>
          <w:rFonts w:cs="Times New Roman"/>
          <w:sz w:val="28"/>
          <w:szCs w:val="28"/>
        </w:rPr>
      </w:pPr>
      <w:bookmarkStart w:id="22" w:name="_lp3sxaemueug" w:colFirst="0" w:colLast="0"/>
      <w:bookmarkEnd w:id="22"/>
      <w:r>
        <w:rPr>
          <w:rFonts w:cs="Times New Roman"/>
          <w:sz w:val="28"/>
          <w:szCs w:val="28"/>
        </w:rPr>
        <w:t>Д</w:t>
      </w:r>
      <w:r w:rsidRPr="000C326E">
        <w:rPr>
          <w:rFonts w:cs="Times New Roman"/>
          <w:sz w:val="28"/>
          <w:szCs w:val="28"/>
        </w:rPr>
        <w:t xml:space="preserve">анные о местоположении от </w:t>
      </w:r>
      <w:r>
        <w:rPr>
          <w:rFonts w:cs="Times New Roman"/>
          <w:sz w:val="28"/>
          <w:szCs w:val="28"/>
        </w:rPr>
        <w:t>ГНСС.</w:t>
      </w:r>
    </w:p>
    <w:p w14:paraId="47A3287D" w14:textId="7F718DDC" w:rsidR="006F2D7D" w:rsidRDefault="006F2D7D" w:rsidP="006F2D7D">
      <w:pPr>
        <w:pStyle w:val="1"/>
        <w:rPr>
          <w:rFonts w:cs="Times New Roman"/>
          <w:sz w:val="28"/>
          <w:szCs w:val="28"/>
        </w:rPr>
      </w:pPr>
      <w:bookmarkStart w:id="23" w:name="_tpp0bns7gv4k" w:colFirst="0" w:colLast="0"/>
      <w:bookmarkEnd w:id="23"/>
      <w:r>
        <w:rPr>
          <w:rFonts w:cs="Times New Roman"/>
          <w:sz w:val="28"/>
          <w:szCs w:val="28"/>
        </w:rPr>
        <w:t>И</w:t>
      </w:r>
      <w:r w:rsidRPr="000C326E">
        <w:rPr>
          <w:rFonts w:cs="Times New Roman"/>
          <w:sz w:val="28"/>
          <w:szCs w:val="28"/>
        </w:rPr>
        <w:t>нформация о карте помещения.</w:t>
      </w:r>
    </w:p>
    <w:p w14:paraId="425C3A6A" w14:textId="6CAD1EF1" w:rsidR="00414D98" w:rsidRPr="000C326E" w:rsidRDefault="00414D98" w:rsidP="006F2D7D">
      <w:pPr>
        <w:pStyle w:val="1"/>
        <w:rPr>
          <w:rFonts w:cs="Times New Roman"/>
          <w:sz w:val="28"/>
          <w:szCs w:val="28"/>
        </w:rPr>
      </w:pPr>
      <w:r>
        <w:rPr>
          <w:rFonts w:cs="Times New Roman"/>
          <w:sz w:val="28"/>
          <w:szCs w:val="28"/>
        </w:rPr>
        <w:t xml:space="preserve">Информации о позиции полученная от модуля обработки данных </w:t>
      </w:r>
      <w:r>
        <w:rPr>
          <w:bCs/>
          <w:sz w:val="28"/>
          <w:szCs w:val="28"/>
        </w:rPr>
        <w:t>RGB</w:t>
      </w:r>
      <w:r w:rsidRPr="00414D98">
        <w:rPr>
          <w:bCs/>
          <w:sz w:val="28"/>
          <w:szCs w:val="28"/>
        </w:rPr>
        <w:t xml:space="preserve">, </w:t>
      </w:r>
      <w:r>
        <w:rPr>
          <w:bCs/>
          <w:sz w:val="28"/>
          <w:szCs w:val="28"/>
        </w:rPr>
        <w:t>RGBD</w:t>
      </w:r>
      <w:r w:rsidRPr="00414D98">
        <w:rPr>
          <w:bCs/>
          <w:sz w:val="28"/>
          <w:szCs w:val="28"/>
        </w:rPr>
        <w:t xml:space="preserve">, </w:t>
      </w:r>
      <w:r>
        <w:rPr>
          <w:bCs/>
          <w:sz w:val="28"/>
          <w:szCs w:val="28"/>
        </w:rPr>
        <w:t>Lidar</w:t>
      </w:r>
      <w:r w:rsidR="00A452DE">
        <w:rPr>
          <w:bCs/>
          <w:sz w:val="28"/>
          <w:szCs w:val="28"/>
        </w:rPr>
        <w:t xml:space="preserve"> (например, с использованием алгоритма </w:t>
      </w:r>
      <w:r w:rsidR="00A452DE">
        <w:rPr>
          <w:bCs/>
          <w:sz w:val="28"/>
          <w:szCs w:val="28"/>
          <w:lang w:val="en-US"/>
        </w:rPr>
        <w:t>ORB</w:t>
      </w:r>
      <w:r w:rsidR="00A452DE" w:rsidRPr="00A452DE">
        <w:rPr>
          <w:bCs/>
          <w:sz w:val="28"/>
          <w:szCs w:val="28"/>
        </w:rPr>
        <w:t xml:space="preserve"> </w:t>
      </w:r>
      <w:r w:rsidR="00A452DE">
        <w:rPr>
          <w:bCs/>
          <w:sz w:val="28"/>
          <w:szCs w:val="28"/>
          <w:lang w:val="en-US"/>
        </w:rPr>
        <w:t>SLAM</w:t>
      </w:r>
      <w:r w:rsidR="00A452DE" w:rsidRPr="00A452DE">
        <w:rPr>
          <w:bCs/>
          <w:sz w:val="28"/>
          <w:szCs w:val="28"/>
        </w:rPr>
        <w:t xml:space="preserve"> </w:t>
      </w:r>
      <w:r w:rsidR="00A452DE">
        <w:rPr>
          <w:bCs/>
          <w:sz w:val="28"/>
          <w:szCs w:val="28"/>
        </w:rPr>
        <w:t>с элементами нейросетей)</w:t>
      </w:r>
      <w:r w:rsidRPr="00414D98">
        <w:rPr>
          <w:bCs/>
          <w:sz w:val="28"/>
          <w:szCs w:val="28"/>
        </w:rPr>
        <w:t>.</w:t>
      </w:r>
    </w:p>
    <w:p w14:paraId="59551E4C" w14:textId="77777777" w:rsidR="006F2D7D" w:rsidRPr="000C326E" w:rsidRDefault="006F2D7D" w:rsidP="006F2D7D">
      <w:pPr>
        <w:pStyle w:val="af4"/>
        <w:rPr>
          <w:rFonts w:cs="Times New Roman"/>
          <w:sz w:val="28"/>
          <w:szCs w:val="28"/>
        </w:rPr>
      </w:pPr>
      <w:bookmarkStart w:id="24" w:name="_kuoyrxuwf2rx" w:colFirst="0" w:colLast="0"/>
      <w:bookmarkEnd w:id="24"/>
      <w:r w:rsidRPr="000C326E">
        <w:rPr>
          <w:rFonts w:cs="Times New Roman"/>
          <w:sz w:val="28"/>
          <w:szCs w:val="28"/>
        </w:rPr>
        <w:t xml:space="preserve">Схема работы </w:t>
      </w:r>
      <w:r>
        <w:rPr>
          <w:rFonts w:cs="Times New Roman"/>
          <w:sz w:val="28"/>
          <w:szCs w:val="28"/>
        </w:rPr>
        <w:t>модуля комплексирования</w:t>
      </w:r>
      <w:r w:rsidRPr="000C326E">
        <w:rPr>
          <w:rFonts w:cs="Times New Roman"/>
          <w:sz w:val="28"/>
          <w:szCs w:val="28"/>
        </w:rPr>
        <w:t xml:space="preserve"> может быть представлена следующим бесконечным циклом:</w:t>
      </w:r>
    </w:p>
    <w:p w14:paraId="3178301D" w14:textId="77777777" w:rsidR="006F2D7D" w:rsidRDefault="006F2D7D" w:rsidP="00433E78">
      <w:pPr>
        <w:pStyle w:val="1"/>
        <w:numPr>
          <w:ilvl w:val="0"/>
          <w:numId w:val="15"/>
        </w:numPr>
        <w:rPr>
          <w:rFonts w:cs="Times New Roman"/>
          <w:sz w:val="28"/>
          <w:szCs w:val="28"/>
        </w:rPr>
      </w:pPr>
      <w:bookmarkStart w:id="25" w:name="_too2o1jehtim" w:colFirst="0" w:colLast="0"/>
      <w:bookmarkEnd w:id="25"/>
      <w:r>
        <w:rPr>
          <w:rFonts w:cs="Times New Roman"/>
          <w:sz w:val="28"/>
          <w:szCs w:val="28"/>
        </w:rPr>
        <w:t>Получение измерений из очереди сообщений</w:t>
      </w:r>
      <w:r w:rsidRPr="00261CC9">
        <w:rPr>
          <w:rFonts w:cs="Times New Roman"/>
          <w:sz w:val="28"/>
          <w:szCs w:val="28"/>
        </w:rPr>
        <w:t>.</w:t>
      </w:r>
    </w:p>
    <w:p w14:paraId="6ADA8E97" w14:textId="488900C1" w:rsidR="006F2D7D" w:rsidRPr="000C326E" w:rsidRDefault="006F2D7D" w:rsidP="00433E78">
      <w:pPr>
        <w:pStyle w:val="1"/>
        <w:numPr>
          <w:ilvl w:val="0"/>
          <w:numId w:val="15"/>
        </w:numPr>
        <w:rPr>
          <w:rFonts w:cs="Times New Roman"/>
          <w:sz w:val="28"/>
          <w:szCs w:val="28"/>
        </w:rPr>
      </w:pPr>
      <w:r w:rsidRPr="000C326E">
        <w:rPr>
          <w:rFonts w:cs="Times New Roman"/>
          <w:sz w:val="28"/>
          <w:szCs w:val="28"/>
        </w:rPr>
        <w:t>Предобработка измерений инерциальных датчиков (</w:t>
      </w:r>
      <w:r w:rsidRPr="00875760">
        <w:rPr>
          <w:rFonts w:cs="Times New Roman"/>
          <w:sz w:val="28"/>
          <w:szCs w:val="28"/>
          <w:lang w:val="en-US"/>
        </w:rPr>
        <w:t>Sensor</w:t>
      </w:r>
      <w:r w:rsidRPr="00261CC9">
        <w:rPr>
          <w:rFonts w:cs="Times New Roman"/>
          <w:sz w:val="28"/>
          <w:szCs w:val="28"/>
        </w:rPr>
        <w:t xml:space="preserve"> </w:t>
      </w:r>
      <w:r w:rsidRPr="00875760">
        <w:rPr>
          <w:rFonts w:cs="Times New Roman"/>
          <w:sz w:val="28"/>
          <w:szCs w:val="28"/>
          <w:lang w:val="en-US"/>
        </w:rPr>
        <w:t>Fusion</w:t>
      </w:r>
      <w:r w:rsidRPr="000C326E">
        <w:rPr>
          <w:rFonts w:cs="Times New Roman"/>
          <w:sz w:val="28"/>
          <w:szCs w:val="28"/>
        </w:rPr>
        <w:t>) и накопление сигналов.</w:t>
      </w:r>
    </w:p>
    <w:p w14:paraId="5D9D30B0" w14:textId="77777777" w:rsidR="006F2D7D" w:rsidRPr="000C326E" w:rsidRDefault="006F2D7D" w:rsidP="006F2D7D">
      <w:pPr>
        <w:pStyle w:val="1"/>
        <w:rPr>
          <w:rFonts w:cs="Times New Roman"/>
          <w:sz w:val="28"/>
          <w:szCs w:val="28"/>
        </w:rPr>
      </w:pPr>
      <w:bookmarkStart w:id="26" w:name="_2h0ikiuoh19s" w:colFirst="0" w:colLast="0"/>
      <w:bookmarkEnd w:id="26"/>
      <w:r w:rsidRPr="000C326E">
        <w:rPr>
          <w:rFonts w:cs="Times New Roman"/>
          <w:sz w:val="28"/>
          <w:szCs w:val="28"/>
        </w:rPr>
        <w:t xml:space="preserve">В случае, если модулем </w:t>
      </w:r>
      <w:r w:rsidRPr="00875760">
        <w:rPr>
          <w:rFonts w:cs="Times New Roman"/>
          <w:sz w:val="28"/>
          <w:szCs w:val="28"/>
          <w:lang w:val="en-US"/>
        </w:rPr>
        <w:t>Sensor</w:t>
      </w:r>
      <w:r w:rsidRPr="00C6263B">
        <w:rPr>
          <w:rFonts w:cs="Times New Roman"/>
          <w:sz w:val="28"/>
          <w:szCs w:val="28"/>
        </w:rPr>
        <w:t xml:space="preserve"> </w:t>
      </w:r>
      <w:r w:rsidRPr="00875760">
        <w:rPr>
          <w:rFonts w:cs="Times New Roman"/>
          <w:sz w:val="28"/>
          <w:szCs w:val="28"/>
          <w:lang w:val="en-US"/>
        </w:rPr>
        <w:t>Fusion</w:t>
      </w:r>
      <w:r w:rsidRPr="000C326E">
        <w:rPr>
          <w:rFonts w:cs="Times New Roman"/>
          <w:sz w:val="28"/>
          <w:szCs w:val="28"/>
        </w:rPr>
        <w:t xml:space="preserve"> замечено перемещение или прошло время усреднения радиосигналов, то:</w:t>
      </w:r>
    </w:p>
    <w:p w14:paraId="7261B743" w14:textId="77777777" w:rsidR="006F2D7D" w:rsidRPr="00875760" w:rsidRDefault="006F2D7D" w:rsidP="00433E78">
      <w:pPr>
        <w:pStyle w:val="2"/>
        <w:numPr>
          <w:ilvl w:val="0"/>
          <w:numId w:val="16"/>
        </w:numPr>
        <w:rPr>
          <w:rFonts w:cs="Times New Roman"/>
          <w:sz w:val="28"/>
          <w:szCs w:val="28"/>
          <w:lang w:val="ru-RU"/>
        </w:rPr>
      </w:pPr>
      <w:bookmarkStart w:id="27" w:name="_gfwwrhtek2me" w:colFirst="0" w:colLast="0"/>
      <w:bookmarkEnd w:id="27"/>
      <w:r w:rsidRPr="00875760">
        <w:rPr>
          <w:rFonts w:cs="Times New Roman"/>
          <w:sz w:val="28"/>
          <w:szCs w:val="28"/>
          <w:lang w:val="ru-RU"/>
        </w:rPr>
        <w:t>определяется текущая зона позиционирования;</w:t>
      </w:r>
    </w:p>
    <w:p w14:paraId="29C071B0" w14:textId="77777777" w:rsidR="006F2D7D" w:rsidRPr="000C326E" w:rsidRDefault="006F2D7D" w:rsidP="00433E78">
      <w:pPr>
        <w:pStyle w:val="2"/>
        <w:numPr>
          <w:ilvl w:val="0"/>
          <w:numId w:val="16"/>
        </w:numPr>
        <w:rPr>
          <w:rFonts w:cs="Times New Roman"/>
          <w:sz w:val="28"/>
          <w:szCs w:val="28"/>
          <w:lang w:val="ru-RU"/>
        </w:rPr>
      </w:pPr>
      <w:bookmarkStart w:id="28" w:name="_xyyjddbuijgc" w:colFirst="0" w:colLast="0"/>
      <w:bookmarkEnd w:id="28"/>
      <w:r w:rsidRPr="000C326E">
        <w:rPr>
          <w:rFonts w:cs="Times New Roman"/>
          <w:sz w:val="28"/>
          <w:szCs w:val="28"/>
          <w:lang w:val="ru-RU"/>
        </w:rPr>
        <w:t>инициируется обновление позиции выбранным методом оценки позиции;</w:t>
      </w:r>
    </w:p>
    <w:p w14:paraId="56D63997" w14:textId="21D88B3B" w:rsidR="006F2D7D" w:rsidRPr="000C326E" w:rsidRDefault="006F2D7D" w:rsidP="00433E78">
      <w:pPr>
        <w:pStyle w:val="2"/>
        <w:numPr>
          <w:ilvl w:val="0"/>
          <w:numId w:val="16"/>
        </w:numPr>
        <w:rPr>
          <w:rFonts w:cs="Times New Roman"/>
          <w:sz w:val="28"/>
          <w:szCs w:val="28"/>
          <w:lang w:val="ru-RU"/>
        </w:rPr>
      </w:pPr>
      <w:bookmarkStart w:id="29" w:name="_58br2rsbjokd" w:colFirst="0" w:colLast="0"/>
      <w:bookmarkEnd w:id="29"/>
      <w:r w:rsidRPr="000C326E">
        <w:rPr>
          <w:rFonts w:cs="Times New Roman"/>
          <w:sz w:val="28"/>
          <w:szCs w:val="28"/>
          <w:lang w:val="ru-RU"/>
        </w:rPr>
        <w:t>применяются методы обработки позиции (сглаживание,</w:t>
      </w:r>
      <w:r w:rsidR="00A452DE">
        <w:rPr>
          <w:rFonts w:cs="Times New Roman"/>
          <w:sz w:val="28"/>
          <w:szCs w:val="28"/>
          <w:lang w:val="ru-RU"/>
        </w:rPr>
        <w:t xml:space="preserve"> комплексирование, </w:t>
      </w:r>
      <w:r w:rsidRPr="000C326E">
        <w:rPr>
          <w:rFonts w:cs="Times New Roman"/>
          <w:sz w:val="28"/>
          <w:szCs w:val="28"/>
          <w:lang w:val="ru-RU"/>
        </w:rPr>
        <w:t xml:space="preserve"> объединение с решением от глобальных навигационных систем и т.д.).</w:t>
      </w:r>
    </w:p>
    <w:p w14:paraId="736C28B9" w14:textId="7CF2F58B" w:rsidR="006F2D7D" w:rsidRPr="000C326E" w:rsidRDefault="006F2D7D" w:rsidP="006F2D7D">
      <w:pPr>
        <w:pStyle w:val="af4"/>
        <w:rPr>
          <w:rFonts w:cs="Times New Roman"/>
          <w:sz w:val="28"/>
          <w:szCs w:val="28"/>
        </w:rPr>
      </w:pPr>
      <w:bookmarkStart w:id="30" w:name="_vhdih2pwemxj" w:colFirst="0" w:colLast="0"/>
      <w:bookmarkEnd w:id="30"/>
      <w:r>
        <w:rPr>
          <w:rFonts w:cs="Times New Roman"/>
          <w:sz w:val="28"/>
          <w:szCs w:val="28"/>
        </w:rPr>
        <w:t xml:space="preserve">Модуль комплексирования </w:t>
      </w:r>
      <w:r w:rsidR="00A452DE">
        <w:rPr>
          <w:rFonts w:cs="Times New Roman"/>
          <w:sz w:val="28"/>
          <w:szCs w:val="28"/>
        </w:rPr>
        <w:t xml:space="preserve">должен быть </w:t>
      </w:r>
      <w:r>
        <w:rPr>
          <w:rFonts w:cs="Times New Roman"/>
          <w:sz w:val="28"/>
          <w:szCs w:val="28"/>
        </w:rPr>
        <w:t>написан на языке с++. Н</w:t>
      </w:r>
      <w:r w:rsidRPr="000C326E">
        <w:rPr>
          <w:rFonts w:cs="Times New Roman"/>
          <w:sz w:val="28"/>
          <w:szCs w:val="28"/>
        </w:rPr>
        <w:t>а рисунке (</w:t>
      </w:r>
      <w:r w:rsidRPr="000C326E">
        <w:rPr>
          <w:rFonts w:cs="Times New Roman"/>
          <w:sz w:val="28"/>
          <w:szCs w:val="28"/>
        </w:rPr>
        <w:fldChar w:fldCharType="begin"/>
      </w:r>
      <w:r w:rsidRPr="000C326E">
        <w:rPr>
          <w:rFonts w:cs="Times New Roman"/>
          <w:sz w:val="28"/>
          <w:szCs w:val="28"/>
        </w:rPr>
        <w:instrText xml:space="preserve"> REF _Ref57456256 \h  \* MERGEFORMAT </w:instrText>
      </w:r>
      <w:r w:rsidRPr="000C326E">
        <w:rPr>
          <w:rFonts w:cs="Times New Roman"/>
          <w:sz w:val="28"/>
          <w:szCs w:val="28"/>
        </w:rPr>
      </w:r>
      <w:r w:rsidRPr="000C326E">
        <w:rPr>
          <w:rFonts w:cs="Times New Roman"/>
          <w:sz w:val="28"/>
          <w:szCs w:val="28"/>
        </w:rPr>
        <w:fldChar w:fldCharType="separate"/>
      </w:r>
      <w:r w:rsidRPr="000C326E">
        <w:rPr>
          <w:rFonts w:cs="Times New Roman"/>
          <w:sz w:val="28"/>
          <w:szCs w:val="28"/>
        </w:rPr>
        <w:t xml:space="preserve">Рисунок </w:t>
      </w:r>
      <w:r>
        <w:rPr>
          <w:rFonts w:cs="Times New Roman"/>
          <w:noProof/>
          <w:sz w:val="28"/>
          <w:szCs w:val="28"/>
        </w:rPr>
        <w:t>1</w:t>
      </w:r>
      <w:r w:rsidRPr="000C326E">
        <w:rPr>
          <w:rFonts w:cs="Times New Roman"/>
          <w:sz w:val="28"/>
          <w:szCs w:val="28"/>
        </w:rPr>
        <w:fldChar w:fldCharType="end"/>
      </w:r>
      <w:r w:rsidRPr="000C326E">
        <w:rPr>
          <w:rFonts w:cs="Times New Roman"/>
          <w:sz w:val="28"/>
          <w:szCs w:val="28"/>
        </w:rPr>
        <w:t xml:space="preserve">) представлена </w:t>
      </w:r>
      <w:r>
        <w:rPr>
          <w:rFonts w:cs="Times New Roman"/>
          <w:sz w:val="28"/>
          <w:szCs w:val="28"/>
        </w:rPr>
        <w:t>С</w:t>
      </w:r>
      <w:r w:rsidRPr="000C326E">
        <w:rPr>
          <w:rFonts w:cs="Times New Roman"/>
          <w:sz w:val="28"/>
          <w:szCs w:val="28"/>
        </w:rPr>
        <w:t xml:space="preserve">хема работы модуля </w:t>
      </w:r>
      <w:r>
        <w:rPr>
          <w:rFonts w:cs="Times New Roman"/>
          <w:sz w:val="28"/>
          <w:szCs w:val="28"/>
        </w:rPr>
        <w:t>комплексирования</w:t>
      </w:r>
      <w:r w:rsidR="00A452DE">
        <w:rPr>
          <w:rFonts w:cs="Times New Roman"/>
          <w:sz w:val="28"/>
          <w:szCs w:val="28"/>
        </w:rPr>
        <w:t xml:space="preserve"> в случае работы внутри помещений</w:t>
      </w:r>
      <w:r w:rsidRPr="000C326E">
        <w:rPr>
          <w:rFonts w:cs="Times New Roman"/>
          <w:sz w:val="28"/>
          <w:szCs w:val="28"/>
        </w:rPr>
        <w:t>.</w:t>
      </w:r>
    </w:p>
    <w:p w14:paraId="17633D5E" w14:textId="77777777" w:rsidR="006F2D7D" w:rsidRPr="000C326E" w:rsidRDefault="006F2D7D" w:rsidP="006F2D7D">
      <w:pPr>
        <w:pStyle w:val="af8"/>
        <w:rPr>
          <w:rFonts w:cs="Times New Roman"/>
          <w:sz w:val="28"/>
          <w:szCs w:val="28"/>
        </w:rPr>
      </w:pPr>
      <w:bookmarkStart w:id="31" w:name="_m2ekd0w0nvaw" w:colFirst="0" w:colLast="0"/>
      <w:bookmarkEnd w:id="31"/>
      <w:r w:rsidRPr="000C326E">
        <w:rPr>
          <w:rFonts w:cs="Times New Roman"/>
          <w:sz w:val="28"/>
          <w:szCs w:val="28"/>
        </w:rPr>
        <w:lastRenderedPageBreak/>
        <w:drawing>
          <wp:inline distT="114300" distB="114300" distL="114300" distR="114300" wp14:anchorId="341BCD6E" wp14:editId="29A4D03A">
            <wp:extent cx="4903625" cy="6081945"/>
            <wp:effectExtent l="0" t="0" r="0" b="0"/>
            <wp:docPr id="15"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8"/>
                    <a:srcRect/>
                    <a:stretch>
                      <a:fillRect/>
                    </a:stretch>
                  </pic:blipFill>
                  <pic:spPr>
                    <a:xfrm>
                      <a:off x="0" y="0"/>
                      <a:ext cx="4903625" cy="6081945"/>
                    </a:xfrm>
                    <a:prstGeom prst="rect">
                      <a:avLst/>
                    </a:prstGeom>
                    <a:ln/>
                  </pic:spPr>
                </pic:pic>
              </a:graphicData>
            </a:graphic>
          </wp:inline>
        </w:drawing>
      </w:r>
    </w:p>
    <w:p w14:paraId="5535F1E0" w14:textId="77777777" w:rsidR="006F2D7D" w:rsidRPr="000C326E" w:rsidRDefault="006F2D7D" w:rsidP="006F2D7D">
      <w:pPr>
        <w:pStyle w:val="afb"/>
        <w:rPr>
          <w:rFonts w:cs="Times New Roman"/>
          <w:sz w:val="28"/>
          <w:szCs w:val="28"/>
        </w:rPr>
      </w:pPr>
      <w:bookmarkStart w:id="32" w:name="_iij53djkrjl2" w:colFirst="0" w:colLast="0"/>
      <w:bookmarkStart w:id="33" w:name="_Ref57456256"/>
      <w:bookmarkEnd w:id="32"/>
      <w:r w:rsidRPr="000C326E">
        <w:rPr>
          <w:rFonts w:cs="Times New Roman"/>
          <w:sz w:val="28"/>
          <w:szCs w:val="28"/>
        </w:rPr>
        <w:t xml:space="preserve">Рисунок </w:t>
      </w:r>
      <w:bookmarkEnd w:id="33"/>
      <w:r>
        <w:rPr>
          <w:rFonts w:cs="Times New Roman"/>
          <w:sz w:val="28"/>
          <w:szCs w:val="28"/>
        </w:rPr>
        <w:t>1</w:t>
      </w:r>
      <w:r w:rsidRPr="000C326E">
        <w:rPr>
          <w:rFonts w:cs="Times New Roman"/>
          <w:sz w:val="28"/>
          <w:szCs w:val="28"/>
        </w:rPr>
        <w:t xml:space="preserve"> – </w:t>
      </w:r>
      <w:r>
        <w:rPr>
          <w:rFonts w:cs="Times New Roman"/>
          <w:sz w:val="28"/>
          <w:szCs w:val="28"/>
        </w:rPr>
        <w:t>Схема</w:t>
      </w:r>
      <w:r w:rsidRPr="000C326E">
        <w:rPr>
          <w:rFonts w:cs="Times New Roman"/>
          <w:sz w:val="28"/>
          <w:szCs w:val="28"/>
        </w:rPr>
        <w:t xml:space="preserve"> работы модуля </w:t>
      </w:r>
      <w:r>
        <w:rPr>
          <w:rFonts w:cs="Times New Roman"/>
          <w:sz w:val="28"/>
          <w:szCs w:val="28"/>
        </w:rPr>
        <w:t>комплексирования.</w:t>
      </w:r>
    </w:p>
    <w:p w14:paraId="118CF718" w14:textId="77777777" w:rsidR="006F2D7D" w:rsidRPr="000C326E" w:rsidRDefault="006F2D7D" w:rsidP="006F2D7D">
      <w:pPr>
        <w:pStyle w:val="af4"/>
        <w:ind w:firstLine="0"/>
        <w:rPr>
          <w:rFonts w:cs="Times New Roman"/>
          <w:sz w:val="28"/>
          <w:szCs w:val="28"/>
        </w:rPr>
      </w:pPr>
      <w:r>
        <w:rPr>
          <w:rFonts w:cs="Times New Roman"/>
          <w:sz w:val="28"/>
          <w:szCs w:val="28"/>
        </w:rPr>
        <w:t>Приведем описание</w:t>
      </w:r>
      <w:r w:rsidRPr="000C326E">
        <w:rPr>
          <w:rFonts w:cs="Times New Roman"/>
          <w:sz w:val="28"/>
          <w:szCs w:val="28"/>
        </w:rPr>
        <w:t xml:space="preserve"> каждого </w:t>
      </w:r>
      <w:r>
        <w:rPr>
          <w:rFonts w:cs="Times New Roman"/>
          <w:sz w:val="28"/>
          <w:szCs w:val="28"/>
        </w:rPr>
        <w:t xml:space="preserve">используемого </w:t>
      </w:r>
      <w:r w:rsidRPr="000C326E">
        <w:rPr>
          <w:rFonts w:cs="Times New Roman"/>
          <w:sz w:val="28"/>
          <w:szCs w:val="28"/>
        </w:rPr>
        <w:t>блока:</w:t>
      </w:r>
    </w:p>
    <w:p w14:paraId="67F00997" w14:textId="77777777" w:rsidR="006F2D7D" w:rsidRPr="000C326E" w:rsidRDefault="006F2D7D" w:rsidP="006F2D7D">
      <w:pPr>
        <w:pStyle w:val="a"/>
        <w:rPr>
          <w:rFonts w:cs="Times New Roman"/>
          <w:sz w:val="28"/>
          <w:szCs w:val="28"/>
        </w:rPr>
      </w:pPr>
      <w:r w:rsidRPr="000C326E">
        <w:rPr>
          <w:rFonts w:cs="Times New Roman"/>
          <w:sz w:val="28"/>
          <w:szCs w:val="28"/>
        </w:rPr>
        <w:t>inertial data – инерциальные датчики;</w:t>
      </w:r>
    </w:p>
    <w:p w14:paraId="7EACD6B2" w14:textId="77777777" w:rsidR="006F2D7D" w:rsidRPr="000C326E" w:rsidRDefault="006F2D7D" w:rsidP="006F2D7D">
      <w:pPr>
        <w:pStyle w:val="a"/>
        <w:rPr>
          <w:rFonts w:cs="Times New Roman"/>
          <w:sz w:val="28"/>
          <w:szCs w:val="28"/>
        </w:rPr>
      </w:pPr>
      <w:r w:rsidRPr="000C326E">
        <w:rPr>
          <w:rFonts w:cs="Times New Roman"/>
          <w:sz w:val="28"/>
          <w:szCs w:val="28"/>
        </w:rPr>
        <w:t>radio measurements – радио измерения;</w:t>
      </w:r>
    </w:p>
    <w:p w14:paraId="47B559A2" w14:textId="77777777" w:rsidR="006F2D7D" w:rsidRPr="000C326E" w:rsidRDefault="006F2D7D" w:rsidP="006F2D7D">
      <w:pPr>
        <w:pStyle w:val="a"/>
        <w:rPr>
          <w:rFonts w:cs="Times New Roman"/>
          <w:sz w:val="28"/>
          <w:szCs w:val="28"/>
        </w:rPr>
      </w:pPr>
      <w:r w:rsidRPr="000C326E">
        <w:rPr>
          <w:rFonts w:cs="Times New Roman"/>
          <w:sz w:val="28"/>
          <w:szCs w:val="28"/>
        </w:rPr>
        <w:t>sensor fusion – модуль обработки измерений от инерциальных датчиков;</w:t>
      </w:r>
    </w:p>
    <w:p w14:paraId="133C7625" w14:textId="77777777" w:rsidR="006F2D7D" w:rsidRPr="000C326E" w:rsidRDefault="006F2D7D" w:rsidP="006F2D7D">
      <w:pPr>
        <w:pStyle w:val="a"/>
        <w:rPr>
          <w:rFonts w:cs="Times New Roman"/>
          <w:sz w:val="28"/>
          <w:szCs w:val="28"/>
        </w:rPr>
      </w:pPr>
      <w:r w:rsidRPr="000C326E">
        <w:rPr>
          <w:rFonts w:cs="Times New Roman"/>
          <w:sz w:val="28"/>
          <w:szCs w:val="28"/>
        </w:rPr>
        <w:t>displacement calculation – расчет перемещения;</w:t>
      </w:r>
    </w:p>
    <w:p w14:paraId="118D1833" w14:textId="77777777" w:rsidR="006F2D7D" w:rsidRPr="000C326E" w:rsidRDefault="006F2D7D" w:rsidP="006F2D7D">
      <w:pPr>
        <w:pStyle w:val="a"/>
        <w:rPr>
          <w:rFonts w:cs="Times New Roman"/>
          <w:sz w:val="28"/>
          <w:szCs w:val="28"/>
        </w:rPr>
      </w:pPr>
      <w:r w:rsidRPr="000C326E">
        <w:rPr>
          <w:rFonts w:cs="Times New Roman"/>
          <w:sz w:val="28"/>
          <w:szCs w:val="28"/>
        </w:rPr>
        <w:t>step detection – шагомер;</w:t>
      </w:r>
    </w:p>
    <w:p w14:paraId="6CE61D30" w14:textId="77777777" w:rsidR="006F2D7D" w:rsidRPr="000C326E" w:rsidRDefault="006F2D7D" w:rsidP="006F2D7D">
      <w:pPr>
        <w:pStyle w:val="a"/>
        <w:rPr>
          <w:rFonts w:cs="Times New Roman"/>
          <w:sz w:val="28"/>
          <w:szCs w:val="28"/>
          <w:lang w:val="en-US"/>
        </w:rPr>
      </w:pPr>
      <w:r w:rsidRPr="000C326E">
        <w:rPr>
          <w:rFonts w:cs="Times New Roman"/>
          <w:sz w:val="28"/>
          <w:szCs w:val="28"/>
          <w:lang w:val="en-US"/>
        </w:rPr>
        <w:t xml:space="preserve">step length estimation – </w:t>
      </w:r>
      <w:r w:rsidRPr="000C326E">
        <w:rPr>
          <w:rFonts w:cs="Times New Roman"/>
          <w:sz w:val="28"/>
          <w:szCs w:val="28"/>
        </w:rPr>
        <w:t>оценка</w:t>
      </w:r>
      <w:r w:rsidRPr="000C326E">
        <w:rPr>
          <w:rFonts w:cs="Times New Roman"/>
          <w:sz w:val="28"/>
          <w:szCs w:val="28"/>
          <w:lang w:val="en-US"/>
        </w:rPr>
        <w:t xml:space="preserve"> </w:t>
      </w:r>
      <w:r w:rsidRPr="000C326E">
        <w:rPr>
          <w:rFonts w:cs="Times New Roman"/>
          <w:sz w:val="28"/>
          <w:szCs w:val="28"/>
        </w:rPr>
        <w:t>длины</w:t>
      </w:r>
      <w:r w:rsidRPr="000C326E">
        <w:rPr>
          <w:rFonts w:cs="Times New Roman"/>
          <w:sz w:val="28"/>
          <w:szCs w:val="28"/>
          <w:lang w:val="en-US"/>
        </w:rPr>
        <w:t xml:space="preserve"> </w:t>
      </w:r>
      <w:r w:rsidRPr="000C326E">
        <w:rPr>
          <w:rFonts w:cs="Times New Roman"/>
          <w:sz w:val="28"/>
          <w:szCs w:val="28"/>
        </w:rPr>
        <w:t>шага</w:t>
      </w:r>
      <w:r w:rsidRPr="000C326E">
        <w:rPr>
          <w:rFonts w:cs="Times New Roman"/>
          <w:sz w:val="28"/>
          <w:szCs w:val="28"/>
          <w:lang w:val="en-US"/>
        </w:rPr>
        <w:t>;</w:t>
      </w:r>
    </w:p>
    <w:p w14:paraId="52FAB146" w14:textId="77777777" w:rsidR="006F2D7D" w:rsidRPr="000C326E" w:rsidRDefault="006F2D7D" w:rsidP="006F2D7D">
      <w:pPr>
        <w:pStyle w:val="a"/>
        <w:rPr>
          <w:rFonts w:cs="Times New Roman"/>
          <w:sz w:val="28"/>
          <w:szCs w:val="28"/>
        </w:rPr>
      </w:pPr>
      <w:r w:rsidRPr="000C326E">
        <w:rPr>
          <w:rFonts w:cs="Times New Roman"/>
          <w:sz w:val="28"/>
          <w:szCs w:val="28"/>
        </w:rPr>
        <w:t>orientation estimation – оценка ориентации;</w:t>
      </w:r>
    </w:p>
    <w:p w14:paraId="766FA790" w14:textId="77777777" w:rsidR="006F2D7D" w:rsidRPr="000C326E" w:rsidRDefault="006F2D7D" w:rsidP="006F2D7D">
      <w:pPr>
        <w:pStyle w:val="a"/>
        <w:rPr>
          <w:rFonts w:cs="Times New Roman"/>
          <w:sz w:val="28"/>
          <w:szCs w:val="28"/>
        </w:rPr>
      </w:pPr>
      <w:r w:rsidRPr="000C326E">
        <w:rPr>
          <w:rFonts w:cs="Times New Roman"/>
          <w:sz w:val="28"/>
          <w:szCs w:val="28"/>
        </w:rPr>
        <w:lastRenderedPageBreak/>
        <w:t>heading acquisition – получени</w:t>
      </w:r>
      <w:r>
        <w:rPr>
          <w:rFonts w:cs="Times New Roman"/>
          <w:sz w:val="28"/>
          <w:szCs w:val="28"/>
        </w:rPr>
        <w:t>е</w:t>
      </w:r>
      <w:r w:rsidRPr="000C326E">
        <w:rPr>
          <w:rFonts w:cs="Times New Roman"/>
          <w:sz w:val="28"/>
          <w:szCs w:val="28"/>
        </w:rPr>
        <w:t xml:space="preserve"> курса;</w:t>
      </w:r>
    </w:p>
    <w:p w14:paraId="347C370D" w14:textId="77777777" w:rsidR="006F2D7D" w:rsidRPr="000C326E" w:rsidRDefault="006F2D7D" w:rsidP="006F2D7D">
      <w:pPr>
        <w:pStyle w:val="a"/>
        <w:rPr>
          <w:rFonts w:cs="Times New Roman"/>
          <w:sz w:val="28"/>
          <w:szCs w:val="28"/>
          <w:lang w:val="en-US"/>
        </w:rPr>
      </w:pPr>
      <w:r w:rsidRPr="000C326E">
        <w:rPr>
          <w:rFonts w:cs="Times New Roman"/>
          <w:sz w:val="28"/>
          <w:szCs w:val="28"/>
          <w:lang w:val="en-US"/>
        </w:rPr>
        <w:t xml:space="preserve">the accumulation of the radio signals during time T – </w:t>
      </w:r>
      <w:r w:rsidRPr="000C326E">
        <w:rPr>
          <w:rFonts w:cs="Times New Roman"/>
          <w:sz w:val="28"/>
          <w:szCs w:val="28"/>
        </w:rPr>
        <w:t>накопление</w:t>
      </w:r>
      <w:r w:rsidRPr="000C326E">
        <w:rPr>
          <w:rFonts w:cs="Times New Roman"/>
          <w:sz w:val="28"/>
          <w:szCs w:val="28"/>
          <w:lang w:val="en-US"/>
        </w:rPr>
        <w:t xml:space="preserve"> </w:t>
      </w:r>
      <w:r w:rsidRPr="000C326E">
        <w:rPr>
          <w:rFonts w:cs="Times New Roman"/>
          <w:sz w:val="28"/>
          <w:szCs w:val="28"/>
        </w:rPr>
        <w:t>радиосигналов</w:t>
      </w:r>
      <w:r w:rsidRPr="000C326E">
        <w:rPr>
          <w:rFonts w:cs="Times New Roman"/>
          <w:sz w:val="28"/>
          <w:szCs w:val="28"/>
          <w:lang w:val="en-US"/>
        </w:rPr>
        <w:t xml:space="preserve"> </w:t>
      </w:r>
      <w:r w:rsidRPr="000C326E">
        <w:rPr>
          <w:rFonts w:cs="Times New Roman"/>
          <w:sz w:val="28"/>
          <w:szCs w:val="28"/>
        </w:rPr>
        <w:t>за</w:t>
      </w:r>
      <w:r w:rsidRPr="000C326E">
        <w:rPr>
          <w:rFonts w:cs="Times New Roman"/>
          <w:sz w:val="28"/>
          <w:szCs w:val="28"/>
          <w:lang w:val="en-US"/>
        </w:rPr>
        <w:t xml:space="preserve"> </w:t>
      </w:r>
      <w:r w:rsidRPr="000C326E">
        <w:rPr>
          <w:rFonts w:cs="Times New Roman"/>
          <w:sz w:val="28"/>
          <w:szCs w:val="28"/>
        </w:rPr>
        <w:t>время</w:t>
      </w:r>
      <w:r w:rsidRPr="000C326E">
        <w:rPr>
          <w:rFonts w:cs="Times New Roman"/>
          <w:sz w:val="28"/>
          <w:szCs w:val="28"/>
          <w:lang w:val="en-US"/>
        </w:rPr>
        <w:t xml:space="preserve"> T;</w:t>
      </w:r>
    </w:p>
    <w:p w14:paraId="1C58AB64" w14:textId="77777777" w:rsidR="006F2D7D" w:rsidRPr="000C326E" w:rsidRDefault="006F2D7D" w:rsidP="006F2D7D">
      <w:pPr>
        <w:pStyle w:val="a"/>
        <w:rPr>
          <w:rFonts w:cs="Times New Roman"/>
          <w:sz w:val="28"/>
          <w:szCs w:val="28"/>
        </w:rPr>
      </w:pPr>
      <w:r w:rsidRPr="000C326E">
        <w:rPr>
          <w:rFonts w:cs="Times New Roman"/>
          <w:sz w:val="28"/>
          <w:szCs w:val="28"/>
        </w:rPr>
        <w:t>length – длина;</w:t>
      </w:r>
    </w:p>
    <w:p w14:paraId="10B3E19D" w14:textId="77777777" w:rsidR="006F2D7D" w:rsidRPr="000C326E" w:rsidRDefault="006F2D7D" w:rsidP="006F2D7D">
      <w:pPr>
        <w:pStyle w:val="a"/>
        <w:rPr>
          <w:rFonts w:cs="Times New Roman"/>
          <w:sz w:val="28"/>
          <w:szCs w:val="28"/>
        </w:rPr>
      </w:pPr>
      <w:r w:rsidRPr="000C326E">
        <w:rPr>
          <w:rFonts w:cs="Times New Roman"/>
          <w:sz w:val="28"/>
          <w:szCs w:val="28"/>
        </w:rPr>
        <w:t>direction – направление;</w:t>
      </w:r>
    </w:p>
    <w:p w14:paraId="5FE3060C" w14:textId="77777777" w:rsidR="006F2D7D" w:rsidRPr="000C326E" w:rsidRDefault="006F2D7D" w:rsidP="006F2D7D">
      <w:pPr>
        <w:pStyle w:val="a"/>
        <w:rPr>
          <w:rFonts w:cs="Times New Roman"/>
          <w:sz w:val="28"/>
          <w:szCs w:val="28"/>
        </w:rPr>
      </w:pPr>
      <w:r w:rsidRPr="000C326E">
        <w:rPr>
          <w:rFonts w:cs="Times New Roman"/>
          <w:sz w:val="28"/>
          <w:szCs w:val="28"/>
        </w:rPr>
        <w:t>accumulated signals – накопленные сигналы;</w:t>
      </w:r>
    </w:p>
    <w:p w14:paraId="236BD52D" w14:textId="77777777" w:rsidR="006F2D7D" w:rsidRPr="000C326E" w:rsidRDefault="006F2D7D" w:rsidP="006F2D7D">
      <w:pPr>
        <w:pStyle w:val="a"/>
        <w:rPr>
          <w:rFonts w:cs="Times New Roman"/>
          <w:sz w:val="28"/>
          <w:szCs w:val="28"/>
        </w:rPr>
      </w:pPr>
      <w:r w:rsidRPr="000C326E">
        <w:rPr>
          <w:rFonts w:cs="Times New Roman"/>
          <w:sz w:val="28"/>
          <w:szCs w:val="28"/>
        </w:rPr>
        <w:t>sublocation estimator – оценка подлокации (этажа);</w:t>
      </w:r>
    </w:p>
    <w:p w14:paraId="7ADDD884" w14:textId="77777777" w:rsidR="006F2D7D" w:rsidRPr="000C326E" w:rsidRDefault="006F2D7D" w:rsidP="006F2D7D">
      <w:pPr>
        <w:pStyle w:val="a"/>
        <w:rPr>
          <w:rFonts w:cs="Times New Roman"/>
          <w:sz w:val="28"/>
          <w:szCs w:val="28"/>
        </w:rPr>
      </w:pPr>
      <w:r w:rsidRPr="000C326E">
        <w:rPr>
          <w:rFonts w:cs="Times New Roman"/>
          <w:sz w:val="28"/>
          <w:szCs w:val="28"/>
        </w:rPr>
        <w:t>map – карта;</w:t>
      </w:r>
    </w:p>
    <w:p w14:paraId="2BC8307F" w14:textId="77777777" w:rsidR="006F2D7D" w:rsidRPr="000C326E" w:rsidRDefault="006F2D7D" w:rsidP="006F2D7D">
      <w:pPr>
        <w:pStyle w:val="a"/>
        <w:rPr>
          <w:rFonts w:cs="Times New Roman"/>
          <w:sz w:val="28"/>
          <w:szCs w:val="28"/>
        </w:rPr>
      </w:pPr>
      <w:r w:rsidRPr="000C326E">
        <w:rPr>
          <w:rFonts w:cs="Times New Roman"/>
          <w:sz w:val="28"/>
          <w:szCs w:val="28"/>
        </w:rPr>
        <w:t>sublocation – подлокация (этаж);</w:t>
      </w:r>
    </w:p>
    <w:p w14:paraId="39F94B62" w14:textId="77777777" w:rsidR="006F2D7D" w:rsidRPr="000C326E" w:rsidRDefault="006F2D7D" w:rsidP="006F2D7D">
      <w:pPr>
        <w:pStyle w:val="a"/>
        <w:rPr>
          <w:rFonts w:cs="Times New Roman"/>
          <w:sz w:val="28"/>
          <w:szCs w:val="28"/>
        </w:rPr>
      </w:pPr>
      <w:r w:rsidRPr="000C326E">
        <w:rPr>
          <w:rFonts w:cs="Times New Roman"/>
          <w:sz w:val="28"/>
          <w:szCs w:val="28"/>
        </w:rPr>
        <w:t>zone – зона;</w:t>
      </w:r>
    </w:p>
    <w:p w14:paraId="2BCDC0E0" w14:textId="77777777" w:rsidR="006F2D7D" w:rsidRPr="000C326E" w:rsidRDefault="006F2D7D" w:rsidP="006F2D7D">
      <w:pPr>
        <w:pStyle w:val="a"/>
        <w:rPr>
          <w:rFonts w:cs="Times New Roman"/>
          <w:sz w:val="28"/>
          <w:szCs w:val="28"/>
        </w:rPr>
      </w:pPr>
      <w:r w:rsidRPr="000C326E">
        <w:rPr>
          <w:rFonts w:cs="Times New Roman"/>
          <w:sz w:val="28"/>
          <w:szCs w:val="28"/>
        </w:rPr>
        <w:t>floor estimation – оценка этажа;</w:t>
      </w:r>
    </w:p>
    <w:p w14:paraId="0F6D15CA" w14:textId="77777777" w:rsidR="006F2D7D" w:rsidRPr="000C326E" w:rsidRDefault="006F2D7D" w:rsidP="006F2D7D">
      <w:pPr>
        <w:pStyle w:val="a"/>
        <w:rPr>
          <w:rFonts w:cs="Times New Roman"/>
          <w:sz w:val="28"/>
          <w:szCs w:val="28"/>
        </w:rPr>
      </w:pPr>
      <w:r w:rsidRPr="000C326E">
        <w:rPr>
          <w:rFonts w:cs="Times New Roman"/>
          <w:sz w:val="28"/>
          <w:szCs w:val="28"/>
        </w:rPr>
        <w:t>sublocation identifier – идентификатор подлокации;</w:t>
      </w:r>
    </w:p>
    <w:p w14:paraId="66E993A3" w14:textId="77777777" w:rsidR="006F2D7D" w:rsidRPr="000C326E" w:rsidRDefault="006F2D7D" w:rsidP="006F2D7D">
      <w:pPr>
        <w:pStyle w:val="a"/>
        <w:rPr>
          <w:rFonts w:cs="Times New Roman"/>
          <w:sz w:val="28"/>
          <w:szCs w:val="28"/>
        </w:rPr>
      </w:pPr>
      <w:r w:rsidRPr="000C326E">
        <w:rPr>
          <w:rFonts w:cs="Times New Roman"/>
          <w:sz w:val="28"/>
          <w:szCs w:val="28"/>
        </w:rPr>
        <w:t>position estimator – оценка позиции;</w:t>
      </w:r>
    </w:p>
    <w:p w14:paraId="29D1C954" w14:textId="77777777" w:rsidR="006F2D7D" w:rsidRPr="000C326E" w:rsidRDefault="006F2D7D" w:rsidP="006F2D7D">
      <w:pPr>
        <w:pStyle w:val="a"/>
        <w:rPr>
          <w:rFonts w:cs="Times New Roman"/>
          <w:sz w:val="28"/>
          <w:szCs w:val="28"/>
        </w:rPr>
      </w:pPr>
      <w:r w:rsidRPr="000C326E">
        <w:rPr>
          <w:rFonts w:cs="Times New Roman"/>
          <w:sz w:val="28"/>
          <w:szCs w:val="28"/>
        </w:rPr>
        <w:t>position estimation using preferred positioning algorithm – оценка положения с использованием предпочтительного алгоритма позиционирования;</w:t>
      </w:r>
    </w:p>
    <w:p w14:paraId="702571AE" w14:textId="77777777" w:rsidR="006F2D7D" w:rsidRPr="000C326E" w:rsidRDefault="006F2D7D" w:rsidP="006F2D7D">
      <w:pPr>
        <w:pStyle w:val="a"/>
        <w:rPr>
          <w:rFonts w:cs="Times New Roman"/>
          <w:sz w:val="28"/>
          <w:szCs w:val="28"/>
        </w:rPr>
      </w:pPr>
      <w:r w:rsidRPr="000C326E">
        <w:rPr>
          <w:rFonts w:cs="Times New Roman"/>
          <w:sz w:val="28"/>
          <w:szCs w:val="28"/>
        </w:rPr>
        <w:t xml:space="preserve">GNSS data – данные </w:t>
      </w:r>
      <w:r>
        <w:rPr>
          <w:rFonts w:cs="Times New Roman"/>
          <w:sz w:val="28"/>
          <w:szCs w:val="28"/>
        </w:rPr>
        <w:t>ГНСС</w:t>
      </w:r>
      <w:r w:rsidRPr="000C326E">
        <w:rPr>
          <w:rFonts w:cs="Times New Roman"/>
          <w:color w:val="202122"/>
          <w:sz w:val="28"/>
          <w:szCs w:val="28"/>
          <w:highlight w:val="white"/>
        </w:rPr>
        <w:t>;</w:t>
      </w:r>
    </w:p>
    <w:p w14:paraId="67871C11" w14:textId="77777777" w:rsidR="006F2D7D" w:rsidRPr="000C326E" w:rsidRDefault="006F2D7D" w:rsidP="006F2D7D">
      <w:pPr>
        <w:pStyle w:val="a"/>
        <w:rPr>
          <w:rFonts w:cs="Times New Roman"/>
          <w:color w:val="202122"/>
          <w:sz w:val="28"/>
          <w:szCs w:val="28"/>
          <w:highlight w:val="white"/>
        </w:rPr>
      </w:pPr>
      <w:r w:rsidRPr="000C326E">
        <w:rPr>
          <w:rFonts w:cs="Times New Roman"/>
          <w:color w:val="202122"/>
          <w:sz w:val="28"/>
          <w:szCs w:val="28"/>
          <w:highlight w:val="white"/>
        </w:rPr>
        <w:t>accuracy – точность;</w:t>
      </w:r>
    </w:p>
    <w:p w14:paraId="454C9BC1" w14:textId="77777777" w:rsidR="006F2D7D" w:rsidRPr="000C326E" w:rsidRDefault="006F2D7D" w:rsidP="006F2D7D">
      <w:pPr>
        <w:pStyle w:val="a"/>
        <w:rPr>
          <w:rFonts w:cs="Times New Roman"/>
          <w:color w:val="202122"/>
          <w:sz w:val="28"/>
          <w:szCs w:val="28"/>
          <w:highlight w:val="white"/>
        </w:rPr>
      </w:pPr>
      <w:r w:rsidRPr="000C326E">
        <w:rPr>
          <w:rFonts w:cs="Times New Roman"/>
          <w:color w:val="202122"/>
          <w:sz w:val="28"/>
          <w:szCs w:val="28"/>
          <w:highlight w:val="white"/>
        </w:rPr>
        <w:t>position postprocessing – постобработка;</w:t>
      </w:r>
    </w:p>
    <w:p w14:paraId="27002450" w14:textId="77777777" w:rsidR="006F2D7D" w:rsidRPr="000C326E" w:rsidRDefault="006F2D7D" w:rsidP="006F2D7D">
      <w:pPr>
        <w:pStyle w:val="a"/>
        <w:rPr>
          <w:rFonts w:cs="Times New Roman"/>
          <w:sz w:val="28"/>
          <w:szCs w:val="28"/>
        </w:rPr>
      </w:pPr>
      <w:r w:rsidRPr="000C326E">
        <w:rPr>
          <w:rFonts w:cs="Times New Roman"/>
          <w:color w:val="202122"/>
          <w:sz w:val="28"/>
          <w:szCs w:val="28"/>
          <w:highlight w:val="white"/>
        </w:rPr>
        <w:t xml:space="preserve">fuse position estimator solution and GNSS data – оценка положения по </w:t>
      </w:r>
      <w:r w:rsidRPr="000C326E">
        <w:rPr>
          <w:rFonts w:cs="Times New Roman"/>
          <w:sz w:val="28"/>
          <w:szCs w:val="28"/>
        </w:rPr>
        <w:t xml:space="preserve">данным от </w:t>
      </w:r>
      <w:r w:rsidRPr="000C326E">
        <w:rPr>
          <w:rFonts w:cs="Times New Roman"/>
          <w:color w:val="202122"/>
          <w:sz w:val="28"/>
          <w:szCs w:val="28"/>
          <w:highlight w:val="white"/>
        </w:rPr>
        <w:t>спутниковой системы навигации;</w:t>
      </w:r>
    </w:p>
    <w:p w14:paraId="4B7DEBCD" w14:textId="77777777" w:rsidR="006F2D7D" w:rsidRPr="000C326E" w:rsidRDefault="006F2D7D" w:rsidP="006F2D7D">
      <w:pPr>
        <w:pStyle w:val="a"/>
        <w:rPr>
          <w:rFonts w:cs="Times New Roman"/>
          <w:color w:val="202122"/>
          <w:sz w:val="28"/>
          <w:szCs w:val="28"/>
          <w:highlight w:val="white"/>
          <w:lang w:val="en-US"/>
        </w:rPr>
      </w:pPr>
      <w:r w:rsidRPr="000C326E">
        <w:rPr>
          <w:rFonts w:cs="Times New Roman"/>
          <w:color w:val="202122"/>
          <w:sz w:val="28"/>
          <w:szCs w:val="28"/>
          <w:highlight w:val="white"/>
          <w:lang w:val="en-US"/>
        </w:rPr>
        <w:t xml:space="preserve">smooth the fused position using Alpha-Beta filter – </w:t>
      </w:r>
      <w:r w:rsidRPr="000C326E">
        <w:rPr>
          <w:rFonts w:cs="Times New Roman"/>
          <w:color w:val="202122"/>
          <w:sz w:val="28"/>
          <w:szCs w:val="28"/>
          <w:highlight w:val="white"/>
        </w:rPr>
        <w:t>сглаживание</w:t>
      </w:r>
      <w:r w:rsidRPr="000C326E">
        <w:rPr>
          <w:rFonts w:cs="Times New Roman"/>
          <w:color w:val="202122"/>
          <w:sz w:val="28"/>
          <w:szCs w:val="28"/>
          <w:highlight w:val="white"/>
          <w:lang w:val="en-US"/>
        </w:rPr>
        <w:t xml:space="preserve"> </w:t>
      </w:r>
      <w:r w:rsidRPr="000C326E">
        <w:rPr>
          <w:rFonts w:cs="Times New Roman"/>
          <w:color w:val="202122"/>
          <w:sz w:val="28"/>
          <w:szCs w:val="28"/>
          <w:highlight w:val="white"/>
        </w:rPr>
        <w:t>позиции</w:t>
      </w:r>
      <w:r w:rsidRPr="000C326E">
        <w:rPr>
          <w:rFonts w:cs="Times New Roman"/>
          <w:color w:val="202122"/>
          <w:sz w:val="28"/>
          <w:szCs w:val="28"/>
          <w:highlight w:val="white"/>
          <w:lang w:val="en-US"/>
        </w:rPr>
        <w:t xml:space="preserve"> </w:t>
      </w:r>
      <w:r w:rsidRPr="000C326E">
        <w:rPr>
          <w:rFonts w:cs="Times New Roman"/>
          <w:color w:val="202122"/>
          <w:sz w:val="28"/>
          <w:szCs w:val="28"/>
          <w:highlight w:val="white"/>
        </w:rPr>
        <w:t>альфа</w:t>
      </w:r>
      <w:r w:rsidRPr="000C326E">
        <w:rPr>
          <w:rFonts w:cs="Times New Roman"/>
          <w:color w:val="202122"/>
          <w:sz w:val="28"/>
          <w:szCs w:val="28"/>
          <w:highlight w:val="white"/>
          <w:lang w:val="en-US"/>
        </w:rPr>
        <w:t>-</w:t>
      </w:r>
      <w:r w:rsidRPr="000C326E">
        <w:rPr>
          <w:rFonts w:cs="Times New Roman"/>
          <w:color w:val="202122"/>
          <w:sz w:val="28"/>
          <w:szCs w:val="28"/>
          <w:highlight w:val="white"/>
        </w:rPr>
        <w:t>бета</w:t>
      </w:r>
      <w:r w:rsidRPr="000C326E">
        <w:rPr>
          <w:rFonts w:cs="Times New Roman"/>
          <w:color w:val="202122"/>
          <w:sz w:val="28"/>
          <w:szCs w:val="28"/>
          <w:highlight w:val="white"/>
          <w:lang w:val="en-US"/>
        </w:rPr>
        <w:t xml:space="preserve"> </w:t>
      </w:r>
      <w:r w:rsidRPr="000C326E">
        <w:rPr>
          <w:rFonts w:cs="Times New Roman"/>
          <w:color w:val="202122"/>
          <w:sz w:val="28"/>
          <w:szCs w:val="28"/>
          <w:highlight w:val="white"/>
        </w:rPr>
        <w:t>фильтром</w:t>
      </w:r>
      <w:r w:rsidRPr="000C326E">
        <w:rPr>
          <w:rFonts w:cs="Times New Roman"/>
          <w:color w:val="202122"/>
          <w:sz w:val="28"/>
          <w:szCs w:val="28"/>
          <w:highlight w:val="white"/>
          <w:lang w:val="en-US"/>
        </w:rPr>
        <w:t>;</w:t>
      </w:r>
    </w:p>
    <w:p w14:paraId="38CBF00A" w14:textId="77777777" w:rsidR="006F2D7D" w:rsidRDefault="006F2D7D" w:rsidP="006F2D7D">
      <w:pPr>
        <w:pStyle w:val="a"/>
        <w:rPr>
          <w:rFonts w:cs="Times New Roman"/>
          <w:color w:val="202122"/>
          <w:sz w:val="28"/>
          <w:szCs w:val="28"/>
          <w:highlight w:val="white"/>
        </w:rPr>
      </w:pPr>
      <w:r w:rsidRPr="000C326E">
        <w:rPr>
          <w:rFonts w:cs="Times New Roman"/>
          <w:color w:val="202122"/>
          <w:sz w:val="28"/>
          <w:szCs w:val="28"/>
          <w:highlight w:val="white"/>
        </w:rPr>
        <w:t>smoothed position – сглаженное положение.</w:t>
      </w:r>
    </w:p>
    <w:p w14:paraId="02C47DF0" w14:textId="77777777" w:rsidR="006F2D7D" w:rsidRPr="000C326E" w:rsidRDefault="006F2D7D" w:rsidP="006F2D7D">
      <w:pPr>
        <w:pStyle w:val="a"/>
        <w:numPr>
          <w:ilvl w:val="0"/>
          <w:numId w:val="0"/>
        </w:numPr>
        <w:rPr>
          <w:rFonts w:cs="Times New Roman"/>
          <w:color w:val="202122"/>
          <w:sz w:val="28"/>
          <w:szCs w:val="28"/>
          <w:highlight w:val="white"/>
        </w:rPr>
      </w:pPr>
      <w:r>
        <w:rPr>
          <w:rFonts w:cs="Times New Roman"/>
          <w:color w:val="202122"/>
          <w:sz w:val="28"/>
          <w:szCs w:val="28"/>
          <w:highlight w:val="white"/>
        </w:rPr>
        <w:t>Ниже рассмотрим подробное описание алгоритма работы модуля.</w:t>
      </w:r>
    </w:p>
    <w:p w14:paraId="47200C8C" w14:textId="29B1C20A" w:rsidR="006F2D7D" w:rsidRPr="00A452DE" w:rsidRDefault="006F2D7D" w:rsidP="00A452DE">
      <w:pPr>
        <w:pStyle w:val="3"/>
        <w:rPr>
          <w:rFonts w:ascii="Times New Roman" w:hAnsi="Times New Roman" w:cs="Times New Roman"/>
          <w:sz w:val="28"/>
          <w:szCs w:val="28"/>
          <w:lang w:val="ru-RU"/>
        </w:rPr>
      </w:pPr>
      <w:bookmarkStart w:id="34" w:name="_Toc91578751"/>
      <w:bookmarkStart w:id="35" w:name="_Toc91598639"/>
      <w:r w:rsidRPr="00A452DE">
        <w:rPr>
          <w:rFonts w:ascii="Times New Roman" w:hAnsi="Times New Roman" w:cs="Times New Roman"/>
          <w:sz w:val="28"/>
          <w:szCs w:val="28"/>
          <w:lang w:val="ru-RU"/>
        </w:rPr>
        <w:t>Подробное описание алгоритма работы модуля комплексирования</w:t>
      </w:r>
      <w:bookmarkEnd w:id="34"/>
      <w:r w:rsidR="00414D98" w:rsidRPr="00A452DE">
        <w:rPr>
          <w:rFonts w:ascii="Times New Roman" w:hAnsi="Times New Roman" w:cs="Times New Roman"/>
          <w:sz w:val="28"/>
          <w:szCs w:val="28"/>
          <w:lang w:val="ru-RU"/>
        </w:rPr>
        <w:t xml:space="preserve"> в случае работы внутри помещений</w:t>
      </w:r>
      <w:bookmarkEnd w:id="35"/>
    </w:p>
    <w:p w14:paraId="338E1EB8" w14:textId="77777777" w:rsidR="006F2D7D" w:rsidRPr="000C326E" w:rsidRDefault="006F2D7D" w:rsidP="006F2D7D">
      <w:pPr>
        <w:pStyle w:val="af4"/>
        <w:rPr>
          <w:rFonts w:cs="Times New Roman"/>
          <w:sz w:val="28"/>
          <w:szCs w:val="28"/>
        </w:rPr>
      </w:pPr>
      <w:r w:rsidRPr="000C326E">
        <w:rPr>
          <w:rFonts w:cs="Times New Roman"/>
          <w:sz w:val="28"/>
          <w:szCs w:val="28"/>
        </w:rPr>
        <w:t xml:space="preserve">Обработка измерений от </w:t>
      </w:r>
      <w:r>
        <w:rPr>
          <w:rFonts w:cs="Times New Roman"/>
          <w:sz w:val="28"/>
          <w:szCs w:val="28"/>
        </w:rPr>
        <w:t>ИНС</w:t>
      </w:r>
      <w:r w:rsidRPr="000C326E">
        <w:rPr>
          <w:rFonts w:cs="Times New Roman"/>
          <w:sz w:val="28"/>
          <w:szCs w:val="28"/>
        </w:rPr>
        <w:t xml:space="preserve"> осуществляется модулем Sensor Fusion. Измерения обрабатываются по мере их поступления, без дополнительной буферизации.</w:t>
      </w:r>
    </w:p>
    <w:p w14:paraId="6E3D4ABD" w14:textId="77777777" w:rsidR="006F2D7D" w:rsidRPr="000C326E" w:rsidRDefault="006F2D7D" w:rsidP="006F2D7D">
      <w:pPr>
        <w:pStyle w:val="af4"/>
        <w:rPr>
          <w:rFonts w:cs="Times New Roman"/>
          <w:sz w:val="28"/>
          <w:szCs w:val="28"/>
        </w:rPr>
      </w:pPr>
      <w:r w:rsidRPr="000C326E">
        <w:rPr>
          <w:rFonts w:cs="Times New Roman"/>
          <w:sz w:val="28"/>
          <w:szCs w:val="28"/>
        </w:rPr>
        <w:t xml:space="preserve">Модуль </w:t>
      </w:r>
      <w:r w:rsidRPr="00C6263B">
        <w:rPr>
          <w:rFonts w:cs="Times New Roman"/>
          <w:sz w:val="28"/>
          <w:szCs w:val="28"/>
          <w:lang w:val="en-US"/>
        </w:rPr>
        <w:t>Sensor</w:t>
      </w:r>
      <w:r w:rsidRPr="00C4007B">
        <w:rPr>
          <w:rFonts w:cs="Times New Roman"/>
          <w:sz w:val="28"/>
          <w:szCs w:val="28"/>
        </w:rPr>
        <w:t xml:space="preserve"> </w:t>
      </w:r>
      <w:r w:rsidRPr="00C6263B">
        <w:rPr>
          <w:rFonts w:cs="Times New Roman"/>
          <w:sz w:val="28"/>
          <w:szCs w:val="28"/>
          <w:lang w:val="en-US"/>
        </w:rPr>
        <w:t>Fusion</w:t>
      </w:r>
      <w:r w:rsidRPr="000C326E">
        <w:rPr>
          <w:rFonts w:cs="Times New Roman"/>
          <w:sz w:val="28"/>
          <w:szCs w:val="28"/>
        </w:rPr>
        <w:t xml:space="preserve"> состоит из двух компонентов: </w:t>
      </w:r>
    </w:p>
    <w:p w14:paraId="406922F4" w14:textId="77777777" w:rsidR="006F2D7D" w:rsidRPr="000C326E" w:rsidRDefault="006F2D7D" w:rsidP="00433E78">
      <w:pPr>
        <w:pStyle w:val="1"/>
        <w:numPr>
          <w:ilvl w:val="0"/>
          <w:numId w:val="17"/>
        </w:numPr>
        <w:rPr>
          <w:rFonts w:cs="Times New Roman"/>
          <w:sz w:val="28"/>
          <w:szCs w:val="28"/>
        </w:rPr>
      </w:pPr>
      <w:r w:rsidRPr="000C326E">
        <w:rPr>
          <w:rFonts w:cs="Times New Roman"/>
          <w:sz w:val="28"/>
          <w:szCs w:val="28"/>
        </w:rPr>
        <w:lastRenderedPageBreak/>
        <w:t>комплементарного фильтра ориентации, рассчитывающего ориентацию приборной системы координат относительно географической;</w:t>
      </w:r>
    </w:p>
    <w:p w14:paraId="1C6ED2DE" w14:textId="77777777" w:rsidR="006F2D7D" w:rsidRPr="004F7469" w:rsidRDefault="006F2D7D" w:rsidP="00433E78">
      <w:pPr>
        <w:pStyle w:val="1"/>
        <w:numPr>
          <w:ilvl w:val="0"/>
          <w:numId w:val="17"/>
        </w:numPr>
        <w:rPr>
          <w:rFonts w:cs="Times New Roman"/>
          <w:sz w:val="28"/>
          <w:szCs w:val="28"/>
        </w:rPr>
      </w:pPr>
      <w:r>
        <w:rPr>
          <w:rFonts w:cs="Times New Roman"/>
          <w:sz w:val="28"/>
          <w:szCs w:val="28"/>
        </w:rPr>
        <w:t>модуля вычисления координат и скоростей объекта по данным ИНС.</w:t>
      </w:r>
    </w:p>
    <w:p w14:paraId="629C5B86" w14:textId="77777777" w:rsidR="006F2D7D" w:rsidRPr="000C326E" w:rsidRDefault="006F2D7D" w:rsidP="006F2D7D">
      <w:pPr>
        <w:pStyle w:val="af4"/>
        <w:rPr>
          <w:rFonts w:cs="Times New Roman"/>
          <w:sz w:val="28"/>
          <w:szCs w:val="28"/>
        </w:rPr>
      </w:pPr>
      <w:r w:rsidRPr="000C326E">
        <w:rPr>
          <w:rFonts w:cs="Times New Roman"/>
          <w:sz w:val="28"/>
          <w:szCs w:val="28"/>
        </w:rPr>
        <w:t>Далее, рассмотрим работу модуля по определению зоны позиционирования. Зона – это часть карты, в которой позиционируется устройство (этаж, сектор и т.д.), имеющая начало координат и карту. После определения зоны, расчет местоположения производится только внутри неё. Текущей зоной считается та, у которой взвешенное среднее накопленных уровней сигнала, принадлежащих зоне (</w:t>
      </w:r>
      <w:r w:rsidRPr="000C326E">
        <w:rPr>
          <w:rFonts w:cs="Times New Roman"/>
          <w:i/>
          <w:sz w:val="28"/>
          <w:szCs w:val="28"/>
        </w:rPr>
        <w:t>i</w:t>
      </w:r>
      <w:r w:rsidRPr="000C326E">
        <w:rPr>
          <w:rFonts w:cs="Times New Roman"/>
          <w:sz w:val="28"/>
          <w:szCs w:val="28"/>
        </w:rPr>
        <w:t xml:space="preserve">), является наибольшим среди всех зон </w:t>
      </w:r>
      <w:r w:rsidRPr="000C326E">
        <w:rPr>
          <w:rFonts w:cs="Times New Roman"/>
          <w:i/>
          <w:sz w:val="28"/>
          <w:szCs w:val="28"/>
        </w:rPr>
        <w:t>M</w:t>
      </w:r>
      <w:r w:rsidRPr="000C326E">
        <w:rPr>
          <w:rFonts w:cs="Times New Roman"/>
          <w:sz w:val="28"/>
          <w:szCs w:val="28"/>
        </w:rPr>
        <w:t>. Среднее рассчитывается как отношение суммарной силы сигналов от маяков, принадлежащих зоне (</w:t>
      </w:r>
      <w:r w:rsidRPr="000C326E">
        <w:rPr>
          <w:rFonts w:cs="Times New Roman"/>
          <w:i/>
          <w:sz w:val="28"/>
          <w:szCs w:val="28"/>
        </w:rPr>
        <w:t>i</w:t>
      </w:r>
      <w:r w:rsidRPr="000C326E">
        <w:rPr>
          <w:rFonts w:cs="Times New Roman"/>
          <w:sz w:val="28"/>
          <w:szCs w:val="28"/>
        </w:rPr>
        <w:t xml:space="preserve">), к числу этих сигналов. Вес среднего учитывается отдельно как число полученных сигналов от этой зоны ко всем накопленным сигналам за время </w:t>
      </w:r>
      <w:r w:rsidRPr="000C326E">
        <w:rPr>
          <w:rFonts w:cs="Times New Roman"/>
          <w:i/>
          <w:sz w:val="28"/>
          <w:szCs w:val="28"/>
        </w:rPr>
        <w:t>Т</w:t>
      </w:r>
      <w:r w:rsidRPr="000C326E">
        <w:rPr>
          <w:rFonts w:cs="Times New Roman"/>
          <w:sz w:val="28"/>
          <w:szCs w:val="28"/>
        </w:rPr>
        <w:t>. Формула расчета текущей зоны позиционирования представлена на рисунке (</w:t>
      </w:r>
      <w:r w:rsidRPr="000C326E">
        <w:rPr>
          <w:rFonts w:cs="Times New Roman"/>
          <w:sz w:val="28"/>
          <w:szCs w:val="28"/>
        </w:rPr>
        <w:fldChar w:fldCharType="begin"/>
      </w:r>
      <w:r w:rsidRPr="000C326E">
        <w:rPr>
          <w:rFonts w:cs="Times New Roman"/>
          <w:sz w:val="28"/>
          <w:szCs w:val="28"/>
        </w:rPr>
        <w:instrText xml:space="preserve"> REF _Ref57456567 \h  \* MERGEFORMAT </w:instrText>
      </w:r>
      <w:r w:rsidRPr="000C326E">
        <w:rPr>
          <w:rFonts w:cs="Times New Roman"/>
          <w:sz w:val="28"/>
          <w:szCs w:val="28"/>
        </w:rPr>
      </w:r>
      <w:r w:rsidRPr="000C326E">
        <w:rPr>
          <w:rFonts w:cs="Times New Roman"/>
          <w:sz w:val="28"/>
          <w:szCs w:val="28"/>
        </w:rPr>
        <w:fldChar w:fldCharType="separate"/>
      </w:r>
      <w:r w:rsidRPr="000C326E">
        <w:rPr>
          <w:rFonts w:cs="Times New Roman"/>
          <w:sz w:val="28"/>
          <w:szCs w:val="28"/>
        </w:rPr>
        <w:t xml:space="preserve">Рисунок </w:t>
      </w:r>
      <w:r>
        <w:rPr>
          <w:rFonts w:cs="Times New Roman"/>
          <w:noProof/>
          <w:sz w:val="28"/>
          <w:szCs w:val="28"/>
        </w:rPr>
        <w:t>2</w:t>
      </w:r>
      <w:r w:rsidRPr="000C326E">
        <w:rPr>
          <w:rFonts w:cs="Times New Roman"/>
          <w:sz w:val="28"/>
          <w:szCs w:val="28"/>
        </w:rPr>
        <w:fldChar w:fldCharType="end"/>
      </w:r>
      <w:r w:rsidRPr="000C326E">
        <w:rPr>
          <w:rFonts w:cs="Times New Roman"/>
          <w:sz w:val="28"/>
          <w:szCs w:val="28"/>
        </w:rPr>
        <w:t>).</w:t>
      </w:r>
    </w:p>
    <w:p w14:paraId="23700B75" w14:textId="77777777" w:rsidR="006F2D7D" w:rsidRPr="000C326E" w:rsidRDefault="006F2D7D" w:rsidP="006F2D7D">
      <w:pPr>
        <w:pStyle w:val="af8"/>
        <w:rPr>
          <w:rFonts w:cs="Times New Roman"/>
          <w:sz w:val="28"/>
          <w:szCs w:val="28"/>
        </w:rPr>
      </w:pPr>
      <w:r w:rsidRPr="000C326E">
        <w:rPr>
          <w:rFonts w:cs="Times New Roman"/>
          <w:sz w:val="28"/>
          <w:szCs w:val="28"/>
        </w:rPr>
        <w:drawing>
          <wp:inline distT="114300" distB="114300" distL="114300" distR="114300" wp14:anchorId="32D4FDB0" wp14:editId="301520C1">
            <wp:extent cx="4839088" cy="940664"/>
            <wp:effectExtent l="0" t="0" r="0" b="0"/>
            <wp:docPr id="17"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9"/>
                    <a:srcRect/>
                    <a:stretch>
                      <a:fillRect/>
                    </a:stretch>
                  </pic:blipFill>
                  <pic:spPr>
                    <a:xfrm>
                      <a:off x="0" y="0"/>
                      <a:ext cx="4839088" cy="940664"/>
                    </a:xfrm>
                    <a:prstGeom prst="rect">
                      <a:avLst/>
                    </a:prstGeom>
                    <a:ln/>
                  </pic:spPr>
                </pic:pic>
              </a:graphicData>
            </a:graphic>
          </wp:inline>
        </w:drawing>
      </w:r>
    </w:p>
    <w:p w14:paraId="1C7450F0" w14:textId="77777777" w:rsidR="006F2D7D" w:rsidRPr="000C326E" w:rsidRDefault="006F2D7D" w:rsidP="006F2D7D">
      <w:pPr>
        <w:pStyle w:val="afb"/>
        <w:rPr>
          <w:rFonts w:cs="Times New Roman"/>
          <w:sz w:val="28"/>
          <w:szCs w:val="28"/>
        </w:rPr>
      </w:pPr>
      <w:bookmarkStart w:id="36" w:name="_Ref57456567"/>
      <w:r w:rsidRPr="000C326E">
        <w:rPr>
          <w:rFonts w:cs="Times New Roman"/>
          <w:sz w:val="28"/>
          <w:szCs w:val="28"/>
        </w:rPr>
        <w:t xml:space="preserve">Рисунок </w:t>
      </w:r>
      <w:r w:rsidRPr="000C326E">
        <w:rPr>
          <w:rFonts w:cs="Times New Roman"/>
          <w:sz w:val="28"/>
          <w:szCs w:val="28"/>
        </w:rPr>
        <w:fldChar w:fldCharType="begin"/>
      </w:r>
      <w:r w:rsidRPr="000C326E">
        <w:rPr>
          <w:rFonts w:cs="Times New Roman"/>
          <w:sz w:val="28"/>
          <w:szCs w:val="28"/>
        </w:rPr>
        <w:instrText xml:space="preserve"> SEQ Рисунок \* ARABIC </w:instrText>
      </w:r>
      <w:r w:rsidRPr="000C326E">
        <w:rPr>
          <w:rFonts w:cs="Times New Roman"/>
          <w:sz w:val="28"/>
          <w:szCs w:val="28"/>
        </w:rPr>
        <w:fldChar w:fldCharType="separate"/>
      </w:r>
      <w:r>
        <w:rPr>
          <w:rFonts w:cs="Times New Roman"/>
          <w:noProof/>
          <w:sz w:val="28"/>
          <w:szCs w:val="28"/>
        </w:rPr>
        <w:t>2</w:t>
      </w:r>
      <w:r w:rsidRPr="000C326E">
        <w:rPr>
          <w:rFonts w:cs="Times New Roman"/>
          <w:sz w:val="28"/>
          <w:szCs w:val="28"/>
        </w:rPr>
        <w:fldChar w:fldCharType="end"/>
      </w:r>
      <w:bookmarkEnd w:id="36"/>
      <w:r w:rsidRPr="000C326E">
        <w:rPr>
          <w:rFonts w:cs="Times New Roman"/>
          <w:sz w:val="28"/>
          <w:szCs w:val="28"/>
        </w:rPr>
        <w:t xml:space="preserve"> – Расчет текущей зоны позиционирования</w:t>
      </w:r>
    </w:p>
    <w:p w14:paraId="3551BAF7" w14:textId="77777777" w:rsidR="006F2D7D" w:rsidRPr="000C326E" w:rsidRDefault="006F2D7D" w:rsidP="006F2D7D">
      <w:pPr>
        <w:pStyle w:val="af4"/>
        <w:rPr>
          <w:rFonts w:cs="Times New Roman"/>
          <w:sz w:val="28"/>
          <w:szCs w:val="28"/>
        </w:rPr>
      </w:pPr>
      <w:r w:rsidRPr="000C326E">
        <w:rPr>
          <w:rFonts w:cs="Times New Roman"/>
          <w:sz w:val="28"/>
          <w:szCs w:val="28"/>
        </w:rPr>
        <w:t xml:space="preserve">где </w:t>
      </w:r>
      <w:r w:rsidRPr="000C326E">
        <w:rPr>
          <w:rFonts w:cs="Times New Roman"/>
          <w:i/>
          <w:sz w:val="28"/>
          <w:szCs w:val="28"/>
        </w:rPr>
        <w:t xml:space="preserve">Z </w:t>
      </w:r>
      <w:r w:rsidRPr="000C326E">
        <w:rPr>
          <w:rFonts w:cs="Times New Roman"/>
          <w:sz w:val="28"/>
          <w:szCs w:val="28"/>
        </w:rPr>
        <w:t xml:space="preserve">– детектированная зона для позиционирования, </w:t>
      </w:r>
      <w:r w:rsidRPr="000C326E">
        <w:rPr>
          <w:rFonts w:cs="Times New Roman"/>
          <w:i/>
          <w:sz w:val="28"/>
          <w:szCs w:val="28"/>
        </w:rPr>
        <w:t xml:space="preserve">B </w:t>
      </w:r>
      <w:r w:rsidRPr="000C326E">
        <w:rPr>
          <w:rFonts w:cs="Times New Roman"/>
          <w:sz w:val="28"/>
          <w:szCs w:val="28"/>
        </w:rPr>
        <w:t xml:space="preserve">– идентификатор маяка, </w:t>
      </w:r>
      <w:r w:rsidRPr="000C326E">
        <w:rPr>
          <w:rFonts w:cs="Times New Roman"/>
          <w:i/>
          <w:sz w:val="28"/>
          <w:szCs w:val="28"/>
        </w:rPr>
        <w:t>Z</w:t>
      </w:r>
      <w:r w:rsidRPr="000C326E">
        <w:rPr>
          <w:rFonts w:cs="Times New Roman"/>
          <w:i/>
          <w:sz w:val="28"/>
          <w:szCs w:val="28"/>
          <w:vertAlign w:val="subscript"/>
        </w:rPr>
        <w:t>i</w:t>
      </w:r>
      <w:r w:rsidRPr="000C326E">
        <w:rPr>
          <w:rFonts w:cs="Times New Roman"/>
          <w:i/>
          <w:sz w:val="28"/>
          <w:szCs w:val="28"/>
        </w:rPr>
        <w:t xml:space="preserve"> </w:t>
      </w:r>
      <w:r w:rsidRPr="000C326E">
        <w:rPr>
          <w:rFonts w:cs="Times New Roman"/>
          <w:sz w:val="28"/>
          <w:szCs w:val="28"/>
        </w:rPr>
        <w:t>– зона (</w:t>
      </w:r>
      <w:r w:rsidRPr="000C326E">
        <w:rPr>
          <w:rFonts w:cs="Times New Roman"/>
          <w:i/>
          <w:sz w:val="28"/>
          <w:szCs w:val="28"/>
        </w:rPr>
        <w:t>i</w:t>
      </w:r>
      <w:r w:rsidRPr="000C326E">
        <w:rPr>
          <w:rFonts w:cs="Times New Roman"/>
          <w:sz w:val="28"/>
          <w:szCs w:val="28"/>
        </w:rPr>
        <w:t xml:space="preserve">), </w:t>
      </w:r>
      <w:r w:rsidRPr="000C326E">
        <w:rPr>
          <w:rFonts w:cs="Times New Roman"/>
          <w:i/>
          <w:sz w:val="28"/>
          <w:szCs w:val="28"/>
        </w:rPr>
        <w:t>RSSI</w:t>
      </w:r>
      <w:r w:rsidRPr="000C326E">
        <w:rPr>
          <w:rFonts w:cs="Times New Roman"/>
          <w:i/>
          <w:sz w:val="28"/>
          <w:szCs w:val="28"/>
          <w:vertAlign w:val="subscript"/>
        </w:rPr>
        <w:t>B</w:t>
      </w:r>
      <w:r w:rsidRPr="000C326E">
        <w:rPr>
          <w:rFonts w:cs="Times New Roman"/>
          <w:i/>
          <w:sz w:val="28"/>
          <w:szCs w:val="28"/>
        </w:rPr>
        <w:t xml:space="preserve"> </w:t>
      </w:r>
      <w:r w:rsidRPr="000C326E">
        <w:rPr>
          <w:rFonts w:cs="Times New Roman"/>
          <w:sz w:val="28"/>
          <w:szCs w:val="28"/>
        </w:rPr>
        <w:t xml:space="preserve">– уровень сигнала от маяка </w:t>
      </w:r>
      <w:r w:rsidRPr="000C326E">
        <w:rPr>
          <w:rFonts w:cs="Times New Roman"/>
          <w:i/>
          <w:sz w:val="28"/>
          <w:szCs w:val="28"/>
        </w:rPr>
        <w:t>B</w:t>
      </w:r>
      <w:r w:rsidRPr="000C326E">
        <w:rPr>
          <w:rFonts w:cs="Times New Roman"/>
          <w:sz w:val="28"/>
          <w:szCs w:val="28"/>
        </w:rPr>
        <w:t xml:space="preserve">, </w:t>
      </w:r>
      <w:r w:rsidRPr="000C326E">
        <w:rPr>
          <w:rFonts w:cs="Times New Roman"/>
          <w:i/>
          <w:sz w:val="28"/>
          <w:szCs w:val="28"/>
        </w:rPr>
        <w:t>N</w:t>
      </w:r>
      <w:r w:rsidRPr="000C326E">
        <w:rPr>
          <w:rFonts w:cs="Times New Roman"/>
          <w:i/>
          <w:sz w:val="28"/>
          <w:szCs w:val="28"/>
          <w:vertAlign w:val="subscript"/>
        </w:rPr>
        <w:t>i</w:t>
      </w:r>
      <w:r w:rsidRPr="000C326E">
        <w:rPr>
          <w:rFonts w:cs="Times New Roman"/>
          <w:sz w:val="28"/>
          <w:szCs w:val="28"/>
        </w:rPr>
        <w:t xml:space="preserve"> – число сигналов от зоны (i), </w:t>
      </w:r>
      <w:r w:rsidRPr="000C326E">
        <w:rPr>
          <w:rFonts w:cs="Times New Roman"/>
          <w:i/>
          <w:sz w:val="28"/>
          <w:szCs w:val="28"/>
        </w:rPr>
        <w:t>N</w:t>
      </w:r>
      <w:r w:rsidRPr="000C326E">
        <w:rPr>
          <w:rFonts w:cs="Times New Roman"/>
          <w:i/>
          <w:sz w:val="28"/>
          <w:szCs w:val="28"/>
          <w:vertAlign w:val="subscript"/>
        </w:rPr>
        <w:t>T</w:t>
      </w:r>
      <w:r w:rsidRPr="000C326E">
        <w:rPr>
          <w:rFonts w:cs="Times New Roman"/>
          <w:i/>
          <w:sz w:val="28"/>
          <w:szCs w:val="28"/>
        </w:rPr>
        <w:t xml:space="preserve"> </w:t>
      </w:r>
      <w:r w:rsidRPr="000C326E">
        <w:rPr>
          <w:rFonts w:cs="Times New Roman"/>
          <w:sz w:val="28"/>
          <w:szCs w:val="28"/>
        </w:rPr>
        <w:t xml:space="preserve">– общее число накопленных сигналов за время </w:t>
      </w:r>
      <w:r w:rsidRPr="000C326E">
        <w:rPr>
          <w:rFonts w:cs="Times New Roman"/>
          <w:i/>
          <w:sz w:val="28"/>
          <w:szCs w:val="28"/>
        </w:rPr>
        <w:t>T</w:t>
      </w:r>
      <w:r w:rsidRPr="000C326E">
        <w:rPr>
          <w:rFonts w:cs="Times New Roman"/>
          <w:sz w:val="28"/>
          <w:szCs w:val="28"/>
        </w:rPr>
        <w:t xml:space="preserve">, </w:t>
      </w:r>
      <w:r w:rsidRPr="000C326E">
        <w:rPr>
          <w:rFonts w:cs="Times New Roman"/>
          <w:i/>
          <w:sz w:val="28"/>
          <w:szCs w:val="28"/>
        </w:rPr>
        <w:t xml:space="preserve">M </w:t>
      </w:r>
      <w:r w:rsidRPr="000C326E">
        <w:rPr>
          <w:rFonts w:cs="Times New Roman"/>
          <w:sz w:val="28"/>
          <w:szCs w:val="28"/>
        </w:rPr>
        <w:t>– число зон.</w:t>
      </w:r>
    </w:p>
    <w:p w14:paraId="1B7E5CEA" w14:textId="77777777" w:rsidR="006F2D7D" w:rsidRPr="000C326E" w:rsidRDefault="006F2D7D" w:rsidP="006F2D7D">
      <w:pPr>
        <w:pStyle w:val="af4"/>
        <w:rPr>
          <w:rFonts w:cs="Times New Roman"/>
          <w:sz w:val="28"/>
          <w:szCs w:val="28"/>
        </w:rPr>
      </w:pPr>
      <w:r w:rsidRPr="000C326E">
        <w:rPr>
          <w:rFonts w:cs="Times New Roman"/>
          <w:sz w:val="28"/>
          <w:szCs w:val="28"/>
        </w:rPr>
        <w:t>Ниже показан пример двух зон с маяками. На рисунке (</w:t>
      </w:r>
      <w:r w:rsidRPr="000C326E">
        <w:rPr>
          <w:rFonts w:cs="Times New Roman"/>
          <w:sz w:val="28"/>
          <w:szCs w:val="28"/>
        </w:rPr>
        <w:fldChar w:fldCharType="begin"/>
      </w:r>
      <w:r w:rsidRPr="000C326E">
        <w:rPr>
          <w:rFonts w:cs="Times New Roman"/>
          <w:sz w:val="28"/>
          <w:szCs w:val="28"/>
        </w:rPr>
        <w:instrText xml:space="preserve"> REF _Ref57456686 \h  \* MERGEFORMAT </w:instrText>
      </w:r>
      <w:r w:rsidRPr="000C326E">
        <w:rPr>
          <w:rFonts w:cs="Times New Roman"/>
          <w:sz w:val="28"/>
          <w:szCs w:val="28"/>
        </w:rPr>
      </w:r>
      <w:r w:rsidRPr="000C326E">
        <w:rPr>
          <w:rFonts w:cs="Times New Roman"/>
          <w:sz w:val="28"/>
          <w:szCs w:val="28"/>
        </w:rPr>
        <w:fldChar w:fldCharType="separate"/>
      </w:r>
      <w:r w:rsidRPr="000C326E">
        <w:rPr>
          <w:rFonts w:cs="Times New Roman"/>
          <w:sz w:val="28"/>
          <w:szCs w:val="28"/>
        </w:rPr>
        <w:t xml:space="preserve">Рисунок </w:t>
      </w:r>
      <w:r>
        <w:rPr>
          <w:rFonts w:cs="Times New Roman"/>
          <w:sz w:val="28"/>
          <w:szCs w:val="28"/>
        </w:rPr>
        <w:t>3</w:t>
      </w:r>
      <w:r w:rsidRPr="000C326E">
        <w:rPr>
          <w:rFonts w:cs="Times New Roman"/>
          <w:sz w:val="28"/>
          <w:szCs w:val="28"/>
        </w:rPr>
        <w:fldChar w:fldCharType="end"/>
      </w:r>
      <w:r w:rsidRPr="000C326E">
        <w:rPr>
          <w:rFonts w:cs="Times New Roman"/>
          <w:sz w:val="28"/>
          <w:szCs w:val="28"/>
        </w:rPr>
        <w:t>) изображены маяки, радиус окружности вокруг маяка отражает уровень сигнала, принимаемый расположенным в позиции (50, 40) приемником. Применив вышеуказанную формулу, можно определить, что приемник сигнала действительно находится в зоне 1.</w:t>
      </w:r>
    </w:p>
    <w:p w14:paraId="59BF45E9" w14:textId="77777777" w:rsidR="006F2D7D" w:rsidRPr="000C326E" w:rsidRDefault="006F2D7D" w:rsidP="006F2D7D">
      <w:pPr>
        <w:pStyle w:val="af8"/>
        <w:rPr>
          <w:rFonts w:cs="Times New Roman"/>
          <w:sz w:val="28"/>
          <w:szCs w:val="28"/>
        </w:rPr>
      </w:pPr>
      <w:r w:rsidRPr="000C326E">
        <w:rPr>
          <w:rFonts w:cs="Times New Roman"/>
          <w:sz w:val="28"/>
          <w:szCs w:val="28"/>
        </w:rPr>
        <w:lastRenderedPageBreak/>
        <w:drawing>
          <wp:inline distT="114300" distB="114300" distL="114300" distR="114300" wp14:anchorId="35966175" wp14:editId="65259B12">
            <wp:extent cx="4477963" cy="2532698"/>
            <wp:effectExtent l="0" t="0" r="0" b="0"/>
            <wp:docPr id="1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0"/>
                    <a:srcRect/>
                    <a:stretch>
                      <a:fillRect/>
                    </a:stretch>
                  </pic:blipFill>
                  <pic:spPr>
                    <a:xfrm>
                      <a:off x="0" y="0"/>
                      <a:ext cx="4477963" cy="2532698"/>
                    </a:xfrm>
                    <a:prstGeom prst="rect">
                      <a:avLst/>
                    </a:prstGeom>
                    <a:ln/>
                  </pic:spPr>
                </pic:pic>
              </a:graphicData>
            </a:graphic>
          </wp:inline>
        </w:drawing>
      </w:r>
    </w:p>
    <w:p w14:paraId="19E9F1BC" w14:textId="77777777" w:rsidR="006F2D7D" w:rsidRPr="000C326E" w:rsidRDefault="006F2D7D" w:rsidP="006F2D7D">
      <w:pPr>
        <w:pStyle w:val="afb"/>
        <w:rPr>
          <w:rFonts w:cs="Times New Roman"/>
          <w:sz w:val="28"/>
          <w:szCs w:val="28"/>
        </w:rPr>
      </w:pPr>
      <w:bookmarkStart w:id="37" w:name="_Ref57456686"/>
      <w:r w:rsidRPr="000C326E">
        <w:rPr>
          <w:rFonts w:cs="Times New Roman"/>
          <w:sz w:val="28"/>
          <w:szCs w:val="28"/>
        </w:rPr>
        <w:t xml:space="preserve">Рисунок </w:t>
      </w:r>
      <w:r w:rsidRPr="000C326E">
        <w:rPr>
          <w:rFonts w:cs="Times New Roman"/>
          <w:sz w:val="28"/>
          <w:szCs w:val="28"/>
        </w:rPr>
        <w:fldChar w:fldCharType="begin"/>
      </w:r>
      <w:r w:rsidRPr="000C326E">
        <w:rPr>
          <w:rFonts w:cs="Times New Roman"/>
          <w:sz w:val="28"/>
          <w:szCs w:val="28"/>
        </w:rPr>
        <w:instrText xml:space="preserve"> SEQ Рисунок \* ARABIC </w:instrText>
      </w:r>
      <w:r w:rsidRPr="000C326E">
        <w:rPr>
          <w:rFonts w:cs="Times New Roman"/>
          <w:sz w:val="28"/>
          <w:szCs w:val="28"/>
        </w:rPr>
        <w:fldChar w:fldCharType="separate"/>
      </w:r>
      <w:r>
        <w:rPr>
          <w:rFonts w:cs="Times New Roman"/>
          <w:noProof/>
          <w:sz w:val="28"/>
          <w:szCs w:val="28"/>
        </w:rPr>
        <w:t>3</w:t>
      </w:r>
      <w:r w:rsidRPr="000C326E">
        <w:rPr>
          <w:rFonts w:cs="Times New Roman"/>
          <w:sz w:val="28"/>
          <w:szCs w:val="28"/>
        </w:rPr>
        <w:fldChar w:fldCharType="end"/>
      </w:r>
      <w:bookmarkEnd w:id="37"/>
      <w:r w:rsidRPr="000C326E">
        <w:rPr>
          <w:rFonts w:cs="Times New Roman"/>
          <w:sz w:val="28"/>
          <w:szCs w:val="28"/>
        </w:rPr>
        <w:t xml:space="preserve"> – Пример определения зоны позиционирования</w:t>
      </w:r>
    </w:p>
    <w:p w14:paraId="3EEB76F7" w14:textId="77777777" w:rsidR="006F2D7D" w:rsidRPr="000C326E" w:rsidRDefault="006F2D7D" w:rsidP="006F2D7D">
      <w:pPr>
        <w:pStyle w:val="a"/>
        <w:rPr>
          <w:rFonts w:cs="Times New Roman"/>
          <w:sz w:val="28"/>
          <w:szCs w:val="28"/>
        </w:rPr>
      </w:pPr>
      <w:r w:rsidRPr="000C326E">
        <w:rPr>
          <w:rFonts w:cs="Times New Roman"/>
          <w:sz w:val="28"/>
          <w:szCs w:val="28"/>
        </w:rPr>
        <w:t>subloc – подлокация;</w:t>
      </w:r>
    </w:p>
    <w:p w14:paraId="6A3FA803" w14:textId="77777777" w:rsidR="006F2D7D" w:rsidRPr="000C326E" w:rsidRDefault="006F2D7D" w:rsidP="006F2D7D">
      <w:pPr>
        <w:pStyle w:val="a"/>
        <w:rPr>
          <w:rFonts w:cs="Times New Roman"/>
          <w:sz w:val="28"/>
          <w:szCs w:val="28"/>
        </w:rPr>
      </w:pPr>
      <w:r w:rsidRPr="000C326E">
        <w:rPr>
          <w:rFonts w:cs="Times New Roman"/>
          <w:sz w:val="28"/>
          <w:szCs w:val="28"/>
        </w:rPr>
        <w:t>RSSI beacons receiver – приемник уровня сигнала от маяка.</w:t>
      </w:r>
    </w:p>
    <w:p w14:paraId="271D6378" w14:textId="77777777" w:rsidR="006F2D7D" w:rsidRPr="000C326E" w:rsidRDefault="006F2D7D" w:rsidP="006F2D7D">
      <w:pPr>
        <w:pStyle w:val="af4"/>
        <w:rPr>
          <w:rFonts w:cs="Times New Roman"/>
          <w:sz w:val="28"/>
          <w:szCs w:val="28"/>
        </w:rPr>
      </w:pPr>
      <w:r w:rsidRPr="000C326E">
        <w:rPr>
          <w:rFonts w:cs="Times New Roman"/>
          <w:sz w:val="28"/>
          <w:szCs w:val="28"/>
        </w:rPr>
        <w:t xml:space="preserve">В случае, если были зарегистрированы шаги от модуля Sensor Fusion или прошло время усреднения радиосигналов, вызывается один из методов оценки местоположения объекта: </w:t>
      </w:r>
    </w:p>
    <w:p w14:paraId="2D7DA70C" w14:textId="77777777" w:rsidR="006F2D7D" w:rsidRPr="000C326E" w:rsidRDefault="006F2D7D" w:rsidP="00433E78">
      <w:pPr>
        <w:pStyle w:val="1"/>
        <w:numPr>
          <w:ilvl w:val="0"/>
          <w:numId w:val="18"/>
        </w:numPr>
        <w:rPr>
          <w:rFonts w:cs="Times New Roman"/>
          <w:sz w:val="28"/>
          <w:szCs w:val="28"/>
        </w:rPr>
      </w:pPr>
      <w:r w:rsidRPr="000C326E">
        <w:rPr>
          <w:rFonts w:cs="Times New Roman"/>
          <w:sz w:val="28"/>
          <w:szCs w:val="28"/>
        </w:rPr>
        <w:t>«зоновое позиционирование»;</w:t>
      </w:r>
    </w:p>
    <w:p w14:paraId="487E3088" w14:textId="77777777" w:rsidR="006F2D7D" w:rsidRPr="000C326E" w:rsidRDefault="006F2D7D" w:rsidP="00433E78">
      <w:pPr>
        <w:pStyle w:val="1"/>
        <w:numPr>
          <w:ilvl w:val="0"/>
          <w:numId w:val="18"/>
        </w:numPr>
        <w:rPr>
          <w:rFonts w:cs="Times New Roman"/>
          <w:sz w:val="28"/>
          <w:szCs w:val="28"/>
        </w:rPr>
      </w:pPr>
      <w:r w:rsidRPr="000C326E">
        <w:rPr>
          <w:rFonts w:cs="Times New Roman"/>
          <w:sz w:val="28"/>
          <w:szCs w:val="28"/>
        </w:rPr>
        <w:t xml:space="preserve">фильтр частиц с/без использованием информации о перемещении от модуля </w:t>
      </w:r>
      <w:r w:rsidRPr="002D09BD">
        <w:rPr>
          <w:rFonts w:cs="Times New Roman"/>
          <w:sz w:val="28"/>
          <w:szCs w:val="28"/>
          <w:lang w:val="en-US"/>
        </w:rPr>
        <w:t>Sensor</w:t>
      </w:r>
      <w:r w:rsidRPr="00C6263B">
        <w:rPr>
          <w:rFonts w:cs="Times New Roman"/>
          <w:sz w:val="28"/>
          <w:szCs w:val="28"/>
        </w:rPr>
        <w:t xml:space="preserve"> </w:t>
      </w:r>
      <w:r w:rsidRPr="002D09BD">
        <w:rPr>
          <w:rFonts w:cs="Times New Roman"/>
          <w:sz w:val="28"/>
          <w:szCs w:val="28"/>
          <w:lang w:val="en-US"/>
        </w:rPr>
        <w:t>Fusion</w:t>
      </w:r>
      <w:r w:rsidRPr="000C326E">
        <w:rPr>
          <w:rFonts w:cs="Times New Roman"/>
          <w:sz w:val="28"/>
          <w:szCs w:val="28"/>
        </w:rPr>
        <w:t>.</w:t>
      </w:r>
    </w:p>
    <w:p w14:paraId="2C189B96" w14:textId="77777777" w:rsidR="006F2D7D" w:rsidRPr="000C326E" w:rsidRDefault="006F2D7D" w:rsidP="006F2D7D">
      <w:pPr>
        <w:pStyle w:val="af4"/>
        <w:rPr>
          <w:rFonts w:cs="Times New Roman"/>
          <w:sz w:val="28"/>
          <w:szCs w:val="28"/>
        </w:rPr>
      </w:pPr>
      <w:r w:rsidRPr="000C326E">
        <w:rPr>
          <w:rFonts w:cs="Times New Roman"/>
          <w:sz w:val="28"/>
          <w:szCs w:val="28"/>
        </w:rPr>
        <w:t>«Зоновое позиционирование» работает тривиально - местоположением объекта считаются координаты маяка, принимаемый сигнал от которого имеет наибольшую мощность.</w:t>
      </w:r>
    </w:p>
    <w:p w14:paraId="47159C96" w14:textId="77777777" w:rsidR="006F2D7D" w:rsidRPr="000C326E" w:rsidRDefault="006F2D7D" w:rsidP="006F2D7D">
      <w:pPr>
        <w:pStyle w:val="af4"/>
        <w:rPr>
          <w:rFonts w:cs="Times New Roman"/>
          <w:sz w:val="28"/>
          <w:szCs w:val="28"/>
        </w:rPr>
      </w:pPr>
      <w:r w:rsidRPr="000C326E">
        <w:rPr>
          <w:rFonts w:cs="Times New Roman"/>
          <w:sz w:val="28"/>
          <w:szCs w:val="28"/>
        </w:rPr>
        <w:t>Фильтр частиц, в свою очередь, позволяет решить задачу байесовской фильтрации</w:t>
      </w:r>
      <w:r w:rsidRPr="002D09BD">
        <w:rPr>
          <w:rFonts w:cs="Times New Roman"/>
          <w:sz w:val="28"/>
          <w:szCs w:val="28"/>
        </w:rPr>
        <w:t xml:space="preserve"> [1]</w:t>
      </w:r>
      <w:r w:rsidRPr="000C326E">
        <w:rPr>
          <w:rFonts w:cs="Times New Roman"/>
          <w:sz w:val="28"/>
          <w:szCs w:val="28"/>
        </w:rPr>
        <w:t xml:space="preserve"> с использованием системы в виде набора частиц и их весовых коэффициентов. </w:t>
      </w:r>
      <w:r>
        <w:rPr>
          <w:rFonts w:cs="Times New Roman"/>
          <w:sz w:val="28"/>
          <w:szCs w:val="28"/>
        </w:rPr>
        <w:t>К</w:t>
      </w:r>
      <w:r w:rsidRPr="000C326E">
        <w:rPr>
          <w:rFonts w:cs="Times New Roman"/>
          <w:sz w:val="28"/>
          <w:szCs w:val="28"/>
        </w:rPr>
        <w:t>аждая частица</w:t>
      </w:r>
      <w:r>
        <w:rPr>
          <w:rFonts w:cs="Times New Roman"/>
          <w:sz w:val="28"/>
          <w:szCs w:val="28"/>
        </w:rPr>
        <w:t xml:space="preserve"> и её вес представляет некоторое </w:t>
      </w:r>
      <w:r w:rsidRPr="000C326E">
        <w:rPr>
          <w:rFonts w:cs="Times New Roman"/>
          <w:sz w:val="28"/>
          <w:szCs w:val="28"/>
        </w:rPr>
        <w:t>состояни</w:t>
      </w:r>
      <w:r>
        <w:rPr>
          <w:rFonts w:cs="Times New Roman"/>
          <w:sz w:val="28"/>
          <w:szCs w:val="28"/>
        </w:rPr>
        <w:t>е</w:t>
      </w:r>
      <w:r w:rsidRPr="000C326E">
        <w:rPr>
          <w:rFonts w:cs="Times New Roman"/>
          <w:sz w:val="28"/>
          <w:szCs w:val="28"/>
        </w:rPr>
        <w:t xml:space="preserve"> системы</w:t>
      </w:r>
      <w:r>
        <w:rPr>
          <w:rFonts w:cs="Times New Roman"/>
          <w:sz w:val="28"/>
          <w:szCs w:val="28"/>
        </w:rPr>
        <w:t>, а</w:t>
      </w:r>
      <w:r w:rsidRPr="000C326E">
        <w:rPr>
          <w:rFonts w:cs="Times New Roman"/>
          <w:sz w:val="28"/>
          <w:szCs w:val="28"/>
        </w:rPr>
        <w:t xml:space="preserve"> изменение ее значений подчиняется </w:t>
      </w:r>
      <w:r>
        <w:rPr>
          <w:rFonts w:cs="Times New Roman"/>
          <w:sz w:val="28"/>
          <w:szCs w:val="28"/>
        </w:rPr>
        <w:t>динамической модели системы</w:t>
      </w:r>
      <w:r w:rsidRPr="000C326E">
        <w:rPr>
          <w:rFonts w:cs="Times New Roman"/>
          <w:sz w:val="28"/>
          <w:szCs w:val="28"/>
        </w:rPr>
        <w:t xml:space="preserve">. Для расчета </w:t>
      </w:r>
      <w:r>
        <w:rPr>
          <w:rFonts w:cs="Times New Roman"/>
          <w:sz w:val="28"/>
          <w:szCs w:val="28"/>
        </w:rPr>
        <w:t>местоположения</w:t>
      </w:r>
      <w:r w:rsidRPr="000C326E">
        <w:rPr>
          <w:rFonts w:cs="Times New Roman"/>
          <w:sz w:val="28"/>
          <w:szCs w:val="28"/>
        </w:rPr>
        <w:t xml:space="preserve"> </w:t>
      </w:r>
      <w:r>
        <w:rPr>
          <w:rFonts w:cs="Times New Roman"/>
          <w:sz w:val="28"/>
          <w:szCs w:val="28"/>
        </w:rPr>
        <w:t xml:space="preserve">могут быть использованы </w:t>
      </w:r>
      <w:r w:rsidRPr="000C326E">
        <w:rPr>
          <w:rFonts w:cs="Times New Roman"/>
          <w:sz w:val="28"/>
          <w:szCs w:val="28"/>
        </w:rPr>
        <w:t>следующ</w:t>
      </w:r>
      <w:r>
        <w:rPr>
          <w:rFonts w:cs="Times New Roman"/>
          <w:sz w:val="28"/>
          <w:szCs w:val="28"/>
        </w:rPr>
        <w:t>ие</w:t>
      </w:r>
      <w:r w:rsidRPr="000C326E">
        <w:rPr>
          <w:rFonts w:cs="Times New Roman"/>
          <w:sz w:val="28"/>
          <w:szCs w:val="28"/>
        </w:rPr>
        <w:t xml:space="preserve"> и</w:t>
      </w:r>
      <w:r>
        <w:rPr>
          <w:rFonts w:cs="Times New Roman"/>
          <w:sz w:val="28"/>
          <w:szCs w:val="28"/>
        </w:rPr>
        <w:t>змерения</w:t>
      </w:r>
      <w:r w:rsidRPr="000C326E">
        <w:rPr>
          <w:rFonts w:cs="Times New Roman"/>
          <w:sz w:val="28"/>
          <w:szCs w:val="28"/>
        </w:rPr>
        <w:t xml:space="preserve">: </w:t>
      </w:r>
    </w:p>
    <w:p w14:paraId="23251131" w14:textId="77777777" w:rsidR="006F2D7D" w:rsidRPr="000C326E" w:rsidRDefault="006F2D7D" w:rsidP="00433E78">
      <w:pPr>
        <w:pStyle w:val="1"/>
        <w:numPr>
          <w:ilvl w:val="0"/>
          <w:numId w:val="19"/>
        </w:numPr>
        <w:rPr>
          <w:rFonts w:cs="Times New Roman"/>
          <w:sz w:val="28"/>
          <w:szCs w:val="28"/>
        </w:rPr>
      </w:pPr>
      <w:bookmarkStart w:id="38" w:name="_b4zti38t0tuw" w:colFirst="0" w:colLast="0"/>
      <w:bookmarkEnd w:id="38"/>
      <w:r w:rsidRPr="000C326E">
        <w:rPr>
          <w:rFonts w:cs="Times New Roman"/>
          <w:sz w:val="28"/>
          <w:szCs w:val="28"/>
        </w:rPr>
        <w:t xml:space="preserve">карта </w:t>
      </w:r>
      <w:r>
        <w:rPr>
          <w:rFonts w:cs="Times New Roman"/>
          <w:sz w:val="28"/>
          <w:szCs w:val="28"/>
        </w:rPr>
        <w:t>помещения</w:t>
      </w:r>
      <w:r w:rsidRPr="000C326E">
        <w:rPr>
          <w:rFonts w:cs="Times New Roman"/>
          <w:sz w:val="28"/>
          <w:szCs w:val="28"/>
        </w:rPr>
        <w:t>;</w:t>
      </w:r>
    </w:p>
    <w:p w14:paraId="60115173" w14:textId="77777777" w:rsidR="006F2D7D" w:rsidRPr="000C326E" w:rsidRDefault="006F2D7D" w:rsidP="006F2D7D">
      <w:pPr>
        <w:pStyle w:val="1"/>
        <w:rPr>
          <w:rFonts w:cs="Times New Roman"/>
          <w:sz w:val="28"/>
          <w:szCs w:val="28"/>
        </w:rPr>
      </w:pPr>
      <w:bookmarkStart w:id="39" w:name="_6v392lm8u996" w:colFirst="0" w:colLast="0"/>
      <w:bookmarkStart w:id="40" w:name="_btnvaz92cz9a" w:colFirst="0" w:colLast="0"/>
      <w:bookmarkEnd w:id="39"/>
      <w:bookmarkEnd w:id="40"/>
      <w:r>
        <w:rPr>
          <w:rFonts w:cs="Times New Roman"/>
          <w:sz w:val="28"/>
          <w:szCs w:val="28"/>
          <w:lang w:val="en-US"/>
        </w:rPr>
        <w:t>RSSI</w:t>
      </w:r>
      <w:r w:rsidRPr="00C6263B">
        <w:rPr>
          <w:rFonts w:cs="Times New Roman"/>
          <w:sz w:val="28"/>
          <w:szCs w:val="28"/>
        </w:rPr>
        <w:t xml:space="preserve"> </w:t>
      </w:r>
      <w:r>
        <w:rPr>
          <w:rFonts w:cs="Times New Roman"/>
          <w:sz w:val="28"/>
          <w:szCs w:val="28"/>
        </w:rPr>
        <w:t xml:space="preserve">или </w:t>
      </w:r>
      <w:r>
        <w:rPr>
          <w:rFonts w:cs="Times New Roman"/>
          <w:sz w:val="28"/>
          <w:szCs w:val="28"/>
          <w:lang w:val="en-US"/>
        </w:rPr>
        <w:t>RTT</w:t>
      </w:r>
      <w:r w:rsidRPr="00C6263B">
        <w:rPr>
          <w:rFonts w:cs="Times New Roman"/>
          <w:sz w:val="28"/>
          <w:szCs w:val="28"/>
        </w:rPr>
        <w:t xml:space="preserve"> </w:t>
      </w:r>
      <w:r w:rsidRPr="000C326E">
        <w:rPr>
          <w:rFonts w:cs="Times New Roman"/>
          <w:sz w:val="28"/>
          <w:szCs w:val="28"/>
        </w:rPr>
        <w:t>измерен</w:t>
      </w:r>
      <w:r>
        <w:rPr>
          <w:rFonts w:cs="Times New Roman"/>
          <w:sz w:val="28"/>
          <w:szCs w:val="28"/>
        </w:rPr>
        <w:t>ия от излучателей, положение которых известно</w:t>
      </w:r>
      <w:r w:rsidRPr="000C326E">
        <w:rPr>
          <w:rFonts w:cs="Times New Roman"/>
          <w:sz w:val="28"/>
          <w:szCs w:val="28"/>
        </w:rPr>
        <w:t>;</w:t>
      </w:r>
    </w:p>
    <w:p w14:paraId="136EA204" w14:textId="77777777" w:rsidR="006F2D7D" w:rsidRPr="000C326E" w:rsidRDefault="006F2D7D" w:rsidP="006F2D7D">
      <w:pPr>
        <w:pStyle w:val="1"/>
        <w:rPr>
          <w:rFonts w:cs="Times New Roman"/>
          <w:sz w:val="28"/>
          <w:szCs w:val="28"/>
        </w:rPr>
      </w:pPr>
      <w:bookmarkStart w:id="41" w:name="_osqj2qt37dtv" w:colFirst="0" w:colLast="0"/>
      <w:bookmarkEnd w:id="41"/>
      <w:r w:rsidRPr="000C326E">
        <w:rPr>
          <w:rFonts w:cs="Times New Roman"/>
          <w:sz w:val="28"/>
          <w:szCs w:val="28"/>
        </w:rPr>
        <w:lastRenderedPageBreak/>
        <w:t xml:space="preserve">данные модуля </w:t>
      </w:r>
      <w:r w:rsidRPr="002D09BD">
        <w:rPr>
          <w:rFonts w:cs="Times New Roman"/>
          <w:sz w:val="28"/>
          <w:szCs w:val="28"/>
          <w:lang w:val="en-US"/>
        </w:rPr>
        <w:t>Sensor Fusion</w:t>
      </w:r>
      <w:r w:rsidRPr="000C326E">
        <w:rPr>
          <w:rFonts w:cs="Times New Roman"/>
          <w:sz w:val="28"/>
          <w:szCs w:val="28"/>
        </w:rPr>
        <w:t>.</w:t>
      </w:r>
    </w:p>
    <w:p w14:paraId="164A22E3" w14:textId="77777777" w:rsidR="006F2D7D" w:rsidRDefault="006F2D7D" w:rsidP="006F2D7D">
      <w:pPr>
        <w:pStyle w:val="af4"/>
        <w:rPr>
          <w:rFonts w:cs="Times New Roman"/>
          <w:sz w:val="28"/>
          <w:szCs w:val="28"/>
          <w:highlight w:val="white"/>
        </w:rPr>
      </w:pPr>
      <w:r>
        <w:rPr>
          <w:rFonts w:cs="Times New Roman"/>
          <w:sz w:val="28"/>
          <w:szCs w:val="28"/>
          <w:highlight w:val="white"/>
        </w:rPr>
        <w:t>Фильтр частиц использует следующие сущности при своей работе</w:t>
      </w:r>
      <w:r w:rsidRPr="00D82A05">
        <w:rPr>
          <w:rFonts w:cs="Times New Roman"/>
          <w:sz w:val="28"/>
          <w:szCs w:val="28"/>
          <w:highlight w:val="white"/>
        </w:rPr>
        <w:t xml:space="preserve"> [1]</w:t>
      </w:r>
      <w:r>
        <w:rPr>
          <w:rFonts w:cs="Times New Roman"/>
          <w:sz w:val="28"/>
          <w:szCs w:val="28"/>
          <w:highlight w:val="white"/>
        </w:rPr>
        <w:t>:</w:t>
      </w:r>
    </w:p>
    <w:p w14:paraId="3529111E" w14:textId="10EB9E09" w:rsidR="006F2D7D" w:rsidRDefault="006F2D7D" w:rsidP="006F2D7D">
      <w:pPr>
        <w:pStyle w:val="af4"/>
        <w:ind w:firstLine="0"/>
        <w:rPr>
          <w:rFonts w:cs="Times New Roman"/>
          <w:sz w:val="28"/>
          <w:szCs w:val="28"/>
          <w:highlight w:val="white"/>
        </w:rPr>
      </w:pPr>
      <w:r>
        <w:rPr>
          <w:rFonts w:cs="Times New Roman"/>
          <w:sz w:val="28"/>
          <w:szCs w:val="28"/>
          <w:highlight w:val="white"/>
        </w:rPr>
        <w:t xml:space="preserve">- </w:t>
      </w:r>
      <w:r w:rsidRPr="000C326E">
        <w:rPr>
          <w:rFonts w:cs="Times New Roman"/>
          <w:sz w:val="28"/>
          <w:szCs w:val="28"/>
          <w:highlight w:val="white"/>
        </w:rPr>
        <w:t xml:space="preserve">В момент времени </w:t>
      </w:r>
      <w:r w:rsidRPr="000C326E">
        <w:rPr>
          <w:rFonts w:cs="Times New Roman"/>
          <w:i/>
          <w:sz w:val="28"/>
          <w:szCs w:val="28"/>
          <w:highlight w:val="white"/>
        </w:rPr>
        <w:t>t</w:t>
      </w:r>
      <w:r w:rsidRPr="000C326E">
        <w:rPr>
          <w:rFonts w:cs="Times New Roman"/>
          <w:sz w:val="28"/>
          <w:szCs w:val="28"/>
          <w:highlight w:val="white"/>
        </w:rPr>
        <w:t xml:space="preserve"> состояние системы характеризуется набором Ω</w:t>
      </w:r>
      <w:r w:rsidRPr="000C326E">
        <w:rPr>
          <w:rFonts w:cs="Times New Roman"/>
          <w:i/>
          <w:sz w:val="28"/>
          <w:szCs w:val="28"/>
          <w:highlight w:val="white"/>
        </w:rPr>
        <w:t>ₜ</w:t>
      </w:r>
      <w:r w:rsidRPr="000C326E">
        <w:rPr>
          <w:rFonts w:cs="Times New Roman"/>
          <w:sz w:val="28"/>
          <w:szCs w:val="28"/>
          <w:highlight w:val="white"/>
        </w:rPr>
        <w:t xml:space="preserve"> из </w:t>
      </w:r>
      <w:r w:rsidRPr="000C326E">
        <w:rPr>
          <w:rFonts w:cs="Times New Roman"/>
          <w:i/>
          <w:sz w:val="28"/>
          <w:szCs w:val="28"/>
          <w:highlight w:val="white"/>
        </w:rPr>
        <w:t>N</w:t>
      </w:r>
      <w:r w:rsidRPr="000C326E">
        <w:rPr>
          <w:rFonts w:cs="Times New Roman"/>
          <w:sz w:val="28"/>
          <w:szCs w:val="28"/>
          <w:highlight w:val="white"/>
        </w:rPr>
        <w:t xml:space="preserve"> частиц {</w:t>
      </w:r>
      <m:oMath>
        <m:sSubSup>
          <m:sSubSupPr>
            <m:ctrlPr>
              <w:rPr>
                <w:rFonts w:ascii="Cambria Math" w:hAnsi="Cambria Math" w:cs="Times New Roman"/>
                <w:i/>
                <w:sz w:val="28"/>
                <w:szCs w:val="28"/>
                <w:highlight w:val="white"/>
              </w:rPr>
            </m:ctrlPr>
          </m:sSubSupPr>
          <m:e>
            <m:r>
              <w:rPr>
                <w:rFonts w:ascii="Cambria Math" w:hAnsi="Cambria Math" w:cs="Times New Roman"/>
                <w:sz w:val="28"/>
                <w:szCs w:val="28"/>
                <w:highlight w:val="white"/>
              </w:rPr>
              <m:t>x</m:t>
            </m:r>
          </m:e>
          <m:sub>
            <m:r>
              <w:rPr>
                <w:rFonts w:ascii="Cambria Math" w:hAnsi="Cambria Math" w:cs="Times New Roman"/>
                <w:sz w:val="28"/>
                <w:szCs w:val="28"/>
                <w:highlight w:val="white"/>
              </w:rPr>
              <m:t>t</m:t>
            </m:r>
          </m:sub>
          <m:sup>
            <m:r>
              <w:rPr>
                <w:rFonts w:ascii="Cambria Math" w:hAnsi="Cambria Math" w:cs="Times New Roman"/>
                <w:sz w:val="28"/>
                <w:szCs w:val="28"/>
                <w:highlight w:val="white"/>
              </w:rPr>
              <m:t>(i)</m:t>
            </m:r>
          </m:sup>
        </m:sSubSup>
      </m:oMath>
      <w:r w:rsidRPr="000C326E">
        <w:rPr>
          <w:rFonts w:cs="Times New Roman"/>
          <w:sz w:val="28"/>
          <w:szCs w:val="28"/>
          <w:highlight w:val="white"/>
        </w:rPr>
        <w:t xml:space="preserve">, </w:t>
      </w:r>
      <w:r w:rsidRPr="000C326E">
        <w:rPr>
          <w:rFonts w:cs="Times New Roman"/>
          <w:i/>
          <w:sz w:val="28"/>
          <w:szCs w:val="28"/>
          <w:highlight w:val="white"/>
        </w:rPr>
        <w:t>i</w:t>
      </w:r>
      <w:r w:rsidRPr="000C326E">
        <w:rPr>
          <w:rFonts w:cs="Times New Roman"/>
          <w:sz w:val="28"/>
          <w:szCs w:val="28"/>
          <w:highlight w:val="white"/>
        </w:rPr>
        <w:t xml:space="preserve"> = 1,...,</w:t>
      </w:r>
      <w:r w:rsidR="00777827">
        <w:rPr>
          <w:rFonts w:cs="Times New Roman"/>
          <w:sz w:val="28"/>
          <w:szCs w:val="28"/>
          <w:highlight w:val="white"/>
        </w:rPr>
        <w:t xml:space="preserve"> </w:t>
      </w:r>
      <w:r w:rsidRPr="000C326E">
        <w:rPr>
          <w:rFonts w:cs="Times New Roman"/>
          <w:i/>
          <w:sz w:val="28"/>
          <w:szCs w:val="28"/>
          <w:highlight w:val="white"/>
        </w:rPr>
        <w:t>N</w:t>
      </w:r>
      <w:r w:rsidRPr="000C326E">
        <w:rPr>
          <w:rFonts w:cs="Times New Roman"/>
          <w:sz w:val="28"/>
          <w:szCs w:val="28"/>
          <w:highlight w:val="white"/>
        </w:rPr>
        <w:t>} с весами {</w:t>
      </w:r>
      <m:oMath>
        <m:sSubSup>
          <m:sSubSupPr>
            <m:ctrlPr>
              <w:rPr>
                <w:rFonts w:ascii="Cambria Math" w:hAnsi="Cambria Math" w:cs="Times New Roman"/>
                <w:i/>
                <w:sz w:val="28"/>
                <w:szCs w:val="28"/>
                <w:highlight w:val="white"/>
              </w:rPr>
            </m:ctrlPr>
          </m:sSubSupPr>
          <m:e>
            <m:r>
              <m:rPr>
                <m:scr m:val="script"/>
              </m:rPr>
              <w:rPr>
                <w:rFonts w:ascii="Cambria Math" w:hAnsi="Cambria Math" w:cs="Times New Roman"/>
                <w:sz w:val="28"/>
                <w:szCs w:val="28"/>
                <w:highlight w:val="white"/>
              </w:rPr>
              <m:t>w</m:t>
            </m:r>
          </m:e>
          <m:sub>
            <m:r>
              <w:rPr>
                <w:rFonts w:ascii="Cambria Math" w:hAnsi="Cambria Math" w:cs="Times New Roman"/>
                <w:sz w:val="28"/>
                <w:szCs w:val="28"/>
                <w:highlight w:val="white"/>
              </w:rPr>
              <m:t>t</m:t>
            </m:r>
          </m:sub>
          <m:sup>
            <m:r>
              <w:rPr>
                <w:rFonts w:ascii="Cambria Math" w:hAnsi="Cambria Math" w:cs="Times New Roman"/>
                <w:sz w:val="28"/>
                <w:szCs w:val="28"/>
                <w:highlight w:val="white"/>
              </w:rPr>
              <m:t>(i)</m:t>
            </m:r>
          </m:sup>
        </m:sSubSup>
      </m:oMath>
      <w:r w:rsidRPr="000C326E">
        <w:rPr>
          <w:rFonts w:cs="Times New Roman"/>
          <w:sz w:val="28"/>
          <w:szCs w:val="28"/>
          <w:highlight w:val="white"/>
        </w:rPr>
        <w:t xml:space="preserve">, </w:t>
      </w:r>
      <w:r w:rsidRPr="000C326E">
        <w:rPr>
          <w:rFonts w:cs="Times New Roman"/>
          <w:i/>
          <w:sz w:val="28"/>
          <w:szCs w:val="28"/>
          <w:highlight w:val="white"/>
        </w:rPr>
        <w:t>i</w:t>
      </w:r>
      <w:r w:rsidRPr="000C326E">
        <w:rPr>
          <w:rFonts w:cs="Times New Roman"/>
          <w:sz w:val="28"/>
          <w:szCs w:val="28"/>
          <w:highlight w:val="white"/>
        </w:rPr>
        <w:t xml:space="preserve"> = 1,...,</w:t>
      </w:r>
      <w:r w:rsidRPr="000C326E">
        <w:rPr>
          <w:rFonts w:cs="Times New Roman"/>
          <w:i/>
          <w:sz w:val="28"/>
          <w:szCs w:val="28"/>
          <w:highlight w:val="white"/>
        </w:rPr>
        <w:t>N</w:t>
      </w:r>
      <w:r w:rsidRPr="000C326E">
        <w:rPr>
          <w:rFonts w:cs="Times New Roman"/>
          <w:sz w:val="28"/>
          <w:szCs w:val="28"/>
          <w:highlight w:val="white"/>
        </w:rPr>
        <w:t xml:space="preserve">}. </w:t>
      </w:r>
    </w:p>
    <w:p w14:paraId="03827DA6" w14:textId="77777777" w:rsidR="006F2D7D" w:rsidRDefault="006F2D7D" w:rsidP="006F2D7D">
      <w:pPr>
        <w:pStyle w:val="af4"/>
        <w:ind w:firstLine="0"/>
        <w:rPr>
          <w:rFonts w:cs="Times New Roman"/>
          <w:sz w:val="28"/>
          <w:szCs w:val="28"/>
          <w:highlight w:val="white"/>
        </w:rPr>
      </w:pPr>
      <w:r>
        <w:rPr>
          <w:rFonts w:cs="Times New Roman"/>
          <w:sz w:val="28"/>
          <w:szCs w:val="28"/>
          <w:highlight w:val="white"/>
        </w:rPr>
        <w:t xml:space="preserve">- </w:t>
      </w:r>
      <w:r w:rsidRPr="000C326E">
        <w:rPr>
          <w:rFonts w:cs="Times New Roman"/>
          <w:sz w:val="28"/>
          <w:szCs w:val="28"/>
          <w:highlight w:val="white"/>
        </w:rPr>
        <w:t xml:space="preserve">Каждая частица </w:t>
      </w:r>
      <m:oMath>
        <m:sSubSup>
          <m:sSubSupPr>
            <m:ctrlPr>
              <w:rPr>
                <w:rFonts w:ascii="Cambria Math" w:hAnsi="Cambria Math" w:cs="Times New Roman"/>
                <w:i/>
                <w:sz w:val="28"/>
                <w:szCs w:val="28"/>
                <w:highlight w:val="white"/>
              </w:rPr>
            </m:ctrlPr>
          </m:sSubSupPr>
          <m:e>
            <m:r>
              <w:rPr>
                <w:rFonts w:ascii="Cambria Math" w:hAnsi="Cambria Math" w:cs="Times New Roman"/>
                <w:sz w:val="28"/>
                <w:szCs w:val="28"/>
                <w:highlight w:val="white"/>
              </w:rPr>
              <m:t>x</m:t>
            </m:r>
          </m:e>
          <m:sub>
            <m:r>
              <w:rPr>
                <w:rFonts w:ascii="Cambria Math" w:hAnsi="Cambria Math" w:cs="Times New Roman"/>
                <w:sz w:val="28"/>
                <w:szCs w:val="28"/>
                <w:highlight w:val="white"/>
              </w:rPr>
              <m:t>t</m:t>
            </m:r>
          </m:sub>
          <m:sup>
            <m:r>
              <w:rPr>
                <w:rFonts w:ascii="Cambria Math" w:hAnsi="Cambria Math" w:cs="Times New Roman"/>
                <w:sz w:val="28"/>
                <w:szCs w:val="28"/>
                <w:highlight w:val="white"/>
              </w:rPr>
              <m:t>(i)</m:t>
            </m:r>
          </m:sup>
        </m:sSubSup>
      </m:oMath>
      <w:r w:rsidRPr="000C326E">
        <w:rPr>
          <w:rFonts w:cs="Times New Roman"/>
          <w:sz w:val="28"/>
          <w:szCs w:val="28"/>
          <w:highlight w:val="white"/>
        </w:rPr>
        <w:t xml:space="preserve">описывается координатами на плоскости </w:t>
      </w:r>
      <m:oMath>
        <m:sSubSup>
          <m:sSubSupPr>
            <m:ctrlPr>
              <w:rPr>
                <w:rFonts w:ascii="Cambria Math" w:hAnsi="Cambria Math" w:cs="Times New Roman"/>
                <w:i/>
                <w:sz w:val="28"/>
                <w:szCs w:val="28"/>
                <w:highlight w:val="white"/>
              </w:rPr>
            </m:ctrlPr>
          </m:sSubSupPr>
          <m:e>
            <m:r>
              <w:rPr>
                <w:rFonts w:ascii="Cambria Math" w:hAnsi="Cambria Math" w:cs="Times New Roman"/>
                <w:sz w:val="28"/>
                <w:szCs w:val="28"/>
                <w:highlight w:val="white"/>
              </w:rPr>
              <m:t>x</m:t>
            </m:r>
          </m:e>
          <m:sub>
            <m:r>
              <w:rPr>
                <w:rFonts w:ascii="Cambria Math" w:hAnsi="Cambria Math" w:cs="Times New Roman"/>
                <w:sz w:val="28"/>
                <w:szCs w:val="28"/>
                <w:highlight w:val="white"/>
              </w:rPr>
              <m:t>t</m:t>
            </m:r>
          </m:sub>
          <m:sup>
            <m:r>
              <w:rPr>
                <w:rFonts w:ascii="Cambria Math" w:hAnsi="Cambria Math" w:cs="Times New Roman"/>
                <w:sz w:val="28"/>
                <w:szCs w:val="28"/>
                <w:highlight w:val="white"/>
              </w:rPr>
              <m:t>(i)</m:t>
            </m:r>
          </m:sup>
        </m:sSubSup>
      </m:oMath>
      <w:r w:rsidRPr="000C326E">
        <w:rPr>
          <w:rFonts w:cs="Times New Roman"/>
          <w:i/>
          <w:sz w:val="28"/>
          <w:szCs w:val="28"/>
          <w:highlight w:val="white"/>
        </w:rPr>
        <w:t>,</w:t>
      </w:r>
      <m:oMath>
        <m:sSubSup>
          <m:sSubSupPr>
            <m:ctrlPr>
              <w:rPr>
                <w:rFonts w:ascii="Cambria Math" w:hAnsi="Cambria Math" w:cs="Times New Roman"/>
                <w:i/>
                <w:sz w:val="28"/>
                <w:szCs w:val="28"/>
                <w:highlight w:val="white"/>
              </w:rPr>
            </m:ctrlPr>
          </m:sSubSupPr>
          <m:e>
            <m:r>
              <w:rPr>
                <w:rFonts w:ascii="Cambria Math" w:hAnsi="Cambria Math" w:cs="Times New Roman"/>
                <w:sz w:val="28"/>
                <w:szCs w:val="28"/>
                <w:highlight w:val="white"/>
              </w:rPr>
              <m:t>y</m:t>
            </m:r>
          </m:e>
          <m:sub>
            <m:r>
              <w:rPr>
                <w:rFonts w:ascii="Cambria Math" w:hAnsi="Cambria Math" w:cs="Times New Roman"/>
                <w:sz w:val="28"/>
                <w:szCs w:val="28"/>
                <w:highlight w:val="white"/>
              </w:rPr>
              <m:t>t</m:t>
            </m:r>
          </m:sub>
          <m:sup>
            <m:r>
              <w:rPr>
                <w:rFonts w:ascii="Cambria Math" w:hAnsi="Cambria Math" w:cs="Times New Roman"/>
                <w:sz w:val="28"/>
                <w:szCs w:val="28"/>
                <w:highlight w:val="white"/>
              </w:rPr>
              <m:t>(i)</m:t>
            </m:r>
          </m:sup>
        </m:sSubSup>
      </m:oMath>
      <w:r w:rsidRPr="000C326E">
        <w:rPr>
          <w:rFonts w:cs="Times New Roman"/>
          <w:sz w:val="28"/>
          <w:szCs w:val="28"/>
          <w:highlight w:val="white"/>
        </w:rPr>
        <w:t>и углом</w:t>
      </w:r>
      <m:oMath>
        <m:sSubSup>
          <m:sSubSupPr>
            <m:ctrlPr>
              <w:rPr>
                <w:rFonts w:ascii="Cambria Math" w:hAnsi="Cambria Math" w:cs="Times New Roman"/>
                <w:i/>
                <w:sz w:val="28"/>
                <w:szCs w:val="28"/>
                <w:highlight w:val="white"/>
              </w:rPr>
            </m:ctrlPr>
          </m:sSubSupPr>
          <m:e>
            <m:r>
              <w:rPr>
                <w:rFonts w:ascii="Cambria Math" w:hAnsi="Cambria Math" w:cs="Times New Roman"/>
                <w:sz w:val="28"/>
                <w:szCs w:val="28"/>
                <w:highlight w:val="white"/>
              </w:rPr>
              <m:t xml:space="preserve"> θ</m:t>
            </m:r>
          </m:e>
          <m:sub>
            <m:r>
              <w:rPr>
                <w:rFonts w:ascii="Cambria Math" w:hAnsi="Cambria Math" w:cs="Times New Roman"/>
                <w:sz w:val="28"/>
                <w:szCs w:val="28"/>
                <w:highlight w:val="white"/>
              </w:rPr>
              <m:t>t</m:t>
            </m:r>
          </m:sub>
          <m:sup>
            <m:r>
              <w:rPr>
                <w:rFonts w:ascii="Cambria Math" w:hAnsi="Cambria Math" w:cs="Times New Roman"/>
                <w:sz w:val="28"/>
                <w:szCs w:val="28"/>
                <w:highlight w:val="white"/>
              </w:rPr>
              <m:t>(i)</m:t>
            </m:r>
          </m:sup>
        </m:sSubSup>
      </m:oMath>
      <w:r w:rsidRPr="000C326E">
        <w:rPr>
          <w:rFonts w:cs="Times New Roman"/>
          <w:sz w:val="28"/>
          <w:szCs w:val="28"/>
          <w:highlight w:val="white"/>
        </w:rPr>
        <w:t>, обозначающим направление движения</w:t>
      </w:r>
      <w:r>
        <w:rPr>
          <w:rFonts w:cs="Times New Roman"/>
          <w:sz w:val="28"/>
          <w:szCs w:val="28"/>
          <w:highlight w:val="white"/>
        </w:rPr>
        <w:t xml:space="preserve"> объекта</w:t>
      </w:r>
      <w:r w:rsidRPr="000C326E">
        <w:rPr>
          <w:rFonts w:cs="Times New Roman"/>
          <w:sz w:val="28"/>
          <w:szCs w:val="28"/>
          <w:highlight w:val="white"/>
        </w:rPr>
        <w:t xml:space="preserve">. </w:t>
      </w:r>
    </w:p>
    <w:p w14:paraId="401B034D" w14:textId="77777777" w:rsidR="006F2D7D" w:rsidRDefault="006F2D7D" w:rsidP="006F2D7D">
      <w:pPr>
        <w:pStyle w:val="af4"/>
        <w:ind w:firstLine="0"/>
        <w:rPr>
          <w:rFonts w:cs="Times New Roman"/>
          <w:sz w:val="28"/>
          <w:szCs w:val="28"/>
          <w:highlight w:val="white"/>
        </w:rPr>
      </w:pPr>
      <w:r>
        <w:rPr>
          <w:rFonts w:cs="Times New Roman"/>
          <w:sz w:val="28"/>
          <w:szCs w:val="28"/>
          <w:highlight w:val="white"/>
        </w:rPr>
        <w:t>- Управление или воздействие на частицу</w:t>
      </w:r>
      <w:r w:rsidRPr="000C326E">
        <w:rPr>
          <w:rFonts w:cs="Times New Roman"/>
          <w:sz w:val="28"/>
          <w:szCs w:val="28"/>
          <w:highlight w:val="white"/>
        </w:rPr>
        <w:t xml:space="preserve"> u</w:t>
      </w:r>
      <w:r w:rsidRPr="000C326E">
        <w:rPr>
          <w:rFonts w:cs="Times New Roman"/>
          <w:i/>
          <w:sz w:val="28"/>
          <w:szCs w:val="28"/>
          <w:highlight w:val="white"/>
        </w:rPr>
        <w:t>ₜ</w:t>
      </w:r>
      <w:r w:rsidRPr="000C326E">
        <w:rPr>
          <w:rFonts w:cs="Times New Roman"/>
          <w:sz w:val="28"/>
          <w:szCs w:val="28"/>
          <w:highlight w:val="white"/>
        </w:rPr>
        <w:t xml:space="preserve"> </w:t>
      </w:r>
      <w:r>
        <w:rPr>
          <w:rFonts w:cs="Times New Roman"/>
          <w:sz w:val="28"/>
          <w:szCs w:val="28"/>
          <w:highlight w:val="white"/>
        </w:rPr>
        <w:t xml:space="preserve">предоставляется </w:t>
      </w:r>
      <w:r w:rsidRPr="000C326E">
        <w:rPr>
          <w:rFonts w:cs="Times New Roman"/>
          <w:sz w:val="28"/>
          <w:szCs w:val="28"/>
          <w:highlight w:val="white"/>
        </w:rPr>
        <w:t>модул</w:t>
      </w:r>
      <w:r>
        <w:rPr>
          <w:rFonts w:cs="Times New Roman"/>
          <w:sz w:val="28"/>
          <w:szCs w:val="28"/>
          <w:highlight w:val="white"/>
        </w:rPr>
        <w:t>ем</w:t>
      </w:r>
      <w:r w:rsidRPr="000C326E">
        <w:rPr>
          <w:rFonts w:cs="Times New Roman"/>
          <w:sz w:val="28"/>
          <w:szCs w:val="28"/>
          <w:highlight w:val="white"/>
        </w:rPr>
        <w:t xml:space="preserve"> определения траектории. Данные измерения представлены в виде набора из </w:t>
      </w:r>
      <w:r>
        <w:rPr>
          <w:rFonts w:cs="Times New Roman"/>
          <w:sz w:val="28"/>
          <w:szCs w:val="28"/>
          <w:highlight w:val="white"/>
        </w:rPr>
        <w:t>смещений (длин)</w:t>
      </w:r>
      <w:r w:rsidRPr="000C326E">
        <w:rPr>
          <w:rFonts w:cs="Times New Roman"/>
          <w:sz w:val="28"/>
          <w:szCs w:val="28"/>
          <w:highlight w:val="white"/>
        </w:rPr>
        <w:t xml:space="preserve"> {</w:t>
      </w:r>
      <w:r w:rsidRPr="000C326E">
        <w:rPr>
          <w:rFonts w:cs="Times New Roman"/>
          <w:i/>
          <w:sz w:val="28"/>
          <w:szCs w:val="28"/>
          <w:highlight w:val="white"/>
        </w:rPr>
        <w:t>lⱼ</w:t>
      </w:r>
      <w:r w:rsidRPr="000C326E">
        <w:rPr>
          <w:rFonts w:cs="Times New Roman"/>
          <w:sz w:val="28"/>
          <w:szCs w:val="28"/>
          <w:highlight w:val="white"/>
        </w:rPr>
        <w:t xml:space="preserve">, </w:t>
      </w:r>
      <w:r w:rsidRPr="000C326E">
        <w:rPr>
          <w:rFonts w:cs="Times New Roman"/>
          <w:i/>
          <w:sz w:val="28"/>
          <w:szCs w:val="28"/>
          <w:highlight w:val="white"/>
        </w:rPr>
        <w:t>j</w:t>
      </w:r>
      <w:r w:rsidRPr="000C326E">
        <w:rPr>
          <w:rFonts w:cs="Times New Roman"/>
          <w:sz w:val="28"/>
          <w:szCs w:val="28"/>
          <w:highlight w:val="white"/>
        </w:rPr>
        <w:t xml:space="preserve"> = 1,...,</w:t>
      </w:r>
      <w:r w:rsidRPr="000C326E">
        <w:rPr>
          <w:rFonts w:cs="Times New Roman"/>
          <w:i/>
          <w:sz w:val="28"/>
          <w:szCs w:val="28"/>
          <w:highlight w:val="white"/>
        </w:rPr>
        <w:t>J</w:t>
      </w:r>
      <w:r w:rsidRPr="000C326E">
        <w:rPr>
          <w:rFonts w:cs="Times New Roman"/>
          <w:sz w:val="28"/>
          <w:szCs w:val="28"/>
          <w:highlight w:val="white"/>
        </w:rPr>
        <w:t xml:space="preserve">} и </w:t>
      </w:r>
      <w:r>
        <w:rPr>
          <w:rFonts w:cs="Times New Roman"/>
          <w:sz w:val="28"/>
          <w:szCs w:val="28"/>
          <w:highlight w:val="white"/>
        </w:rPr>
        <w:t>направлений смещения</w:t>
      </w:r>
      <w:r w:rsidRPr="000C326E">
        <w:rPr>
          <w:rFonts w:cs="Times New Roman"/>
          <w:sz w:val="28"/>
          <w:szCs w:val="28"/>
          <w:highlight w:val="white"/>
        </w:rPr>
        <w:t xml:space="preserve"> {</w:t>
      </w:r>
      <w:r w:rsidRPr="000C326E">
        <w:rPr>
          <w:rFonts w:ascii="Cambria Math" w:hAnsi="Cambria Math" w:cs="Cambria Math"/>
          <w:i/>
          <w:sz w:val="28"/>
          <w:szCs w:val="28"/>
          <w:highlight w:val="white"/>
        </w:rPr>
        <w:t>𝛼</w:t>
      </w:r>
      <w:r w:rsidRPr="000C326E">
        <w:rPr>
          <w:rFonts w:cs="Times New Roman"/>
          <w:i/>
          <w:sz w:val="28"/>
          <w:szCs w:val="28"/>
          <w:highlight w:val="white"/>
        </w:rPr>
        <w:t>ⱼ</w:t>
      </w:r>
      <w:r w:rsidRPr="000C326E">
        <w:rPr>
          <w:rFonts w:cs="Times New Roman"/>
          <w:sz w:val="28"/>
          <w:szCs w:val="28"/>
          <w:highlight w:val="white"/>
        </w:rPr>
        <w:t xml:space="preserve">, </w:t>
      </w:r>
      <w:r w:rsidRPr="000C326E">
        <w:rPr>
          <w:rFonts w:cs="Times New Roman"/>
          <w:i/>
          <w:sz w:val="28"/>
          <w:szCs w:val="28"/>
          <w:highlight w:val="white"/>
        </w:rPr>
        <w:t>j</w:t>
      </w:r>
      <w:r w:rsidRPr="000C326E">
        <w:rPr>
          <w:rFonts w:cs="Times New Roman"/>
          <w:sz w:val="28"/>
          <w:szCs w:val="28"/>
          <w:highlight w:val="white"/>
        </w:rPr>
        <w:t xml:space="preserve"> = 1,...,</w:t>
      </w:r>
      <w:r w:rsidRPr="000C326E">
        <w:rPr>
          <w:rFonts w:cs="Times New Roman"/>
          <w:i/>
          <w:sz w:val="28"/>
          <w:szCs w:val="28"/>
          <w:highlight w:val="white"/>
        </w:rPr>
        <w:t>J</w:t>
      </w:r>
      <w:r w:rsidRPr="000C326E">
        <w:rPr>
          <w:rFonts w:cs="Times New Roman"/>
          <w:sz w:val="28"/>
          <w:szCs w:val="28"/>
          <w:highlight w:val="white"/>
        </w:rPr>
        <w:t>}.</w:t>
      </w:r>
    </w:p>
    <w:p w14:paraId="675A6B13" w14:textId="77777777" w:rsidR="006F2D7D" w:rsidRDefault="006F2D7D" w:rsidP="006F2D7D">
      <w:pPr>
        <w:pStyle w:val="af4"/>
        <w:ind w:firstLine="0"/>
        <w:rPr>
          <w:rFonts w:cs="Times New Roman"/>
          <w:sz w:val="28"/>
          <w:szCs w:val="28"/>
          <w:highlight w:val="white"/>
        </w:rPr>
      </w:pPr>
      <w:r w:rsidRPr="00D82A05">
        <w:rPr>
          <w:rFonts w:cs="Times New Roman"/>
          <w:sz w:val="28"/>
          <w:szCs w:val="28"/>
          <w:highlight w:val="white"/>
        </w:rPr>
        <w:t xml:space="preserve">- </w:t>
      </w:r>
      <w:r w:rsidRPr="000C326E">
        <w:rPr>
          <w:rFonts w:cs="Times New Roman"/>
          <w:sz w:val="28"/>
          <w:szCs w:val="28"/>
          <w:highlight w:val="white"/>
        </w:rPr>
        <w:t xml:space="preserve">Каждый отрезок </w:t>
      </w:r>
      <w:r w:rsidRPr="000C326E">
        <w:rPr>
          <w:rFonts w:cs="Times New Roman"/>
          <w:i/>
          <w:sz w:val="28"/>
          <w:szCs w:val="28"/>
          <w:highlight w:val="white"/>
        </w:rPr>
        <w:t>lⱼ</w:t>
      </w:r>
      <w:r w:rsidRPr="000C326E">
        <w:rPr>
          <w:rFonts w:cs="Times New Roman"/>
          <w:sz w:val="28"/>
          <w:szCs w:val="28"/>
          <w:highlight w:val="white"/>
        </w:rPr>
        <w:t xml:space="preserve"> соответствует </w:t>
      </w:r>
      <w:r>
        <w:rPr>
          <w:rFonts w:cs="Times New Roman"/>
          <w:sz w:val="28"/>
          <w:szCs w:val="28"/>
          <w:highlight w:val="white"/>
        </w:rPr>
        <w:t xml:space="preserve">смещению (в случае пешехода - </w:t>
      </w:r>
      <w:r w:rsidRPr="000C326E">
        <w:rPr>
          <w:rFonts w:cs="Times New Roman"/>
          <w:sz w:val="28"/>
          <w:szCs w:val="28"/>
          <w:highlight w:val="white"/>
        </w:rPr>
        <w:t>длине шага</w:t>
      </w:r>
      <w:r>
        <w:rPr>
          <w:rFonts w:cs="Times New Roman"/>
          <w:sz w:val="28"/>
          <w:szCs w:val="28"/>
          <w:highlight w:val="white"/>
        </w:rPr>
        <w:t>) объекта</w:t>
      </w:r>
      <w:r w:rsidRPr="000C326E">
        <w:rPr>
          <w:rFonts w:cs="Times New Roman"/>
          <w:sz w:val="28"/>
          <w:szCs w:val="28"/>
          <w:highlight w:val="white"/>
        </w:rPr>
        <w:t xml:space="preserve">, а угол </w:t>
      </w:r>
      <w:r w:rsidRPr="000C326E">
        <w:rPr>
          <w:rFonts w:ascii="Cambria Math" w:hAnsi="Cambria Math" w:cs="Cambria Math"/>
          <w:i/>
          <w:sz w:val="28"/>
          <w:szCs w:val="28"/>
          <w:highlight w:val="white"/>
        </w:rPr>
        <w:t>𝛼</w:t>
      </w:r>
      <w:r w:rsidRPr="000C326E">
        <w:rPr>
          <w:rFonts w:cs="Times New Roman"/>
          <w:i/>
          <w:sz w:val="28"/>
          <w:szCs w:val="28"/>
          <w:highlight w:val="white"/>
        </w:rPr>
        <w:t>ⱼ</w:t>
      </w:r>
      <w:r w:rsidRPr="000C326E">
        <w:rPr>
          <w:rFonts w:cs="Times New Roman"/>
          <w:sz w:val="28"/>
          <w:szCs w:val="28"/>
          <w:highlight w:val="white"/>
        </w:rPr>
        <w:t xml:space="preserve"> соответствует направлению движения в системе координат </w:t>
      </w:r>
      <w:r>
        <w:rPr>
          <w:rFonts w:cs="Times New Roman"/>
          <w:sz w:val="28"/>
          <w:szCs w:val="28"/>
          <w:highlight w:val="white"/>
        </w:rPr>
        <w:t>объекта</w:t>
      </w:r>
      <w:r w:rsidRPr="000C326E">
        <w:rPr>
          <w:rFonts w:cs="Times New Roman"/>
          <w:sz w:val="28"/>
          <w:szCs w:val="28"/>
          <w:highlight w:val="white"/>
        </w:rPr>
        <w:t xml:space="preserve">. </w:t>
      </w:r>
    </w:p>
    <w:p w14:paraId="12CAAA65" w14:textId="77777777" w:rsidR="006F2D7D" w:rsidRPr="000C326E" w:rsidRDefault="006F2D7D" w:rsidP="006F2D7D">
      <w:pPr>
        <w:pStyle w:val="af4"/>
        <w:ind w:firstLine="0"/>
        <w:rPr>
          <w:rFonts w:cs="Times New Roman"/>
          <w:sz w:val="28"/>
          <w:szCs w:val="28"/>
          <w:highlight w:val="white"/>
        </w:rPr>
      </w:pPr>
      <w:r w:rsidRPr="00D82A05">
        <w:rPr>
          <w:rFonts w:cs="Times New Roman"/>
          <w:sz w:val="28"/>
          <w:szCs w:val="28"/>
          <w:highlight w:val="white"/>
        </w:rPr>
        <w:t xml:space="preserve">- </w:t>
      </w:r>
      <w:r>
        <w:rPr>
          <w:rFonts w:cs="Times New Roman"/>
          <w:sz w:val="28"/>
          <w:szCs w:val="28"/>
          <w:highlight w:val="white"/>
        </w:rPr>
        <w:t>Данные</w:t>
      </w:r>
      <w:r w:rsidRPr="000C326E">
        <w:rPr>
          <w:rFonts w:cs="Times New Roman"/>
          <w:sz w:val="28"/>
          <w:szCs w:val="28"/>
          <w:highlight w:val="white"/>
        </w:rPr>
        <w:t xml:space="preserve"> о</w:t>
      </w:r>
      <w:r>
        <w:rPr>
          <w:rFonts w:cs="Times New Roman"/>
          <w:sz w:val="28"/>
          <w:szCs w:val="28"/>
          <w:highlight w:val="white"/>
        </w:rPr>
        <w:t xml:space="preserve"> корректирующих</w:t>
      </w:r>
      <w:r w:rsidRPr="000C326E">
        <w:rPr>
          <w:rFonts w:cs="Times New Roman"/>
          <w:sz w:val="28"/>
          <w:szCs w:val="28"/>
          <w:highlight w:val="white"/>
        </w:rPr>
        <w:t xml:space="preserve"> измерениях z</w:t>
      </w:r>
      <w:r w:rsidRPr="000C326E">
        <w:rPr>
          <w:rFonts w:cs="Times New Roman"/>
          <w:i/>
          <w:sz w:val="28"/>
          <w:szCs w:val="28"/>
          <w:highlight w:val="white"/>
        </w:rPr>
        <w:t>ₜ</w:t>
      </w:r>
      <w:r w:rsidRPr="000C326E">
        <w:rPr>
          <w:rFonts w:cs="Times New Roman"/>
          <w:sz w:val="28"/>
          <w:szCs w:val="28"/>
          <w:highlight w:val="white"/>
        </w:rPr>
        <w:t xml:space="preserve"> представлен</w:t>
      </w:r>
      <w:r>
        <w:rPr>
          <w:rFonts w:cs="Times New Roman"/>
          <w:sz w:val="28"/>
          <w:szCs w:val="28"/>
          <w:highlight w:val="white"/>
        </w:rPr>
        <w:t>ы</w:t>
      </w:r>
      <w:r w:rsidRPr="000C326E">
        <w:rPr>
          <w:rFonts w:cs="Times New Roman"/>
          <w:sz w:val="28"/>
          <w:szCs w:val="28"/>
          <w:highlight w:val="white"/>
        </w:rPr>
        <w:t xml:space="preserve"> в виде </w:t>
      </w:r>
      <w:r>
        <w:rPr>
          <w:rFonts w:cs="Times New Roman"/>
          <w:sz w:val="28"/>
          <w:szCs w:val="28"/>
          <w:highlight w:val="white"/>
        </w:rPr>
        <w:t xml:space="preserve">массива </w:t>
      </w:r>
      <w:r>
        <w:rPr>
          <w:rFonts w:cs="Times New Roman"/>
          <w:sz w:val="28"/>
          <w:szCs w:val="28"/>
          <w:highlight w:val="white"/>
          <w:lang w:val="en-US"/>
        </w:rPr>
        <w:t>RSSI</w:t>
      </w:r>
      <w:r w:rsidRPr="00C4007B">
        <w:rPr>
          <w:rFonts w:cs="Times New Roman"/>
          <w:sz w:val="28"/>
          <w:szCs w:val="28"/>
          <w:highlight w:val="white"/>
        </w:rPr>
        <w:t xml:space="preserve"> </w:t>
      </w:r>
      <w:r>
        <w:rPr>
          <w:rFonts w:cs="Times New Roman"/>
          <w:sz w:val="28"/>
          <w:szCs w:val="28"/>
          <w:highlight w:val="white"/>
        </w:rPr>
        <w:t xml:space="preserve">или </w:t>
      </w:r>
      <w:r>
        <w:rPr>
          <w:rFonts w:cs="Times New Roman"/>
          <w:sz w:val="28"/>
          <w:szCs w:val="28"/>
          <w:highlight w:val="white"/>
          <w:lang w:val="en-US"/>
        </w:rPr>
        <w:t>RTT</w:t>
      </w:r>
      <w:r w:rsidRPr="00C4007B">
        <w:rPr>
          <w:rFonts w:cs="Times New Roman"/>
          <w:sz w:val="28"/>
          <w:szCs w:val="28"/>
          <w:highlight w:val="white"/>
        </w:rPr>
        <w:t xml:space="preserve"> </w:t>
      </w:r>
      <w:r>
        <w:rPr>
          <w:rFonts w:cs="Times New Roman"/>
          <w:sz w:val="28"/>
          <w:szCs w:val="28"/>
          <w:highlight w:val="white"/>
        </w:rPr>
        <w:t>измерений от излучателей</w:t>
      </w:r>
      <w:r w:rsidRPr="000C326E">
        <w:rPr>
          <w:rFonts w:cs="Times New Roman"/>
          <w:sz w:val="28"/>
          <w:szCs w:val="28"/>
          <w:highlight w:val="white"/>
        </w:rPr>
        <w:t>: {</w:t>
      </w:r>
      <w:r w:rsidRPr="000C326E">
        <w:rPr>
          <w:rFonts w:cs="Times New Roman"/>
          <w:i/>
          <w:sz w:val="28"/>
          <w:szCs w:val="28"/>
          <w:highlight w:val="white"/>
        </w:rPr>
        <w:t>sₖ</w:t>
      </w:r>
      <w:r w:rsidRPr="000C326E">
        <w:rPr>
          <w:rFonts w:cs="Times New Roman"/>
          <w:sz w:val="28"/>
          <w:szCs w:val="28"/>
          <w:highlight w:val="white"/>
        </w:rPr>
        <w:t xml:space="preserve">, </w:t>
      </w:r>
      <w:r w:rsidRPr="000C326E">
        <w:rPr>
          <w:rFonts w:cs="Times New Roman"/>
          <w:i/>
          <w:sz w:val="28"/>
          <w:szCs w:val="28"/>
          <w:highlight w:val="white"/>
        </w:rPr>
        <w:t>k</w:t>
      </w:r>
      <w:r w:rsidRPr="000C326E">
        <w:rPr>
          <w:rFonts w:cs="Times New Roman"/>
          <w:sz w:val="28"/>
          <w:szCs w:val="28"/>
          <w:highlight w:val="white"/>
        </w:rPr>
        <w:t xml:space="preserve"> = 1,...,</w:t>
      </w:r>
      <w:r w:rsidRPr="000C326E">
        <w:rPr>
          <w:rFonts w:cs="Times New Roman"/>
          <w:i/>
          <w:sz w:val="28"/>
          <w:szCs w:val="28"/>
          <w:highlight w:val="white"/>
        </w:rPr>
        <w:t>n</w:t>
      </w:r>
      <w:r w:rsidRPr="000C326E">
        <w:rPr>
          <w:rFonts w:cs="Times New Roman"/>
          <w:sz w:val="28"/>
          <w:szCs w:val="28"/>
          <w:highlight w:val="white"/>
        </w:rPr>
        <w:t>}. Результатом работы алгоритма является оценка местоположения устройства, представленная координатами на плоскости (</w:t>
      </w:r>
      <w:r w:rsidRPr="000C326E">
        <w:rPr>
          <w:rFonts w:cs="Times New Roman"/>
          <w:i/>
          <w:sz w:val="28"/>
          <w:szCs w:val="28"/>
          <w:highlight w:val="white"/>
        </w:rPr>
        <w:t>xₜ</w:t>
      </w:r>
      <w:r w:rsidRPr="000C326E">
        <w:rPr>
          <w:rFonts w:cs="Times New Roman"/>
          <w:sz w:val="28"/>
          <w:szCs w:val="28"/>
          <w:highlight w:val="white"/>
        </w:rPr>
        <w:t>,</w:t>
      </w:r>
      <w:r w:rsidRPr="000C326E">
        <w:rPr>
          <w:rFonts w:cs="Times New Roman"/>
          <w:i/>
          <w:sz w:val="28"/>
          <w:szCs w:val="28"/>
          <w:highlight w:val="white"/>
        </w:rPr>
        <w:t xml:space="preserve"> yₜ</w:t>
      </w:r>
      <w:r w:rsidRPr="000C326E">
        <w:rPr>
          <w:rFonts w:cs="Times New Roman"/>
          <w:sz w:val="28"/>
          <w:szCs w:val="28"/>
          <w:highlight w:val="white"/>
        </w:rPr>
        <w:t>).</w:t>
      </w:r>
    </w:p>
    <w:p w14:paraId="03F7AD27" w14:textId="77777777" w:rsidR="006F2D7D" w:rsidRPr="000C326E" w:rsidRDefault="006F2D7D" w:rsidP="006F2D7D">
      <w:pPr>
        <w:pStyle w:val="af4"/>
        <w:rPr>
          <w:rFonts w:cs="Times New Roman"/>
          <w:sz w:val="28"/>
          <w:szCs w:val="28"/>
          <w:highlight w:val="white"/>
        </w:rPr>
      </w:pPr>
      <w:bookmarkStart w:id="42" w:name="_4pg1bomiwrnr" w:colFirst="0" w:colLast="0"/>
      <w:bookmarkEnd w:id="42"/>
      <w:r>
        <w:rPr>
          <w:rFonts w:cs="Times New Roman"/>
          <w:sz w:val="28"/>
          <w:szCs w:val="28"/>
          <w:highlight w:val="white"/>
        </w:rPr>
        <w:t>Алгоритм работы фильтра частиц</w:t>
      </w:r>
      <w:r w:rsidRPr="000C326E">
        <w:rPr>
          <w:rFonts w:cs="Times New Roman"/>
          <w:sz w:val="28"/>
          <w:szCs w:val="28"/>
          <w:highlight w:val="white"/>
        </w:rPr>
        <w:t xml:space="preserve"> состоит из </w:t>
      </w:r>
      <w:r>
        <w:rPr>
          <w:rFonts w:cs="Times New Roman"/>
          <w:sz w:val="28"/>
          <w:szCs w:val="28"/>
          <w:highlight w:val="white"/>
        </w:rPr>
        <w:t>нескольких</w:t>
      </w:r>
      <w:r w:rsidRPr="000C326E">
        <w:rPr>
          <w:rFonts w:cs="Times New Roman"/>
          <w:sz w:val="28"/>
          <w:szCs w:val="28"/>
          <w:highlight w:val="white"/>
        </w:rPr>
        <w:t xml:space="preserve"> этапов. </w:t>
      </w:r>
    </w:p>
    <w:p w14:paraId="4FBA5715" w14:textId="77777777" w:rsidR="006F2D7D" w:rsidRPr="000C326E" w:rsidRDefault="006F2D7D" w:rsidP="006F2D7D">
      <w:pPr>
        <w:pStyle w:val="af4"/>
        <w:rPr>
          <w:rFonts w:cs="Times New Roman"/>
          <w:sz w:val="28"/>
          <w:szCs w:val="28"/>
          <w:highlight w:val="white"/>
        </w:rPr>
      </w:pPr>
      <w:bookmarkStart w:id="43" w:name="_xwl7mylbzp6y" w:colFirst="0" w:colLast="0"/>
      <w:bookmarkEnd w:id="43"/>
      <w:r w:rsidRPr="000C326E">
        <w:rPr>
          <w:rFonts w:cs="Times New Roman"/>
          <w:b/>
          <w:sz w:val="28"/>
          <w:szCs w:val="28"/>
          <w:highlight w:val="white"/>
        </w:rPr>
        <w:t>Инициализация</w:t>
      </w:r>
      <w:r w:rsidRPr="000C326E">
        <w:rPr>
          <w:rFonts w:cs="Times New Roman"/>
          <w:sz w:val="28"/>
          <w:szCs w:val="28"/>
          <w:highlight w:val="white"/>
        </w:rPr>
        <w:t xml:space="preserve">. </w:t>
      </w:r>
      <w:r>
        <w:rPr>
          <w:rFonts w:cs="Times New Roman"/>
          <w:sz w:val="28"/>
          <w:szCs w:val="28"/>
          <w:highlight w:val="white"/>
        </w:rPr>
        <w:t>Первоначальное создание</w:t>
      </w:r>
      <w:r w:rsidRPr="000C326E">
        <w:rPr>
          <w:rFonts w:cs="Times New Roman"/>
          <w:sz w:val="28"/>
          <w:szCs w:val="28"/>
          <w:highlight w:val="white"/>
        </w:rPr>
        <w:t xml:space="preserve"> частиц происходит случайным образом в</w:t>
      </w:r>
      <w:r>
        <w:rPr>
          <w:rFonts w:cs="Times New Roman"/>
          <w:sz w:val="28"/>
          <w:szCs w:val="28"/>
          <w:highlight w:val="white"/>
        </w:rPr>
        <w:t xml:space="preserve"> разрешенной области карты</w:t>
      </w:r>
      <w:r w:rsidRPr="000C326E">
        <w:rPr>
          <w:rFonts w:cs="Times New Roman"/>
          <w:sz w:val="28"/>
          <w:szCs w:val="28"/>
          <w:highlight w:val="white"/>
        </w:rPr>
        <w:t xml:space="preserve">. Для того, чтобы частицы генерировались не по всей карте, а только в окрестности видимых </w:t>
      </w:r>
      <w:r>
        <w:rPr>
          <w:rFonts w:cs="Times New Roman"/>
          <w:sz w:val="28"/>
          <w:szCs w:val="28"/>
          <w:highlight w:val="white"/>
        </w:rPr>
        <w:t>излучателей</w:t>
      </w:r>
      <w:r w:rsidRPr="000C326E">
        <w:rPr>
          <w:rFonts w:cs="Times New Roman"/>
          <w:sz w:val="28"/>
          <w:szCs w:val="28"/>
          <w:highlight w:val="white"/>
        </w:rPr>
        <w:t xml:space="preserve">, инициализация происходит при первом получении накопленных уровней сигналов с помощью метода сэмплирования по Гиббсу. Результатом инициализации являются </w:t>
      </w:r>
      <w:r w:rsidRPr="000C326E">
        <w:rPr>
          <w:rFonts w:cs="Times New Roman"/>
          <w:i/>
          <w:sz w:val="28"/>
          <w:szCs w:val="28"/>
          <w:highlight w:val="white"/>
        </w:rPr>
        <w:t>N</w:t>
      </w:r>
      <w:r w:rsidRPr="000C326E">
        <w:rPr>
          <w:rFonts w:cs="Times New Roman"/>
          <w:sz w:val="28"/>
          <w:szCs w:val="28"/>
          <w:highlight w:val="white"/>
        </w:rPr>
        <w:t xml:space="preserve"> частиц {</w:t>
      </w:r>
      <m:oMath>
        <m:sSubSup>
          <m:sSubSupPr>
            <m:ctrlPr>
              <w:rPr>
                <w:rFonts w:ascii="Cambria Math" w:hAnsi="Cambria Math" w:cs="Times New Roman"/>
                <w:i/>
                <w:sz w:val="28"/>
                <w:szCs w:val="28"/>
                <w:highlight w:val="white"/>
              </w:rPr>
            </m:ctrlPr>
          </m:sSubSupPr>
          <m:e>
            <m:r>
              <w:rPr>
                <w:rFonts w:ascii="Cambria Math" w:hAnsi="Cambria Math" w:cs="Times New Roman"/>
                <w:sz w:val="28"/>
                <w:szCs w:val="28"/>
                <w:highlight w:val="white"/>
              </w:rPr>
              <m:t>x</m:t>
            </m:r>
          </m:e>
          <m:sub>
            <m:r>
              <w:rPr>
                <w:rFonts w:ascii="Cambria Math" w:hAnsi="Cambria Math" w:cs="Times New Roman"/>
                <w:sz w:val="28"/>
                <w:szCs w:val="28"/>
                <w:highlight w:val="white"/>
              </w:rPr>
              <m:t>t</m:t>
            </m:r>
          </m:sub>
          <m:sup>
            <m:r>
              <w:rPr>
                <w:rFonts w:ascii="Cambria Math" w:hAnsi="Cambria Math" w:cs="Times New Roman"/>
                <w:sz w:val="28"/>
                <w:szCs w:val="28"/>
                <w:highlight w:val="white"/>
              </w:rPr>
              <m:t>(i)</m:t>
            </m:r>
          </m:sup>
        </m:sSubSup>
      </m:oMath>
      <w:r w:rsidRPr="000C326E">
        <w:rPr>
          <w:rFonts w:cs="Times New Roman"/>
          <w:sz w:val="28"/>
          <w:szCs w:val="28"/>
          <w:highlight w:val="white"/>
        </w:rPr>
        <w:t xml:space="preserve">, </w:t>
      </w:r>
      <w:r w:rsidRPr="000C326E">
        <w:rPr>
          <w:rFonts w:cs="Times New Roman"/>
          <w:i/>
          <w:sz w:val="28"/>
          <w:szCs w:val="28"/>
          <w:highlight w:val="white"/>
        </w:rPr>
        <w:t>i</w:t>
      </w:r>
      <w:r w:rsidRPr="000C326E">
        <w:rPr>
          <w:rFonts w:cs="Times New Roman"/>
          <w:sz w:val="28"/>
          <w:szCs w:val="28"/>
          <w:highlight w:val="white"/>
        </w:rPr>
        <w:t xml:space="preserve"> = 1,...,</w:t>
      </w:r>
      <w:r w:rsidRPr="000C326E">
        <w:rPr>
          <w:rFonts w:cs="Times New Roman"/>
          <w:i/>
          <w:sz w:val="28"/>
          <w:szCs w:val="28"/>
          <w:highlight w:val="white"/>
        </w:rPr>
        <w:t>N</w:t>
      </w:r>
      <w:r w:rsidRPr="000C326E">
        <w:rPr>
          <w:rFonts w:cs="Times New Roman"/>
          <w:sz w:val="28"/>
          <w:szCs w:val="28"/>
          <w:highlight w:val="white"/>
        </w:rPr>
        <w:t>} с соответствующими весами, которые предполагаются равными:</w:t>
      </w:r>
    </w:p>
    <w:p w14:paraId="3AAB9706" w14:textId="77777777" w:rsidR="006F2D7D" w:rsidRPr="000C326E" w:rsidRDefault="003409A9" w:rsidP="006F2D7D">
      <w:pPr>
        <w:pStyle w:val="af4"/>
        <w:jc w:val="center"/>
        <w:rPr>
          <w:rFonts w:cs="Times New Roman"/>
          <w:sz w:val="28"/>
          <w:szCs w:val="28"/>
          <w:highlight w:val="white"/>
        </w:rPr>
      </w:pPr>
      <m:oMath>
        <m:sSubSup>
          <m:sSubSupPr>
            <m:ctrlPr>
              <w:rPr>
                <w:rFonts w:ascii="Cambria Math" w:hAnsi="Cambria Math" w:cs="Times New Roman"/>
                <w:sz w:val="28"/>
                <w:szCs w:val="28"/>
                <w:highlight w:val="white"/>
              </w:rPr>
            </m:ctrlPr>
          </m:sSubSupPr>
          <m:e>
            <m:r>
              <m:rPr>
                <m:scr m:val="script"/>
                <m:sty m:val="p"/>
              </m:rPr>
              <w:rPr>
                <w:rFonts w:ascii="Cambria Math" w:hAnsi="Cambria Math" w:cs="Times New Roman"/>
                <w:sz w:val="28"/>
                <w:szCs w:val="28"/>
                <w:highlight w:val="white"/>
              </w:rPr>
              <m:t>w</m:t>
            </m:r>
          </m:e>
          <m:sub>
            <m:r>
              <w:rPr>
                <w:rFonts w:ascii="Cambria Math" w:hAnsi="Cambria Math" w:cs="Times New Roman"/>
                <w:sz w:val="28"/>
                <w:szCs w:val="28"/>
                <w:highlight w:val="white"/>
              </w:rPr>
              <m:t>t</m:t>
            </m:r>
          </m:sub>
          <m:sup>
            <m:r>
              <m:rPr>
                <m:sty m:val="p"/>
              </m:rPr>
              <w:rPr>
                <w:rFonts w:ascii="Cambria Math" w:hAnsi="Cambria Math" w:cs="Times New Roman"/>
                <w:sz w:val="28"/>
                <w:szCs w:val="28"/>
                <w:highlight w:val="white"/>
              </w:rPr>
              <m:t>(</m:t>
            </m:r>
            <m:r>
              <w:rPr>
                <w:rFonts w:ascii="Cambria Math" w:hAnsi="Cambria Math" w:cs="Times New Roman"/>
                <w:sz w:val="28"/>
                <w:szCs w:val="28"/>
                <w:highlight w:val="white"/>
              </w:rPr>
              <m:t>i</m:t>
            </m:r>
            <m:r>
              <m:rPr>
                <m:sty m:val="p"/>
              </m:rPr>
              <w:rPr>
                <w:rFonts w:ascii="Cambria Math" w:hAnsi="Cambria Math" w:cs="Times New Roman"/>
                <w:sz w:val="28"/>
                <w:szCs w:val="28"/>
                <w:highlight w:val="white"/>
              </w:rPr>
              <m:t>)</m:t>
            </m:r>
          </m:sup>
        </m:sSubSup>
      </m:oMath>
      <w:r w:rsidR="006F2D7D" w:rsidRPr="000C326E">
        <w:rPr>
          <w:rFonts w:cs="Times New Roman"/>
          <w:sz w:val="28"/>
          <w:szCs w:val="28"/>
          <w:highlight w:val="white"/>
        </w:rPr>
        <w:t xml:space="preserve">= </w:t>
      </w:r>
      <m:oMath>
        <m:f>
          <m:fPr>
            <m:ctrlPr>
              <w:rPr>
                <w:rFonts w:ascii="Cambria Math" w:hAnsi="Cambria Math" w:cs="Times New Roman"/>
                <w:sz w:val="28"/>
                <w:szCs w:val="28"/>
                <w:highlight w:val="white"/>
              </w:rPr>
            </m:ctrlPr>
          </m:fPr>
          <m:num>
            <m:r>
              <m:rPr>
                <m:sty m:val="p"/>
              </m:rPr>
              <w:rPr>
                <w:rFonts w:ascii="Cambria Math" w:hAnsi="Cambria Math" w:cs="Times New Roman"/>
                <w:sz w:val="28"/>
                <w:szCs w:val="28"/>
                <w:highlight w:val="white"/>
              </w:rPr>
              <m:t>1</m:t>
            </m:r>
          </m:num>
          <m:den>
            <m:r>
              <w:rPr>
                <w:rFonts w:ascii="Cambria Math" w:hAnsi="Cambria Math" w:cs="Times New Roman"/>
                <w:sz w:val="28"/>
                <w:szCs w:val="28"/>
                <w:highlight w:val="white"/>
              </w:rPr>
              <m:t>N</m:t>
            </m:r>
          </m:den>
        </m:f>
      </m:oMath>
      <w:r w:rsidR="006F2D7D" w:rsidRPr="000C326E">
        <w:rPr>
          <w:rFonts w:cs="Times New Roman"/>
          <w:sz w:val="28"/>
          <w:szCs w:val="28"/>
          <w:highlight w:val="white"/>
        </w:rPr>
        <w:t>.</w:t>
      </w:r>
    </w:p>
    <w:p w14:paraId="63CD8536" w14:textId="77777777" w:rsidR="006F2D7D" w:rsidRPr="000C326E" w:rsidRDefault="006F2D7D" w:rsidP="006F2D7D">
      <w:pPr>
        <w:pStyle w:val="af4"/>
        <w:rPr>
          <w:rFonts w:cs="Times New Roman"/>
          <w:sz w:val="28"/>
          <w:szCs w:val="28"/>
          <w:highlight w:val="white"/>
        </w:rPr>
      </w:pPr>
      <w:bookmarkStart w:id="44" w:name="_arib3wtvwg9p" w:colFirst="0" w:colLast="0"/>
      <w:bookmarkEnd w:id="44"/>
      <w:r w:rsidRPr="000C326E">
        <w:rPr>
          <w:rFonts w:cs="Times New Roman"/>
          <w:b/>
          <w:sz w:val="28"/>
          <w:szCs w:val="28"/>
          <w:highlight w:val="white"/>
        </w:rPr>
        <w:t>Прогноз.</w:t>
      </w:r>
      <w:r w:rsidRPr="000C326E">
        <w:rPr>
          <w:rFonts w:cs="Times New Roman"/>
          <w:sz w:val="28"/>
          <w:szCs w:val="28"/>
          <w:highlight w:val="white"/>
        </w:rPr>
        <w:t xml:space="preserve"> </w:t>
      </w:r>
      <w:r>
        <w:rPr>
          <w:rFonts w:cs="Times New Roman"/>
          <w:sz w:val="28"/>
          <w:szCs w:val="28"/>
          <w:highlight w:val="white"/>
        </w:rPr>
        <w:t>На данном этапе</w:t>
      </w:r>
      <w:r w:rsidRPr="000C326E">
        <w:rPr>
          <w:rFonts w:cs="Times New Roman"/>
          <w:sz w:val="28"/>
          <w:szCs w:val="28"/>
          <w:highlight w:val="white"/>
        </w:rPr>
        <w:t xml:space="preserve"> используются данные о траектории и положении каждой отдельной частицы</w:t>
      </w:r>
      <w:r>
        <w:rPr>
          <w:rFonts w:cs="Times New Roman"/>
          <w:sz w:val="28"/>
          <w:szCs w:val="28"/>
          <w:highlight w:val="white"/>
        </w:rPr>
        <w:t xml:space="preserve"> </w:t>
      </w:r>
      <w:r w:rsidRPr="00FA6576">
        <w:rPr>
          <w:rFonts w:cs="Times New Roman"/>
          <w:sz w:val="28"/>
          <w:szCs w:val="28"/>
          <w:highlight w:val="white"/>
        </w:rPr>
        <w:t>[1</w:t>
      </w:r>
      <w:r w:rsidRPr="00C6263B">
        <w:rPr>
          <w:rFonts w:cs="Times New Roman"/>
          <w:sz w:val="28"/>
          <w:szCs w:val="28"/>
          <w:highlight w:val="white"/>
        </w:rPr>
        <w:t>]</w:t>
      </w:r>
      <w:r w:rsidRPr="000C326E">
        <w:rPr>
          <w:rFonts w:cs="Times New Roman"/>
          <w:sz w:val="28"/>
          <w:szCs w:val="28"/>
          <w:highlight w:val="white"/>
        </w:rPr>
        <w:t>. Он</w:t>
      </w:r>
      <w:r>
        <w:rPr>
          <w:rFonts w:cs="Times New Roman"/>
          <w:sz w:val="28"/>
          <w:szCs w:val="28"/>
          <w:highlight w:val="white"/>
        </w:rPr>
        <w:t>и</w:t>
      </w:r>
      <w:r w:rsidRPr="000C326E">
        <w:rPr>
          <w:rFonts w:cs="Times New Roman"/>
          <w:sz w:val="28"/>
          <w:szCs w:val="28"/>
          <w:highlight w:val="white"/>
        </w:rPr>
        <w:t xml:space="preserve"> определяется на основе информации о регистрируемом движении, полученном от модуля </w:t>
      </w:r>
      <w:r w:rsidRPr="00AD2EE9">
        <w:rPr>
          <w:rFonts w:cs="Times New Roman"/>
          <w:sz w:val="28"/>
          <w:szCs w:val="28"/>
          <w:highlight w:val="white"/>
          <w:lang w:val="en-US"/>
        </w:rPr>
        <w:t>Sensor</w:t>
      </w:r>
      <w:r w:rsidRPr="00175820">
        <w:rPr>
          <w:rFonts w:cs="Times New Roman"/>
          <w:sz w:val="28"/>
          <w:szCs w:val="28"/>
          <w:highlight w:val="white"/>
        </w:rPr>
        <w:t xml:space="preserve"> </w:t>
      </w:r>
      <w:r w:rsidRPr="00AD2EE9">
        <w:rPr>
          <w:rFonts w:cs="Times New Roman"/>
          <w:sz w:val="28"/>
          <w:szCs w:val="28"/>
          <w:highlight w:val="white"/>
          <w:lang w:val="en-US"/>
        </w:rPr>
        <w:t>Fusion</w:t>
      </w:r>
      <w:r w:rsidRPr="000C326E">
        <w:rPr>
          <w:rFonts w:cs="Times New Roman"/>
          <w:sz w:val="28"/>
          <w:szCs w:val="28"/>
          <w:highlight w:val="white"/>
        </w:rPr>
        <w:t>. В соответствии с рисунком (</w:t>
      </w:r>
      <w:r w:rsidRPr="000C326E">
        <w:rPr>
          <w:rFonts w:cs="Times New Roman"/>
          <w:sz w:val="28"/>
          <w:szCs w:val="28"/>
          <w:highlight w:val="white"/>
        </w:rPr>
        <w:fldChar w:fldCharType="begin"/>
      </w:r>
      <w:r w:rsidRPr="000C326E">
        <w:rPr>
          <w:rFonts w:cs="Times New Roman"/>
          <w:sz w:val="28"/>
          <w:szCs w:val="28"/>
          <w:highlight w:val="white"/>
        </w:rPr>
        <w:instrText xml:space="preserve"> REF _Ref57456914 \h  \* MERGEFORMAT </w:instrText>
      </w:r>
      <w:r w:rsidRPr="000C326E">
        <w:rPr>
          <w:rFonts w:cs="Times New Roman"/>
          <w:sz w:val="28"/>
          <w:szCs w:val="28"/>
          <w:highlight w:val="white"/>
        </w:rPr>
      </w:r>
      <w:r w:rsidRPr="000C326E">
        <w:rPr>
          <w:rFonts w:cs="Times New Roman"/>
          <w:sz w:val="28"/>
          <w:szCs w:val="28"/>
          <w:highlight w:val="white"/>
        </w:rPr>
        <w:fldChar w:fldCharType="separate"/>
      </w:r>
      <w:r w:rsidRPr="000C326E">
        <w:rPr>
          <w:rFonts w:cs="Times New Roman"/>
          <w:sz w:val="28"/>
          <w:szCs w:val="28"/>
        </w:rPr>
        <w:t xml:space="preserve">Рисунок </w:t>
      </w:r>
      <w:r w:rsidRPr="000C326E">
        <w:rPr>
          <w:rFonts w:cs="Times New Roman"/>
          <w:sz w:val="28"/>
          <w:szCs w:val="28"/>
          <w:highlight w:val="white"/>
        </w:rPr>
        <w:fldChar w:fldCharType="end"/>
      </w:r>
      <w:r>
        <w:rPr>
          <w:rFonts w:cs="Times New Roman"/>
          <w:sz w:val="28"/>
          <w:szCs w:val="28"/>
          <w:highlight w:val="white"/>
        </w:rPr>
        <w:t>4</w:t>
      </w:r>
      <w:r w:rsidRPr="000C326E">
        <w:rPr>
          <w:rFonts w:cs="Times New Roman"/>
          <w:sz w:val="28"/>
          <w:szCs w:val="28"/>
          <w:highlight w:val="white"/>
        </w:rPr>
        <w:t xml:space="preserve">), приращение позиции, </w:t>
      </w:r>
      <w:r w:rsidRPr="000C326E">
        <w:rPr>
          <w:rFonts w:cs="Times New Roman"/>
          <w:sz w:val="28"/>
          <w:szCs w:val="28"/>
          <w:highlight w:val="white"/>
        </w:rPr>
        <w:lastRenderedPageBreak/>
        <w:t xml:space="preserve">определенное модулем </w:t>
      </w:r>
      <w:r w:rsidRPr="00AD2EE9">
        <w:rPr>
          <w:rFonts w:cs="Times New Roman"/>
          <w:sz w:val="28"/>
          <w:szCs w:val="28"/>
          <w:highlight w:val="white"/>
          <w:lang w:val="en-US"/>
        </w:rPr>
        <w:t>Sensor</w:t>
      </w:r>
      <w:r w:rsidRPr="00175820">
        <w:rPr>
          <w:rFonts w:cs="Times New Roman"/>
          <w:sz w:val="28"/>
          <w:szCs w:val="28"/>
          <w:highlight w:val="white"/>
        </w:rPr>
        <w:t xml:space="preserve"> </w:t>
      </w:r>
      <w:r w:rsidRPr="00AD2EE9">
        <w:rPr>
          <w:rFonts w:cs="Times New Roman"/>
          <w:sz w:val="28"/>
          <w:szCs w:val="28"/>
          <w:highlight w:val="white"/>
          <w:lang w:val="en-US"/>
        </w:rPr>
        <w:t>Fusion</w:t>
      </w:r>
      <w:r w:rsidRPr="000C326E">
        <w:rPr>
          <w:rFonts w:cs="Times New Roman"/>
          <w:sz w:val="28"/>
          <w:szCs w:val="28"/>
          <w:highlight w:val="white"/>
        </w:rPr>
        <w:t xml:space="preserve"> между двумя последовательными моментами времени</w:t>
      </w:r>
      <w:r w:rsidRPr="000C326E">
        <w:rPr>
          <w:rFonts w:cs="Times New Roman"/>
          <w:i/>
          <w:sz w:val="28"/>
          <w:szCs w:val="28"/>
          <w:highlight w:val="white"/>
        </w:rPr>
        <w:t xml:space="preserve"> t</w:t>
      </w:r>
      <w:r w:rsidRPr="000C326E">
        <w:rPr>
          <w:rFonts w:cs="Times New Roman"/>
          <w:sz w:val="28"/>
          <w:szCs w:val="28"/>
          <w:highlight w:val="white"/>
        </w:rPr>
        <w:t xml:space="preserve"> - 1 и</w:t>
      </w:r>
      <w:r w:rsidRPr="000C326E">
        <w:rPr>
          <w:rFonts w:cs="Times New Roman"/>
          <w:i/>
          <w:sz w:val="28"/>
          <w:szCs w:val="28"/>
          <w:highlight w:val="white"/>
        </w:rPr>
        <w:t xml:space="preserve"> t</w:t>
      </w:r>
      <w:r w:rsidRPr="000C326E">
        <w:rPr>
          <w:rFonts w:cs="Times New Roman"/>
          <w:sz w:val="28"/>
          <w:szCs w:val="28"/>
          <w:highlight w:val="white"/>
        </w:rPr>
        <w:t>, представлено вектором u</w:t>
      </w:r>
      <w:r w:rsidRPr="000C326E">
        <w:rPr>
          <w:rFonts w:cs="Times New Roman"/>
          <w:i/>
          <w:sz w:val="28"/>
          <w:szCs w:val="28"/>
          <w:highlight w:val="white"/>
        </w:rPr>
        <w:t>ₜ</w:t>
      </w:r>
      <w:r w:rsidRPr="000C326E">
        <w:rPr>
          <w:rFonts w:cs="Times New Roman"/>
          <w:sz w:val="28"/>
          <w:szCs w:val="28"/>
          <w:highlight w:val="white"/>
        </w:rPr>
        <w:t xml:space="preserve">, включающим информацию о длине </w:t>
      </w:r>
      <w:r w:rsidRPr="000C326E">
        <w:rPr>
          <w:rFonts w:cs="Times New Roman"/>
          <w:i/>
          <w:sz w:val="28"/>
          <w:szCs w:val="28"/>
          <w:highlight w:val="white"/>
        </w:rPr>
        <w:t xml:space="preserve">lⱼ </w:t>
      </w:r>
      <w:r w:rsidRPr="000C326E">
        <w:rPr>
          <w:rFonts w:cs="Times New Roman"/>
          <w:sz w:val="28"/>
          <w:szCs w:val="28"/>
          <w:highlight w:val="white"/>
        </w:rPr>
        <w:t xml:space="preserve">и направлении </w:t>
      </w:r>
      <w:r w:rsidRPr="000C326E">
        <w:rPr>
          <w:rFonts w:ascii="Cambria Math" w:hAnsi="Cambria Math" w:cs="Cambria Math"/>
          <w:i/>
          <w:sz w:val="28"/>
          <w:szCs w:val="28"/>
          <w:highlight w:val="white"/>
        </w:rPr>
        <w:t>𝛼</w:t>
      </w:r>
      <w:r w:rsidRPr="000C326E">
        <w:rPr>
          <w:rFonts w:cs="Times New Roman"/>
          <w:i/>
          <w:sz w:val="28"/>
          <w:szCs w:val="28"/>
          <w:highlight w:val="white"/>
        </w:rPr>
        <w:t>ⱼ</w:t>
      </w:r>
      <w:r w:rsidRPr="000C326E">
        <w:rPr>
          <w:rFonts w:cs="Times New Roman"/>
          <w:sz w:val="28"/>
          <w:szCs w:val="28"/>
          <w:highlight w:val="white"/>
        </w:rPr>
        <w:t xml:space="preserve">. </w:t>
      </w:r>
    </w:p>
    <w:p w14:paraId="5E7C661F" w14:textId="77777777" w:rsidR="006F2D7D" w:rsidRPr="000C326E" w:rsidRDefault="006F2D7D" w:rsidP="006F2D7D">
      <w:pPr>
        <w:pStyle w:val="af8"/>
        <w:rPr>
          <w:rFonts w:cs="Times New Roman"/>
          <w:sz w:val="28"/>
          <w:szCs w:val="28"/>
          <w:highlight w:val="white"/>
        </w:rPr>
      </w:pPr>
      <w:bookmarkStart w:id="45" w:name="_4ss3xr9bbfh5" w:colFirst="0" w:colLast="0"/>
      <w:bookmarkEnd w:id="45"/>
      <w:r w:rsidRPr="000C326E">
        <w:rPr>
          <w:rFonts w:cs="Times New Roman"/>
          <w:sz w:val="28"/>
          <w:szCs w:val="28"/>
          <w:highlight w:val="white"/>
        </w:rPr>
        <w:drawing>
          <wp:inline distT="114300" distB="114300" distL="114300" distR="114300" wp14:anchorId="6EBAEC02" wp14:editId="13FD0D34">
            <wp:extent cx="5220653" cy="1905000"/>
            <wp:effectExtent l="0" t="0" r="0" b="0"/>
            <wp:docPr id="20"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1"/>
                    <a:srcRect/>
                    <a:stretch>
                      <a:fillRect/>
                    </a:stretch>
                  </pic:blipFill>
                  <pic:spPr>
                    <a:xfrm>
                      <a:off x="0" y="0"/>
                      <a:ext cx="5220653" cy="1905000"/>
                    </a:xfrm>
                    <a:prstGeom prst="rect">
                      <a:avLst/>
                    </a:prstGeom>
                    <a:ln/>
                  </pic:spPr>
                </pic:pic>
              </a:graphicData>
            </a:graphic>
          </wp:inline>
        </w:drawing>
      </w:r>
    </w:p>
    <w:p w14:paraId="6566969D" w14:textId="77777777" w:rsidR="006F2D7D" w:rsidRPr="000C326E" w:rsidRDefault="006F2D7D" w:rsidP="006F2D7D">
      <w:pPr>
        <w:pStyle w:val="afb"/>
        <w:rPr>
          <w:rFonts w:cs="Times New Roman"/>
          <w:sz w:val="28"/>
          <w:szCs w:val="28"/>
          <w:highlight w:val="white"/>
        </w:rPr>
      </w:pPr>
      <w:bookmarkStart w:id="46" w:name="_iefexyniyrrw" w:colFirst="0" w:colLast="0"/>
      <w:bookmarkStart w:id="47" w:name="_Ref57456914"/>
      <w:bookmarkEnd w:id="46"/>
      <w:r w:rsidRPr="000C326E">
        <w:rPr>
          <w:rFonts w:cs="Times New Roman"/>
          <w:sz w:val="28"/>
          <w:szCs w:val="28"/>
        </w:rPr>
        <w:t xml:space="preserve">Рисунок </w:t>
      </w:r>
      <w:bookmarkEnd w:id="47"/>
      <w:r>
        <w:rPr>
          <w:rFonts w:cs="Times New Roman"/>
          <w:sz w:val="28"/>
          <w:szCs w:val="28"/>
        </w:rPr>
        <w:t>4</w:t>
      </w:r>
      <w:r w:rsidRPr="000C326E">
        <w:rPr>
          <w:rFonts w:cs="Times New Roman"/>
          <w:sz w:val="28"/>
          <w:szCs w:val="28"/>
        </w:rPr>
        <w:t xml:space="preserve"> – Схема формирования прогноза</w:t>
      </w:r>
    </w:p>
    <w:p w14:paraId="2BACFFB2" w14:textId="77777777" w:rsidR="006F2D7D" w:rsidRPr="000C326E" w:rsidRDefault="006F2D7D" w:rsidP="006F2D7D">
      <w:pPr>
        <w:pStyle w:val="af4"/>
        <w:rPr>
          <w:rFonts w:cs="Times New Roman"/>
          <w:sz w:val="28"/>
          <w:szCs w:val="28"/>
          <w:highlight w:val="white"/>
        </w:rPr>
      </w:pPr>
      <w:bookmarkStart w:id="48" w:name="_rnkl19n2suve" w:colFirst="0" w:colLast="0"/>
      <w:bookmarkEnd w:id="48"/>
      <w:r w:rsidRPr="000C326E">
        <w:rPr>
          <w:rFonts w:cs="Times New Roman"/>
          <w:sz w:val="28"/>
          <w:szCs w:val="28"/>
          <w:highlight w:val="white"/>
        </w:rPr>
        <w:t>Координаты и направление каждой частицы обновляются в соответствии с уравнениями динамики системы:</w:t>
      </w:r>
    </w:p>
    <w:p w14:paraId="26DA1067" w14:textId="77777777" w:rsidR="006F2D7D" w:rsidRDefault="006F2D7D" w:rsidP="006F2D7D">
      <w:pPr>
        <w:pStyle w:val="af4"/>
        <w:jc w:val="center"/>
        <w:rPr>
          <w:rFonts w:eastAsiaTheme="minorEastAsia" w:cs="Times New Roman"/>
          <w:sz w:val="28"/>
          <w:szCs w:val="28"/>
          <w:highlight w:val="white"/>
        </w:rPr>
      </w:pPr>
    </w:p>
    <w:p w14:paraId="16B416DD" w14:textId="77777777" w:rsidR="006F2D7D" w:rsidRPr="00541BF3" w:rsidRDefault="003409A9" w:rsidP="006F2D7D">
      <w:pPr>
        <w:jc w:val="center"/>
        <w:rPr>
          <w:i/>
          <w:sz w:val="28"/>
          <w:szCs w:val="28"/>
          <w:lang w:val="ru-RU"/>
        </w:rPr>
      </w:pPr>
      <m:oMath>
        <m:sSubSup>
          <m:sSubSupPr>
            <m:ctrlPr>
              <w:rPr>
                <w:rFonts w:ascii="Cambria Math" w:hAnsi="Cambria Math"/>
                <w:i/>
                <w:iCs/>
                <w:color w:val="000000"/>
                <w:sz w:val="28"/>
                <w:szCs w:val="28"/>
                <w:shd w:val="clear" w:color="auto" w:fill="FFFFFF"/>
              </w:rPr>
            </m:ctrlPr>
          </m:sSubSupPr>
          <m:e>
            <m:r>
              <w:rPr>
                <w:rFonts w:ascii="Cambria Math" w:hAnsi="Cambria Math"/>
                <w:color w:val="000000"/>
                <w:sz w:val="28"/>
                <w:szCs w:val="28"/>
                <w:shd w:val="clear" w:color="auto" w:fill="FFFFFF"/>
              </w:rPr>
              <m:t>x</m:t>
            </m:r>
          </m:e>
          <m:sub>
            <m:r>
              <w:rPr>
                <w:rFonts w:ascii="Cambria Math" w:hAnsi="Cambria Math"/>
                <w:color w:val="000000"/>
                <w:sz w:val="28"/>
                <w:szCs w:val="28"/>
                <w:shd w:val="clear" w:color="auto" w:fill="FFFFFF"/>
              </w:rPr>
              <m:t>t</m:t>
            </m:r>
          </m:sub>
          <m:sup>
            <m:r>
              <w:rPr>
                <w:rFonts w:ascii="Cambria Math" w:hAnsi="Cambria Math"/>
                <w:color w:val="000000"/>
                <w:sz w:val="28"/>
                <w:szCs w:val="28"/>
                <w:shd w:val="clear" w:color="auto" w:fill="FFFFFF"/>
                <w:lang w:val="ru-RU"/>
              </w:rPr>
              <m:t>(</m:t>
            </m:r>
            <m:r>
              <w:rPr>
                <w:rFonts w:ascii="Cambria Math" w:hAnsi="Cambria Math"/>
                <w:color w:val="000000"/>
                <w:sz w:val="28"/>
                <w:szCs w:val="28"/>
                <w:shd w:val="clear" w:color="auto" w:fill="FFFFFF"/>
              </w:rPr>
              <m:t>i</m:t>
            </m:r>
            <m:r>
              <w:rPr>
                <w:rFonts w:ascii="Cambria Math" w:hAnsi="Cambria Math"/>
                <w:color w:val="000000"/>
                <w:sz w:val="28"/>
                <w:szCs w:val="28"/>
                <w:shd w:val="clear" w:color="auto" w:fill="FFFFFF"/>
                <w:lang w:val="ru-RU"/>
              </w:rPr>
              <m:t>)</m:t>
            </m:r>
          </m:sup>
        </m:sSubSup>
        <m:r>
          <w:rPr>
            <w:rFonts w:ascii="Cambria Math" w:hAnsi="Cambria Math"/>
            <w:color w:val="000000"/>
            <w:sz w:val="28"/>
            <w:szCs w:val="28"/>
            <w:shd w:val="clear" w:color="auto" w:fill="FFFFFF"/>
            <w:lang w:val="ru-RU"/>
          </w:rPr>
          <m:t>=</m:t>
        </m:r>
        <m:sSubSup>
          <m:sSubSupPr>
            <m:ctrlPr>
              <w:rPr>
                <w:rFonts w:ascii="Cambria Math" w:hAnsi="Cambria Math"/>
                <w:i/>
                <w:iCs/>
                <w:color w:val="000000"/>
                <w:sz w:val="28"/>
                <w:szCs w:val="28"/>
                <w:shd w:val="clear" w:color="auto" w:fill="FFFFFF"/>
              </w:rPr>
            </m:ctrlPr>
          </m:sSubSupPr>
          <m:e>
            <m:r>
              <w:rPr>
                <w:rFonts w:ascii="Cambria Math" w:hAnsi="Cambria Math"/>
                <w:color w:val="000000"/>
                <w:sz w:val="28"/>
                <w:szCs w:val="28"/>
                <w:shd w:val="clear" w:color="auto" w:fill="FFFFFF"/>
              </w:rPr>
              <m:t>x</m:t>
            </m:r>
          </m:e>
          <m:sub>
            <m:r>
              <w:rPr>
                <w:rFonts w:ascii="Cambria Math" w:hAnsi="Cambria Math"/>
                <w:color w:val="000000"/>
                <w:sz w:val="28"/>
                <w:szCs w:val="28"/>
                <w:shd w:val="clear" w:color="auto" w:fill="FFFFFF"/>
              </w:rPr>
              <m:t>t</m:t>
            </m:r>
            <m:r>
              <w:rPr>
                <w:rFonts w:ascii="Cambria Math" w:hAnsi="Cambria Math"/>
                <w:color w:val="000000"/>
                <w:sz w:val="28"/>
                <w:szCs w:val="28"/>
                <w:shd w:val="clear" w:color="auto" w:fill="FFFFFF"/>
                <w:lang w:val="ru-RU"/>
              </w:rPr>
              <m:t>-1</m:t>
            </m:r>
          </m:sub>
          <m:sup>
            <m:r>
              <w:rPr>
                <w:rFonts w:ascii="Cambria Math" w:hAnsi="Cambria Math"/>
                <w:color w:val="000000"/>
                <w:sz w:val="28"/>
                <w:szCs w:val="28"/>
                <w:shd w:val="clear" w:color="auto" w:fill="FFFFFF"/>
                <w:lang w:val="ru-RU"/>
              </w:rPr>
              <m:t>(</m:t>
            </m:r>
            <m:r>
              <w:rPr>
                <w:rFonts w:ascii="Cambria Math" w:hAnsi="Cambria Math"/>
                <w:color w:val="000000"/>
                <w:sz w:val="28"/>
                <w:szCs w:val="28"/>
                <w:shd w:val="clear" w:color="auto" w:fill="FFFFFF"/>
              </w:rPr>
              <m:t>i</m:t>
            </m:r>
            <m:r>
              <w:rPr>
                <w:rFonts w:ascii="Cambria Math" w:hAnsi="Cambria Math"/>
                <w:color w:val="000000"/>
                <w:sz w:val="28"/>
                <w:szCs w:val="28"/>
                <w:shd w:val="clear" w:color="auto" w:fill="FFFFFF"/>
                <w:lang w:val="ru-RU"/>
              </w:rPr>
              <m:t>)</m:t>
            </m:r>
          </m:sup>
        </m:sSubSup>
        <m:r>
          <w:rPr>
            <w:rFonts w:ascii="Cambria Math" w:hAnsi="Cambria Math"/>
            <w:color w:val="000000"/>
            <w:sz w:val="28"/>
            <w:szCs w:val="28"/>
            <w:shd w:val="clear" w:color="auto" w:fill="FFFFFF"/>
            <w:lang w:val="ru-RU"/>
          </w:rPr>
          <m:t>+</m:t>
        </m:r>
        <m:d>
          <m:dPr>
            <m:ctrlPr>
              <w:rPr>
                <w:rFonts w:ascii="Cambria Math" w:hAnsi="Cambria Math"/>
                <w:i/>
                <w:iCs/>
                <w:color w:val="000000"/>
                <w:sz w:val="28"/>
                <w:szCs w:val="28"/>
                <w:shd w:val="clear" w:color="auto" w:fill="FFFFFF"/>
              </w:rPr>
            </m:ctrlPr>
          </m:dPr>
          <m:e>
            <m:sSub>
              <m:sSubPr>
                <m:ctrlPr>
                  <w:rPr>
                    <w:rFonts w:ascii="Cambria Math" w:hAnsi="Cambria Math"/>
                    <w:i/>
                    <w:iCs/>
                    <w:color w:val="000000"/>
                    <w:sz w:val="28"/>
                    <w:szCs w:val="28"/>
                    <w:shd w:val="clear" w:color="auto" w:fill="FFFFFF"/>
                  </w:rPr>
                </m:ctrlPr>
              </m:sSubPr>
              <m:e>
                <m:r>
                  <w:rPr>
                    <w:rFonts w:ascii="Cambria Math" w:hAnsi="Cambria Math"/>
                    <w:color w:val="000000"/>
                    <w:sz w:val="28"/>
                    <w:szCs w:val="28"/>
                    <w:shd w:val="clear" w:color="auto" w:fill="FFFFFF"/>
                  </w:rPr>
                  <m:t>l</m:t>
                </m:r>
              </m:e>
              <m:sub>
                <m:r>
                  <w:rPr>
                    <w:rFonts w:ascii="Cambria Math" w:hAnsi="Cambria Math"/>
                    <w:color w:val="000000"/>
                    <w:sz w:val="28"/>
                    <w:szCs w:val="28"/>
                    <w:shd w:val="clear" w:color="auto" w:fill="FFFFFF"/>
                  </w:rPr>
                  <m:t>j</m:t>
                </m:r>
              </m:sub>
            </m:sSub>
            <m:r>
              <w:rPr>
                <w:rFonts w:ascii="Cambria Math" w:hAnsi="Cambria Math"/>
                <w:color w:val="000000"/>
                <w:sz w:val="28"/>
                <w:szCs w:val="28"/>
                <w:shd w:val="clear" w:color="auto" w:fill="FFFFFF"/>
                <w:lang w:val="ru-RU"/>
              </w:rPr>
              <m:t>+</m:t>
            </m:r>
            <m:r>
              <w:rPr>
                <w:rFonts w:ascii="Cambria Math" w:hAnsi="Cambria Math"/>
                <w:sz w:val="28"/>
                <w:szCs w:val="28"/>
                <w:highlight w:val="white"/>
              </w:rPr>
              <m:t>δ</m:t>
            </m:r>
            <m:sSub>
              <m:sSubPr>
                <m:ctrlPr>
                  <w:rPr>
                    <w:rFonts w:ascii="Cambria Math" w:hAnsi="Cambria Math"/>
                    <w:i/>
                    <w:iCs/>
                    <w:color w:val="000000"/>
                    <w:sz w:val="28"/>
                    <w:szCs w:val="28"/>
                    <w:shd w:val="clear" w:color="auto" w:fill="FFFFFF"/>
                  </w:rPr>
                </m:ctrlPr>
              </m:sSubPr>
              <m:e>
                <m:r>
                  <w:rPr>
                    <w:rFonts w:ascii="Cambria Math" w:hAnsi="Cambria Math"/>
                    <w:color w:val="000000"/>
                    <w:sz w:val="28"/>
                    <w:szCs w:val="28"/>
                    <w:shd w:val="clear" w:color="auto" w:fill="FFFFFF"/>
                  </w:rPr>
                  <m:t>l</m:t>
                </m:r>
              </m:e>
              <m:sub>
                <m:r>
                  <w:rPr>
                    <w:rFonts w:ascii="Cambria Math" w:hAnsi="Cambria Math"/>
                    <w:color w:val="000000"/>
                    <w:sz w:val="28"/>
                    <w:szCs w:val="28"/>
                    <w:shd w:val="clear" w:color="auto" w:fill="FFFFFF"/>
                  </w:rPr>
                  <m:t>j</m:t>
                </m:r>
              </m:sub>
            </m:sSub>
          </m:e>
        </m:d>
        <m:r>
          <w:rPr>
            <w:rFonts w:ascii="Cambria Math" w:hAnsi="Cambria Math"/>
            <w:color w:val="000000"/>
            <w:sz w:val="28"/>
            <w:szCs w:val="28"/>
            <w:shd w:val="clear" w:color="auto" w:fill="FFFFFF"/>
            <w:lang w:val="ru-RU"/>
          </w:rPr>
          <m:t>·</m:t>
        </m:r>
        <m:r>
          <w:rPr>
            <w:rFonts w:ascii="Cambria Math" w:hAnsi="Cambria Math"/>
            <w:color w:val="000000"/>
            <w:sz w:val="28"/>
            <w:szCs w:val="28"/>
            <w:shd w:val="clear" w:color="auto" w:fill="FFFFFF"/>
          </w:rPr>
          <m:t>cos</m:t>
        </m:r>
        <m:sSub>
          <m:sSubPr>
            <m:ctrlPr>
              <w:rPr>
                <w:rFonts w:ascii="Cambria Math" w:hAnsi="Cambria Math"/>
                <w:i/>
                <w:iCs/>
                <w:color w:val="000000"/>
                <w:sz w:val="28"/>
                <w:szCs w:val="28"/>
                <w:shd w:val="clear" w:color="auto" w:fill="FFFFFF"/>
              </w:rPr>
            </m:ctrlPr>
          </m:sSubPr>
          <m:e>
            <m:r>
              <w:rPr>
                <w:rFonts w:ascii="Cambria Math" w:hAnsi="Cambria Math"/>
                <w:color w:val="000000"/>
                <w:sz w:val="28"/>
                <w:szCs w:val="28"/>
                <w:shd w:val="clear" w:color="auto" w:fill="FFFFFF"/>
              </w:rPr>
              <m:t>α</m:t>
            </m:r>
          </m:e>
          <m:sub>
            <m:r>
              <w:rPr>
                <w:rFonts w:ascii="Cambria Math" w:hAnsi="Cambria Math"/>
                <w:color w:val="000000"/>
                <w:sz w:val="28"/>
                <w:szCs w:val="28"/>
                <w:shd w:val="clear" w:color="auto" w:fill="FFFFFF"/>
              </w:rPr>
              <m:t>j</m:t>
            </m:r>
          </m:sub>
        </m:sSub>
      </m:oMath>
      <w:r w:rsidR="006F2D7D" w:rsidRPr="00541BF3">
        <w:rPr>
          <w:i/>
          <w:sz w:val="28"/>
          <w:szCs w:val="28"/>
          <w:highlight w:val="white"/>
          <w:lang w:val="ru-RU"/>
        </w:rPr>
        <w:t>,</w:t>
      </w:r>
    </w:p>
    <w:p w14:paraId="15DDCECA" w14:textId="77777777" w:rsidR="006F2D7D" w:rsidRPr="00541BF3" w:rsidRDefault="003409A9" w:rsidP="006F2D7D">
      <w:pPr>
        <w:jc w:val="center"/>
        <w:rPr>
          <w:i/>
          <w:sz w:val="28"/>
          <w:szCs w:val="28"/>
          <w:lang w:val="ru-RU"/>
        </w:rPr>
      </w:pPr>
      <m:oMath>
        <m:sSubSup>
          <m:sSubSupPr>
            <m:ctrlPr>
              <w:rPr>
                <w:rFonts w:ascii="Cambria Math" w:hAnsi="Cambria Math"/>
                <w:i/>
                <w:iCs/>
                <w:color w:val="000000"/>
                <w:sz w:val="28"/>
                <w:szCs w:val="28"/>
                <w:shd w:val="clear" w:color="auto" w:fill="FFFFFF"/>
              </w:rPr>
            </m:ctrlPr>
          </m:sSubSupPr>
          <m:e>
            <m:r>
              <w:rPr>
                <w:rFonts w:ascii="Cambria Math" w:hAnsi="Cambria Math"/>
                <w:color w:val="000000"/>
                <w:sz w:val="28"/>
                <w:szCs w:val="28"/>
                <w:shd w:val="clear" w:color="auto" w:fill="FFFFFF"/>
              </w:rPr>
              <m:t>y</m:t>
            </m:r>
          </m:e>
          <m:sub>
            <m:r>
              <w:rPr>
                <w:rFonts w:ascii="Cambria Math" w:hAnsi="Cambria Math"/>
                <w:color w:val="000000"/>
                <w:sz w:val="28"/>
                <w:szCs w:val="28"/>
                <w:shd w:val="clear" w:color="auto" w:fill="FFFFFF"/>
              </w:rPr>
              <m:t>t</m:t>
            </m:r>
          </m:sub>
          <m:sup>
            <m:r>
              <w:rPr>
                <w:rFonts w:ascii="Cambria Math" w:hAnsi="Cambria Math"/>
                <w:color w:val="000000"/>
                <w:sz w:val="28"/>
                <w:szCs w:val="28"/>
                <w:shd w:val="clear" w:color="auto" w:fill="FFFFFF"/>
                <w:lang w:val="ru-RU"/>
              </w:rPr>
              <m:t>(</m:t>
            </m:r>
            <m:r>
              <w:rPr>
                <w:rFonts w:ascii="Cambria Math" w:hAnsi="Cambria Math"/>
                <w:color w:val="000000"/>
                <w:sz w:val="28"/>
                <w:szCs w:val="28"/>
                <w:shd w:val="clear" w:color="auto" w:fill="FFFFFF"/>
              </w:rPr>
              <m:t>i</m:t>
            </m:r>
            <m:r>
              <w:rPr>
                <w:rFonts w:ascii="Cambria Math" w:hAnsi="Cambria Math"/>
                <w:color w:val="000000"/>
                <w:sz w:val="28"/>
                <w:szCs w:val="28"/>
                <w:shd w:val="clear" w:color="auto" w:fill="FFFFFF"/>
                <w:lang w:val="ru-RU"/>
              </w:rPr>
              <m:t>)</m:t>
            </m:r>
          </m:sup>
        </m:sSubSup>
        <m:r>
          <w:rPr>
            <w:rFonts w:ascii="Cambria Math" w:hAnsi="Cambria Math"/>
            <w:color w:val="000000"/>
            <w:sz w:val="28"/>
            <w:szCs w:val="28"/>
            <w:shd w:val="clear" w:color="auto" w:fill="FFFFFF"/>
            <w:lang w:val="ru-RU"/>
          </w:rPr>
          <m:t>=</m:t>
        </m:r>
        <m:sSubSup>
          <m:sSubSupPr>
            <m:ctrlPr>
              <w:rPr>
                <w:rFonts w:ascii="Cambria Math" w:hAnsi="Cambria Math"/>
                <w:i/>
                <w:iCs/>
                <w:color w:val="000000"/>
                <w:sz w:val="28"/>
                <w:szCs w:val="28"/>
                <w:shd w:val="clear" w:color="auto" w:fill="FFFFFF"/>
              </w:rPr>
            </m:ctrlPr>
          </m:sSubSupPr>
          <m:e>
            <m:r>
              <w:rPr>
                <w:rFonts w:ascii="Cambria Math" w:hAnsi="Cambria Math"/>
                <w:color w:val="000000"/>
                <w:sz w:val="28"/>
                <w:szCs w:val="28"/>
                <w:shd w:val="clear" w:color="auto" w:fill="FFFFFF"/>
              </w:rPr>
              <m:t>y</m:t>
            </m:r>
          </m:e>
          <m:sub>
            <m:r>
              <w:rPr>
                <w:rFonts w:ascii="Cambria Math" w:hAnsi="Cambria Math"/>
                <w:color w:val="000000"/>
                <w:sz w:val="28"/>
                <w:szCs w:val="28"/>
                <w:shd w:val="clear" w:color="auto" w:fill="FFFFFF"/>
              </w:rPr>
              <m:t>t</m:t>
            </m:r>
            <m:r>
              <w:rPr>
                <w:rFonts w:ascii="Cambria Math" w:hAnsi="Cambria Math"/>
                <w:color w:val="000000"/>
                <w:sz w:val="28"/>
                <w:szCs w:val="28"/>
                <w:shd w:val="clear" w:color="auto" w:fill="FFFFFF"/>
                <w:lang w:val="ru-RU"/>
              </w:rPr>
              <m:t>-1</m:t>
            </m:r>
          </m:sub>
          <m:sup>
            <m:r>
              <w:rPr>
                <w:rFonts w:ascii="Cambria Math" w:hAnsi="Cambria Math"/>
                <w:color w:val="000000"/>
                <w:sz w:val="28"/>
                <w:szCs w:val="28"/>
                <w:shd w:val="clear" w:color="auto" w:fill="FFFFFF"/>
                <w:lang w:val="ru-RU"/>
              </w:rPr>
              <m:t>(</m:t>
            </m:r>
            <m:r>
              <w:rPr>
                <w:rFonts w:ascii="Cambria Math" w:hAnsi="Cambria Math"/>
                <w:color w:val="000000"/>
                <w:sz w:val="28"/>
                <w:szCs w:val="28"/>
                <w:shd w:val="clear" w:color="auto" w:fill="FFFFFF"/>
              </w:rPr>
              <m:t>i</m:t>
            </m:r>
            <m:r>
              <w:rPr>
                <w:rFonts w:ascii="Cambria Math" w:hAnsi="Cambria Math"/>
                <w:color w:val="000000"/>
                <w:sz w:val="28"/>
                <w:szCs w:val="28"/>
                <w:shd w:val="clear" w:color="auto" w:fill="FFFFFF"/>
                <w:lang w:val="ru-RU"/>
              </w:rPr>
              <m:t>)</m:t>
            </m:r>
          </m:sup>
        </m:sSubSup>
        <m:r>
          <w:rPr>
            <w:rFonts w:ascii="Cambria Math" w:hAnsi="Cambria Math"/>
            <w:color w:val="000000"/>
            <w:sz w:val="28"/>
            <w:szCs w:val="28"/>
            <w:shd w:val="clear" w:color="auto" w:fill="FFFFFF"/>
            <w:lang w:val="ru-RU"/>
          </w:rPr>
          <m:t>+</m:t>
        </m:r>
        <m:d>
          <m:dPr>
            <m:ctrlPr>
              <w:rPr>
                <w:rFonts w:ascii="Cambria Math" w:hAnsi="Cambria Math"/>
                <w:i/>
                <w:iCs/>
                <w:color w:val="000000"/>
                <w:sz w:val="28"/>
                <w:szCs w:val="28"/>
                <w:shd w:val="clear" w:color="auto" w:fill="FFFFFF"/>
              </w:rPr>
            </m:ctrlPr>
          </m:dPr>
          <m:e>
            <m:sSub>
              <m:sSubPr>
                <m:ctrlPr>
                  <w:rPr>
                    <w:rFonts w:ascii="Cambria Math" w:hAnsi="Cambria Math"/>
                    <w:i/>
                    <w:iCs/>
                    <w:color w:val="000000"/>
                    <w:sz w:val="28"/>
                    <w:szCs w:val="28"/>
                    <w:shd w:val="clear" w:color="auto" w:fill="FFFFFF"/>
                  </w:rPr>
                </m:ctrlPr>
              </m:sSubPr>
              <m:e>
                <m:r>
                  <w:rPr>
                    <w:rFonts w:ascii="Cambria Math" w:hAnsi="Cambria Math"/>
                    <w:color w:val="000000"/>
                    <w:sz w:val="28"/>
                    <w:szCs w:val="28"/>
                    <w:shd w:val="clear" w:color="auto" w:fill="FFFFFF"/>
                  </w:rPr>
                  <m:t>l</m:t>
                </m:r>
              </m:e>
              <m:sub>
                <m:r>
                  <w:rPr>
                    <w:rFonts w:ascii="Cambria Math" w:hAnsi="Cambria Math"/>
                    <w:color w:val="000000"/>
                    <w:sz w:val="28"/>
                    <w:szCs w:val="28"/>
                    <w:shd w:val="clear" w:color="auto" w:fill="FFFFFF"/>
                  </w:rPr>
                  <m:t>j</m:t>
                </m:r>
              </m:sub>
            </m:sSub>
            <m:r>
              <w:rPr>
                <w:rFonts w:ascii="Cambria Math" w:hAnsi="Cambria Math"/>
                <w:color w:val="000000"/>
                <w:sz w:val="28"/>
                <w:szCs w:val="28"/>
                <w:shd w:val="clear" w:color="auto" w:fill="FFFFFF"/>
                <w:lang w:val="ru-RU"/>
              </w:rPr>
              <m:t>+</m:t>
            </m:r>
            <m:r>
              <w:rPr>
                <w:rFonts w:ascii="Cambria Math" w:hAnsi="Cambria Math"/>
                <w:sz w:val="28"/>
                <w:szCs w:val="28"/>
                <w:highlight w:val="white"/>
              </w:rPr>
              <m:t>δ</m:t>
            </m:r>
            <m:sSub>
              <m:sSubPr>
                <m:ctrlPr>
                  <w:rPr>
                    <w:rFonts w:ascii="Cambria Math" w:hAnsi="Cambria Math"/>
                    <w:i/>
                    <w:iCs/>
                    <w:color w:val="000000"/>
                    <w:sz w:val="28"/>
                    <w:szCs w:val="28"/>
                    <w:shd w:val="clear" w:color="auto" w:fill="FFFFFF"/>
                  </w:rPr>
                </m:ctrlPr>
              </m:sSubPr>
              <m:e>
                <m:r>
                  <w:rPr>
                    <w:rFonts w:ascii="Cambria Math" w:hAnsi="Cambria Math"/>
                    <w:color w:val="000000"/>
                    <w:sz w:val="28"/>
                    <w:szCs w:val="28"/>
                    <w:shd w:val="clear" w:color="auto" w:fill="FFFFFF"/>
                  </w:rPr>
                  <m:t>l</m:t>
                </m:r>
              </m:e>
              <m:sub>
                <m:r>
                  <w:rPr>
                    <w:rFonts w:ascii="Cambria Math" w:hAnsi="Cambria Math"/>
                    <w:color w:val="000000"/>
                    <w:sz w:val="28"/>
                    <w:szCs w:val="28"/>
                    <w:shd w:val="clear" w:color="auto" w:fill="FFFFFF"/>
                  </w:rPr>
                  <m:t>j</m:t>
                </m:r>
              </m:sub>
            </m:sSub>
          </m:e>
        </m:d>
        <m:r>
          <w:rPr>
            <w:rFonts w:ascii="Cambria Math" w:hAnsi="Cambria Math"/>
            <w:color w:val="000000"/>
            <w:sz w:val="28"/>
            <w:szCs w:val="28"/>
            <w:shd w:val="clear" w:color="auto" w:fill="FFFFFF"/>
            <w:lang w:val="ru-RU"/>
          </w:rPr>
          <m:t>·</m:t>
        </m:r>
        <m:r>
          <w:rPr>
            <w:rFonts w:ascii="Cambria Math" w:hAnsi="Cambria Math"/>
            <w:color w:val="000000"/>
            <w:sz w:val="28"/>
            <w:szCs w:val="28"/>
            <w:shd w:val="clear" w:color="auto" w:fill="FFFFFF"/>
          </w:rPr>
          <m:t>sin</m:t>
        </m:r>
        <m:sSub>
          <m:sSubPr>
            <m:ctrlPr>
              <w:rPr>
                <w:rFonts w:ascii="Cambria Math" w:hAnsi="Cambria Math"/>
                <w:i/>
                <w:iCs/>
                <w:color w:val="000000"/>
                <w:sz w:val="28"/>
                <w:szCs w:val="28"/>
                <w:shd w:val="clear" w:color="auto" w:fill="FFFFFF"/>
              </w:rPr>
            </m:ctrlPr>
          </m:sSubPr>
          <m:e>
            <m:r>
              <w:rPr>
                <w:rFonts w:ascii="Cambria Math" w:hAnsi="Cambria Math"/>
                <w:color w:val="000000"/>
                <w:sz w:val="28"/>
                <w:szCs w:val="28"/>
                <w:shd w:val="clear" w:color="auto" w:fill="FFFFFF"/>
              </w:rPr>
              <m:t>α</m:t>
            </m:r>
          </m:e>
          <m:sub>
            <m:r>
              <w:rPr>
                <w:rFonts w:ascii="Cambria Math" w:hAnsi="Cambria Math"/>
                <w:color w:val="000000"/>
                <w:sz w:val="28"/>
                <w:szCs w:val="28"/>
                <w:shd w:val="clear" w:color="auto" w:fill="FFFFFF"/>
              </w:rPr>
              <m:t>j</m:t>
            </m:r>
          </m:sub>
        </m:sSub>
      </m:oMath>
      <w:r w:rsidR="006F2D7D" w:rsidRPr="00541BF3">
        <w:rPr>
          <w:i/>
          <w:sz w:val="28"/>
          <w:szCs w:val="28"/>
          <w:highlight w:val="white"/>
          <w:lang w:val="ru-RU"/>
        </w:rPr>
        <w:t>,</w:t>
      </w:r>
    </w:p>
    <w:p w14:paraId="7952DF31" w14:textId="77777777" w:rsidR="006F2D7D" w:rsidRPr="00541BF3" w:rsidRDefault="003409A9" w:rsidP="006F2D7D">
      <w:pPr>
        <w:jc w:val="center"/>
        <w:rPr>
          <w:i/>
          <w:iCs/>
          <w:color w:val="000000"/>
          <w:sz w:val="28"/>
          <w:szCs w:val="28"/>
          <w:shd w:val="clear" w:color="auto" w:fill="FFFFFF"/>
          <w:lang w:val="ru-RU"/>
        </w:rPr>
      </w:pPr>
      <m:oMath>
        <m:sSubSup>
          <m:sSubSupPr>
            <m:ctrlPr>
              <w:rPr>
                <w:rFonts w:ascii="Cambria Math" w:hAnsi="Cambria Math"/>
                <w:i/>
                <w:iCs/>
                <w:color w:val="000000"/>
                <w:sz w:val="28"/>
                <w:szCs w:val="28"/>
                <w:shd w:val="clear" w:color="auto" w:fill="FFFFFF"/>
              </w:rPr>
            </m:ctrlPr>
          </m:sSubSupPr>
          <m:e>
            <m:r>
              <w:rPr>
                <w:rFonts w:ascii="Cambria Math" w:hAnsi="Cambria Math"/>
                <w:color w:val="000000"/>
                <w:sz w:val="28"/>
                <w:szCs w:val="28"/>
                <w:shd w:val="clear" w:color="auto" w:fill="FFFFFF"/>
                <w:lang w:val="ru-RU"/>
              </w:rPr>
              <m:t>Ѳ</m:t>
            </m:r>
          </m:e>
          <m:sub>
            <m:r>
              <w:rPr>
                <w:rFonts w:ascii="Cambria Math" w:hAnsi="Cambria Math"/>
                <w:color w:val="000000"/>
                <w:sz w:val="28"/>
                <w:szCs w:val="28"/>
                <w:shd w:val="clear" w:color="auto" w:fill="FFFFFF"/>
              </w:rPr>
              <m:t>t</m:t>
            </m:r>
          </m:sub>
          <m:sup>
            <m:r>
              <w:rPr>
                <w:rFonts w:ascii="Cambria Math" w:hAnsi="Cambria Math"/>
                <w:color w:val="000000"/>
                <w:sz w:val="28"/>
                <w:szCs w:val="28"/>
                <w:shd w:val="clear" w:color="auto" w:fill="FFFFFF"/>
                <w:lang w:val="ru-RU"/>
              </w:rPr>
              <m:t>(</m:t>
            </m:r>
            <m:r>
              <w:rPr>
                <w:rFonts w:ascii="Cambria Math" w:hAnsi="Cambria Math"/>
                <w:color w:val="000000"/>
                <w:sz w:val="28"/>
                <w:szCs w:val="28"/>
                <w:shd w:val="clear" w:color="auto" w:fill="FFFFFF"/>
              </w:rPr>
              <m:t>i</m:t>
            </m:r>
            <m:r>
              <w:rPr>
                <w:rFonts w:ascii="Cambria Math" w:hAnsi="Cambria Math"/>
                <w:color w:val="000000"/>
                <w:sz w:val="28"/>
                <w:szCs w:val="28"/>
                <w:shd w:val="clear" w:color="auto" w:fill="FFFFFF"/>
                <w:lang w:val="ru-RU"/>
              </w:rPr>
              <m:t>)</m:t>
            </m:r>
          </m:sup>
        </m:sSubSup>
        <m:r>
          <w:rPr>
            <w:rFonts w:ascii="Cambria Math" w:hAnsi="Cambria Math"/>
            <w:color w:val="000000"/>
            <w:sz w:val="28"/>
            <w:szCs w:val="28"/>
            <w:shd w:val="clear" w:color="auto" w:fill="FFFFFF"/>
            <w:lang w:val="ru-RU"/>
          </w:rPr>
          <m:t>=</m:t>
        </m:r>
        <m:sSubSup>
          <m:sSubSupPr>
            <m:ctrlPr>
              <w:rPr>
                <w:rFonts w:ascii="Cambria Math" w:hAnsi="Cambria Math"/>
                <w:i/>
                <w:iCs/>
                <w:color w:val="000000"/>
                <w:sz w:val="28"/>
                <w:szCs w:val="28"/>
                <w:shd w:val="clear" w:color="auto" w:fill="FFFFFF"/>
              </w:rPr>
            </m:ctrlPr>
          </m:sSubSupPr>
          <m:e>
            <m:r>
              <w:rPr>
                <w:rFonts w:ascii="Cambria Math" w:hAnsi="Cambria Math"/>
                <w:color w:val="000000"/>
                <w:sz w:val="28"/>
                <w:szCs w:val="28"/>
                <w:shd w:val="clear" w:color="auto" w:fill="FFFFFF"/>
                <w:lang w:val="ru-RU"/>
              </w:rPr>
              <m:t>Ѳ</m:t>
            </m:r>
          </m:e>
          <m:sub>
            <m:r>
              <w:rPr>
                <w:rFonts w:ascii="Cambria Math" w:hAnsi="Cambria Math"/>
                <w:color w:val="000000"/>
                <w:sz w:val="28"/>
                <w:szCs w:val="28"/>
                <w:shd w:val="clear" w:color="auto" w:fill="FFFFFF"/>
              </w:rPr>
              <m:t>t</m:t>
            </m:r>
            <m:r>
              <w:rPr>
                <w:rFonts w:ascii="Cambria Math" w:hAnsi="Cambria Math"/>
                <w:color w:val="000000"/>
                <w:sz w:val="28"/>
                <w:szCs w:val="28"/>
                <w:shd w:val="clear" w:color="auto" w:fill="FFFFFF"/>
                <w:lang w:val="ru-RU"/>
              </w:rPr>
              <m:t>-1</m:t>
            </m:r>
          </m:sub>
          <m:sup>
            <m:r>
              <w:rPr>
                <w:rFonts w:ascii="Cambria Math" w:hAnsi="Cambria Math"/>
                <w:color w:val="000000"/>
                <w:sz w:val="28"/>
                <w:szCs w:val="28"/>
                <w:shd w:val="clear" w:color="auto" w:fill="FFFFFF"/>
                <w:lang w:val="ru-RU"/>
              </w:rPr>
              <m:t>(</m:t>
            </m:r>
            <m:r>
              <w:rPr>
                <w:rFonts w:ascii="Cambria Math" w:hAnsi="Cambria Math"/>
                <w:color w:val="000000"/>
                <w:sz w:val="28"/>
                <w:szCs w:val="28"/>
                <w:shd w:val="clear" w:color="auto" w:fill="FFFFFF"/>
              </w:rPr>
              <m:t>i</m:t>
            </m:r>
            <m:r>
              <w:rPr>
                <w:rFonts w:ascii="Cambria Math" w:hAnsi="Cambria Math"/>
                <w:color w:val="000000"/>
                <w:sz w:val="28"/>
                <w:szCs w:val="28"/>
                <w:shd w:val="clear" w:color="auto" w:fill="FFFFFF"/>
                <w:lang w:val="ru-RU"/>
              </w:rPr>
              <m:t>)</m:t>
            </m:r>
          </m:sup>
        </m:sSubSup>
        <m:r>
          <w:rPr>
            <w:rFonts w:ascii="Cambria Math" w:hAnsi="Cambria Math"/>
            <w:color w:val="000000"/>
            <w:sz w:val="28"/>
            <w:szCs w:val="28"/>
            <w:shd w:val="clear" w:color="auto" w:fill="FFFFFF"/>
            <w:lang w:val="ru-RU"/>
          </w:rPr>
          <m:t>+</m:t>
        </m:r>
        <m:d>
          <m:dPr>
            <m:ctrlPr>
              <w:rPr>
                <w:rFonts w:ascii="Cambria Math" w:hAnsi="Cambria Math"/>
                <w:i/>
                <w:iCs/>
                <w:color w:val="000000"/>
                <w:sz w:val="28"/>
                <w:szCs w:val="28"/>
                <w:shd w:val="clear" w:color="auto" w:fill="FFFFFF"/>
              </w:rPr>
            </m:ctrlPr>
          </m:dPr>
          <m:e>
            <m:sSub>
              <m:sSubPr>
                <m:ctrlPr>
                  <w:rPr>
                    <w:rFonts w:ascii="Cambria Math" w:hAnsi="Cambria Math"/>
                    <w:i/>
                    <w:iCs/>
                    <w:color w:val="000000"/>
                    <w:sz w:val="28"/>
                    <w:szCs w:val="28"/>
                    <w:shd w:val="clear" w:color="auto" w:fill="FFFFFF"/>
                  </w:rPr>
                </m:ctrlPr>
              </m:sSubPr>
              <m:e>
                <m:r>
                  <w:rPr>
                    <w:rFonts w:ascii="Cambria Math" w:hAnsi="Cambria Math"/>
                    <w:color w:val="000000"/>
                    <w:sz w:val="28"/>
                    <w:szCs w:val="28"/>
                    <w:shd w:val="clear" w:color="auto" w:fill="FFFFFF"/>
                  </w:rPr>
                  <m:t>α</m:t>
                </m:r>
              </m:e>
              <m:sub>
                <m:r>
                  <w:rPr>
                    <w:rFonts w:ascii="Cambria Math" w:hAnsi="Cambria Math"/>
                    <w:color w:val="000000"/>
                    <w:sz w:val="28"/>
                    <w:szCs w:val="28"/>
                    <w:shd w:val="clear" w:color="auto" w:fill="FFFFFF"/>
                  </w:rPr>
                  <m:t>j</m:t>
                </m:r>
              </m:sub>
            </m:sSub>
            <m:r>
              <w:rPr>
                <w:rFonts w:ascii="Cambria Math" w:hAnsi="Cambria Math"/>
                <w:color w:val="000000"/>
                <w:sz w:val="28"/>
                <w:szCs w:val="28"/>
                <w:shd w:val="clear" w:color="auto" w:fill="FFFFFF"/>
                <w:lang w:val="ru-RU"/>
              </w:rPr>
              <m:t>+</m:t>
            </m:r>
            <m:r>
              <w:rPr>
                <w:rFonts w:ascii="Cambria Math" w:hAnsi="Cambria Math"/>
                <w:sz w:val="28"/>
                <w:szCs w:val="28"/>
                <w:highlight w:val="white"/>
              </w:rPr>
              <m:t>δ</m:t>
            </m:r>
            <m:sSub>
              <m:sSubPr>
                <m:ctrlPr>
                  <w:rPr>
                    <w:rFonts w:ascii="Cambria Math" w:hAnsi="Cambria Math"/>
                    <w:i/>
                    <w:sz w:val="28"/>
                    <w:szCs w:val="28"/>
                  </w:rPr>
                </m:ctrlPr>
              </m:sSubPr>
              <m:e>
                <m:r>
                  <w:rPr>
                    <w:rFonts w:ascii="Cambria Math" w:hAnsi="Cambria Math"/>
                    <w:sz w:val="28"/>
                    <w:szCs w:val="28"/>
                  </w:rPr>
                  <m:t>α</m:t>
                </m:r>
              </m:e>
              <m:sub>
                <m:r>
                  <w:rPr>
                    <w:rFonts w:ascii="Cambria Math" w:hAnsi="Cambria Math"/>
                    <w:sz w:val="28"/>
                    <w:szCs w:val="28"/>
                  </w:rPr>
                  <m:t>j</m:t>
                </m:r>
              </m:sub>
            </m:sSub>
          </m:e>
        </m:d>
      </m:oMath>
      <w:r w:rsidR="006F2D7D" w:rsidRPr="00541BF3">
        <w:rPr>
          <w:i/>
          <w:sz w:val="28"/>
          <w:szCs w:val="28"/>
          <w:highlight w:val="white"/>
          <w:lang w:val="ru-RU"/>
        </w:rPr>
        <w:t>,</w:t>
      </w:r>
    </w:p>
    <w:p w14:paraId="7B494366" w14:textId="77777777" w:rsidR="006F2D7D" w:rsidRPr="000C326E" w:rsidRDefault="006F2D7D" w:rsidP="006F2D7D">
      <w:pPr>
        <w:pStyle w:val="af4"/>
        <w:rPr>
          <w:rFonts w:cs="Times New Roman"/>
          <w:sz w:val="28"/>
          <w:szCs w:val="28"/>
          <w:highlight w:val="white"/>
        </w:rPr>
      </w:pPr>
      <w:bookmarkStart w:id="49" w:name="_hi2j0az86jlo" w:colFirst="0" w:colLast="0"/>
      <w:bookmarkEnd w:id="49"/>
      <w:r w:rsidRPr="000C326E">
        <w:rPr>
          <w:rFonts w:cs="Times New Roman"/>
          <w:sz w:val="28"/>
          <w:szCs w:val="28"/>
          <w:highlight w:val="white"/>
        </w:rPr>
        <w:t xml:space="preserve">где </w:t>
      </w:r>
      <w:r w:rsidRPr="000C326E">
        <w:rPr>
          <w:rFonts w:cs="Times New Roman"/>
          <w:i/>
          <w:sz w:val="28"/>
          <w:szCs w:val="28"/>
          <w:highlight w:val="white"/>
        </w:rPr>
        <w:t xml:space="preserve">δl </w:t>
      </w:r>
      <w:r w:rsidRPr="000C326E">
        <w:rPr>
          <w:rFonts w:cs="Times New Roman"/>
          <w:sz w:val="28"/>
          <w:szCs w:val="28"/>
          <w:highlight w:val="white"/>
        </w:rPr>
        <w:t xml:space="preserve">~ </w:t>
      </w:r>
      <w:r w:rsidRPr="000C326E">
        <w:rPr>
          <w:rFonts w:cs="Times New Roman"/>
          <w:i/>
          <w:sz w:val="28"/>
          <w:szCs w:val="28"/>
          <w:highlight w:val="white"/>
        </w:rPr>
        <w:t>N</w:t>
      </w:r>
      <w:r w:rsidRPr="000C326E">
        <w:rPr>
          <w:rFonts w:cs="Times New Roman"/>
          <w:sz w:val="28"/>
          <w:szCs w:val="28"/>
          <w:highlight w:val="white"/>
        </w:rPr>
        <w:t xml:space="preserve"> (0, </w:t>
      </w:r>
      <m:oMath>
        <m:sSubSup>
          <m:sSubSupPr>
            <m:ctrlPr>
              <w:rPr>
                <w:rFonts w:ascii="Cambria Math" w:hAnsi="Cambria Math" w:cs="Times New Roman"/>
                <w:sz w:val="28"/>
                <w:szCs w:val="28"/>
                <w:highlight w:val="white"/>
              </w:rPr>
            </m:ctrlPr>
          </m:sSubSupPr>
          <m:e>
            <m:r>
              <w:rPr>
                <w:rFonts w:ascii="Cambria Math" w:hAnsi="Cambria Math" w:cs="Times New Roman"/>
                <w:sz w:val="28"/>
                <w:szCs w:val="28"/>
              </w:rPr>
              <m:t>σ</m:t>
            </m:r>
          </m:e>
          <m:sub>
            <m:r>
              <w:rPr>
                <w:rFonts w:ascii="Cambria Math" w:hAnsi="Cambria Math" w:cs="Times New Roman"/>
                <w:sz w:val="28"/>
                <w:szCs w:val="28"/>
                <w:highlight w:val="white"/>
              </w:rPr>
              <m:t>l</m:t>
            </m:r>
          </m:sub>
          <m:sup>
            <m:r>
              <w:rPr>
                <w:rFonts w:ascii="Cambria Math" w:hAnsi="Cambria Math" w:cs="Times New Roman"/>
                <w:sz w:val="28"/>
                <w:szCs w:val="28"/>
                <w:highlight w:val="white"/>
              </w:rPr>
              <m:t>2</m:t>
            </m:r>
          </m:sup>
        </m:sSubSup>
        <m:r>
          <w:rPr>
            <w:rFonts w:ascii="Cambria Math" w:hAnsi="Cambria Math" w:cs="Times New Roman"/>
            <w:sz w:val="28"/>
            <w:szCs w:val="28"/>
            <w:highlight w:val="white"/>
          </w:rPr>
          <m:t>)</m:t>
        </m:r>
      </m:oMath>
      <w:r w:rsidRPr="000C326E">
        <w:rPr>
          <w:rFonts w:cs="Times New Roman"/>
          <w:sz w:val="28"/>
          <w:szCs w:val="28"/>
          <w:highlight w:val="white"/>
        </w:rPr>
        <w:t xml:space="preserve"> – случайная </w:t>
      </w:r>
      <w:r>
        <w:rPr>
          <w:rFonts w:cs="Times New Roman"/>
          <w:sz w:val="28"/>
          <w:szCs w:val="28"/>
          <w:highlight w:val="white"/>
        </w:rPr>
        <w:t>нормально-распределённая величина</w:t>
      </w:r>
      <w:r w:rsidRPr="000C326E">
        <w:rPr>
          <w:rFonts w:cs="Times New Roman"/>
          <w:sz w:val="28"/>
          <w:szCs w:val="28"/>
          <w:highlight w:val="white"/>
        </w:rPr>
        <w:t>, с нулевым математическим ожиданием и стандартным отклонением σ</w:t>
      </w:r>
      <w:r w:rsidRPr="000C326E">
        <w:rPr>
          <w:rFonts w:cs="Times New Roman"/>
          <w:i/>
          <w:sz w:val="28"/>
          <w:szCs w:val="28"/>
          <w:highlight w:val="white"/>
        </w:rPr>
        <w:t>ₗ</w:t>
      </w:r>
      <w:r w:rsidRPr="000C326E">
        <w:rPr>
          <w:rFonts w:cs="Times New Roman"/>
          <w:sz w:val="28"/>
          <w:szCs w:val="28"/>
          <w:highlight w:val="white"/>
        </w:rPr>
        <w:t xml:space="preserve">, соответствующая возможным непредсказуемым изменениям в длине шага; </w:t>
      </w:r>
      <w:r w:rsidRPr="000C326E">
        <w:rPr>
          <w:rFonts w:cs="Times New Roman"/>
          <w:i/>
          <w:sz w:val="28"/>
          <w:szCs w:val="28"/>
          <w:highlight w:val="white"/>
        </w:rPr>
        <w:t>δ</w:t>
      </w:r>
      <w:r w:rsidRPr="000C326E">
        <w:rPr>
          <w:rFonts w:ascii="Cambria Math" w:hAnsi="Cambria Math" w:cs="Cambria Math"/>
          <w:sz w:val="28"/>
          <w:szCs w:val="28"/>
          <w:highlight w:val="white"/>
        </w:rPr>
        <w:t>𝛼</w:t>
      </w:r>
      <w:r w:rsidRPr="000C326E">
        <w:rPr>
          <w:rFonts w:cs="Times New Roman"/>
          <w:sz w:val="28"/>
          <w:szCs w:val="28"/>
          <w:highlight w:val="white"/>
        </w:rPr>
        <w:t xml:space="preserve"> ~ </w:t>
      </w:r>
      <w:r w:rsidRPr="000C326E">
        <w:rPr>
          <w:rFonts w:cs="Times New Roman"/>
          <w:i/>
          <w:sz w:val="28"/>
          <w:szCs w:val="28"/>
          <w:highlight w:val="white"/>
        </w:rPr>
        <w:t>N</w:t>
      </w:r>
      <w:r w:rsidRPr="000C326E">
        <w:rPr>
          <w:rFonts w:cs="Times New Roman"/>
          <w:sz w:val="28"/>
          <w:szCs w:val="28"/>
          <w:highlight w:val="white"/>
        </w:rPr>
        <w:t xml:space="preserve"> (0, </w:t>
      </w:r>
      <m:oMath>
        <m:sSubSup>
          <m:sSubSupPr>
            <m:ctrlPr>
              <w:rPr>
                <w:rFonts w:ascii="Cambria Math" w:hAnsi="Cambria Math" w:cs="Times New Roman"/>
                <w:sz w:val="28"/>
                <w:szCs w:val="28"/>
                <w:highlight w:val="white"/>
              </w:rPr>
            </m:ctrlPr>
          </m:sSubSupPr>
          <m:e>
            <m:r>
              <w:rPr>
                <w:rFonts w:ascii="Cambria Math" w:hAnsi="Cambria Math" w:cs="Times New Roman"/>
                <w:sz w:val="28"/>
                <w:szCs w:val="28"/>
              </w:rPr>
              <m:t>σ</m:t>
            </m:r>
          </m:e>
          <m:sub>
            <m:r>
              <w:rPr>
                <w:rFonts w:ascii="Cambria Math" w:hAnsi="Cambria Math" w:cs="Times New Roman"/>
                <w:sz w:val="28"/>
                <w:szCs w:val="28"/>
                <w:highlight w:val="white"/>
              </w:rPr>
              <m:t>α</m:t>
            </m:r>
          </m:sub>
          <m:sup>
            <m:r>
              <w:rPr>
                <w:rFonts w:ascii="Cambria Math" w:hAnsi="Cambria Math" w:cs="Times New Roman"/>
                <w:sz w:val="28"/>
                <w:szCs w:val="28"/>
                <w:highlight w:val="white"/>
              </w:rPr>
              <m:t>2</m:t>
            </m:r>
          </m:sup>
        </m:sSubSup>
        <m:r>
          <w:rPr>
            <w:rFonts w:ascii="Cambria Math" w:hAnsi="Cambria Math" w:cs="Times New Roman"/>
            <w:sz w:val="28"/>
            <w:szCs w:val="28"/>
            <w:highlight w:val="white"/>
          </w:rPr>
          <m:t>)</m:t>
        </m:r>
      </m:oMath>
      <w:r w:rsidRPr="000C326E">
        <w:rPr>
          <w:rFonts w:cs="Times New Roman"/>
          <w:sz w:val="28"/>
          <w:szCs w:val="28"/>
          <w:highlight w:val="white"/>
        </w:rPr>
        <w:t xml:space="preserve"> – случайная </w:t>
      </w:r>
      <w:r>
        <w:rPr>
          <w:rFonts w:cs="Times New Roman"/>
          <w:sz w:val="28"/>
          <w:szCs w:val="28"/>
          <w:highlight w:val="white"/>
        </w:rPr>
        <w:t>нормально-распределённая величина</w:t>
      </w:r>
      <w:r w:rsidRPr="000C326E">
        <w:rPr>
          <w:rFonts w:cs="Times New Roman"/>
          <w:sz w:val="28"/>
          <w:szCs w:val="28"/>
          <w:highlight w:val="white"/>
        </w:rPr>
        <w:t xml:space="preserve">, соответствующая возможным изменениям в направлении движения объекта. Значения </w:t>
      </w:r>
      <m:oMath>
        <m:sSub>
          <m:sSubPr>
            <m:ctrlPr>
              <w:rPr>
                <w:rFonts w:ascii="Cambria Math" w:hAnsi="Cambria Math" w:cs="Times New Roman"/>
                <w:i/>
                <w:sz w:val="28"/>
                <w:szCs w:val="28"/>
              </w:rPr>
            </m:ctrlPr>
          </m:sSubPr>
          <m:e>
            <m:r>
              <w:rPr>
                <w:rFonts w:ascii="Cambria Math" w:hAnsi="Cambria Math" w:cs="Times New Roman"/>
                <w:sz w:val="28"/>
                <w:szCs w:val="28"/>
              </w:rPr>
              <m:t>σ</m:t>
            </m:r>
          </m:e>
          <m:sub>
            <m:r>
              <w:rPr>
                <w:rFonts w:ascii="Cambria Math" w:hAnsi="Cambria Math" w:cs="Times New Roman"/>
                <w:sz w:val="28"/>
                <w:szCs w:val="28"/>
              </w:rPr>
              <m:t>l</m:t>
            </m:r>
          </m:sub>
        </m:sSub>
      </m:oMath>
      <w:r w:rsidRPr="000C326E">
        <w:rPr>
          <w:rFonts w:cs="Times New Roman"/>
          <w:sz w:val="28"/>
          <w:szCs w:val="28"/>
          <w:highlight w:val="white"/>
        </w:rPr>
        <w:t xml:space="preserve"> и </w:t>
      </w:r>
      <m:oMath>
        <m:sSub>
          <m:sSubPr>
            <m:ctrlPr>
              <w:rPr>
                <w:rFonts w:ascii="Cambria Math" w:hAnsi="Cambria Math" w:cs="Times New Roman"/>
                <w:i/>
                <w:sz w:val="28"/>
                <w:szCs w:val="28"/>
              </w:rPr>
            </m:ctrlPr>
          </m:sSubPr>
          <m:e>
            <m:r>
              <w:rPr>
                <w:rFonts w:ascii="Cambria Math" w:hAnsi="Cambria Math" w:cs="Times New Roman"/>
                <w:sz w:val="28"/>
                <w:szCs w:val="28"/>
              </w:rPr>
              <m:t>σ</m:t>
            </m:r>
          </m:e>
          <m:sub>
            <m:r>
              <w:rPr>
                <w:rFonts w:ascii="Cambria Math" w:hAnsi="Cambria Math" w:cs="Times New Roman"/>
                <w:sz w:val="28"/>
                <w:szCs w:val="28"/>
              </w:rPr>
              <m:t>α</m:t>
            </m:r>
          </m:sub>
        </m:sSub>
        <m:r>
          <w:rPr>
            <w:rFonts w:ascii="Cambria Math" w:hAnsi="Cambria Math" w:cs="Times New Roman"/>
            <w:sz w:val="28"/>
            <w:szCs w:val="28"/>
          </w:rPr>
          <m:t xml:space="preserve"> </m:t>
        </m:r>
      </m:oMath>
      <w:r>
        <w:rPr>
          <w:rFonts w:cs="Times New Roman"/>
          <w:sz w:val="28"/>
          <w:szCs w:val="28"/>
          <w:highlight w:val="white"/>
        </w:rPr>
        <w:t>определяются параметрами точности используемых в носимом устройстве сенсоров – инерциальных датчиков и радиомодуля</w:t>
      </w:r>
      <w:r w:rsidRPr="000C326E">
        <w:rPr>
          <w:rFonts w:cs="Times New Roman"/>
          <w:sz w:val="28"/>
          <w:szCs w:val="28"/>
          <w:highlight w:val="white"/>
        </w:rPr>
        <w:t xml:space="preserve">. </w:t>
      </w:r>
    </w:p>
    <w:p w14:paraId="44AB8FC6" w14:textId="77777777" w:rsidR="006F2D7D" w:rsidRPr="000C326E" w:rsidRDefault="006F2D7D" w:rsidP="006F2D7D">
      <w:pPr>
        <w:pStyle w:val="af4"/>
        <w:rPr>
          <w:rFonts w:cs="Times New Roman"/>
          <w:sz w:val="28"/>
          <w:szCs w:val="28"/>
          <w:highlight w:val="white"/>
        </w:rPr>
      </w:pPr>
      <w:bookmarkStart w:id="50" w:name="_vegdhrqgmqvy" w:colFirst="0" w:colLast="0"/>
      <w:bookmarkEnd w:id="50"/>
      <w:r w:rsidRPr="000C326E">
        <w:rPr>
          <w:rFonts w:cs="Times New Roman"/>
          <w:sz w:val="28"/>
          <w:szCs w:val="28"/>
          <w:highlight w:val="white"/>
        </w:rPr>
        <w:t xml:space="preserve">Также, на этапе прогноза происходит учет информации о </w:t>
      </w:r>
      <w:r>
        <w:rPr>
          <w:rFonts w:cs="Times New Roman"/>
          <w:sz w:val="28"/>
          <w:szCs w:val="28"/>
          <w:highlight w:val="white"/>
        </w:rPr>
        <w:t>карте помещения</w:t>
      </w:r>
      <w:r w:rsidRPr="000C326E">
        <w:rPr>
          <w:rFonts w:cs="Times New Roman"/>
          <w:sz w:val="28"/>
          <w:szCs w:val="28"/>
          <w:highlight w:val="white"/>
        </w:rPr>
        <w:t>.</w:t>
      </w:r>
      <w:r>
        <w:rPr>
          <w:rFonts w:cs="Times New Roman"/>
          <w:sz w:val="28"/>
          <w:szCs w:val="28"/>
          <w:highlight w:val="white"/>
        </w:rPr>
        <w:t xml:space="preserve"> Карта помещения представляет собой двухцветный рисунок, на котором чёрным цветом отображены области, недоступные для посещения (стены, перекрытия, колонны, «второй свет» итд), а белым цветом – зоны, доступные для навигации.</w:t>
      </w:r>
      <w:r w:rsidRPr="000C326E">
        <w:rPr>
          <w:rFonts w:cs="Times New Roman"/>
          <w:sz w:val="28"/>
          <w:szCs w:val="28"/>
          <w:highlight w:val="white"/>
        </w:rPr>
        <w:t xml:space="preserve"> </w:t>
      </w:r>
      <w:r>
        <w:rPr>
          <w:rFonts w:cs="Times New Roman"/>
          <w:sz w:val="28"/>
          <w:szCs w:val="28"/>
          <w:highlight w:val="white"/>
        </w:rPr>
        <w:t>Е</w:t>
      </w:r>
      <w:r w:rsidRPr="000C326E">
        <w:rPr>
          <w:rFonts w:cs="Times New Roman"/>
          <w:sz w:val="28"/>
          <w:szCs w:val="28"/>
          <w:highlight w:val="white"/>
        </w:rPr>
        <w:t xml:space="preserve">сли траектория частицы пересекает </w:t>
      </w:r>
      <w:r>
        <w:rPr>
          <w:rFonts w:cs="Times New Roman"/>
          <w:sz w:val="28"/>
          <w:szCs w:val="28"/>
          <w:highlight w:val="white"/>
        </w:rPr>
        <w:t xml:space="preserve">недоступную </w:t>
      </w:r>
      <w:r>
        <w:rPr>
          <w:rFonts w:cs="Times New Roman"/>
          <w:sz w:val="28"/>
          <w:szCs w:val="28"/>
          <w:highlight w:val="white"/>
        </w:rPr>
        <w:lastRenderedPageBreak/>
        <w:t>(чёрную) зону</w:t>
      </w:r>
      <w:r w:rsidRPr="000C326E">
        <w:rPr>
          <w:rFonts w:cs="Times New Roman"/>
          <w:sz w:val="28"/>
          <w:szCs w:val="28"/>
          <w:highlight w:val="white"/>
        </w:rPr>
        <w:t xml:space="preserve"> или в результате перемещения оказывается внутри </w:t>
      </w:r>
      <w:r>
        <w:rPr>
          <w:rFonts w:cs="Times New Roman"/>
          <w:sz w:val="28"/>
          <w:szCs w:val="28"/>
          <w:highlight w:val="white"/>
        </w:rPr>
        <w:t>неё</w:t>
      </w:r>
      <w:r w:rsidRPr="000C326E">
        <w:rPr>
          <w:rFonts w:cs="Times New Roman"/>
          <w:sz w:val="28"/>
          <w:szCs w:val="28"/>
          <w:highlight w:val="white"/>
        </w:rPr>
        <w:t xml:space="preserve">, </w:t>
      </w:r>
      <w:r>
        <w:rPr>
          <w:rFonts w:cs="Times New Roman"/>
          <w:sz w:val="28"/>
          <w:szCs w:val="28"/>
          <w:highlight w:val="white"/>
        </w:rPr>
        <w:t xml:space="preserve">то её </w:t>
      </w:r>
      <w:r w:rsidRPr="000C326E">
        <w:rPr>
          <w:rFonts w:cs="Times New Roman"/>
          <w:sz w:val="28"/>
          <w:szCs w:val="28"/>
          <w:highlight w:val="white"/>
        </w:rPr>
        <w:t xml:space="preserve">вес </w:t>
      </w:r>
      <w:r>
        <w:rPr>
          <w:rFonts w:cs="Times New Roman"/>
          <w:sz w:val="28"/>
          <w:szCs w:val="28"/>
          <w:highlight w:val="white"/>
        </w:rPr>
        <w:t>становится равен нулю</w:t>
      </w:r>
      <w:r w:rsidRPr="000C326E">
        <w:rPr>
          <w:rFonts w:cs="Times New Roman"/>
          <w:sz w:val="28"/>
          <w:szCs w:val="28"/>
          <w:highlight w:val="white"/>
        </w:rPr>
        <w:t xml:space="preserve">. </w:t>
      </w:r>
    </w:p>
    <w:p w14:paraId="04B7722E" w14:textId="77777777" w:rsidR="006F2D7D" w:rsidRPr="000C326E" w:rsidRDefault="006F2D7D" w:rsidP="006F2D7D">
      <w:pPr>
        <w:pStyle w:val="af4"/>
        <w:rPr>
          <w:rFonts w:cs="Times New Roman"/>
          <w:sz w:val="28"/>
          <w:szCs w:val="28"/>
        </w:rPr>
      </w:pPr>
      <w:bookmarkStart w:id="51" w:name="_w5iai7ll6ivs" w:colFirst="0" w:colLast="0"/>
      <w:bookmarkEnd w:id="51"/>
      <w:r w:rsidRPr="000C326E">
        <w:rPr>
          <w:rFonts w:cs="Times New Roman"/>
          <w:sz w:val="28"/>
          <w:szCs w:val="28"/>
          <w:highlight w:val="white"/>
        </w:rPr>
        <w:t xml:space="preserve">Если прогноз осуществляется без использования информации о траектории, то есть, когда данные от </w:t>
      </w:r>
      <w:r w:rsidRPr="00AD489F">
        <w:rPr>
          <w:rFonts w:cs="Times New Roman"/>
          <w:sz w:val="28"/>
          <w:szCs w:val="28"/>
          <w:highlight w:val="white"/>
          <w:lang w:val="en-US"/>
        </w:rPr>
        <w:t>Sensor</w:t>
      </w:r>
      <w:r w:rsidRPr="000E39FF">
        <w:rPr>
          <w:rFonts w:cs="Times New Roman"/>
          <w:sz w:val="28"/>
          <w:szCs w:val="28"/>
          <w:highlight w:val="white"/>
        </w:rPr>
        <w:t xml:space="preserve"> </w:t>
      </w:r>
      <w:r w:rsidRPr="00AD489F">
        <w:rPr>
          <w:rFonts w:cs="Times New Roman"/>
          <w:sz w:val="28"/>
          <w:szCs w:val="28"/>
          <w:highlight w:val="white"/>
          <w:lang w:val="en-US"/>
        </w:rPr>
        <w:t>Fusion</w:t>
      </w:r>
      <w:r w:rsidRPr="000C326E">
        <w:rPr>
          <w:rFonts w:cs="Times New Roman"/>
          <w:sz w:val="28"/>
          <w:szCs w:val="28"/>
          <w:highlight w:val="white"/>
        </w:rPr>
        <w:t xml:space="preserve"> недоступны, обновляются только координаты каждой частицы</w:t>
      </w:r>
      <w:r>
        <w:rPr>
          <w:rFonts w:cs="Times New Roman"/>
          <w:sz w:val="28"/>
          <w:szCs w:val="28"/>
          <w:highlight w:val="white"/>
        </w:rPr>
        <w:t>, при этом их движение моделируется случайным процессом</w:t>
      </w:r>
      <w:r>
        <w:rPr>
          <w:rFonts w:cs="Times New Roman"/>
          <w:sz w:val="28"/>
          <w:szCs w:val="28"/>
        </w:rPr>
        <w:t>.</w:t>
      </w:r>
    </w:p>
    <w:p w14:paraId="0CA3FA9F" w14:textId="77777777" w:rsidR="006F2D7D" w:rsidRPr="000C326E" w:rsidRDefault="006F2D7D" w:rsidP="006F2D7D">
      <w:pPr>
        <w:pStyle w:val="af4"/>
        <w:rPr>
          <w:rFonts w:cs="Times New Roman"/>
          <w:sz w:val="28"/>
          <w:szCs w:val="28"/>
          <w:highlight w:val="white"/>
        </w:rPr>
      </w:pPr>
      <w:r w:rsidRPr="000C326E">
        <w:rPr>
          <w:rFonts w:cs="Times New Roman"/>
          <w:sz w:val="28"/>
          <w:szCs w:val="28"/>
          <w:highlight w:val="white"/>
        </w:rPr>
        <w:t xml:space="preserve"> В дальнейшем обработка происходит так же, как в случае использования данных о траектории. </w:t>
      </w:r>
    </w:p>
    <w:p w14:paraId="09D26A2D" w14:textId="77777777" w:rsidR="006F2D7D" w:rsidRPr="000C326E" w:rsidRDefault="006F2D7D" w:rsidP="006F2D7D">
      <w:pPr>
        <w:pStyle w:val="af4"/>
        <w:rPr>
          <w:rFonts w:cs="Times New Roman"/>
          <w:sz w:val="28"/>
          <w:szCs w:val="28"/>
          <w:highlight w:val="white"/>
        </w:rPr>
      </w:pPr>
      <w:bookmarkStart w:id="52" w:name="_hay1rzkcdgx4" w:colFirst="0" w:colLast="0"/>
      <w:bookmarkEnd w:id="52"/>
      <w:r w:rsidRPr="000C326E">
        <w:rPr>
          <w:rFonts w:cs="Times New Roman"/>
          <w:b/>
          <w:sz w:val="28"/>
          <w:szCs w:val="28"/>
          <w:highlight w:val="white"/>
        </w:rPr>
        <w:t>Коррекция.</w:t>
      </w:r>
      <w:r w:rsidRPr="000C326E">
        <w:rPr>
          <w:rFonts w:cs="Times New Roman"/>
          <w:sz w:val="28"/>
          <w:szCs w:val="28"/>
          <w:highlight w:val="white"/>
        </w:rPr>
        <w:t xml:space="preserve"> </w:t>
      </w:r>
      <w:r>
        <w:rPr>
          <w:rFonts w:cs="Times New Roman"/>
          <w:sz w:val="28"/>
          <w:szCs w:val="28"/>
          <w:highlight w:val="white"/>
        </w:rPr>
        <w:t>Этап</w:t>
      </w:r>
      <w:r w:rsidRPr="000C326E">
        <w:rPr>
          <w:rFonts w:cs="Times New Roman"/>
          <w:sz w:val="28"/>
          <w:szCs w:val="28"/>
          <w:highlight w:val="white"/>
        </w:rPr>
        <w:t xml:space="preserve"> коррекции </w:t>
      </w:r>
      <w:r>
        <w:rPr>
          <w:rFonts w:cs="Times New Roman"/>
          <w:sz w:val="28"/>
          <w:szCs w:val="28"/>
          <w:highlight w:val="white"/>
        </w:rPr>
        <w:t>вы</w:t>
      </w:r>
      <w:r w:rsidRPr="000C326E">
        <w:rPr>
          <w:rFonts w:cs="Times New Roman"/>
          <w:sz w:val="28"/>
          <w:szCs w:val="28"/>
          <w:highlight w:val="white"/>
        </w:rPr>
        <w:t xml:space="preserve">полняется при </w:t>
      </w:r>
      <w:r>
        <w:rPr>
          <w:rFonts w:cs="Times New Roman"/>
          <w:sz w:val="28"/>
          <w:szCs w:val="28"/>
          <w:highlight w:val="white"/>
        </w:rPr>
        <w:t>получении</w:t>
      </w:r>
      <w:r w:rsidRPr="000C326E">
        <w:rPr>
          <w:rFonts w:cs="Times New Roman"/>
          <w:sz w:val="28"/>
          <w:szCs w:val="28"/>
          <w:highlight w:val="white"/>
        </w:rPr>
        <w:t xml:space="preserve"> </w:t>
      </w:r>
      <w:r>
        <w:rPr>
          <w:rFonts w:cs="Times New Roman"/>
          <w:sz w:val="28"/>
          <w:szCs w:val="28"/>
          <w:highlight w:val="white"/>
        </w:rPr>
        <w:t>радиоизмерений</w:t>
      </w:r>
      <w:r w:rsidRPr="00FA6576">
        <w:rPr>
          <w:rFonts w:cs="Times New Roman"/>
          <w:sz w:val="28"/>
          <w:szCs w:val="28"/>
          <w:highlight w:val="white"/>
        </w:rPr>
        <w:t xml:space="preserve"> (</w:t>
      </w:r>
      <w:r w:rsidRPr="000C326E">
        <w:rPr>
          <w:rFonts w:cs="Times New Roman"/>
          <w:sz w:val="28"/>
          <w:szCs w:val="28"/>
          <w:highlight w:val="white"/>
        </w:rPr>
        <w:t>Bluetooth-маяков</w:t>
      </w:r>
      <w:r w:rsidRPr="00FA6576">
        <w:rPr>
          <w:rFonts w:cs="Times New Roman"/>
          <w:sz w:val="28"/>
          <w:szCs w:val="28"/>
          <w:highlight w:val="white"/>
        </w:rPr>
        <w:t xml:space="preserve">, </w:t>
      </w:r>
      <w:r>
        <w:rPr>
          <w:rFonts w:cs="Times New Roman"/>
          <w:sz w:val="28"/>
          <w:szCs w:val="28"/>
          <w:highlight w:val="white"/>
          <w:lang w:val="en-US"/>
        </w:rPr>
        <w:t>Wi</w:t>
      </w:r>
      <w:r w:rsidRPr="00FA6576">
        <w:rPr>
          <w:rFonts w:cs="Times New Roman"/>
          <w:sz w:val="28"/>
          <w:szCs w:val="28"/>
          <w:highlight w:val="white"/>
        </w:rPr>
        <w:t>-</w:t>
      </w:r>
      <w:r>
        <w:rPr>
          <w:rFonts w:cs="Times New Roman"/>
          <w:sz w:val="28"/>
          <w:szCs w:val="28"/>
          <w:highlight w:val="white"/>
          <w:lang w:val="en-US"/>
        </w:rPr>
        <w:t>Fi</w:t>
      </w:r>
      <w:r w:rsidRPr="00FA6576">
        <w:rPr>
          <w:rFonts w:cs="Times New Roman"/>
          <w:sz w:val="28"/>
          <w:szCs w:val="28"/>
          <w:highlight w:val="white"/>
        </w:rPr>
        <w:t xml:space="preserve"> </w:t>
      </w:r>
      <w:r>
        <w:rPr>
          <w:rFonts w:cs="Times New Roman"/>
          <w:sz w:val="28"/>
          <w:szCs w:val="28"/>
          <w:highlight w:val="white"/>
        </w:rPr>
        <w:t>или ГНСС</w:t>
      </w:r>
      <w:r w:rsidRPr="00FA6576">
        <w:rPr>
          <w:rFonts w:cs="Times New Roman"/>
          <w:sz w:val="28"/>
          <w:szCs w:val="28"/>
          <w:highlight w:val="white"/>
        </w:rPr>
        <w:t xml:space="preserve"> </w:t>
      </w:r>
      <w:r>
        <w:rPr>
          <w:rFonts w:cs="Times New Roman"/>
          <w:sz w:val="28"/>
          <w:szCs w:val="28"/>
          <w:highlight w:val="white"/>
        </w:rPr>
        <w:t>сигналов)</w:t>
      </w:r>
      <w:r w:rsidRPr="000C326E">
        <w:rPr>
          <w:rFonts w:cs="Times New Roman"/>
          <w:sz w:val="28"/>
          <w:szCs w:val="28"/>
          <w:highlight w:val="white"/>
        </w:rPr>
        <w:t xml:space="preserve">. </w:t>
      </w:r>
      <w:r>
        <w:rPr>
          <w:rFonts w:cs="Times New Roman"/>
          <w:sz w:val="28"/>
          <w:szCs w:val="28"/>
          <w:highlight w:val="white"/>
        </w:rPr>
        <w:t>Он</w:t>
      </w:r>
      <w:r w:rsidRPr="000C326E">
        <w:rPr>
          <w:rFonts w:cs="Times New Roman"/>
          <w:sz w:val="28"/>
          <w:szCs w:val="28"/>
          <w:highlight w:val="white"/>
        </w:rPr>
        <w:t xml:space="preserve"> разделен на </w:t>
      </w:r>
      <w:r>
        <w:rPr>
          <w:rFonts w:cs="Times New Roman"/>
          <w:sz w:val="28"/>
          <w:szCs w:val="28"/>
          <w:highlight w:val="white"/>
        </w:rPr>
        <w:t>4</w:t>
      </w:r>
      <w:r w:rsidRPr="000C326E">
        <w:rPr>
          <w:rFonts w:cs="Times New Roman"/>
          <w:sz w:val="28"/>
          <w:szCs w:val="28"/>
          <w:highlight w:val="white"/>
        </w:rPr>
        <w:t xml:space="preserve"> части:</w:t>
      </w:r>
    </w:p>
    <w:p w14:paraId="683FED9A" w14:textId="77777777" w:rsidR="006F2D7D" w:rsidRPr="000C326E" w:rsidRDefault="006F2D7D" w:rsidP="00433E78">
      <w:pPr>
        <w:pStyle w:val="1"/>
        <w:numPr>
          <w:ilvl w:val="0"/>
          <w:numId w:val="20"/>
        </w:numPr>
        <w:rPr>
          <w:rFonts w:cs="Times New Roman"/>
          <w:sz w:val="28"/>
          <w:szCs w:val="28"/>
          <w:highlight w:val="white"/>
        </w:rPr>
      </w:pPr>
      <w:bookmarkStart w:id="53" w:name="_i6wkl7nm1upe" w:colFirst="0" w:colLast="0"/>
      <w:bookmarkEnd w:id="53"/>
      <w:r w:rsidRPr="000C326E">
        <w:rPr>
          <w:rFonts w:cs="Times New Roman"/>
          <w:sz w:val="28"/>
          <w:szCs w:val="28"/>
          <w:highlight w:val="white"/>
        </w:rPr>
        <w:t>Мутирование частиц – при наличии радиоизмерений и данных о карте некоторое число частиц, задаваемое эмпирически, испытывает процедуру мутации</w:t>
      </w:r>
      <w:r>
        <w:rPr>
          <w:rFonts w:cs="Times New Roman"/>
          <w:sz w:val="28"/>
          <w:szCs w:val="28"/>
          <w:highlight w:val="white"/>
        </w:rPr>
        <w:t>, то есть</w:t>
      </w:r>
      <w:r w:rsidRPr="000C326E">
        <w:rPr>
          <w:rFonts w:cs="Times New Roman"/>
          <w:sz w:val="28"/>
          <w:szCs w:val="28"/>
          <w:highlight w:val="white"/>
        </w:rPr>
        <w:t xml:space="preserve"> координаты и направление заданного числа частиц сэмплируются заново исходя из данных о радиоизмерениях и зон, где могут находиться частицы. Мутирование частиц производится с использованием сэмплирования по Гиббсу. </w:t>
      </w:r>
      <w:bookmarkStart w:id="54" w:name="_9ege7gt0ao9q" w:colFirst="0" w:colLast="0"/>
      <w:bookmarkEnd w:id="54"/>
    </w:p>
    <w:p w14:paraId="778B220E" w14:textId="77777777" w:rsidR="006F2D7D" w:rsidRPr="000C326E" w:rsidRDefault="006F2D7D" w:rsidP="006F2D7D">
      <w:pPr>
        <w:pStyle w:val="1"/>
        <w:rPr>
          <w:rFonts w:cs="Times New Roman"/>
          <w:sz w:val="28"/>
          <w:szCs w:val="28"/>
          <w:highlight w:val="white"/>
        </w:rPr>
      </w:pPr>
      <w:r w:rsidRPr="000C326E">
        <w:rPr>
          <w:rFonts w:cs="Times New Roman"/>
          <w:sz w:val="28"/>
          <w:szCs w:val="28"/>
          <w:highlight w:val="white"/>
        </w:rPr>
        <w:t xml:space="preserve">Дополнительное сэмплирование – так как радиус распространения сигнала от Bluetooth-маяков достаточно мал, то целесообразным является сэмплинг частиц вокруг ближайшего маяка. «Близость» маяка определяется по уровню сигнала. Число частиц для дополнительного сэмплирования задается конфигурационными параметрами. </w:t>
      </w:r>
    </w:p>
    <w:p w14:paraId="2FA66F9E" w14:textId="77777777" w:rsidR="006F2D7D" w:rsidRPr="000C326E" w:rsidRDefault="006F2D7D" w:rsidP="006F2D7D">
      <w:pPr>
        <w:pStyle w:val="1"/>
        <w:rPr>
          <w:rFonts w:cs="Times New Roman"/>
          <w:sz w:val="28"/>
          <w:szCs w:val="28"/>
          <w:highlight w:val="white"/>
        </w:rPr>
      </w:pPr>
      <w:bookmarkStart w:id="55" w:name="_nay5i1gezy4" w:colFirst="0" w:colLast="0"/>
      <w:bookmarkEnd w:id="55"/>
      <w:r w:rsidRPr="000C326E">
        <w:rPr>
          <w:rFonts w:cs="Times New Roman"/>
          <w:sz w:val="28"/>
          <w:szCs w:val="28"/>
          <w:highlight w:val="white"/>
        </w:rPr>
        <w:t>Вычисление весов – для вычисления веса частицы по текущему вектору уровней сигналов sₜ = {</w:t>
      </w:r>
      <m:oMath>
        <m:sSub>
          <m:sSubPr>
            <m:ctrlPr>
              <w:rPr>
                <w:rFonts w:ascii="Cambria Math" w:hAnsi="Cambria Math" w:cs="Times New Roman"/>
                <w:sz w:val="28"/>
                <w:szCs w:val="28"/>
                <w:highlight w:val="white"/>
              </w:rPr>
            </m:ctrlPr>
          </m:sSubPr>
          <m:e>
            <m:r>
              <w:rPr>
                <w:rFonts w:ascii="Cambria Math" w:hAnsi="Cambria Math" w:cs="Times New Roman"/>
                <w:sz w:val="28"/>
                <w:szCs w:val="28"/>
                <w:highlight w:val="white"/>
              </w:rPr>
              <m:t>s</m:t>
            </m:r>
          </m:e>
          <m:sub>
            <m:r>
              <w:rPr>
                <w:rFonts w:ascii="Cambria Math" w:hAnsi="Cambria Math" w:cs="Times New Roman"/>
                <w:sz w:val="28"/>
                <w:szCs w:val="28"/>
                <w:highlight w:val="white"/>
              </w:rPr>
              <m:t>b</m:t>
            </m:r>
            <m:r>
              <m:rPr>
                <m:sty m:val="p"/>
              </m:rPr>
              <w:rPr>
                <w:rFonts w:ascii="Cambria Math" w:hAnsi="Cambria Math" w:cs="Times New Roman"/>
                <w:sz w:val="28"/>
                <w:szCs w:val="28"/>
                <w:highlight w:val="white"/>
              </w:rPr>
              <m:t>1</m:t>
            </m:r>
          </m:sub>
        </m:sSub>
        <m:r>
          <m:rPr>
            <m:sty m:val="p"/>
          </m:rPr>
          <w:rPr>
            <w:rFonts w:ascii="Cambria Math" w:hAnsi="Cambria Math" w:cs="Times New Roman"/>
            <w:sz w:val="28"/>
            <w:szCs w:val="28"/>
            <w:highlight w:val="white"/>
          </w:rPr>
          <m:t>,</m:t>
        </m:r>
        <m:sSub>
          <m:sSubPr>
            <m:ctrlPr>
              <w:rPr>
                <w:rFonts w:ascii="Cambria Math" w:hAnsi="Cambria Math" w:cs="Times New Roman"/>
                <w:sz w:val="28"/>
                <w:szCs w:val="28"/>
                <w:highlight w:val="white"/>
              </w:rPr>
            </m:ctrlPr>
          </m:sSubPr>
          <m:e>
            <m:r>
              <w:rPr>
                <w:rFonts w:ascii="Cambria Math" w:hAnsi="Cambria Math" w:cs="Times New Roman"/>
                <w:sz w:val="28"/>
                <w:szCs w:val="28"/>
                <w:highlight w:val="white"/>
              </w:rPr>
              <m:t>s</m:t>
            </m:r>
          </m:e>
          <m:sub>
            <m:r>
              <w:rPr>
                <w:rFonts w:ascii="Cambria Math" w:hAnsi="Cambria Math" w:cs="Times New Roman"/>
                <w:sz w:val="28"/>
                <w:szCs w:val="28"/>
                <w:highlight w:val="white"/>
              </w:rPr>
              <m:t>b</m:t>
            </m:r>
            <m:r>
              <m:rPr>
                <m:sty m:val="p"/>
              </m:rPr>
              <w:rPr>
                <w:rFonts w:ascii="Cambria Math" w:hAnsi="Cambria Math" w:cs="Times New Roman"/>
                <w:sz w:val="28"/>
                <w:szCs w:val="28"/>
                <w:highlight w:val="white"/>
              </w:rPr>
              <m:t>2</m:t>
            </m:r>
          </m:sub>
        </m:sSub>
        <m:r>
          <m:rPr>
            <m:sty m:val="p"/>
          </m:rPr>
          <w:rPr>
            <w:rFonts w:ascii="Cambria Math" w:hAnsi="Cambria Math" w:cs="Times New Roman"/>
            <w:sz w:val="28"/>
            <w:szCs w:val="28"/>
            <w:highlight w:val="white"/>
          </w:rPr>
          <m:t>,...,</m:t>
        </m:r>
        <m:sSub>
          <m:sSubPr>
            <m:ctrlPr>
              <w:rPr>
                <w:rFonts w:ascii="Cambria Math" w:hAnsi="Cambria Math" w:cs="Times New Roman"/>
                <w:sz w:val="28"/>
                <w:szCs w:val="28"/>
                <w:highlight w:val="white"/>
              </w:rPr>
            </m:ctrlPr>
          </m:sSubPr>
          <m:e>
            <m:r>
              <w:rPr>
                <w:rFonts w:ascii="Cambria Math" w:hAnsi="Cambria Math" w:cs="Times New Roman"/>
                <w:sz w:val="28"/>
                <w:szCs w:val="28"/>
                <w:highlight w:val="white"/>
              </w:rPr>
              <m:t>s</m:t>
            </m:r>
          </m:e>
          <m:sub>
            <m:r>
              <w:rPr>
                <w:rFonts w:ascii="Cambria Math" w:hAnsi="Cambria Math" w:cs="Times New Roman"/>
                <w:sz w:val="28"/>
                <w:szCs w:val="28"/>
                <w:highlight w:val="white"/>
              </w:rPr>
              <m:t>bn</m:t>
            </m:r>
          </m:sub>
        </m:sSub>
        <m:r>
          <m:rPr>
            <m:sty m:val="p"/>
          </m:rPr>
          <w:rPr>
            <w:rFonts w:ascii="Cambria Math" w:hAnsi="Cambria Math" w:cs="Times New Roman"/>
            <w:sz w:val="28"/>
            <w:szCs w:val="28"/>
            <w:highlight w:val="white"/>
          </w:rPr>
          <m:t xml:space="preserve">}, </m:t>
        </m:r>
      </m:oMath>
      <w:r w:rsidRPr="000C326E">
        <w:rPr>
          <w:rFonts w:cs="Times New Roman"/>
          <w:sz w:val="28"/>
          <w:szCs w:val="28"/>
          <w:highlight w:val="white"/>
        </w:rPr>
        <w:t>накопленных к моменту времени t за время T от наблюдаемых маяков b₁, b₂,...,bₙ может использоваться одна из двух альтернативных моделей распространения сигнала.</w:t>
      </w:r>
    </w:p>
    <w:p w14:paraId="1F14D60B" w14:textId="77777777" w:rsidR="006F2D7D" w:rsidRPr="000C326E" w:rsidRDefault="006F2D7D" w:rsidP="00433E78">
      <w:pPr>
        <w:pStyle w:val="2"/>
        <w:numPr>
          <w:ilvl w:val="0"/>
          <w:numId w:val="21"/>
        </w:numPr>
        <w:rPr>
          <w:rFonts w:cs="Times New Roman"/>
          <w:sz w:val="28"/>
          <w:szCs w:val="28"/>
          <w:highlight w:val="white"/>
        </w:rPr>
      </w:pPr>
      <w:bookmarkStart w:id="56" w:name="_vorchfgv7gnm" w:colFirst="0" w:colLast="0"/>
      <w:bookmarkEnd w:id="56"/>
      <w:r w:rsidRPr="000E39FF">
        <w:rPr>
          <w:rFonts w:cs="Times New Roman"/>
          <w:sz w:val="28"/>
          <w:szCs w:val="28"/>
          <w:highlight w:val="white"/>
          <w:lang w:val="ru-RU"/>
        </w:rPr>
        <w:t>Логарифмическая</w:t>
      </w:r>
      <w:r w:rsidRPr="000C326E">
        <w:rPr>
          <w:rFonts w:cs="Times New Roman"/>
          <w:sz w:val="28"/>
          <w:szCs w:val="28"/>
          <w:highlight w:val="white"/>
        </w:rPr>
        <w:t>:</w:t>
      </w:r>
    </w:p>
    <w:bookmarkStart w:id="57" w:name="_bogre870qw60" w:colFirst="0" w:colLast="0"/>
    <w:bookmarkEnd w:id="57"/>
    <w:p w14:paraId="7D642F12" w14:textId="77777777" w:rsidR="006F2D7D" w:rsidRPr="000C326E" w:rsidRDefault="003409A9" w:rsidP="006F2D7D">
      <w:pPr>
        <w:pStyle w:val="af4"/>
        <w:jc w:val="center"/>
        <w:rPr>
          <w:rFonts w:cs="Times New Roman"/>
          <w:sz w:val="28"/>
          <w:szCs w:val="28"/>
          <w:highlight w:val="white"/>
          <w:lang w:val="en-US"/>
        </w:rPr>
      </w:pPr>
      <m:oMath>
        <m:sSub>
          <m:sSubPr>
            <m:ctrlPr>
              <w:rPr>
                <w:rFonts w:ascii="Cambria Math" w:hAnsi="Cambria Math" w:cs="Times New Roman"/>
                <w:sz w:val="28"/>
                <w:szCs w:val="28"/>
                <w:highlight w:val="white"/>
              </w:rPr>
            </m:ctrlPr>
          </m:sSubPr>
          <m:e>
            <m:r>
              <m:rPr>
                <m:sty m:val="p"/>
              </m:rPr>
              <w:rPr>
                <w:rFonts w:ascii="Cambria Math" w:hAnsi="Cambria Math" w:cs="Times New Roman"/>
                <w:sz w:val="28"/>
                <w:szCs w:val="28"/>
                <w:highlight w:val="white"/>
                <w:lang w:val="en-US"/>
              </w:rPr>
              <m:t>ŝ</m:t>
            </m:r>
          </m:e>
          <m:sub>
            <m:r>
              <w:rPr>
                <w:rFonts w:ascii="Cambria Math" w:hAnsi="Cambria Math" w:cs="Times New Roman"/>
                <w:sz w:val="28"/>
                <w:szCs w:val="28"/>
                <w:highlight w:val="white"/>
              </w:rPr>
              <m:t>bj</m:t>
            </m:r>
          </m:sub>
        </m:sSub>
        <m:r>
          <m:rPr>
            <m:sty m:val="p"/>
          </m:rPr>
          <w:rPr>
            <w:rFonts w:ascii="Cambria Math" w:hAnsi="Cambria Math" w:cs="Times New Roman"/>
            <w:sz w:val="28"/>
            <w:szCs w:val="28"/>
            <w:highlight w:val="white"/>
            <w:lang w:val="en-US"/>
          </w:rPr>
          <m:t>=</m:t>
        </m:r>
        <m:r>
          <w:rPr>
            <w:rFonts w:ascii="Cambria Math" w:hAnsi="Cambria Math" w:cs="Times New Roman"/>
            <w:sz w:val="28"/>
            <w:szCs w:val="28"/>
            <w:highlight w:val="white"/>
          </w:rPr>
          <m:t>P</m:t>
        </m:r>
        <m:r>
          <m:rPr>
            <m:sty m:val="p"/>
          </m:rPr>
          <w:rPr>
            <w:rFonts w:ascii="Cambria Math" w:hAnsi="Cambria Math" w:cs="Times New Roman"/>
            <w:sz w:val="28"/>
            <w:szCs w:val="28"/>
            <w:highlight w:val="white"/>
            <w:lang w:val="en-US"/>
          </w:rPr>
          <m:t>(</m:t>
        </m:r>
        <m:r>
          <w:rPr>
            <w:rFonts w:ascii="Cambria Math" w:hAnsi="Cambria Math" w:cs="Times New Roman"/>
            <w:sz w:val="28"/>
            <w:szCs w:val="28"/>
            <w:highlight w:val="white"/>
          </w:rPr>
          <m:t>d</m:t>
        </m:r>
        <m:r>
          <m:rPr>
            <m:sty m:val="p"/>
          </m:rPr>
          <w:rPr>
            <w:rFonts w:ascii="Cambria Math" w:hAnsi="Cambria Math" w:cs="Times New Roman"/>
            <w:sz w:val="28"/>
            <w:szCs w:val="28"/>
            <w:highlight w:val="white"/>
            <w:lang w:val="en-US"/>
          </w:rPr>
          <m:t>) =</m:t>
        </m:r>
        <m:r>
          <w:rPr>
            <w:rFonts w:ascii="Cambria Math" w:hAnsi="Cambria Math" w:cs="Times New Roman"/>
            <w:sz w:val="28"/>
            <w:szCs w:val="28"/>
            <w:highlight w:val="white"/>
          </w:rPr>
          <m:t>A</m:t>
        </m:r>
        <m:r>
          <m:rPr>
            <m:sty m:val="p"/>
          </m:rPr>
          <w:rPr>
            <w:rFonts w:ascii="Cambria Math" w:hAnsi="Cambria Math" w:cs="Times New Roman"/>
            <w:sz w:val="28"/>
            <w:szCs w:val="28"/>
            <w:highlight w:val="white"/>
            <w:lang w:val="en-US"/>
          </w:rPr>
          <m:t>₁-</m:t>
        </m:r>
        <m:r>
          <w:rPr>
            <w:rFonts w:ascii="Cambria Math" w:hAnsi="Cambria Math" w:cs="Times New Roman"/>
            <w:sz w:val="28"/>
            <w:szCs w:val="28"/>
            <w:highlight w:val="white"/>
          </w:rPr>
          <m:t>B</m:t>
        </m:r>
        <m:r>
          <m:rPr>
            <m:sty m:val="p"/>
          </m:rPr>
          <w:rPr>
            <w:rFonts w:ascii="Cambria Math" w:hAnsi="Cambria Math" w:cs="Times New Roman"/>
            <w:sz w:val="28"/>
            <w:szCs w:val="28"/>
            <w:highlight w:val="white"/>
            <w:lang w:val="en-US"/>
          </w:rPr>
          <m:t>₁</m:t>
        </m:r>
        <m:r>
          <w:rPr>
            <w:rFonts w:ascii="Cambria Math" w:hAnsi="Cambria Math" w:cs="Times New Roman"/>
            <w:sz w:val="28"/>
            <w:szCs w:val="28"/>
            <w:highlight w:val="white"/>
          </w:rPr>
          <m:t>log</m:t>
        </m:r>
        <m:r>
          <m:rPr>
            <m:sty m:val="p"/>
          </m:rPr>
          <w:rPr>
            <w:rFonts w:ascii="Cambria Math" w:hAnsi="Cambria Math" w:cs="Times New Roman"/>
            <w:sz w:val="28"/>
            <w:szCs w:val="28"/>
            <w:highlight w:val="white"/>
            <w:lang w:val="en-US"/>
          </w:rPr>
          <m:t>(</m:t>
        </m:r>
        <m:r>
          <w:rPr>
            <w:rFonts w:ascii="Cambria Math" w:hAnsi="Cambria Math" w:cs="Times New Roman"/>
            <w:sz w:val="28"/>
            <w:szCs w:val="28"/>
            <w:highlight w:val="white"/>
          </w:rPr>
          <m:t>d</m:t>
        </m:r>
      </m:oMath>
      <w:r w:rsidR="006F2D7D" w:rsidRPr="000C326E">
        <w:rPr>
          <w:rFonts w:cs="Times New Roman"/>
          <w:sz w:val="28"/>
          <w:szCs w:val="28"/>
          <w:highlight w:val="white"/>
          <w:lang w:val="en-US"/>
        </w:rPr>
        <w:t>²),</w:t>
      </w:r>
    </w:p>
    <w:p w14:paraId="076EC5E5" w14:textId="77777777" w:rsidR="006F2D7D" w:rsidRPr="000C326E" w:rsidRDefault="006F2D7D" w:rsidP="006F2D7D">
      <w:pPr>
        <w:pStyle w:val="af4"/>
        <w:rPr>
          <w:rFonts w:cs="Times New Roman"/>
          <w:sz w:val="28"/>
          <w:szCs w:val="28"/>
          <w:highlight w:val="white"/>
        </w:rPr>
      </w:pPr>
      <w:bookmarkStart w:id="58" w:name="_8us4clklt5os" w:colFirst="0" w:colLast="0"/>
      <w:bookmarkEnd w:id="58"/>
      <w:r w:rsidRPr="000C326E">
        <w:rPr>
          <w:rFonts w:cs="Times New Roman"/>
          <w:sz w:val="28"/>
          <w:szCs w:val="28"/>
          <w:highlight w:val="white"/>
        </w:rPr>
        <w:lastRenderedPageBreak/>
        <w:t xml:space="preserve">где A₁ и B₁ – параметры модели, </w:t>
      </w:r>
      <w:r w:rsidRPr="000C326E">
        <w:rPr>
          <w:rFonts w:cs="Times New Roman"/>
          <w:i/>
          <w:sz w:val="28"/>
          <w:szCs w:val="28"/>
          <w:highlight w:val="white"/>
        </w:rPr>
        <w:t>d</w:t>
      </w:r>
      <w:r w:rsidRPr="000C326E">
        <w:rPr>
          <w:rFonts w:cs="Times New Roman"/>
          <w:sz w:val="28"/>
          <w:szCs w:val="28"/>
          <w:highlight w:val="white"/>
        </w:rPr>
        <w:t xml:space="preserve"> – расстояние между </w:t>
      </w:r>
      <w:r>
        <w:rPr>
          <w:rFonts w:cs="Times New Roman"/>
          <w:sz w:val="28"/>
          <w:szCs w:val="28"/>
          <w:highlight w:val="white"/>
        </w:rPr>
        <w:t xml:space="preserve">излучателем </w:t>
      </w:r>
      <w:r w:rsidRPr="000C326E">
        <w:rPr>
          <w:rFonts w:cs="Times New Roman"/>
          <w:sz w:val="28"/>
          <w:szCs w:val="28"/>
          <w:highlight w:val="white"/>
        </w:rPr>
        <w:t>и приемником сигнала.</w:t>
      </w:r>
    </w:p>
    <w:p w14:paraId="3FAA9B83" w14:textId="77777777" w:rsidR="006F2D7D" w:rsidRPr="000C326E" w:rsidRDefault="006F2D7D" w:rsidP="006F2D7D">
      <w:pPr>
        <w:pStyle w:val="2"/>
        <w:rPr>
          <w:rFonts w:cs="Times New Roman"/>
          <w:sz w:val="28"/>
          <w:szCs w:val="28"/>
          <w:highlight w:val="white"/>
          <w:lang w:val="ru-RU"/>
        </w:rPr>
      </w:pPr>
      <w:bookmarkStart w:id="59" w:name="_v8zvbh2ysseg" w:colFirst="0" w:colLast="0"/>
      <w:bookmarkEnd w:id="59"/>
      <w:r w:rsidRPr="000C326E">
        <w:rPr>
          <w:rFonts w:cs="Times New Roman"/>
          <w:sz w:val="28"/>
          <w:szCs w:val="28"/>
          <w:highlight w:val="white"/>
          <w:lang w:val="ru-RU"/>
        </w:rPr>
        <w:t>Логарифмическая дифференциальная - необходимо наличие сигнала хотя бы от двух источников (1, 2):</w:t>
      </w:r>
    </w:p>
    <w:p w14:paraId="0F1CC8B5" w14:textId="77777777" w:rsidR="006F2D7D" w:rsidRPr="000C326E" w:rsidRDefault="006F2D7D" w:rsidP="006F2D7D">
      <w:pPr>
        <w:pStyle w:val="af4"/>
        <w:jc w:val="center"/>
        <w:rPr>
          <w:rFonts w:cs="Times New Roman"/>
          <w:sz w:val="28"/>
          <w:szCs w:val="28"/>
          <w:highlight w:val="white"/>
        </w:rPr>
      </w:pPr>
      <w:bookmarkStart w:id="60" w:name="_cr6u4qnl5hfz" w:colFirst="0" w:colLast="0"/>
      <w:bookmarkEnd w:id="60"/>
      <w:r w:rsidRPr="000C326E">
        <w:rPr>
          <w:rFonts w:cs="Times New Roman"/>
          <w:sz w:val="28"/>
          <w:szCs w:val="28"/>
          <w:highlight w:val="white"/>
        </w:rPr>
        <w:t>P(d₁, d₂) = (A₁ - B₁log(</w:t>
      </w:r>
      <m:oMath>
        <m:sSubSup>
          <m:sSubSupPr>
            <m:ctrlPr>
              <w:rPr>
                <w:rFonts w:ascii="Cambria Math" w:hAnsi="Cambria Math" w:cs="Times New Roman"/>
                <w:sz w:val="28"/>
                <w:szCs w:val="28"/>
                <w:highlight w:val="white"/>
              </w:rPr>
            </m:ctrlPr>
          </m:sSubSupPr>
          <m:e>
            <m:r>
              <w:rPr>
                <w:rFonts w:ascii="Cambria Math" w:hAnsi="Cambria Math" w:cs="Times New Roman"/>
                <w:sz w:val="28"/>
                <w:szCs w:val="28"/>
                <w:highlight w:val="white"/>
              </w:rPr>
              <m:t>d</m:t>
            </m:r>
          </m:e>
          <m:sub>
            <m:r>
              <m:rPr>
                <m:sty m:val="p"/>
              </m:rPr>
              <w:rPr>
                <w:rFonts w:ascii="Cambria Math" w:hAnsi="Cambria Math" w:cs="Times New Roman"/>
                <w:sz w:val="28"/>
                <w:szCs w:val="28"/>
                <w:highlight w:val="white"/>
              </w:rPr>
              <m:t>1</m:t>
            </m:r>
          </m:sub>
          <m:sup>
            <m:r>
              <m:rPr>
                <m:sty m:val="p"/>
              </m:rPr>
              <w:rPr>
                <w:rFonts w:ascii="Cambria Math" w:hAnsi="Cambria Math" w:cs="Times New Roman"/>
                <w:sz w:val="28"/>
                <w:szCs w:val="28"/>
                <w:highlight w:val="white"/>
              </w:rPr>
              <m:t>2</m:t>
            </m:r>
          </m:sup>
        </m:sSubSup>
        <m:r>
          <m:rPr>
            <m:sty m:val="p"/>
          </m:rPr>
          <w:rPr>
            <w:rFonts w:ascii="Cambria Math" w:hAnsi="Cambria Math" w:cs="Times New Roman"/>
            <w:sz w:val="28"/>
            <w:szCs w:val="28"/>
            <w:highlight w:val="white"/>
          </w:rPr>
          <m:t>))-(</m:t>
        </m:r>
        <m:r>
          <w:rPr>
            <w:rFonts w:ascii="Cambria Math" w:hAnsi="Cambria Math" w:cs="Times New Roman"/>
            <w:sz w:val="28"/>
            <w:szCs w:val="28"/>
            <w:highlight w:val="white"/>
          </w:rPr>
          <m:t>A</m:t>
        </m:r>
        <m:r>
          <m:rPr>
            <m:sty m:val="p"/>
          </m:rPr>
          <w:rPr>
            <w:rFonts w:ascii="Cambria Math" w:hAnsi="Cambria Math" w:cs="Times New Roman"/>
            <w:sz w:val="28"/>
            <w:szCs w:val="28"/>
            <w:highlight w:val="white"/>
          </w:rPr>
          <m:t>₂-</m:t>
        </m:r>
        <m:r>
          <w:rPr>
            <w:rFonts w:ascii="Cambria Math" w:hAnsi="Cambria Math" w:cs="Times New Roman"/>
            <w:sz w:val="28"/>
            <w:szCs w:val="28"/>
            <w:highlight w:val="white"/>
          </w:rPr>
          <m:t>B</m:t>
        </m:r>
        <m:r>
          <m:rPr>
            <m:sty m:val="p"/>
          </m:rPr>
          <w:rPr>
            <w:rFonts w:ascii="Cambria Math" w:hAnsi="Cambria Math" w:cs="Times New Roman"/>
            <w:sz w:val="28"/>
            <w:szCs w:val="28"/>
            <w:highlight w:val="white"/>
          </w:rPr>
          <m:t>₂</m:t>
        </m:r>
        <m:r>
          <w:rPr>
            <w:rFonts w:ascii="Cambria Math" w:hAnsi="Cambria Math" w:cs="Times New Roman"/>
            <w:sz w:val="28"/>
            <w:szCs w:val="28"/>
            <w:highlight w:val="white"/>
          </w:rPr>
          <m:t>log</m:t>
        </m:r>
        <m:r>
          <m:rPr>
            <m:sty m:val="p"/>
          </m:rPr>
          <w:rPr>
            <w:rFonts w:ascii="Cambria Math" w:hAnsi="Cambria Math" w:cs="Times New Roman"/>
            <w:sz w:val="28"/>
            <w:szCs w:val="28"/>
            <w:highlight w:val="white"/>
          </w:rPr>
          <m:t>(</m:t>
        </m:r>
        <m:sSubSup>
          <m:sSubSupPr>
            <m:ctrlPr>
              <w:rPr>
                <w:rFonts w:ascii="Cambria Math" w:hAnsi="Cambria Math" w:cs="Times New Roman"/>
                <w:sz w:val="28"/>
                <w:szCs w:val="28"/>
                <w:highlight w:val="white"/>
              </w:rPr>
            </m:ctrlPr>
          </m:sSubSupPr>
          <m:e>
            <m:r>
              <w:rPr>
                <w:rFonts w:ascii="Cambria Math" w:hAnsi="Cambria Math" w:cs="Times New Roman"/>
                <w:sz w:val="28"/>
                <w:szCs w:val="28"/>
                <w:highlight w:val="white"/>
              </w:rPr>
              <m:t>d</m:t>
            </m:r>
          </m:e>
          <m:sub>
            <m:r>
              <m:rPr>
                <m:sty m:val="p"/>
              </m:rPr>
              <w:rPr>
                <w:rFonts w:ascii="Cambria Math" w:hAnsi="Cambria Math" w:cs="Times New Roman"/>
                <w:sz w:val="28"/>
                <w:szCs w:val="28"/>
                <w:highlight w:val="white"/>
              </w:rPr>
              <m:t>2</m:t>
            </m:r>
          </m:sub>
          <m:sup>
            <m:r>
              <m:rPr>
                <m:sty m:val="p"/>
              </m:rPr>
              <w:rPr>
                <w:rFonts w:ascii="Cambria Math" w:hAnsi="Cambria Math" w:cs="Times New Roman"/>
                <w:sz w:val="28"/>
                <w:szCs w:val="28"/>
                <w:highlight w:val="white"/>
              </w:rPr>
              <m:t>2</m:t>
            </m:r>
          </m:sup>
        </m:sSubSup>
        <m:r>
          <m:rPr>
            <m:sty m:val="p"/>
          </m:rPr>
          <w:rPr>
            <w:rFonts w:ascii="Cambria Math" w:hAnsi="Cambria Math" w:cs="Times New Roman"/>
            <w:sz w:val="28"/>
            <w:szCs w:val="28"/>
            <w:highlight w:val="white"/>
          </w:rPr>
          <m:t>)).</m:t>
        </m:r>
      </m:oMath>
    </w:p>
    <w:p w14:paraId="5E4C929B" w14:textId="77777777" w:rsidR="006F2D7D" w:rsidRPr="000C326E" w:rsidRDefault="006F2D7D" w:rsidP="006F2D7D">
      <w:pPr>
        <w:pStyle w:val="af4"/>
        <w:rPr>
          <w:rFonts w:cs="Times New Roman"/>
          <w:sz w:val="28"/>
          <w:szCs w:val="28"/>
          <w:highlight w:val="white"/>
        </w:rPr>
      </w:pPr>
      <w:bookmarkStart w:id="61" w:name="_rrpvpoebugla" w:colFirst="0" w:colLast="0"/>
      <w:bookmarkEnd w:id="61"/>
      <w:r w:rsidRPr="000C326E">
        <w:rPr>
          <w:rFonts w:cs="Times New Roman"/>
          <w:sz w:val="28"/>
          <w:szCs w:val="28"/>
          <w:highlight w:val="white"/>
        </w:rPr>
        <w:t xml:space="preserve">Затем, при расчете правдоподобия, </w:t>
      </w:r>
      <w:r w:rsidRPr="000C326E">
        <w:rPr>
          <w:rFonts w:cs="Times New Roman"/>
          <w:i/>
          <w:sz w:val="28"/>
          <w:szCs w:val="28"/>
          <w:highlight w:val="white"/>
        </w:rPr>
        <w:t>P</w:t>
      </w:r>
      <w:r w:rsidRPr="00636133">
        <w:rPr>
          <w:rFonts w:cs="Times New Roman"/>
          <w:i/>
          <w:sz w:val="28"/>
          <w:szCs w:val="28"/>
          <w:highlight w:val="white"/>
        </w:rPr>
        <w:t xml:space="preserve"> </w:t>
      </w:r>
      <w:r w:rsidRPr="000C326E">
        <w:rPr>
          <w:rFonts w:cs="Times New Roman"/>
          <w:sz w:val="28"/>
          <w:szCs w:val="28"/>
          <w:highlight w:val="white"/>
        </w:rPr>
        <w:t>(</w:t>
      </w:r>
      <w:r w:rsidRPr="000C326E">
        <w:rPr>
          <w:rFonts w:cs="Times New Roman"/>
          <w:i/>
          <w:sz w:val="28"/>
          <w:szCs w:val="28"/>
          <w:highlight w:val="white"/>
        </w:rPr>
        <w:t>d₁, d₂</w:t>
      </w:r>
      <w:r w:rsidRPr="000C326E">
        <w:rPr>
          <w:rFonts w:cs="Times New Roman"/>
          <w:sz w:val="28"/>
          <w:szCs w:val="28"/>
          <w:highlight w:val="white"/>
        </w:rPr>
        <w:t xml:space="preserve">) сравнивается с разностью полученных уровней сигнала от источников 1 и 2. В случае логарифмической дифференциальной модели </w:t>
      </w:r>
      <m:oMath>
        <m:sSub>
          <m:sSubPr>
            <m:ctrlPr>
              <w:rPr>
                <w:rFonts w:ascii="Cambria Math" w:hAnsi="Cambria Math" w:cs="Times New Roman"/>
                <w:i/>
                <w:sz w:val="28"/>
                <w:szCs w:val="28"/>
                <w:highlight w:val="white"/>
              </w:rPr>
            </m:ctrlPr>
          </m:sSubPr>
          <m:e>
            <m:r>
              <w:rPr>
                <w:rFonts w:ascii="Cambria Math" w:hAnsi="Cambria Math" w:cs="Times New Roman"/>
                <w:sz w:val="28"/>
                <w:szCs w:val="28"/>
                <w:highlight w:val="white"/>
              </w:rPr>
              <m:t>s</m:t>
            </m:r>
          </m:e>
          <m:sub>
            <m:r>
              <w:rPr>
                <w:rFonts w:ascii="Cambria Math" w:hAnsi="Cambria Math" w:cs="Times New Roman"/>
                <w:sz w:val="28"/>
                <w:szCs w:val="28"/>
                <w:highlight w:val="white"/>
              </w:rPr>
              <m:t>bj</m:t>
            </m:r>
          </m:sub>
        </m:sSub>
      </m:oMath>
      <w:r w:rsidRPr="000C326E">
        <w:rPr>
          <w:rFonts w:cs="Times New Roman"/>
          <w:sz w:val="28"/>
          <w:szCs w:val="28"/>
          <w:highlight w:val="white"/>
        </w:rPr>
        <w:t xml:space="preserve">и </w:t>
      </w:r>
      <m:oMath>
        <m:sSub>
          <m:sSubPr>
            <m:ctrlPr>
              <w:rPr>
                <w:rFonts w:ascii="Cambria Math" w:hAnsi="Cambria Math" w:cs="Times New Roman"/>
                <w:i/>
                <w:sz w:val="28"/>
                <w:szCs w:val="28"/>
                <w:highlight w:val="white"/>
              </w:rPr>
            </m:ctrlPr>
          </m:sSubPr>
          <m:e>
            <m:r>
              <w:rPr>
                <w:rFonts w:ascii="Cambria Math" w:hAnsi="Cambria Math" w:cs="Times New Roman"/>
                <w:sz w:val="28"/>
                <w:szCs w:val="28"/>
                <w:highlight w:val="white"/>
              </w:rPr>
              <m:t>ŝ</m:t>
            </m:r>
          </m:e>
          <m:sub>
            <m:r>
              <w:rPr>
                <w:rFonts w:ascii="Cambria Math" w:hAnsi="Cambria Math" w:cs="Times New Roman"/>
                <w:sz w:val="28"/>
                <w:szCs w:val="28"/>
                <w:highlight w:val="white"/>
              </w:rPr>
              <m:t>bj</m:t>
            </m:r>
          </m:sub>
        </m:sSub>
      </m:oMath>
      <w:r w:rsidRPr="000C326E">
        <w:rPr>
          <w:rFonts w:cs="Times New Roman"/>
          <w:sz w:val="28"/>
          <w:szCs w:val="28"/>
          <w:highlight w:val="white"/>
        </w:rPr>
        <w:t>также приводятся к разностному виду.</w:t>
      </w:r>
    </w:p>
    <w:p w14:paraId="3AA12FC2" w14:textId="77777777" w:rsidR="006F2D7D" w:rsidRPr="000C326E" w:rsidRDefault="006F2D7D" w:rsidP="006F2D7D">
      <w:pPr>
        <w:pStyle w:val="1"/>
        <w:rPr>
          <w:rFonts w:cs="Times New Roman"/>
          <w:sz w:val="28"/>
          <w:szCs w:val="28"/>
          <w:highlight w:val="white"/>
        </w:rPr>
      </w:pPr>
      <w:bookmarkStart w:id="62" w:name="_dkrgixndr7zy" w:colFirst="0" w:colLast="0"/>
      <w:bookmarkEnd w:id="62"/>
      <w:r w:rsidRPr="000C326E">
        <w:rPr>
          <w:rFonts w:cs="Times New Roman"/>
          <w:sz w:val="28"/>
          <w:szCs w:val="28"/>
          <w:highlight w:val="white"/>
        </w:rPr>
        <w:t>Ресэмплинг</w:t>
      </w:r>
      <w:r>
        <w:rPr>
          <w:rFonts w:cs="Times New Roman"/>
          <w:sz w:val="28"/>
          <w:szCs w:val="28"/>
          <w:highlight w:val="white"/>
        </w:rPr>
        <w:t xml:space="preserve"> (</w:t>
      </w:r>
      <w:r>
        <w:rPr>
          <w:rFonts w:cs="Times New Roman"/>
          <w:sz w:val="28"/>
          <w:szCs w:val="28"/>
          <w:highlight w:val="white"/>
          <w:lang w:val="en-US"/>
        </w:rPr>
        <w:t>resampling</w:t>
      </w:r>
      <w:r w:rsidRPr="00A7516E">
        <w:rPr>
          <w:rFonts w:cs="Times New Roman"/>
          <w:sz w:val="28"/>
          <w:szCs w:val="28"/>
          <w:highlight w:val="white"/>
        </w:rPr>
        <w:t>)</w:t>
      </w:r>
      <w:r w:rsidRPr="00261CC9">
        <w:rPr>
          <w:rFonts w:cs="Times New Roman"/>
          <w:sz w:val="28"/>
          <w:szCs w:val="28"/>
          <w:highlight w:val="white"/>
        </w:rPr>
        <w:t xml:space="preserve"> </w:t>
      </w:r>
      <w:r w:rsidRPr="000C326E">
        <w:rPr>
          <w:rFonts w:cs="Times New Roman"/>
          <w:sz w:val="28"/>
          <w:szCs w:val="28"/>
          <w:highlight w:val="white"/>
        </w:rPr>
        <w:t xml:space="preserve">– после нескольких </w:t>
      </w:r>
      <w:r>
        <w:rPr>
          <w:rFonts w:cs="Times New Roman"/>
          <w:sz w:val="28"/>
          <w:szCs w:val="28"/>
          <w:highlight w:val="white"/>
        </w:rPr>
        <w:t>временных итераций работы алгоритма,</w:t>
      </w:r>
      <w:r w:rsidRPr="000C326E">
        <w:rPr>
          <w:rFonts w:cs="Times New Roman"/>
          <w:sz w:val="28"/>
          <w:szCs w:val="28"/>
          <w:highlight w:val="white"/>
        </w:rPr>
        <w:t xml:space="preserve"> веса частиц, соответствующих ошибочным гипотезам, могут стать </w:t>
      </w:r>
      <w:r>
        <w:rPr>
          <w:rFonts w:cs="Times New Roman"/>
          <w:sz w:val="28"/>
          <w:szCs w:val="28"/>
          <w:highlight w:val="white"/>
        </w:rPr>
        <w:t>малыми</w:t>
      </w:r>
      <w:r w:rsidRPr="000037AE">
        <w:rPr>
          <w:rFonts w:cs="Times New Roman"/>
          <w:sz w:val="28"/>
          <w:szCs w:val="28"/>
          <w:highlight w:val="white"/>
        </w:rPr>
        <w:t>[1]</w:t>
      </w:r>
      <w:r w:rsidRPr="000C326E">
        <w:rPr>
          <w:rFonts w:cs="Times New Roman"/>
          <w:sz w:val="28"/>
          <w:szCs w:val="28"/>
          <w:highlight w:val="white"/>
        </w:rPr>
        <w:t xml:space="preserve">. Такие частицы вносят </w:t>
      </w:r>
      <w:r>
        <w:rPr>
          <w:rFonts w:cs="Times New Roman"/>
          <w:sz w:val="28"/>
          <w:szCs w:val="28"/>
          <w:highlight w:val="white"/>
        </w:rPr>
        <w:t xml:space="preserve">минимальный </w:t>
      </w:r>
      <w:r w:rsidRPr="000C326E">
        <w:rPr>
          <w:rFonts w:cs="Times New Roman"/>
          <w:sz w:val="28"/>
          <w:szCs w:val="28"/>
          <w:highlight w:val="white"/>
        </w:rPr>
        <w:t>вклад в оценку вектора состояния</w:t>
      </w:r>
      <w:r>
        <w:rPr>
          <w:rFonts w:cs="Times New Roman"/>
          <w:sz w:val="28"/>
          <w:szCs w:val="28"/>
          <w:highlight w:val="white"/>
        </w:rPr>
        <w:t xml:space="preserve"> системы</w:t>
      </w:r>
      <w:r w:rsidRPr="000C326E">
        <w:rPr>
          <w:rFonts w:cs="Times New Roman"/>
          <w:sz w:val="28"/>
          <w:szCs w:val="28"/>
          <w:highlight w:val="white"/>
        </w:rPr>
        <w:t xml:space="preserve">, однако </w:t>
      </w:r>
      <w:r>
        <w:rPr>
          <w:rFonts w:cs="Times New Roman"/>
          <w:sz w:val="28"/>
          <w:szCs w:val="28"/>
          <w:highlight w:val="white"/>
        </w:rPr>
        <w:t>требуют таких же вычислительных ресурсов, как и частицы с большим весом.</w:t>
      </w:r>
      <w:r w:rsidRPr="000C326E">
        <w:rPr>
          <w:rFonts w:cs="Times New Roman"/>
          <w:sz w:val="28"/>
          <w:szCs w:val="28"/>
          <w:highlight w:val="white"/>
        </w:rPr>
        <w:t xml:space="preserve"> В ходе применения процедуры ресэмплинга происходит удаление частиц с низкими весами и </w:t>
      </w:r>
      <w:r>
        <w:rPr>
          <w:rFonts w:cs="Times New Roman"/>
          <w:sz w:val="28"/>
          <w:szCs w:val="28"/>
          <w:highlight w:val="white"/>
        </w:rPr>
        <w:t>добавление</w:t>
      </w:r>
      <w:r w:rsidRPr="000C326E">
        <w:rPr>
          <w:rFonts w:cs="Times New Roman"/>
          <w:sz w:val="28"/>
          <w:szCs w:val="28"/>
          <w:highlight w:val="white"/>
        </w:rPr>
        <w:t xml:space="preserve"> частиц с </w:t>
      </w:r>
      <w:r>
        <w:rPr>
          <w:rFonts w:cs="Times New Roman"/>
          <w:sz w:val="28"/>
          <w:szCs w:val="28"/>
          <w:highlight w:val="white"/>
        </w:rPr>
        <w:t xml:space="preserve">более </w:t>
      </w:r>
      <w:r w:rsidRPr="000C326E">
        <w:rPr>
          <w:rFonts w:cs="Times New Roman"/>
          <w:sz w:val="28"/>
          <w:szCs w:val="28"/>
          <w:highlight w:val="white"/>
        </w:rPr>
        <w:t>высоким</w:t>
      </w:r>
      <w:r>
        <w:rPr>
          <w:rFonts w:cs="Times New Roman"/>
          <w:sz w:val="28"/>
          <w:szCs w:val="28"/>
          <w:highlight w:val="white"/>
        </w:rPr>
        <w:t xml:space="preserve"> весом</w:t>
      </w:r>
      <w:r w:rsidRPr="000C326E">
        <w:rPr>
          <w:rFonts w:cs="Times New Roman"/>
          <w:sz w:val="28"/>
          <w:szCs w:val="28"/>
          <w:highlight w:val="white"/>
        </w:rPr>
        <w:t xml:space="preserve">. Поскольку информация об измерениях уже учитывается при генерации </w:t>
      </w:r>
      <w:r>
        <w:rPr>
          <w:rFonts w:cs="Times New Roman"/>
          <w:sz w:val="28"/>
          <w:szCs w:val="28"/>
          <w:highlight w:val="white"/>
        </w:rPr>
        <w:t>новых</w:t>
      </w:r>
      <w:r w:rsidRPr="000C326E">
        <w:rPr>
          <w:rFonts w:cs="Times New Roman"/>
          <w:sz w:val="28"/>
          <w:szCs w:val="28"/>
          <w:highlight w:val="white"/>
        </w:rPr>
        <w:t xml:space="preserve"> частиц, </w:t>
      </w:r>
      <w:r>
        <w:rPr>
          <w:rFonts w:cs="Times New Roman"/>
          <w:sz w:val="28"/>
          <w:szCs w:val="28"/>
          <w:highlight w:val="white"/>
        </w:rPr>
        <w:t xml:space="preserve">то всем новым частицам устанавливается </w:t>
      </w:r>
      <w:r w:rsidRPr="000C326E">
        <w:rPr>
          <w:rFonts w:cs="Times New Roman"/>
          <w:sz w:val="28"/>
          <w:szCs w:val="28"/>
          <w:highlight w:val="white"/>
        </w:rPr>
        <w:t>одинаковый вес:</w:t>
      </w:r>
    </w:p>
    <w:bookmarkStart w:id="63" w:name="_srovgez2ezx" w:colFirst="0" w:colLast="0"/>
    <w:bookmarkEnd w:id="63"/>
    <w:p w14:paraId="54B1EB16" w14:textId="77777777" w:rsidR="006F2D7D" w:rsidRPr="000C326E" w:rsidRDefault="003409A9" w:rsidP="006F2D7D">
      <w:pPr>
        <w:pStyle w:val="af4"/>
        <w:jc w:val="center"/>
        <w:rPr>
          <w:rFonts w:cs="Times New Roman"/>
          <w:sz w:val="28"/>
          <w:szCs w:val="28"/>
          <w:highlight w:val="white"/>
        </w:rPr>
      </w:pPr>
      <m:oMath>
        <m:sSubSup>
          <m:sSubSupPr>
            <m:ctrlPr>
              <w:rPr>
                <w:rFonts w:ascii="Cambria Math" w:hAnsi="Cambria Math" w:cs="Times New Roman"/>
                <w:sz w:val="28"/>
                <w:szCs w:val="28"/>
                <w:highlight w:val="white"/>
              </w:rPr>
            </m:ctrlPr>
          </m:sSubSupPr>
          <m:e>
            <m:r>
              <m:rPr>
                <m:scr m:val="script"/>
                <m:sty m:val="p"/>
              </m:rPr>
              <w:rPr>
                <w:rFonts w:ascii="Cambria Math" w:hAnsi="Cambria Math" w:cs="Times New Roman"/>
                <w:sz w:val="28"/>
                <w:szCs w:val="28"/>
                <w:highlight w:val="white"/>
              </w:rPr>
              <m:t>w</m:t>
            </m:r>
          </m:e>
          <m:sub>
            <m:r>
              <w:rPr>
                <w:rFonts w:ascii="Cambria Math" w:hAnsi="Cambria Math" w:cs="Times New Roman"/>
                <w:sz w:val="28"/>
                <w:szCs w:val="28"/>
                <w:highlight w:val="white"/>
              </w:rPr>
              <m:t>t</m:t>
            </m:r>
          </m:sub>
          <m:sup>
            <m:r>
              <m:rPr>
                <m:sty m:val="p"/>
              </m:rPr>
              <w:rPr>
                <w:rFonts w:ascii="Cambria Math" w:hAnsi="Cambria Math" w:cs="Times New Roman"/>
                <w:sz w:val="28"/>
                <w:szCs w:val="28"/>
                <w:highlight w:val="white"/>
              </w:rPr>
              <m:t>(</m:t>
            </m:r>
            <m:r>
              <w:rPr>
                <w:rFonts w:ascii="Cambria Math" w:hAnsi="Cambria Math" w:cs="Times New Roman"/>
                <w:sz w:val="28"/>
                <w:szCs w:val="28"/>
                <w:highlight w:val="white"/>
              </w:rPr>
              <m:t>i</m:t>
            </m:r>
            <m:r>
              <m:rPr>
                <m:sty m:val="p"/>
              </m:rPr>
              <w:rPr>
                <w:rFonts w:ascii="Cambria Math" w:hAnsi="Cambria Math" w:cs="Times New Roman"/>
                <w:sz w:val="28"/>
                <w:szCs w:val="28"/>
                <w:highlight w:val="white"/>
              </w:rPr>
              <m:t>)</m:t>
            </m:r>
          </m:sup>
        </m:sSubSup>
      </m:oMath>
      <w:r w:rsidR="006F2D7D" w:rsidRPr="000C326E">
        <w:rPr>
          <w:rFonts w:cs="Times New Roman"/>
          <w:sz w:val="28"/>
          <w:szCs w:val="28"/>
          <w:highlight w:val="white"/>
        </w:rPr>
        <w:t xml:space="preserve">= </w:t>
      </w:r>
      <m:oMath>
        <m:f>
          <m:fPr>
            <m:ctrlPr>
              <w:rPr>
                <w:rFonts w:ascii="Cambria Math" w:hAnsi="Cambria Math" w:cs="Times New Roman"/>
                <w:sz w:val="28"/>
                <w:szCs w:val="28"/>
                <w:highlight w:val="white"/>
              </w:rPr>
            </m:ctrlPr>
          </m:fPr>
          <m:num>
            <m:r>
              <m:rPr>
                <m:sty m:val="p"/>
              </m:rPr>
              <w:rPr>
                <w:rFonts w:ascii="Cambria Math" w:hAnsi="Cambria Math" w:cs="Times New Roman"/>
                <w:sz w:val="28"/>
                <w:szCs w:val="28"/>
                <w:highlight w:val="white"/>
              </w:rPr>
              <m:t>1</m:t>
            </m:r>
          </m:num>
          <m:den>
            <m:r>
              <w:rPr>
                <w:rFonts w:ascii="Cambria Math" w:hAnsi="Cambria Math" w:cs="Times New Roman"/>
                <w:sz w:val="28"/>
                <w:szCs w:val="28"/>
                <w:highlight w:val="white"/>
              </w:rPr>
              <m:t>N</m:t>
            </m:r>
          </m:den>
        </m:f>
      </m:oMath>
    </w:p>
    <w:p w14:paraId="48947B04" w14:textId="77777777" w:rsidR="006F2D7D" w:rsidRPr="000C326E" w:rsidRDefault="006F2D7D" w:rsidP="006F2D7D">
      <w:pPr>
        <w:pStyle w:val="af4"/>
        <w:rPr>
          <w:rFonts w:cs="Times New Roman"/>
          <w:sz w:val="28"/>
          <w:szCs w:val="28"/>
          <w:highlight w:val="white"/>
        </w:rPr>
      </w:pPr>
      <w:bookmarkStart w:id="64" w:name="_slbzxcejfeep" w:colFirst="0" w:colLast="0"/>
      <w:bookmarkEnd w:id="64"/>
      <w:r>
        <w:rPr>
          <w:rFonts w:cs="Times New Roman"/>
          <w:b/>
          <w:sz w:val="28"/>
          <w:szCs w:val="28"/>
          <w:highlight w:val="white"/>
        </w:rPr>
        <w:t>Определение</w:t>
      </w:r>
      <w:r w:rsidRPr="000C326E">
        <w:rPr>
          <w:rFonts w:cs="Times New Roman"/>
          <w:b/>
          <w:sz w:val="28"/>
          <w:szCs w:val="28"/>
          <w:highlight w:val="white"/>
        </w:rPr>
        <w:t xml:space="preserve"> состояния</w:t>
      </w:r>
      <w:r>
        <w:rPr>
          <w:rFonts w:cs="Times New Roman"/>
          <w:b/>
          <w:sz w:val="28"/>
          <w:szCs w:val="28"/>
          <w:highlight w:val="white"/>
        </w:rPr>
        <w:t xml:space="preserve"> объекта</w:t>
      </w:r>
      <w:r w:rsidRPr="000C326E">
        <w:rPr>
          <w:rFonts w:cs="Times New Roman"/>
          <w:b/>
          <w:sz w:val="28"/>
          <w:szCs w:val="28"/>
          <w:highlight w:val="white"/>
        </w:rPr>
        <w:t>.</w:t>
      </w:r>
      <w:r w:rsidRPr="000C326E">
        <w:rPr>
          <w:rFonts w:cs="Times New Roman"/>
          <w:sz w:val="28"/>
          <w:szCs w:val="28"/>
          <w:highlight w:val="white"/>
        </w:rPr>
        <w:t xml:space="preserve"> </w:t>
      </w:r>
      <w:r>
        <w:rPr>
          <w:rFonts w:cs="Times New Roman"/>
          <w:sz w:val="28"/>
          <w:szCs w:val="28"/>
          <w:highlight w:val="white"/>
        </w:rPr>
        <w:t xml:space="preserve">Происходит расчёт вектора состояния объекта (координат и угла движения) как средневзвешенного значения по всему ансамблю </w:t>
      </w:r>
      <w:r w:rsidRPr="000C326E">
        <w:rPr>
          <w:rFonts w:cs="Times New Roman"/>
          <w:sz w:val="28"/>
          <w:szCs w:val="28"/>
          <w:highlight w:val="white"/>
        </w:rPr>
        <w:t>частиц:</w:t>
      </w:r>
    </w:p>
    <w:p w14:paraId="034021FF" w14:textId="77777777" w:rsidR="006F2D7D" w:rsidRDefault="006F2D7D" w:rsidP="006F2D7D">
      <w:pPr>
        <w:pStyle w:val="af4"/>
        <w:jc w:val="center"/>
        <w:rPr>
          <w:rFonts w:eastAsiaTheme="minorEastAsia" w:cs="Times New Roman"/>
          <w:sz w:val="28"/>
          <w:szCs w:val="28"/>
          <w:highlight w:val="white"/>
        </w:rPr>
      </w:pPr>
      <w:bookmarkStart w:id="65" w:name="_7b29lwhbh9gl" w:colFirst="0" w:colLast="0"/>
      <w:bookmarkEnd w:id="65"/>
      <w:r w:rsidRPr="000C326E">
        <w:rPr>
          <w:rFonts w:cs="Times New Roman"/>
          <w:sz w:val="28"/>
          <w:szCs w:val="28"/>
          <w:highlight w:val="white"/>
        </w:rPr>
        <w:t xml:space="preserve">x̂ₜ = </w:t>
      </w:r>
      <m:oMath>
        <m:nary>
          <m:naryPr>
            <m:chr m:val="∑"/>
            <m:limLoc m:val="undOvr"/>
            <m:ctrlPr>
              <w:rPr>
                <w:rFonts w:ascii="Cambria Math" w:hAnsi="Cambria Math" w:cs="Times New Roman"/>
                <w:i/>
                <w:sz w:val="28"/>
                <w:szCs w:val="28"/>
              </w:rPr>
            </m:ctrlPr>
          </m:naryPr>
          <m:sub>
            <m:r>
              <w:rPr>
                <w:rFonts w:ascii="Cambria Math" w:hAnsi="Cambria Math" w:cs="Times New Roman"/>
                <w:sz w:val="28"/>
                <w:szCs w:val="28"/>
              </w:rPr>
              <m:t>i=1</m:t>
            </m:r>
          </m:sub>
          <m:sup>
            <m:r>
              <w:rPr>
                <w:rFonts w:ascii="Cambria Math" w:hAnsi="Cambria Math" w:cs="Times New Roman"/>
                <w:sz w:val="28"/>
                <w:szCs w:val="28"/>
              </w:rPr>
              <m:t>N</m:t>
            </m:r>
          </m:sup>
          <m:e>
            <m:r>
              <w:rPr>
                <w:rFonts w:ascii="Cambria Math" w:hAnsi="Cambria Math" w:cs="Times New Roman"/>
                <w:sz w:val="28"/>
                <w:szCs w:val="28"/>
              </w:rPr>
              <m:t xml:space="preserve"> </m:t>
            </m:r>
          </m:e>
        </m:nary>
        <m:sSubSup>
          <m:sSubSupPr>
            <m:ctrlPr>
              <w:rPr>
                <w:rFonts w:ascii="Cambria Math" w:hAnsi="Cambria Math" w:cs="Times New Roman"/>
                <w:sz w:val="28"/>
                <w:szCs w:val="28"/>
                <w:highlight w:val="white"/>
              </w:rPr>
            </m:ctrlPr>
          </m:sSubSupPr>
          <m:e>
            <m:r>
              <m:rPr>
                <m:scr m:val="script"/>
                <m:sty m:val="p"/>
              </m:rPr>
              <w:rPr>
                <w:rFonts w:ascii="Cambria Math" w:hAnsi="Cambria Math" w:cs="Times New Roman"/>
                <w:sz w:val="28"/>
                <w:szCs w:val="28"/>
                <w:highlight w:val="white"/>
              </w:rPr>
              <m:t>w</m:t>
            </m:r>
          </m:e>
          <m:sub>
            <m:r>
              <w:rPr>
                <w:rFonts w:ascii="Cambria Math" w:hAnsi="Cambria Math" w:cs="Times New Roman"/>
                <w:sz w:val="28"/>
                <w:szCs w:val="28"/>
                <w:highlight w:val="white"/>
              </w:rPr>
              <m:t>t</m:t>
            </m:r>
          </m:sub>
          <m:sup>
            <m:d>
              <m:dPr>
                <m:ctrlPr>
                  <w:rPr>
                    <w:rFonts w:ascii="Cambria Math" w:hAnsi="Cambria Math" w:cs="Times New Roman"/>
                    <w:sz w:val="28"/>
                    <w:szCs w:val="28"/>
                  </w:rPr>
                </m:ctrlPr>
              </m:dPr>
              <m:e>
                <m:r>
                  <w:rPr>
                    <w:rFonts w:ascii="Cambria Math" w:hAnsi="Cambria Math" w:cs="Times New Roman"/>
                    <w:sz w:val="28"/>
                    <w:szCs w:val="28"/>
                    <w:highlight w:val="white"/>
                  </w:rPr>
                  <m:t>i</m:t>
                </m:r>
              </m:e>
            </m:d>
          </m:sup>
        </m:sSubSup>
        <m:r>
          <m:rPr>
            <m:sty m:val="p"/>
          </m:rPr>
          <w:rPr>
            <w:rFonts w:ascii="Cambria Math" w:hAnsi="Cambria Math" w:cs="Times New Roman"/>
            <w:sz w:val="28"/>
            <w:szCs w:val="28"/>
            <w:highlight w:val="white"/>
          </w:rPr>
          <m:t>⋅</m:t>
        </m:r>
        <m:sSubSup>
          <m:sSubSupPr>
            <m:ctrlPr>
              <w:rPr>
                <w:rFonts w:ascii="Cambria Math" w:hAnsi="Cambria Math" w:cs="Times New Roman"/>
                <w:sz w:val="28"/>
                <w:szCs w:val="28"/>
                <w:highlight w:val="white"/>
              </w:rPr>
            </m:ctrlPr>
          </m:sSubSupPr>
          <m:e>
            <m:r>
              <w:rPr>
                <w:rFonts w:ascii="Cambria Math" w:hAnsi="Cambria Math" w:cs="Times New Roman"/>
                <w:sz w:val="28"/>
                <w:szCs w:val="28"/>
                <w:highlight w:val="white"/>
              </w:rPr>
              <m:t>x</m:t>
            </m:r>
          </m:e>
          <m:sub>
            <m:r>
              <w:rPr>
                <w:rFonts w:ascii="Cambria Math" w:hAnsi="Cambria Math" w:cs="Times New Roman"/>
                <w:sz w:val="28"/>
                <w:szCs w:val="28"/>
                <w:highlight w:val="white"/>
              </w:rPr>
              <m:t>t</m:t>
            </m:r>
          </m:sub>
          <m:sup>
            <m:d>
              <m:dPr>
                <m:ctrlPr>
                  <w:rPr>
                    <w:rFonts w:ascii="Cambria Math" w:hAnsi="Cambria Math" w:cs="Times New Roman"/>
                    <w:sz w:val="28"/>
                    <w:szCs w:val="28"/>
                  </w:rPr>
                </m:ctrlPr>
              </m:dPr>
              <m:e>
                <m:r>
                  <w:rPr>
                    <w:rFonts w:ascii="Cambria Math" w:hAnsi="Cambria Math" w:cs="Times New Roman"/>
                    <w:sz w:val="28"/>
                    <w:szCs w:val="28"/>
                    <w:highlight w:val="white"/>
                  </w:rPr>
                  <m:t>i</m:t>
                </m:r>
              </m:e>
            </m:d>
          </m:sup>
        </m:sSubSup>
      </m:oMath>
    </w:p>
    <w:p w14:paraId="4E64E96F" w14:textId="77777777" w:rsidR="006F2D7D" w:rsidRPr="000C326E" w:rsidRDefault="006F2D7D" w:rsidP="006F2D7D">
      <w:pPr>
        <w:pStyle w:val="af4"/>
        <w:rPr>
          <w:rFonts w:cs="Times New Roman"/>
          <w:sz w:val="28"/>
          <w:szCs w:val="28"/>
          <w:highlight w:val="white"/>
        </w:rPr>
      </w:pPr>
      <w:r>
        <w:rPr>
          <w:rFonts w:cs="Times New Roman"/>
          <w:sz w:val="28"/>
          <w:szCs w:val="28"/>
          <w:highlight w:val="white"/>
        </w:rPr>
        <w:t>Математическая основа</w:t>
      </w:r>
      <w:r w:rsidRPr="000C326E">
        <w:rPr>
          <w:rFonts w:cs="Times New Roman"/>
          <w:sz w:val="28"/>
          <w:szCs w:val="28"/>
          <w:highlight w:val="white"/>
        </w:rPr>
        <w:t xml:space="preserve"> алгоритм</w:t>
      </w:r>
      <w:r>
        <w:rPr>
          <w:rFonts w:cs="Times New Roman"/>
          <w:sz w:val="28"/>
          <w:szCs w:val="28"/>
          <w:highlight w:val="white"/>
        </w:rPr>
        <w:t xml:space="preserve">ов расчёта координат </w:t>
      </w:r>
      <w:r w:rsidRPr="000C326E">
        <w:rPr>
          <w:rFonts w:cs="Times New Roman"/>
          <w:sz w:val="28"/>
          <w:szCs w:val="28"/>
          <w:highlight w:val="white"/>
        </w:rPr>
        <w:t>был</w:t>
      </w:r>
      <w:r>
        <w:rPr>
          <w:rFonts w:cs="Times New Roman"/>
          <w:sz w:val="28"/>
          <w:szCs w:val="28"/>
          <w:highlight w:val="white"/>
        </w:rPr>
        <w:t>а</w:t>
      </w:r>
      <w:r w:rsidRPr="000C326E">
        <w:rPr>
          <w:rFonts w:cs="Times New Roman"/>
          <w:sz w:val="28"/>
          <w:szCs w:val="28"/>
          <w:highlight w:val="white"/>
        </w:rPr>
        <w:t xml:space="preserve"> разработан</w:t>
      </w:r>
      <w:r>
        <w:rPr>
          <w:rFonts w:cs="Times New Roman"/>
          <w:sz w:val="28"/>
          <w:szCs w:val="28"/>
          <w:highlight w:val="white"/>
        </w:rPr>
        <w:t>а с использованием</w:t>
      </w:r>
      <w:r w:rsidRPr="000C326E">
        <w:rPr>
          <w:rFonts w:cs="Times New Roman"/>
          <w:sz w:val="28"/>
          <w:szCs w:val="28"/>
          <w:highlight w:val="white"/>
        </w:rPr>
        <w:t xml:space="preserve"> научных работ, ранее опубликованных компанией</w:t>
      </w:r>
      <w:r>
        <w:rPr>
          <w:rFonts w:cs="Times New Roman"/>
          <w:sz w:val="28"/>
          <w:szCs w:val="28"/>
          <w:highlight w:val="white"/>
        </w:rPr>
        <w:t xml:space="preserve"> </w:t>
      </w:r>
      <w:r w:rsidRPr="006D6E5B">
        <w:rPr>
          <w:rFonts w:cs="Times New Roman"/>
          <w:sz w:val="28"/>
          <w:szCs w:val="28"/>
          <w:highlight w:val="white"/>
        </w:rPr>
        <w:t>[2,3</w:t>
      </w:r>
      <w:r>
        <w:rPr>
          <w:rFonts w:cs="Times New Roman"/>
          <w:sz w:val="28"/>
          <w:szCs w:val="28"/>
          <w:highlight w:val="white"/>
        </w:rPr>
        <w:t>,4</w:t>
      </w:r>
      <w:r w:rsidRPr="006D6E5B">
        <w:rPr>
          <w:rFonts w:cs="Times New Roman"/>
          <w:sz w:val="28"/>
          <w:szCs w:val="28"/>
          <w:highlight w:val="white"/>
        </w:rPr>
        <w:t>]</w:t>
      </w:r>
      <w:r w:rsidRPr="000C326E">
        <w:rPr>
          <w:rFonts w:cs="Times New Roman"/>
          <w:sz w:val="28"/>
          <w:szCs w:val="28"/>
          <w:highlight w:val="white"/>
        </w:rPr>
        <w:t>.</w:t>
      </w:r>
    </w:p>
    <w:p w14:paraId="105C3134" w14:textId="77777777" w:rsidR="006F2D7D" w:rsidRPr="000C326E" w:rsidRDefault="006F2D7D" w:rsidP="006F2D7D">
      <w:pPr>
        <w:pStyle w:val="af4"/>
        <w:rPr>
          <w:rFonts w:cs="Times New Roman"/>
          <w:sz w:val="28"/>
          <w:szCs w:val="28"/>
          <w:highlight w:val="white"/>
        </w:rPr>
      </w:pPr>
      <w:bookmarkStart w:id="66" w:name="_owvnmvobjfyl" w:colFirst="0" w:colLast="0"/>
      <w:bookmarkStart w:id="67" w:name="_gf74ztku0axn" w:colFirst="0" w:colLast="0"/>
      <w:bookmarkEnd w:id="66"/>
      <w:bookmarkEnd w:id="67"/>
      <w:r w:rsidRPr="000C326E">
        <w:rPr>
          <w:rFonts w:cs="Times New Roman"/>
          <w:sz w:val="28"/>
          <w:szCs w:val="28"/>
          <w:highlight w:val="white"/>
        </w:rPr>
        <w:t xml:space="preserve">Таким образом, разработанный модуль </w:t>
      </w:r>
      <w:r>
        <w:rPr>
          <w:rFonts w:cs="Times New Roman"/>
          <w:sz w:val="28"/>
          <w:szCs w:val="28"/>
          <w:highlight w:val="white"/>
        </w:rPr>
        <w:t xml:space="preserve">может </w:t>
      </w:r>
      <w:r w:rsidRPr="000C326E">
        <w:rPr>
          <w:rFonts w:cs="Times New Roman"/>
          <w:sz w:val="28"/>
          <w:szCs w:val="28"/>
          <w:highlight w:val="white"/>
        </w:rPr>
        <w:t>обеспечива</w:t>
      </w:r>
      <w:r>
        <w:rPr>
          <w:rFonts w:cs="Times New Roman"/>
          <w:sz w:val="28"/>
          <w:szCs w:val="28"/>
          <w:highlight w:val="white"/>
        </w:rPr>
        <w:t>ть</w:t>
      </w:r>
      <w:r w:rsidRPr="000C326E">
        <w:rPr>
          <w:rFonts w:cs="Times New Roman"/>
          <w:sz w:val="28"/>
          <w:szCs w:val="28"/>
          <w:highlight w:val="white"/>
        </w:rPr>
        <w:t>:</w:t>
      </w:r>
    </w:p>
    <w:p w14:paraId="3BD85542" w14:textId="77777777" w:rsidR="006F2D7D" w:rsidRPr="000C326E" w:rsidRDefault="006F2D7D" w:rsidP="00433E78">
      <w:pPr>
        <w:pStyle w:val="1"/>
        <w:numPr>
          <w:ilvl w:val="0"/>
          <w:numId w:val="22"/>
        </w:numPr>
        <w:rPr>
          <w:rFonts w:cs="Times New Roman"/>
          <w:sz w:val="28"/>
          <w:szCs w:val="28"/>
          <w:highlight w:val="white"/>
        </w:rPr>
      </w:pPr>
      <w:bookmarkStart w:id="68" w:name="_3b0qywscz2ce" w:colFirst="0" w:colLast="0"/>
      <w:bookmarkEnd w:id="68"/>
      <w:r>
        <w:rPr>
          <w:rFonts w:cs="Times New Roman"/>
          <w:sz w:val="28"/>
          <w:szCs w:val="28"/>
          <w:highlight w:val="white"/>
        </w:rPr>
        <w:lastRenderedPageBreak/>
        <w:t>О</w:t>
      </w:r>
      <w:r w:rsidRPr="000C326E">
        <w:rPr>
          <w:rFonts w:cs="Times New Roman"/>
          <w:sz w:val="28"/>
          <w:szCs w:val="28"/>
          <w:highlight w:val="white"/>
        </w:rPr>
        <w:t xml:space="preserve">тслеживание перемещения объектов (сотрудников и ценных активов) в режиме реального времени внутри и вне помещений с </w:t>
      </w:r>
      <w:r>
        <w:rPr>
          <w:rFonts w:cs="Times New Roman"/>
          <w:sz w:val="28"/>
          <w:szCs w:val="28"/>
          <w:highlight w:val="white"/>
        </w:rPr>
        <w:t>частотой обновления информации до 20 Гц.</w:t>
      </w:r>
    </w:p>
    <w:p w14:paraId="754B95BF" w14:textId="3521AD5B" w:rsidR="006F2D7D" w:rsidRDefault="006F2D7D" w:rsidP="006F2D7D">
      <w:pPr>
        <w:pStyle w:val="1"/>
        <w:rPr>
          <w:rFonts w:cs="Times New Roman"/>
          <w:sz w:val="28"/>
          <w:szCs w:val="28"/>
          <w:highlight w:val="white"/>
        </w:rPr>
      </w:pPr>
      <w:bookmarkStart w:id="69" w:name="_m9l25lqaiq7x" w:colFirst="0" w:colLast="0"/>
      <w:bookmarkEnd w:id="69"/>
      <w:r>
        <w:rPr>
          <w:rFonts w:cs="Times New Roman"/>
          <w:sz w:val="28"/>
          <w:szCs w:val="28"/>
          <w:highlight w:val="white"/>
        </w:rPr>
        <w:t>Р</w:t>
      </w:r>
      <w:r w:rsidRPr="000C326E">
        <w:rPr>
          <w:rFonts w:cs="Times New Roman"/>
          <w:sz w:val="28"/>
          <w:szCs w:val="28"/>
          <w:highlight w:val="white"/>
        </w:rPr>
        <w:t>асчет местоположения носимого устройства по первичным навигационным данным: радиоинформации (Wi-Fi</w:t>
      </w:r>
      <w:r>
        <w:rPr>
          <w:rFonts w:cs="Times New Roman"/>
          <w:sz w:val="28"/>
          <w:szCs w:val="28"/>
          <w:highlight w:val="white"/>
        </w:rPr>
        <w:t xml:space="preserve"> </w:t>
      </w:r>
      <w:r>
        <w:rPr>
          <w:rFonts w:cs="Times New Roman"/>
          <w:sz w:val="28"/>
          <w:szCs w:val="28"/>
          <w:highlight w:val="white"/>
          <w:lang w:val="en-US"/>
        </w:rPr>
        <w:t>RTT</w:t>
      </w:r>
      <w:r w:rsidRPr="004F7469">
        <w:rPr>
          <w:rFonts w:cs="Times New Roman"/>
          <w:sz w:val="28"/>
          <w:szCs w:val="28"/>
          <w:highlight w:val="white"/>
        </w:rPr>
        <w:t xml:space="preserve"> </w:t>
      </w:r>
      <w:r>
        <w:rPr>
          <w:rFonts w:cs="Times New Roman"/>
          <w:sz w:val="28"/>
          <w:szCs w:val="28"/>
          <w:highlight w:val="white"/>
          <w:lang w:val="en-US"/>
        </w:rPr>
        <w:t>FTM</w:t>
      </w:r>
      <w:r w:rsidRPr="000C326E">
        <w:rPr>
          <w:rFonts w:cs="Times New Roman"/>
          <w:sz w:val="28"/>
          <w:szCs w:val="28"/>
          <w:highlight w:val="white"/>
        </w:rPr>
        <w:t xml:space="preserve">, BLE, </w:t>
      </w:r>
      <w:r>
        <w:rPr>
          <w:rFonts w:cs="Times New Roman"/>
          <w:sz w:val="28"/>
          <w:szCs w:val="28"/>
          <w:highlight w:val="white"/>
        </w:rPr>
        <w:t>ГНСС, ЛСН</w:t>
      </w:r>
      <w:r w:rsidRPr="000C326E">
        <w:rPr>
          <w:rFonts w:cs="Times New Roman"/>
          <w:sz w:val="28"/>
          <w:szCs w:val="28"/>
          <w:highlight w:val="white"/>
        </w:rPr>
        <w:t xml:space="preserve">), </w:t>
      </w:r>
      <w:r>
        <w:rPr>
          <w:rFonts w:cs="Times New Roman"/>
          <w:sz w:val="28"/>
          <w:szCs w:val="28"/>
          <w:highlight w:val="white"/>
        </w:rPr>
        <w:t>ИНС</w:t>
      </w:r>
      <w:r w:rsidRPr="000C326E">
        <w:rPr>
          <w:rFonts w:cs="Times New Roman"/>
          <w:sz w:val="28"/>
          <w:szCs w:val="28"/>
          <w:highlight w:val="white"/>
        </w:rPr>
        <w:t>, а также карте помещения с точностью до 0.</w:t>
      </w:r>
      <w:r>
        <w:rPr>
          <w:rFonts w:cs="Times New Roman"/>
          <w:sz w:val="28"/>
          <w:szCs w:val="28"/>
          <w:highlight w:val="white"/>
        </w:rPr>
        <w:t>1</w:t>
      </w:r>
      <w:r w:rsidRPr="000C326E">
        <w:rPr>
          <w:rFonts w:cs="Times New Roman"/>
          <w:sz w:val="28"/>
          <w:szCs w:val="28"/>
          <w:highlight w:val="white"/>
        </w:rPr>
        <w:t xml:space="preserve"> м в зависимости от используемой технологии позиционирования.</w:t>
      </w:r>
    </w:p>
    <w:p w14:paraId="6FBCB93E" w14:textId="77777777" w:rsidR="006F2D7D" w:rsidRDefault="006F2D7D" w:rsidP="006F2D7D">
      <w:pPr>
        <w:rPr>
          <w:lang w:val="ru-RU"/>
        </w:rPr>
      </w:pPr>
    </w:p>
    <w:p w14:paraId="361B7F47" w14:textId="77777777" w:rsidR="006F2D7D" w:rsidRDefault="006F2D7D" w:rsidP="006F2D7D">
      <w:pPr>
        <w:rPr>
          <w:lang w:val="ru-RU"/>
        </w:rPr>
      </w:pPr>
    </w:p>
    <w:p w14:paraId="57EE9518" w14:textId="77777777" w:rsidR="006F2D7D" w:rsidRPr="00414D98" w:rsidRDefault="006F2D7D" w:rsidP="00414D98">
      <w:pPr>
        <w:pStyle w:val="20"/>
        <w:rPr>
          <w:rFonts w:ascii="Times New Roman" w:hAnsi="Times New Roman" w:cs="Times New Roman"/>
          <w:sz w:val="28"/>
          <w:szCs w:val="28"/>
          <w:lang w:val="ru-RU"/>
        </w:rPr>
      </w:pPr>
      <w:bookmarkStart w:id="70" w:name="_Toc91578752"/>
      <w:bookmarkStart w:id="71" w:name="_Toc91598640"/>
      <w:r w:rsidRPr="00414D98">
        <w:rPr>
          <w:rFonts w:ascii="Times New Roman" w:hAnsi="Times New Roman" w:cs="Times New Roman"/>
          <w:sz w:val="28"/>
          <w:szCs w:val="28"/>
          <w:lang w:val="ru-RU"/>
        </w:rPr>
        <w:t>Программный модуль записи, хранения и передачи навигационной информации</w:t>
      </w:r>
      <w:bookmarkEnd w:id="70"/>
      <w:bookmarkEnd w:id="71"/>
    </w:p>
    <w:p w14:paraId="76DA8C70" w14:textId="77777777" w:rsidR="006F2D7D" w:rsidRDefault="006F2D7D" w:rsidP="006F2D7D">
      <w:pPr>
        <w:autoSpaceDE w:val="0"/>
        <w:autoSpaceDN w:val="0"/>
        <w:spacing w:before="120" w:after="120"/>
        <w:ind w:firstLine="360"/>
        <w:jc w:val="both"/>
        <w:rPr>
          <w:sz w:val="28"/>
          <w:szCs w:val="28"/>
          <w:lang w:val="ru-RU"/>
        </w:rPr>
      </w:pPr>
      <w:r>
        <w:rPr>
          <w:sz w:val="28"/>
          <w:szCs w:val="28"/>
          <w:lang w:val="ru-RU"/>
        </w:rPr>
        <w:t>П</w:t>
      </w:r>
      <w:r w:rsidRPr="00E959FD">
        <w:rPr>
          <w:sz w:val="28"/>
          <w:szCs w:val="28"/>
          <w:lang w:val="ru-RU"/>
        </w:rPr>
        <w:t>рограммный модуль записи, хранения и передачи навигационной информации</w:t>
      </w:r>
      <w:r>
        <w:rPr>
          <w:sz w:val="28"/>
          <w:szCs w:val="28"/>
          <w:lang w:val="ru-RU"/>
        </w:rPr>
        <w:t xml:space="preserve"> получает данные из модуля комплексирования и по согласованному интерфейсу передаёт их в стороннее ПО. </w:t>
      </w:r>
    </w:p>
    <w:p w14:paraId="394A92E8" w14:textId="77777777" w:rsidR="006F2D7D" w:rsidRDefault="006F2D7D" w:rsidP="006F2D7D">
      <w:pPr>
        <w:autoSpaceDE w:val="0"/>
        <w:autoSpaceDN w:val="0"/>
        <w:spacing w:before="120" w:after="120"/>
        <w:ind w:firstLine="360"/>
        <w:jc w:val="both"/>
        <w:rPr>
          <w:sz w:val="28"/>
          <w:szCs w:val="28"/>
          <w:lang w:val="ru-RU"/>
        </w:rPr>
      </w:pPr>
      <w:r>
        <w:rPr>
          <w:sz w:val="28"/>
          <w:szCs w:val="28"/>
          <w:lang w:val="ru-RU"/>
        </w:rPr>
        <w:t>Модуль должен иметь функции записи, хранения навигационной информации (до 24 ч) для случаев, например, отсутствия канала связи.</w:t>
      </w:r>
    </w:p>
    <w:p w14:paraId="7CF2AF9C" w14:textId="77777777" w:rsidR="006F2D7D" w:rsidRDefault="006F2D7D" w:rsidP="006F2D7D">
      <w:pPr>
        <w:autoSpaceDE w:val="0"/>
        <w:autoSpaceDN w:val="0"/>
        <w:spacing w:before="120" w:after="120"/>
        <w:ind w:firstLine="360"/>
        <w:jc w:val="both"/>
        <w:rPr>
          <w:sz w:val="28"/>
          <w:szCs w:val="28"/>
          <w:lang w:val="ru-RU"/>
        </w:rPr>
      </w:pPr>
      <w:r>
        <w:rPr>
          <w:sz w:val="28"/>
          <w:szCs w:val="28"/>
          <w:lang w:val="ru-RU"/>
        </w:rPr>
        <w:t>Модуль должен хранить информацию в виде текстового формате.</w:t>
      </w:r>
    </w:p>
    <w:p w14:paraId="1BCDA907" w14:textId="3B053A45" w:rsidR="001503D1" w:rsidRDefault="006F2D7D" w:rsidP="006F2D7D">
      <w:pPr>
        <w:spacing w:after="160" w:line="259" w:lineRule="auto"/>
        <w:rPr>
          <w:sz w:val="28"/>
          <w:szCs w:val="28"/>
          <w:lang w:val="ru-RU"/>
        </w:rPr>
      </w:pPr>
      <w:r>
        <w:rPr>
          <w:sz w:val="28"/>
          <w:szCs w:val="28"/>
          <w:lang w:val="ru-RU"/>
        </w:rPr>
        <w:t>Перезагрузка (отключение питания) АТБ-С не должно приводить к потере наколенных данных.</w:t>
      </w:r>
    </w:p>
    <w:p w14:paraId="5299447A" w14:textId="1A349386" w:rsidR="006F2D7D" w:rsidRDefault="006F2D7D">
      <w:pPr>
        <w:spacing w:after="160" w:line="259" w:lineRule="auto"/>
        <w:rPr>
          <w:sz w:val="28"/>
          <w:szCs w:val="28"/>
          <w:lang w:val="ru-RU"/>
        </w:rPr>
      </w:pPr>
      <w:r>
        <w:rPr>
          <w:sz w:val="28"/>
          <w:szCs w:val="28"/>
          <w:lang w:val="ru-RU"/>
        </w:rPr>
        <w:br w:type="page"/>
      </w:r>
    </w:p>
    <w:p w14:paraId="3BDA3188" w14:textId="77777777" w:rsidR="00FF4F09" w:rsidRPr="00CC543F" w:rsidRDefault="00FF4F09" w:rsidP="00FF4F09">
      <w:pPr>
        <w:pStyle w:val="10"/>
        <w:numPr>
          <w:ilvl w:val="0"/>
          <w:numId w:val="2"/>
        </w:numPr>
        <w:rPr>
          <w:rFonts w:ascii="Times New Roman" w:hAnsi="Times New Roman" w:cs="Times New Roman"/>
          <w:lang w:val="ru-RU"/>
        </w:rPr>
      </w:pPr>
      <w:bookmarkStart w:id="72" w:name="_Toc91598641"/>
      <w:r w:rsidRPr="00CC543F">
        <w:rPr>
          <w:rFonts w:ascii="Times New Roman" w:hAnsi="Times New Roman" w:cs="Times New Roman"/>
          <w:lang w:val="ru-RU"/>
        </w:rPr>
        <w:lastRenderedPageBreak/>
        <w:t>Обоснование технических решений СПО МОБ</w:t>
      </w:r>
      <w:bookmarkEnd w:id="72"/>
    </w:p>
    <w:p w14:paraId="3CAB0CE4" w14:textId="77777777" w:rsidR="001503D1" w:rsidRPr="001503D1" w:rsidRDefault="001503D1" w:rsidP="001503D1">
      <w:pPr>
        <w:spacing w:line="312" w:lineRule="auto"/>
        <w:jc w:val="both"/>
        <w:rPr>
          <w:rFonts w:eastAsia="Calibri"/>
          <w:bCs/>
          <w:sz w:val="28"/>
          <w:szCs w:val="28"/>
          <w:lang w:val="ru-RU"/>
        </w:rPr>
      </w:pPr>
      <w:r w:rsidRPr="001503D1">
        <w:rPr>
          <w:rFonts w:eastAsia="Calibri"/>
          <w:bCs/>
          <w:sz w:val="28"/>
          <w:szCs w:val="28"/>
          <w:lang w:val="ru-RU"/>
        </w:rPr>
        <w:t>СПО МОБ</w:t>
      </w:r>
      <w:r w:rsidRPr="001503D1">
        <w:rPr>
          <w:bCs/>
          <w:sz w:val="28"/>
          <w:szCs w:val="28"/>
          <w:lang w:val="ru-RU"/>
        </w:rPr>
        <w:t xml:space="preserve"> </w:t>
      </w:r>
      <w:r>
        <w:rPr>
          <w:bCs/>
          <w:sz w:val="28"/>
          <w:szCs w:val="28"/>
          <w:lang w:val="ru-RU"/>
        </w:rPr>
        <w:t>состоит</w:t>
      </w:r>
      <w:r w:rsidRPr="001503D1">
        <w:rPr>
          <w:bCs/>
          <w:sz w:val="28"/>
          <w:szCs w:val="28"/>
          <w:lang w:val="ru-RU"/>
        </w:rPr>
        <w:t xml:space="preserve"> из</w:t>
      </w:r>
      <w:r>
        <w:rPr>
          <w:bCs/>
          <w:sz w:val="28"/>
          <w:szCs w:val="28"/>
          <w:lang w:val="ru-RU"/>
        </w:rPr>
        <w:t xml:space="preserve"> модулей</w:t>
      </w:r>
      <w:r w:rsidRPr="001503D1">
        <w:rPr>
          <w:bCs/>
          <w:sz w:val="28"/>
          <w:szCs w:val="28"/>
          <w:lang w:val="ru-RU"/>
        </w:rPr>
        <w:t>:</w:t>
      </w:r>
    </w:p>
    <w:p w14:paraId="091A628B" w14:textId="77777777" w:rsidR="001503D1" w:rsidRPr="00B85B25" w:rsidRDefault="001503D1" w:rsidP="00433E78">
      <w:pPr>
        <w:numPr>
          <w:ilvl w:val="0"/>
          <w:numId w:val="3"/>
        </w:numPr>
        <w:spacing w:line="312" w:lineRule="auto"/>
        <w:jc w:val="both"/>
        <w:rPr>
          <w:bCs/>
          <w:sz w:val="28"/>
          <w:szCs w:val="28"/>
          <w:lang w:val="ru-RU"/>
        </w:rPr>
      </w:pPr>
      <w:r w:rsidRPr="00B85B25">
        <w:rPr>
          <w:bCs/>
          <w:sz w:val="28"/>
          <w:szCs w:val="28"/>
          <w:lang w:val="ru-RU"/>
        </w:rPr>
        <w:t>Модуля вычислений</w:t>
      </w:r>
    </w:p>
    <w:p w14:paraId="54432E8F" w14:textId="77777777" w:rsidR="001503D1" w:rsidRPr="00B85B25" w:rsidRDefault="001503D1" w:rsidP="00433E78">
      <w:pPr>
        <w:numPr>
          <w:ilvl w:val="0"/>
          <w:numId w:val="3"/>
        </w:numPr>
        <w:spacing w:line="312" w:lineRule="auto"/>
        <w:jc w:val="both"/>
        <w:rPr>
          <w:bCs/>
          <w:sz w:val="28"/>
          <w:szCs w:val="28"/>
          <w:lang w:val="ru-RU"/>
        </w:rPr>
      </w:pPr>
      <w:r w:rsidRPr="00B85B25">
        <w:rPr>
          <w:bCs/>
          <w:sz w:val="28"/>
          <w:szCs w:val="28"/>
          <w:lang w:val="ru-RU"/>
        </w:rPr>
        <w:t>Модуля управления питанием и индикации</w:t>
      </w:r>
    </w:p>
    <w:p w14:paraId="305E0967" w14:textId="77777777" w:rsidR="001503D1" w:rsidRPr="00B85B25" w:rsidRDefault="001503D1" w:rsidP="00433E78">
      <w:pPr>
        <w:numPr>
          <w:ilvl w:val="0"/>
          <w:numId w:val="3"/>
        </w:numPr>
        <w:spacing w:line="312" w:lineRule="auto"/>
        <w:jc w:val="both"/>
        <w:rPr>
          <w:bCs/>
          <w:sz w:val="28"/>
          <w:szCs w:val="28"/>
          <w:lang w:val="ru-RU"/>
        </w:rPr>
      </w:pPr>
      <w:r w:rsidRPr="00B85B25">
        <w:rPr>
          <w:bCs/>
          <w:sz w:val="28"/>
          <w:szCs w:val="28"/>
          <w:lang w:val="ru-RU"/>
        </w:rPr>
        <w:t>Модуля связи и передачи данных</w:t>
      </w:r>
    </w:p>
    <w:p w14:paraId="229B8C03" w14:textId="77777777" w:rsidR="001503D1" w:rsidRPr="00B85B25" w:rsidRDefault="001503D1" w:rsidP="00433E78">
      <w:pPr>
        <w:numPr>
          <w:ilvl w:val="0"/>
          <w:numId w:val="3"/>
        </w:numPr>
        <w:spacing w:line="312" w:lineRule="auto"/>
        <w:jc w:val="both"/>
        <w:rPr>
          <w:bCs/>
          <w:sz w:val="28"/>
          <w:szCs w:val="28"/>
          <w:lang w:val="ru-RU"/>
        </w:rPr>
      </w:pPr>
      <w:r w:rsidRPr="00B85B25">
        <w:rPr>
          <w:bCs/>
          <w:sz w:val="28"/>
          <w:szCs w:val="28"/>
          <w:lang w:val="ru-RU"/>
        </w:rPr>
        <w:t>Модуля хранения данных</w:t>
      </w:r>
    </w:p>
    <w:p w14:paraId="44570F87" w14:textId="77777777" w:rsidR="001503D1" w:rsidRPr="00B85B25" w:rsidRDefault="001503D1" w:rsidP="00433E78">
      <w:pPr>
        <w:numPr>
          <w:ilvl w:val="0"/>
          <w:numId w:val="3"/>
        </w:numPr>
        <w:spacing w:line="312" w:lineRule="auto"/>
        <w:jc w:val="both"/>
        <w:rPr>
          <w:bCs/>
          <w:sz w:val="28"/>
          <w:szCs w:val="28"/>
          <w:lang w:val="ru-RU"/>
        </w:rPr>
      </w:pPr>
      <w:r w:rsidRPr="00B85B25">
        <w:rPr>
          <w:bCs/>
          <w:sz w:val="28"/>
          <w:szCs w:val="28"/>
          <w:lang w:val="ru-RU"/>
        </w:rPr>
        <w:t>Модуля интерфейсов пользователя</w:t>
      </w:r>
    </w:p>
    <w:p w14:paraId="5AFB8FF9" w14:textId="679E070B" w:rsidR="001503D1" w:rsidRDefault="001503D1" w:rsidP="00433E78">
      <w:pPr>
        <w:numPr>
          <w:ilvl w:val="0"/>
          <w:numId w:val="3"/>
        </w:numPr>
        <w:spacing w:line="312" w:lineRule="auto"/>
        <w:jc w:val="both"/>
        <w:rPr>
          <w:bCs/>
          <w:sz w:val="28"/>
          <w:szCs w:val="28"/>
          <w:lang w:val="ru-RU"/>
        </w:rPr>
      </w:pPr>
      <w:r w:rsidRPr="00B85B25">
        <w:rPr>
          <w:bCs/>
          <w:sz w:val="28"/>
          <w:szCs w:val="28"/>
          <w:lang w:val="ru-RU"/>
        </w:rPr>
        <w:t>Модуля взаимодействия с СПО АТБ-С</w:t>
      </w:r>
    </w:p>
    <w:p w14:paraId="061E850E" w14:textId="77777777" w:rsidR="00C63454" w:rsidRDefault="00C63454" w:rsidP="00C63454">
      <w:pPr>
        <w:spacing w:after="160" w:line="259" w:lineRule="auto"/>
        <w:rPr>
          <w:lang w:val="ru-RU"/>
        </w:rPr>
      </w:pPr>
    </w:p>
    <w:p w14:paraId="72BE4DCE" w14:textId="62021CFA" w:rsidR="00C63454" w:rsidRPr="00C63454" w:rsidRDefault="00C63454" w:rsidP="00C63454">
      <w:pPr>
        <w:spacing w:after="160" w:line="360" w:lineRule="auto"/>
        <w:rPr>
          <w:sz w:val="28"/>
          <w:szCs w:val="28"/>
          <w:lang w:val="ru-RU"/>
        </w:rPr>
      </w:pPr>
      <w:r w:rsidRPr="00C63454">
        <w:rPr>
          <w:sz w:val="28"/>
          <w:szCs w:val="28"/>
          <w:lang w:val="ru-RU"/>
        </w:rPr>
        <w:t>СПО МОБ предназначен для</w:t>
      </w:r>
    </w:p>
    <w:p w14:paraId="09BBC084" w14:textId="0B5E4D00" w:rsidR="00C63454" w:rsidRPr="00C63454" w:rsidRDefault="00C63454" w:rsidP="00C63454">
      <w:pPr>
        <w:spacing w:after="160" w:line="360" w:lineRule="auto"/>
        <w:rPr>
          <w:sz w:val="28"/>
          <w:szCs w:val="28"/>
          <w:lang w:val="ru-RU"/>
        </w:rPr>
      </w:pPr>
      <w:r w:rsidRPr="00C63454">
        <w:rPr>
          <w:sz w:val="28"/>
          <w:szCs w:val="28"/>
          <w:lang w:val="ru-RU"/>
        </w:rPr>
        <w:t>СПО МОБ должно обеспечивать формирование радиокарты по результатам измерений встроенных датчиков МОБ.</w:t>
      </w:r>
    </w:p>
    <w:p w14:paraId="02D531FE" w14:textId="3BBCBEFC" w:rsidR="00C63454" w:rsidRPr="00C63454" w:rsidRDefault="00C63454" w:rsidP="00C63454">
      <w:pPr>
        <w:spacing w:after="160" w:line="360" w:lineRule="auto"/>
        <w:rPr>
          <w:sz w:val="28"/>
          <w:szCs w:val="28"/>
          <w:lang w:val="ru-RU"/>
        </w:rPr>
      </w:pPr>
      <w:r w:rsidRPr="00C63454">
        <w:rPr>
          <w:sz w:val="28"/>
          <w:szCs w:val="28"/>
          <w:lang w:val="ru-RU"/>
        </w:rPr>
        <w:t>СПО МОБ должно обеспечивать отображение в графическом интерфейсе пользователя радиокарты полученной по результатам измерений аппаратного комплекса, установленного на перемещающемся объекте</w:t>
      </w:r>
    </w:p>
    <w:p w14:paraId="47EB8CED" w14:textId="52F7960C" w:rsidR="00C63454" w:rsidRPr="00C63454" w:rsidRDefault="00C63454" w:rsidP="00C63454">
      <w:pPr>
        <w:spacing w:after="160" w:line="360" w:lineRule="auto"/>
        <w:rPr>
          <w:sz w:val="28"/>
          <w:szCs w:val="28"/>
          <w:lang w:val="ru-RU"/>
        </w:rPr>
      </w:pPr>
      <w:r w:rsidRPr="00C63454">
        <w:rPr>
          <w:sz w:val="28"/>
          <w:szCs w:val="28"/>
          <w:lang w:val="ru-RU"/>
        </w:rPr>
        <w:t>СПО МОБ должно обеспечивать отображение в графическом интерфейсе пользователя данных из массива видеоизображений полученной по результатам измерений аппаратного комплекса, установленного на перемещающемся объекте.</w:t>
      </w:r>
    </w:p>
    <w:p w14:paraId="328A4E05" w14:textId="7F4435A7" w:rsidR="00C63454" w:rsidRPr="00C63454" w:rsidRDefault="00C63454" w:rsidP="00C63454">
      <w:pPr>
        <w:spacing w:after="160" w:line="360" w:lineRule="auto"/>
        <w:rPr>
          <w:sz w:val="28"/>
          <w:szCs w:val="28"/>
          <w:lang w:val="ru-RU"/>
        </w:rPr>
      </w:pPr>
      <w:r w:rsidRPr="00C63454">
        <w:rPr>
          <w:sz w:val="28"/>
          <w:szCs w:val="28"/>
          <w:lang w:val="ru-RU"/>
        </w:rPr>
        <w:t>СПО МОБ должно обеспечивать отображение в графическом интерфейсе пользователя данных из массива данных лазерного сканирования полученной по результатам измерений аппаратного комплекса, установленного на перемещающемся объекте.</w:t>
      </w:r>
    </w:p>
    <w:p w14:paraId="7EDFF233" w14:textId="76CB4C10" w:rsidR="00C63454" w:rsidRPr="00C63454" w:rsidRDefault="00C63454" w:rsidP="00C63454">
      <w:pPr>
        <w:spacing w:after="160" w:line="360" w:lineRule="auto"/>
        <w:rPr>
          <w:sz w:val="28"/>
          <w:szCs w:val="28"/>
          <w:lang w:val="ru-RU"/>
        </w:rPr>
      </w:pPr>
      <w:r w:rsidRPr="00C63454">
        <w:rPr>
          <w:sz w:val="28"/>
          <w:szCs w:val="28"/>
          <w:lang w:val="ru-RU"/>
        </w:rPr>
        <w:t>СПО МОБ должно обеспечивать определение координат и составляющих вектора скорости объекта с использованием ДИН. Характеристики ДИН уточняются в процессе разработки ТП.</w:t>
      </w:r>
    </w:p>
    <w:p w14:paraId="705B8D4E" w14:textId="70320083" w:rsidR="00C63454" w:rsidRPr="00C63454" w:rsidRDefault="00C63454" w:rsidP="00C63454">
      <w:pPr>
        <w:spacing w:after="160" w:line="360" w:lineRule="auto"/>
        <w:rPr>
          <w:sz w:val="28"/>
          <w:szCs w:val="28"/>
          <w:lang w:val="ru-RU"/>
        </w:rPr>
      </w:pPr>
      <w:r w:rsidRPr="00C63454">
        <w:rPr>
          <w:sz w:val="28"/>
          <w:szCs w:val="28"/>
          <w:lang w:val="ru-RU"/>
        </w:rPr>
        <w:t>СПО МОБ должно обеспечивать оценку уровня погрешности определяемых координат и составляющих вектора скорости;</w:t>
      </w:r>
    </w:p>
    <w:p w14:paraId="7FCF2CCD" w14:textId="494AA7C9" w:rsidR="001503D1" w:rsidRPr="001503D1" w:rsidRDefault="00C63454" w:rsidP="00C63454">
      <w:pPr>
        <w:spacing w:after="160" w:line="360" w:lineRule="auto"/>
        <w:rPr>
          <w:lang w:val="ru-RU"/>
        </w:rPr>
      </w:pPr>
      <w:r w:rsidRPr="00C63454">
        <w:rPr>
          <w:sz w:val="28"/>
          <w:szCs w:val="28"/>
          <w:lang w:val="ru-RU"/>
        </w:rPr>
        <w:lastRenderedPageBreak/>
        <w:t>СПО МОБ должно иметь интерфейс в виде приложения для ОС Android версии 10.0 или выше или приложения для ОС Аврора версии 4.0 или выше для взаимодействия с СПО АТБ-С.</w:t>
      </w:r>
      <w:r w:rsidR="001503D1">
        <w:rPr>
          <w:lang w:val="ru-RU"/>
        </w:rPr>
        <w:br w:type="page"/>
      </w:r>
    </w:p>
    <w:p w14:paraId="4560B5E4" w14:textId="12EF49B0" w:rsidR="00814DD8" w:rsidRPr="00037B41" w:rsidRDefault="00A452DE" w:rsidP="00E432EB">
      <w:pPr>
        <w:pStyle w:val="10"/>
        <w:numPr>
          <w:ilvl w:val="0"/>
          <w:numId w:val="2"/>
        </w:numPr>
        <w:spacing w:line="360" w:lineRule="auto"/>
        <w:rPr>
          <w:rFonts w:ascii="Times New Roman" w:hAnsi="Times New Roman" w:cs="Times New Roman"/>
          <w:sz w:val="28"/>
          <w:szCs w:val="28"/>
          <w:lang w:val="ru-RU"/>
        </w:rPr>
      </w:pPr>
      <w:bookmarkStart w:id="73" w:name="_Toc91598642"/>
      <w:r>
        <w:rPr>
          <w:rFonts w:ascii="Times New Roman" w:hAnsi="Times New Roman" w:cs="Times New Roman"/>
          <w:sz w:val="28"/>
          <w:szCs w:val="28"/>
          <w:lang w:val="ru-RU"/>
        </w:rPr>
        <w:lastRenderedPageBreak/>
        <w:t>Описание</w:t>
      </w:r>
      <w:r w:rsidR="00814DD8" w:rsidRPr="00037B41">
        <w:rPr>
          <w:rFonts w:ascii="Times New Roman" w:hAnsi="Times New Roman" w:cs="Times New Roman"/>
          <w:sz w:val="28"/>
          <w:szCs w:val="28"/>
          <w:lang w:val="ru-RU"/>
        </w:rPr>
        <w:t xml:space="preserve"> алгоритма </w:t>
      </w:r>
      <w:r w:rsidR="00814DD8" w:rsidRPr="00037B41">
        <w:rPr>
          <w:rFonts w:ascii="Times New Roman" w:eastAsia="Yu Mincho" w:hAnsi="Times New Roman" w:cs="Times New Roman"/>
          <w:sz w:val="28"/>
          <w:szCs w:val="28"/>
          <w:lang w:val="ru-RU" w:eastAsia="ja-JP"/>
        </w:rPr>
        <w:t>ORB-SLAM</w:t>
      </w:r>
      <w:bookmarkEnd w:id="73"/>
      <w:r w:rsidR="00814DD8" w:rsidRPr="00037B41">
        <w:rPr>
          <w:rFonts w:ascii="Times New Roman" w:hAnsi="Times New Roman" w:cs="Times New Roman"/>
          <w:sz w:val="28"/>
          <w:szCs w:val="28"/>
          <w:lang w:val="ru-RU"/>
        </w:rPr>
        <w:t xml:space="preserve"> </w:t>
      </w:r>
    </w:p>
    <w:p w14:paraId="2A2EB868" w14:textId="77777777" w:rsidR="00E432EB" w:rsidRPr="00037B41" w:rsidRDefault="00E432EB" w:rsidP="00E432EB">
      <w:pPr>
        <w:pStyle w:val="20"/>
        <w:spacing w:line="360" w:lineRule="auto"/>
        <w:rPr>
          <w:rFonts w:ascii="Times New Roman" w:hAnsi="Times New Roman" w:cs="Times New Roman"/>
          <w:sz w:val="28"/>
          <w:szCs w:val="28"/>
          <w:lang w:val="ru-RU"/>
        </w:rPr>
      </w:pPr>
      <w:bookmarkStart w:id="74" w:name="_Toc91460030"/>
      <w:bookmarkStart w:id="75" w:name="_Toc91598643"/>
      <w:r w:rsidRPr="00037B41">
        <w:rPr>
          <w:rFonts w:ascii="Times New Roman" w:hAnsi="Times New Roman" w:cs="Times New Roman"/>
          <w:sz w:val="28"/>
          <w:szCs w:val="28"/>
          <w:lang w:val="ru-RU"/>
        </w:rPr>
        <w:t>Введение</w:t>
      </w:r>
      <w:bookmarkEnd w:id="74"/>
      <w:bookmarkEnd w:id="75"/>
    </w:p>
    <w:p w14:paraId="5D6539AF" w14:textId="77777777" w:rsidR="00E432EB" w:rsidRPr="00E432EB" w:rsidRDefault="00E432EB" w:rsidP="00E432EB">
      <w:pPr>
        <w:pStyle w:val="ae"/>
        <w:spacing w:line="360" w:lineRule="auto"/>
        <w:ind w:firstLine="708"/>
        <w:rPr>
          <w:szCs w:val="28"/>
          <w:lang w:val="ru-RU"/>
        </w:rPr>
      </w:pPr>
      <w:r w:rsidRPr="00E432EB">
        <w:rPr>
          <w:szCs w:val="28"/>
          <w:lang w:val="ru-RU"/>
        </w:rPr>
        <w:t>Одной из основных задач, связанных с проблемой навигации, является построение локальной карты. Данная задача как правило решается алгоритмами SLAM - одновременной локализации и навигации. Среди современных алгоритмов SLAM можно выбрать несколько основных методов которые будут решать задачу в выбранном контексте максимально эффективно.</w:t>
      </w:r>
    </w:p>
    <w:p w14:paraId="0F62C87E" w14:textId="3767355C" w:rsidR="00E432EB" w:rsidRPr="00E432EB" w:rsidRDefault="00E432EB" w:rsidP="00E432EB">
      <w:pPr>
        <w:pStyle w:val="ae"/>
        <w:spacing w:line="360" w:lineRule="auto"/>
        <w:ind w:firstLine="708"/>
        <w:rPr>
          <w:szCs w:val="28"/>
          <w:lang w:val="ru-RU"/>
        </w:rPr>
      </w:pPr>
      <w:r w:rsidRPr="00E432EB">
        <w:rPr>
          <w:szCs w:val="28"/>
          <w:lang w:val="ru-RU"/>
        </w:rPr>
        <w:t>В этом документе представлен алгоритм ORB-</w:t>
      </w:r>
      <w:bookmarkStart w:id="76" w:name="ZOTERO_BREF_10zj3ThWnrt7"/>
      <w:r w:rsidRPr="00E432EB">
        <w:rPr>
          <w:szCs w:val="28"/>
          <w:lang w:val="ru-RU"/>
        </w:rPr>
        <w:t>SLAM</w:t>
      </w:r>
      <w:bookmarkEnd w:id="76"/>
      <w:r w:rsidRPr="00E432EB">
        <w:rPr>
          <w:szCs w:val="28"/>
          <w:lang w:val="ru-RU"/>
        </w:rPr>
        <w:fldChar w:fldCharType="begin"/>
      </w:r>
      <w:r w:rsidR="003409A9">
        <w:rPr>
          <w:szCs w:val="28"/>
          <w:lang w:val="ru-RU"/>
        </w:rPr>
        <w:instrText xml:space="preserve"> ADDIN ZOTERO_ITEM CSL_CITATION {"citationID":"AbB5dnAE","properties":{"formattedCitation":"[8], [9]","plainCitation":"[8], [9]","noteIndex":0},"citationItems":[{"id":"FPFDlk0b/s3Ueezl5","uris":["http://zotero.org/users/local/Ig164cfF/items/L9D2DX9J"],"uri":["http://zotero.org/users/local/Ig164cfF/items/L9D2DX9J"],"itemData":{"id":"4LVlnkH8/ILyzEo7Y","type":"paper-conference","abstract":"IEEE Transactions on Robotics;2015;31;5;10.1109/TRO.2015.2463671","publisher":"IEEE","title":"ORB-SLAM: A Versatile and Accurate Monocular SLAM System","author":[{"family":"Mur-Artal","given":"Raul"},{"family":"Montiel","given":"J. M. M."},{"family":"Tardos","given":"Juan D."}],"issued":{"date-parts":[["2021"]]}}},{"id":"FPFDlk0b/Fpiog7Dl","uris":["http://zotero.org/users/local/Ig164cfF/items/MD9PQQ3N"],"uri":["http://zotero.org/users/local/Ig164cfF/items/MD9PQQ3N"],"itemData":{"id":"4LVlnkH8/d1926qHI","type":"article-journal","container-title":"IEEE Transactions on Robotics","DOI":"10.1109/TRO.2021.3075644","ISSN":"1552-3098, 1941-0468","issue":"6","journalAbbreviation":"IEEE Trans. Robot.","page":"1874-1890","source":"DOI.org (Crossref)","title":"ORB-SLAM3: An Accurate Open-Source Library for Visual, Visual–Inertial, and Multimap SLAM","title-short":"ORB-SLAM3","volume":"37","author":[{"family":"Campos","given":"Carlos"},{"family":"Elvira","given":"Richard"},{"family":"Rodriguez","given":"Juan J. Gomez"},{"family":"M. Montiel","given":"Jose M."},{"family":"D. Tardos","given":"Juan"}],"issued":{"date-parts":[["2021",12]]}}}],"schema":"https://github.com/citation-style-language/schema/raw/master/csl-citation.json"} </w:instrText>
      </w:r>
      <w:r w:rsidRPr="00E432EB">
        <w:rPr>
          <w:szCs w:val="28"/>
          <w:lang w:val="ru-RU"/>
        </w:rPr>
        <w:fldChar w:fldCharType="separate"/>
      </w:r>
      <w:r w:rsidR="003409A9" w:rsidRPr="003409A9">
        <w:rPr>
          <w:lang w:val="ru-RU"/>
        </w:rPr>
        <w:t>[8], [9]</w:t>
      </w:r>
      <w:r w:rsidRPr="00E432EB">
        <w:rPr>
          <w:szCs w:val="28"/>
          <w:lang w:val="ru-RU"/>
        </w:rPr>
        <w:fldChar w:fldCharType="end"/>
      </w:r>
      <w:r w:rsidRPr="00E432EB">
        <w:rPr>
          <w:szCs w:val="28"/>
          <w:lang w:val="ru-RU"/>
        </w:rPr>
        <w:t>, функциональная система SLAM, работающая в реальном времени в малых и больших помещениях и на открытом воздухе. Система устойчива к серьезным помехам от движения, позволяет работать с картами больших масштабов, обладает возможностью записывать большие участки маршрута в карту. Алгоритм также включает в себя полную автоматическую инициализацию. Система использует одни и те же функции для всех задач SLAM: отслеживание, отображение, перемещение и замыкание цикла. Стратегия алгоритма обеспечивает надежную работу построения карты и навигации. Алгоритм создает компактную и отслеживаемую карту, которая увеличивается только при изменении содержимого сцены, что позволяет не пересоздавать карту заново, а динамически дополнять существующее представление карты.</w:t>
      </w:r>
    </w:p>
    <w:p w14:paraId="5BB23C0D" w14:textId="77777777" w:rsidR="00E432EB" w:rsidRPr="00E432EB" w:rsidRDefault="00E432EB" w:rsidP="00E432EB">
      <w:pPr>
        <w:pStyle w:val="ae"/>
        <w:spacing w:line="360" w:lineRule="auto"/>
        <w:ind w:firstLine="708"/>
        <w:rPr>
          <w:szCs w:val="28"/>
          <w:lang w:val="ru-RU"/>
        </w:rPr>
      </w:pPr>
      <w:r w:rsidRPr="00E432EB">
        <w:rPr>
          <w:szCs w:val="28"/>
          <w:lang w:val="ru-RU"/>
        </w:rPr>
        <w:t xml:space="preserve">Одним из наиболее надёжных, проверенных и развитых алгоритмов является ORB-SLAM. Алгоритм соответствует основным критериям простоты, надёжности и производительности для работы в системах реального времени. Существующие аналоги незначительно отличаются по производительности, при необходимости, интеграция алгоритма ORB-SLAM позволяет без значительных усилий заменить элементы данного алгоритма на аналогичные решения. По тестам производительности, ORB-SLAM равен </w:t>
      </w:r>
      <w:r w:rsidRPr="00E432EB">
        <w:rPr>
          <w:szCs w:val="28"/>
          <w:lang w:val="ru-RU"/>
        </w:rPr>
        <w:lastRenderedPageBreak/>
        <w:t>или превосходит аналогичные подходы. Код алгоритма полностью находится в открытом доступе.</w:t>
      </w:r>
    </w:p>
    <w:p w14:paraId="5FB693FD" w14:textId="2E23FE16" w:rsidR="00E432EB" w:rsidRPr="00E432EB" w:rsidRDefault="00E432EB" w:rsidP="00E432EB">
      <w:pPr>
        <w:pStyle w:val="ae"/>
        <w:spacing w:line="360" w:lineRule="auto"/>
        <w:ind w:firstLine="708"/>
        <w:rPr>
          <w:szCs w:val="28"/>
          <w:lang w:val="ru-RU"/>
        </w:rPr>
      </w:pPr>
      <w:r w:rsidRPr="00E432EB">
        <w:rPr>
          <w:szCs w:val="28"/>
          <w:lang w:val="ru-RU"/>
        </w:rPr>
        <w:t xml:space="preserve">Обновлённая версия ORB-SLAM 3 </w:t>
      </w:r>
      <w:r w:rsidRPr="00E432EB">
        <w:rPr>
          <w:szCs w:val="28"/>
          <w:lang w:val="ru-RU"/>
        </w:rPr>
        <w:fldChar w:fldCharType="begin"/>
      </w:r>
      <w:r w:rsidR="003409A9">
        <w:rPr>
          <w:szCs w:val="28"/>
          <w:lang w:val="ru-RU"/>
        </w:rPr>
        <w:instrText xml:space="preserve"> ADDIN ZOTERO_ITEM CSL_CITATION {"citationID":"rKUnvrqe","properties":{"formattedCitation":"[9]","plainCitation":"[9]","noteIndex":0},"citationItems":[{"id":"FPFDlk0b/Fpiog7Dl","uris":["http://zotero.org/users/local/Ig164cfF/items/MD9PQQ3N"],"uri":["http://zotero.org/users/local/Ig164cfF/items/MD9PQQ3N"],"itemData":{"id":"4LVlnkH8/d1926qHI","type":"article-journal","container-title":"IEEE Transactions on Robotics","DOI":"10.1109/TRO.2021.3075644","ISSN":"1552-3098, 1941-0468","issue":"6","journalAbbreviation":"IEEE Trans. Robot.","page":"1874-1890","source":"DOI.org (Crossref)","title":"ORB-SLAM3: An Accurate Open-Source Library for Visual, Visual–Inertial, and Multimap SLAM","title-short":"ORB-SLAM3","volume":"37","author":[{"family":"Campos","given":"Carlos"},{"family":"Elvira","given":"Richard"},{"family":"Rodriguez","given":"Juan J. Gomez"},{"family":"M. Montiel","given":"Jose M."},{"family":"D. Tardos","given":"Juan"}],"issued":{"date-parts":[["2021",12]]}}}],"schema":"https://github.com/citation-style-language/schema/raw/master/csl-citation.json"} </w:instrText>
      </w:r>
      <w:r w:rsidRPr="00E432EB">
        <w:rPr>
          <w:szCs w:val="28"/>
          <w:lang w:val="ru-RU"/>
        </w:rPr>
        <w:fldChar w:fldCharType="separate"/>
      </w:r>
      <w:r w:rsidR="003409A9" w:rsidRPr="003409A9">
        <w:rPr>
          <w:lang w:val="ru-RU"/>
        </w:rPr>
        <w:t>[9]</w:t>
      </w:r>
      <w:r w:rsidRPr="00E432EB">
        <w:rPr>
          <w:szCs w:val="28"/>
          <w:lang w:val="ru-RU"/>
        </w:rPr>
        <w:fldChar w:fldCharType="end"/>
      </w:r>
      <w:r w:rsidRPr="00E432EB">
        <w:rPr>
          <w:szCs w:val="28"/>
          <w:lang w:val="ru-RU"/>
        </w:rPr>
        <w:t xml:space="preserve"> — это система SLAM, которая поддерживает визуально-инерциальную навигацию и гибридные карты. Метод может работать на одиночной камере, стерео и RGB-D камерах, а также с использованием широкоугольных камер типа «рыбий глаз».</w:t>
      </w:r>
    </w:p>
    <w:p w14:paraId="7A5845DF" w14:textId="6A34514B" w:rsidR="00E432EB" w:rsidRPr="00E432EB" w:rsidRDefault="00E432EB" w:rsidP="00E432EB">
      <w:pPr>
        <w:pStyle w:val="ae"/>
        <w:spacing w:line="360" w:lineRule="auto"/>
        <w:ind w:firstLine="708"/>
        <w:rPr>
          <w:szCs w:val="28"/>
          <w:lang w:val="ru-RU"/>
        </w:rPr>
      </w:pPr>
      <w:r w:rsidRPr="00E432EB">
        <w:rPr>
          <w:szCs w:val="28"/>
          <w:lang w:val="ru-RU"/>
        </w:rPr>
        <w:t>Средняя точность ORB-SLAM3 - 3,6 см для набора данных EuRoC</w:t>
      </w:r>
      <w:r w:rsidRPr="00E432EB">
        <w:rPr>
          <w:szCs w:val="28"/>
          <w:lang w:val="ru-RU"/>
        </w:rPr>
        <w:fldChar w:fldCharType="begin"/>
      </w:r>
      <w:r w:rsidR="003409A9">
        <w:rPr>
          <w:szCs w:val="28"/>
          <w:lang w:val="ru-RU"/>
        </w:rPr>
        <w:instrText xml:space="preserve"> ADDIN ZOTERO_ITEM CSL_CITATION {"citationID":"pSTnvonz","properties":{"formattedCitation":"[10]","plainCitation":"[10]","noteIndex":0},"citationItems":[{"id":"FPFDlk0b/RVFhnQ45","uris":["http://zotero.org/users/local/Ig164cfF/items/W49SU587"],"uri":["http://zotero.org/users/local/Ig164cfF/items/W49SU587"],"itemData":{"id":"4LVlnkH8/FjXjF9rr","type":"article-journal","abstract":"This paper presents visual-inertial datasets collected on-board a micro aerial vehicle. The datasets contain synchronized stereo images, IMU measurements and accurate ground truth. The first batch of datasets facilitates the design and evaluation of visual-inertial localization algorithms on real flight data. It was collected in an industrial environment and contains millimeter accurate position ground truth from a laser tracking system. The second batch of datasets is aimed at precise 3D environment reconstruction and was recorded in a room equipped with a motion capture system. The datasets contain 6D pose ground truth and a detailed 3D scan of the environment. Eleven datasets are provided in total, ranging from slow flights under good visual conditions to dynamic flights with motion blur and poor illumination, enabling researchers to thoroughly test and evaluate their algorithms. All datasets contain raw sensor measurements, spatio-temporally aligned sensor data and ground truth, extrinsic and intrinsic calibrations and datasets for custom calibrations.","container-title":"The International Journal of Robotics Research","DOI":"10.1177/0278364915620033","issue":"10","note":"_eprint: https://doi.org/10.1177/0278364915620033","page":"1157-1163","title":"The EuRoC micro aerial vehicle datasets","volume":"35","author":[{"family":"Burri","given":"Michael"},{"family":"Nikolic","given":"Janosch"},{"family":"Gohl","given":"Pascal"},{"family":"Schneider","given":"Thomas"},{"family":"Rehder","given":"Joern"},{"family":"Omari","given":"Sammy"},{"family":"Achtelik","given":"Markus W."},{"family":"Siegwart","given":"Roland"}],"issued":{"date-parts":[["2016"]]}}}],"schema":"https://github.com/citation-style-language/schema/raw/master/csl-citation.json"} </w:instrText>
      </w:r>
      <w:r w:rsidRPr="00E432EB">
        <w:rPr>
          <w:szCs w:val="28"/>
          <w:lang w:val="ru-RU"/>
        </w:rPr>
        <w:fldChar w:fldCharType="separate"/>
      </w:r>
      <w:r w:rsidR="003409A9" w:rsidRPr="003409A9">
        <w:rPr>
          <w:lang w:val="ru-RU"/>
        </w:rPr>
        <w:t>[10]</w:t>
      </w:r>
      <w:r w:rsidRPr="00E432EB">
        <w:rPr>
          <w:szCs w:val="28"/>
          <w:lang w:val="ru-RU"/>
        </w:rPr>
        <w:fldChar w:fldCharType="end"/>
      </w:r>
      <w:r w:rsidRPr="00E432EB">
        <w:rPr>
          <w:szCs w:val="28"/>
          <w:lang w:val="ru-RU"/>
        </w:rPr>
        <w:t xml:space="preserve"> и 9 мм для набора данных TUM-VI (сцена AR / VR), использует портативные устройства для быстрого перемещения.</w:t>
      </w:r>
    </w:p>
    <w:p w14:paraId="277D6A9C" w14:textId="77777777" w:rsidR="00E432EB" w:rsidRPr="00E432EB" w:rsidRDefault="00E432EB" w:rsidP="00E432EB">
      <w:pPr>
        <w:pStyle w:val="ae"/>
        <w:spacing w:line="360" w:lineRule="auto"/>
        <w:rPr>
          <w:szCs w:val="28"/>
          <w:lang w:val="ru-RU"/>
        </w:rPr>
      </w:pPr>
      <w:r w:rsidRPr="00E432EB">
        <w:rPr>
          <w:szCs w:val="28"/>
          <w:lang w:val="ru-RU"/>
        </w:rPr>
        <w:t>Подробнее о свойствах и работе самого алгоритма ORB-SLAM далее.</w:t>
      </w:r>
      <w:r w:rsidRPr="00E432EB">
        <w:rPr>
          <w:szCs w:val="28"/>
          <w:lang w:val="ru-RU"/>
        </w:rPr>
        <w:br w:type="page"/>
      </w:r>
    </w:p>
    <w:p w14:paraId="116F9A0C" w14:textId="77777777" w:rsidR="00E432EB" w:rsidRPr="00DF5866" w:rsidRDefault="00E432EB" w:rsidP="00E432EB">
      <w:pPr>
        <w:pStyle w:val="20"/>
        <w:spacing w:line="360" w:lineRule="auto"/>
        <w:rPr>
          <w:rFonts w:ascii="Times New Roman" w:hAnsi="Times New Roman" w:cs="Times New Roman"/>
          <w:sz w:val="28"/>
          <w:szCs w:val="28"/>
          <w:lang w:val="ru-RU"/>
        </w:rPr>
      </w:pPr>
      <w:bookmarkStart w:id="77" w:name="__RefHeading___Toc1499_4198705801"/>
      <w:bookmarkStart w:id="78" w:name="_Toc91460031"/>
      <w:bookmarkStart w:id="79" w:name="_Toc91598644"/>
      <w:bookmarkEnd w:id="77"/>
      <w:r w:rsidRPr="00DF5866">
        <w:rPr>
          <w:rFonts w:ascii="Times New Roman" w:hAnsi="Times New Roman" w:cs="Times New Roman"/>
          <w:sz w:val="28"/>
          <w:szCs w:val="28"/>
          <w:lang w:val="ru-RU"/>
        </w:rPr>
        <w:lastRenderedPageBreak/>
        <w:t>Работы в области SLAM</w:t>
      </w:r>
      <w:bookmarkEnd w:id="78"/>
      <w:bookmarkEnd w:id="79"/>
    </w:p>
    <w:p w14:paraId="01757AC1" w14:textId="77777777" w:rsidR="00E432EB" w:rsidRPr="00E432EB" w:rsidRDefault="00E432EB" w:rsidP="00E432EB">
      <w:pPr>
        <w:spacing w:line="360" w:lineRule="auto"/>
        <w:ind w:firstLine="708"/>
        <w:rPr>
          <w:rFonts w:eastAsia="Yu Mincho"/>
          <w:sz w:val="28"/>
          <w:szCs w:val="28"/>
          <w:lang w:val="ru-RU" w:eastAsia="ja-JP"/>
        </w:rPr>
      </w:pPr>
      <w:r w:rsidRPr="00E432EB">
        <w:rPr>
          <w:sz w:val="28"/>
          <w:szCs w:val="28"/>
          <w:lang w:val="ru-RU"/>
        </w:rPr>
        <w:t xml:space="preserve">Алгоритм </w:t>
      </w:r>
      <w:r w:rsidRPr="00E432EB">
        <w:rPr>
          <w:rFonts w:eastAsia="Yu Mincho" w:hint="eastAsia"/>
          <w:sz w:val="28"/>
          <w:szCs w:val="28"/>
          <w:lang w:val="ru-RU" w:eastAsia="ja-JP"/>
        </w:rPr>
        <w:t>O</w:t>
      </w:r>
      <w:r w:rsidRPr="00E432EB">
        <w:rPr>
          <w:rFonts w:eastAsia="Yu Mincho"/>
          <w:sz w:val="28"/>
          <w:szCs w:val="28"/>
          <w:lang w:val="ru-RU" w:eastAsia="ja-JP"/>
        </w:rPr>
        <w:t xml:space="preserve">RB-SLAM является многолетней разработкой, более поздние версии этого алгоритма были доработками предыдущих. Существуют и другие алгоритмы </w:t>
      </w:r>
      <w:r w:rsidRPr="00E432EB">
        <w:rPr>
          <w:rFonts w:eastAsia="Yu Mincho" w:hint="eastAsia"/>
          <w:sz w:val="28"/>
          <w:szCs w:val="28"/>
          <w:lang w:val="ru-RU" w:eastAsia="ja-JP"/>
        </w:rPr>
        <w:t>S</w:t>
      </w:r>
      <w:r w:rsidRPr="00E432EB">
        <w:rPr>
          <w:rFonts w:eastAsia="Yu Mincho"/>
          <w:sz w:val="28"/>
          <w:szCs w:val="28"/>
          <w:lang w:val="ru-RU" w:eastAsia="ja-JP"/>
        </w:rPr>
        <w:t>LAM с похожими характеристиками.</w:t>
      </w:r>
    </w:p>
    <w:p w14:paraId="12F30107" w14:textId="2EECEFC2" w:rsidR="00E432EB" w:rsidRDefault="00E432EB" w:rsidP="00E432EB">
      <w:pPr>
        <w:spacing w:line="360" w:lineRule="auto"/>
        <w:rPr>
          <w:rFonts w:eastAsia="Yu Mincho"/>
          <w:sz w:val="28"/>
          <w:szCs w:val="28"/>
          <w:lang w:val="ru-RU" w:eastAsia="ja-JP"/>
        </w:rPr>
      </w:pPr>
      <w:r w:rsidRPr="00E432EB">
        <w:rPr>
          <w:rFonts w:eastAsia="Yu Mincho"/>
          <w:sz w:val="28"/>
          <w:szCs w:val="28"/>
          <w:lang w:val="ru-RU" w:eastAsia="ja-JP"/>
        </w:rPr>
        <w:t xml:space="preserve">В данной части представлено позиционирование алгоритма </w:t>
      </w:r>
      <w:r w:rsidRPr="00E432EB">
        <w:rPr>
          <w:rFonts w:eastAsia="Yu Mincho" w:hint="eastAsia"/>
          <w:sz w:val="28"/>
          <w:szCs w:val="28"/>
          <w:lang w:val="ru-RU" w:eastAsia="ja-JP"/>
        </w:rPr>
        <w:t>O</w:t>
      </w:r>
      <w:r w:rsidRPr="00E432EB">
        <w:rPr>
          <w:rFonts w:eastAsia="Yu Mincho"/>
          <w:sz w:val="28"/>
          <w:szCs w:val="28"/>
          <w:lang w:val="ru-RU" w:eastAsia="ja-JP"/>
        </w:rPr>
        <w:t>RB-SLAM относительно аналогов и сравнение с существующими методами.</w:t>
      </w:r>
    </w:p>
    <w:p w14:paraId="52B6A4F1" w14:textId="77777777" w:rsidR="00DF5866" w:rsidRPr="00E432EB" w:rsidRDefault="00DF5866" w:rsidP="00E432EB">
      <w:pPr>
        <w:spacing w:line="360" w:lineRule="auto"/>
        <w:rPr>
          <w:rFonts w:eastAsia="Yu Mincho"/>
          <w:sz w:val="28"/>
          <w:szCs w:val="28"/>
          <w:lang w:val="ru-RU" w:eastAsia="ja-JP"/>
        </w:rPr>
      </w:pPr>
    </w:p>
    <w:p w14:paraId="0F7B24E4" w14:textId="77777777" w:rsidR="00E432EB" w:rsidRPr="00DF5866" w:rsidRDefault="00E432EB" w:rsidP="00E432EB">
      <w:pPr>
        <w:pStyle w:val="3"/>
        <w:spacing w:line="360" w:lineRule="auto"/>
        <w:rPr>
          <w:rFonts w:ascii="Times New Roman" w:hAnsi="Times New Roman" w:cs="Times New Roman"/>
          <w:sz w:val="28"/>
          <w:szCs w:val="28"/>
          <w:lang w:val="ru-RU"/>
        </w:rPr>
      </w:pPr>
      <w:bookmarkStart w:id="80" w:name="_Toc91460032"/>
      <w:bookmarkStart w:id="81" w:name="_Toc91598645"/>
      <w:r w:rsidRPr="00DF5866">
        <w:rPr>
          <w:rFonts w:ascii="Times New Roman" w:hAnsi="Times New Roman" w:cs="Times New Roman"/>
          <w:sz w:val="28"/>
          <w:szCs w:val="28"/>
          <w:lang w:val="ru-RU"/>
        </w:rPr>
        <w:t>Метод распознавания места</w:t>
      </w:r>
      <w:bookmarkEnd w:id="80"/>
      <w:bookmarkEnd w:id="81"/>
    </w:p>
    <w:p w14:paraId="1FB72A6B" w14:textId="77777777" w:rsidR="00B6230D" w:rsidRDefault="00B6230D" w:rsidP="00B6230D">
      <w:pPr>
        <w:spacing w:line="360" w:lineRule="auto"/>
        <w:ind w:firstLine="708"/>
        <w:rPr>
          <w:rFonts w:eastAsia="Yu Mincho"/>
          <w:sz w:val="28"/>
          <w:szCs w:val="28"/>
          <w:lang w:val="ru-RU" w:eastAsia="ja-JP"/>
        </w:rPr>
      </w:pPr>
      <w:bookmarkStart w:id="82" w:name="_Toc91460033"/>
      <w:r>
        <w:rPr>
          <w:rFonts w:eastAsia="Yu Mincho"/>
          <w:sz w:val="28"/>
          <w:szCs w:val="28"/>
          <w:lang w:val="ru-RU" w:eastAsia="ja-JP"/>
        </w:rPr>
        <w:t>Первоначальным элементом системы SLAM является модуль определения места, метод сопоставляет изображения и карту, определяет попадание в предыдущую точку карты.</w:t>
      </w:r>
    </w:p>
    <w:p w14:paraId="50E305C4" w14:textId="77777777" w:rsidR="00B6230D" w:rsidRDefault="00B6230D" w:rsidP="00B6230D">
      <w:pPr>
        <w:rPr>
          <w:lang w:val="ru-RU"/>
        </w:rPr>
      </w:pPr>
    </w:p>
    <w:p w14:paraId="30610134" w14:textId="77777777" w:rsidR="00B6230D" w:rsidRPr="00B6230D" w:rsidRDefault="00B6230D" w:rsidP="00B6230D">
      <w:pPr>
        <w:spacing w:line="360" w:lineRule="auto"/>
        <w:ind w:firstLine="708"/>
        <w:rPr>
          <w:sz w:val="28"/>
          <w:szCs w:val="28"/>
          <w:lang w:val="ru-RU"/>
        </w:rPr>
      </w:pPr>
      <w:r>
        <w:rPr>
          <w:sz w:val="28"/>
          <w:szCs w:val="28"/>
          <w:lang w:val="ru-RU"/>
        </w:rPr>
        <w:t>Функция определения места не относится напрямую к локализации, а служит для сопоставления данных при построении карты, это в первую очередь приближенное определение места, где на первое место выступает скорость определения места очередного изображения по карте. Реализация этой функции имеет важнейшее влияние на качество дальнейшей работы навигации.</w:t>
      </w:r>
      <w:r>
        <w:rPr>
          <w:sz w:val="28"/>
          <w:szCs w:val="28"/>
        </w:rPr>
        <w:t> </w:t>
      </w:r>
    </w:p>
    <w:p w14:paraId="1477E8EE" w14:textId="223BEA26" w:rsidR="00B6230D" w:rsidRDefault="00B6230D" w:rsidP="00B6230D">
      <w:pPr>
        <w:spacing w:line="360" w:lineRule="auto"/>
        <w:ind w:firstLine="708"/>
        <w:rPr>
          <w:sz w:val="28"/>
          <w:szCs w:val="28"/>
          <w:lang w:val="ru-RU"/>
        </w:rPr>
      </w:pPr>
      <w:r>
        <w:rPr>
          <w:sz w:val="28"/>
          <w:szCs w:val="28"/>
          <w:lang w:val="ru-RU"/>
        </w:rPr>
        <w:t>В</w:t>
      </w:r>
      <w:r>
        <w:rPr>
          <w:sz w:val="28"/>
          <w:szCs w:val="28"/>
        </w:rPr>
        <w:t xml:space="preserve"> </w:t>
      </w:r>
      <w:r>
        <w:rPr>
          <w:sz w:val="28"/>
          <w:szCs w:val="28"/>
          <w:lang w:val="ru-RU"/>
        </w:rPr>
        <w:t>обзоре</w:t>
      </w:r>
      <w:r>
        <w:rPr>
          <w:sz w:val="28"/>
          <w:szCs w:val="28"/>
        </w:rPr>
        <w:t xml:space="preserve"> Williams </w:t>
      </w:r>
      <w:bookmarkStart w:id="83" w:name="ZOTERO_BREF_4of8dBLz22Xv"/>
      <w:r>
        <w:rPr>
          <w:sz w:val="28"/>
          <w:szCs w:val="28"/>
        </w:rPr>
        <w:t>et al.</w:t>
      </w:r>
      <w:bookmarkEnd w:id="83"/>
      <w:r>
        <w:rPr>
          <w:sz w:val="28"/>
          <w:szCs w:val="28"/>
        </w:rPr>
        <w:t xml:space="preserve"> </w:t>
      </w:r>
      <w:r>
        <w:rPr>
          <w:sz w:val="28"/>
          <w:szCs w:val="28"/>
        </w:rPr>
        <w:fldChar w:fldCharType="begin"/>
      </w:r>
      <w:r w:rsidR="003409A9">
        <w:rPr>
          <w:sz w:val="28"/>
          <w:szCs w:val="28"/>
        </w:rPr>
        <w:instrText xml:space="preserve"> ADDIN ZOTERO_ITEM CSL_CITATION {"citationID":"geeW3c5x","properties":{"formattedCitation":"[11]","plainCitation":"[11]","noteIndex":0},"citationItems":[{"id":"FPFDlk0b/Bgipgk7D","uris":["http://zotero.org/users/local/TinZTSqN/items/39CYIUL8"],"uri":["http://zotero.org/users/local/TinZTSqN/items/39CYIUL8"],"itemData":{"id":49,"type":"paper-conference","container-title":"2007 6th IEEE and ACM International Symposium on Mixed and Augmented Reality","DOI":"10.1109/ISMAR.2007.4538852","event":"2007 6th IEEE International Symposium on Mixed and Augmented Reality (ISMAR)","event-place":"Nara, Japan","ISBN":"978-1-4244-1749-0","page":"1-10","publisher":"IEEE","publisher-place":"Nara, Japan","source":"DOI.org (Crossref)","title":"Parallel Tracking and Mapping for Small AR Workspaces","URL":"http://ieeexplore.ieee.org/document/4538852/","author":[{"family":"Klein","given":"Georg"},{"family":"Murray","given":"David"}],"accessed":{"date-parts":[["2021",12,26]]},"issued":{"date-parts":[["2007",11]]}}}],"schema":"https://github.com/citation-style-language/schema/raw/master/csl-citation.json"} </w:instrText>
      </w:r>
      <w:r>
        <w:rPr>
          <w:sz w:val="28"/>
          <w:szCs w:val="28"/>
        </w:rPr>
        <w:fldChar w:fldCharType="separate"/>
      </w:r>
      <w:r w:rsidR="003409A9" w:rsidRPr="003409A9">
        <w:rPr>
          <w:sz w:val="28"/>
          <w:lang w:val="ru-RU"/>
        </w:rPr>
        <w:t>[11]</w:t>
      </w:r>
      <w:r>
        <w:rPr>
          <w:sz w:val="28"/>
          <w:szCs w:val="28"/>
        </w:rPr>
        <w:fldChar w:fldCharType="end"/>
      </w:r>
      <w:r>
        <w:rPr>
          <w:sz w:val="28"/>
          <w:szCs w:val="28"/>
          <w:lang w:val="ru-RU"/>
        </w:rPr>
        <w:t xml:space="preserve"> сравнили несколько подходов к технике распознавания места и пришли к выводу, что методы, основанные на сопоставление изображения с изображением, лучше масштабируются в больших средах, чем методы «карта-карта» или «изображение-карта».  </w:t>
      </w:r>
    </w:p>
    <w:p w14:paraId="572FBF69" w14:textId="651D2B40" w:rsidR="00B6230D" w:rsidRDefault="00B6230D" w:rsidP="00B6230D">
      <w:pPr>
        <w:spacing w:line="360" w:lineRule="auto"/>
        <w:ind w:firstLine="708"/>
        <w:rPr>
          <w:sz w:val="28"/>
          <w:szCs w:val="28"/>
          <w:lang w:val="ru-RU"/>
        </w:rPr>
      </w:pPr>
      <w:r>
        <w:rPr>
          <w:sz w:val="28"/>
          <w:szCs w:val="28"/>
          <w:lang w:val="ru-RU"/>
        </w:rPr>
        <w:t xml:space="preserve">Среди методов, основанных на прямом сопоставлении изображений изображением (внешнее сопоставление, </w:t>
      </w:r>
      <w:r>
        <w:rPr>
          <w:sz w:val="28"/>
          <w:szCs w:val="28"/>
        </w:rPr>
        <w:t>appearance</w:t>
      </w:r>
      <w:r>
        <w:rPr>
          <w:sz w:val="28"/>
          <w:szCs w:val="28"/>
          <w:lang w:val="ru-RU"/>
        </w:rPr>
        <w:t xml:space="preserve">), таких как вероятностный подход </w:t>
      </w:r>
      <w:r>
        <w:rPr>
          <w:sz w:val="28"/>
          <w:szCs w:val="28"/>
        </w:rPr>
        <w:t>FAB</w:t>
      </w:r>
      <w:r>
        <w:rPr>
          <w:sz w:val="28"/>
          <w:szCs w:val="28"/>
          <w:lang w:val="ru-RU"/>
        </w:rPr>
        <w:t>-</w:t>
      </w:r>
      <w:r>
        <w:rPr>
          <w:sz w:val="28"/>
          <w:szCs w:val="28"/>
        </w:rPr>
        <w:t>MAP</w:t>
      </w:r>
      <w:r>
        <w:rPr>
          <w:sz w:val="28"/>
          <w:szCs w:val="28"/>
          <w:lang w:val="ru-RU"/>
        </w:rPr>
        <w:t xml:space="preserve"> </w:t>
      </w:r>
      <w:r>
        <w:rPr>
          <w:sz w:val="28"/>
          <w:szCs w:val="28"/>
          <w:lang w:val="ru-RU"/>
        </w:rPr>
        <w:fldChar w:fldCharType="begin"/>
      </w:r>
      <w:r w:rsidR="003409A9">
        <w:rPr>
          <w:sz w:val="28"/>
          <w:szCs w:val="28"/>
          <w:lang w:val="ru-RU"/>
        </w:rPr>
        <w:instrText xml:space="preserve"> ADDIN ZOTERO_ITEM CSL_CITATION {"citationID":"MUS01MqZ","properties":{"formattedCitation":"[12]","plainCitation":"[12]","noteIndex":0},"citationItems":[{"id":"FPFDlk0b/HoYpipnM","uris":["http://zotero.org/users/local/TinZTSqN/items/5HCF934N"],"uri":["http://zotero.org/users/local/TinZTSqN/items/5HCF934N"],"itemData":{"id":70,"type":"article-journal","abstract":"We describe a new formulation of appearance-only SLAM suitable for very large scale place recognition. The system navigates in the space of appearance, assigning each new observation to either a new or a previously visited location, without reference to metric position. The system is demonstrated performing reliable online appearance mapping and loop-closure detection over a 1000 km trajectory, with mean filter update times of 14 ms. The scalability of the system is achieved by defining a sparse approximation to the FAB-MAP model suitable for implementation using an inverted index. Our formulation of the problem is fully probabilistic and naturally incorporates robustness against perceptual aliasing. We also demonstrate that the approach substantially outperforms the standard term-frequency inverse-document-frequency (tf-idf) ranking measure. The 1000 km data set comprising almost a terabyte of omni-directional and stereo imagery is available for use, and we hope that it will serve as a benchmark for future systems.","container-title":"The International Journal of Robotics Research","DOI":"10.1177/0278364910385483","ISSN":"0278-3649, 1741-3176","issue":"9","journalAbbreviation":"The International Journal of Robotics Research","language":"en","page":"1100-1123","source":"DOI.org (Crossref)","title":"Appearance-only SLAM at large scale with FAB-MAP 2.0","volume":"30","author":[{"family":"Cummins","given":"Mark"},{"family":"Newman","given":"Paul"}],"issued":{"date-parts":[["2011",8]]}}}],"schema":"https://github.com/citation-style-language/schema/raw/master/csl-citation.json"} </w:instrText>
      </w:r>
      <w:r>
        <w:rPr>
          <w:sz w:val="28"/>
          <w:szCs w:val="28"/>
          <w:lang w:val="ru-RU"/>
        </w:rPr>
        <w:fldChar w:fldCharType="separate"/>
      </w:r>
      <w:r w:rsidR="003409A9" w:rsidRPr="003409A9">
        <w:rPr>
          <w:sz w:val="28"/>
          <w:lang w:val="ru-RU"/>
        </w:rPr>
        <w:t>[12]</w:t>
      </w:r>
      <w:r>
        <w:rPr>
          <w:sz w:val="28"/>
          <w:szCs w:val="28"/>
          <w:lang w:val="ru-RU"/>
        </w:rPr>
        <w:fldChar w:fldCharType="end"/>
      </w:r>
      <w:r>
        <w:rPr>
          <w:sz w:val="28"/>
          <w:szCs w:val="28"/>
          <w:lang w:val="ru-RU"/>
        </w:rPr>
        <w:t>, идеально подходит и повсеместно применяется техника словарей слов (</w:t>
      </w:r>
      <w:r>
        <w:rPr>
          <w:sz w:val="28"/>
          <w:szCs w:val="28"/>
        </w:rPr>
        <w:t>bag</w:t>
      </w:r>
      <w:r>
        <w:rPr>
          <w:sz w:val="28"/>
          <w:szCs w:val="28"/>
          <w:lang w:val="ru-RU"/>
        </w:rPr>
        <w:t xml:space="preserve"> </w:t>
      </w:r>
      <w:r>
        <w:rPr>
          <w:sz w:val="28"/>
          <w:szCs w:val="28"/>
        </w:rPr>
        <w:t>of</w:t>
      </w:r>
      <w:r>
        <w:rPr>
          <w:sz w:val="28"/>
          <w:szCs w:val="28"/>
          <w:lang w:val="ru-RU"/>
        </w:rPr>
        <w:t xml:space="preserve"> </w:t>
      </w:r>
      <w:r>
        <w:rPr>
          <w:sz w:val="28"/>
          <w:szCs w:val="28"/>
        </w:rPr>
        <w:t>words</w:t>
      </w:r>
      <w:r>
        <w:rPr>
          <w:sz w:val="28"/>
          <w:szCs w:val="28"/>
          <w:lang w:val="ru-RU"/>
        </w:rPr>
        <w:t>) в первую очередь из-за их высокой эффективности.</w:t>
      </w:r>
      <w:r>
        <w:rPr>
          <w:sz w:val="28"/>
          <w:szCs w:val="28"/>
        </w:rPr>
        <w:t> </w:t>
      </w:r>
    </w:p>
    <w:p w14:paraId="5DCF0DE3" w14:textId="2C950B5B" w:rsidR="00B6230D" w:rsidRDefault="00B6230D" w:rsidP="00B6230D">
      <w:pPr>
        <w:spacing w:line="360" w:lineRule="auto"/>
        <w:ind w:firstLine="708"/>
        <w:rPr>
          <w:sz w:val="28"/>
          <w:szCs w:val="28"/>
          <w:lang w:val="ru-RU"/>
        </w:rPr>
      </w:pPr>
      <w:r>
        <w:rPr>
          <w:sz w:val="28"/>
          <w:szCs w:val="28"/>
        </w:rPr>
        <w:t>DBoW</w:t>
      </w:r>
      <w:r>
        <w:rPr>
          <w:sz w:val="28"/>
          <w:szCs w:val="28"/>
          <w:lang w:val="ru-RU"/>
        </w:rPr>
        <w:t xml:space="preserve">2 </w:t>
      </w:r>
      <w:r>
        <w:rPr>
          <w:sz w:val="28"/>
          <w:szCs w:val="28"/>
          <w:lang w:val="ru-RU"/>
        </w:rPr>
        <w:fldChar w:fldCharType="begin"/>
      </w:r>
      <w:r w:rsidR="003409A9">
        <w:rPr>
          <w:sz w:val="28"/>
          <w:szCs w:val="28"/>
          <w:lang w:val="ru-RU"/>
        </w:rPr>
        <w:instrText xml:space="preserve"> ADDIN ZOTERO_ITEM CSL_CITATION {"citationID":"VCpa2BaH","properties":{"formattedCitation":"[13]","plainCitation":"[13]","noteIndex":0},"citationItems":[{"id":"FPFDlk0b/fzegGZ7Y","uris":["http://zotero.org/users/local/TinZTSqN/items/MVZRMWE9"],"uri":["http://zotero.org/users/local/TinZTSqN/items/MVZRMWE9"],"itemData":{"id":50,"type":"article-journal","container-title":"IEEE Transactions on Robotics","DOI":"10.1109/TRO.2012.2197158","ISSN":"1552-3098, 1941-0468","issue":"5","journalAbbreviation":"IEEE Trans. Robot.","page":"1188-1197","source":"DOI.org (Crossref)","title":"Bags of Binary Words for Fast Place Recognition in Image Sequences","volume":"28","author":[{"family":"Galvez-López","given":"D."},{"family":"Tardos","given":"J. D."}],"issued":{"date-parts":[["2012",10]]}}}],"schema":"https://github.com/citation-style-language/schema/raw/master/csl-citation.json"} </w:instrText>
      </w:r>
      <w:r>
        <w:rPr>
          <w:sz w:val="28"/>
          <w:szCs w:val="28"/>
          <w:lang w:val="ru-RU"/>
        </w:rPr>
        <w:fldChar w:fldCharType="separate"/>
      </w:r>
      <w:r w:rsidR="003409A9" w:rsidRPr="003409A9">
        <w:rPr>
          <w:sz w:val="28"/>
          <w:lang w:val="ru-RU"/>
        </w:rPr>
        <w:t>[13]</w:t>
      </w:r>
      <w:r>
        <w:rPr>
          <w:sz w:val="28"/>
          <w:szCs w:val="28"/>
          <w:lang w:val="ru-RU"/>
        </w:rPr>
        <w:fldChar w:fldCharType="end"/>
      </w:r>
      <w:r>
        <w:rPr>
          <w:sz w:val="28"/>
          <w:szCs w:val="28"/>
          <w:lang w:val="ru-RU"/>
        </w:rPr>
        <w:t xml:space="preserve"> впервые использовал пакеты двоичных слов, полученные из дескрипторов </w:t>
      </w:r>
      <w:r>
        <w:rPr>
          <w:sz w:val="28"/>
          <w:szCs w:val="28"/>
        </w:rPr>
        <w:t>BRIEF</w:t>
      </w:r>
      <w:r>
        <w:rPr>
          <w:sz w:val="28"/>
          <w:szCs w:val="28"/>
          <w:lang w:val="ru-RU"/>
        </w:rPr>
        <w:t xml:space="preserve"> </w:t>
      </w:r>
      <w:r>
        <w:rPr>
          <w:sz w:val="28"/>
          <w:szCs w:val="28"/>
          <w:lang w:val="ru-RU"/>
        </w:rPr>
        <w:fldChar w:fldCharType="begin"/>
      </w:r>
      <w:r w:rsidR="003409A9">
        <w:rPr>
          <w:sz w:val="28"/>
          <w:szCs w:val="28"/>
          <w:lang w:val="ru-RU"/>
        </w:rPr>
        <w:instrText xml:space="preserve"> ADDIN ZOTERO_ITEM CSL_CITATION {"citationID":"dm9IRHbX","properties":{"formattedCitation":"[14]","plainCitation":"[14]","noteIndex":0},"citationItems":[{"id":"FPFDlk0b/5soMlOnU","uris":["http://zotero.org/users/local/TinZTSqN/items/KRPCKXN2"],"uri":["http://zotero.org/users/local/TinZTSqN/items/KRPCKXN2"],"itemData":{"id":72,"type":"chapter","container-title":"Computer Vision – ECCV 2010","event-place":"Berlin, Heidelberg","ISBN":"978-3-642-15560-4","language":"en","note":"collection-title: Lecture Notes in Computer Science\nDOI: 10.1007/978-3-642-15561-1_56","page":"778-792","publisher":"Springer Berlin Heidelberg","publisher-place":"Berlin, Heidelberg","source":"DOI.org (Crossref)","title":"BRIEF: Binary Robust Independent Elementary Features","title-short":"BRIEF","URL":"http://link.springer.com/10.1007/978-3-642-15561-1_56","volume":"6314","auth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family":"Calonder","given":"Michael"},{"family":"Lepetit","given":"Vincent"},{"family":"Strecha","given":"Christoph"},{"family":"Fua","given":"Pascal"}],"editor":[{"family":"Daniilidis","given":"Kostas"},{"family":"Maragos","given":"Petros"},{"family":"Paragios","given":"Nikos"}],"accessed":{"date-parts":[["2021",12,26]]},"issued":{"date-parts":[["2010"]]}}}],"schema":"https://github.com/citation-style-language/schema/raw/master/csl-citation.json"} </w:instrText>
      </w:r>
      <w:r>
        <w:rPr>
          <w:sz w:val="28"/>
          <w:szCs w:val="28"/>
          <w:lang w:val="ru-RU"/>
        </w:rPr>
        <w:fldChar w:fldCharType="separate"/>
      </w:r>
      <w:r w:rsidR="003409A9" w:rsidRPr="003409A9">
        <w:rPr>
          <w:sz w:val="28"/>
          <w:lang w:val="ru-RU"/>
        </w:rPr>
        <w:t>[14]</w:t>
      </w:r>
      <w:r>
        <w:rPr>
          <w:sz w:val="28"/>
          <w:szCs w:val="28"/>
          <w:lang w:val="ru-RU"/>
        </w:rPr>
        <w:fldChar w:fldCharType="end"/>
      </w:r>
      <w:r>
        <w:rPr>
          <w:sz w:val="28"/>
          <w:szCs w:val="28"/>
          <w:lang w:val="ru-RU"/>
        </w:rPr>
        <w:t xml:space="preserve"> вместе с очень эффективным детектором признаков </w:t>
      </w:r>
      <w:r>
        <w:rPr>
          <w:sz w:val="28"/>
          <w:szCs w:val="28"/>
        </w:rPr>
        <w:t>FAST</w:t>
      </w:r>
      <w:r>
        <w:rPr>
          <w:sz w:val="28"/>
          <w:szCs w:val="28"/>
          <w:lang w:val="ru-RU"/>
        </w:rPr>
        <w:t xml:space="preserve"> </w:t>
      </w:r>
      <w:r>
        <w:rPr>
          <w:sz w:val="28"/>
          <w:szCs w:val="28"/>
          <w:lang w:val="ru-RU"/>
        </w:rPr>
        <w:fldChar w:fldCharType="begin"/>
      </w:r>
      <w:r w:rsidR="003409A9">
        <w:rPr>
          <w:sz w:val="28"/>
          <w:szCs w:val="28"/>
          <w:lang w:val="ru-RU"/>
        </w:rPr>
        <w:instrText xml:space="preserve"> ADDIN ZOTERO_ITEM CSL_CITATION {"citationID":"EZQA9PbO","properties":{"formattedCitation":"[13]","plainCitation":"[13]","noteIndex":0},"citationItems":[{"id":"FPFDlk0b/fzegGZ7Y","uris":["http://zotero.org/users/local/TinZTSqN/items/MVZRMWE9"],"uri":["http://zotero.org/users/local/TinZTSqN/items/MVZRMWE9"],"itemData":{"id":50,"type":"article-journal","container-title":"IEEE Transactions on Robotics","DOI":"10.1109/TRO.2012.2197158","ISSN":"1552-3098, 1941-0468","issue":"5","journalAbbreviation":"IEEE Trans. Robot.","page":"1188-1197","source":"DOI.org (Crossref)","title":"Bags of Binary Words for Fast Place Recognition in Image Sequences","volume":"28","author":[{"family":"Galvez-López","given":"D."},{"family":"Tardos","given":"J. D."}],"issued":{"date-parts":[["2012",10]]}}}],"schema":"https://github.com/citation-style-language/schema/raw/master/csl-citation.json"} </w:instrText>
      </w:r>
      <w:r>
        <w:rPr>
          <w:sz w:val="28"/>
          <w:szCs w:val="28"/>
          <w:lang w:val="ru-RU"/>
        </w:rPr>
        <w:fldChar w:fldCharType="separate"/>
      </w:r>
      <w:r w:rsidR="003409A9" w:rsidRPr="003409A9">
        <w:rPr>
          <w:sz w:val="28"/>
          <w:lang w:val="ru-RU"/>
        </w:rPr>
        <w:t>[13]</w:t>
      </w:r>
      <w:r>
        <w:rPr>
          <w:sz w:val="28"/>
          <w:szCs w:val="28"/>
          <w:lang w:val="ru-RU"/>
        </w:rPr>
        <w:fldChar w:fldCharType="end"/>
      </w:r>
      <w:r>
        <w:rPr>
          <w:sz w:val="28"/>
          <w:szCs w:val="28"/>
          <w:lang w:val="ru-RU"/>
        </w:rPr>
        <w:t xml:space="preserve">. Это сократило более чем на порядок время, необходимое для </w:t>
      </w:r>
      <w:r>
        <w:rPr>
          <w:sz w:val="28"/>
          <w:szCs w:val="28"/>
          <w:lang w:val="ru-RU"/>
        </w:rPr>
        <w:lastRenderedPageBreak/>
        <w:t xml:space="preserve">извлечения признаков, по сравнению с функциями SURF </w:t>
      </w:r>
      <w:r>
        <w:rPr>
          <w:sz w:val="28"/>
          <w:szCs w:val="28"/>
          <w:lang w:val="ru-RU"/>
        </w:rPr>
        <w:fldChar w:fldCharType="begin"/>
      </w:r>
      <w:r w:rsidR="003409A9">
        <w:rPr>
          <w:sz w:val="28"/>
          <w:szCs w:val="28"/>
          <w:lang w:val="ru-RU"/>
        </w:rPr>
        <w:instrText xml:space="preserve"> ADDIN ZOTERO_ITEM CSL_CITATION {"citationID":"GEj2DM4S","properties":{"formattedCitation":"[15]","plainCitation":"[15]","noteIndex":0},"citationItems":[{"id":"FPFDlk0b/M0hthCUu","uris":["http://zotero.org/users/local/TinZTSqN/items/H5D4YPMS"],"uri":["http://zotero.org/users/local/TinZTSqN/items/H5D4YPMS"],"itemData":{"id":75,"type":"chapter","container-title":"Computer Vision – ECCV 2006","event-place":"Berlin, Heidelberg","ISBN":"978-3-540-33832-1","language":"en","note":"collection-title: Lecture Notes in Computer Science\nDOI: 10.1007/11744023_32","page":"404-417","publisher":"Springer Berlin Heidelberg","publisher-place":"Berlin, Heidelberg","source":"DOI.org (Crossref)","title":"SURF: Speeded Up Robust Features","title-short":"SURF","URL":"http://link.springer.com/10.1007/11744023_32","volume":"3951","editor":[{"family":"Leonardis","given":"Aleš"},{"family":"Bischof","given":"Horst"},{"family":"Pinz","given":"Axel"}],"author":[{"family":"Bay","given":"Herbert"},{"family":"Tuytelaars","given":"Tinne"},{"family":"Van Gool","given":"Luc"}],"accessed":{"date-parts":[["2021",12,26]]},"issued":{"date-parts":[["2006"]]}}}],"schema":"https://github.com/citation-style-language/schema/raw/master/csl-citation.json"} </w:instrText>
      </w:r>
      <w:r>
        <w:rPr>
          <w:sz w:val="28"/>
          <w:szCs w:val="28"/>
          <w:lang w:val="ru-RU"/>
        </w:rPr>
        <w:fldChar w:fldCharType="separate"/>
      </w:r>
      <w:r w:rsidR="003409A9" w:rsidRPr="003409A9">
        <w:rPr>
          <w:sz w:val="28"/>
          <w:lang w:val="ru-RU"/>
        </w:rPr>
        <w:t>[15]</w:t>
      </w:r>
      <w:r>
        <w:rPr>
          <w:sz w:val="28"/>
          <w:szCs w:val="28"/>
          <w:lang w:val="ru-RU"/>
        </w:rPr>
        <w:fldChar w:fldCharType="end"/>
      </w:r>
      <w:r>
        <w:rPr>
          <w:sz w:val="28"/>
          <w:szCs w:val="28"/>
          <w:lang w:val="ru-RU"/>
        </w:rPr>
        <w:t xml:space="preserve"> и SIFT </w:t>
      </w:r>
      <w:r>
        <w:rPr>
          <w:sz w:val="28"/>
          <w:szCs w:val="28"/>
          <w:lang w:val="ru-RU"/>
        </w:rPr>
        <w:fldChar w:fldCharType="begin"/>
      </w:r>
      <w:r w:rsidR="003409A9">
        <w:rPr>
          <w:sz w:val="28"/>
          <w:szCs w:val="28"/>
          <w:lang w:val="ru-RU"/>
        </w:rPr>
        <w:instrText xml:space="preserve"> ADDIN ZOTERO_ITEM CSL_CITATION {"citationID":"WxE2SWXQ","properties":{"formattedCitation":"[16]","plainCitation":"[16]","noteIndex":0},"citationItems":[{"id":"FPFDlk0b/WduA4yyX","uris":["http://zotero.org/users/local/TinZTSqN/items/BRPSV85R"],"uri":["http://zotero.org/users/local/TinZTSqN/items/BRPSV85R"],"itemData":{"id":58,"type":"paper-conference","container-title":"2011 International Conference on Computer Vision","DOI":"10.1109/ICCV.2011.6126544","event":"2011 IEEE International Conference on Computer Vision (ICCV)","event-place":"Barcelona, Spain","ISBN":"978-1-4577-1102-2","page":"2564-2571","publisher":"IEEE","publisher-place":"Barcelona, Spain","source":"DOI.org (Crossref)","title":"ORB: An efficient alternative to SIFT or SURF","title-short":"ORB","URL":"http://ieeexplore.ieee.org/document/6126544/","author":[{"family":"Rublee","given":"Ethan"},{"family":"Rabaud","given":"Vincent"},{"family":"Konolige","given":"Kurt"},{"family":"Bradski","given":"Gary"}],"accessed":{"date-parts":[["2021",12,26]]},"issued":{"date-parts":[["2011",11]]}}}],"schema":"https://github.com/citation-style-language/schema/raw/master/csl-citation.json"} </w:instrText>
      </w:r>
      <w:r>
        <w:rPr>
          <w:sz w:val="28"/>
          <w:szCs w:val="28"/>
          <w:lang w:val="ru-RU"/>
        </w:rPr>
        <w:fldChar w:fldCharType="separate"/>
      </w:r>
      <w:r w:rsidR="003409A9" w:rsidRPr="003409A9">
        <w:rPr>
          <w:sz w:val="28"/>
          <w:lang w:val="ru-RU"/>
        </w:rPr>
        <w:t>[16]</w:t>
      </w:r>
      <w:r>
        <w:rPr>
          <w:sz w:val="28"/>
          <w:szCs w:val="28"/>
          <w:lang w:val="ru-RU"/>
        </w:rPr>
        <w:fldChar w:fldCharType="end"/>
      </w:r>
      <w:r>
        <w:rPr>
          <w:sz w:val="28"/>
          <w:szCs w:val="28"/>
          <w:lang w:val="ru-RU"/>
        </w:rPr>
        <w:t xml:space="preserve">, которые до сих пор использовались в подходах к пакетам слов. </w:t>
      </w:r>
    </w:p>
    <w:p w14:paraId="6B54A922" w14:textId="77777777" w:rsidR="00B6230D" w:rsidRDefault="00B6230D" w:rsidP="00B6230D">
      <w:pPr>
        <w:spacing w:line="360" w:lineRule="auto"/>
        <w:rPr>
          <w:sz w:val="28"/>
          <w:szCs w:val="28"/>
          <w:lang w:val="ru-RU"/>
        </w:rPr>
      </w:pPr>
      <w:r>
        <w:rPr>
          <w:sz w:val="28"/>
          <w:szCs w:val="28"/>
          <w:lang w:val="ru-RU"/>
        </w:rPr>
        <w:t xml:space="preserve">Прямое сопоставление с использованием BRIEF, не зависит от вращения или масштаба изображений и ограничивает систему траекториями в плоскости и обнаружением петель с аналогичных точек зрения. Хотя система продемонстрировала свою очень эффективную и надежную работу, для лучшего распознавания характерных точек следует использовать дескрипторы инвариантные к вращению и масштабированию. </w:t>
      </w:r>
    </w:p>
    <w:p w14:paraId="29E97E3B" w14:textId="618846C4" w:rsidR="00B6230D" w:rsidRDefault="00B6230D" w:rsidP="00B6230D">
      <w:pPr>
        <w:spacing w:line="360" w:lineRule="auto"/>
        <w:ind w:firstLine="708"/>
        <w:rPr>
          <w:sz w:val="28"/>
          <w:szCs w:val="28"/>
          <w:lang w:val="ru-RU"/>
        </w:rPr>
      </w:pPr>
      <w:r>
        <w:rPr>
          <w:sz w:val="28"/>
          <w:szCs w:val="28"/>
          <w:lang w:val="ru-RU"/>
        </w:rPr>
        <w:t xml:space="preserve">В работе </w:t>
      </w:r>
      <w:r>
        <w:rPr>
          <w:sz w:val="28"/>
          <w:szCs w:val="28"/>
          <w:lang w:val="ru-RU"/>
        </w:rPr>
        <w:fldChar w:fldCharType="begin"/>
      </w:r>
      <w:r w:rsidR="003409A9">
        <w:rPr>
          <w:sz w:val="28"/>
          <w:szCs w:val="28"/>
          <w:lang w:val="ru-RU"/>
        </w:rPr>
        <w:instrText xml:space="preserve"> ADDIN ZOTERO_ITEM CSL_CITATION {"citationID":"U1FT5Im7","properties":{"formattedCitation":"[17]","plainCitation":"[17]","noteIndex":0},"citationItems":[{"id":"FPFDlk0b/wPf7QEdQ","uris":["http://zotero.org/users/local/TinZTSqN/items/56ZYCWGI"],"uri":["http://zotero.org/users/local/TinZTSqN/items/56ZYCWGI"],"itemData":{"id":59,"type":"paper-conference","container-title":"2014 IEEE International Conference on Robotics and Automation (ICRA)","DOI":"10.1109/ICRA.2014.6906953","event":"2014 IEEE International Conference on Robotics and Automation (ICRA)","event-place":"Hong Kong, China","ISBN":"978-1-4799-3685-4","page":"846-853","publisher":"IEEE","publisher-place":"Hong Kong, China","source":"DOI.org (Crossref)","title":"Fast relocalisation and loop closing in keyframe-based SLAM","URL":"http://ieeexplore.ieee.org/document/6906953/","author":[{"family":"Mur-Artal","given":"Raul"},{"family":"Tardos","given":"Juan D."}],"accessed":{"date-parts":[["2021",12,26]]},"issued":{"date-parts":[["2014",5]]}}}],"schema":"https://github.com/citation-style-language/schema/raw/master/csl-citation.json"} </w:instrText>
      </w:r>
      <w:r>
        <w:rPr>
          <w:sz w:val="28"/>
          <w:szCs w:val="28"/>
          <w:lang w:val="ru-RU"/>
        </w:rPr>
        <w:fldChar w:fldCharType="separate"/>
      </w:r>
      <w:r w:rsidR="003409A9" w:rsidRPr="003409A9">
        <w:rPr>
          <w:sz w:val="28"/>
          <w:lang w:val="ru-RU"/>
        </w:rPr>
        <w:t>[17]</w:t>
      </w:r>
      <w:r>
        <w:rPr>
          <w:sz w:val="28"/>
          <w:szCs w:val="28"/>
          <w:lang w:val="ru-RU"/>
        </w:rPr>
        <w:fldChar w:fldCharType="end"/>
      </w:r>
      <w:r>
        <w:rPr>
          <w:sz w:val="28"/>
          <w:szCs w:val="28"/>
          <w:lang w:val="ru-RU"/>
        </w:rPr>
        <w:t xml:space="preserve"> представлен метод распознавания места, построенный на DBoW2 с ORB</w:t>
      </w:r>
      <w:r>
        <w:rPr>
          <w:sz w:val="28"/>
          <w:szCs w:val="28"/>
          <w:lang w:val="ru-RU"/>
        </w:rPr>
        <w:fldChar w:fldCharType="begin"/>
      </w:r>
      <w:r w:rsidR="003409A9">
        <w:rPr>
          <w:sz w:val="28"/>
          <w:szCs w:val="28"/>
          <w:lang w:val="ru-RU"/>
        </w:rPr>
        <w:instrText xml:space="preserve"> ADDIN ZOTERO_ITEM CSL_CITATION {"citationID":"1FiWtN7W","properties":{"formattedCitation":"[16]","plainCitation":"[16]","noteIndex":0},"citationItems":[{"id":"FPFDlk0b/WduA4yyX","uris":["http://zotero.org/users/local/TinZTSqN/items/BRPSV85R"],"uri":["http://zotero.org/users/local/TinZTSqN/items/BRPSV85R"],"itemData":{"id":58,"type":"paper-conference","container-title":"2011 International Conference on Computer Vision","DOI":"10.1109/ICCV.2011.6126544","event":"2011 IEEE International Conference on Computer Vision (ICCV)","event-place":"Barcelona, Spain","ISBN":"978-1-4577-1102-2","page":"2564-2571","publisher":"IEEE","publisher-place":"Barcelona, Spain","source":"DOI.org (Crossref)","title":"ORB: An efficient alternative to SIFT or SURF","title-short":"ORB","URL":"http://ieeexplore.ieee.org/document/6126544/","author":[{"family":"Rublee","given":"Ethan"},{"family":"Rabaud","given":"Vincent"},{"family":"Konolige","given":"Kurt"},{"family":"Bradski","given":"Gary"}],"accessed":{"date-parts":[["2021",12,26]]},"issued":{"date-parts":[["2011",11]]}}}],"schema":"https://github.com/citation-style-language/schema/raw/master/csl-citation.json"} </w:instrText>
      </w:r>
      <w:r>
        <w:rPr>
          <w:sz w:val="28"/>
          <w:szCs w:val="28"/>
          <w:lang w:val="ru-RU"/>
        </w:rPr>
        <w:fldChar w:fldCharType="separate"/>
      </w:r>
      <w:r w:rsidR="003409A9" w:rsidRPr="003409A9">
        <w:rPr>
          <w:sz w:val="28"/>
          <w:lang w:val="ru-RU"/>
        </w:rPr>
        <w:t>[16]</w:t>
      </w:r>
      <w:r>
        <w:rPr>
          <w:sz w:val="28"/>
          <w:szCs w:val="28"/>
          <w:lang w:val="ru-RU"/>
        </w:rPr>
        <w:fldChar w:fldCharType="end"/>
      </w:r>
      <w:r>
        <w:rPr>
          <w:sz w:val="28"/>
          <w:szCs w:val="28"/>
          <w:lang w:val="ru-RU"/>
        </w:rPr>
        <w:t xml:space="preserve">. </w:t>
      </w:r>
    </w:p>
    <w:p w14:paraId="7D9C6117" w14:textId="77777777" w:rsidR="00B6230D" w:rsidRDefault="00B6230D" w:rsidP="00B6230D">
      <w:pPr>
        <w:spacing w:line="360" w:lineRule="auto"/>
        <w:ind w:firstLine="708"/>
        <w:rPr>
          <w:sz w:val="28"/>
          <w:szCs w:val="28"/>
          <w:lang w:val="ru-RU"/>
        </w:rPr>
      </w:pPr>
      <w:r>
        <w:rPr>
          <w:sz w:val="28"/>
          <w:szCs w:val="28"/>
          <w:lang w:val="ru-RU" w:eastAsia="ja-JP"/>
        </w:rPr>
        <w:t>ORB</w:t>
      </w:r>
      <w:r>
        <w:rPr>
          <w:sz w:val="28"/>
          <w:szCs w:val="28"/>
          <w:lang w:val="ru-RU"/>
        </w:rPr>
        <w:t xml:space="preserve"> — это двоичные функции, инвариантные к вращению и масштабированию (в определенном диапазоне), что приводит к очень быстрому распознаванию с хорошей инвариантностью к точке обзора. </w:t>
      </w:r>
      <w:r>
        <w:rPr>
          <w:sz w:val="28"/>
          <w:szCs w:val="28"/>
        </w:rPr>
        <w:t>ORB</w:t>
      </w:r>
      <w:r>
        <w:rPr>
          <w:sz w:val="28"/>
          <w:szCs w:val="28"/>
          <w:lang w:val="ru-RU"/>
        </w:rPr>
        <w:t xml:space="preserve"> дескрипторы дают очень быстрое распознавание характерных точек по изображениям независимо от точки обзора для каждого места. Использование дескрипторов </w:t>
      </w:r>
      <w:r>
        <w:rPr>
          <w:sz w:val="28"/>
          <w:szCs w:val="28"/>
        </w:rPr>
        <w:t>ORB</w:t>
      </w:r>
      <w:r>
        <w:rPr>
          <w:sz w:val="28"/>
          <w:szCs w:val="28"/>
          <w:lang w:val="ru-RU"/>
        </w:rPr>
        <w:t xml:space="preserve"> показывает высокую отзывчивость системы и точное распознавание по карте на различных наборах данных.</w:t>
      </w:r>
      <w:r>
        <w:rPr>
          <w:sz w:val="28"/>
          <w:szCs w:val="28"/>
        </w:rPr>
        <w:t> </w:t>
      </w:r>
      <w:r>
        <w:rPr>
          <w:sz w:val="28"/>
          <w:szCs w:val="28"/>
          <w:lang w:val="ru-RU"/>
        </w:rPr>
        <w:t xml:space="preserve">Использование дескрипторов </w:t>
      </w:r>
      <w:r>
        <w:rPr>
          <w:sz w:val="28"/>
          <w:szCs w:val="28"/>
        </w:rPr>
        <w:t>ORB</w:t>
      </w:r>
      <w:r>
        <w:rPr>
          <w:sz w:val="28"/>
          <w:szCs w:val="28"/>
          <w:lang w:val="ru-RU"/>
        </w:rPr>
        <w:t xml:space="preserve"> в работе </w:t>
      </w:r>
      <w:r>
        <w:rPr>
          <w:sz w:val="28"/>
          <w:szCs w:val="28"/>
        </w:rPr>
        <w:t>ORB</w:t>
      </w:r>
      <w:r>
        <w:rPr>
          <w:sz w:val="28"/>
          <w:szCs w:val="28"/>
          <w:lang w:val="ru-RU"/>
        </w:rPr>
        <w:t>-</w:t>
      </w:r>
      <w:r>
        <w:rPr>
          <w:sz w:val="28"/>
          <w:szCs w:val="28"/>
        </w:rPr>
        <w:t>SLAM</w:t>
      </w:r>
      <w:r>
        <w:rPr>
          <w:sz w:val="28"/>
          <w:szCs w:val="28"/>
          <w:lang w:val="ru-RU"/>
        </w:rPr>
        <w:t xml:space="preserve"> дает стабильный контроль над учетом динамики движения в разных плоскостях, инвариантности дескриптора к сложным перемещениям. </w:t>
      </w:r>
    </w:p>
    <w:p w14:paraId="7345B061" w14:textId="77777777" w:rsidR="00B6230D" w:rsidRDefault="00B6230D" w:rsidP="00B6230D">
      <w:pPr>
        <w:spacing w:line="360" w:lineRule="auto"/>
        <w:ind w:firstLine="708"/>
        <w:rPr>
          <w:sz w:val="28"/>
          <w:szCs w:val="28"/>
          <w:lang w:val="ru-RU"/>
        </w:rPr>
      </w:pPr>
      <w:r>
        <w:rPr>
          <w:sz w:val="28"/>
          <w:szCs w:val="28"/>
          <w:lang w:val="ru-RU"/>
        </w:rPr>
        <w:t xml:space="preserve">Цикл алгоритм </w:t>
      </w:r>
      <w:r>
        <w:rPr>
          <w:sz w:val="28"/>
          <w:szCs w:val="28"/>
        </w:rPr>
        <w:t>ORB</w:t>
      </w:r>
      <w:r>
        <w:rPr>
          <w:sz w:val="28"/>
          <w:szCs w:val="28"/>
          <w:lang w:val="ru-RU"/>
        </w:rPr>
        <w:t>-</w:t>
      </w:r>
      <w:r>
        <w:rPr>
          <w:sz w:val="28"/>
          <w:szCs w:val="28"/>
        </w:rPr>
        <w:t>SLAM</w:t>
      </w:r>
      <w:r>
        <w:rPr>
          <w:sz w:val="28"/>
          <w:szCs w:val="28"/>
          <w:lang w:val="ru-RU"/>
        </w:rPr>
        <w:t xml:space="preserve"> занимает менее 39 мс включая извлечение признаков, для определения кандидата места из базы данных размером в 10000 изображений. Улучшенная версия распознавателя места, использует когерентную информацию между изображениями и возвращает несколько гипотез при запросе базы данных вместо лучшего соответствия.</w:t>
      </w:r>
    </w:p>
    <w:p w14:paraId="538C7159" w14:textId="63F5B032" w:rsidR="00B6230D" w:rsidRDefault="00B6230D" w:rsidP="00B6230D">
      <w:pPr>
        <w:spacing w:line="360" w:lineRule="auto"/>
        <w:ind w:firstLine="708"/>
        <w:rPr>
          <w:sz w:val="28"/>
          <w:szCs w:val="28"/>
          <w:lang w:val="ru-RU"/>
        </w:rPr>
      </w:pPr>
      <w:r>
        <w:rPr>
          <w:sz w:val="28"/>
          <w:szCs w:val="28"/>
          <w:lang w:val="ru-RU"/>
        </w:rPr>
        <w:t xml:space="preserve">В работе </w:t>
      </w:r>
      <w:r>
        <w:rPr>
          <w:sz w:val="28"/>
          <w:szCs w:val="28"/>
        </w:rPr>
        <w:t>ORB</w:t>
      </w:r>
      <w:r>
        <w:rPr>
          <w:sz w:val="28"/>
          <w:szCs w:val="28"/>
          <w:lang w:val="ru-RU"/>
        </w:rPr>
        <w:t>-</w:t>
      </w:r>
      <w:r>
        <w:rPr>
          <w:sz w:val="28"/>
          <w:szCs w:val="28"/>
        </w:rPr>
        <w:t>SLAM</w:t>
      </w:r>
      <w:r>
        <w:rPr>
          <w:sz w:val="28"/>
          <w:szCs w:val="28"/>
        </w:rPr>
        <w:fldChar w:fldCharType="begin"/>
      </w:r>
      <w:r w:rsidR="003409A9">
        <w:rPr>
          <w:sz w:val="28"/>
          <w:szCs w:val="28"/>
          <w:lang w:val="ru-RU"/>
        </w:rPr>
        <w:instrText xml:space="preserve"> ADDIN ZOTERO_ITEM CSL_CITATION {"citationID":"182lPGa3","properties":{"formattedCitation":"[8]","plainCitation":"[8]","noteIndex":0},"citationItems":[{"id":"FPFDlk0b/s3Ueezl5","uris":["http://zotero.org/users/local/Ig164cfF/items/L9D2DX9J"],"uri":["http://zotero.org/users/local/Ig164cfF/items/L9D2DX9J"],"itemData":{"id":"4LVlnkH8/ILyzEo7Y","type":"paper-conference","abstract":"IEEE Transactions on Robotics;2015;31;5;10.1109/TRO.2015.2463671","publisher":"IEEE","title":"ORB-SLAM: A Versatile and Accurate Monocular SLAM System","author":[{"family":"Mur-Artal","given":"Raul"},{"family":"Montiel","given":"J. M. M."},{"family":"Tardos","given":"Juan D."}],"issued":{"date-parts":[["2021"]]}}}],"schema":"https://github.com/citation-style-language/schema/raw/master/csl-citation.json"} </w:instrText>
      </w:r>
      <w:r>
        <w:rPr>
          <w:sz w:val="28"/>
          <w:szCs w:val="28"/>
        </w:rPr>
        <w:fldChar w:fldCharType="separate"/>
      </w:r>
      <w:r w:rsidR="003409A9" w:rsidRPr="003409A9">
        <w:rPr>
          <w:sz w:val="28"/>
          <w:lang w:val="ru-RU"/>
        </w:rPr>
        <w:t>[8]</w:t>
      </w:r>
      <w:r>
        <w:rPr>
          <w:sz w:val="28"/>
          <w:szCs w:val="28"/>
        </w:rPr>
        <w:fldChar w:fldCharType="end"/>
      </w:r>
      <w:r>
        <w:rPr>
          <w:sz w:val="28"/>
          <w:szCs w:val="28"/>
          <w:lang w:val="ru-RU"/>
        </w:rPr>
        <w:t xml:space="preserve"> используется улучшенная версия распознавателя мест, использующая информацию о взаимной видимости характерных точек из положения камеры и возвращающую несколько гипотез при запросе к базе данных, а не только наилучшее совпадение.</w:t>
      </w:r>
    </w:p>
    <w:p w14:paraId="4DE543C4" w14:textId="77777777" w:rsidR="00B6230D" w:rsidRDefault="00B6230D" w:rsidP="00B6230D">
      <w:pPr>
        <w:spacing w:line="360" w:lineRule="auto"/>
        <w:ind w:firstLine="708"/>
        <w:rPr>
          <w:sz w:val="28"/>
          <w:szCs w:val="28"/>
          <w:lang w:val="ru-RU"/>
        </w:rPr>
      </w:pPr>
      <w:r>
        <w:rPr>
          <w:sz w:val="28"/>
          <w:szCs w:val="28"/>
        </w:rPr>
        <w:lastRenderedPageBreak/>
        <w:t>ORB</w:t>
      </w:r>
      <w:r>
        <w:rPr>
          <w:sz w:val="28"/>
          <w:szCs w:val="28"/>
          <w:lang w:val="ru-RU"/>
        </w:rPr>
        <w:t>-</w:t>
      </w:r>
      <w:r>
        <w:rPr>
          <w:sz w:val="28"/>
          <w:szCs w:val="28"/>
        </w:rPr>
        <w:t>SLAM</w:t>
      </w:r>
      <w:r>
        <w:rPr>
          <w:sz w:val="28"/>
          <w:szCs w:val="28"/>
          <w:lang w:val="ru-RU"/>
        </w:rPr>
        <w:t xml:space="preserve"> реализует работу с пакетом слов для распознавания места будучи построены на </w:t>
      </w:r>
      <w:r>
        <w:rPr>
          <w:sz w:val="28"/>
          <w:szCs w:val="28"/>
        </w:rPr>
        <w:t>DBoW</w:t>
      </w:r>
      <w:r>
        <w:rPr>
          <w:sz w:val="28"/>
          <w:szCs w:val="28"/>
          <w:lang w:val="ru-RU"/>
        </w:rPr>
        <w:t xml:space="preserve">2 с </w:t>
      </w:r>
      <w:r>
        <w:rPr>
          <w:sz w:val="28"/>
          <w:szCs w:val="28"/>
        </w:rPr>
        <w:t>ORB</w:t>
      </w:r>
      <w:r>
        <w:rPr>
          <w:sz w:val="28"/>
          <w:szCs w:val="28"/>
          <w:lang w:val="ru-RU"/>
        </w:rPr>
        <w:t xml:space="preserve"> [9].</w:t>
      </w:r>
      <w:r>
        <w:rPr>
          <w:sz w:val="28"/>
          <w:szCs w:val="28"/>
        </w:rPr>
        <w:t> </w:t>
      </w:r>
    </w:p>
    <w:p w14:paraId="6F658746" w14:textId="77777777" w:rsidR="00B6230D" w:rsidRDefault="00B6230D" w:rsidP="00B6230D">
      <w:pPr>
        <w:spacing w:line="360" w:lineRule="auto"/>
        <w:ind w:firstLine="708"/>
        <w:rPr>
          <w:sz w:val="28"/>
          <w:szCs w:val="28"/>
          <w:lang w:val="ru-RU"/>
        </w:rPr>
      </w:pPr>
      <w:r>
        <w:rPr>
          <w:sz w:val="28"/>
          <w:szCs w:val="28"/>
          <w:lang w:val="ru-RU"/>
        </w:rPr>
        <w:t xml:space="preserve">Подробнее о работе метода </w:t>
      </w:r>
      <w:r>
        <w:rPr>
          <w:sz w:val="28"/>
          <w:szCs w:val="28"/>
        </w:rPr>
        <w:t>DBoW</w:t>
      </w:r>
      <w:r>
        <w:rPr>
          <w:sz w:val="28"/>
          <w:szCs w:val="28"/>
          <w:lang w:val="ru-RU"/>
        </w:rPr>
        <w:t>:</w:t>
      </w:r>
    </w:p>
    <w:p w14:paraId="250376CD" w14:textId="77777777" w:rsidR="00B6230D" w:rsidRDefault="00B6230D" w:rsidP="00B6230D">
      <w:pPr>
        <w:spacing w:line="360" w:lineRule="auto"/>
        <w:rPr>
          <w:sz w:val="28"/>
          <w:szCs w:val="28"/>
          <w:lang w:val="ru-RU"/>
        </w:rPr>
      </w:pPr>
      <w:r>
        <w:rPr>
          <w:sz w:val="28"/>
          <w:szCs w:val="28"/>
        </w:rPr>
        <w:t>DBoW</w:t>
      </w:r>
      <w:r>
        <w:rPr>
          <w:sz w:val="28"/>
          <w:szCs w:val="28"/>
          <w:lang w:val="ru-RU"/>
        </w:rPr>
        <w:t xml:space="preserve">2 - это улучшенная версия библиотеки </w:t>
      </w:r>
      <w:r>
        <w:rPr>
          <w:sz w:val="28"/>
          <w:szCs w:val="28"/>
        </w:rPr>
        <w:t>DBow</w:t>
      </w:r>
      <w:r>
        <w:rPr>
          <w:sz w:val="28"/>
          <w:szCs w:val="28"/>
          <w:lang w:val="ru-RU"/>
        </w:rPr>
        <w:t xml:space="preserve"> для индексации и преобразования изображений в краткое представление. Он реализует иерархическое дерево для аппроксимации ближайших соседей в пространстве признаков изображения и создания визуального словаря. </w:t>
      </w:r>
      <w:r>
        <w:rPr>
          <w:sz w:val="28"/>
          <w:szCs w:val="28"/>
        </w:rPr>
        <w:t>DBoW</w:t>
      </w:r>
      <w:r>
        <w:rPr>
          <w:sz w:val="28"/>
          <w:szCs w:val="28"/>
          <w:lang w:val="ru-RU"/>
        </w:rPr>
        <w:t>2 также реализует базу данных изображений с инвертированными и прямыми файлами для хеширования и индексации изображений и обеспечения быстрых запросов в базу данных карты и сравнения функций дескрипторов.</w:t>
      </w:r>
      <w:r>
        <w:rPr>
          <w:sz w:val="28"/>
          <w:szCs w:val="28"/>
        </w:rPr>
        <w:t> </w:t>
      </w:r>
    </w:p>
    <w:p w14:paraId="10F15F62" w14:textId="77777777" w:rsidR="00B6230D" w:rsidRDefault="00B6230D" w:rsidP="00B6230D">
      <w:pPr>
        <w:spacing w:line="360" w:lineRule="auto"/>
        <w:rPr>
          <w:sz w:val="28"/>
          <w:szCs w:val="28"/>
          <w:lang w:val="ru-RU"/>
        </w:rPr>
      </w:pPr>
      <w:r>
        <w:rPr>
          <w:sz w:val="28"/>
          <w:szCs w:val="28"/>
          <w:lang w:val="ru-RU"/>
        </w:rPr>
        <w:t xml:space="preserve">Основные отличия </w:t>
      </w:r>
      <w:r>
        <w:rPr>
          <w:sz w:val="28"/>
          <w:szCs w:val="28"/>
        </w:rPr>
        <w:t>DBoW</w:t>
      </w:r>
      <w:r>
        <w:rPr>
          <w:sz w:val="28"/>
          <w:szCs w:val="28"/>
          <w:lang w:val="ru-RU"/>
        </w:rPr>
        <w:t xml:space="preserve">2 от предыдущей библиотеки </w:t>
      </w:r>
      <w:r>
        <w:rPr>
          <w:sz w:val="28"/>
          <w:szCs w:val="28"/>
        </w:rPr>
        <w:t>DBow</w:t>
      </w:r>
      <w:r>
        <w:rPr>
          <w:sz w:val="28"/>
          <w:szCs w:val="28"/>
          <w:lang w:val="ru-RU"/>
        </w:rPr>
        <w:t>:</w:t>
      </w:r>
    </w:p>
    <w:p w14:paraId="16E4DBF7" w14:textId="77777777" w:rsidR="00B6230D" w:rsidRDefault="00B6230D" w:rsidP="00433E78">
      <w:pPr>
        <w:pStyle w:val="aa"/>
        <w:numPr>
          <w:ilvl w:val="0"/>
          <w:numId w:val="25"/>
        </w:numPr>
        <w:spacing w:line="360" w:lineRule="auto"/>
        <w:rPr>
          <w:rFonts w:ascii="Times New Roman" w:hAnsi="Times New Roman" w:cs="Times New Roman"/>
          <w:color w:val="auto"/>
          <w:sz w:val="28"/>
          <w:szCs w:val="28"/>
        </w:rPr>
      </w:pPr>
      <w:r>
        <w:rPr>
          <w:rFonts w:ascii="Times New Roman" w:hAnsi="Times New Roman" w:cs="Times New Roman"/>
          <w:color w:val="auto"/>
          <w:sz w:val="28"/>
          <w:szCs w:val="28"/>
        </w:rPr>
        <w:t>Возможность работать с любым типом дескриптора.</w:t>
      </w:r>
    </w:p>
    <w:p w14:paraId="64D75065" w14:textId="77777777" w:rsidR="00B6230D" w:rsidRDefault="00B6230D" w:rsidP="00433E78">
      <w:pPr>
        <w:pStyle w:val="aa"/>
        <w:numPr>
          <w:ilvl w:val="0"/>
          <w:numId w:val="25"/>
        </w:numPr>
        <w:spacing w:line="360" w:lineRule="auto"/>
        <w:rPr>
          <w:rFonts w:ascii="Times New Roman" w:hAnsi="Times New Roman" w:cs="Times New Roman"/>
          <w:color w:val="auto"/>
          <w:sz w:val="28"/>
          <w:szCs w:val="28"/>
        </w:rPr>
      </w:pPr>
      <w:r>
        <w:rPr>
          <w:rFonts w:ascii="Times New Roman" w:hAnsi="Times New Roman" w:cs="Times New Roman"/>
          <w:color w:val="auto"/>
          <w:sz w:val="28"/>
          <w:szCs w:val="28"/>
        </w:rPr>
        <w:t>Наличие готового решения для непосредственной работы с дескрипторами ORB или BRIEF.</w:t>
      </w:r>
    </w:p>
    <w:p w14:paraId="33341F57" w14:textId="77777777" w:rsidR="00B6230D" w:rsidRDefault="00B6230D" w:rsidP="00433E78">
      <w:pPr>
        <w:pStyle w:val="aa"/>
        <w:numPr>
          <w:ilvl w:val="0"/>
          <w:numId w:val="25"/>
        </w:numPr>
        <w:spacing w:line="360" w:lineRule="auto"/>
        <w:rPr>
          <w:rFonts w:ascii="Times New Roman" w:hAnsi="Times New Roman" w:cs="Times New Roman"/>
          <w:color w:val="auto"/>
          <w:sz w:val="28"/>
          <w:szCs w:val="28"/>
        </w:rPr>
      </w:pPr>
      <w:r>
        <w:rPr>
          <w:rFonts w:ascii="Times New Roman" w:hAnsi="Times New Roman" w:cs="Times New Roman"/>
          <w:color w:val="auto"/>
          <w:sz w:val="28"/>
          <w:szCs w:val="28"/>
        </w:rPr>
        <w:t>DBoW2 добавляет файл изображения напрямую в базу данных изображений для быстрого определения и сопоставления функций дескрипторов. Это используется для определения циклов в карте и дополнения графа методами SLAM.</w:t>
      </w:r>
    </w:p>
    <w:p w14:paraId="71A30E9D" w14:textId="77777777" w:rsidR="00B6230D" w:rsidRDefault="00B6230D" w:rsidP="00433E78">
      <w:pPr>
        <w:pStyle w:val="aa"/>
        <w:numPr>
          <w:ilvl w:val="0"/>
          <w:numId w:val="25"/>
        </w:numPr>
        <w:spacing w:line="360" w:lineRule="auto"/>
        <w:rPr>
          <w:rFonts w:ascii="Times New Roman" w:hAnsi="Times New Roman" w:cs="Times New Roman"/>
          <w:color w:val="auto"/>
          <w:sz w:val="28"/>
          <w:szCs w:val="28"/>
        </w:rPr>
      </w:pPr>
      <w:r>
        <w:rPr>
          <w:rFonts w:ascii="Times New Roman" w:hAnsi="Times New Roman" w:cs="Times New Roman"/>
          <w:color w:val="auto"/>
          <w:sz w:val="28"/>
          <w:szCs w:val="28"/>
        </w:rPr>
        <w:t>DBoW2 не использует двоичный формат и совместим с системой хранения OpenCV для сохранения словарей и баз данных. Это означает, что эти файлы могут быть сохранены в виде обычного текста в формате YAML, что упрощает совместимость с внешними системами и решениями</w:t>
      </w:r>
    </w:p>
    <w:p w14:paraId="17749E37" w14:textId="77777777" w:rsidR="00B6230D" w:rsidRDefault="00B6230D" w:rsidP="00433E78">
      <w:pPr>
        <w:pStyle w:val="aa"/>
        <w:numPr>
          <w:ilvl w:val="0"/>
          <w:numId w:val="25"/>
        </w:numPr>
        <w:spacing w:line="360" w:lineRule="auto"/>
        <w:rPr>
          <w:rFonts w:ascii="Times New Roman" w:hAnsi="Times New Roman" w:cs="Times New Roman"/>
          <w:color w:val="auto"/>
          <w:sz w:val="28"/>
          <w:szCs w:val="28"/>
        </w:rPr>
      </w:pPr>
      <w:r>
        <w:rPr>
          <w:rFonts w:ascii="Times New Roman" w:hAnsi="Times New Roman" w:cs="Times New Roman"/>
          <w:color w:val="auto"/>
          <w:sz w:val="28"/>
          <w:szCs w:val="28"/>
        </w:rPr>
        <w:t>DBoW2 база данных может быть сжата в формате gunzip (.gz) для уменьшения использования диска.</w:t>
      </w:r>
    </w:p>
    <w:p w14:paraId="6FE65D26" w14:textId="77777777" w:rsidR="00B6230D" w:rsidRDefault="00B6230D" w:rsidP="00433E78">
      <w:pPr>
        <w:pStyle w:val="aa"/>
        <w:numPr>
          <w:ilvl w:val="0"/>
          <w:numId w:val="25"/>
        </w:numPr>
        <w:spacing w:line="360" w:lineRule="auto"/>
        <w:rPr>
          <w:rFonts w:ascii="Times New Roman" w:hAnsi="Times New Roman" w:cs="Times New Roman"/>
          <w:color w:val="auto"/>
          <w:sz w:val="28"/>
          <w:szCs w:val="28"/>
        </w:rPr>
      </w:pPr>
      <w:r>
        <w:rPr>
          <w:rFonts w:ascii="Times New Roman" w:hAnsi="Times New Roman" w:cs="Times New Roman"/>
          <w:color w:val="auto"/>
          <w:sz w:val="28"/>
          <w:szCs w:val="28"/>
        </w:rPr>
        <w:t xml:space="preserve">DBoW2 обладает улучшенным интерфейсом и скоростью работы. </w:t>
      </w:r>
    </w:p>
    <w:p w14:paraId="73906B58" w14:textId="77777777" w:rsidR="00B6230D" w:rsidRDefault="00B6230D" w:rsidP="00433E78">
      <w:pPr>
        <w:pStyle w:val="aa"/>
        <w:numPr>
          <w:ilvl w:val="0"/>
          <w:numId w:val="25"/>
        </w:numPr>
        <w:spacing w:line="360" w:lineRule="auto"/>
        <w:rPr>
          <w:rFonts w:ascii="Times New Roman" w:hAnsi="Times New Roman" w:cs="Times New Roman"/>
          <w:color w:val="auto"/>
          <w:sz w:val="28"/>
          <w:szCs w:val="28"/>
        </w:rPr>
      </w:pPr>
      <w:r>
        <w:rPr>
          <w:rFonts w:ascii="Times New Roman" w:hAnsi="Times New Roman" w:cs="Times New Roman"/>
          <w:color w:val="auto"/>
          <w:sz w:val="28"/>
          <w:szCs w:val="28"/>
        </w:rPr>
        <w:t>DBoW2 реализован на основе популярных библиотек OpenCV и Boost, что позволяет поддерживать совместимость с большим количеством библиотек.</w:t>
      </w:r>
    </w:p>
    <w:p w14:paraId="06730895" w14:textId="77777777" w:rsidR="00B6230D" w:rsidRDefault="00B6230D" w:rsidP="00433E78">
      <w:pPr>
        <w:pStyle w:val="aa"/>
        <w:numPr>
          <w:ilvl w:val="0"/>
          <w:numId w:val="25"/>
        </w:numPr>
        <w:spacing w:line="360" w:lineRule="auto"/>
        <w:rPr>
          <w:rFonts w:ascii="Times New Roman" w:hAnsi="Times New Roman" w:cs="Times New Roman"/>
          <w:color w:val="auto"/>
          <w:sz w:val="28"/>
          <w:szCs w:val="28"/>
        </w:rPr>
      </w:pPr>
      <w:r>
        <w:rPr>
          <w:rFonts w:ascii="Times New Roman" w:hAnsi="Times New Roman" w:cs="Times New Roman"/>
          <w:color w:val="auto"/>
          <w:sz w:val="28"/>
          <w:szCs w:val="28"/>
        </w:rPr>
        <w:lastRenderedPageBreak/>
        <w:t>DBoW2 вместе с соответствующим алгоритмом определения циклов был протестирован на нескольких наборах данных, и требует 3 мс для преобразования BRIEF-функций изображения в вектор пакета слов и 5 мс для поиска совпадений изображений в базе данных с более чем 19000 изображений.</w:t>
      </w:r>
    </w:p>
    <w:p w14:paraId="12481862" w14:textId="77777777" w:rsidR="00E432EB" w:rsidRPr="00DF5866" w:rsidRDefault="00E432EB" w:rsidP="00E432EB">
      <w:pPr>
        <w:pStyle w:val="3"/>
        <w:spacing w:line="360" w:lineRule="auto"/>
        <w:rPr>
          <w:rFonts w:ascii="Times New Roman" w:hAnsi="Times New Roman" w:cs="Times New Roman"/>
          <w:sz w:val="28"/>
          <w:szCs w:val="28"/>
          <w:lang w:val="ru-RU"/>
        </w:rPr>
      </w:pPr>
      <w:bookmarkStart w:id="84" w:name="_Toc91598646"/>
      <w:r w:rsidRPr="00DF5866">
        <w:rPr>
          <w:rFonts w:ascii="Times New Roman" w:hAnsi="Times New Roman" w:cs="Times New Roman"/>
          <w:sz w:val="28"/>
          <w:szCs w:val="28"/>
          <w:lang w:val="ru-RU"/>
        </w:rPr>
        <w:t>Инициализация карты</w:t>
      </w:r>
      <w:bookmarkEnd w:id="82"/>
      <w:bookmarkEnd w:id="84"/>
    </w:p>
    <w:p w14:paraId="72DC280A" w14:textId="77777777" w:rsidR="00E432EB" w:rsidRPr="00E432EB" w:rsidRDefault="00E432EB" w:rsidP="00E432EB">
      <w:pPr>
        <w:spacing w:line="360" w:lineRule="auto"/>
        <w:ind w:firstLine="708"/>
        <w:rPr>
          <w:sz w:val="28"/>
          <w:szCs w:val="28"/>
          <w:lang w:val="ru-RU"/>
        </w:rPr>
      </w:pPr>
      <w:r w:rsidRPr="00E432EB">
        <w:rPr>
          <w:sz w:val="28"/>
          <w:szCs w:val="28"/>
          <w:lang w:val="ru-RU"/>
        </w:rPr>
        <w:t>Для монокулярного SLAM чтобы определить положение характерных точек на карте в трехмерном пространстве требуется восстановить глубину на изображении. Существует три известных метода для восстановления глубины в изображении: использование специальной камеры с RGBD сенсором которая напрямую выдает данные глубины в изображении, реконструкция трехмерной сцены по двум жестко связанным камерам (работа в режиме стереосъемки), реконструкция глубины точек по серии кадров с разных направлений.</w:t>
      </w:r>
    </w:p>
    <w:p w14:paraId="02F8E991" w14:textId="77777777" w:rsidR="00E432EB" w:rsidRPr="00E432EB" w:rsidRDefault="00E432EB" w:rsidP="00E432EB">
      <w:pPr>
        <w:spacing w:line="360" w:lineRule="auto"/>
        <w:ind w:firstLine="708"/>
        <w:rPr>
          <w:sz w:val="28"/>
          <w:szCs w:val="28"/>
          <w:lang w:val="ru-RU"/>
        </w:rPr>
      </w:pPr>
      <w:r w:rsidRPr="00E432EB">
        <w:rPr>
          <w:sz w:val="28"/>
          <w:szCs w:val="28"/>
          <w:lang w:val="ru-RU"/>
        </w:rPr>
        <w:t xml:space="preserve">Таким образом монокулярный SLAM требует особой процедуры для создания начальной карты, потому что глубина не может быть восстановлена ​​из одного изображения. </w:t>
      </w:r>
    </w:p>
    <w:p w14:paraId="222522BD" w14:textId="77777777" w:rsidR="00E432EB" w:rsidRPr="00E432EB" w:rsidRDefault="00E432EB" w:rsidP="00E432EB">
      <w:pPr>
        <w:spacing w:line="360" w:lineRule="auto"/>
        <w:ind w:firstLine="708"/>
        <w:rPr>
          <w:sz w:val="28"/>
          <w:szCs w:val="28"/>
          <w:lang w:val="ru-RU"/>
        </w:rPr>
      </w:pPr>
      <w:r w:rsidRPr="00E432EB">
        <w:rPr>
          <w:sz w:val="28"/>
          <w:szCs w:val="28"/>
          <w:lang w:val="ru-RU"/>
        </w:rPr>
        <w:t>При разборе методов SLAM необходимо в первую очередь рассматривать монокулярный SLAM.</w:t>
      </w:r>
    </w:p>
    <w:p w14:paraId="05B275F2" w14:textId="0EE9798A" w:rsidR="00E432EB" w:rsidRPr="00E432EB" w:rsidRDefault="00E432EB" w:rsidP="00E432EB">
      <w:pPr>
        <w:spacing w:line="360" w:lineRule="auto"/>
        <w:ind w:firstLine="708"/>
        <w:rPr>
          <w:sz w:val="28"/>
          <w:szCs w:val="28"/>
          <w:lang w:val="ru-RU"/>
        </w:rPr>
      </w:pPr>
      <w:r w:rsidRPr="00E432EB">
        <w:rPr>
          <w:sz w:val="28"/>
          <w:szCs w:val="28"/>
          <w:lang w:val="ru-RU"/>
        </w:rPr>
        <w:t xml:space="preserve">Задача монокулярного SLAM изначально была решена с помощью методов фильтрации </w:t>
      </w:r>
      <w:r w:rsidRPr="00E432EB">
        <w:rPr>
          <w:sz w:val="28"/>
          <w:szCs w:val="28"/>
          <w:lang w:val="ru-RU"/>
        </w:rPr>
        <w:fldChar w:fldCharType="begin"/>
      </w:r>
      <w:r w:rsidR="003409A9">
        <w:rPr>
          <w:sz w:val="28"/>
          <w:szCs w:val="28"/>
          <w:lang w:val="ru-RU"/>
        </w:rPr>
        <w:instrText xml:space="preserve"> ADDIN ZOTERO_ITEM CSL_CITATION {"citationID":"yE17c0Hg","properties":{"formattedCitation":"[18]\\uc0\\u8211{}[21]","plainCitation":"[18]–[21]","noteIndex":0},"citationItems":[{"id":"FPFDlk0b/ViXfSpsL","uris":["http://zotero.org/users/local/TinZTSqN/items/IHN8RCEX"],"uri":["http://zotero.org/users/local/TinZTSqN/items/IHN8RCEX"],"itemData":{"id":78,"type":"article-journal","container-title":"IEEE Transactions on Pattern Analysis and Machine Intelligence","DOI":"10.1109/TPAMI.2007.1049","ISSN":"0162-8828, 2160-9292","issue":"6","journalAbbreviation":"IEEE Trans. Pattern Anal. Mach. Intell.","page":"1052-1067","source":"DOI.org (Crossref)","title":"MonoSLAM: Real-Time Single Camera SLAM","title-short":"MonoSLAM","volume":"29","author":[{"family":"Davison","given":"Andrew J."},{"family":"Reid","given":"Ian D."},{"family":"Molton","given":"Nicholas D."},{"family":"Stasse","given":"Olivier"}],"issued":{"date-parts":[["2007",6]]}}},{"id":"FPFDlk0b/nq0LfWzZ","uris":["http://zotero.org/users/local/TinZTSqN/items/ERU7F9HJ"],"uri":["http://zotero.org/users/local/TinZTSqN/items/ERU7F9HJ"],"itemData":{"id":79,"type":"article-journal","container-title":"IEEE Transactions on Robotics","DOI":"10.1109/TRO.2008.2003276","issue":"5","page":"932-945","title":"Inverse Depth Parametrization for Monocular SLAM","volume":"24","author":[{"family":"Civera","given":"Javier"},{"family":"Davison","given":"Andrew J."},{"family":"Montiel","given":"J. M. MartÍnez"}],"issued":{"date-parts":[["2008"]]}}},{"id":"FPFDlk0b/Jl6RFUV3","uris":["http://zotero.org/users/local/TinZTSqN/items/EK8GG5XE"],"uri":["http://zotero.org/users/local/TinZTSqN/items/EK8GG5XE"],"itemData":{"id":87,"type":"paper-conference","container-title":"2006 IEEE Computer Society Conference on Computer Vision and Pattern Recognition (CVPR'06)","DOI":"10.1109/CVPR.2006.263","page":"469-476","title":"Scalable Monocular SLAM","volume":"1","author":[{"family":"Eade","given":"E."},{"family":"Drummond","given":"T."}],"issued":{"date-parts":[["2006"]]}}},{"id":"FPFDlk0b/ummF1bYK","uris":["http://zotero.org/users/local/TinZTSqN/items/2Y9D26JV"],"uri":["http://zotero.org/users/local/TinZTSqN/items/2Y9D26JV"],"itemData":{"id":88,"type":"article-journal","abstract":"While the most accurate solution to off-line structure from motion (SFM) problems is undoubtedly to extract as much correspondence information as possible and perform batch optimisation, sequential methods suitable for live video streams must approximate this to fit within fixed computational bounds. Two quite different approaches to real-time SFM – also called visual SLAM (simultaneous localisation and mapping) – have proven successful, but they sparsify the problem in different ways. Filtering methods marginalise out past poses and summarise the information gained over time with a probability distribution. Keyframe methods retain the optimisation approach of global bundle adjustment, but computationally must select only a small number of past frames to process. In this paper we perform a rigorous analysis of the relative advantages of filtering and sparse bundle adjustment for sequential visual SLAM. In a series of Monte Carlo experiments we investigate the accuracy and cost of visual SLAM. We measure accuracy in terms of entropy reduction as well as root mean square error (RMSE), and analyse the efficiency of bundle adjustment versus filtering using combined cost/accuracy measures. In our analysis, we consider both SLAM using a stereo rig and monocular SLAM as well as various different scenes and motion patterns. For all these scenarios, we conclude that keyframe bundle adjustment outperforms filtering, since it gives the most accuracy per unit of computing time.","container-title":"Image and Vision Computing","DOI":"https://doi.org/10.1016/j.imavis.2012.02.009","ISSN":"0262-8856","issue":"2","page":"65-77","title":"Visual SLAM: Why filter?","volume":"30","author":[{"family":"Strasdat","given":"Hauke"},{"family":"Montiel","given":"J. M. M."},{"family":"Davison","given":"Andrew J."}],"issued":{"date-parts":[["2012"]]}}}],"schema":"https://github.com/citation-style-language/schema/raw/master/csl-citation.json"} </w:instrText>
      </w:r>
      <w:r w:rsidRPr="00E432EB">
        <w:rPr>
          <w:sz w:val="28"/>
          <w:szCs w:val="28"/>
          <w:lang w:val="ru-RU"/>
        </w:rPr>
        <w:fldChar w:fldCharType="separate"/>
      </w:r>
      <w:r w:rsidR="003409A9" w:rsidRPr="003409A9">
        <w:rPr>
          <w:sz w:val="28"/>
          <w:lang w:val="ru-RU"/>
        </w:rPr>
        <w:t>[18]–[21]</w:t>
      </w:r>
      <w:r w:rsidRPr="00E432EB">
        <w:rPr>
          <w:sz w:val="28"/>
          <w:szCs w:val="28"/>
          <w:lang w:val="ru-RU"/>
        </w:rPr>
        <w:fldChar w:fldCharType="end"/>
      </w:r>
      <w:r w:rsidRPr="00E432EB">
        <w:rPr>
          <w:sz w:val="28"/>
          <w:szCs w:val="28"/>
          <w:lang w:val="ru-RU"/>
        </w:rPr>
        <w:t>.</w:t>
      </w:r>
    </w:p>
    <w:p w14:paraId="2A6381C2" w14:textId="77777777" w:rsidR="00E432EB" w:rsidRPr="00E432EB" w:rsidRDefault="00E432EB" w:rsidP="00E432EB">
      <w:pPr>
        <w:spacing w:line="360" w:lineRule="auto"/>
        <w:ind w:firstLine="708"/>
        <w:rPr>
          <w:sz w:val="28"/>
          <w:szCs w:val="28"/>
          <w:lang w:val="ru-RU"/>
        </w:rPr>
      </w:pPr>
      <w:r w:rsidRPr="00E432EB">
        <w:rPr>
          <w:sz w:val="28"/>
          <w:szCs w:val="28"/>
          <w:lang w:val="ru-RU"/>
        </w:rPr>
        <w:t xml:space="preserve">При таком подходе каждый кадр обрабатывается фильтром для совместной оценки местоположения объектов на карте и положения камеры. Он имеет недостатки, заключающиеся в бесполезной трате вычислений при обработке последовательных кадров с небольшим количеством новой информации и накоплении ошибок линеаризации. </w:t>
      </w:r>
    </w:p>
    <w:p w14:paraId="4675B5D6" w14:textId="63D6123B" w:rsidR="00E432EB" w:rsidRPr="00E432EB" w:rsidRDefault="00E432EB" w:rsidP="00E432EB">
      <w:pPr>
        <w:spacing w:line="360" w:lineRule="auto"/>
        <w:ind w:firstLine="708"/>
        <w:rPr>
          <w:sz w:val="28"/>
          <w:szCs w:val="28"/>
          <w:lang w:val="ru-RU"/>
        </w:rPr>
      </w:pPr>
      <w:r w:rsidRPr="00E432EB">
        <w:rPr>
          <w:sz w:val="28"/>
          <w:szCs w:val="28"/>
          <w:lang w:val="ru-RU"/>
        </w:rPr>
        <w:t xml:space="preserve">С другой стороны, подходы на основе ключевых кадров </w:t>
      </w:r>
      <w:r w:rsidRPr="00E432EB">
        <w:rPr>
          <w:sz w:val="28"/>
          <w:szCs w:val="28"/>
          <w:lang w:val="ru-RU"/>
        </w:rPr>
        <w:fldChar w:fldCharType="begin"/>
      </w:r>
      <w:r w:rsidR="003409A9">
        <w:rPr>
          <w:sz w:val="28"/>
          <w:szCs w:val="28"/>
          <w:lang w:val="ru-RU"/>
        </w:rPr>
        <w:instrText xml:space="preserve"> ADDIN ZOTERO_ITEM CSL_CITATION {"citationID":"qZ1sklxu","properties":{"formattedCitation":"[11], [22]","plainCitation":"[11], [22]","noteIndex":0},"citationItems":[{"id":"FPFDlk0b/Bgipgk7D","uris":["http://zotero.org/users/local/TinZTSqN/items/39CYIUL8"],"uri":["http://zotero.org/users/local/TinZTSqN/items/39CYIUL8"],"itemData":{"id":49,"type":"paper-conference","container-title":"2007 6th IEEE and ACM International Symposium on Mixed and Augmented Reality","DOI":"10.1109/ISMAR.2007.4538852","event":"2007 6th IEEE International Symposium on Mixed and Augmented Reality (ISMAR)","event-place":"Nara, Japan","ISBN":"978-1-4244-1749-0","page":"1-10","publisher":"IEEE","publisher-place":"Nara, Japan","source":"DOI.org (Crossref)","title":"Parallel Tracking and Mapping for Small AR Workspaces","URL":"http://ieeexplore.ieee.org/document/4538852/","author":[{"family":"Klein","given":"Georg"},{"family":"Murray","given":"David"}],"accessed":{"date-parts":[["2021",12,26]]},"issued":{"date-parts":[["2007",11]]}}},{"id":"FPFDlk0b/wNJMuenP","uris":["http://zotero.org/users/local/TinZTSqN/items/TP64AF26"],"uri":["http://zotero.org/users/local/TinZTSqN/items/TP64AF26"],"itemData":{"id":47,"type":"paper-conference","container-title":"2006 IEEE Computer Society Conference on Computer Vision and Pattern Recognition (CVPR'06)","DOI":"10.1109/CVPR.2006.236","event":"2006 IEEE Computer Society Conference on Computer Vision and Pattern Recognition (CVPR'06)","event-place":"New York, NY, USA","page":"363-370","publisher":"IEEE","publisher-place":"New York, NY, USA","source":"DOI.org (Crossref)","title":"Real Time Localization and 3D Reconstruction","URL":"http://ieeexplore.ieee.org/document/1640781/","author":[{"family":"Mouragnon","given":"E."},{"family":"Lhuillier","given":"M."},{"family":"Dhome","given":"M."},{"family":"Dekeyser","given":"F."},{"family":"Sayd","given":"P."}],"accessed":{"date-parts":[["2021",12,26]]},"issued":{"date-parts":[["2006"]]}}}],"schema":"https://github.com/citation-style-language/schema/raw/master/csl-citation.json"} </w:instrText>
      </w:r>
      <w:r w:rsidRPr="00E432EB">
        <w:rPr>
          <w:sz w:val="28"/>
          <w:szCs w:val="28"/>
          <w:lang w:val="ru-RU"/>
        </w:rPr>
        <w:fldChar w:fldCharType="separate"/>
      </w:r>
      <w:r w:rsidR="003409A9" w:rsidRPr="003409A9">
        <w:rPr>
          <w:sz w:val="28"/>
          <w:lang w:val="ru-RU"/>
        </w:rPr>
        <w:t>[11], [22]</w:t>
      </w:r>
      <w:r w:rsidRPr="00E432EB">
        <w:rPr>
          <w:sz w:val="28"/>
          <w:szCs w:val="28"/>
          <w:lang w:val="ru-RU"/>
        </w:rPr>
        <w:fldChar w:fldCharType="end"/>
      </w:r>
      <w:r w:rsidRPr="00E432EB">
        <w:rPr>
          <w:sz w:val="28"/>
          <w:szCs w:val="28"/>
          <w:lang w:val="ru-RU"/>
        </w:rPr>
        <w:t xml:space="preserve"> оценивают карту, используя только выбранные кадры (ключевые кадры), что позволяет выполнять более дорогостоящую, но точную оптимизацию настройки пакетов, поскольку отображение не привязано к частоте кадров. </w:t>
      </w:r>
      <w:r w:rsidRPr="00E432EB">
        <w:rPr>
          <w:sz w:val="28"/>
          <w:szCs w:val="28"/>
          <w:lang w:val="ru-RU"/>
        </w:rPr>
        <w:lastRenderedPageBreak/>
        <w:t xml:space="preserve">Strasdat et. al. </w:t>
      </w:r>
      <w:r w:rsidRPr="00E432EB">
        <w:rPr>
          <w:sz w:val="28"/>
          <w:szCs w:val="28"/>
          <w:lang w:val="ru-RU"/>
        </w:rPr>
        <w:fldChar w:fldCharType="begin"/>
      </w:r>
      <w:r w:rsidR="003409A9">
        <w:rPr>
          <w:sz w:val="28"/>
          <w:szCs w:val="28"/>
          <w:lang w:val="ru-RU"/>
        </w:rPr>
        <w:instrText xml:space="preserve"> ADDIN ZOTERO_ITEM CSL_CITATION {"citationID":"0wPSZIAW","properties":{"formattedCitation":"[21]","plainCitation":"[21]","noteIndex":0},"citationItems":[{"id":"FPFDlk0b/ummF1bYK","uris":["http://zotero.org/users/local/TinZTSqN/items/2Y9D26JV"],"uri":["http://zotero.org/users/local/TinZTSqN/items/2Y9D26JV"],"itemData":{"id":88,"type":"article-journal","abstract":"While the most accurate solution to off-line structure from motion (SFM) problems is undoubtedly to extract as much correspondence information as possible and perform batch optimisation, sequential methods suitable for live video streams must approximate this to fit within fixed computational bounds. Two quite different approaches to real-time SFM – also called visual SLAM (simultaneous localisation and mapping) – have proven successful, but they sparsify the problem in different ways. Filtering methods marginalise out past poses and summarise the information gained over time with a probability distribution. Keyframe methods retain the optimisation approach of global bundle adjustment, but computationally must select only a small number of past frames to process. In this paper we perform a rigorous analysis of the relative advantages of filtering and sparse bundle adjustment for sequential visual SLAM. In a series of Monte Carlo experiments we investigate the accuracy and cost of visual SLAM. We measure accuracy in terms of entropy reduction as well as root mean square error (RMSE), and analyse the efficiency of bundle adjustment versus filtering using combined cost/accuracy measures. In our analysis, we consider both SLAM using a stereo rig and monocular SLAM as well as various different scenes and motion patterns. For all these scenarios, we conclude that keyframe bundle adjustment outperforms filtering, since it gives the most accuracy per unit of computing time.","container-title":"Image and Vision Computing","DOI":"https://doi.org/10.1016/j.imavis.2012.02.009","ISSN":"0262-8856","issue":"2","page":"65-77","title":"Visual SLAM: Why filter?","volume":"30","author":[{"family":"Strasdat","given":"Hauke"},{"family":"Montiel","given":"J. M. M."},{"family":"Davison","given":"Andrew J."}],"issued":{"date-parts":[["2012"]]}}}],"schema":"https://github.com/citation-style-language/schema/raw/master/csl-citation.json"} </w:instrText>
      </w:r>
      <w:r w:rsidRPr="00E432EB">
        <w:rPr>
          <w:sz w:val="28"/>
          <w:szCs w:val="28"/>
          <w:lang w:val="ru-RU"/>
        </w:rPr>
        <w:fldChar w:fldCharType="separate"/>
      </w:r>
      <w:r w:rsidR="003409A9" w:rsidRPr="003409A9">
        <w:rPr>
          <w:sz w:val="28"/>
          <w:lang w:val="ru-RU"/>
        </w:rPr>
        <w:t>[21]</w:t>
      </w:r>
      <w:r w:rsidRPr="00E432EB">
        <w:rPr>
          <w:sz w:val="28"/>
          <w:szCs w:val="28"/>
          <w:lang w:val="ru-RU"/>
        </w:rPr>
        <w:fldChar w:fldCharType="end"/>
      </w:r>
      <w:r w:rsidRPr="00E432EB">
        <w:rPr>
          <w:sz w:val="28"/>
          <w:szCs w:val="28"/>
          <w:lang w:val="ru-RU"/>
        </w:rPr>
        <w:t xml:space="preserve"> продемонстрировал, что методы, основанные на ключевых кадрах, более точны, чем фильтрация, при тех же вычислительных затратах.</w:t>
      </w:r>
    </w:p>
    <w:p w14:paraId="2CCD9BB9" w14:textId="09EB2801" w:rsidR="00E432EB" w:rsidRPr="00E432EB" w:rsidRDefault="00E432EB" w:rsidP="00E432EB">
      <w:pPr>
        <w:spacing w:line="360" w:lineRule="auto"/>
        <w:rPr>
          <w:sz w:val="28"/>
          <w:szCs w:val="28"/>
          <w:lang w:val="ru-RU"/>
        </w:rPr>
      </w:pPr>
      <w:r w:rsidRPr="00E432EB">
        <w:rPr>
          <w:sz w:val="28"/>
          <w:szCs w:val="28"/>
          <w:lang w:val="ru-RU"/>
        </w:rPr>
        <w:t xml:space="preserve">Наиболее представительной системой SLAM на основе ключевых кадров, вероятно, является PTAM </w:t>
      </w:r>
      <w:r w:rsidRPr="00E432EB">
        <w:rPr>
          <w:sz w:val="28"/>
          <w:szCs w:val="28"/>
          <w:lang w:val="ru-RU"/>
        </w:rPr>
        <w:fldChar w:fldCharType="begin"/>
      </w:r>
      <w:r w:rsidR="003409A9">
        <w:rPr>
          <w:sz w:val="28"/>
          <w:szCs w:val="28"/>
          <w:lang w:val="ru-RU"/>
        </w:rPr>
        <w:instrText xml:space="preserve"> ADDIN ZOTERO_ITEM CSL_CITATION {"citationID":"tQNZrHVU","properties":{"formattedCitation":"[11]","plainCitation":"[11]","noteIndex":0},"citationItems":[{"id":"FPFDlk0b/Bgipgk7D","uris":["http://zotero.org/users/local/TinZTSqN/items/39CYIUL8"],"uri":["http://zotero.org/users/local/TinZTSqN/items/39CYIUL8"],"itemData":{"id":49,"type":"paper-conference","container-title":"2007 6th IEEE and ACM International Symposium on Mixed and Augmented Reality","DOI":"10.1109/ISMAR.2007.4538852","event":"2007 6th IEEE International Symposium on Mixed and Augmented Reality (ISMAR)","event-place":"Nara, Japan","ISBN":"978-1-4244-1749-0","page":"1-10","publisher":"IEEE","publisher-place":"Nara, Japan","source":"DOI.org (Crossref)","title":"Parallel Tracking and Mapping for Small AR Workspaces","URL":"http://ieeexplore.ieee.org/document/4538852/","author":[{"family":"Klein","given":"Georg"},{"family":"Murray","given":"David"}],"accessed":{"date-parts":[["2021",12,26]]},"issued":{"date-parts":[["2007",11]]}}}],"schema":"https://github.com/citation-style-language/schema/raw/master/csl-citation.json"} </w:instrText>
      </w:r>
      <w:r w:rsidRPr="00E432EB">
        <w:rPr>
          <w:sz w:val="28"/>
          <w:szCs w:val="28"/>
          <w:lang w:val="ru-RU"/>
        </w:rPr>
        <w:fldChar w:fldCharType="separate"/>
      </w:r>
      <w:r w:rsidR="003409A9" w:rsidRPr="003409A9">
        <w:rPr>
          <w:sz w:val="28"/>
          <w:lang w:val="ru-RU"/>
        </w:rPr>
        <w:t>[11]</w:t>
      </w:r>
      <w:r w:rsidRPr="00E432EB">
        <w:rPr>
          <w:sz w:val="28"/>
          <w:szCs w:val="28"/>
          <w:lang w:val="ru-RU"/>
        </w:rPr>
        <w:fldChar w:fldCharType="end"/>
      </w:r>
      <w:r w:rsidRPr="00E432EB">
        <w:rPr>
          <w:sz w:val="28"/>
          <w:szCs w:val="28"/>
          <w:lang w:val="ru-RU"/>
        </w:rPr>
        <w:t>, алгоритм разделяет отслеживание и отображение камеры в параллельных потоках, и успешно работает для приложений дополненной реальности в реальном времени в небольших средах. Точки карты PTAM соответствуют углам FAST, сопоставленным с помощью корреляции фрагментов. Это делает точки полезными только для отслеживания, но не для распознавания места. Фактически, PTAM не обнаруживает большие циклы, и определение перемещения основано только на корреляции сжатых ключевых кадров с низким разрешением, что снижает точность алгоритма поскольку учитывает положение точки обзора менее точно.</w:t>
      </w:r>
    </w:p>
    <w:p w14:paraId="66DBDEE6" w14:textId="77777777" w:rsidR="00E432EB" w:rsidRPr="007B5424" w:rsidRDefault="00E432EB" w:rsidP="00E432EB">
      <w:pPr>
        <w:rPr>
          <w:lang w:val="ru-RU"/>
        </w:rPr>
      </w:pPr>
    </w:p>
    <w:p w14:paraId="1C02FD77" w14:textId="77777777" w:rsidR="00E432EB" w:rsidRPr="00E432EB" w:rsidRDefault="00E432EB" w:rsidP="00E432EB">
      <w:pPr>
        <w:spacing w:line="360" w:lineRule="auto"/>
        <w:ind w:firstLine="708"/>
        <w:rPr>
          <w:sz w:val="28"/>
          <w:szCs w:val="28"/>
          <w:lang w:val="ru-RU"/>
        </w:rPr>
      </w:pPr>
      <w:r w:rsidRPr="00E432EB">
        <w:rPr>
          <w:sz w:val="28"/>
          <w:szCs w:val="28"/>
          <w:lang w:val="ru-RU"/>
        </w:rPr>
        <w:t>Монокулярный SLAM без определения глубины изображения обладает проблемой масштаба. По исходному видеопотоку невозможно определить масштаб изображения и расстояние до объектов, следовательно, приходится корректировать карту после добавления объектов.</w:t>
      </w:r>
    </w:p>
    <w:p w14:paraId="39C284E3" w14:textId="4E015E30" w:rsidR="00E432EB" w:rsidRDefault="00E432EB" w:rsidP="00E432EB">
      <w:pPr>
        <w:spacing w:line="360" w:lineRule="auto"/>
        <w:rPr>
          <w:sz w:val="28"/>
          <w:szCs w:val="28"/>
          <w:lang w:val="ru-RU"/>
        </w:rPr>
      </w:pPr>
      <w:r w:rsidRPr="00E432EB">
        <w:rPr>
          <w:sz w:val="28"/>
          <w:szCs w:val="28"/>
          <w:lang w:val="ru-RU"/>
        </w:rPr>
        <w:t xml:space="preserve">Strasdat et. </w:t>
      </w:r>
      <w:r w:rsidRPr="00E432EB">
        <w:rPr>
          <w:sz w:val="28"/>
          <w:szCs w:val="28"/>
          <w:lang w:val="ru-RU"/>
        </w:rPr>
        <w:fldChar w:fldCharType="begin"/>
      </w:r>
      <w:r w:rsidR="003409A9">
        <w:rPr>
          <w:sz w:val="28"/>
          <w:szCs w:val="28"/>
          <w:lang w:val="ru-RU"/>
        </w:rPr>
        <w:instrText xml:space="preserve"> ADDIN ZOTERO_ITEM CSL_CITATION {"citationID":"Vh286e5F","properties":{"formattedCitation":"[21]","plainCitation":"[21]","noteIndex":0},"citationItems":[{"id":"FPFDlk0b/ummF1bYK","uris":["http://zotero.org/users/local/TinZTSqN/items/2Y9D26JV"],"uri":["http://zotero.org/users/local/TinZTSqN/items/2Y9D26JV"],"itemData":{"id":88,"type":"article-journal","abstract":"While the most accurate solution to off-line structure from motion (SFM) problems is undoubtedly to extract as much correspondence information as possible and perform batch optimisation, sequential methods suitable for live video streams must approximate this to fit within fixed computational bounds. Two quite different approaches to real-time SFM – also called visual SLAM (simultaneous localisation and mapping) – have proven successful, but they sparsify the problem in different ways. Filtering methods marginalise out past poses and summarise the information gained over time with a probability distribution. Keyframe methods retain the optimisation approach of global bundle adjustment, but computationally must select only a small number of past frames to process. In this paper we perform a rigorous analysis of the relative advantages of filtering and sparse bundle adjustment for sequential visual SLAM. In a series of Monte Carlo experiments we investigate the accuracy and cost of visual SLAM. We measure accuracy in terms of entropy reduction as well as root mean square error (RMSE), and analyse the efficiency of bundle adjustment versus filtering using combined cost/accuracy measures. In our analysis, we consider both SLAM using a stereo rig and monocular SLAM as well as various different scenes and motion patterns. For all these scenarios, we conclude that keyframe bundle adjustment outperforms filtering, since it gives the most accuracy per unit of computing time.","container-title":"Image and Vision Computing","DOI":"https://doi.org/10.1016/j.imavis.2012.02.009","ISSN":"0262-8856","issue":"2","page":"65-77","title":"Visual SLAM: Why filter?","volume":"30","author":[{"family":"Strasdat","given":"Hauke"},{"family":"Montiel","given":"J. M. M."},{"family":"Davison","given":"Andrew J."}],"issued":{"date-parts":[["2012"]]}}}],"schema":"https://github.com/citation-style-language/schema/raw/master/csl-citation.json"} </w:instrText>
      </w:r>
      <w:r w:rsidRPr="00E432EB">
        <w:rPr>
          <w:sz w:val="28"/>
          <w:szCs w:val="28"/>
          <w:lang w:val="ru-RU"/>
        </w:rPr>
        <w:fldChar w:fldCharType="separate"/>
      </w:r>
      <w:r w:rsidR="003409A9" w:rsidRPr="003409A9">
        <w:rPr>
          <w:sz w:val="28"/>
          <w:lang w:val="ru-RU"/>
        </w:rPr>
        <w:t>[21]</w:t>
      </w:r>
      <w:r w:rsidRPr="00E432EB">
        <w:rPr>
          <w:sz w:val="28"/>
          <w:szCs w:val="28"/>
          <w:lang w:val="ru-RU"/>
        </w:rPr>
        <w:fldChar w:fldCharType="end"/>
      </w:r>
      <w:r w:rsidRPr="00E432EB">
        <w:rPr>
          <w:sz w:val="28"/>
          <w:szCs w:val="28"/>
          <w:lang w:val="ru-RU"/>
        </w:rPr>
        <w:t xml:space="preserve"> представили крупномасштабную монокулярную систему SLAM реализующим замыкание петель с помощью оптимизации графа положений камеры и характерных точек с ограничениями 7DoF. </w:t>
      </w:r>
    </w:p>
    <w:p w14:paraId="7670DD51" w14:textId="41F8C278" w:rsidR="00E432EB" w:rsidRPr="00E432EB" w:rsidRDefault="00E432EB" w:rsidP="00E432EB">
      <w:pPr>
        <w:spacing w:line="360" w:lineRule="auto"/>
        <w:ind w:firstLine="708"/>
        <w:rPr>
          <w:sz w:val="28"/>
          <w:szCs w:val="28"/>
          <w:lang w:val="ru-RU"/>
        </w:rPr>
      </w:pPr>
      <w:r w:rsidRPr="00E432EB">
        <w:rPr>
          <w:sz w:val="28"/>
          <w:szCs w:val="28"/>
          <w:lang w:val="ru-RU"/>
        </w:rPr>
        <w:t xml:space="preserve">Использование 7DoF ограничений позволяет скорректировать ошибку масштаба в монокулярном SLAM. ORB-SLAM заимствует тип ограничений модели из этой работы, и реализует замыкание цикла с помощью оптимизации графа позы 7DoF, применяя оптимизацию к выбранной части графа, называемой в алгоритме Essential Graph </w:t>
      </w:r>
      <w:r w:rsidRPr="00E432EB">
        <w:rPr>
          <w:sz w:val="28"/>
          <w:szCs w:val="28"/>
          <w:lang w:val="ru-RU"/>
        </w:rPr>
        <w:fldChar w:fldCharType="begin"/>
      </w:r>
      <w:r w:rsidR="003409A9">
        <w:rPr>
          <w:sz w:val="28"/>
          <w:szCs w:val="28"/>
          <w:lang w:val="ru-RU"/>
        </w:rPr>
        <w:instrText xml:space="preserve"> ADDIN ZOTERO_ITEM CSL_CITATION {"citationID":"x95E3zIB","properties":{"formattedCitation":"[16]","plainCitation":"[16]","noteIndex":0},"citationItems":[{"id":"FPFDlk0b/WduA4yyX","uris":["http://zotero.org/users/local/TinZTSqN/items/BRPSV85R"],"uri":["http://zotero.org/users/local/TinZTSqN/items/BRPSV85R"],"itemData":{"id":58,"type":"paper-conference","container-title":"2011 International Conference on Computer Vision","DOI":"10.1109/ICCV.2011.6126544","event":"2011 IEEE International Conference on Computer Vision (ICCV)","event-place":"Barcelona, Spain","ISBN":"978-1-4577-1102-2","page":"2564-2571","publisher":"IEEE","publisher-place":"Barcelona, Spain","source":"DOI.org (Crossref)","title":"ORB: An efficient alternative to SIFT or SURF","title-short":"ORB","URL":"http://ieeexplore.ieee.org/document/6126544/","author":[{"family":"Rublee","given":"Ethan"},{"family":"Rabaud","given":"Vincent"},{"family":"Konolige","given":"Kurt"},{"family":"Bradski","given":"Gary"}],"accessed":{"date-parts":[["2021",12,26]]},"issued":{"date-parts":[["2011",11]]}}}],"schema":"https://github.com/citation-style-language/schema/raw/master/csl-citation.json"} </w:instrText>
      </w:r>
      <w:r w:rsidRPr="00E432EB">
        <w:rPr>
          <w:sz w:val="28"/>
          <w:szCs w:val="28"/>
          <w:lang w:val="ru-RU"/>
        </w:rPr>
        <w:fldChar w:fldCharType="separate"/>
      </w:r>
      <w:r w:rsidR="003409A9" w:rsidRPr="003409A9">
        <w:rPr>
          <w:sz w:val="28"/>
          <w:lang w:val="ru-RU"/>
        </w:rPr>
        <w:t>[16]</w:t>
      </w:r>
      <w:r w:rsidRPr="00E432EB">
        <w:rPr>
          <w:sz w:val="28"/>
          <w:szCs w:val="28"/>
          <w:lang w:val="ru-RU"/>
        </w:rPr>
        <w:fldChar w:fldCharType="end"/>
      </w:r>
      <w:r w:rsidRPr="00E432EB">
        <w:rPr>
          <w:sz w:val="28"/>
          <w:szCs w:val="28"/>
          <w:lang w:val="ru-RU"/>
        </w:rPr>
        <w:t>.</w:t>
      </w:r>
    </w:p>
    <w:p w14:paraId="62E758FF" w14:textId="77777777" w:rsidR="00E432EB" w:rsidRPr="00E432EB" w:rsidRDefault="00E432EB" w:rsidP="00E432EB">
      <w:pPr>
        <w:spacing w:line="360" w:lineRule="auto"/>
        <w:rPr>
          <w:sz w:val="28"/>
          <w:szCs w:val="28"/>
          <w:lang w:val="ru-RU"/>
        </w:rPr>
      </w:pPr>
    </w:p>
    <w:p w14:paraId="604E101E" w14:textId="77777777" w:rsidR="00E432EB" w:rsidRPr="00E432EB" w:rsidRDefault="00E432EB" w:rsidP="00E432EB">
      <w:pPr>
        <w:spacing w:line="360" w:lineRule="auto"/>
        <w:ind w:firstLine="708"/>
        <w:rPr>
          <w:sz w:val="28"/>
          <w:szCs w:val="28"/>
          <w:lang w:val="ru-RU"/>
        </w:rPr>
      </w:pPr>
      <w:r w:rsidRPr="00E432EB">
        <w:rPr>
          <w:sz w:val="28"/>
          <w:szCs w:val="28"/>
          <w:lang w:val="ru-RU"/>
        </w:rPr>
        <w:t xml:space="preserve">Ранние монокулярные методы применяют локальную оптимизацию графа. </w:t>
      </w:r>
    </w:p>
    <w:p w14:paraId="2DCD34CD" w14:textId="4D563282" w:rsidR="00E432EB" w:rsidRPr="00E432EB" w:rsidRDefault="00E432EB" w:rsidP="00E432EB">
      <w:pPr>
        <w:spacing w:line="360" w:lineRule="auto"/>
        <w:ind w:firstLine="708"/>
        <w:rPr>
          <w:sz w:val="28"/>
          <w:szCs w:val="28"/>
          <w:lang w:val="ru-RU"/>
        </w:rPr>
      </w:pPr>
      <w:r w:rsidRPr="00E432EB">
        <w:rPr>
          <w:sz w:val="28"/>
          <w:szCs w:val="28"/>
          <w:lang w:val="ru-RU"/>
        </w:rPr>
        <w:lastRenderedPageBreak/>
        <w:t xml:space="preserve">Strasdat et. al. </w:t>
      </w:r>
      <w:r w:rsidRPr="00E432EB">
        <w:rPr>
          <w:sz w:val="28"/>
          <w:szCs w:val="28"/>
          <w:lang w:val="ru-RU"/>
        </w:rPr>
        <w:fldChar w:fldCharType="begin"/>
      </w:r>
      <w:r w:rsidR="003409A9">
        <w:rPr>
          <w:sz w:val="28"/>
          <w:szCs w:val="28"/>
          <w:lang w:val="ru-RU"/>
        </w:rPr>
        <w:instrText xml:space="preserve"> ADDIN ZOTERO_ITEM CSL_CITATION {"citationID":"D6iEFLkQ","properties":{"formattedCitation":"[21]","plainCitation":"[21]","noteIndex":0},"citationItems":[{"id":"FPFDlk0b/ummF1bYK","uris":["http://zotero.org/users/local/TinZTSqN/items/2Y9D26JV"],"uri":["http://zotero.org/users/local/TinZTSqN/items/2Y9D26JV"],"itemData":{"id":88,"type":"article-journal","abstract":"While the most accurate solution to off-line structure from motion (SFM) problems is undoubtedly to extract as much correspondence information as possible and perform batch optimisation, sequential methods suitable for live video streams must approximate this to fit within fixed computational bounds. Two quite different approaches to real-time SFM – also called visual SLAM (simultaneous localisation and mapping) – have proven successful, but they sparsify the problem in different ways. Filtering methods marginalise out past poses and summarise the information gained over time with a probability distribution. Keyframe methods retain the optimisation approach of global bundle adjustment, but computationally must select only a small number of past frames to process. In this paper we perform a rigorous analysis of the relative advantages of filtering and sparse bundle adjustment for sequential visual SLAM. In a series of Monte Carlo experiments we investigate the accuracy and cost of visual SLAM. We measure accuracy in terms of entropy reduction as well as root mean square error (RMSE), and analyse the efficiency of bundle adjustment versus filtering using combined cost/accuracy measures. In our analysis, we consider both SLAM using a stereo rig and monocular SLAM as well as various different scenes and motion patterns. For all these scenarios, we conclude that keyframe bundle adjustment outperforms filtering, since it gives the most accuracy per unit of computing time.","container-title":"Image and Vision Computing","DOI":"https://doi.org/10.1016/j.imavis.2012.02.009","ISSN":"0262-8856","issue":"2","page":"65-77","title":"Visual SLAM: Why filter?","volume":"30","author":[{"family":"Strasdat","given":"Hauke"},{"family":"Montiel","given":"J. M. M."},{"family":"Davison","given":"Andrew J."}],"issued":{"date-parts":[["2012"]]}}}],"schema":"https://github.com/citation-style-language/schema/raw/master/csl-citation.json"} </w:instrText>
      </w:r>
      <w:r w:rsidRPr="00E432EB">
        <w:rPr>
          <w:sz w:val="28"/>
          <w:szCs w:val="28"/>
          <w:lang w:val="ru-RU"/>
        </w:rPr>
        <w:fldChar w:fldCharType="separate"/>
      </w:r>
      <w:r w:rsidR="003409A9" w:rsidRPr="003409A9">
        <w:rPr>
          <w:sz w:val="28"/>
          <w:lang w:val="ru-RU"/>
        </w:rPr>
        <w:t>[21]</w:t>
      </w:r>
      <w:r w:rsidRPr="00E432EB">
        <w:rPr>
          <w:sz w:val="28"/>
          <w:szCs w:val="28"/>
          <w:lang w:val="ru-RU"/>
        </w:rPr>
        <w:fldChar w:fldCharType="end"/>
      </w:r>
      <w:r w:rsidRPr="00E432EB">
        <w:rPr>
          <w:sz w:val="28"/>
          <w:szCs w:val="28"/>
          <w:lang w:val="ru-RU"/>
        </w:rPr>
        <w:t xml:space="preserve"> использовал интерфейс PTAM (параллельное отслеживание и построение карты), но выполнял отслеживание только на локальной карте, полученной из графа совместной видимости.  В PTAM реализована серверная модель для непрерывной оптимизации двойного окна, выполняя обновление и оптимизацию графа (BA) во внутреннем окне и обновляя граф во внешнем окне ограниченного размера. Однако такой алгоритм замыкания цикла эффективен только в том случае, если размер внешнего окна достаточно велик, чтобы охватить весь цикл. В ORB-SLAM используется идея локальной карты для построения и дополнения графа поз на основе графа взаимной видимости без внешнего сервера. Другое отличие ORB-SLAM от PTAM состоит в том, что вместо использования определенных характерных точек для обнаружения петель (SURF) выполняется распознавание места в графе для совмещения тех же отслеживаемых и сопоставленных характерных точек, получая необходимую производительность метода локализации и обнаружения петель.</w:t>
      </w:r>
    </w:p>
    <w:p w14:paraId="346F7783" w14:textId="77777777" w:rsidR="00E432EB" w:rsidRPr="00E432EB" w:rsidRDefault="00E432EB" w:rsidP="00E432EB">
      <w:pPr>
        <w:spacing w:line="360" w:lineRule="auto"/>
        <w:rPr>
          <w:sz w:val="28"/>
          <w:szCs w:val="28"/>
          <w:lang w:val="ru-RU"/>
        </w:rPr>
      </w:pPr>
    </w:p>
    <w:p w14:paraId="3348AAAB" w14:textId="3F6416E0" w:rsidR="00E432EB" w:rsidRPr="00E432EB" w:rsidRDefault="00E432EB" w:rsidP="00E432EB">
      <w:pPr>
        <w:spacing w:line="360" w:lineRule="auto"/>
        <w:ind w:firstLine="708"/>
        <w:rPr>
          <w:sz w:val="28"/>
          <w:szCs w:val="28"/>
          <w:lang w:val="ru-RU"/>
        </w:rPr>
      </w:pPr>
      <w:r w:rsidRPr="00E432EB">
        <w:rPr>
          <w:sz w:val="28"/>
          <w:szCs w:val="28"/>
          <w:lang w:val="ru-RU"/>
        </w:rPr>
        <w:t xml:space="preserve">CD-SLAM </w:t>
      </w:r>
      <w:r w:rsidRPr="00E432EB">
        <w:rPr>
          <w:sz w:val="28"/>
          <w:szCs w:val="28"/>
          <w:lang w:val="ru-RU"/>
        </w:rPr>
        <w:fldChar w:fldCharType="begin"/>
      </w:r>
      <w:r w:rsidR="003409A9">
        <w:rPr>
          <w:sz w:val="28"/>
          <w:szCs w:val="28"/>
          <w:lang w:val="ru-RU"/>
        </w:rPr>
        <w:instrText xml:space="preserve"> ADDIN ZOTERO_ITEM CSL_CITATION {"citationID":"cLLlVkyi","properties":{"formattedCitation":"[23]","plainCitation":"[23]","noteIndex":0},"citationItems":[{"id":"FPFDlk0b/fB5TDn13","uris":["http://zotero.org/users/local/TinZTSqN/items/GXK68RGR"],"uri":["http://zotero.org/users/local/TinZTSqN/items/GXK68RGR"],"itemData":{"id":90,"type":"paper-conference","container-title":"2011 IEEE/RSJ International Conference on Intelligent Robots and Systems","DOI":"10.1109/IROS.2011.6094588","page":"3990-3997","title":"CD SLAM - continuous localization and mapping in a dynamic world","author":[{"family":"Pirker","given":"Katrin"},{"family":"Rüther","given":"Matthias"},{"family":"Bischof","given":"Horst"}],"issued":{"date-parts":[["2011"]]}}}],"schema":"https://github.com/citation-style-language/schema/raw/master/csl-citation.json"} </w:instrText>
      </w:r>
      <w:r w:rsidRPr="00E432EB">
        <w:rPr>
          <w:sz w:val="28"/>
          <w:szCs w:val="28"/>
          <w:lang w:val="ru-RU"/>
        </w:rPr>
        <w:fldChar w:fldCharType="separate"/>
      </w:r>
      <w:r w:rsidR="003409A9" w:rsidRPr="003409A9">
        <w:rPr>
          <w:sz w:val="28"/>
          <w:lang w:val="ru-RU"/>
        </w:rPr>
        <w:t>[23]</w:t>
      </w:r>
      <w:r w:rsidRPr="00E432EB">
        <w:rPr>
          <w:sz w:val="28"/>
          <w:szCs w:val="28"/>
          <w:lang w:val="ru-RU"/>
        </w:rPr>
        <w:fldChar w:fldCharType="end"/>
      </w:r>
      <w:r w:rsidRPr="00E432EB">
        <w:rPr>
          <w:sz w:val="28"/>
          <w:szCs w:val="28"/>
          <w:lang w:val="ru-RU"/>
        </w:rPr>
        <w:t xml:space="preserve"> - полноценная система SLAM, включающая замыкание циклов, релокализацию при обновлении карты, поддержку работы с крупномасштабными картами и динамическими средами. Однако отсутствует общедоступная реализация и нет большого количества данных о точности и надежности данного метода.</w:t>
      </w:r>
    </w:p>
    <w:p w14:paraId="05C81FF1" w14:textId="77777777" w:rsidR="00E432EB" w:rsidRPr="00E432EB" w:rsidRDefault="00E432EB" w:rsidP="00E432EB">
      <w:pPr>
        <w:spacing w:line="360" w:lineRule="auto"/>
        <w:rPr>
          <w:sz w:val="28"/>
          <w:szCs w:val="28"/>
          <w:lang w:val="ru-RU"/>
        </w:rPr>
      </w:pPr>
    </w:p>
    <w:p w14:paraId="697E0E68" w14:textId="74B4B036" w:rsidR="00E432EB" w:rsidRPr="00E432EB" w:rsidRDefault="00E432EB" w:rsidP="00E432EB">
      <w:pPr>
        <w:spacing w:line="360" w:lineRule="auto"/>
        <w:ind w:firstLine="708"/>
        <w:rPr>
          <w:sz w:val="28"/>
          <w:szCs w:val="28"/>
          <w:lang w:val="ru-RU"/>
        </w:rPr>
      </w:pPr>
      <w:r w:rsidRPr="00E432EB">
        <w:rPr>
          <w:sz w:val="28"/>
          <w:szCs w:val="28"/>
          <w:lang w:val="ru-RU"/>
        </w:rPr>
        <w:t xml:space="preserve">Визуальная одометрия Song et al. </w:t>
      </w:r>
      <w:r w:rsidRPr="00E432EB">
        <w:rPr>
          <w:sz w:val="28"/>
          <w:szCs w:val="28"/>
          <w:lang w:val="ru-RU"/>
        </w:rPr>
        <w:fldChar w:fldCharType="begin"/>
      </w:r>
      <w:r w:rsidR="003409A9">
        <w:rPr>
          <w:sz w:val="28"/>
          <w:szCs w:val="28"/>
          <w:lang w:val="ru-RU"/>
        </w:rPr>
        <w:instrText xml:space="preserve"> ADDIN ZOTERO_ITEM CSL_CITATION {"citationID":"W8GCHFla","properties":{"formattedCitation":"[24]","plainCitation":"[24]","noteIndex":0},"citationItems":[{"id":"FPFDlk0b/5228gz1s","uris":["http://zotero.org/users/local/TinZTSqN/items/3BPKSJVR"],"uri":["http://zotero.org/users/local/TinZTSqN/items/3BPKSJVR"],"itemData":{"id":91,"type":"paper-conference","container-title":"2013 IEEE International Conference on Robotics and Automation","DOI":"10.1109/ICRA.2013.6631246","page":"4698-4705","title":"Parallel, real-time monocular visual odometry","author":[{"family":"Song","given":"Shiyu"},{"family":"Chandraker","given":"Manmohan"},{"family":"Guest","given":"Clark C."}],"issued":{"date-parts":[["2013"]]}}}],"schema":"https://github.com/citation-style-language/schema/raw/master/csl-citation.json"} </w:instrText>
      </w:r>
      <w:r w:rsidRPr="00E432EB">
        <w:rPr>
          <w:sz w:val="28"/>
          <w:szCs w:val="28"/>
          <w:lang w:val="ru-RU"/>
        </w:rPr>
        <w:fldChar w:fldCharType="separate"/>
      </w:r>
      <w:r w:rsidR="003409A9" w:rsidRPr="003409A9">
        <w:rPr>
          <w:sz w:val="28"/>
          <w:lang w:val="ru-RU"/>
        </w:rPr>
        <w:t>[24]</w:t>
      </w:r>
      <w:r w:rsidRPr="00E432EB">
        <w:rPr>
          <w:sz w:val="28"/>
          <w:szCs w:val="28"/>
          <w:lang w:val="ru-RU"/>
        </w:rPr>
        <w:fldChar w:fldCharType="end"/>
      </w:r>
      <w:r w:rsidRPr="00E432EB">
        <w:rPr>
          <w:sz w:val="28"/>
          <w:szCs w:val="28"/>
          <w:lang w:val="ru-RU"/>
        </w:rPr>
        <w:t xml:space="preserve"> использует функции ORB для отслеживания и серверную часть BA с временным скользящим окном. Система ORB-SLAM является более универсальной, поскольку содержит методы глобальной релокализации, замыкания циклов и переиспользования карты. Song et al. также используют ограничение на фиксированное расстояние от камеры до земли.</w:t>
      </w:r>
    </w:p>
    <w:p w14:paraId="23FB8BEB" w14:textId="3BA5A399" w:rsidR="00E432EB" w:rsidRPr="00E432EB" w:rsidRDefault="00E432EB" w:rsidP="00E432EB">
      <w:pPr>
        <w:spacing w:line="360" w:lineRule="auto"/>
        <w:ind w:firstLine="708"/>
        <w:rPr>
          <w:sz w:val="28"/>
          <w:szCs w:val="28"/>
          <w:lang w:val="ru-RU"/>
        </w:rPr>
      </w:pPr>
      <w:r w:rsidRPr="00E432EB">
        <w:rPr>
          <w:sz w:val="28"/>
          <w:szCs w:val="28"/>
          <w:lang w:val="ru-RU"/>
        </w:rPr>
        <w:lastRenderedPageBreak/>
        <w:t xml:space="preserve">Lim et. al </w:t>
      </w:r>
      <w:r w:rsidRPr="00E432EB">
        <w:rPr>
          <w:sz w:val="28"/>
          <w:szCs w:val="28"/>
          <w:lang w:val="ru-RU"/>
        </w:rPr>
        <w:fldChar w:fldCharType="begin"/>
      </w:r>
      <w:r w:rsidR="003409A9">
        <w:rPr>
          <w:sz w:val="28"/>
          <w:szCs w:val="28"/>
          <w:lang w:val="ru-RU"/>
        </w:rPr>
        <w:instrText xml:space="preserve"> ADDIN ZOTERO_ITEM CSL_CITATION {"citationID":"XJTmvJyc","properties":{"formattedCitation":"[25]","plainCitation":"[25]","noteIndex":0},"citationItems":[{"id":"FPFDlk0b/8Yo78DyA","uris":["http://zotero.org/users/local/TinZTSqN/items/DBJMASJ6"],"uri":["http://zotero.org/users/local/TinZTSqN/items/DBJMASJ6"],"itemData":{"id":82,"type":"paper-conference","container-title":"2014 IEEE International Conference on Robotics and Automation (ICRA)","DOI":"10.1109/ICRA.2014.6907055","page":"1532-1539","title":"Real-time 6-DOF monocular visual SLAM in a large-scale environment","author":[{"family":"Lim","given":"Hyon"},{"family":"Lim","given":"Jongwoo"},{"family":"Kim","given":"H. Jin"}],"issued":{"date-parts":[["2014"]]}}}],"schema":"https://github.com/citation-style-language/schema/raw/master/csl-citation.json"} </w:instrText>
      </w:r>
      <w:r w:rsidRPr="00E432EB">
        <w:rPr>
          <w:sz w:val="28"/>
          <w:szCs w:val="28"/>
          <w:lang w:val="ru-RU"/>
        </w:rPr>
        <w:fldChar w:fldCharType="separate"/>
      </w:r>
      <w:r w:rsidR="003409A9" w:rsidRPr="003409A9">
        <w:rPr>
          <w:sz w:val="28"/>
          <w:lang w:val="ru-RU"/>
        </w:rPr>
        <w:t>[25]</w:t>
      </w:r>
      <w:r w:rsidRPr="00E432EB">
        <w:rPr>
          <w:sz w:val="28"/>
          <w:szCs w:val="28"/>
          <w:lang w:val="ru-RU"/>
        </w:rPr>
        <w:fldChar w:fldCharType="end"/>
      </w:r>
      <w:r w:rsidRPr="00E432EB">
        <w:rPr>
          <w:sz w:val="28"/>
          <w:szCs w:val="28"/>
          <w:lang w:val="ru-RU"/>
        </w:rPr>
        <w:t xml:space="preserve"> также использует те же функции для отслеживания, отображения и обнаружения замыканий что и </w:t>
      </w:r>
      <w:r w:rsidRPr="00E432EB">
        <w:rPr>
          <w:rFonts w:hint="eastAsia"/>
          <w:sz w:val="28"/>
          <w:szCs w:val="28"/>
          <w:lang w:val="ru-RU" w:eastAsia="ja-JP"/>
        </w:rPr>
        <w:t>O</w:t>
      </w:r>
      <w:r w:rsidRPr="00E432EB">
        <w:rPr>
          <w:sz w:val="28"/>
          <w:szCs w:val="28"/>
          <w:lang w:val="ru-RU" w:eastAsia="ja-JP"/>
        </w:rPr>
        <w:t>RB-SLAM</w:t>
      </w:r>
      <w:r w:rsidRPr="00E432EB">
        <w:rPr>
          <w:sz w:val="28"/>
          <w:szCs w:val="28"/>
          <w:lang w:val="ru-RU"/>
        </w:rPr>
        <w:t xml:space="preserve">. Однако выбор BRIEF ограничивает систему траекториями в плоскости. </w:t>
      </w:r>
    </w:p>
    <w:p w14:paraId="04336B93" w14:textId="77777777" w:rsidR="00E432EB" w:rsidRPr="00E432EB" w:rsidRDefault="00E432EB" w:rsidP="00E432EB">
      <w:pPr>
        <w:spacing w:line="360" w:lineRule="auto"/>
        <w:ind w:firstLine="708"/>
        <w:rPr>
          <w:sz w:val="28"/>
          <w:szCs w:val="28"/>
          <w:lang w:val="ru-RU"/>
        </w:rPr>
      </w:pPr>
      <w:r w:rsidRPr="00E432EB">
        <w:rPr>
          <w:sz w:val="28"/>
          <w:szCs w:val="28"/>
          <w:lang w:val="ru-RU"/>
        </w:rPr>
        <w:t>Если система отслеживает только точки из последнего ключевого кадра аналогично работе Lim et. al., то карта не используется повторно при повторном посещении (аналогично визуальной одометрии) и количество точек на карте будет линейно неограниченно возрастать. ORB-SLAM не имеет такой проблемы, при повторном добавлении точек в карту рост размера карты не происходит, это позволяет использовать метод на больших локациях.</w:t>
      </w:r>
    </w:p>
    <w:p w14:paraId="43B29888" w14:textId="3F9BF87A" w:rsidR="00E432EB" w:rsidRPr="00E432EB" w:rsidRDefault="00E432EB" w:rsidP="00E432EB">
      <w:pPr>
        <w:spacing w:line="360" w:lineRule="auto"/>
        <w:ind w:firstLine="708"/>
        <w:rPr>
          <w:sz w:val="28"/>
          <w:szCs w:val="28"/>
          <w:lang w:val="ru-RU"/>
        </w:rPr>
      </w:pPr>
      <w:r w:rsidRPr="00E432EB">
        <w:rPr>
          <w:sz w:val="28"/>
          <w:szCs w:val="28"/>
          <w:lang w:val="ru-RU"/>
        </w:rPr>
        <w:t xml:space="preserve">Работа Engel et. </w:t>
      </w:r>
      <w:r w:rsidRPr="00E432EB">
        <w:rPr>
          <w:sz w:val="28"/>
          <w:szCs w:val="28"/>
          <w:lang w:val="ru-RU"/>
        </w:rPr>
        <w:fldChar w:fldCharType="begin"/>
      </w:r>
      <w:r w:rsidR="003409A9">
        <w:rPr>
          <w:sz w:val="28"/>
          <w:szCs w:val="28"/>
          <w:lang w:val="ru-RU"/>
        </w:rPr>
        <w:instrText xml:space="preserve"> ADDIN ZOTERO_ITEM CSL_CITATION {"citationID":"KJCxrU0y","properties":{"formattedCitation":"[26]","plainCitation":"[26]","noteIndex":0},"citationItems":[{"id":"FPFDlk0b/rtxOz7g2","uris":["http://zotero.org/users/local/TinZTSqN/items/NRR4LJ42"],"uri":["http://zotero.org/users/local/TinZTSqN/items/NRR4LJ42"],"itemData":{"id":55,"type":"chapter","container-title":"Computer Vision – ECCV 2014","event-place":"Cham","ISBN":"978-3-319-10604-5","language":"en","note":"collection-title: Lecture Notes in Computer Science\nDOI: 10.1007/978-3-319-10605-2_54","page":"834-849","publisher":"Springer International Publishing","publisher-place":"Cham","source":"DOI.org (Crossref)","title":"LSD-SLAM: Large-Scale Direct Monocular SLAM","title-short":"LSD-SLAM","URL":"http://link.springer.com/10.1007/978-3-319-10605-2_54","volume":"8690","editor":[{"family":"Fleet","given":"David"},{"family":"Pajdla","given":"Tomas"},{"family":"Schiele","given":"Bernt"},{"family":"Tuytelaars","given":"Tinne"}],"author":[{"family":"Engel","given":"Jakob"},{"family":"Schöps","given":"Thomas"},{"family":"Cremers","given":"Daniel"}],"accessed":{"date-parts":[["2021",12,26]]},"issued":{"date-parts":[["2014"]]}}}],"schema":"https://github.com/citation-style-language/schema/raw/master/csl-citation.json"} </w:instrText>
      </w:r>
      <w:r w:rsidRPr="00E432EB">
        <w:rPr>
          <w:sz w:val="28"/>
          <w:szCs w:val="28"/>
          <w:lang w:val="ru-RU"/>
        </w:rPr>
        <w:fldChar w:fldCharType="separate"/>
      </w:r>
      <w:r w:rsidR="003409A9" w:rsidRPr="003409A9">
        <w:rPr>
          <w:sz w:val="28"/>
          <w:lang w:val="ru-RU"/>
        </w:rPr>
        <w:t>[26]</w:t>
      </w:r>
      <w:r w:rsidRPr="00E432EB">
        <w:rPr>
          <w:sz w:val="28"/>
          <w:szCs w:val="28"/>
          <w:lang w:val="ru-RU"/>
        </w:rPr>
        <w:fldChar w:fldCharType="end"/>
      </w:r>
      <w:r w:rsidRPr="00E432EB">
        <w:rPr>
          <w:sz w:val="28"/>
          <w:szCs w:val="28"/>
          <w:lang w:val="ru-RU"/>
        </w:rPr>
        <w:t>, известная как LSD-SLAM, способна строить крупномасштабные полу-плотные карты (в карте содержатся граф характерных точек и часть информации с самих изображений), используя прямые методы (т. е. оптимизацию непосредственно по интенсивности пикселей изображения) вместо решения неплотной системы, то есть совместной оптимизации графа характерных точек. LSD-SLAM может работать в реальном времени, без использования графического процессора, создавая полу-плотную карту с большим количеством потенциальных приложений для робототехники. Тем не менее, качество обнаружения петель и суммарная точность определения местоположения камеры значительно ниже, чем в ORB-SLAM и PTAM.</w:t>
      </w:r>
    </w:p>
    <w:p w14:paraId="359260BD" w14:textId="72DFBBAF" w:rsidR="00E432EB" w:rsidRPr="00E432EB" w:rsidRDefault="00E432EB" w:rsidP="00E432EB">
      <w:pPr>
        <w:spacing w:line="360" w:lineRule="auto"/>
        <w:ind w:firstLine="708"/>
        <w:rPr>
          <w:sz w:val="28"/>
          <w:szCs w:val="28"/>
          <w:lang w:val="ru-RU"/>
        </w:rPr>
      </w:pPr>
      <w:r w:rsidRPr="00E432EB">
        <w:rPr>
          <w:sz w:val="28"/>
          <w:szCs w:val="28"/>
          <w:lang w:val="ru-RU"/>
        </w:rPr>
        <w:t xml:space="preserve">Между прямым LSD-SLAM и дескрипторными методами (ORB-SLAM, PTAM) находится визуальная одометрия SVO Forster et al. </w:t>
      </w:r>
      <w:r w:rsidRPr="00E432EB">
        <w:rPr>
          <w:sz w:val="28"/>
          <w:szCs w:val="28"/>
          <w:lang w:val="ru-RU"/>
        </w:rPr>
        <w:fldChar w:fldCharType="begin"/>
      </w:r>
      <w:r w:rsidR="003409A9">
        <w:rPr>
          <w:sz w:val="28"/>
          <w:szCs w:val="28"/>
          <w:lang w:val="ru-RU"/>
        </w:rPr>
        <w:instrText xml:space="preserve"> ADDIN ZOTERO_ITEM CSL_CITATION {"citationID":"4IraIrJn","properties":{"formattedCitation":"[5]","plainCitation":"[5]","noteIndex":0},"citationItems":[{"id":"FPFDlk0b/p6WhjoKC","uris":["http://zotero.org/users/local/TinZTSqN/items/AGW54J74"],"uri":["http://zotero.org/users/local/TinZTSqN/items/AGW54J74"],"itemData":{"id":80,"type":"paper-conference","container-title":"2014 IEEE International Conference on Robotics and Automation (ICRA)","DOI":"10.1109/ICRA.2014.6906584","page":"15-22","title":"SVO: Fast semi-direct monocular visual odometry","author":[{"family":"Forster","given":"Christian"},{"family":"Pizzoli","given":"Matia"},{"family":"Scaramuzza","given":"Davide"}],"issued":{"date-parts":[["2014"]]}}}],"schema":"https://github.com/citation-style-language/schema/raw/master/csl-citation.json"} </w:instrText>
      </w:r>
      <w:r w:rsidRPr="00E432EB">
        <w:rPr>
          <w:sz w:val="28"/>
          <w:szCs w:val="28"/>
          <w:lang w:val="ru-RU"/>
        </w:rPr>
        <w:fldChar w:fldCharType="separate"/>
      </w:r>
      <w:r w:rsidR="003409A9" w:rsidRPr="003409A9">
        <w:rPr>
          <w:sz w:val="28"/>
          <w:lang w:val="ru-RU"/>
        </w:rPr>
        <w:t>[5]</w:t>
      </w:r>
      <w:r w:rsidRPr="00E432EB">
        <w:rPr>
          <w:sz w:val="28"/>
          <w:szCs w:val="28"/>
          <w:lang w:val="ru-RU"/>
        </w:rPr>
        <w:fldChar w:fldCharType="end"/>
      </w:r>
      <w:r w:rsidRPr="00E432EB">
        <w:rPr>
          <w:sz w:val="28"/>
          <w:szCs w:val="28"/>
          <w:lang w:val="ru-RU"/>
        </w:rPr>
        <w:t>. Не требуя извлечения элементов из каждого кадра, метод может работать с высокой частотой кадров, получая впечатляющие результаты в квадрокоптерах. Обнаружение петель не выполняется, и реализация в основном предназначена для камер, смотрящих вниз.</w:t>
      </w:r>
    </w:p>
    <w:p w14:paraId="4B960980" w14:textId="77777777" w:rsidR="00E432EB" w:rsidRPr="00E432EB" w:rsidRDefault="00E432EB" w:rsidP="00E432EB">
      <w:pPr>
        <w:spacing w:line="360" w:lineRule="auto"/>
        <w:rPr>
          <w:sz w:val="28"/>
          <w:szCs w:val="28"/>
          <w:lang w:val="ru-RU"/>
        </w:rPr>
      </w:pPr>
    </w:p>
    <w:p w14:paraId="55F76158" w14:textId="12B6BAB8" w:rsidR="00E432EB" w:rsidRPr="00E432EB" w:rsidRDefault="00E432EB" w:rsidP="00E432EB">
      <w:pPr>
        <w:spacing w:line="360" w:lineRule="auto"/>
        <w:ind w:firstLine="708"/>
        <w:rPr>
          <w:sz w:val="28"/>
          <w:szCs w:val="28"/>
          <w:lang w:val="ru-RU"/>
        </w:rPr>
      </w:pPr>
      <w:r w:rsidRPr="00E432EB">
        <w:rPr>
          <w:sz w:val="28"/>
          <w:szCs w:val="28"/>
          <w:lang w:val="ru-RU"/>
        </w:rPr>
        <w:t xml:space="preserve">Стратегия выбора ключевых кадров — это отдельная задача в SLAM по данным камеры, никакие существующие решения задачи SLAM не </w:t>
      </w:r>
      <w:r w:rsidRPr="00E432EB">
        <w:rPr>
          <w:sz w:val="28"/>
          <w:szCs w:val="28"/>
          <w:lang w:val="ru-RU"/>
        </w:rPr>
        <w:lastRenderedPageBreak/>
        <w:t xml:space="preserve">выполняют обновление и оптимизацию графа со всеми точками и всеми кадрами. Работа Strasdat et al. </w:t>
      </w:r>
      <w:r w:rsidRPr="00E432EB">
        <w:rPr>
          <w:sz w:val="28"/>
          <w:szCs w:val="28"/>
          <w:lang w:val="ru-RU"/>
        </w:rPr>
        <w:fldChar w:fldCharType="begin"/>
      </w:r>
      <w:r w:rsidR="003409A9">
        <w:rPr>
          <w:sz w:val="28"/>
          <w:szCs w:val="28"/>
          <w:lang w:val="ru-RU"/>
        </w:rPr>
        <w:instrText xml:space="preserve"> ADDIN ZOTERO_ITEM CSL_CITATION {"citationID":"LUThH8bC","properties":{"formattedCitation":"[21]","plainCitation":"[21]","noteIndex":0},"citationItems":[{"id":"FPFDlk0b/ummF1bYK","uris":["http://zotero.org/users/local/TinZTSqN/items/2Y9D26JV"],"uri":["http://zotero.org/users/local/TinZTSqN/items/2Y9D26JV"],"itemData":{"id":88,"type":"article-journal","abstract":"While the most accurate solution to off-line structure from motion (SFM) problems is undoubtedly to extract as much correspondence information as possible and perform batch optimisation, sequential methods suitable for live video streams must approximate this to fit within fixed computational bounds. Two quite different approaches to real-time SFM – also called visual SLAM (simultaneous localisation and mapping) – have proven successful, but they sparsify the problem in different ways. Filtering methods marginalise out past poses and summarise the information gained over time with a probability distribution. Keyframe methods retain the optimisation approach of global bundle adjustment, but computationally must select only a small number of past frames to process. In this paper we perform a rigorous analysis of the relative advantages of filtering and sparse bundle adjustment for sequential visual SLAM. In a series of Monte Carlo experiments we investigate the accuracy and cost of visual SLAM. We measure accuracy in terms of entropy reduction as well as root mean square error (RMSE), and analyse the efficiency of bundle adjustment versus filtering using combined cost/accuracy measures. In our analysis, we consider both SLAM using a stereo rig and monocular SLAM as well as various different scenes and motion patterns. For all these scenarios, we conclude that keyframe bundle adjustment outperforms filtering, since it gives the most accuracy per unit of computing time.","container-title":"Image and Vision Computing","DOI":"https://doi.org/10.1016/j.imavis.2012.02.009","ISSN":"0262-8856","issue":"2","page":"65-77","title":"Visual SLAM: Why filter?","volume":"30","author":[{"family":"Strasdat","given":"Hauke"},{"family":"Montiel","given":"J. M. M."},{"family":"Davison","given":"Andrew J."}],"issued":{"date-parts":[["2012"]]}}}],"schema":"https://github.com/citation-style-language/schema/raw/master/csl-citation.json"} </w:instrText>
      </w:r>
      <w:r w:rsidRPr="00E432EB">
        <w:rPr>
          <w:sz w:val="28"/>
          <w:szCs w:val="28"/>
          <w:lang w:val="ru-RU"/>
        </w:rPr>
        <w:fldChar w:fldCharType="separate"/>
      </w:r>
      <w:r w:rsidR="003409A9" w:rsidRPr="003409A9">
        <w:rPr>
          <w:sz w:val="28"/>
          <w:lang w:val="ru-RU"/>
        </w:rPr>
        <w:t>[21]</w:t>
      </w:r>
      <w:r w:rsidRPr="00E432EB">
        <w:rPr>
          <w:sz w:val="28"/>
          <w:szCs w:val="28"/>
          <w:lang w:val="ru-RU"/>
        </w:rPr>
        <w:fldChar w:fldCharType="end"/>
      </w:r>
      <w:r w:rsidRPr="00E432EB">
        <w:rPr>
          <w:sz w:val="28"/>
          <w:szCs w:val="28"/>
          <w:lang w:val="ru-RU"/>
        </w:rPr>
        <w:t xml:space="preserve"> показывает, что наиболее экономичный подход - сохранить как можно больше точек, сохраняя только не избыточные ключевые кадры. Подход PTAM основан на очень осторожной вставке ключевых кадров в набор для оптимизации, чтобы избежать чрезмерного роста вычислительной сложности. Эта ограничительная политика вставки ключевых кадров приводит к сбою отслеживания в сложных условиях исследования. У ORB-SLAM применена стратегия выживания наиболее соответствующих остальному набору кадров, что обеспечивает надежность алгоритма в сложных сценариях. Алгоритм умеет добавлять и удалять кадры из задачи оптимизации, что дает избежание дополнительных затрат.</w:t>
      </w:r>
    </w:p>
    <w:p w14:paraId="0E5E51C0" w14:textId="77777777" w:rsidR="00E432EB" w:rsidRDefault="00E432EB" w:rsidP="00E432EB">
      <w:pPr>
        <w:pStyle w:val="ae"/>
        <w:keepNext/>
      </w:pPr>
      <w:r>
        <w:rPr>
          <w:noProof/>
        </w:rPr>
        <w:drawing>
          <wp:inline distT="0" distB="0" distL="0" distR="0" wp14:anchorId="09CF2D61" wp14:editId="6C0C8A53">
            <wp:extent cx="5943600" cy="3848100"/>
            <wp:effectExtent l="0" t="0" r="0" b="0"/>
            <wp:docPr id="3" name="Image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rotWithShape="1">
                    <a:blip r:embed="rId12"/>
                    <a:srcRect t="5827"/>
                    <a:stretch/>
                  </pic:blipFill>
                  <pic:spPr bwMode="auto">
                    <a:xfrm>
                      <a:off x="0" y="0"/>
                      <a:ext cx="5943600" cy="3848100"/>
                    </a:xfrm>
                    <a:prstGeom prst="rect">
                      <a:avLst/>
                    </a:prstGeom>
                    <a:ln>
                      <a:noFill/>
                    </a:ln>
                    <a:extLst>
                      <a:ext uri="{53640926-AAD7-44D8-BBD7-CCE9431645EC}">
                        <a14:shadowObscured xmlns:a14="http://schemas.microsoft.com/office/drawing/2010/main"/>
                      </a:ext>
                    </a:extLst>
                  </pic:spPr>
                </pic:pic>
              </a:graphicData>
            </a:graphic>
          </wp:inline>
        </w:drawing>
      </w:r>
    </w:p>
    <w:p w14:paraId="5372F1FD" w14:textId="77777777" w:rsidR="00E432EB" w:rsidRDefault="00E432EB" w:rsidP="00E432EB">
      <w:pPr>
        <w:pStyle w:val="af0"/>
        <w:rPr>
          <w:lang w:val="ru-RU"/>
        </w:rPr>
      </w:pPr>
      <w:r w:rsidRPr="00B039A2">
        <w:rPr>
          <w:lang w:val="ru-RU"/>
        </w:rPr>
        <w:t xml:space="preserve">Рисунок </w:t>
      </w:r>
      <w:r>
        <w:rPr>
          <w:lang w:val="ru-RU"/>
        </w:rPr>
        <w:fldChar w:fldCharType="begin"/>
      </w:r>
      <w:r>
        <w:rPr>
          <w:lang w:val="ru-RU"/>
        </w:rPr>
        <w:instrText xml:space="preserve"> STYLEREF 1 \s </w:instrText>
      </w:r>
      <w:r>
        <w:rPr>
          <w:lang w:val="ru-RU"/>
        </w:rPr>
        <w:fldChar w:fldCharType="separate"/>
      </w:r>
      <w:r>
        <w:rPr>
          <w:noProof/>
          <w:lang w:val="ru-RU"/>
        </w:rPr>
        <w:t>0</w:t>
      </w:r>
      <w:r>
        <w:rPr>
          <w:lang w:val="ru-RU"/>
        </w:rPr>
        <w:fldChar w:fldCharType="end"/>
      </w:r>
      <w:r>
        <w:rPr>
          <w:lang w:val="ru-RU"/>
        </w:rPr>
        <w:noBreakHyphen/>
      </w:r>
      <w:r>
        <w:rPr>
          <w:lang w:val="ru-RU"/>
        </w:rPr>
        <w:fldChar w:fldCharType="begin"/>
      </w:r>
      <w:r>
        <w:rPr>
          <w:lang w:val="ru-RU"/>
        </w:rPr>
        <w:instrText xml:space="preserve"> SEQ Рисунок \* ARABIC \s 1 </w:instrText>
      </w:r>
      <w:r>
        <w:rPr>
          <w:lang w:val="ru-RU"/>
        </w:rPr>
        <w:fldChar w:fldCharType="separate"/>
      </w:r>
      <w:r>
        <w:rPr>
          <w:noProof/>
          <w:lang w:val="ru-RU"/>
        </w:rPr>
        <w:t>1</w:t>
      </w:r>
      <w:r>
        <w:rPr>
          <w:lang w:val="ru-RU"/>
        </w:rPr>
        <w:fldChar w:fldCharType="end"/>
      </w:r>
      <w:r>
        <w:rPr>
          <w:lang w:val="ru-RU"/>
        </w:rPr>
        <w:t xml:space="preserve"> </w:t>
      </w:r>
      <w:r w:rsidRPr="00B663BA">
        <w:rPr>
          <w:lang w:val="ru-RU"/>
        </w:rPr>
        <w:t>Сводка наиболее репрезентативных визуальных (вверху) и визуально-инерциальных (внизу) систем SLAM в хронологическом порядке [2]</w:t>
      </w:r>
    </w:p>
    <w:p w14:paraId="7BBA5C6F" w14:textId="77777777" w:rsidR="00E432EB" w:rsidRDefault="00E432EB" w:rsidP="00E432EB">
      <w:pPr>
        <w:pStyle w:val="ae"/>
        <w:spacing w:line="360" w:lineRule="auto"/>
        <w:ind w:firstLine="708"/>
        <w:rPr>
          <w:lang w:val="ru-RU"/>
        </w:rPr>
      </w:pPr>
      <w:bookmarkStart w:id="85" w:name="ZOTERO_BREF_NwAH5FMWm1Mi"/>
      <w:bookmarkEnd w:id="85"/>
      <w:r>
        <w:rPr>
          <w:lang w:val="ru-RU"/>
        </w:rPr>
        <w:t>Алгоритм ORB-SLAM позволяет осуществлять одновременную локализацию и навигацию, обладает рядом преимуществ перед другими решениями SLAM, интегрирован во множестве решений и проверен историей использования.</w:t>
      </w:r>
    </w:p>
    <w:p w14:paraId="3779133F" w14:textId="77777777" w:rsidR="00E432EB" w:rsidRDefault="00E432EB" w:rsidP="00E432EB">
      <w:pPr>
        <w:pStyle w:val="ae"/>
        <w:spacing w:line="360" w:lineRule="auto"/>
        <w:ind w:firstLine="708"/>
        <w:rPr>
          <w:lang w:val="ru-RU"/>
        </w:rPr>
      </w:pPr>
      <w:r>
        <w:rPr>
          <w:lang w:val="ru-RU"/>
        </w:rPr>
        <w:lastRenderedPageBreak/>
        <w:t>Алгоритм строит карту и ведёт навигацию по данным с внешних устройств. Алгоритм поддерживает различные возможные конфигурации физического оборудования. Изначально была предложена версия, работающая с единственной камерой. Последняя версия ORB-SLAM поддерживает совместное или раздельное использование стереокамер, камер глубины, лидаров и моно-камеры. Выбор подходящей для конкретной задачи конфигурации для данного алгоритма может основываться на уже существующие исследования. </w:t>
      </w:r>
    </w:p>
    <w:p w14:paraId="3AE43AB8" w14:textId="77777777" w:rsidR="00E432EB" w:rsidRDefault="00E432EB" w:rsidP="00E432EB">
      <w:pPr>
        <w:pStyle w:val="ae"/>
        <w:spacing w:line="360" w:lineRule="auto"/>
        <w:ind w:firstLine="708"/>
        <w:rPr>
          <w:lang w:val="ru-RU"/>
        </w:rPr>
      </w:pPr>
      <w:r>
        <w:rPr>
          <w:lang w:val="ru-RU"/>
        </w:rPr>
        <w:t>Основой алгоритма ORB-SLAM является техника работы с картой, называемая редактирование связей (bundle adjustment, BA). Алгоритм предлагает реализацию данной техники с доступной вычислительной сложностью, что позволяет обеспечить производительность в режиме реального времени на современном оборудовании.</w:t>
      </w:r>
    </w:p>
    <w:p w14:paraId="60AD6EB9" w14:textId="7DAD6776" w:rsidR="00E432EB" w:rsidRDefault="00E432EB" w:rsidP="00E432EB">
      <w:pPr>
        <w:pStyle w:val="ae"/>
        <w:spacing w:line="360" w:lineRule="auto"/>
        <w:ind w:firstLine="708"/>
        <w:rPr>
          <w:lang w:val="ru-RU"/>
        </w:rPr>
      </w:pPr>
      <w:r>
        <w:rPr>
          <w:lang w:val="ru-RU"/>
        </w:rPr>
        <w:t xml:space="preserve">Обновлённая версия ORB-SLAM 3 </w:t>
      </w:r>
      <w:r>
        <w:rPr>
          <w:lang w:val="ru-RU"/>
        </w:rPr>
        <w:fldChar w:fldCharType="begin"/>
      </w:r>
      <w:r w:rsidR="003409A9">
        <w:rPr>
          <w:lang w:val="ru-RU"/>
        </w:rPr>
        <w:instrText xml:space="preserve"> ADDIN ZOTERO_ITEM CSL_CITATION {"citationID":"ZAvBM4OO","properties":{"formattedCitation":"[9]","plainCitation":"[9]","noteIndex":0},"citationItems":[{"id":"FPFDlk0b/Fpiog7Dl","uris":["http://zotero.org/users/local/Ig164cfF/items/MD9PQQ3N"],"uri":["http://zotero.org/users/local/Ig164cfF/items/MD9PQQ3N"],"itemData":{"id":"4LVlnkH8/d1926qHI","type":"article-journal","container-title":"IEEE Transactions on Robotics","DOI":"10.1109/TRO.2021.3075644","ISSN":"1552-3098, 1941-0468","issue":"6","journalAbbreviation":"IEEE Trans. Robot.","page":"1874-1890","source":"DOI.org (Crossref)","title":"ORB-SLAM3: An Accurate Open-Source Library for Visual, Visual–Inertial, and Multimap SLAM","title-short":"ORB-SLAM3","volume":"37","author":[{"family":"Campos","given":"Carlos"},{"family":"Elvira","given":"Richard"},{"family":"Rodriguez","given":"Juan J. Gomez"},{"family":"M. Montiel","given":"Jose M."},{"family":"D. Tardos","given":"Juan"}],"issued":{"date-parts":[["2021",12]]}}}],"schema":"https://github.com/citation-style-language/schema/raw/master/csl-citation.json"} </w:instrText>
      </w:r>
      <w:r>
        <w:rPr>
          <w:lang w:val="ru-RU"/>
        </w:rPr>
        <w:fldChar w:fldCharType="separate"/>
      </w:r>
      <w:r w:rsidR="003409A9" w:rsidRPr="003409A9">
        <w:rPr>
          <w:lang w:val="ru-RU"/>
        </w:rPr>
        <w:t>[9]</w:t>
      </w:r>
      <w:r>
        <w:rPr>
          <w:lang w:val="ru-RU"/>
        </w:rPr>
        <w:fldChar w:fldCharType="end"/>
      </w:r>
      <w:r>
        <w:rPr>
          <w:lang w:val="ru-RU"/>
        </w:rPr>
        <w:t xml:space="preserve"> - это система SLAM, которая поддерживает визуально-инерциальную навигацию и гибридные карты. Метод может работать на одиночной камере, стерео и RGB-D камерах, а также с использованием широкоугольных камер типа «рыбий глаз».</w:t>
      </w:r>
    </w:p>
    <w:p w14:paraId="787D8CCA" w14:textId="16B65C0F" w:rsidR="00E432EB" w:rsidRDefault="00E432EB" w:rsidP="00E432EB">
      <w:pPr>
        <w:pStyle w:val="ae"/>
        <w:spacing w:line="360" w:lineRule="auto"/>
        <w:ind w:firstLine="708"/>
        <w:rPr>
          <w:lang w:val="ru-RU"/>
        </w:rPr>
      </w:pPr>
      <w:r>
        <w:rPr>
          <w:lang w:val="ru-RU"/>
        </w:rPr>
        <w:t xml:space="preserve">Средняя точность ORB-SLAM 3 (3,6) см для набора данных EuRoC </w:t>
      </w:r>
      <w:r>
        <w:rPr>
          <w:lang w:val="ru-RU"/>
        </w:rPr>
        <w:fldChar w:fldCharType="begin"/>
      </w:r>
      <w:r w:rsidR="003409A9">
        <w:rPr>
          <w:lang w:val="ru-RU"/>
        </w:rPr>
        <w:instrText xml:space="preserve"> ADDIN ZOTERO_ITEM CSL_CITATION {"citationID":"JKhibXqd","properties":{"formattedCitation":"[10]","plainCitation":"[10]","noteIndex":0},"citationItems":[{"id":"FPFDlk0b/RVFhnQ45","uris":["http://zotero.org/users/local/Ig164cfF/items/W49SU587"],"uri":["http://zotero.org/users/local/Ig164cfF/items/W49SU587"],"itemData":{"id":"4LVlnkH8/FjXjF9rr","type":"article-journal","abstract":"This paper presents visual-inertial datasets collected on-board a micro aerial vehicle. The datasets contain synchronized stereo images, IMU measurements and accurate ground truth. The first batch of datasets facilitates the design and evaluation of visual-inertial localization algorithms on real flight data. It was collected in an industrial environment and contains millimeter accurate position ground truth from a laser tracking system. The second batch of datasets is aimed at precise 3D environment reconstruction and was recorded in a room equipped with a motion capture system. The datasets contain 6D pose ground truth and a detailed 3D scan of the environment. Eleven datasets are provided in total, ranging from slow flights under good visual conditions to dynamic flights with motion blur and poor illumination, enabling researchers to thoroughly test and evaluate their algorithms. All datasets contain raw sensor measurements, spatio-temporally aligned sensor data and ground truth, extrinsic and intrinsic calibrations and datasets for custom calibrations.","container-title":"The International Journal of Robotics Research","DOI":"10.1177/0278364915620033","issue":"10","note":"_eprint: https://doi.org/10.1177/0278364915620033","page":"1157-1163","title":"The EuRoC micro aerial vehicle datasets","volume":"35","author":[{"family":"Burri","given":"Michael"},{"family":"Nikolic","given":"Janosch"},{"family":"Gohl","given":"Pascal"},{"family":"Schneider","given":"Thomas"},{"family":"Rehder","given":"Joern"},{"family":"Omari","given":"Sammy"},{"family":"Achtelik","given":"Markus W."},{"family":"Siegwart","given":"Roland"}],"issued":{"date-parts":[["2016"]]}}}],"schema":"https://github.com/citation-style-language/schema/raw/master/csl-citation.json"} </w:instrText>
      </w:r>
      <w:r>
        <w:rPr>
          <w:lang w:val="ru-RU"/>
        </w:rPr>
        <w:fldChar w:fldCharType="separate"/>
      </w:r>
      <w:r w:rsidR="003409A9" w:rsidRPr="003409A9">
        <w:rPr>
          <w:lang w:val="ru-RU"/>
        </w:rPr>
        <w:t>[10]</w:t>
      </w:r>
      <w:r>
        <w:rPr>
          <w:lang w:val="ru-RU"/>
        </w:rPr>
        <w:fldChar w:fldCharType="end"/>
      </w:r>
      <w:r>
        <w:rPr>
          <w:lang w:val="ru-RU"/>
        </w:rPr>
        <w:t xml:space="preserve"> и (9) мм для набора данных TUM-VI (сцена AR / VR), использует портативные устройства для быстрого перемещения.</w:t>
      </w:r>
    </w:p>
    <w:p w14:paraId="038F1C92" w14:textId="77777777" w:rsidR="00E432EB" w:rsidRDefault="00E432EB" w:rsidP="00E432EB">
      <w:pPr>
        <w:pStyle w:val="ae"/>
        <w:spacing w:line="360" w:lineRule="auto"/>
        <w:ind w:firstLine="708"/>
        <w:rPr>
          <w:lang w:val="ru-RU"/>
        </w:rPr>
      </w:pPr>
      <w:r>
        <w:rPr>
          <w:lang w:val="ru-RU"/>
        </w:rPr>
        <w:t>Это первая плотно-связанная система визуально-инерциальной одометрии (VIO), основанная на извлечении характерных точек, которая полагается только на максимальную апостериорную оценку (включая IMU во время инициализации). Эффект от такой системы заключается в следующем: она может надёжно работать в реальном времени, а её точность улучшена в 2–5 раз по сравнению с предыдущей версией. Использование максимальной апостериорной оценки гарантирует получение лучшего решения для любого набора данных.</w:t>
      </w:r>
    </w:p>
    <w:p w14:paraId="2447B1D5" w14:textId="77777777" w:rsidR="00E432EB" w:rsidRDefault="00E432EB" w:rsidP="00E432EB">
      <w:pPr>
        <w:pStyle w:val="ae"/>
        <w:spacing w:line="360" w:lineRule="auto"/>
        <w:ind w:firstLine="708"/>
        <w:rPr>
          <w:lang w:val="ru-RU"/>
        </w:rPr>
      </w:pPr>
      <w:r>
        <w:rPr>
          <w:lang w:val="ru-RU"/>
        </w:rPr>
        <w:lastRenderedPageBreak/>
        <w:t>Второе нововведение в этой статье - создание гибридной карты на основе нового модуля локализации, которое уменьшает ошибку позиционирования.</w:t>
      </w:r>
    </w:p>
    <w:p w14:paraId="6D7DF2F8" w14:textId="77777777" w:rsidR="00E432EB" w:rsidRDefault="00E432EB" w:rsidP="00E432EB">
      <w:pPr>
        <w:pStyle w:val="ae"/>
        <w:spacing w:line="360" w:lineRule="auto"/>
        <w:ind w:firstLine="708"/>
        <w:rPr>
          <w:lang w:val="ru-RU"/>
        </w:rPr>
      </w:pPr>
      <w:r>
        <w:rPr>
          <w:lang w:val="ru-RU"/>
        </w:rPr>
        <w:t>Новый модуль локализации позволяет использовать ORB-SLAM 3 в сценах с плохими характеристиками карты.</w:t>
      </w:r>
    </w:p>
    <w:p w14:paraId="13DF15F3" w14:textId="77777777" w:rsidR="00E432EB" w:rsidRDefault="00E432EB" w:rsidP="00E432EB">
      <w:pPr>
        <w:pStyle w:val="ae"/>
        <w:spacing w:line="360" w:lineRule="auto"/>
        <w:ind w:firstLine="360"/>
        <w:rPr>
          <w:lang w:val="ru-RU"/>
        </w:rPr>
      </w:pPr>
      <w:r>
        <w:rPr>
          <w:lang w:val="ru-RU"/>
        </w:rPr>
        <w:t>Долгосрочная работа: при выходе из строя модуля навигации и невозможности решения для данной карты, система будет перестраивать карту и выравнивать её с исходной. ORB-SLAM 3 - первая система, которая может повторно использовать всю предыдущую информацию на всех этапах алгоритма. Обновленный механизм сопоставления кадров может использовать ключевые кадры, которые были собраны независимо и находятся далеко на графе связей в карте, даже если два кадра были сняты в разное время.</w:t>
      </w:r>
    </w:p>
    <w:p w14:paraId="7059B682" w14:textId="77777777" w:rsidR="00E432EB" w:rsidRPr="00DF5866" w:rsidRDefault="00E432EB" w:rsidP="00E432EB">
      <w:pPr>
        <w:pStyle w:val="20"/>
        <w:rPr>
          <w:rFonts w:ascii="Times New Roman" w:hAnsi="Times New Roman" w:cs="Times New Roman"/>
          <w:sz w:val="28"/>
          <w:szCs w:val="28"/>
          <w:lang w:val="ru-RU"/>
        </w:rPr>
      </w:pPr>
      <w:bookmarkStart w:id="86" w:name="_Toc91460034"/>
      <w:bookmarkStart w:id="87" w:name="_Toc91598647"/>
      <w:r w:rsidRPr="00DF5866">
        <w:rPr>
          <w:rFonts w:ascii="Times New Roman" w:hAnsi="Times New Roman" w:cs="Times New Roman"/>
          <w:sz w:val="28"/>
          <w:szCs w:val="28"/>
          <w:lang w:val="ru-RU"/>
        </w:rPr>
        <w:t>Принцип работы алгоритма</w:t>
      </w:r>
      <w:bookmarkEnd w:id="86"/>
      <w:bookmarkEnd w:id="87"/>
    </w:p>
    <w:p w14:paraId="3CBB9203" w14:textId="77777777" w:rsidR="00E432EB" w:rsidRDefault="00E432EB" w:rsidP="00E432EB">
      <w:pPr>
        <w:pStyle w:val="ae"/>
        <w:spacing w:line="360" w:lineRule="auto"/>
        <w:ind w:firstLine="360"/>
        <w:rPr>
          <w:lang w:val="ru-RU"/>
        </w:rPr>
      </w:pPr>
      <w:r>
        <w:rPr>
          <w:lang w:val="ru-RU"/>
        </w:rPr>
        <w:t>Алгоритм SLAM строит карту в неизвестном окружении и позиционируют объект на карте по данным сенсоров.</w:t>
      </w:r>
    </w:p>
    <w:p w14:paraId="02DD4F71" w14:textId="77777777" w:rsidR="00E432EB" w:rsidRDefault="00E432EB" w:rsidP="00E432EB">
      <w:pPr>
        <w:pStyle w:val="ae"/>
        <w:spacing w:line="360" w:lineRule="auto"/>
        <w:ind w:firstLine="360"/>
        <w:rPr>
          <w:lang w:val="ru-RU"/>
        </w:rPr>
      </w:pPr>
      <w:r>
        <w:rPr>
          <w:lang w:val="ru-RU"/>
        </w:rPr>
        <w:t xml:space="preserve">Основным требованием к алгоритму SLAM является его работа в реальном времени. </w:t>
      </w:r>
      <w:r w:rsidRPr="00E432EB">
        <w:rPr>
          <w:b/>
          <w:bCs/>
          <w:lang w:val="ru-RU"/>
        </w:rPr>
        <w:t>Это</w:t>
      </w:r>
      <w:r>
        <w:rPr>
          <w:lang w:val="ru-RU"/>
        </w:rPr>
        <w:t xml:space="preserve"> требование в основном существенно для автономного движения робота в неизвестном статическом окружении или для автономного движения автомобиля в динамическом окружении. Если карту и окружение можно рассматривать как статические, то возможно значительное упрощение архитектуры алгоритма и снижения требований по производительности.</w:t>
      </w:r>
    </w:p>
    <w:p w14:paraId="7F3D4710" w14:textId="77777777" w:rsidR="00E432EB" w:rsidRDefault="00E432EB" w:rsidP="00E432EB">
      <w:pPr>
        <w:pStyle w:val="ae"/>
        <w:rPr>
          <w:lang w:val="ru-RU"/>
        </w:rPr>
      </w:pPr>
    </w:p>
    <w:p w14:paraId="6CDC26AD" w14:textId="77777777" w:rsidR="00E432EB" w:rsidRDefault="00E432EB" w:rsidP="00E432EB">
      <w:pPr>
        <w:pStyle w:val="ae"/>
        <w:keepNext/>
      </w:pPr>
      <w:r>
        <w:rPr>
          <w:noProof/>
        </w:rPr>
        <w:lastRenderedPageBreak/>
        <w:drawing>
          <wp:inline distT="0" distB="0" distL="0" distR="0" wp14:anchorId="382372D0" wp14:editId="42F85554">
            <wp:extent cx="2857500" cy="2495550"/>
            <wp:effectExtent l="0" t="0" r="0" b="0"/>
            <wp:docPr id="28" name="Image2"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
                    <pic:cNvPicPr>
                      <a:picLocks noChangeAspect="1" noChangeArrowheads="1"/>
                    </pic:cNvPicPr>
                  </pic:nvPicPr>
                  <pic:blipFill>
                    <a:blip r:embed="rId13"/>
                    <a:stretch>
                      <a:fillRect/>
                    </a:stretch>
                  </pic:blipFill>
                  <pic:spPr bwMode="auto">
                    <a:xfrm>
                      <a:off x="0" y="0"/>
                      <a:ext cx="2857500" cy="2495550"/>
                    </a:xfrm>
                    <a:prstGeom prst="rect">
                      <a:avLst/>
                    </a:prstGeom>
                  </pic:spPr>
                </pic:pic>
              </a:graphicData>
            </a:graphic>
          </wp:inline>
        </w:drawing>
      </w:r>
    </w:p>
    <w:p w14:paraId="54C4A0F9" w14:textId="77777777" w:rsidR="00E432EB" w:rsidRDefault="00E432EB" w:rsidP="00E432EB">
      <w:pPr>
        <w:pStyle w:val="af0"/>
        <w:rPr>
          <w:lang w:val="ru-RU"/>
        </w:rPr>
      </w:pPr>
      <w:r w:rsidRPr="00B039A2">
        <w:rPr>
          <w:lang w:val="ru-RU"/>
        </w:rPr>
        <w:t xml:space="preserve">Рисунок </w:t>
      </w:r>
      <w:r>
        <w:rPr>
          <w:lang w:val="ru-RU"/>
        </w:rPr>
        <w:fldChar w:fldCharType="begin"/>
      </w:r>
      <w:r>
        <w:rPr>
          <w:lang w:val="ru-RU"/>
        </w:rPr>
        <w:instrText xml:space="preserve"> STYLEREF 1 \s </w:instrText>
      </w:r>
      <w:r>
        <w:rPr>
          <w:lang w:val="ru-RU"/>
        </w:rPr>
        <w:fldChar w:fldCharType="separate"/>
      </w:r>
      <w:r>
        <w:rPr>
          <w:noProof/>
          <w:lang w:val="ru-RU"/>
        </w:rPr>
        <w:t>0</w:t>
      </w:r>
      <w:r>
        <w:rPr>
          <w:lang w:val="ru-RU"/>
        </w:rPr>
        <w:fldChar w:fldCharType="end"/>
      </w:r>
      <w:r>
        <w:rPr>
          <w:lang w:val="ru-RU"/>
        </w:rPr>
        <w:noBreakHyphen/>
      </w:r>
      <w:r>
        <w:rPr>
          <w:lang w:val="ru-RU"/>
        </w:rPr>
        <w:fldChar w:fldCharType="begin"/>
      </w:r>
      <w:r>
        <w:rPr>
          <w:lang w:val="ru-RU"/>
        </w:rPr>
        <w:instrText xml:space="preserve"> SEQ Рисунок \* ARABIC \s 1 </w:instrText>
      </w:r>
      <w:r>
        <w:rPr>
          <w:lang w:val="ru-RU"/>
        </w:rPr>
        <w:fldChar w:fldCharType="separate"/>
      </w:r>
      <w:r>
        <w:rPr>
          <w:noProof/>
          <w:lang w:val="ru-RU"/>
        </w:rPr>
        <w:t>1</w:t>
      </w:r>
      <w:r>
        <w:rPr>
          <w:lang w:val="ru-RU"/>
        </w:rPr>
        <w:fldChar w:fldCharType="end"/>
      </w:r>
      <w:r>
        <w:rPr>
          <w:lang w:val="ru-RU"/>
        </w:rPr>
        <w:t xml:space="preserve"> </w:t>
      </w:r>
      <w:r w:rsidRPr="0066357B">
        <w:rPr>
          <w:lang w:val="ru-RU"/>
        </w:rPr>
        <w:t>Работа ORB-SLAM 2 [21] в городской среде с использованием стереокамеры, траектория и разреженная реконструкция карты с закрытием нескольких петель</w:t>
      </w:r>
    </w:p>
    <w:p w14:paraId="1660607A" w14:textId="77777777" w:rsidR="00E432EB" w:rsidRDefault="00E432EB" w:rsidP="00E432EB">
      <w:pPr>
        <w:pStyle w:val="ae"/>
        <w:rPr>
          <w:lang w:val="ru-RU"/>
        </w:rPr>
      </w:pPr>
    </w:p>
    <w:p w14:paraId="0A61F101" w14:textId="77777777" w:rsidR="00E432EB" w:rsidRDefault="00E432EB" w:rsidP="00E432EB">
      <w:pPr>
        <w:pStyle w:val="ae"/>
        <w:spacing w:line="360" w:lineRule="auto"/>
        <w:ind w:firstLine="360"/>
        <w:rPr>
          <w:lang w:val="ru-RU"/>
        </w:rPr>
      </w:pPr>
      <w:r>
        <w:rPr>
          <w:lang w:val="ru-RU"/>
        </w:rPr>
        <w:t>Среди различных типов датчиков камеры дешевы и предоставляют обширную информацию об окружающей среде, что позволяет надёжно и точно осуществлять позиционирование и навигацию.</w:t>
      </w:r>
    </w:p>
    <w:p w14:paraId="6A676E2E" w14:textId="77777777" w:rsidR="00E432EB" w:rsidRDefault="00E432EB" w:rsidP="00E432EB">
      <w:pPr>
        <w:pStyle w:val="ae"/>
        <w:spacing w:line="360" w:lineRule="auto"/>
        <w:ind w:firstLine="360"/>
        <w:rPr>
          <w:lang w:val="ru-RU"/>
        </w:rPr>
      </w:pPr>
      <w:r>
        <w:rPr>
          <w:lang w:val="ru-RU"/>
        </w:rPr>
        <w:t>Алгоритмы Visual SLAM, в которых основным датчиком является камера являются наиболее точными и универсальными решениями в локализации и навигации, при этом они зачастую бывают требовательны к производительности и оборудованию.</w:t>
      </w:r>
    </w:p>
    <w:p w14:paraId="1CFACB1B" w14:textId="77777777" w:rsidR="00E432EB" w:rsidRDefault="00E432EB" w:rsidP="00E432EB">
      <w:pPr>
        <w:pStyle w:val="ae"/>
        <w:spacing w:line="360" w:lineRule="auto"/>
        <w:ind w:firstLine="360"/>
        <w:rPr>
          <w:lang w:val="ru-RU"/>
        </w:rPr>
      </w:pPr>
      <w:r>
        <w:rPr>
          <w:lang w:val="ru-RU"/>
        </w:rPr>
        <w:t>Распознавание места/определение места по изображению — это ключевой модуль системы SLAM для замыкания контуров (т.е. обнаружения, когда датчик возвращается в нанесённую на карту область и исправления накопленной ошибки в исследовании) и для перемещения камеры после сбоя отслеживания из-за окклюзии или агрессивного движения, или при повторной инициализации системы.</w:t>
      </w:r>
    </w:p>
    <w:p w14:paraId="5C4E8FF7" w14:textId="77777777" w:rsidR="00E432EB" w:rsidRDefault="00E432EB" w:rsidP="00E432EB">
      <w:pPr>
        <w:pStyle w:val="ae"/>
        <w:keepNext/>
      </w:pPr>
      <w:r>
        <w:rPr>
          <w:noProof/>
        </w:rPr>
        <w:lastRenderedPageBreak/>
        <w:drawing>
          <wp:inline distT="0" distB="0" distL="0" distR="0" wp14:anchorId="4BEE4118" wp14:editId="0E441DCC">
            <wp:extent cx="2914650" cy="3286125"/>
            <wp:effectExtent l="0" t="0" r="0" b="0"/>
            <wp:docPr id="29" name="Image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3"/>
                    <pic:cNvPicPr>
                      <a:picLocks noChangeAspect="1" noChangeArrowheads="1"/>
                    </pic:cNvPicPr>
                  </pic:nvPicPr>
                  <pic:blipFill>
                    <a:blip r:embed="rId14"/>
                    <a:stretch>
                      <a:fillRect/>
                    </a:stretch>
                  </pic:blipFill>
                  <pic:spPr bwMode="auto">
                    <a:xfrm>
                      <a:off x="0" y="0"/>
                      <a:ext cx="2914650" cy="3286125"/>
                    </a:xfrm>
                    <a:prstGeom prst="rect">
                      <a:avLst/>
                    </a:prstGeom>
                  </pic:spPr>
                </pic:pic>
              </a:graphicData>
            </a:graphic>
          </wp:inline>
        </w:drawing>
      </w:r>
      <w:r>
        <w:rPr>
          <w:noProof/>
        </w:rPr>
        <w:drawing>
          <wp:inline distT="0" distB="0" distL="0" distR="0" wp14:anchorId="6637DA0C" wp14:editId="07B4EE62">
            <wp:extent cx="2914650" cy="3295650"/>
            <wp:effectExtent l="0" t="0" r="0" b="0"/>
            <wp:docPr id="4" name="Image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4"/>
                    <pic:cNvPicPr>
                      <a:picLocks noChangeAspect="1" noChangeArrowheads="1"/>
                    </pic:cNvPicPr>
                  </pic:nvPicPr>
                  <pic:blipFill>
                    <a:blip r:embed="rId14"/>
                    <a:stretch>
                      <a:fillRect/>
                    </a:stretch>
                  </pic:blipFill>
                  <pic:spPr bwMode="auto">
                    <a:xfrm>
                      <a:off x="0" y="0"/>
                      <a:ext cx="2914650" cy="3295650"/>
                    </a:xfrm>
                    <a:prstGeom prst="rect">
                      <a:avLst/>
                    </a:prstGeom>
                  </pic:spPr>
                </pic:pic>
              </a:graphicData>
            </a:graphic>
          </wp:inline>
        </w:drawing>
      </w:r>
    </w:p>
    <w:p w14:paraId="4CF5E9AC" w14:textId="77777777" w:rsidR="00E432EB" w:rsidRPr="00B039A2" w:rsidRDefault="00E432EB" w:rsidP="00E432EB">
      <w:pPr>
        <w:pStyle w:val="af0"/>
        <w:rPr>
          <w:lang w:val="ru-RU"/>
        </w:rPr>
      </w:pPr>
      <w:r w:rsidRPr="00B039A2">
        <w:rPr>
          <w:lang w:val="ru-RU"/>
        </w:rPr>
        <w:t xml:space="preserve">Рисунок </w:t>
      </w:r>
      <w:r>
        <w:rPr>
          <w:lang w:val="ru-RU"/>
        </w:rPr>
        <w:fldChar w:fldCharType="begin"/>
      </w:r>
      <w:r>
        <w:rPr>
          <w:lang w:val="ru-RU"/>
        </w:rPr>
        <w:instrText xml:space="preserve"> STYLEREF 1 \s </w:instrText>
      </w:r>
      <w:r>
        <w:rPr>
          <w:lang w:val="ru-RU"/>
        </w:rPr>
        <w:fldChar w:fldCharType="separate"/>
      </w:r>
      <w:r>
        <w:rPr>
          <w:noProof/>
          <w:lang w:val="ru-RU"/>
        </w:rPr>
        <w:t>0</w:t>
      </w:r>
      <w:r>
        <w:rPr>
          <w:lang w:val="ru-RU"/>
        </w:rPr>
        <w:fldChar w:fldCharType="end"/>
      </w:r>
      <w:r>
        <w:rPr>
          <w:lang w:val="ru-RU"/>
        </w:rPr>
        <w:noBreakHyphen/>
      </w:r>
      <w:r>
        <w:rPr>
          <w:lang w:val="ru-RU"/>
        </w:rPr>
        <w:fldChar w:fldCharType="begin"/>
      </w:r>
      <w:r>
        <w:rPr>
          <w:lang w:val="ru-RU"/>
        </w:rPr>
        <w:instrText xml:space="preserve"> SEQ Рисунок \* ARABIC \s 1 </w:instrText>
      </w:r>
      <w:r>
        <w:rPr>
          <w:lang w:val="ru-RU"/>
        </w:rPr>
        <w:fldChar w:fldCharType="separate"/>
      </w:r>
      <w:r>
        <w:rPr>
          <w:noProof/>
          <w:lang w:val="ru-RU"/>
        </w:rPr>
        <w:t>2</w:t>
      </w:r>
      <w:r>
        <w:rPr>
          <w:lang w:val="ru-RU"/>
        </w:rPr>
        <w:fldChar w:fldCharType="end"/>
      </w:r>
      <w:r>
        <w:rPr>
          <w:lang w:val="ru-RU"/>
        </w:rPr>
        <w:t xml:space="preserve"> </w:t>
      </w:r>
      <w:r w:rsidRPr="0066357B">
        <w:rPr>
          <w:lang w:val="ru-RU"/>
        </w:rPr>
        <w:t>Работа ORB-SLAM 2</w:t>
      </w:r>
      <w:r>
        <w:rPr>
          <w:lang w:val="ru-RU"/>
        </w:rPr>
        <w:t xml:space="preserve">, реконструкция карты </w:t>
      </w:r>
      <w:r w:rsidRPr="0065562D">
        <w:rPr>
          <w:lang w:val="ru-RU"/>
        </w:rPr>
        <w:t>до и после замыкания</w:t>
      </w:r>
      <w:r>
        <w:rPr>
          <w:lang w:val="ru-RU"/>
        </w:rPr>
        <w:t xml:space="preserve"> петли</w:t>
      </w:r>
      <w:r w:rsidRPr="0065562D">
        <w:rPr>
          <w:lang w:val="ru-RU"/>
        </w:rPr>
        <w:t>, ORB-SLAM 2 [21]</w:t>
      </w:r>
    </w:p>
    <w:p w14:paraId="11123764" w14:textId="77777777" w:rsidR="00E432EB" w:rsidRDefault="00E432EB" w:rsidP="00E432EB">
      <w:pPr>
        <w:pStyle w:val="ae"/>
        <w:rPr>
          <w:lang w:val="ru-RU"/>
        </w:rPr>
      </w:pPr>
    </w:p>
    <w:p w14:paraId="02E3AAE2" w14:textId="77777777" w:rsidR="00E432EB" w:rsidRDefault="00E432EB" w:rsidP="00E432EB">
      <w:pPr>
        <w:pStyle w:val="ae"/>
        <w:spacing w:line="360" w:lineRule="auto"/>
        <w:rPr>
          <w:lang w:val="ru-RU"/>
        </w:rPr>
      </w:pPr>
      <w:r>
        <w:rPr>
          <w:lang w:val="ru-RU"/>
        </w:rPr>
        <w:t>Самым большим преимуществом отображения SLAM является то, что оно позволяет сопоставить и использовать предыдущие наблюдения, которые выполняют три ассоциации данных в bundle adjustment:</w:t>
      </w:r>
    </w:p>
    <w:p w14:paraId="731F5260" w14:textId="77777777" w:rsidR="00E432EB" w:rsidRDefault="00E432EB" w:rsidP="00433E78">
      <w:pPr>
        <w:pStyle w:val="ae"/>
        <w:numPr>
          <w:ilvl w:val="0"/>
          <w:numId w:val="4"/>
        </w:numPr>
        <w:spacing w:line="360" w:lineRule="auto"/>
        <w:rPr>
          <w:lang w:val="ru-RU"/>
        </w:rPr>
      </w:pPr>
      <w:r>
        <w:rPr>
          <w:lang w:val="ru-RU"/>
        </w:rPr>
        <w:t>Краткосрочная ассоциация данных: сопоставление элементов карты за последние несколько секунд. Так же, как это делается в визуальной одометрии, отбрасывание кадров, которые больше не видны, приведёт к накоплению дрейфа.</w:t>
      </w:r>
    </w:p>
    <w:p w14:paraId="13A82883" w14:textId="77777777" w:rsidR="00E432EB" w:rsidRDefault="00E432EB" w:rsidP="00433E78">
      <w:pPr>
        <w:pStyle w:val="ae"/>
        <w:numPr>
          <w:ilvl w:val="0"/>
          <w:numId w:val="4"/>
        </w:numPr>
        <w:spacing w:line="360" w:lineRule="auto"/>
        <w:rPr>
          <w:lang w:val="ru-RU"/>
        </w:rPr>
      </w:pPr>
      <w:r>
        <w:rPr>
          <w:lang w:val="ru-RU"/>
        </w:rPr>
        <w:t>Среднесрочная ассоциация данных: сопоставление карты с небольшой совокупной ошибкой камеры. Это также можно использовать в bundle adjustment. Когда система работает на уже построенной карте, она может достичь нулевого дрейфа.</w:t>
      </w:r>
    </w:p>
    <w:p w14:paraId="3526E8E8" w14:textId="77777777" w:rsidR="00E432EB" w:rsidRDefault="00E432EB" w:rsidP="00433E78">
      <w:pPr>
        <w:pStyle w:val="ae"/>
        <w:numPr>
          <w:ilvl w:val="0"/>
          <w:numId w:val="4"/>
        </w:numPr>
        <w:spacing w:line="360" w:lineRule="auto"/>
        <w:rPr>
          <w:lang w:val="ru-RU"/>
        </w:rPr>
      </w:pPr>
      <w:r>
        <w:rPr>
          <w:lang w:val="ru-RU"/>
        </w:rPr>
        <w:t xml:space="preserve">Долгосрочная ассоциация данных: многократное распознавание сцены для сопоставления текущих наблюдений и предыдущих наблюдений, независимо от накопленной ошибки. Позволяет создать ассоциацию между кадрами даже в случае сбоя отслеживания. Долгосрочное </w:t>
      </w:r>
      <w:r>
        <w:rPr>
          <w:lang w:val="ru-RU"/>
        </w:rPr>
        <w:lastRenderedPageBreak/>
        <w:t>сопоставление может использовать оптимизацию позиционного графа чтобы минимизировать ошибку каждого отдельного перемещения. Bundle adjustment является ключевым методом для получения точности в SLAM на больших картах.</w:t>
      </w:r>
    </w:p>
    <w:p w14:paraId="30C1D26A" w14:textId="77777777" w:rsidR="00E432EB" w:rsidRPr="00757946" w:rsidRDefault="00E432EB" w:rsidP="00757946">
      <w:pPr>
        <w:pStyle w:val="3"/>
        <w:rPr>
          <w:sz w:val="28"/>
          <w:szCs w:val="28"/>
          <w:lang w:val="ru-RU"/>
        </w:rPr>
      </w:pPr>
      <w:bookmarkStart w:id="88" w:name="__RefHeading___Toc1503_4198705801"/>
      <w:bookmarkStart w:id="89" w:name="_Toc91460035"/>
      <w:bookmarkStart w:id="90" w:name="_Toc91598648"/>
      <w:bookmarkEnd w:id="88"/>
      <w:r w:rsidRPr="00757946">
        <w:rPr>
          <w:sz w:val="28"/>
          <w:szCs w:val="28"/>
          <w:lang w:val="ru-RU"/>
        </w:rPr>
        <w:t>Общая архитектура системы</w:t>
      </w:r>
      <w:bookmarkEnd w:id="89"/>
      <w:bookmarkEnd w:id="90"/>
    </w:p>
    <w:p w14:paraId="16B206F3" w14:textId="77777777" w:rsidR="00E432EB" w:rsidRDefault="00E432EB" w:rsidP="00E432EB">
      <w:pPr>
        <w:pStyle w:val="ae"/>
        <w:keepNext/>
      </w:pPr>
      <w:r>
        <w:rPr>
          <w:noProof/>
        </w:rPr>
        <w:drawing>
          <wp:inline distT="0" distB="0" distL="0" distR="0" wp14:anchorId="4329C7EB" wp14:editId="34E7638E">
            <wp:extent cx="5943600" cy="4314825"/>
            <wp:effectExtent l="0" t="0" r="0" b="0"/>
            <wp:docPr id="5" name="Image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5"/>
                    <pic:cNvPicPr>
                      <a:picLocks noChangeAspect="1" noChangeArrowheads="1"/>
                    </pic:cNvPicPr>
                  </pic:nvPicPr>
                  <pic:blipFill>
                    <a:blip r:embed="rId15"/>
                    <a:stretch>
                      <a:fillRect/>
                    </a:stretch>
                  </pic:blipFill>
                  <pic:spPr bwMode="auto">
                    <a:xfrm>
                      <a:off x="0" y="0"/>
                      <a:ext cx="5943600" cy="4314825"/>
                    </a:xfrm>
                    <a:prstGeom prst="rect">
                      <a:avLst/>
                    </a:prstGeom>
                  </pic:spPr>
                </pic:pic>
              </a:graphicData>
            </a:graphic>
          </wp:inline>
        </w:drawing>
      </w:r>
    </w:p>
    <w:p w14:paraId="46C154F8" w14:textId="77777777" w:rsidR="00E432EB" w:rsidRDefault="00E432EB" w:rsidP="00E432EB">
      <w:pPr>
        <w:pStyle w:val="af0"/>
        <w:rPr>
          <w:lang w:val="ru-RU"/>
        </w:rPr>
      </w:pPr>
      <w:bookmarkStart w:id="91" w:name="_Ref91457257"/>
      <w:r w:rsidRPr="00B039A2">
        <w:rPr>
          <w:lang w:val="ru-RU"/>
        </w:rPr>
        <w:t xml:space="preserve">Рисунок </w:t>
      </w:r>
      <w:r>
        <w:rPr>
          <w:lang w:val="ru-RU"/>
        </w:rPr>
        <w:fldChar w:fldCharType="begin"/>
      </w:r>
      <w:r>
        <w:rPr>
          <w:lang w:val="ru-RU"/>
        </w:rPr>
        <w:instrText xml:space="preserve"> STYLEREF 1 \s </w:instrText>
      </w:r>
      <w:r>
        <w:rPr>
          <w:lang w:val="ru-RU"/>
        </w:rPr>
        <w:fldChar w:fldCharType="separate"/>
      </w:r>
      <w:r>
        <w:rPr>
          <w:noProof/>
          <w:lang w:val="ru-RU"/>
        </w:rPr>
        <w:t>0</w:t>
      </w:r>
      <w:r>
        <w:rPr>
          <w:lang w:val="ru-RU"/>
        </w:rPr>
        <w:fldChar w:fldCharType="end"/>
      </w:r>
      <w:r>
        <w:rPr>
          <w:lang w:val="ru-RU"/>
        </w:rPr>
        <w:noBreakHyphen/>
      </w:r>
      <w:r>
        <w:rPr>
          <w:lang w:val="ru-RU"/>
        </w:rPr>
        <w:fldChar w:fldCharType="begin"/>
      </w:r>
      <w:r>
        <w:rPr>
          <w:lang w:val="ru-RU"/>
        </w:rPr>
        <w:instrText xml:space="preserve"> SEQ Рисунок \* ARABIC \s 1 </w:instrText>
      </w:r>
      <w:r>
        <w:rPr>
          <w:lang w:val="ru-RU"/>
        </w:rPr>
        <w:fldChar w:fldCharType="separate"/>
      </w:r>
      <w:r>
        <w:rPr>
          <w:noProof/>
          <w:lang w:val="ru-RU"/>
        </w:rPr>
        <w:t>3</w:t>
      </w:r>
      <w:r>
        <w:rPr>
          <w:lang w:val="ru-RU"/>
        </w:rPr>
        <w:fldChar w:fldCharType="end"/>
      </w:r>
      <w:r>
        <w:rPr>
          <w:lang w:val="ru-RU"/>
        </w:rPr>
        <w:t xml:space="preserve"> </w:t>
      </w:r>
      <w:r w:rsidRPr="00116FA5">
        <w:rPr>
          <w:lang w:val="ru-RU"/>
        </w:rPr>
        <w:t>ORB-SLAM 2 [21], Структурная схема, потоки и модули</w:t>
      </w:r>
      <w:bookmarkEnd w:id="91"/>
    </w:p>
    <w:p w14:paraId="01E58CE2" w14:textId="30EC3B83" w:rsidR="00E432EB" w:rsidRDefault="00E432EB" w:rsidP="00E432EB">
      <w:pPr>
        <w:pStyle w:val="ae"/>
        <w:spacing w:line="360" w:lineRule="auto"/>
        <w:ind w:firstLine="708"/>
        <w:rPr>
          <w:lang w:val="ru-RU"/>
        </w:rPr>
      </w:pPr>
      <w:r>
        <w:rPr>
          <w:lang w:val="ru-RU"/>
        </w:rPr>
        <w:t xml:space="preserve">ORB-SLAM 2 </w:t>
      </w:r>
      <w:r>
        <w:rPr>
          <w:lang w:val="ru-RU"/>
        </w:rPr>
        <w:fldChar w:fldCharType="begin"/>
      </w:r>
      <w:r w:rsidR="003409A9">
        <w:rPr>
          <w:lang w:val="ru-RU"/>
        </w:rPr>
        <w:instrText xml:space="preserve"> ADDIN ZOTERO_ITEM CSL_CITATION {"citationID":"mRUNzmvp","properties":{"formattedCitation":"[2]","plainCitation":"[2]","noteIndex":0},"citationItems":[{"id":"FPFDlk0b/ENn5Pp4R","uris":["http://zotero.org/users/local/Ig164cfF/items/EP92JZ7B"],"uri":["http://zotero.org/users/local/Ig164cfF/items/EP92JZ7B"],"itemData":{"id":10,"type":"paper-conference","title":"ORB SLAM 2 : an Open-Source SLAM System for Monocular, Stereo and","author":[{"family":"Cameras","given":"RGB-D."},{"family":"Artal","given":"Raul","non-dropping-particle":"ur-"},{"literal":"Juan"},{"family":"Tardos","given":"D."}]}}],"schema":"https://github.com/citation-style-language/schema/raw/master/csl-citation.json"} </w:instrText>
      </w:r>
      <w:r>
        <w:rPr>
          <w:lang w:val="ru-RU"/>
        </w:rPr>
        <w:fldChar w:fldCharType="separate"/>
      </w:r>
      <w:r w:rsidR="003409A9" w:rsidRPr="003409A9">
        <w:rPr>
          <w:lang w:val="ru-RU"/>
        </w:rPr>
        <w:t>[2]</w:t>
      </w:r>
      <w:r>
        <w:rPr>
          <w:lang w:val="ru-RU"/>
        </w:rPr>
        <w:fldChar w:fldCharType="end"/>
      </w:r>
      <w:r>
        <w:rPr>
          <w:lang w:val="ru-RU"/>
        </w:rPr>
        <w:t xml:space="preserve"> является одним из самых популярных решений для SLAM среди всех применений. Недавняя новая версия ORB-SLAM 3 ещё не получила широкого распространения, но обладает рядом изменений в архитектуре. Обзор изменений в системе будет представлен после разбора базовой версии алгоритма.</w:t>
      </w:r>
    </w:p>
    <w:p w14:paraId="5E5A64F6" w14:textId="77777777" w:rsidR="00E432EB" w:rsidRDefault="00E432EB" w:rsidP="00E432EB">
      <w:pPr>
        <w:pStyle w:val="ae"/>
        <w:spacing w:line="360" w:lineRule="auto"/>
        <w:ind w:firstLine="708"/>
        <w:rPr>
          <w:lang w:val="ru-RU"/>
        </w:rPr>
      </w:pPr>
      <w:r>
        <w:rPr>
          <w:lang w:val="ru-RU"/>
        </w:rPr>
        <w:t>Общая архитектура системы представлена тремя параллельными процессами. Четвёртый процесс глобальной оптимизации выполняется в фоне и независимо. Процессы локализации, построения карты и замыкания карты образуют конвейер обработки данных.</w:t>
      </w:r>
    </w:p>
    <w:p w14:paraId="4CE00750" w14:textId="77777777" w:rsidR="00E432EB" w:rsidRPr="00757946" w:rsidRDefault="00E432EB" w:rsidP="00757946">
      <w:pPr>
        <w:pStyle w:val="3"/>
        <w:rPr>
          <w:sz w:val="28"/>
          <w:szCs w:val="28"/>
          <w:lang w:val="ru-RU"/>
        </w:rPr>
      </w:pPr>
      <w:bookmarkStart w:id="92" w:name="__RefHeading___Toc1505_4198705801"/>
      <w:bookmarkStart w:id="93" w:name="_Toc91460036"/>
      <w:bookmarkStart w:id="94" w:name="_Toc91598649"/>
      <w:bookmarkEnd w:id="92"/>
      <w:r w:rsidRPr="00757946">
        <w:rPr>
          <w:sz w:val="28"/>
          <w:szCs w:val="28"/>
          <w:lang w:val="ru-RU"/>
        </w:rPr>
        <w:lastRenderedPageBreak/>
        <w:t>ORB</w:t>
      </w:r>
      <w:bookmarkEnd w:id="93"/>
      <w:bookmarkEnd w:id="94"/>
    </w:p>
    <w:p w14:paraId="49855FA7" w14:textId="77777777" w:rsidR="00E432EB" w:rsidRDefault="00E432EB" w:rsidP="00E432EB">
      <w:pPr>
        <w:pStyle w:val="ae"/>
        <w:keepNext/>
      </w:pPr>
      <w:r>
        <w:rPr>
          <w:noProof/>
        </w:rPr>
        <w:drawing>
          <wp:inline distT="0" distB="0" distL="0" distR="0" wp14:anchorId="2BE3089E" wp14:editId="3FCE5A8F">
            <wp:extent cx="4286250" cy="2171700"/>
            <wp:effectExtent l="0" t="0" r="0" b="0"/>
            <wp:docPr id="6" name="Image6"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6"/>
                    <pic:cNvPicPr>
                      <a:picLocks noChangeAspect="1" noChangeArrowheads="1"/>
                    </pic:cNvPicPr>
                  </pic:nvPicPr>
                  <pic:blipFill>
                    <a:blip r:embed="rId16"/>
                    <a:stretch>
                      <a:fillRect/>
                    </a:stretch>
                  </pic:blipFill>
                  <pic:spPr bwMode="auto">
                    <a:xfrm>
                      <a:off x="0" y="0"/>
                      <a:ext cx="4286250" cy="2171700"/>
                    </a:xfrm>
                    <a:prstGeom prst="rect">
                      <a:avLst/>
                    </a:prstGeom>
                  </pic:spPr>
                </pic:pic>
              </a:graphicData>
            </a:graphic>
          </wp:inline>
        </w:drawing>
      </w:r>
    </w:p>
    <w:p w14:paraId="1CB37079" w14:textId="77777777" w:rsidR="00E432EB" w:rsidRDefault="00E432EB" w:rsidP="00E432EB">
      <w:pPr>
        <w:pStyle w:val="af0"/>
        <w:rPr>
          <w:lang w:val="ru-RU"/>
        </w:rPr>
      </w:pPr>
      <w:r w:rsidRPr="00B039A2">
        <w:rPr>
          <w:lang w:val="ru-RU"/>
        </w:rPr>
        <w:t xml:space="preserve">Рисунок </w:t>
      </w:r>
      <w:r>
        <w:rPr>
          <w:lang w:val="ru-RU"/>
        </w:rPr>
        <w:fldChar w:fldCharType="begin"/>
      </w:r>
      <w:r>
        <w:rPr>
          <w:lang w:val="ru-RU"/>
        </w:rPr>
        <w:instrText xml:space="preserve"> STYLEREF 1 \s </w:instrText>
      </w:r>
      <w:r>
        <w:rPr>
          <w:lang w:val="ru-RU"/>
        </w:rPr>
        <w:fldChar w:fldCharType="separate"/>
      </w:r>
      <w:r>
        <w:rPr>
          <w:noProof/>
          <w:lang w:val="ru-RU"/>
        </w:rPr>
        <w:t>0</w:t>
      </w:r>
      <w:r>
        <w:rPr>
          <w:lang w:val="ru-RU"/>
        </w:rPr>
        <w:fldChar w:fldCharType="end"/>
      </w:r>
      <w:r>
        <w:rPr>
          <w:lang w:val="ru-RU"/>
        </w:rPr>
        <w:noBreakHyphen/>
      </w:r>
      <w:r>
        <w:rPr>
          <w:lang w:val="ru-RU"/>
        </w:rPr>
        <w:fldChar w:fldCharType="begin"/>
      </w:r>
      <w:r>
        <w:rPr>
          <w:lang w:val="ru-RU"/>
        </w:rPr>
        <w:instrText xml:space="preserve"> SEQ Рисунок \* ARABIC \s 1 </w:instrText>
      </w:r>
      <w:r>
        <w:rPr>
          <w:lang w:val="ru-RU"/>
        </w:rPr>
        <w:fldChar w:fldCharType="separate"/>
      </w:r>
      <w:r>
        <w:rPr>
          <w:noProof/>
          <w:lang w:val="ru-RU"/>
        </w:rPr>
        <w:t>4</w:t>
      </w:r>
      <w:r>
        <w:rPr>
          <w:lang w:val="ru-RU"/>
        </w:rPr>
        <w:fldChar w:fldCharType="end"/>
      </w:r>
      <w:r>
        <w:rPr>
          <w:lang w:val="ru-RU"/>
        </w:rPr>
        <w:t xml:space="preserve"> ORB дескрипторы, </w:t>
      </w:r>
      <w:r w:rsidRPr="00B039A2">
        <w:rPr>
          <w:lang w:val="ru-RU"/>
        </w:rPr>
        <w:t>Определение ассоциаций между характерными точками изображений</w:t>
      </w:r>
    </w:p>
    <w:p w14:paraId="2AEE8D87" w14:textId="77777777" w:rsidR="00E432EB" w:rsidRDefault="00E432EB" w:rsidP="00E432EB">
      <w:pPr>
        <w:pStyle w:val="ae"/>
        <w:keepNext/>
      </w:pPr>
      <w:r>
        <w:rPr>
          <w:noProof/>
        </w:rPr>
        <w:drawing>
          <wp:inline distT="0" distB="0" distL="0" distR="0" wp14:anchorId="6A74EC86" wp14:editId="22A2C2F3">
            <wp:extent cx="5391150" cy="1943100"/>
            <wp:effectExtent l="0" t="0" r="0" b="0"/>
            <wp:docPr id="7" name="Image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7"/>
                    <pic:cNvPicPr>
                      <a:picLocks noChangeAspect="1" noChangeArrowheads="1"/>
                    </pic:cNvPicPr>
                  </pic:nvPicPr>
                  <pic:blipFill>
                    <a:blip r:embed="rId17"/>
                    <a:stretch>
                      <a:fillRect/>
                    </a:stretch>
                  </pic:blipFill>
                  <pic:spPr bwMode="auto">
                    <a:xfrm>
                      <a:off x="0" y="0"/>
                      <a:ext cx="5391150" cy="1943100"/>
                    </a:xfrm>
                    <a:prstGeom prst="rect">
                      <a:avLst/>
                    </a:prstGeom>
                  </pic:spPr>
                </pic:pic>
              </a:graphicData>
            </a:graphic>
          </wp:inline>
        </w:drawing>
      </w:r>
    </w:p>
    <w:p w14:paraId="1CB83708" w14:textId="77777777" w:rsidR="00E432EB" w:rsidRDefault="00E432EB" w:rsidP="00E432EB">
      <w:pPr>
        <w:pStyle w:val="af0"/>
        <w:rPr>
          <w:lang w:val="ru-RU"/>
        </w:rPr>
      </w:pPr>
      <w:r w:rsidRPr="00B039A2">
        <w:rPr>
          <w:lang w:val="ru-RU"/>
        </w:rPr>
        <w:t xml:space="preserve">Рисунок </w:t>
      </w:r>
      <w:r>
        <w:rPr>
          <w:lang w:val="ru-RU"/>
        </w:rPr>
        <w:fldChar w:fldCharType="begin"/>
      </w:r>
      <w:r>
        <w:rPr>
          <w:lang w:val="ru-RU"/>
        </w:rPr>
        <w:instrText xml:space="preserve"> STYLEREF 1 \s </w:instrText>
      </w:r>
      <w:r>
        <w:rPr>
          <w:lang w:val="ru-RU"/>
        </w:rPr>
        <w:fldChar w:fldCharType="separate"/>
      </w:r>
      <w:r>
        <w:rPr>
          <w:noProof/>
          <w:lang w:val="ru-RU"/>
        </w:rPr>
        <w:t>0</w:t>
      </w:r>
      <w:r>
        <w:rPr>
          <w:lang w:val="ru-RU"/>
        </w:rPr>
        <w:fldChar w:fldCharType="end"/>
      </w:r>
      <w:r>
        <w:rPr>
          <w:lang w:val="ru-RU"/>
        </w:rPr>
        <w:noBreakHyphen/>
      </w:r>
      <w:r>
        <w:rPr>
          <w:lang w:val="ru-RU"/>
        </w:rPr>
        <w:fldChar w:fldCharType="begin"/>
      </w:r>
      <w:r>
        <w:rPr>
          <w:lang w:val="ru-RU"/>
        </w:rPr>
        <w:instrText xml:space="preserve"> SEQ Рисунок \* ARABIC \s 1 </w:instrText>
      </w:r>
      <w:r>
        <w:rPr>
          <w:lang w:val="ru-RU"/>
        </w:rPr>
        <w:fldChar w:fldCharType="separate"/>
      </w:r>
      <w:r>
        <w:rPr>
          <w:noProof/>
          <w:lang w:val="ru-RU"/>
        </w:rPr>
        <w:t>5</w:t>
      </w:r>
      <w:r>
        <w:rPr>
          <w:lang w:val="ru-RU"/>
        </w:rPr>
        <w:fldChar w:fldCharType="end"/>
      </w:r>
      <w:r>
        <w:rPr>
          <w:lang w:val="ru-RU"/>
        </w:rPr>
        <w:t xml:space="preserve"> </w:t>
      </w:r>
      <w:r w:rsidRPr="005866E8">
        <w:rPr>
          <w:lang w:val="ru-RU"/>
        </w:rPr>
        <w:t>Характерные точки ORB [9] зафиксированные на изображении (слева) и используемые в радиокарте (справа)</w:t>
      </w:r>
    </w:p>
    <w:p w14:paraId="6223F037" w14:textId="77777777" w:rsidR="00E432EB" w:rsidRDefault="00E432EB" w:rsidP="000E4A72">
      <w:pPr>
        <w:pStyle w:val="ae"/>
        <w:spacing w:line="360" w:lineRule="auto"/>
        <w:ind w:firstLine="708"/>
        <w:rPr>
          <w:lang w:val="ru-RU"/>
        </w:rPr>
      </w:pPr>
      <w:r>
        <w:rPr>
          <w:lang w:val="ru-RU"/>
        </w:rPr>
        <w:t>Алгоритм получения характерных точек по изображению — это детерминированный метод, который использует один определённый вид кодирования. Метод ORB - дескриптор, учитывающий расстояние между точками и их взаимную ориентацию. После сопоставления положения соответствующих точек между кадрами вычисляется перемещение камеры.</w:t>
      </w:r>
    </w:p>
    <w:p w14:paraId="17C364AB" w14:textId="77777777" w:rsidR="00E432EB" w:rsidRDefault="00E432EB" w:rsidP="000E4A72">
      <w:pPr>
        <w:pStyle w:val="ae"/>
        <w:spacing w:line="360" w:lineRule="auto"/>
        <w:ind w:firstLine="708"/>
        <w:rPr>
          <w:lang w:val="ru-RU"/>
        </w:rPr>
      </w:pPr>
      <w:r>
        <w:rPr>
          <w:lang w:val="ru-RU"/>
        </w:rPr>
        <w:t>Из-за непостоянства освещённости и других артефактов съёмки, повторяемость определения характерных точек будет не абсолютная. Мы видим, что повторяемость характерных точек возникает для участков изображения с определённой текстурой - объект в кадре. Если объекты в кадре отсутствуют (пустые коридоры, большое пустое пространство), то навигация с данным методом будет неточной.</w:t>
      </w:r>
    </w:p>
    <w:p w14:paraId="3DF9C32C" w14:textId="77777777" w:rsidR="00E432EB" w:rsidRPr="00757946" w:rsidRDefault="00E432EB" w:rsidP="00757946">
      <w:pPr>
        <w:pStyle w:val="3"/>
        <w:rPr>
          <w:sz w:val="28"/>
          <w:szCs w:val="28"/>
          <w:lang w:val="ru-RU"/>
        </w:rPr>
      </w:pPr>
      <w:bookmarkStart w:id="95" w:name="__RefHeading___Toc1507_4198705801"/>
      <w:bookmarkStart w:id="96" w:name="_Toc91460037"/>
      <w:bookmarkStart w:id="97" w:name="_Toc91598650"/>
      <w:bookmarkEnd w:id="95"/>
      <w:r w:rsidRPr="00757946">
        <w:rPr>
          <w:sz w:val="28"/>
          <w:szCs w:val="28"/>
          <w:lang w:val="ru-RU"/>
        </w:rPr>
        <w:lastRenderedPageBreak/>
        <w:t>Bundle adjustment</w:t>
      </w:r>
      <w:bookmarkEnd w:id="96"/>
      <w:bookmarkEnd w:id="97"/>
    </w:p>
    <w:p w14:paraId="31C13AAA" w14:textId="77777777" w:rsidR="00E432EB" w:rsidRDefault="00E432EB" w:rsidP="00E432EB">
      <w:pPr>
        <w:pStyle w:val="ae"/>
        <w:keepNext/>
      </w:pPr>
      <w:r>
        <w:rPr>
          <w:noProof/>
        </w:rPr>
        <w:drawing>
          <wp:inline distT="0" distB="0" distL="0" distR="0" wp14:anchorId="591D97D4" wp14:editId="5F5678A7">
            <wp:extent cx="5943600" cy="2171700"/>
            <wp:effectExtent l="0" t="0" r="0" b="0"/>
            <wp:docPr id="30" name="Image8" descr="A picture containing text, sky, tree, out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8"/>
                    <pic:cNvPicPr>
                      <a:picLocks noChangeAspect="1" noChangeArrowheads="1"/>
                    </pic:cNvPicPr>
                  </pic:nvPicPr>
                  <pic:blipFill>
                    <a:blip r:embed="rId18"/>
                    <a:stretch>
                      <a:fillRect/>
                    </a:stretch>
                  </pic:blipFill>
                  <pic:spPr bwMode="auto">
                    <a:xfrm>
                      <a:off x="0" y="0"/>
                      <a:ext cx="5943600" cy="2171700"/>
                    </a:xfrm>
                    <a:prstGeom prst="rect">
                      <a:avLst/>
                    </a:prstGeom>
                  </pic:spPr>
                </pic:pic>
              </a:graphicData>
            </a:graphic>
          </wp:inline>
        </w:drawing>
      </w:r>
    </w:p>
    <w:p w14:paraId="5CF450C4" w14:textId="77777777" w:rsidR="00E432EB" w:rsidRDefault="00E432EB" w:rsidP="00E432EB">
      <w:pPr>
        <w:pStyle w:val="af0"/>
        <w:rPr>
          <w:lang w:val="ru-RU"/>
        </w:rPr>
      </w:pPr>
      <w:r w:rsidRPr="00B039A2">
        <w:rPr>
          <w:lang w:val="ru-RU"/>
        </w:rPr>
        <w:t xml:space="preserve">Рисунок </w:t>
      </w:r>
      <w:r>
        <w:rPr>
          <w:lang w:val="ru-RU"/>
        </w:rPr>
        <w:fldChar w:fldCharType="begin"/>
      </w:r>
      <w:r>
        <w:rPr>
          <w:lang w:val="ru-RU"/>
        </w:rPr>
        <w:instrText xml:space="preserve"> STYLEREF 1 \s </w:instrText>
      </w:r>
      <w:r>
        <w:rPr>
          <w:lang w:val="ru-RU"/>
        </w:rPr>
        <w:fldChar w:fldCharType="separate"/>
      </w:r>
      <w:r>
        <w:rPr>
          <w:noProof/>
          <w:lang w:val="ru-RU"/>
        </w:rPr>
        <w:t>0</w:t>
      </w:r>
      <w:r>
        <w:rPr>
          <w:lang w:val="ru-RU"/>
        </w:rPr>
        <w:fldChar w:fldCharType="end"/>
      </w:r>
      <w:r>
        <w:rPr>
          <w:lang w:val="ru-RU"/>
        </w:rPr>
        <w:noBreakHyphen/>
      </w:r>
      <w:r>
        <w:rPr>
          <w:lang w:val="ru-RU"/>
        </w:rPr>
        <w:fldChar w:fldCharType="begin"/>
      </w:r>
      <w:r>
        <w:rPr>
          <w:lang w:val="ru-RU"/>
        </w:rPr>
        <w:instrText xml:space="preserve"> SEQ Рисунок \* ARABIC \s 1 </w:instrText>
      </w:r>
      <w:r>
        <w:rPr>
          <w:lang w:val="ru-RU"/>
        </w:rPr>
        <w:fldChar w:fldCharType="separate"/>
      </w:r>
      <w:r>
        <w:rPr>
          <w:noProof/>
          <w:lang w:val="ru-RU"/>
        </w:rPr>
        <w:t>6</w:t>
      </w:r>
      <w:r>
        <w:rPr>
          <w:lang w:val="ru-RU"/>
        </w:rPr>
        <w:fldChar w:fldCharType="end"/>
      </w:r>
      <w:r>
        <w:rPr>
          <w:lang w:val="ru-RU"/>
        </w:rPr>
        <w:t xml:space="preserve"> </w:t>
      </w:r>
      <w:r w:rsidRPr="0006634B">
        <w:rPr>
          <w:lang w:val="ru-RU"/>
        </w:rPr>
        <w:t>ORB-SLAM, последовательность определения характерных точек</w:t>
      </w:r>
    </w:p>
    <w:p w14:paraId="23CB5435" w14:textId="0465B5A1" w:rsidR="00E432EB" w:rsidRDefault="00E432EB" w:rsidP="000E4A72">
      <w:pPr>
        <w:pStyle w:val="ae"/>
        <w:spacing w:line="360" w:lineRule="auto"/>
        <w:ind w:firstLine="706"/>
        <w:rPr>
          <w:lang w:val="ru-RU"/>
        </w:rPr>
      </w:pPr>
      <w:r>
        <w:rPr>
          <w:lang w:val="ru-RU"/>
        </w:rPr>
        <w:t xml:space="preserve">Алгоритм ORB-SLAM </w:t>
      </w:r>
      <w:r>
        <w:rPr>
          <w:lang w:val="ru-RU"/>
        </w:rPr>
        <w:fldChar w:fldCharType="begin"/>
      </w:r>
      <w:r w:rsidR="003409A9">
        <w:rPr>
          <w:lang w:val="ru-RU"/>
        </w:rPr>
        <w:instrText xml:space="preserve"> ADDIN ZOTERO_ITEM CSL_CITATION {"citationID":"XF1wPqMy","properties":{"formattedCitation":"[2], [8], [9]","plainCitation":"[2], [8], [9]","noteIndex":0},"citationItems":[{"id":"FPFDlk0b/s3Ueezl5","uris":["http://zotero.org/users/local/Ig164cfF/items/L9D2DX9J"],"uri":["http://zotero.org/users/local/Ig164cfF/items/L9D2DX9J"],"itemData":{"id":15,"type":"paper-conference","abstract":"IEEE Transactions on Robotics;2015;31;5;10.1109/TRO.2015.2463671","publisher":"IEEE","title":"ORB-SLAM: A Versatile and Accurate Monocular SLAM System","author":[{"family":"Mur-Artal","given":"Raul"},{"family":"Montiel","given":"J. M. M."},{"family":"Tardos","given":"Juan D."}],"issued":{"date-parts":[["2021"]]}}},{"id":"FPFDlk0b/ENn5Pp4R","uris":["http://zotero.org/users/local/Ig164cfF/items/EP92JZ7B"],"uri":["http://zotero.org/users/local/Ig164cfF/items/EP92JZ7B"],"itemData":{"id":10,"type":"paper-conference","title":"ORB SLAM 2 : an Open-Source SLAM System for Monocular, Stereo and","author":[{"family":"Cameras","given":"RGB-D."},{"family":"Artal","given":"Raul","non-dropping-particle":"ur-"},{"literal":"Juan"},{"family":"Tardos","given":"D."}]}},{"id":"FPFDlk0b/Fpiog7Dl","uris":["http://zotero.org/users/local/Ig164cfF/items/MD9PQQ3N"],"uri":["http://zotero.org/users/local/Ig164cfF/items/MD9PQQ3N"],"itemData":{"id":87,"type":"article-journal","container-title":"IEEE Transactions on Robotics","DOI":"10.1109/TRO.2021.3075644","ISSN":"1552-3098, 1941-0468","issue":"6","journalAbbreviation":"IEEE Trans. Robot.","page":"1874-1890","source":"DOI.org (Crossref)","title":"ORB-SLAM3: An Accurate Open-Source Library for Visual, Visual–Inertial, and Multimap SLAM","title-short":"ORB-SLAM3","volume":"37","author":[{"family":"Campos","given":"Carlos"},{"family":"Elvira","given":"Richard"},{"family":"Rodriguez","given":"Juan J. Gomez"},{"family":"M. Montiel","given":"Jose M."},{"family":"D. Tardos","given":"Juan"}],"issued":{"date-parts":[["2021",12]]}}}],"schema":"https://github.com/citation-style-language/schema/raw/master/csl-citation.json"} </w:instrText>
      </w:r>
      <w:r>
        <w:rPr>
          <w:lang w:val="ru-RU"/>
        </w:rPr>
        <w:fldChar w:fldCharType="separate"/>
      </w:r>
      <w:r w:rsidR="003409A9" w:rsidRPr="003409A9">
        <w:rPr>
          <w:lang w:val="ru-RU"/>
        </w:rPr>
        <w:t>[2], [8], [9]</w:t>
      </w:r>
      <w:r>
        <w:rPr>
          <w:lang w:val="ru-RU"/>
        </w:rPr>
        <w:fldChar w:fldCharType="end"/>
      </w:r>
      <w:r>
        <w:rPr>
          <w:lang w:val="ru-RU"/>
        </w:rPr>
        <w:t xml:space="preserve"> основан на работе с характерными точками (дескрипторами), их кодировании в связный граф и дальнейшей работе с этим связным графом.</w:t>
      </w:r>
    </w:p>
    <w:p w14:paraId="4A6A4966" w14:textId="77777777" w:rsidR="00E432EB" w:rsidRDefault="00E432EB" w:rsidP="00E432EB">
      <w:pPr>
        <w:pStyle w:val="ae"/>
        <w:rPr>
          <w:lang w:val="ru-RU"/>
        </w:rPr>
      </w:pPr>
    </w:p>
    <w:p w14:paraId="6A8EA738" w14:textId="77777777" w:rsidR="00E432EB" w:rsidRDefault="00E432EB" w:rsidP="00E432EB">
      <w:pPr>
        <w:pStyle w:val="ae"/>
        <w:keepNext/>
      </w:pPr>
      <w:r>
        <w:rPr>
          <w:noProof/>
        </w:rPr>
        <w:drawing>
          <wp:inline distT="0" distB="0" distL="0" distR="0" wp14:anchorId="135F9A4D" wp14:editId="55AF4A92">
            <wp:extent cx="5943600" cy="2409825"/>
            <wp:effectExtent l="0" t="0" r="0" b="0"/>
            <wp:docPr id="31" name="Image9"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9"/>
                    <pic:cNvPicPr>
                      <a:picLocks noChangeAspect="1" noChangeArrowheads="1"/>
                    </pic:cNvPicPr>
                  </pic:nvPicPr>
                  <pic:blipFill>
                    <a:blip r:embed="rId19"/>
                    <a:stretch>
                      <a:fillRect/>
                    </a:stretch>
                  </pic:blipFill>
                  <pic:spPr bwMode="auto">
                    <a:xfrm>
                      <a:off x="0" y="0"/>
                      <a:ext cx="5943600" cy="2409825"/>
                    </a:xfrm>
                    <a:prstGeom prst="rect">
                      <a:avLst/>
                    </a:prstGeom>
                  </pic:spPr>
                </pic:pic>
              </a:graphicData>
            </a:graphic>
          </wp:inline>
        </w:drawing>
      </w:r>
    </w:p>
    <w:p w14:paraId="7DB1EF06" w14:textId="77777777" w:rsidR="00E432EB" w:rsidRPr="00B039A2" w:rsidRDefault="00E432EB" w:rsidP="00E432EB">
      <w:pPr>
        <w:pStyle w:val="af0"/>
        <w:rPr>
          <w:lang w:val="ru-RU"/>
        </w:rPr>
      </w:pPr>
      <w:r w:rsidRPr="00B039A2">
        <w:rPr>
          <w:lang w:val="ru-RU"/>
        </w:rPr>
        <w:t xml:space="preserve">Рисунок </w:t>
      </w:r>
      <w:r>
        <w:rPr>
          <w:lang w:val="ru-RU"/>
        </w:rPr>
        <w:fldChar w:fldCharType="begin"/>
      </w:r>
      <w:r>
        <w:rPr>
          <w:lang w:val="ru-RU"/>
        </w:rPr>
        <w:instrText xml:space="preserve"> STYLEREF 1 \s </w:instrText>
      </w:r>
      <w:r>
        <w:rPr>
          <w:lang w:val="ru-RU"/>
        </w:rPr>
        <w:fldChar w:fldCharType="separate"/>
      </w:r>
      <w:r>
        <w:rPr>
          <w:noProof/>
          <w:lang w:val="ru-RU"/>
        </w:rPr>
        <w:t>0</w:t>
      </w:r>
      <w:r>
        <w:rPr>
          <w:lang w:val="ru-RU"/>
        </w:rPr>
        <w:fldChar w:fldCharType="end"/>
      </w:r>
      <w:r>
        <w:rPr>
          <w:lang w:val="ru-RU"/>
        </w:rPr>
        <w:noBreakHyphen/>
      </w:r>
      <w:r>
        <w:rPr>
          <w:lang w:val="ru-RU"/>
        </w:rPr>
        <w:fldChar w:fldCharType="begin"/>
      </w:r>
      <w:r>
        <w:rPr>
          <w:lang w:val="ru-RU"/>
        </w:rPr>
        <w:instrText xml:space="preserve"> SEQ Рисунок \* ARABIC \s 1 </w:instrText>
      </w:r>
      <w:r>
        <w:rPr>
          <w:lang w:val="ru-RU"/>
        </w:rPr>
        <w:fldChar w:fldCharType="separate"/>
      </w:r>
      <w:r>
        <w:rPr>
          <w:noProof/>
          <w:lang w:val="ru-RU"/>
        </w:rPr>
        <w:t>7</w:t>
      </w:r>
      <w:r>
        <w:rPr>
          <w:lang w:val="ru-RU"/>
        </w:rPr>
        <w:fldChar w:fldCharType="end"/>
      </w:r>
      <w:r>
        <w:rPr>
          <w:lang w:val="ru-RU"/>
        </w:rPr>
        <w:t xml:space="preserve"> </w:t>
      </w:r>
      <w:r w:rsidRPr="00B039A2">
        <w:rPr>
          <w:lang w:val="ru-RU"/>
        </w:rPr>
        <w:t>Реконструкция матрицы преобразования по изображениям</w:t>
      </w:r>
    </w:p>
    <w:p w14:paraId="2E2BB7A9" w14:textId="77777777" w:rsidR="00E432EB" w:rsidRDefault="00E432EB" w:rsidP="000E4A72">
      <w:pPr>
        <w:pStyle w:val="ae"/>
        <w:spacing w:line="360" w:lineRule="auto"/>
        <w:ind w:firstLine="706"/>
        <w:rPr>
          <w:lang w:val="ru-RU"/>
        </w:rPr>
      </w:pPr>
      <w:r>
        <w:rPr>
          <w:lang w:val="ru-RU"/>
        </w:rPr>
        <w:t>На изображении выше представлено возможное преобразование геометрии точек. По двум плоским изображениям (синие точки) необходимо получить положение характерных точек в трёхмерном пространстве. Не для всех точек в кадре возможно определить их перемещения.</w:t>
      </w:r>
    </w:p>
    <w:p w14:paraId="5E31993F" w14:textId="77777777" w:rsidR="00E432EB" w:rsidRDefault="00E432EB" w:rsidP="00E432EB">
      <w:pPr>
        <w:pStyle w:val="ae"/>
        <w:keepNext/>
      </w:pPr>
      <w:r>
        <w:rPr>
          <w:noProof/>
        </w:rPr>
        <w:lastRenderedPageBreak/>
        <w:drawing>
          <wp:inline distT="0" distB="0" distL="0" distR="0" wp14:anchorId="40CCB1A2" wp14:editId="07C77197">
            <wp:extent cx="5943600" cy="2505075"/>
            <wp:effectExtent l="0" t="0" r="0" b="0"/>
            <wp:docPr id="32" name="Image10"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10"/>
                    <pic:cNvPicPr>
                      <a:picLocks noChangeAspect="1" noChangeArrowheads="1"/>
                    </pic:cNvPicPr>
                  </pic:nvPicPr>
                  <pic:blipFill>
                    <a:blip r:embed="rId20"/>
                    <a:stretch>
                      <a:fillRect/>
                    </a:stretch>
                  </pic:blipFill>
                  <pic:spPr bwMode="auto">
                    <a:xfrm>
                      <a:off x="0" y="0"/>
                      <a:ext cx="5943600" cy="2505075"/>
                    </a:xfrm>
                    <a:prstGeom prst="rect">
                      <a:avLst/>
                    </a:prstGeom>
                  </pic:spPr>
                </pic:pic>
              </a:graphicData>
            </a:graphic>
          </wp:inline>
        </w:drawing>
      </w:r>
    </w:p>
    <w:p w14:paraId="2FD0F156" w14:textId="77777777" w:rsidR="00E432EB" w:rsidRPr="00B039A2" w:rsidRDefault="00E432EB" w:rsidP="00E432EB">
      <w:pPr>
        <w:pStyle w:val="af0"/>
        <w:rPr>
          <w:lang w:val="ru-RU"/>
        </w:rPr>
      </w:pPr>
      <w:r w:rsidRPr="00B039A2">
        <w:rPr>
          <w:lang w:val="ru-RU"/>
        </w:rPr>
        <w:t xml:space="preserve">Рисунок </w:t>
      </w:r>
      <w:r>
        <w:rPr>
          <w:lang w:val="ru-RU"/>
        </w:rPr>
        <w:fldChar w:fldCharType="begin"/>
      </w:r>
      <w:r>
        <w:rPr>
          <w:lang w:val="ru-RU"/>
        </w:rPr>
        <w:instrText xml:space="preserve"> STYLEREF 1 \s </w:instrText>
      </w:r>
      <w:r>
        <w:rPr>
          <w:lang w:val="ru-RU"/>
        </w:rPr>
        <w:fldChar w:fldCharType="separate"/>
      </w:r>
      <w:r>
        <w:rPr>
          <w:noProof/>
          <w:lang w:val="ru-RU"/>
        </w:rPr>
        <w:t>0</w:t>
      </w:r>
      <w:r>
        <w:rPr>
          <w:lang w:val="ru-RU"/>
        </w:rPr>
        <w:fldChar w:fldCharType="end"/>
      </w:r>
      <w:r>
        <w:rPr>
          <w:lang w:val="ru-RU"/>
        </w:rPr>
        <w:noBreakHyphen/>
      </w:r>
      <w:r>
        <w:rPr>
          <w:lang w:val="ru-RU"/>
        </w:rPr>
        <w:fldChar w:fldCharType="begin"/>
      </w:r>
      <w:r>
        <w:rPr>
          <w:lang w:val="ru-RU"/>
        </w:rPr>
        <w:instrText xml:space="preserve"> SEQ Рисунок \* ARABIC \s 1 </w:instrText>
      </w:r>
      <w:r>
        <w:rPr>
          <w:lang w:val="ru-RU"/>
        </w:rPr>
        <w:fldChar w:fldCharType="separate"/>
      </w:r>
      <w:r>
        <w:rPr>
          <w:noProof/>
          <w:lang w:val="ru-RU"/>
        </w:rPr>
        <w:t>8</w:t>
      </w:r>
      <w:r>
        <w:rPr>
          <w:lang w:val="ru-RU"/>
        </w:rPr>
        <w:fldChar w:fldCharType="end"/>
      </w:r>
      <w:r>
        <w:rPr>
          <w:lang w:val="ru-RU"/>
        </w:rPr>
        <w:t xml:space="preserve"> </w:t>
      </w:r>
      <w:r w:rsidRPr="00777390">
        <w:rPr>
          <w:lang w:val="ru-RU"/>
        </w:rPr>
        <w:t>ORB-SLAM 2, Реконструкция представлений графов из теста TUM RGB-D</w:t>
      </w:r>
      <w:r>
        <w:rPr>
          <w:lang w:val="ru-RU"/>
        </w:rPr>
        <w:t xml:space="preserve"> </w:t>
      </w:r>
      <w:r w:rsidRPr="00777390">
        <w:rPr>
          <w:lang w:val="ru-RU"/>
        </w:rPr>
        <w:t>[22]</w:t>
      </w:r>
    </w:p>
    <w:p w14:paraId="7DC735D9" w14:textId="77777777" w:rsidR="00E432EB" w:rsidRDefault="00E432EB" w:rsidP="004C5C73">
      <w:pPr>
        <w:pStyle w:val="ae"/>
        <w:spacing w:line="360" w:lineRule="auto"/>
        <w:ind w:firstLine="708"/>
        <w:rPr>
          <w:lang w:val="ru-RU"/>
        </w:rPr>
      </w:pPr>
      <w:r>
        <w:rPr>
          <w:lang w:val="ru-RU"/>
        </w:rPr>
        <w:t>На рисунке представлены основные сущности в процессе обработки ключевых кадров. После построения основных связей между характерными точками и положениями данный граф поступает на следующую стадию алгоритма.</w:t>
      </w:r>
    </w:p>
    <w:p w14:paraId="5E69BC38" w14:textId="77777777" w:rsidR="00E432EB" w:rsidRDefault="00E432EB" w:rsidP="00E432EB">
      <w:pPr>
        <w:pStyle w:val="ae"/>
        <w:rPr>
          <w:lang w:val="ru-RU"/>
        </w:rPr>
      </w:pPr>
    </w:p>
    <w:p w14:paraId="196689E3" w14:textId="77777777" w:rsidR="00E432EB" w:rsidRDefault="00E432EB" w:rsidP="00E432EB">
      <w:pPr>
        <w:pStyle w:val="ae"/>
        <w:keepNext/>
      </w:pPr>
      <w:r>
        <w:rPr>
          <w:noProof/>
        </w:rPr>
        <w:drawing>
          <wp:inline distT="0" distB="0" distL="0" distR="0" wp14:anchorId="095D6A40" wp14:editId="5FC1DC29">
            <wp:extent cx="3324225" cy="2895600"/>
            <wp:effectExtent l="0" t="0" r="0" b="0"/>
            <wp:docPr id="11" name="Image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11"/>
                    <pic:cNvPicPr>
                      <a:picLocks noChangeAspect="1" noChangeArrowheads="1"/>
                    </pic:cNvPicPr>
                  </pic:nvPicPr>
                  <pic:blipFill>
                    <a:blip r:embed="rId21"/>
                    <a:stretch>
                      <a:fillRect/>
                    </a:stretch>
                  </pic:blipFill>
                  <pic:spPr bwMode="auto">
                    <a:xfrm>
                      <a:off x="0" y="0"/>
                      <a:ext cx="3324225" cy="2895600"/>
                    </a:xfrm>
                    <a:prstGeom prst="rect">
                      <a:avLst/>
                    </a:prstGeom>
                  </pic:spPr>
                </pic:pic>
              </a:graphicData>
            </a:graphic>
          </wp:inline>
        </w:drawing>
      </w:r>
    </w:p>
    <w:p w14:paraId="0DC47F44" w14:textId="77777777" w:rsidR="00E432EB" w:rsidRPr="00B039A2" w:rsidRDefault="00E432EB" w:rsidP="00E432EB">
      <w:pPr>
        <w:pStyle w:val="af0"/>
        <w:rPr>
          <w:lang w:val="ru-RU"/>
        </w:rPr>
      </w:pPr>
      <w:r w:rsidRPr="00B039A2">
        <w:rPr>
          <w:lang w:val="ru-RU"/>
        </w:rPr>
        <w:t xml:space="preserve">Рисунок </w:t>
      </w:r>
      <w:r>
        <w:rPr>
          <w:lang w:val="ru-RU"/>
        </w:rPr>
        <w:fldChar w:fldCharType="begin"/>
      </w:r>
      <w:r>
        <w:rPr>
          <w:lang w:val="ru-RU"/>
        </w:rPr>
        <w:instrText xml:space="preserve"> STYLEREF 1 \s </w:instrText>
      </w:r>
      <w:r>
        <w:rPr>
          <w:lang w:val="ru-RU"/>
        </w:rPr>
        <w:fldChar w:fldCharType="separate"/>
      </w:r>
      <w:r>
        <w:rPr>
          <w:noProof/>
          <w:lang w:val="ru-RU"/>
        </w:rPr>
        <w:t>0</w:t>
      </w:r>
      <w:r>
        <w:rPr>
          <w:lang w:val="ru-RU"/>
        </w:rPr>
        <w:fldChar w:fldCharType="end"/>
      </w:r>
      <w:r>
        <w:rPr>
          <w:lang w:val="ru-RU"/>
        </w:rPr>
        <w:noBreakHyphen/>
      </w:r>
      <w:r>
        <w:rPr>
          <w:lang w:val="ru-RU"/>
        </w:rPr>
        <w:fldChar w:fldCharType="begin"/>
      </w:r>
      <w:r>
        <w:rPr>
          <w:lang w:val="ru-RU"/>
        </w:rPr>
        <w:instrText xml:space="preserve"> SEQ Рисунок \* ARABIC \s 1 </w:instrText>
      </w:r>
      <w:r>
        <w:rPr>
          <w:lang w:val="ru-RU"/>
        </w:rPr>
        <w:fldChar w:fldCharType="separate"/>
      </w:r>
      <w:r>
        <w:rPr>
          <w:noProof/>
          <w:lang w:val="ru-RU"/>
        </w:rPr>
        <w:t>9</w:t>
      </w:r>
      <w:r>
        <w:rPr>
          <w:lang w:val="ru-RU"/>
        </w:rPr>
        <w:fldChar w:fldCharType="end"/>
      </w:r>
      <w:r>
        <w:rPr>
          <w:lang w:val="ru-RU"/>
        </w:rPr>
        <w:t xml:space="preserve"> </w:t>
      </w:r>
      <w:r w:rsidRPr="00B039A2">
        <w:rPr>
          <w:lang w:val="ru-RU"/>
        </w:rPr>
        <w:t>Факторный граф, представление модели для оптимизации. Сравнение графа позиций и совместного графа с учётом характерных точек.</w:t>
      </w:r>
    </w:p>
    <w:p w14:paraId="46531737" w14:textId="77777777" w:rsidR="00E432EB" w:rsidRDefault="00E432EB" w:rsidP="004C5C73">
      <w:pPr>
        <w:pStyle w:val="ae"/>
        <w:spacing w:line="360" w:lineRule="auto"/>
        <w:ind w:firstLine="708"/>
        <w:rPr>
          <w:lang w:val="ru-RU"/>
        </w:rPr>
      </w:pPr>
      <w:r>
        <w:rPr>
          <w:lang w:val="ru-RU"/>
        </w:rPr>
        <w:t xml:space="preserve">В отличие от оптимизации только графа положений камеры, оптимизируется совместно граф положений камеры и характерных точек карты. Характерные точки динамически добавляются в граф, определяется их </w:t>
      </w:r>
      <w:r>
        <w:rPr>
          <w:lang w:val="ru-RU"/>
        </w:rPr>
        <w:lastRenderedPageBreak/>
        <w:t>видимость из каждого положения камеры, строится граф связности, производится его локальная или глобальная оптимизация. Для методов с плотной картой, в графе дополнительно хранятся также все данные изображений с камеры (плотное облако точек).</w:t>
      </w:r>
    </w:p>
    <w:p w14:paraId="494F0CFE" w14:textId="77777777" w:rsidR="00E432EB" w:rsidRPr="00DF5866" w:rsidRDefault="00E432EB" w:rsidP="00757946">
      <w:pPr>
        <w:pStyle w:val="3"/>
        <w:rPr>
          <w:rFonts w:ascii="Times New Roman" w:hAnsi="Times New Roman" w:cs="Times New Roman"/>
          <w:sz w:val="28"/>
          <w:szCs w:val="28"/>
          <w:lang w:val="ru-RU"/>
        </w:rPr>
      </w:pPr>
      <w:bookmarkStart w:id="98" w:name="__RefHeading___Toc1509_4198705801"/>
      <w:bookmarkStart w:id="99" w:name="__RefHeading___Toc1511_4198705801"/>
      <w:bookmarkStart w:id="100" w:name="__RefHeading___Toc1517_4198705801"/>
      <w:bookmarkStart w:id="101" w:name="__RefHeading___Toc1519_4198705801"/>
      <w:bookmarkStart w:id="102" w:name="_Toc91460041"/>
      <w:bookmarkStart w:id="103" w:name="_Toc91598651"/>
      <w:bookmarkEnd w:id="98"/>
      <w:bookmarkEnd w:id="99"/>
      <w:bookmarkEnd w:id="100"/>
      <w:bookmarkEnd w:id="101"/>
      <w:r w:rsidRPr="00DF5866">
        <w:rPr>
          <w:rFonts w:ascii="Times New Roman" w:hAnsi="Times New Roman" w:cs="Times New Roman"/>
          <w:sz w:val="28"/>
          <w:szCs w:val="28"/>
          <w:lang w:val="ru-RU"/>
        </w:rPr>
        <w:t>Использование стереокамер и камер глубины</w:t>
      </w:r>
      <w:bookmarkEnd w:id="102"/>
      <w:bookmarkEnd w:id="103"/>
    </w:p>
    <w:p w14:paraId="78B25B17" w14:textId="77777777" w:rsidR="00E432EB" w:rsidRDefault="00E432EB" w:rsidP="004C5C73">
      <w:pPr>
        <w:pStyle w:val="ae"/>
        <w:keepNext/>
        <w:jc w:val="center"/>
      </w:pPr>
      <w:r>
        <w:rPr>
          <w:noProof/>
        </w:rPr>
        <w:drawing>
          <wp:inline distT="0" distB="0" distL="0" distR="0" wp14:anchorId="78D4EBEC" wp14:editId="1B6BC63B">
            <wp:extent cx="3467100" cy="2324100"/>
            <wp:effectExtent l="0" t="0" r="0" b="0"/>
            <wp:docPr id="34" name="Image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14"/>
                    <pic:cNvPicPr>
                      <a:picLocks noChangeAspect="1" noChangeArrowheads="1"/>
                    </pic:cNvPicPr>
                  </pic:nvPicPr>
                  <pic:blipFill rotWithShape="1">
                    <a:blip r:embed="rId22"/>
                    <a:srcRect t="15616" b="11111"/>
                    <a:stretch/>
                  </pic:blipFill>
                  <pic:spPr bwMode="auto">
                    <a:xfrm>
                      <a:off x="0" y="0"/>
                      <a:ext cx="3467100" cy="2324100"/>
                    </a:xfrm>
                    <a:prstGeom prst="rect">
                      <a:avLst/>
                    </a:prstGeom>
                    <a:ln>
                      <a:noFill/>
                    </a:ln>
                    <a:extLst>
                      <a:ext uri="{53640926-AAD7-44D8-BBD7-CCE9431645EC}">
                        <a14:shadowObscured xmlns:a14="http://schemas.microsoft.com/office/drawing/2010/main"/>
                      </a:ext>
                    </a:extLst>
                  </pic:spPr>
                </pic:pic>
              </a:graphicData>
            </a:graphic>
          </wp:inline>
        </w:drawing>
      </w:r>
    </w:p>
    <w:p w14:paraId="6D5D73FE" w14:textId="77777777" w:rsidR="00E432EB" w:rsidRPr="00621AA2" w:rsidRDefault="00E432EB" w:rsidP="00E432EB">
      <w:pPr>
        <w:pStyle w:val="af0"/>
        <w:rPr>
          <w:lang w:val="ru-RU"/>
        </w:rPr>
      </w:pPr>
      <w:r w:rsidRPr="00621AA2">
        <w:rPr>
          <w:lang w:val="ru-RU"/>
        </w:rPr>
        <w:t xml:space="preserve">Рисунок </w:t>
      </w:r>
      <w:r>
        <w:rPr>
          <w:lang w:val="ru-RU"/>
        </w:rPr>
        <w:fldChar w:fldCharType="begin"/>
      </w:r>
      <w:r>
        <w:rPr>
          <w:lang w:val="ru-RU"/>
        </w:rPr>
        <w:instrText xml:space="preserve"> STYLEREF 1 \s </w:instrText>
      </w:r>
      <w:r>
        <w:rPr>
          <w:lang w:val="ru-RU"/>
        </w:rPr>
        <w:fldChar w:fldCharType="separate"/>
      </w:r>
      <w:r>
        <w:rPr>
          <w:noProof/>
          <w:lang w:val="ru-RU"/>
        </w:rPr>
        <w:t>0</w:t>
      </w:r>
      <w:r>
        <w:rPr>
          <w:lang w:val="ru-RU"/>
        </w:rPr>
        <w:fldChar w:fldCharType="end"/>
      </w:r>
      <w:r>
        <w:rPr>
          <w:lang w:val="ru-RU"/>
        </w:rPr>
        <w:noBreakHyphen/>
      </w:r>
      <w:r>
        <w:rPr>
          <w:lang w:val="ru-RU"/>
        </w:rPr>
        <w:fldChar w:fldCharType="begin"/>
      </w:r>
      <w:r>
        <w:rPr>
          <w:lang w:val="ru-RU"/>
        </w:rPr>
        <w:instrText xml:space="preserve"> SEQ Рисунок \* ARABIC \s 1 </w:instrText>
      </w:r>
      <w:r>
        <w:rPr>
          <w:lang w:val="ru-RU"/>
        </w:rPr>
        <w:fldChar w:fldCharType="separate"/>
      </w:r>
      <w:r>
        <w:rPr>
          <w:noProof/>
          <w:lang w:val="ru-RU"/>
        </w:rPr>
        <w:t>2</w:t>
      </w:r>
      <w:r>
        <w:rPr>
          <w:lang w:val="ru-RU"/>
        </w:rPr>
        <w:fldChar w:fldCharType="end"/>
      </w:r>
      <w:r w:rsidRPr="00621AA2">
        <w:rPr>
          <w:lang w:val="ru-RU"/>
        </w:rPr>
        <w:t xml:space="preserve"> </w:t>
      </w:r>
      <w:r w:rsidRPr="00B039A2">
        <w:t>ORB</w:t>
      </w:r>
      <w:r w:rsidRPr="00621AA2">
        <w:rPr>
          <w:lang w:val="ru-RU"/>
        </w:rPr>
        <w:t>-</w:t>
      </w:r>
      <w:r w:rsidRPr="00B039A2">
        <w:t>SLAM</w:t>
      </w:r>
      <w:r w:rsidRPr="00621AA2">
        <w:rPr>
          <w:lang w:val="ru-RU"/>
        </w:rPr>
        <w:t xml:space="preserve"> 2[21], </w:t>
      </w:r>
      <w:r w:rsidRPr="00621C8B">
        <w:rPr>
          <w:lang w:val="ru-RU"/>
        </w:rPr>
        <w:t>Предобработка</w:t>
      </w:r>
      <w:r w:rsidRPr="00621AA2">
        <w:rPr>
          <w:lang w:val="ru-RU"/>
        </w:rPr>
        <w:t xml:space="preserve"> </w:t>
      </w:r>
      <w:r w:rsidRPr="00621C8B">
        <w:rPr>
          <w:lang w:val="ru-RU"/>
        </w:rPr>
        <w:t>входных</w:t>
      </w:r>
      <w:r w:rsidRPr="00621AA2">
        <w:rPr>
          <w:lang w:val="ru-RU"/>
        </w:rPr>
        <w:t xml:space="preserve"> </w:t>
      </w:r>
      <w:r w:rsidRPr="00621C8B">
        <w:rPr>
          <w:lang w:val="ru-RU"/>
        </w:rPr>
        <w:t>данных</w:t>
      </w:r>
      <w:r w:rsidRPr="00621AA2">
        <w:rPr>
          <w:lang w:val="ru-RU"/>
        </w:rPr>
        <w:t xml:space="preserve"> (</w:t>
      </w:r>
      <w:r w:rsidRPr="00B039A2">
        <w:t>Input</w:t>
      </w:r>
      <w:r w:rsidRPr="00621AA2">
        <w:rPr>
          <w:lang w:val="ru-RU"/>
        </w:rPr>
        <w:t xml:space="preserve"> </w:t>
      </w:r>
      <w:r w:rsidRPr="00B039A2">
        <w:t>preprocessing</w:t>
      </w:r>
      <w:r w:rsidRPr="00621AA2">
        <w:rPr>
          <w:lang w:val="ru-RU"/>
        </w:rPr>
        <w:t xml:space="preserve">), </w:t>
      </w:r>
      <w:r>
        <w:rPr>
          <w:lang w:val="ru-RU"/>
        </w:rPr>
        <w:t>сравнение совмещения стерео реконструкции (верх) и использования камеры глубины (низ)</w:t>
      </w:r>
    </w:p>
    <w:p w14:paraId="3537D42E" w14:textId="77777777" w:rsidR="00E432EB" w:rsidRDefault="00E432EB" w:rsidP="004C5C73">
      <w:pPr>
        <w:pStyle w:val="ae"/>
        <w:spacing w:line="360" w:lineRule="auto"/>
        <w:ind w:firstLine="708"/>
        <w:rPr>
          <w:noProof/>
          <w:lang w:val="ru-RU"/>
        </w:rPr>
      </w:pPr>
      <w:r>
        <w:rPr>
          <w:noProof/>
          <w:lang w:val="ru-RU"/>
        </w:rPr>
        <w:t xml:space="preserve">Структура работы алгоритма </w:t>
      </w:r>
      <w:r w:rsidRPr="00FC5E7E">
        <w:rPr>
          <w:lang w:val="ru-RU"/>
        </w:rPr>
        <w:t>ORB-SLAM2</w:t>
      </w:r>
      <w:r>
        <w:rPr>
          <w:noProof/>
          <w:lang w:val="ru-RU"/>
        </w:rPr>
        <w:t xml:space="preserve"> представлена на </w:t>
      </w:r>
      <w:r>
        <w:rPr>
          <w:noProof/>
        </w:rPr>
        <w:fldChar w:fldCharType="begin"/>
      </w:r>
      <w:r>
        <w:rPr>
          <w:lang w:val="ru-RU"/>
        </w:rPr>
        <w:instrText xml:space="preserve"> REF _Ref91457257 \h </w:instrText>
      </w:r>
      <w:r>
        <w:rPr>
          <w:noProof/>
        </w:rPr>
      </w:r>
      <w:r>
        <w:rPr>
          <w:noProof/>
        </w:rPr>
        <w:fldChar w:fldCharType="separate"/>
      </w:r>
      <w:r w:rsidRPr="00B039A2">
        <w:rPr>
          <w:lang w:val="ru-RU"/>
        </w:rPr>
        <w:t>Рису</w:t>
      </w:r>
      <w:r>
        <w:rPr>
          <w:lang w:val="ru-RU"/>
        </w:rPr>
        <w:t>нке</w:t>
      </w:r>
      <w:r w:rsidRPr="00B039A2">
        <w:rPr>
          <w:lang w:val="ru-RU"/>
        </w:rPr>
        <w:t xml:space="preserve"> </w:t>
      </w:r>
      <w:r>
        <w:rPr>
          <w:noProof/>
          <w:lang w:val="ru-RU"/>
        </w:rPr>
        <w:t>0</w:t>
      </w:r>
      <w:r>
        <w:rPr>
          <w:lang w:val="ru-RU"/>
        </w:rPr>
        <w:noBreakHyphen/>
      </w:r>
      <w:r>
        <w:rPr>
          <w:noProof/>
          <w:lang w:val="ru-RU"/>
        </w:rPr>
        <w:t>3</w:t>
      </w:r>
      <w:r>
        <w:rPr>
          <w:lang w:val="ru-RU"/>
        </w:rPr>
        <w:t xml:space="preserve"> </w:t>
      </w:r>
      <w:r w:rsidRPr="00116FA5">
        <w:rPr>
          <w:lang w:val="ru-RU"/>
        </w:rPr>
        <w:t>ORB-SLAM 2 [21], Структурная схема, потоки и модули</w:t>
      </w:r>
      <w:r>
        <w:rPr>
          <w:noProof/>
        </w:rPr>
        <w:fldChar w:fldCharType="end"/>
      </w:r>
      <w:r>
        <w:rPr>
          <w:noProof/>
          <w:lang w:val="ru-RU"/>
        </w:rPr>
        <w:t>.</w:t>
      </w:r>
    </w:p>
    <w:p w14:paraId="39D3BAC2" w14:textId="77777777" w:rsidR="00E432EB" w:rsidRDefault="00E432EB" w:rsidP="004C5C73">
      <w:pPr>
        <w:pStyle w:val="ae"/>
        <w:spacing w:line="360" w:lineRule="auto"/>
        <w:ind w:firstLine="708"/>
        <w:rPr>
          <w:lang w:val="ru-RU"/>
        </w:rPr>
      </w:pPr>
      <w:r w:rsidRPr="00FC5E7E">
        <w:rPr>
          <w:lang w:val="ru-RU"/>
        </w:rPr>
        <w:t xml:space="preserve">ORB-SLAM2 состоит из трех основных параллельных потоков: </w:t>
      </w:r>
      <w:r>
        <w:rPr>
          <w:lang w:val="ru-RU"/>
        </w:rPr>
        <w:t>позиционирования</w:t>
      </w:r>
      <w:r w:rsidRPr="00FC5E7E">
        <w:rPr>
          <w:lang w:val="ru-RU"/>
        </w:rPr>
        <w:t xml:space="preserve">, локального </w:t>
      </w:r>
      <w:r>
        <w:rPr>
          <w:lang w:val="ru-RU"/>
        </w:rPr>
        <w:t>построения карты</w:t>
      </w:r>
      <w:r w:rsidRPr="00FC5E7E">
        <w:rPr>
          <w:lang w:val="ru-RU"/>
        </w:rPr>
        <w:t xml:space="preserve"> и </w:t>
      </w:r>
      <w:r>
        <w:rPr>
          <w:lang w:val="ru-RU"/>
        </w:rPr>
        <w:t>механизма замыкания</w:t>
      </w:r>
      <w:r w:rsidRPr="00FC5E7E">
        <w:rPr>
          <w:lang w:val="ru-RU"/>
        </w:rPr>
        <w:t xml:space="preserve"> цикл</w:t>
      </w:r>
      <w:r>
        <w:rPr>
          <w:lang w:val="ru-RU"/>
        </w:rPr>
        <w:t>ов в графе карты. Отдельно выделяется</w:t>
      </w:r>
      <w:r w:rsidRPr="00FC5E7E">
        <w:rPr>
          <w:lang w:val="ru-RU"/>
        </w:rPr>
        <w:t xml:space="preserve"> четвертый поток для выполнения полного BA после закрытия цикла,</w:t>
      </w:r>
      <w:r>
        <w:rPr>
          <w:lang w:val="ru-RU"/>
        </w:rPr>
        <w:t xml:space="preserve"> который выполняется независимо и только по требованию, при необходимости пересчета всей карты</w:t>
      </w:r>
      <w:r w:rsidRPr="00FC5E7E">
        <w:rPr>
          <w:lang w:val="ru-RU"/>
        </w:rPr>
        <w:t xml:space="preserve">. </w:t>
      </w:r>
    </w:p>
    <w:p w14:paraId="0AB07A59" w14:textId="6EF0A89C" w:rsidR="00E432EB" w:rsidRPr="00FC5E7E" w:rsidRDefault="00E432EB" w:rsidP="004C5C73">
      <w:pPr>
        <w:pStyle w:val="ae"/>
        <w:spacing w:line="360" w:lineRule="auto"/>
        <w:ind w:firstLine="708"/>
        <w:rPr>
          <w:lang w:val="ru-RU"/>
        </w:rPr>
      </w:pPr>
      <w:r w:rsidRPr="00FC5E7E">
        <w:rPr>
          <w:lang w:val="ru-RU"/>
        </w:rPr>
        <w:t>Поток отслеживания предварительно обрабатывает входной стереозвук или RGB-D, так что остальная часть системы работает независимо от входного датчика. Хотя это не показано на этом рисунке, ORB-SLAM2 также работает с монокулярным входом, как в</w:t>
      </w:r>
      <w:r>
        <w:rPr>
          <w:lang w:val="ru-RU"/>
        </w:rPr>
        <w:t xml:space="preserve"> </w:t>
      </w:r>
      <w:r>
        <w:rPr>
          <w:lang w:val="ru-RU"/>
        </w:rPr>
        <w:fldChar w:fldCharType="begin"/>
      </w:r>
      <w:r w:rsidR="003409A9">
        <w:rPr>
          <w:lang w:val="ru-RU"/>
        </w:rPr>
        <w:instrText xml:space="preserve"> ADDIN ZOTERO_ITEM CSL_CITATION {"citationID":"sFuIKqkZ","properties":{"formattedCitation":"[8]","plainCitation":"[8]","noteIndex":0},"citationItems":[{"id":"FPFDlk0b/s3Ueezl5","uris":["http://zotero.org/users/local/Ig164cfF/items/L9D2DX9J"],"uri":["http://zotero.org/users/local/Ig164cfF/items/L9D2DX9J"],"itemData":{"id":"4LVlnkH8/ILyzEo7Y","type":"paper-conference","abstract":"IEEE Transactions on Robotics;2015;31;5;10.1109/TRO.2015.2463671","publisher":"IEEE","title":"ORB-SLAM: A Versatile and Accurate Monocular SLAM System","author":[{"family":"Mur-Artal","given":"Raul"},{"family":"Montiel","given":"J. M. M."},{"family":"Tardos","given":"Juan D."}],"issued":{"date-parts":[["2021"]]}}}],"schema":"https://github.com/citation-style-language/schema/raw/master/csl-citation.json"} </w:instrText>
      </w:r>
      <w:r>
        <w:rPr>
          <w:lang w:val="ru-RU"/>
        </w:rPr>
        <w:fldChar w:fldCharType="separate"/>
      </w:r>
      <w:r w:rsidR="003409A9" w:rsidRPr="003409A9">
        <w:rPr>
          <w:lang w:val="ru-RU"/>
        </w:rPr>
        <w:t>[8]</w:t>
      </w:r>
      <w:r>
        <w:rPr>
          <w:lang w:val="ru-RU"/>
        </w:rPr>
        <w:fldChar w:fldCharType="end"/>
      </w:r>
      <w:r w:rsidRPr="00FC5E7E">
        <w:rPr>
          <w:lang w:val="ru-RU"/>
        </w:rPr>
        <w:t>.</w:t>
      </w:r>
    </w:p>
    <w:p w14:paraId="2F5261F4" w14:textId="77777777" w:rsidR="00E432EB" w:rsidRPr="00DF5866" w:rsidRDefault="004C5C73" w:rsidP="004C5C73">
      <w:pPr>
        <w:pStyle w:val="20"/>
        <w:rPr>
          <w:rFonts w:ascii="Times New Roman" w:hAnsi="Times New Roman" w:cs="Times New Roman"/>
          <w:sz w:val="28"/>
          <w:szCs w:val="28"/>
          <w:lang w:val="ru-RU"/>
        </w:rPr>
      </w:pPr>
      <w:bookmarkStart w:id="104" w:name="__RefHeading___Toc1523_4198705801"/>
      <w:bookmarkStart w:id="105" w:name="_Toc91460042"/>
      <w:bookmarkStart w:id="106" w:name="_Toc91598652"/>
      <w:bookmarkEnd w:id="104"/>
      <w:r w:rsidRPr="00DF5866">
        <w:rPr>
          <w:rFonts w:ascii="Times New Roman" w:hAnsi="Times New Roman" w:cs="Times New Roman"/>
          <w:sz w:val="28"/>
          <w:szCs w:val="28"/>
          <w:lang w:val="ru-RU"/>
        </w:rPr>
        <w:t xml:space="preserve">Алгоритм </w:t>
      </w:r>
      <w:r w:rsidR="00E432EB" w:rsidRPr="00DF5866">
        <w:rPr>
          <w:rFonts w:ascii="Times New Roman" w:hAnsi="Times New Roman" w:cs="Times New Roman"/>
          <w:sz w:val="28"/>
          <w:szCs w:val="28"/>
          <w:lang w:val="ru-RU"/>
        </w:rPr>
        <w:t>ORB SLAM 3</w:t>
      </w:r>
      <w:bookmarkEnd w:id="105"/>
      <w:bookmarkEnd w:id="106"/>
    </w:p>
    <w:p w14:paraId="06849B45" w14:textId="1CDA026E" w:rsidR="00E432EB" w:rsidRPr="00B67BAC" w:rsidRDefault="00E432EB" w:rsidP="004C5C73">
      <w:pPr>
        <w:pStyle w:val="ae"/>
        <w:spacing w:line="360" w:lineRule="auto"/>
        <w:ind w:firstLine="708"/>
        <w:rPr>
          <w:lang w:val="ru-RU"/>
        </w:rPr>
      </w:pPr>
      <w:r>
        <w:rPr>
          <w:lang w:val="ru-RU"/>
        </w:rPr>
        <w:t xml:space="preserve">Алгоритм </w:t>
      </w:r>
      <w:r w:rsidRPr="00B67BAC">
        <w:rPr>
          <w:lang w:val="ru-RU"/>
        </w:rPr>
        <w:t>ORB-SLAM3</w:t>
      </w:r>
      <w:r>
        <w:rPr>
          <w:lang w:val="ru-RU"/>
        </w:rPr>
        <w:t xml:space="preserve"> основывается на работах</w:t>
      </w:r>
      <w:r w:rsidRPr="00B67BAC">
        <w:rPr>
          <w:lang w:val="ru-RU"/>
        </w:rPr>
        <w:t xml:space="preserve"> </w:t>
      </w:r>
      <w:r>
        <w:rPr>
          <w:lang w:val="ru-RU"/>
        </w:rPr>
        <w:fldChar w:fldCharType="begin"/>
      </w:r>
      <w:r w:rsidR="003409A9">
        <w:rPr>
          <w:lang w:val="ru-RU"/>
        </w:rPr>
        <w:instrText xml:space="preserve"> ADDIN ZOTERO_ITEM CSL_CITATION {"citationID":"D5JNUNgP","properties":{"formattedCitation":"[2], [27]","plainCitation":"[2], [27]","noteIndex":0},"citationItems":[{"id":"FPFDlk0b/ENn5Pp4R","uris":["http://zotero.org/users/local/Ig164cfF/items/EP92JZ7B"],"uri":["http://zotero.org/users/local/Ig164cfF/items/EP92JZ7B"],"itemData":{"id":"4LVlnkH8/InCtgt1X","type":"paper-conference","title":"ORB SLAM 2 : an Open-Source SLAM System for Monocular, Stereo and","author":[{"family":"Cameras","given":"RGB-D."},{"family":"Artal","given":"Raul","non-dropping-particle":"ur-"},{"literal":"Juan"},{"family":"Tardos","given":"D."}]}},{"id":"FPFDlk0b/PkrYQ9b6","uris":["http://zotero.org/users/local/TinZTSqN/items/23GTUEG8"],"uri":["http://zotero.org/users/local/TinZTSqN/items/23GTUEG8"],"itemData":{"id":21,"type":"paper-conference","abstract":"We propose ORBSLAM-Atlas, a system able to handle an unlimited number of disconnected sub-maps, that includes a robust map merging algorithm able to detect submaps with common regions and seamlessly fuse them. The outstanding robustness and accuracy of ORBSLAM are due to its ability to detect wide-baseline matches between keyframes, and to exploit them by means of non-linear optimization, however it only can handle a single map. ORBSLAM-Atlas brings the wide-baseline matching detection and exploitation to the multiple map arena. The result is a SLAM system significantly more general and robust, able to perform multisession mapping. If tracking is lost during exploration, instead of freezing the map, a new sub-map is launched, and it can be fused with the previous map when common parts are visited. Our criteria to declare the camera lost contrast with previous approaches that simply count the number of tracked points, we propose to discard also inaccurately estimated camera poses due to bad geometrical conditioning. As a result, the map is split into more accurate sub-maps, that are eventually merged in a more accurate global map, thanks to the multi-mapping capabilities. We provide extensive experimental validation in the EuRoC datasets, where ORBSLAM-Atlas obtains accurate monocular and stereo results in the difficult sequences where ORBSLAM failed. We also build global maps after multiple sessions in the same room, obtaining the best results to date, between 2 and 3 times more accurate than competing multi-map approaches. We also show the robustness and capability of our system to deal with dynamic scenes, quantitatively in the EuRoC datasets and qualitatively in a densely populated corridor where camera occlusions and tracking losses are frequent.","container-title":"This paper has been accepted in 2018 IEEE/RSJ International Conference on Intelligent Robots and Systems (IROS)","note":"_eprint: arXiv:1908.11585v1[cs.CV]","publisher":"IEEE","title":"ORBSLAM-Atlas: a robust and accurate multi-map system","author":[{"family":"Elvira","given":"Richard"},{"family":"Tardós","given":"Juan"},{"family":"Montiel","given":"J"}],"issued":{"date-parts":[["2019",8,30]]}}}],"schema":"https://github.com/citation-style-language/schema/raw/master/csl-citation.json"} </w:instrText>
      </w:r>
      <w:r>
        <w:rPr>
          <w:lang w:val="ru-RU"/>
        </w:rPr>
        <w:fldChar w:fldCharType="separate"/>
      </w:r>
      <w:r w:rsidR="003409A9" w:rsidRPr="003409A9">
        <w:rPr>
          <w:lang w:val="ru-RU"/>
        </w:rPr>
        <w:t>[2], [27]</w:t>
      </w:r>
      <w:r>
        <w:rPr>
          <w:lang w:val="ru-RU"/>
        </w:rPr>
        <w:fldChar w:fldCharType="end"/>
      </w:r>
      <w:r w:rsidRPr="00B67BAC">
        <w:rPr>
          <w:lang w:val="ru-RU"/>
        </w:rPr>
        <w:t>,</w:t>
      </w:r>
      <w:r>
        <w:rPr>
          <w:lang w:val="ru-RU"/>
        </w:rPr>
        <w:t xml:space="preserve"> это </w:t>
      </w:r>
      <w:r w:rsidRPr="00B67BAC">
        <w:rPr>
          <w:lang w:val="ru-RU"/>
        </w:rPr>
        <w:t>полн</w:t>
      </w:r>
      <w:r>
        <w:rPr>
          <w:lang w:val="ru-RU"/>
        </w:rPr>
        <w:t>офункциональная</w:t>
      </w:r>
      <w:r w:rsidRPr="00B67BAC">
        <w:rPr>
          <w:lang w:val="ru-RU"/>
        </w:rPr>
        <w:t xml:space="preserve"> библиотека с открытым исходным кодом для </w:t>
      </w:r>
      <w:r>
        <w:rPr>
          <w:lang w:val="ru-RU"/>
        </w:rPr>
        <w:t xml:space="preserve">запуска </w:t>
      </w:r>
      <w:r w:rsidRPr="00B67BAC">
        <w:rPr>
          <w:lang w:val="ru-RU"/>
        </w:rPr>
        <w:t>визуальн</w:t>
      </w:r>
      <w:r>
        <w:rPr>
          <w:lang w:val="ru-RU"/>
        </w:rPr>
        <w:t>ого</w:t>
      </w:r>
      <w:r w:rsidRPr="00B67BAC">
        <w:rPr>
          <w:lang w:val="ru-RU"/>
        </w:rPr>
        <w:t>, визуально-инерционн</w:t>
      </w:r>
      <w:r>
        <w:rPr>
          <w:lang w:val="ru-RU"/>
        </w:rPr>
        <w:t xml:space="preserve">ого </w:t>
      </w:r>
      <w:r w:rsidRPr="00B67BAC">
        <w:rPr>
          <w:lang w:val="ru-RU"/>
        </w:rPr>
        <w:t>SLAM</w:t>
      </w:r>
      <w:r>
        <w:rPr>
          <w:lang w:val="ru-RU"/>
        </w:rPr>
        <w:t xml:space="preserve"> с поддержкой множества карт и </w:t>
      </w:r>
      <w:r>
        <w:rPr>
          <w:lang w:val="ru-RU"/>
        </w:rPr>
        <w:lastRenderedPageBreak/>
        <w:t>сессий одновременно</w:t>
      </w:r>
      <w:r w:rsidRPr="00B67BAC">
        <w:rPr>
          <w:lang w:val="ru-RU"/>
        </w:rPr>
        <w:t xml:space="preserve">, с </w:t>
      </w:r>
      <w:r>
        <w:rPr>
          <w:lang w:val="ru-RU"/>
        </w:rPr>
        <w:t>моно</w:t>
      </w:r>
      <w:r w:rsidRPr="00B67BAC">
        <w:rPr>
          <w:lang w:val="ru-RU"/>
        </w:rPr>
        <w:t>, стерео</w:t>
      </w:r>
      <w:r>
        <w:rPr>
          <w:lang w:val="ru-RU"/>
        </w:rPr>
        <w:t xml:space="preserve"> или </w:t>
      </w:r>
      <w:r w:rsidRPr="00B67BAC">
        <w:rPr>
          <w:lang w:val="ru-RU"/>
        </w:rPr>
        <w:t>RGB-D</w:t>
      </w:r>
      <w:r>
        <w:rPr>
          <w:lang w:val="ru-RU"/>
        </w:rPr>
        <w:t xml:space="preserve"> камерами</w:t>
      </w:r>
      <w:r w:rsidRPr="00B67BAC">
        <w:rPr>
          <w:lang w:val="ru-RU"/>
        </w:rPr>
        <w:t>,</w:t>
      </w:r>
      <w:r>
        <w:rPr>
          <w:lang w:val="ru-RU"/>
        </w:rPr>
        <w:t xml:space="preserve"> поддержкой  стандартных и широкоугольных камер</w:t>
      </w:r>
      <w:r w:rsidRPr="00B67BAC">
        <w:rPr>
          <w:lang w:val="ru-RU"/>
        </w:rPr>
        <w:t xml:space="preserve">. </w:t>
      </w:r>
      <w:r>
        <w:rPr>
          <w:lang w:val="ru-RU"/>
        </w:rPr>
        <w:t xml:space="preserve">Основное улучшение по сравнению с предыдущими версиями состоит в точной интеграции данных с </w:t>
      </w:r>
      <w:r w:rsidRPr="00B67BAC">
        <w:rPr>
          <w:lang w:val="ru-RU"/>
        </w:rPr>
        <w:t>IMU</w:t>
      </w:r>
      <w:r>
        <w:rPr>
          <w:lang w:val="ru-RU"/>
        </w:rPr>
        <w:t xml:space="preserve"> сенсоров, новом </w:t>
      </w:r>
      <w:r w:rsidRPr="00B67BAC">
        <w:rPr>
          <w:lang w:val="ru-RU"/>
        </w:rPr>
        <w:t>метод</w:t>
      </w:r>
      <w:r>
        <w:rPr>
          <w:lang w:val="ru-RU"/>
        </w:rPr>
        <w:t>е</w:t>
      </w:r>
      <w:r w:rsidRPr="00B67BAC">
        <w:rPr>
          <w:lang w:val="ru-RU"/>
        </w:rPr>
        <w:t xml:space="preserve"> инициализации и слияние карт</w:t>
      </w:r>
      <w:r>
        <w:rPr>
          <w:lang w:val="ru-RU"/>
        </w:rPr>
        <w:t xml:space="preserve"> и одновременной поддержке множества сессий и карт, </w:t>
      </w:r>
      <w:r w:rsidRPr="00B67BAC">
        <w:rPr>
          <w:lang w:val="ru-RU"/>
        </w:rPr>
        <w:t>улучшенн</w:t>
      </w:r>
      <w:r>
        <w:rPr>
          <w:lang w:val="ru-RU"/>
        </w:rPr>
        <w:t>ой</w:t>
      </w:r>
      <w:r w:rsidRPr="00B67BAC">
        <w:rPr>
          <w:lang w:val="ru-RU"/>
        </w:rPr>
        <w:t xml:space="preserve"> отзыв</w:t>
      </w:r>
      <w:r>
        <w:rPr>
          <w:lang w:val="ru-RU"/>
        </w:rPr>
        <w:t>чивости и точности метода</w:t>
      </w:r>
      <w:r w:rsidRPr="00B67BAC">
        <w:rPr>
          <w:lang w:val="ru-RU"/>
        </w:rPr>
        <w:t>.</w:t>
      </w:r>
    </w:p>
    <w:p w14:paraId="28456070" w14:textId="77777777" w:rsidR="00E432EB" w:rsidRDefault="00E432EB" w:rsidP="004C5C73">
      <w:pPr>
        <w:pStyle w:val="ae"/>
        <w:spacing w:line="360" w:lineRule="auto"/>
        <w:ind w:firstLine="708"/>
        <w:rPr>
          <w:lang w:val="ru-RU"/>
        </w:rPr>
      </w:pPr>
      <w:r>
        <w:rPr>
          <w:lang w:val="ru-RU"/>
        </w:rPr>
        <w:t>Э</w:t>
      </w:r>
      <w:r w:rsidRPr="00B67BAC">
        <w:rPr>
          <w:lang w:val="ru-RU"/>
        </w:rPr>
        <w:t>ксперимент</w:t>
      </w:r>
      <w:r>
        <w:rPr>
          <w:lang w:val="ru-RU"/>
        </w:rPr>
        <w:t xml:space="preserve">ы </w:t>
      </w:r>
      <w:r w:rsidRPr="00B67BAC">
        <w:rPr>
          <w:lang w:val="ru-RU"/>
        </w:rPr>
        <w:t>показывают, что ORB-SLAM3 способна эффективно</w:t>
      </w:r>
      <w:r>
        <w:rPr>
          <w:lang w:val="ru-RU"/>
        </w:rPr>
        <w:t xml:space="preserve"> </w:t>
      </w:r>
      <w:r w:rsidRPr="00B67BAC">
        <w:rPr>
          <w:lang w:val="ru-RU"/>
        </w:rPr>
        <w:t>использова</w:t>
      </w:r>
      <w:r>
        <w:rPr>
          <w:lang w:val="ru-RU"/>
        </w:rPr>
        <w:t>ть</w:t>
      </w:r>
      <w:r w:rsidRPr="00B67BAC">
        <w:rPr>
          <w:lang w:val="ru-RU"/>
        </w:rPr>
        <w:t xml:space="preserve"> краткосрочны</w:t>
      </w:r>
      <w:r>
        <w:rPr>
          <w:lang w:val="ru-RU"/>
        </w:rPr>
        <w:t>е</w:t>
      </w:r>
      <w:r w:rsidRPr="00B67BAC">
        <w:rPr>
          <w:lang w:val="ru-RU"/>
        </w:rPr>
        <w:t>, среднесрочны</w:t>
      </w:r>
      <w:r>
        <w:rPr>
          <w:lang w:val="ru-RU" w:eastAsia="ja-JP"/>
        </w:rPr>
        <w:t>е</w:t>
      </w:r>
      <w:r w:rsidRPr="00B67BAC">
        <w:rPr>
          <w:lang w:val="ru-RU"/>
        </w:rPr>
        <w:t>, долгосрочны</w:t>
      </w:r>
      <w:r>
        <w:rPr>
          <w:lang w:val="ru-RU"/>
        </w:rPr>
        <w:t>е</w:t>
      </w:r>
      <w:r w:rsidRPr="00B67BAC">
        <w:rPr>
          <w:lang w:val="ru-RU"/>
        </w:rPr>
        <w:t xml:space="preserve"> и мульти-картографически</w:t>
      </w:r>
      <w:r>
        <w:rPr>
          <w:lang w:val="ru-RU"/>
        </w:rPr>
        <w:t>е</w:t>
      </w:r>
      <w:r w:rsidRPr="00B67BAC">
        <w:rPr>
          <w:lang w:val="ru-RU"/>
        </w:rPr>
        <w:t xml:space="preserve"> данны</w:t>
      </w:r>
      <w:r>
        <w:rPr>
          <w:lang w:val="ru-RU"/>
        </w:rPr>
        <w:t xml:space="preserve">е </w:t>
      </w:r>
      <w:r w:rsidRPr="00B67BAC">
        <w:rPr>
          <w:lang w:val="ru-RU"/>
        </w:rPr>
        <w:t>ассоциаций, достигая уровня точности, выходящего за рамки</w:t>
      </w:r>
      <w:r>
        <w:rPr>
          <w:lang w:val="ru-RU"/>
        </w:rPr>
        <w:t xml:space="preserve"> </w:t>
      </w:r>
      <w:r w:rsidRPr="00B67BAC">
        <w:rPr>
          <w:lang w:val="ru-RU"/>
        </w:rPr>
        <w:t>охват</w:t>
      </w:r>
      <w:r>
        <w:rPr>
          <w:lang w:val="ru-RU"/>
        </w:rPr>
        <w:t>а</w:t>
      </w:r>
      <w:r w:rsidRPr="00B67BAC">
        <w:rPr>
          <w:lang w:val="ru-RU"/>
        </w:rPr>
        <w:t xml:space="preserve"> существующих систем. </w:t>
      </w:r>
      <w:r>
        <w:rPr>
          <w:lang w:val="ru-RU"/>
        </w:rPr>
        <w:t>По</w:t>
      </w:r>
      <w:r w:rsidRPr="00B67BAC">
        <w:rPr>
          <w:lang w:val="ru-RU"/>
        </w:rPr>
        <w:t xml:space="preserve"> результат</w:t>
      </w:r>
      <w:r>
        <w:rPr>
          <w:lang w:val="ru-RU"/>
        </w:rPr>
        <w:t>ам сравнения</w:t>
      </w:r>
      <w:r w:rsidRPr="00B67BAC">
        <w:rPr>
          <w:lang w:val="ru-RU"/>
        </w:rPr>
        <w:t xml:space="preserve"> точности, возможность использования всех типов</w:t>
      </w:r>
      <w:r>
        <w:rPr>
          <w:lang w:val="ru-RU"/>
        </w:rPr>
        <w:t xml:space="preserve"> </w:t>
      </w:r>
      <w:r w:rsidRPr="00B67BAC">
        <w:rPr>
          <w:lang w:val="ru-RU"/>
        </w:rPr>
        <w:t xml:space="preserve">ассоциации данных </w:t>
      </w:r>
      <w:r>
        <w:rPr>
          <w:lang w:val="ru-RU"/>
        </w:rPr>
        <w:t xml:space="preserve">делает этот метод </w:t>
      </w:r>
      <w:r w:rsidRPr="00B67BAC">
        <w:rPr>
          <w:lang w:val="ru-RU"/>
        </w:rPr>
        <w:t>преоблада</w:t>
      </w:r>
      <w:r>
        <w:rPr>
          <w:lang w:val="ru-RU"/>
        </w:rPr>
        <w:t>ющим</w:t>
      </w:r>
      <w:r w:rsidRPr="00B67BAC">
        <w:rPr>
          <w:lang w:val="ru-RU"/>
        </w:rPr>
        <w:t xml:space="preserve"> над другими вариантами, такими как использование</w:t>
      </w:r>
      <w:r>
        <w:rPr>
          <w:lang w:val="ru-RU"/>
        </w:rPr>
        <w:t xml:space="preserve"> </w:t>
      </w:r>
      <w:r w:rsidRPr="00B67BAC">
        <w:rPr>
          <w:lang w:val="ru-RU"/>
        </w:rPr>
        <w:t>прямые методы</w:t>
      </w:r>
      <w:r>
        <w:rPr>
          <w:lang w:val="ru-RU"/>
        </w:rPr>
        <w:t xml:space="preserve"> сравнения изображений</w:t>
      </w:r>
      <w:r w:rsidRPr="00B67BAC">
        <w:rPr>
          <w:lang w:val="ru-RU"/>
        </w:rPr>
        <w:t xml:space="preserve"> вместо </w:t>
      </w:r>
      <w:r>
        <w:rPr>
          <w:lang w:val="ru-RU"/>
        </w:rPr>
        <w:t xml:space="preserve">извлечения характерных элементов </w:t>
      </w:r>
      <w:r w:rsidRPr="00B67BAC">
        <w:rPr>
          <w:lang w:val="ru-RU"/>
        </w:rPr>
        <w:t xml:space="preserve">или выполнение </w:t>
      </w:r>
      <w:r>
        <w:rPr>
          <w:lang w:val="ru-RU"/>
        </w:rPr>
        <w:t xml:space="preserve">усреднения </w:t>
      </w:r>
      <w:r w:rsidRPr="00B67BAC">
        <w:rPr>
          <w:lang w:val="ru-RU"/>
        </w:rPr>
        <w:t>ключевых кадров для локально</w:t>
      </w:r>
      <w:r>
        <w:rPr>
          <w:lang w:val="ru-RU"/>
        </w:rPr>
        <w:t>й</w:t>
      </w:r>
      <w:r w:rsidRPr="00B67BAC">
        <w:rPr>
          <w:lang w:val="ru-RU"/>
        </w:rPr>
        <w:t xml:space="preserve"> </w:t>
      </w:r>
      <w:r>
        <w:rPr>
          <w:lang w:val="ru-RU"/>
        </w:rPr>
        <w:t>оптимизации графа карты</w:t>
      </w:r>
      <w:r w:rsidRPr="00B67BAC">
        <w:rPr>
          <w:lang w:val="ru-RU"/>
        </w:rPr>
        <w:t xml:space="preserve"> вместо использования внешнего набора</w:t>
      </w:r>
      <w:r>
        <w:rPr>
          <w:lang w:val="ru-RU"/>
        </w:rPr>
        <w:t xml:space="preserve"> </w:t>
      </w:r>
      <w:r w:rsidRPr="00B67BAC">
        <w:rPr>
          <w:lang w:val="ru-RU"/>
        </w:rPr>
        <w:t xml:space="preserve">статических ключевых кадров, как </w:t>
      </w:r>
      <w:r>
        <w:rPr>
          <w:lang w:val="ru-RU"/>
        </w:rPr>
        <w:t xml:space="preserve">в </w:t>
      </w:r>
      <w:r w:rsidRPr="00B67BAC">
        <w:rPr>
          <w:lang w:val="ru-RU"/>
        </w:rPr>
        <w:t>ORB-SLAM3.</w:t>
      </w:r>
    </w:p>
    <w:p w14:paraId="08916F46" w14:textId="77777777" w:rsidR="00E432EB" w:rsidRPr="00B67BAC" w:rsidRDefault="00E432EB" w:rsidP="004C5C73">
      <w:pPr>
        <w:pStyle w:val="ae"/>
        <w:spacing w:line="360" w:lineRule="auto"/>
        <w:ind w:firstLine="708"/>
        <w:rPr>
          <w:lang w:val="ru-RU"/>
        </w:rPr>
      </w:pPr>
      <w:r w:rsidRPr="00B67BAC">
        <w:rPr>
          <w:lang w:val="ru-RU"/>
        </w:rPr>
        <w:t>ORB-SLAM3</w:t>
      </w:r>
      <w:r>
        <w:rPr>
          <w:lang w:val="ru-RU"/>
        </w:rPr>
        <w:t xml:space="preserve"> невозможно применять в случае</w:t>
      </w:r>
      <w:r w:rsidRPr="00B67BAC">
        <w:rPr>
          <w:lang w:val="ru-RU"/>
        </w:rPr>
        <w:t xml:space="preserve"> низко</w:t>
      </w:r>
      <w:r>
        <w:rPr>
          <w:lang w:val="ru-RU"/>
        </w:rPr>
        <w:t xml:space="preserve">го количества </w:t>
      </w:r>
      <w:r w:rsidRPr="00B67BAC">
        <w:rPr>
          <w:lang w:val="ru-RU"/>
        </w:rPr>
        <w:t>текстур</w:t>
      </w:r>
      <w:r>
        <w:rPr>
          <w:lang w:val="ru-RU"/>
        </w:rPr>
        <w:t xml:space="preserve"> в среде/окружении/сцене (гладкие стены, отсутствие объектов в кадре)</w:t>
      </w:r>
      <w:r w:rsidRPr="00B67BAC">
        <w:rPr>
          <w:lang w:val="ru-RU"/>
        </w:rPr>
        <w:t>.</w:t>
      </w:r>
    </w:p>
    <w:p w14:paraId="4E6687F3" w14:textId="22A4B302" w:rsidR="00E432EB" w:rsidRPr="00B67BAC" w:rsidRDefault="00E432EB" w:rsidP="004C5C73">
      <w:pPr>
        <w:pStyle w:val="ae"/>
        <w:spacing w:line="360" w:lineRule="auto"/>
        <w:ind w:firstLine="708"/>
        <w:rPr>
          <w:lang w:val="ru-RU"/>
        </w:rPr>
      </w:pPr>
      <w:r w:rsidRPr="00B67BAC">
        <w:rPr>
          <w:lang w:val="ru-RU"/>
        </w:rPr>
        <w:t>Прямые методы</w:t>
      </w:r>
      <w:r w:rsidRPr="0050345D">
        <w:rPr>
          <w:lang w:val="ru-RU"/>
        </w:rPr>
        <w:t xml:space="preserve"> </w:t>
      </w:r>
      <w:r>
        <w:rPr>
          <w:lang w:val="ru-RU"/>
        </w:rPr>
        <w:fldChar w:fldCharType="begin"/>
      </w:r>
      <w:r w:rsidR="003409A9">
        <w:rPr>
          <w:lang w:val="ru-RU"/>
        </w:rPr>
        <w:instrText xml:space="preserve"> ADDIN ZOTERO_ITEM CSL_CITATION {"citationID":"iCg8ohHF","properties":{"formattedCitation":"[26]","plainCitation":"[26]","noteIndex":0},"citationItems":[{"id":"FPFDlk0b/rtxOz7g2","uris":["http://zotero.org/users/local/TinZTSqN/items/NRR4LJ42"],"uri":["http://zotero.org/users/local/TinZTSqN/items/NRR4LJ42"],"itemData":{"id":55,"type":"chapter","container-title":"Computer Vision – ECCV 2014","event-place":"Cham","ISBN":"978-3-319-10604-5","language":"en","note":"collection-title: Lecture Notes in Computer Science\nDOI: 10.1007/978-3-319-10605-2_54","page":"834-849","publisher":"Springer International Publishing","publisher-place":"Cham","source":"DOI.org (Crossref)","title":"LSD-SLAM: Large-Scale Direct Monocular SLAM","title-short":"LSD-SLAM","URL":"http://link.springer.com/10.1007/978-3-319-10605-2_54","volume":"8690","editor":[{"family":"Fleet","given":"David"},{"family":"Pajdla","given":"Tomas"},{"family":"Schiele","given":"Bernt"},{"family":"Tuytelaars","given":"Tinne"}],"author":[{"family":"Engel","given":"Jakob"},{"family":"Schöps","given":"Thomas"},{"family":"Cremers","given":"Daniel"}],"accessed":{"date-parts":[["2021",12,26]]},"issued":{"date-parts":[["2014"]]}}}],"schema":"https://github.com/citation-style-language/schema/raw/master/csl-citation.json"} </w:instrText>
      </w:r>
      <w:r>
        <w:rPr>
          <w:lang w:val="ru-RU"/>
        </w:rPr>
        <w:fldChar w:fldCharType="separate"/>
      </w:r>
      <w:r w:rsidR="003409A9" w:rsidRPr="003409A9">
        <w:rPr>
          <w:lang w:val="ru-RU"/>
        </w:rPr>
        <w:t>[26]</w:t>
      </w:r>
      <w:r>
        <w:rPr>
          <w:lang w:val="ru-RU"/>
        </w:rPr>
        <w:fldChar w:fldCharType="end"/>
      </w:r>
      <w:r w:rsidRPr="00B67BAC">
        <w:rPr>
          <w:lang w:val="ru-RU"/>
        </w:rPr>
        <w:t xml:space="preserve"> более устойчивы к низк</w:t>
      </w:r>
      <w:r>
        <w:rPr>
          <w:lang w:val="ru-RU"/>
        </w:rPr>
        <w:t>ому количеству</w:t>
      </w:r>
      <w:r w:rsidRPr="00B67BAC">
        <w:rPr>
          <w:lang w:val="ru-RU"/>
        </w:rPr>
        <w:t xml:space="preserve"> текстур,</w:t>
      </w:r>
    </w:p>
    <w:p w14:paraId="4E7A65F8" w14:textId="36E83135" w:rsidR="00E432EB" w:rsidRPr="00B67BAC" w:rsidRDefault="00E432EB" w:rsidP="004C5C73">
      <w:pPr>
        <w:pStyle w:val="ae"/>
        <w:spacing w:line="360" w:lineRule="auto"/>
        <w:rPr>
          <w:lang w:val="ru-RU"/>
        </w:rPr>
      </w:pPr>
      <w:r w:rsidRPr="00B67BAC">
        <w:rPr>
          <w:lang w:val="ru-RU"/>
        </w:rPr>
        <w:t xml:space="preserve">но ограничены краткосрочными </w:t>
      </w:r>
      <w:r>
        <w:rPr>
          <w:lang w:val="ru-RU"/>
        </w:rPr>
        <w:fldChar w:fldCharType="begin"/>
      </w:r>
      <w:r w:rsidR="003409A9">
        <w:rPr>
          <w:lang w:val="ru-RU"/>
        </w:rPr>
        <w:instrText xml:space="preserve"> ADDIN ZOTERO_ITEM CSL_CITATION {"citationID":"vB7dF2vk","properties":{"formattedCitation":"[28]","plainCitation":"[28]","noteIndex":0},"citationItems":[{"id":"FPFDlk0b/Ly3KTGZ7","uris":["http://zotero.org/users/local/TinZTSqN/items/6BT6VEW6"],"uri":["http://zotero.org/users/local/TinZTSqN/items/6BT6VEW6"],"itemData":{"id":84,"type":"article-journal","abstract":"This paper addresses the mathematical problem of reconstructing a visually textured plane surface from a pair of photographs taken from finitely separated camera positions of unknown relative orientation, lying on the same side or on opposite sides of the visible plane. If the surface lies at infinity, or perpendicularly bisects the line joining the centres of projection O and O', the reconstruction fails; otherwise the two images permit either one or two three-dimensional interpretations, obtainable by diagonalizing a 3 x 3 matrix. If all the visible texture elements lie nearer to one viewpoint than to the other, then there are two interpretations, which coincide if the line OO' is perpendicular to the visible plane. Otherwise, only the veridical interpretation survives. The relevance of these results to human and computer vision is briefly discussed.","container-title":"Proceedings of the Royal Society of London. Series B. Biological Sciences","DOI":"10.1098/rspb.1986.0030","ISSN":"0080-4649, 2053-9193","issue":"1249","journalAbbreviation":"Proc. R. Soc. Lond. B.","language":"en","page":"399-410","source":"DOI.org (Crossref)","title":"The reconstruction of a plane surface from two perspective projections","volume":"227","issued":{"date-parts":[["1986",5,22]]}}}],"schema":"https://github.com/citation-style-language/schema/raw/master/csl-citation.json"} </w:instrText>
      </w:r>
      <w:r>
        <w:rPr>
          <w:lang w:val="ru-RU"/>
        </w:rPr>
        <w:fldChar w:fldCharType="separate"/>
      </w:r>
      <w:r w:rsidR="003409A9" w:rsidRPr="003409A9">
        <w:rPr>
          <w:lang w:val="ru-RU"/>
        </w:rPr>
        <w:t>[28]</w:t>
      </w:r>
      <w:r>
        <w:rPr>
          <w:lang w:val="ru-RU"/>
        </w:rPr>
        <w:fldChar w:fldCharType="end"/>
      </w:r>
      <w:r w:rsidRPr="00B67BAC">
        <w:rPr>
          <w:lang w:val="ru-RU"/>
        </w:rPr>
        <w:t xml:space="preserve"> и среднесрочными </w:t>
      </w:r>
      <w:r>
        <w:rPr>
          <w:lang w:val="ru-RU"/>
        </w:rPr>
        <w:fldChar w:fldCharType="begin"/>
      </w:r>
      <w:r w:rsidR="003409A9">
        <w:rPr>
          <w:lang w:val="ru-RU"/>
        </w:rPr>
        <w:instrText xml:space="preserve"> ADDIN ZOTERO_ITEM CSL_CITATION {"citationID":"C1m3Jl0g","properties":{"formattedCitation":"[21]","plainCitation":"[21]","noteIndex":0},"citationItems":[{"id":"FPFDlk0b/ummF1bYK","uris":["http://zotero.org/users/local/TinZTSqN/items/2Y9D26JV"],"uri":["http://zotero.org/users/local/TinZTSqN/items/2Y9D26JV"],"itemData":{"id":88,"type":"article-journal","abstract":"While the most accurate solution to off-line structure from motion (SFM) problems is undoubtedly to extract as much correspondence information as possible and perform batch optimisation, sequential methods suitable for live video streams must approximate this to fit within fixed computational bounds. Two quite different approaches to real-time SFM – also called visual SLAM (simultaneous localisation and mapping) – have proven successful, but they sparsify the problem in different ways. Filtering methods marginalise out past poses and summarise the information gained over time with a probability distribution. Keyframe methods retain the optimisation approach of global bundle adjustment, but computationally must select only a small number of past frames to process. In this paper we perform a rigorous analysis of the relative advantages of filtering and sparse bundle adjustment for sequential visual SLAM. In a series of Monte Carlo experiments we investigate the accuracy and cost of visual SLAM. We measure accuracy in terms of entropy reduction as well as root mean square error (RMSE), and analyse the efficiency of bundle adjustment versus filtering using combined cost/accuracy measures. In our analysis, we consider both SLAM using a stereo rig and monocular SLAM as well as various different scenes and motion patterns. For all these scenarios, we conclude that keyframe bundle adjustment outperforms filtering, since it gives the most accuracy per unit of computing time.","container-title":"Image and Vision Computing","DOI":"https://doi.org/10.1016/j.imavis.2012.02.009","ISSN":"0262-8856","issue":"2","page":"65-77","title":"Visual SLAM: Why filter?","volume":"30","author":[{"family":"Strasdat","given":"Hauke"},{"family":"Montiel","given":"J. M. M."},{"family":"Davison","given":"Andrew J."}],"issued":{"date-parts":[["2012"]]}}}],"schema":"https://github.com/citation-style-language/schema/raw/master/csl-citation.json"} </w:instrText>
      </w:r>
      <w:r>
        <w:rPr>
          <w:lang w:val="ru-RU"/>
        </w:rPr>
        <w:fldChar w:fldCharType="separate"/>
      </w:r>
      <w:r w:rsidR="003409A9" w:rsidRPr="003409A9">
        <w:rPr>
          <w:lang w:val="ru-RU"/>
        </w:rPr>
        <w:t>[21]</w:t>
      </w:r>
      <w:r>
        <w:rPr>
          <w:lang w:val="ru-RU"/>
        </w:rPr>
        <w:fldChar w:fldCharType="end"/>
      </w:r>
      <w:r w:rsidRPr="00B67BAC">
        <w:rPr>
          <w:lang w:val="ru-RU"/>
        </w:rPr>
        <w:t xml:space="preserve"> ассоциация</w:t>
      </w:r>
      <w:r>
        <w:rPr>
          <w:lang w:val="ru-RU"/>
        </w:rPr>
        <w:t xml:space="preserve">ми между </w:t>
      </w:r>
      <w:r w:rsidRPr="00B67BAC">
        <w:rPr>
          <w:lang w:val="ru-RU"/>
        </w:rPr>
        <w:t>данными. С другой стороны, соответствующие дескрипторы функций</w:t>
      </w:r>
    </w:p>
    <w:p w14:paraId="48A6BC20" w14:textId="7DF00D40" w:rsidR="00E432EB" w:rsidRPr="00B67BAC" w:rsidRDefault="00E432EB" w:rsidP="004C5C73">
      <w:pPr>
        <w:pStyle w:val="ae"/>
        <w:spacing w:line="360" w:lineRule="auto"/>
        <w:rPr>
          <w:lang w:val="ru-RU"/>
        </w:rPr>
      </w:pPr>
      <w:r w:rsidRPr="00B67BAC">
        <w:rPr>
          <w:lang w:val="ru-RU"/>
        </w:rPr>
        <w:t>успешно решает долговременную ассоциацию данных с несколькими картами,</w:t>
      </w:r>
      <w:r w:rsidR="004C5C73">
        <w:rPr>
          <w:lang w:val="ru-RU"/>
        </w:rPr>
        <w:t xml:space="preserve"> </w:t>
      </w:r>
      <w:r w:rsidRPr="00B67BAC">
        <w:rPr>
          <w:lang w:val="ru-RU"/>
        </w:rPr>
        <w:t xml:space="preserve">но кажется менее надежным для отслеживания, чем </w:t>
      </w:r>
      <w:r>
        <w:rPr>
          <w:rFonts w:hint="eastAsia"/>
          <w:lang w:val="ru-RU" w:eastAsia="ja-JP"/>
        </w:rPr>
        <w:t>L</w:t>
      </w:r>
      <w:r>
        <w:rPr>
          <w:lang w:val="ru-RU" w:eastAsia="ja-JP"/>
        </w:rPr>
        <w:t xml:space="preserve">SD-SLAM </w:t>
      </w:r>
      <w:r>
        <w:rPr>
          <w:lang w:val="ru-RU" w:eastAsia="ja-JP"/>
        </w:rPr>
        <w:fldChar w:fldCharType="begin"/>
      </w:r>
      <w:r w:rsidR="003409A9">
        <w:rPr>
          <w:lang w:val="ru-RU" w:eastAsia="ja-JP"/>
        </w:rPr>
        <w:instrText xml:space="preserve"> ADDIN ZOTERO_ITEM CSL_CITATION {"citationID":"azJXHqfJ","properties":{"formattedCitation":"[26]","plainCitation":"[26]","noteIndex":0},"citationItems":[{"id":"FPFDlk0b/rtxOz7g2","uris":["http://zotero.org/users/local/TinZTSqN/items/NRR4LJ42"],"uri":["http://zotero.org/users/local/TinZTSqN/items/NRR4LJ42"],"itemData":{"id":55,"type":"chapter","container-title":"Computer Vision – ECCV 2014","event-place":"Cham","ISBN":"978-3-319-10604-5","language":"en","note":"collection-title: Lecture Notes in Computer Science\nDOI: 10.1007/978-3-319-10605-2_54","page":"834-849","publisher":"Springer International Publishing","publisher-place":"Cham","source":"DOI.org (Crossref)","title":"LSD-SLAM: Large-Scale Direct Monocular SLAM","title-short":"LSD-SLAM","URL":"http://link.springer.com/10.1007/978-3-319-10605-2_54","volume":"8690","editor":[{"family":"Fleet","given":"David"},{"family":"Pajdla","given":"Tomas"},{"family":"Schiele","given":"Bernt"},{"family":"Tuytelaars","given":"Tinne"}],"author":[{"family":"Engel","given":"Jakob"},{"family":"Schöps","given":"Thomas"},{"family":"Cremers","given":"Daniel"}],"accessed":{"date-parts":[["2021",12,26]]},"issued":{"date-parts":[["2014"]]}}}],"schema":"https://github.com/citation-style-language/schema/raw/master/csl-citation.json"} </w:instrText>
      </w:r>
      <w:r>
        <w:rPr>
          <w:lang w:val="ru-RU" w:eastAsia="ja-JP"/>
        </w:rPr>
        <w:fldChar w:fldCharType="separate"/>
      </w:r>
      <w:r w:rsidR="003409A9" w:rsidRPr="003409A9">
        <w:rPr>
          <w:lang w:val="ru-RU"/>
        </w:rPr>
        <w:t>[26]</w:t>
      </w:r>
      <w:r>
        <w:rPr>
          <w:lang w:val="ru-RU" w:eastAsia="ja-JP"/>
        </w:rPr>
        <w:fldChar w:fldCharType="end"/>
      </w:r>
      <w:r w:rsidRPr="00B67BAC">
        <w:rPr>
          <w:lang w:val="ru-RU"/>
        </w:rPr>
        <w:t>,</w:t>
      </w:r>
      <w:r w:rsidR="004C5C73">
        <w:rPr>
          <w:lang w:val="ru-RU"/>
        </w:rPr>
        <w:t xml:space="preserve"> </w:t>
      </w:r>
      <w:r w:rsidRPr="00B67BAC">
        <w:rPr>
          <w:lang w:val="ru-RU"/>
        </w:rPr>
        <w:t>который использует фотометрическую информацию</w:t>
      </w:r>
      <w:r>
        <w:rPr>
          <w:lang w:val="ru-RU"/>
        </w:rPr>
        <w:t xml:space="preserve"> полностью</w:t>
      </w:r>
      <w:r w:rsidRPr="00B67BAC">
        <w:rPr>
          <w:lang w:val="ru-RU"/>
        </w:rPr>
        <w:t>.</w:t>
      </w:r>
    </w:p>
    <w:p w14:paraId="3F8BFA15" w14:textId="77777777" w:rsidR="00E432EB" w:rsidRDefault="00E432EB" w:rsidP="004C5C73">
      <w:pPr>
        <w:pStyle w:val="ae"/>
        <w:spacing w:line="360" w:lineRule="auto"/>
        <w:ind w:firstLine="708"/>
        <w:rPr>
          <w:lang w:val="ru-RU"/>
        </w:rPr>
      </w:pPr>
      <w:r>
        <w:rPr>
          <w:lang w:val="ru-RU"/>
        </w:rPr>
        <w:t>В сравнении</w:t>
      </w:r>
      <w:r w:rsidRPr="00B67BAC">
        <w:rPr>
          <w:lang w:val="ru-RU"/>
        </w:rPr>
        <w:t xml:space="preserve"> четырех различных конфигурациях датчиков нет</w:t>
      </w:r>
      <w:r>
        <w:rPr>
          <w:lang w:val="ru-RU"/>
        </w:rPr>
        <w:t xml:space="preserve"> неоднозначностей</w:t>
      </w:r>
      <w:r w:rsidRPr="00B67BAC">
        <w:rPr>
          <w:lang w:val="ru-RU"/>
        </w:rPr>
        <w:t>, стерео</w:t>
      </w:r>
      <w:r>
        <w:rPr>
          <w:lang w:val="ru-RU"/>
        </w:rPr>
        <w:t xml:space="preserve"> </w:t>
      </w:r>
      <w:r w:rsidRPr="00B67BAC">
        <w:rPr>
          <w:lang w:val="ru-RU"/>
        </w:rPr>
        <w:t xml:space="preserve">SLAM </w:t>
      </w:r>
      <w:r>
        <w:rPr>
          <w:lang w:val="ru-RU"/>
        </w:rPr>
        <w:t xml:space="preserve">с использованием </w:t>
      </w:r>
      <w:r w:rsidRPr="00B67BAC">
        <w:rPr>
          <w:lang w:val="ru-RU"/>
        </w:rPr>
        <w:t>инерциальны</w:t>
      </w:r>
      <w:r>
        <w:rPr>
          <w:lang w:val="ru-RU"/>
        </w:rPr>
        <w:t>х датчиков</w:t>
      </w:r>
      <w:r w:rsidRPr="00B67BAC">
        <w:rPr>
          <w:lang w:val="ru-RU"/>
        </w:rPr>
        <w:t xml:space="preserve"> обеспечивает наибол</w:t>
      </w:r>
      <w:r>
        <w:rPr>
          <w:lang w:val="ru-RU"/>
        </w:rPr>
        <w:t xml:space="preserve">ьшую </w:t>
      </w:r>
      <w:r w:rsidRPr="00B67BAC">
        <w:rPr>
          <w:lang w:val="ru-RU"/>
        </w:rPr>
        <w:t>точно</w:t>
      </w:r>
      <w:r>
        <w:rPr>
          <w:lang w:val="ru-RU"/>
        </w:rPr>
        <w:t>сть и стабильность</w:t>
      </w:r>
      <w:r w:rsidRPr="00B67BAC">
        <w:rPr>
          <w:lang w:val="ru-RU"/>
        </w:rPr>
        <w:t xml:space="preserve"> решени</w:t>
      </w:r>
      <w:r>
        <w:rPr>
          <w:lang w:val="ru-RU"/>
        </w:rPr>
        <w:t>я</w:t>
      </w:r>
      <w:r w:rsidRPr="00B67BAC">
        <w:rPr>
          <w:lang w:val="ru-RU"/>
        </w:rPr>
        <w:t xml:space="preserve">. Кроме того, </w:t>
      </w:r>
      <w:r w:rsidRPr="00B67BAC">
        <w:rPr>
          <w:lang w:val="ru-RU"/>
        </w:rPr>
        <w:lastRenderedPageBreak/>
        <w:t>инерционный датчик позволяет</w:t>
      </w:r>
      <w:r>
        <w:rPr>
          <w:lang w:val="ru-RU"/>
        </w:rPr>
        <w:t xml:space="preserve"> </w:t>
      </w:r>
      <w:r w:rsidRPr="00B67BAC">
        <w:rPr>
          <w:lang w:val="ru-RU"/>
        </w:rPr>
        <w:t>оценить позу со скоростью</w:t>
      </w:r>
      <w:r>
        <w:rPr>
          <w:lang w:val="ru-RU"/>
        </w:rPr>
        <w:t xml:space="preserve"> обновления</w:t>
      </w:r>
      <w:r w:rsidRPr="00B67BAC">
        <w:rPr>
          <w:lang w:val="ru-RU"/>
        </w:rPr>
        <w:t xml:space="preserve"> IMU, которая на порядки выше, чем частота кадров</w:t>
      </w:r>
      <w:r>
        <w:rPr>
          <w:lang w:val="ru-RU"/>
        </w:rPr>
        <w:t xml:space="preserve"> решения </w:t>
      </w:r>
      <w:r>
        <w:rPr>
          <w:rFonts w:hint="eastAsia"/>
          <w:lang w:val="ru-RU" w:eastAsia="ja-JP"/>
        </w:rPr>
        <w:t>S</w:t>
      </w:r>
      <w:r>
        <w:rPr>
          <w:lang w:val="ru-RU" w:eastAsia="ja-JP"/>
        </w:rPr>
        <w:t>LAM</w:t>
      </w:r>
      <w:r>
        <w:rPr>
          <w:lang w:val="ru-RU"/>
        </w:rPr>
        <w:t>.</w:t>
      </w:r>
      <w:r w:rsidRPr="00B67BAC">
        <w:rPr>
          <w:lang w:val="ru-RU"/>
        </w:rPr>
        <w:t xml:space="preserve"> </w:t>
      </w:r>
    </w:p>
    <w:p w14:paraId="7805C507" w14:textId="77777777" w:rsidR="00E432EB" w:rsidRDefault="00E432EB" w:rsidP="004C5C73">
      <w:pPr>
        <w:pStyle w:val="ae"/>
        <w:spacing w:line="360" w:lineRule="auto"/>
        <w:ind w:firstLine="708"/>
        <w:rPr>
          <w:lang w:val="ru-RU"/>
        </w:rPr>
      </w:pPr>
      <w:r w:rsidRPr="00B67BAC">
        <w:rPr>
          <w:lang w:val="ru-RU"/>
        </w:rPr>
        <w:t>Для приложений, где стереокамера нежелательна</w:t>
      </w:r>
      <w:r>
        <w:rPr>
          <w:lang w:val="ru-RU"/>
        </w:rPr>
        <w:t xml:space="preserve"> </w:t>
      </w:r>
      <w:r w:rsidRPr="00B67BAC">
        <w:rPr>
          <w:lang w:val="ru-RU"/>
        </w:rPr>
        <w:t>из-за более высокого объема</w:t>
      </w:r>
      <w:r>
        <w:rPr>
          <w:lang w:val="ru-RU"/>
        </w:rPr>
        <w:t xml:space="preserve"> данных</w:t>
      </w:r>
      <w:r w:rsidRPr="00B67BAC">
        <w:rPr>
          <w:lang w:val="ru-RU"/>
        </w:rPr>
        <w:t>, стоимости</w:t>
      </w:r>
      <w:r>
        <w:rPr>
          <w:lang w:val="ru-RU"/>
        </w:rPr>
        <w:t xml:space="preserve"> устройства</w:t>
      </w:r>
      <w:r w:rsidRPr="00B67BAC">
        <w:rPr>
          <w:lang w:val="ru-RU"/>
        </w:rPr>
        <w:t xml:space="preserve"> или требований к обработке,</w:t>
      </w:r>
      <w:r>
        <w:rPr>
          <w:lang w:val="ru-RU"/>
        </w:rPr>
        <w:t xml:space="preserve"> возможно </w:t>
      </w:r>
      <w:r w:rsidRPr="00B67BAC">
        <w:rPr>
          <w:lang w:val="ru-RU"/>
        </w:rPr>
        <w:t>использовать монокулярно-инерциальн</w:t>
      </w:r>
      <w:r>
        <w:rPr>
          <w:lang w:val="ru-RU"/>
        </w:rPr>
        <w:t>ую конфигурацию</w:t>
      </w:r>
      <w:r w:rsidRPr="00B67BAC">
        <w:rPr>
          <w:lang w:val="ru-RU"/>
        </w:rPr>
        <w:t xml:space="preserve">, не теряя многого в надежности и точности. </w:t>
      </w:r>
    </w:p>
    <w:p w14:paraId="10648FBD" w14:textId="77777777" w:rsidR="00E432EB" w:rsidRDefault="00E432EB" w:rsidP="004C5C73">
      <w:pPr>
        <w:pStyle w:val="ae"/>
        <w:spacing w:line="360" w:lineRule="auto"/>
        <w:ind w:firstLine="360"/>
        <w:rPr>
          <w:lang w:val="ru-RU"/>
        </w:rPr>
      </w:pPr>
      <w:r w:rsidRPr="00B67BAC">
        <w:rPr>
          <w:lang w:val="ru-RU"/>
        </w:rPr>
        <w:t xml:space="preserve">В приложениях с медленными движениями или </w:t>
      </w:r>
      <w:r>
        <w:rPr>
          <w:lang w:val="ru-RU"/>
        </w:rPr>
        <w:t>поворотов снимающего устройства</w:t>
      </w:r>
      <w:r w:rsidRPr="00B67BAC">
        <w:rPr>
          <w:lang w:val="ru-RU"/>
        </w:rPr>
        <w:t xml:space="preserve">, например, </w:t>
      </w:r>
      <w:r>
        <w:rPr>
          <w:lang w:val="ru-RU"/>
        </w:rPr>
        <w:t xml:space="preserve">движение </w:t>
      </w:r>
      <w:r w:rsidRPr="00B67BAC">
        <w:rPr>
          <w:lang w:val="ru-RU"/>
        </w:rPr>
        <w:t>автомобил</w:t>
      </w:r>
      <w:r>
        <w:rPr>
          <w:lang w:val="ru-RU"/>
        </w:rPr>
        <w:t>я</w:t>
      </w:r>
      <w:r w:rsidRPr="00B67BAC">
        <w:rPr>
          <w:lang w:val="ru-RU"/>
        </w:rPr>
        <w:t xml:space="preserve"> на ровной местности</w:t>
      </w:r>
      <w:r>
        <w:rPr>
          <w:lang w:val="ru-RU"/>
        </w:rPr>
        <w:t xml:space="preserve"> – систему </w:t>
      </w:r>
      <w:r w:rsidRPr="00B67BAC">
        <w:rPr>
          <w:lang w:val="ru-RU"/>
        </w:rPr>
        <w:t>мо</w:t>
      </w:r>
      <w:r>
        <w:rPr>
          <w:lang w:val="ru-RU"/>
        </w:rPr>
        <w:t>жет</w:t>
      </w:r>
      <w:r w:rsidRPr="00B67BAC">
        <w:rPr>
          <w:lang w:val="ru-RU"/>
        </w:rPr>
        <w:t xml:space="preserve"> быть</w:t>
      </w:r>
      <w:r>
        <w:rPr>
          <w:lang w:val="ru-RU"/>
        </w:rPr>
        <w:t xml:space="preserve"> </w:t>
      </w:r>
      <w:r w:rsidRPr="00B67BAC">
        <w:rPr>
          <w:lang w:val="ru-RU"/>
        </w:rPr>
        <w:t>сложно инициализировать. В тех случаях по возможности</w:t>
      </w:r>
      <w:r>
        <w:rPr>
          <w:lang w:val="ru-RU"/>
        </w:rPr>
        <w:t xml:space="preserve"> необходимо</w:t>
      </w:r>
      <w:r w:rsidRPr="00B67BAC">
        <w:rPr>
          <w:lang w:val="ru-RU"/>
        </w:rPr>
        <w:t xml:space="preserve"> использ</w:t>
      </w:r>
      <w:r>
        <w:rPr>
          <w:lang w:val="ru-RU"/>
        </w:rPr>
        <w:t>овать</w:t>
      </w:r>
      <w:r w:rsidRPr="00B67BAC">
        <w:rPr>
          <w:lang w:val="ru-RU"/>
        </w:rPr>
        <w:t xml:space="preserve"> стерео</w:t>
      </w:r>
      <w:r>
        <w:rPr>
          <w:lang w:val="ru-RU"/>
        </w:rPr>
        <w:t xml:space="preserve"> </w:t>
      </w:r>
      <w:r w:rsidRPr="00B67BAC">
        <w:rPr>
          <w:lang w:val="ru-RU"/>
        </w:rPr>
        <w:t>SLAM</w:t>
      </w:r>
      <w:r>
        <w:rPr>
          <w:lang w:val="ru-RU"/>
        </w:rPr>
        <w:t xml:space="preserve"> или камеру глубины </w:t>
      </w:r>
      <w:r w:rsidRPr="00A315F3">
        <w:rPr>
          <w:lang w:val="ru-RU"/>
        </w:rPr>
        <w:t>(</w:t>
      </w:r>
      <w:r>
        <w:t>RGBD</w:t>
      </w:r>
      <w:r w:rsidRPr="00A315F3">
        <w:rPr>
          <w:lang w:val="ru-RU"/>
        </w:rPr>
        <w:t xml:space="preserve"> </w:t>
      </w:r>
      <w:r>
        <w:t>SLAM</w:t>
      </w:r>
      <w:r w:rsidRPr="00A315F3">
        <w:rPr>
          <w:lang w:val="ru-RU"/>
        </w:rPr>
        <w:t>)</w:t>
      </w:r>
      <w:r w:rsidRPr="00B67BAC">
        <w:rPr>
          <w:lang w:val="ru-RU"/>
        </w:rPr>
        <w:t>.</w:t>
      </w:r>
    </w:p>
    <w:p w14:paraId="7CEAF23D" w14:textId="77777777" w:rsidR="004C5C73" w:rsidRPr="00033DCE" w:rsidRDefault="004C5C73" w:rsidP="004C5C73">
      <w:pPr>
        <w:pStyle w:val="3"/>
        <w:rPr>
          <w:rFonts w:ascii="Times New Roman" w:hAnsi="Times New Roman" w:cs="Times New Roman"/>
          <w:sz w:val="28"/>
          <w:szCs w:val="28"/>
          <w:lang w:val="ru-RU"/>
        </w:rPr>
      </w:pPr>
      <w:bookmarkStart w:id="107" w:name="_Toc91460043"/>
      <w:bookmarkStart w:id="108" w:name="_Toc91598653"/>
      <w:r w:rsidRPr="00033DCE">
        <w:rPr>
          <w:rFonts w:ascii="Times New Roman" w:hAnsi="Times New Roman" w:cs="Times New Roman"/>
          <w:sz w:val="28"/>
          <w:szCs w:val="28"/>
          <w:lang w:val="ru-RU"/>
        </w:rPr>
        <w:t xml:space="preserve">Общая архитектура </w:t>
      </w:r>
      <w:bookmarkEnd w:id="107"/>
      <w:r w:rsidRPr="00033DCE">
        <w:rPr>
          <w:rFonts w:ascii="Times New Roman" w:hAnsi="Times New Roman" w:cs="Times New Roman"/>
          <w:sz w:val="28"/>
          <w:szCs w:val="28"/>
          <w:lang w:val="ru-RU"/>
        </w:rPr>
        <w:t xml:space="preserve">алгоритма </w:t>
      </w:r>
      <w:r w:rsidRPr="00033DCE">
        <w:rPr>
          <w:rFonts w:ascii="Times New Roman" w:hAnsi="Times New Roman" w:cs="Times New Roman"/>
          <w:sz w:val="28"/>
          <w:szCs w:val="28"/>
        </w:rPr>
        <w:t>ORB</w:t>
      </w:r>
      <w:r w:rsidRPr="00033DCE">
        <w:rPr>
          <w:rFonts w:ascii="Times New Roman" w:hAnsi="Times New Roman" w:cs="Times New Roman"/>
          <w:sz w:val="28"/>
          <w:szCs w:val="28"/>
          <w:lang w:val="ru-RU"/>
        </w:rPr>
        <w:t xml:space="preserve"> </w:t>
      </w:r>
      <w:r w:rsidRPr="00033DCE">
        <w:rPr>
          <w:rFonts w:ascii="Times New Roman" w:hAnsi="Times New Roman" w:cs="Times New Roman"/>
          <w:sz w:val="28"/>
          <w:szCs w:val="28"/>
        </w:rPr>
        <w:t>SLAM</w:t>
      </w:r>
      <w:r w:rsidRPr="00033DCE">
        <w:rPr>
          <w:rFonts w:ascii="Times New Roman" w:hAnsi="Times New Roman" w:cs="Times New Roman"/>
          <w:sz w:val="28"/>
          <w:szCs w:val="28"/>
          <w:lang w:val="ru-RU"/>
        </w:rPr>
        <w:t xml:space="preserve"> 3</w:t>
      </w:r>
      <w:bookmarkEnd w:id="108"/>
    </w:p>
    <w:p w14:paraId="5C5C1149" w14:textId="77777777" w:rsidR="004C5C73" w:rsidRPr="0050345D" w:rsidRDefault="004C5C73" w:rsidP="004C5C73">
      <w:pPr>
        <w:pStyle w:val="ae"/>
        <w:keepNext/>
        <w:jc w:val="center"/>
        <w:rPr>
          <w:lang w:val="ru-RU"/>
        </w:rPr>
      </w:pPr>
      <w:r>
        <w:rPr>
          <w:noProof/>
        </w:rPr>
        <w:drawing>
          <wp:inline distT="0" distB="0" distL="0" distR="0" wp14:anchorId="10A09071" wp14:editId="7AD1EBB4">
            <wp:extent cx="5334000" cy="4705350"/>
            <wp:effectExtent l="0" t="0" r="0" b="0"/>
            <wp:docPr id="35" name="Image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16"/>
                    <pic:cNvPicPr>
                      <a:picLocks noChangeAspect="1" noChangeArrowheads="1"/>
                    </pic:cNvPicPr>
                  </pic:nvPicPr>
                  <pic:blipFill>
                    <a:blip r:embed="rId23"/>
                    <a:stretch>
                      <a:fillRect/>
                    </a:stretch>
                  </pic:blipFill>
                  <pic:spPr bwMode="auto">
                    <a:xfrm>
                      <a:off x="0" y="0"/>
                      <a:ext cx="5334000" cy="4705350"/>
                    </a:xfrm>
                    <a:prstGeom prst="rect">
                      <a:avLst/>
                    </a:prstGeom>
                  </pic:spPr>
                </pic:pic>
              </a:graphicData>
            </a:graphic>
          </wp:inline>
        </w:drawing>
      </w:r>
    </w:p>
    <w:p w14:paraId="530FF290" w14:textId="77777777" w:rsidR="004C5C73" w:rsidRPr="00FC5E7E" w:rsidRDefault="004C5C73" w:rsidP="004C5C73">
      <w:pPr>
        <w:pStyle w:val="af0"/>
        <w:rPr>
          <w:lang w:val="ru-RU"/>
        </w:rPr>
      </w:pPr>
      <w:r w:rsidRPr="00FC5E7E">
        <w:rPr>
          <w:lang w:val="ru-RU"/>
        </w:rPr>
        <w:t xml:space="preserve">Рисунок </w:t>
      </w:r>
      <w:r>
        <w:rPr>
          <w:lang w:val="ru-RU"/>
        </w:rPr>
        <w:fldChar w:fldCharType="begin"/>
      </w:r>
      <w:r>
        <w:rPr>
          <w:lang w:val="ru-RU"/>
        </w:rPr>
        <w:instrText xml:space="preserve"> STYLEREF 1 \s </w:instrText>
      </w:r>
      <w:r>
        <w:rPr>
          <w:lang w:val="ru-RU"/>
        </w:rPr>
        <w:fldChar w:fldCharType="separate"/>
      </w:r>
      <w:r>
        <w:rPr>
          <w:noProof/>
          <w:lang w:val="ru-RU"/>
        </w:rPr>
        <w:t>0</w:t>
      </w:r>
      <w:r>
        <w:rPr>
          <w:lang w:val="ru-RU"/>
        </w:rPr>
        <w:fldChar w:fldCharType="end"/>
      </w:r>
      <w:r>
        <w:rPr>
          <w:lang w:val="ru-RU"/>
        </w:rPr>
        <w:noBreakHyphen/>
      </w:r>
      <w:r>
        <w:rPr>
          <w:lang w:val="ru-RU"/>
        </w:rPr>
        <w:fldChar w:fldCharType="begin"/>
      </w:r>
      <w:r>
        <w:rPr>
          <w:lang w:val="ru-RU"/>
        </w:rPr>
        <w:instrText xml:space="preserve"> SEQ Рисунок \* ARABIC \s 1 </w:instrText>
      </w:r>
      <w:r>
        <w:rPr>
          <w:lang w:val="ru-RU"/>
        </w:rPr>
        <w:fldChar w:fldCharType="separate"/>
      </w:r>
      <w:r>
        <w:rPr>
          <w:noProof/>
          <w:lang w:val="ru-RU"/>
        </w:rPr>
        <w:t>1</w:t>
      </w:r>
      <w:r>
        <w:rPr>
          <w:lang w:val="ru-RU"/>
        </w:rPr>
        <w:fldChar w:fldCharType="end"/>
      </w:r>
      <w:r w:rsidRPr="00FC5E7E">
        <w:rPr>
          <w:lang w:val="ru-RU"/>
        </w:rPr>
        <w:t xml:space="preserve"> Основные компоненты системы </w:t>
      </w:r>
      <w:r w:rsidRPr="0067264A">
        <w:t>ORB</w:t>
      </w:r>
      <w:r w:rsidRPr="00FC5E7E">
        <w:rPr>
          <w:lang w:val="ru-RU"/>
        </w:rPr>
        <w:t>-</w:t>
      </w:r>
      <w:r w:rsidRPr="0067264A">
        <w:t>SLAM</w:t>
      </w:r>
      <w:r w:rsidRPr="00FC5E7E">
        <w:rPr>
          <w:lang w:val="ru-RU"/>
        </w:rPr>
        <w:t xml:space="preserve"> 3</w:t>
      </w:r>
    </w:p>
    <w:p w14:paraId="25D95E5F" w14:textId="6F3E08E4" w:rsidR="004C5C73" w:rsidRDefault="004C5C73" w:rsidP="004C5C73">
      <w:pPr>
        <w:pStyle w:val="ae"/>
        <w:ind w:firstLine="708"/>
        <w:rPr>
          <w:lang w:val="ru-RU"/>
        </w:rPr>
      </w:pPr>
      <w:r>
        <w:rPr>
          <w:lang w:val="ru-RU"/>
        </w:rPr>
        <w:t>ORB-SLAM3 построен на ORB-SLAM2</w:t>
      </w:r>
      <w:r w:rsidRPr="00FC5E7E">
        <w:rPr>
          <w:lang w:val="ru-RU"/>
        </w:rPr>
        <w:t xml:space="preserve"> </w:t>
      </w:r>
      <w:r>
        <w:fldChar w:fldCharType="begin"/>
      </w:r>
      <w:r w:rsidR="003409A9">
        <w:rPr>
          <w:lang w:val="ru-RU"/>
        </w:rPr>
        <w:instrText xml:space="preserve"> ADDIN ZOTERO_ITEM CSL_CITATION {"citationID":"Mwx2jj0n","properties":{"formattedCitation":"[2]","plainCitation":"[2]","noteIndex":0},"citationItems":[{"id":"FPFDlk0b/ENn5Pp4R","uris":["http://zotero.org/users/local/Ig164cfF/items/EP92JZ7B"],"uri":["http://zotero.org/users/local/Ig164cfF/items/EP92JZ7B"],"itemData":{"id":"4LVlnkH8/InCtgt1X","type":"paper-conference","title":"ORB SLAM 2 : an Open-Source SLAM System for Monocular, Stereo and","author":[{"family":"Cameras","given":"RGB-D."},{"family":"Artal","given":"Raul","non-dropping-particle":"ur-"},{"literal":"Juan"},{"family":"Tardos","given":"D."}]}}],"schema":"https://github.com/citation-style-language/schema/raw/master/csl-citation.json"} </w:instrText>
      </w:r>
      <w:r>
        <w:fldChar w:fldCharType="separate"/>
      </w:r>
      <w:r w:rsidR="003409A9" w:rsidRPr="003409A9">
        <w:rPr>
          <w:lang w:val="ru-RU"/>
        </w:rPr>
        <w:t>[2]</w:t>
      </w:r>
      <w:r>
        <w:fldChar w:fldCharType="end"/>
      </w:r>
      <w:r>
        <w:rPr>
          <w:lang w:val="ru-RU"/>
        </w:rPr>
        <w:t xml:space="preserve"> и ORB-SLAM-VI </w:t>
      </w:r>
      <w:r>
        <w:rPr>
          <w:lang w:val="ru-RU"/>
        </w:rPr>
        <w:fldChar w:fldCharType="begin"/>
      </w:r>
      <w:r w:rsidR="003409A9">
        <w:rPr>
          <w:lang w:val="ru-RU"/>
        </w:rPr>
        <w:instrText xml:space="preserve"> ADDIN ZOTERO_ITEM CSL_CITATION {"citationID":"iSJShyGb","properties":{"formattedCitation":"[27]","plainCitation":"[27]","noteIndex":0},"citationItems":[{"id":"FPFDlk0b/PkrYQ9b6","uris":["http://zotero.org/users/local/TinZTSqN/items/23GTUEG8"],"uri":["http://zotero.org/users/local/TinZTSqN/items/23GTUEG8"],"itemData":{"id":21,"type":"paper-conference","abstract":"We propose ORBSLAM-Atlas, a system able to handle an unlimited number of disconnected sub-maps, that includes a robust map merging algorithm able to detect submaps with common regions and seamlessly fuse them. The outstanding robustness and accuracy of ORBSLAM are due to its ability to detect wide-baseline matches between keyframes, and to exploit them by means of non-linear optimization, however it only can handle a single map. ORBSLAM-Atlas brings the wide-baseline matching detection and exploitation to the multiple map arena. The result is a SLAM system significantly more general and robust, able to perform multisession mapping. If tracking is lost during exploration, instead of freezing the map, a new sub-map is launched, and it can be fused with the previous map when common parts are visited. Our criteria to declare the camera lost contrast with previous approaches that simply count the number of tracked points, we propose to discard also inaccurately estimated camera poses due to bad geometrical conditioning. As a result, the map is split into more accurate sub-maps, that are eventually merged in a more accurate global map, thanks to the multi-mapping capabilities. We provide extensive experimental validation in the EuRoC datasets, where ORBSLAM-Atlas obtains accurate monocular and stereo results in the difficult sequences where ORBSLAM failed. We also build global maps after multiple sessions in the same room, obtaining the best results to date, between 2 and 3 times more accurate than competing multi-map approaches. We also show the robustness and capability of our system to deal with dynamic scenes, quantitatively in the EuRoC datasets and qualitatively in a densely populated corridor where camera occlusions and tracking losses are frequent.","container-title":"This paper has been accepted in 2018 IEEE/RSJ International Conference on Intelligent Robots and Systems (IROS)","note":"_eprint: arXiv:1908.11585v1[cs.CV]","publisher":"IEEE","title":"ORBSLAM-Atlas: a robust and accurate multi-map system","author":[{"family":"Elvira","given":"Richard"},{"family":"Tardós","given":"Juan"},{"family":"Montiel","given":"J"}],"issued":{"date-parts":[["2019",8,30]]}}}],"schema":"https://github.com/citation-style-language/schema/raw/master/csl-citation.json"} </w:instrText>
      </w:r>
      <w:r>
        <w:rPr>
          <w:lang w:val="ru-RU"/>
        </w:rPr>
        <w:fldChar w:fldCharType="separate"/>
      </w:r>
      <w:r w:rsidR="003409A9" w:rsidRPr="003409A9">
        <w:rPr>
          <w:lang w:val="ru-RU"/>
        </w:rPr>
        <w:t>[27]</w:t>
      </w:r>
      <w:r>
        <w:rPr>
          <w:lang w:val="ru-RU"/>
        </w:rPr>
        <w:fldChar w:fldCharType="end"/>
      </w:r>
      <w:r>
        <w:rPr>
          <w:lang w:val="ru-RU"/>
        </w:rPr>
        <w:t>.</w:t>
      </w:r>
    </w:p>
    <w:p w14:paraId="1F06371C" w14:textId="77777777" w:rsidR="004C5C73" w:rsidRDefault="004C5C73" w:rsidP="004C5C73">
      <w:pPr>
        <w:pStyle w:val="ae"/>
        <w:spacing w:line="360" w:lineRule="auto"/>
        <w:rPr>
          <w:lang w:val="ru-RU"/>
        </w:rPr>
      </w:pPr>
      <w:r>
        <w:rPr>
          <w:lang w:val="ru-RU"/>
        </w:rPr>
        <w:lastRenderedPageBreak/>
        <w:t>Алгоритм поддерживает работу с множеством карт и сессий. Алгоритм способен работать в чисто визуальном или визуально-инерционном режимах,</w:t>
      </w:r>
      <w:r w:rsidRPr="00FC5E7E">
        <w:rPr>
          <w:lang w:val="ru-RU"/>
        </w:rPr>
        <w:t xml:space="preserve"> </w:t>
      </w:r>
      <w:r>
        <w:rPr>
          <w:lang w:val="ru-RU"/>
        </w:rPr>
        <w:t>с моно, стерео или RGB-D камерами, используя модель камеры «точечное отверстие» или широкоугольную «рыбий глаз».</w:t>
      </w:r>
    </w:p>
    <w:p w14:paraId="4C7CE36B" w14:textId="77777777" w:rsidR="004C5C73" w:rsidRDefault="004C5C73" w:rsidP="004C5C73">
      <w:pPr>
        <w:pStyle w:val="ae"/>
        <w:spacing w:line="360" w:lineRule="auto"/>
        <w:ind w:firstLine="708"/>
        <w:rPr>
          <w:lang w:val="ru-RU"/>
        </w:rPr>
      </w:pPr>
      <w:r>
        <w:rPr>
          <w:lang w:val="ru-RU"/>
        </w:rPr>
        <w:t>На рисунке выше показана основная система. Большинство компонентов соответствуют компонентам ORB-SLAM2</w:t>
      </w:r>
    </w:p>
    <w:p w14:paraId="6E2D6D30" w14:textId="77777777" w:rsidR="004C5C73" w:rsidRDefault="004C5C73" w:rsidP="004C5C73">
      <w:pPr>
        <w:pStyle w:val="ae"/>
        <w:spacing w:line="360" w:lineRule="auto"/>
        <w:rPr>
          <w:lang w:val="ru-RU"/>
        </w:rPr>
      </w:pPr>
      <w:r>
        <w:rPr>
          <w:lang w:val="ru-RU"/>
        </w:rPr>
        <w:t>Основные нововведения:</w:t>
      </w:r>
    </w:p>
    <w:p w14:paraId="5FC2CB2A" w14:textId="77777777" w:rsidR="004C5C73" w:rsidRDefault="004C5C73" w:rsidP="00433E78">
      <w:pPr>
        <w:pStyle w:val="ae"/>
        <w:numPr>
          <w:ilvl w:val="0"/>
          <w:numId w:val="5"/>
        </w:numPr>
        <w:spacing w:line="360" w:lineRule="auto"/>
        <w:rPr>
          <w:lang w:val="ru-RU"/>
        </w:rPr>
      </w:pPr>
      <w:r>
        <w:rPr>
          <w:lang w:val="ru-RU"/>
        </w:rPr>
        <w:t>База данных карт Atlas — это представление с несколькими картами, состоящее из набора независимых неактивных карт. Есть активная карта, где поток отслеживания локализует входящие кадры и постоянно оптимизируется, и расширяется за счёт новых ключевых кадров локальным потоком отображения. Система строит базу данных ключевых кадров DBoW2, которая используется для релокализации, определения циклов и слияния карт.</w:t>
      </w:r>
    </w:p>
    <w:p w14:paraId="4EF8E67E" w14:textId="77777777" w:rsidR="004C5C73" w:rsidRDefault="004C5C73" w:rsidP="00433E78">
      <w:pPr>
        <w:pStyle w:val="ae"/>
        <w:numPr>
          <w:ilvl w:val="0"/>
          <w:numId w:val="5"/>
        </w:numPr>
        <w:spacing w:line="360" w:lineRule="auto"/>
        <w:rPr>
          <w:lang w:val="ru-RU"/>
        </w:rPr>
      </w:pPr>
      <w:r>
        <w:rPr>
          <w:lang w:val="ru-RU"/>
        </w:rPr>
        <w:t>изменение архитектуры потоков обработки информации</w:t>
      </w:r>
    </w:p>
    <w:p w14:paraId="3DAF609E" w14:textId="77777777" w:rsidR="004C5C73" w:rsidRDefault="004C5C73" w:rsidP="00433E78">
      <w:pPr>
        <w:pStyle w:val="ae"/>
        <w:numPr>
          <w:ilvl w:val="1"/>
          <w:numId w:val="5"/>
        </w:numPr>
        <w:spacing w:line="360" w:lineRule="auto"/>
        <w:rPr>
          <w:lang w:val="ru-RU"/>
        </w:rPr>
      </w:pPr>
      <w:r>
        <w:rPr>
          <w:lang w:val="ru-RU"/>
        </w:rPr>
        <w:t>Поток локализации</w:t>
      </w:r>
    </w:p>
    <w:p w14:paraId="0C1A5602" w14:textId="77777777" w:rsidR="004C5C73" w:rsidRDefault="004C5C73" w:rsidP="00433E78">
      <w:pPr>
        <w:pStyle w:val="ae"/>
        <w:numPr>
          <w:ilvl w:val="1"/>
          <w:numId w:val="5"/>
        </w:numPr>
        <w:spacing w:line="360" w:lineRule="auto"/>
        <w:rPr>
          <w:lang w:val="ru-RU"/>
        </w:rPr>
      </w:pPr>
      <w:r>
        <w:rPr>
          <w:lang w:val="ru-RU"/>
        </w:rPr>
        <w:t>Поток локального построения карты</w:t>
      </w:r>
    </w:p>
    <w:p w14:paraId="69623E93" w14:textId="77777777" w:rsidR="004C5C73" w:rsidRDefault="004C5C73" w:rsidP="00433E78">
      <w:pPr>
        <w:pStyle w:val="ae"/>
        <w:numPr>
          <w:ilvl w:val="1"/>
          <w:numId w:val="5"/>
        </w:numPr>
        <w:spacing w:line="360" w:lineRule="auto"/>
        <w:rPr>
          <w:lang w:val="ru-RU"/>
        </w:rPr>
      </w:pPr>
      <w:r>
        <w:rPr>
          <w:lang w:val="ru-RU"/>
        </w:rPr>
        <w:t>Поток определения циклов и замыканий</w:t>
      </w:r>
    </w:p>
    <w:p w14:paraId="790781EA" w14:textId="77777777" w:rsidR="004C5C73" w:rsidRDefault="004C5C73" w:rsidP="00433E78">
      <w:pPr>
        <w:pStyle w:val="ae"/>
        <w:numPr>
          <w:ilvl w:val="0"/>
          <w:numId w:val="5"/>
        </w:numPr>
        <w:spacing w:line="360" w:lineRule="auto"/>
        <w:rPr>
          <w:lang w:val="ru-RU"/>
        </w:rPr>
      </w:pPr>
      <w:r>
        <w:rPr>
          <w:lang w:val="ru-RU"/>
        </w:rPr>
        <w:t>Абстрактная модель камеры</w:t>
      </w:r>
    </w:p>
    <w:p w14:paraId="300FD928" w14:textId="77777777" w:rsidR="004C5C73" w:rsidRDefault="004C5C73" w:rsidP="00433E78">
      <w:pPr>
        <w:pStyle w:val="ae"/>
        <w:numPr>
          <w:ilvl w:val="1"/>
          <w:numId w:val="5"/>
        </w:numPr>
        <w:spacing w:line="360" w:lineRule="auto"/>
        <w:rPr>
          <w:lang w:val="ru-RU"/>
        </w:rPr>
      </w:pPr>
      <w:r>
        <w:rPr>
          <w:lang w:val="ru-RU"/>
        </w:rPr>
        <w:t>поддержка стереорежима для разных камер</w:t>
      </w:r>
    </w:p>
    <w:p w14:paraId="6B0AA3C7" w14:textId="77777777" w:rsidR="004C5C73" w:rsidRDefault="004C5C73" w:rsidP="00433E78">
      <w:pPr>
        <w:pStyle w:val="ae"/>
        <w:numPr>
          <w:ilvl w:val="1"/>
          <w:numId w:val="5"/>
        </w:numPr>
        <w:spacing w:line="360" w:lineRule="auto"/>
        <w:rPr>
          <w:lang w:val="ru-RU"/>
        </w:rPr>
      </w:pPr>
      <w:r>
        <w:rPr>
          <w:lang w:val="ru-RU"/>
        </w:rPr>
        <w:t>работа с широкоугольными объективами</w:t>
      </w:r>
    </w:p>
    <w:p w14:paraId="1239F7BE" w14:textId="77777777" w:rsidR="004C5C73" w:rsidRDefault="004C5C73" w:rsidP="00433E78">
      <w:pPr>
        <w:pStyle w:val="ae"/>
        <w:numPr>
          <w:ilvl w:val="0"/>
          <w:numId w:val="5"/>
        </w:numPr>
        <w:spacing w:line="360" w:lineRule="auto"/>
        <w:rPr>
          <w:lang w:val="ru-RU"/>
        </w:rPr>
      </w:pPr>
      <w:r>
        <w:rPr>
          <w:lang w:val="ru-RU"/>
        </w:rPr>
        <w:t>Улучшенная поддержка инерциальных сенсоров</w:t>
      </w:r>
    </w:p>
    <w:p w14:paraId="54E1DD9C" w14:textId="77777777" w:rsidR="004C5C73" w:rsidRPr="004C5C73" w:rsidRDefault="004C5C73" w:rsidP="004C5C73">
      <w:pPr>
        <w:pStyle w:val="ae"/>
        <w:spacing w:line="360" w:lineRule="auto"/>
        <w:rPr>
          <w:lang w:val="ru-RU"/>
        </w:rPr>
      </w:pPr>
      <w:r>
        <w:rPr>
          <w:lang w:val="ru-RU"/>
        </w:rPr>
        <w:t>Схема работы алгоритма:</w:t>
      </w:r>
    </w:p>
    <w:p w14:paraId="77FF7C3D" w14:textId="77777777" w:rsidR="004C5C73" w:rsidRDefault="004C5C73" w:rsidP="004C5C73">
      <w:pPr>
        <w:pStyle w:val="ae"/>
        <w:spacing w:line="360" w:lineRule="auto"/>
        <w:rPr>
          <w:lang w:val="ru-RU"/>
        </w:rPr>
      </w:pPr>
      <w:r>
        <w:rPr>
          <w:lang w:val="ru-RU"/>
        </w:rPr>
        <w:t xml:space="preserve">1. Поток локализации обрабатывает информацию с датчиков и передаёт информацию. Поток определяет расположение текущего кадра относительно активной карты в реальном времени, что сводит к минимуму ошибку </w:t>
      </w:r>
      <w:r>
        <w:rPr>
          <w:lang w:val="ru-RU"/>
        </w:rPr>
        <w:lastRenderedPageBreak/>
        <w:t>перепроецирования при сопоставлении различных участков карты. Он также решает, будет ли текущий кадр становится ключевым. Когда локализация не может быть решена, поток локализации пытается переместить текущий кадр на всех картах Атласа. Если релокализация произведена успешно, отслеживание возобновляется возможно при этом переключая активную карту. В противном случае через определённое время активная карта определяется как неактивная, и инициализируется новая активная карта. </w:t>
      </w:r>
    </w:p>
    <w:p w14:paraId="1F4E36CF" w14:textId="77777777" w:rsidR="004C5C73" w:rsidRDefault="004C5C73" w:rsidP="004C5C73">
      <w:pPr>
        <w:pStyle w:val="ae"/>
        <w:spacing w:line="360" w:lineRule="auto"/>
        <w:rPr>
          <w:lang w:val="ru-RU"/>
        </w:rPr>
      </w:pPr>
      <w:r>
        <w:rPr>
          <w:lang w:val="ru-RU"/>
        </w:rPr>
        <w:t>2. Поток локального построения карты добавляет новые ключевые кадры и характерные точки привязки на активную карту, удаляет лишние и уточняет</w:t>
      </w:r>
      <w:r w:rsidRPr="00FC5E7E">
        <w:rPr>
          <w:lang w:val="ru-RU"/>
        </w:rPr>
        <w:t xml:space="preserve"> </w:t>
      </w:r>
      <w:r>
        <w:rPr>
          <w:lang w:val="ru-RU"/>
        </w:rPr>
        <w:t>карту с помощью визуальной или визуально-инерционной процедуры определения связностей в графе (data association, bundle adjustment). Работа ведется в локальном окне ключевых кадров, близких к текущему кадру. </w:t>
      </w:r>
    </w:p>
    <w:p w14:paraId="1699666A" w14:textId="77777777" w:rsidR="004C5C73" w:rsidRDefault="004C5C73" w:rsidP="004C5C73">
      <w:pPr>
        <w:pStyle w:val="ae"/>
        <w:spacing w:line="360" w:lineRule="auto"/>
        <w:rPr>
          <w:lang w:val="ru-RU"/>
        </w:rPr>
      </w:pPr>
      <w:r>
        <w:rPr>
          <w:lang w:val="ru-RU"/>
        </w:rPr>
        <w:t>Кроме того, параметры с датчиков IMU если они присутствуют в модели тоже инициализируются и уточняются, используя технику MAP-оценки.</w:t>
      </w:r>
    </w:p>
    <w:p w14:paraId="15FAA15D" w14:textId="77777777" w:rsidR="004C5C73" w:rsidRDefault="004C5C73" w:rsidP="004C5C73">
      <w:pPr>
        <w:pStyle w:val="ae"/>
        <w:spacing w:line="360" w:lineRule="auto"/>
        <w:rPr>
          <w:lang w:val="ru-RU"/>
        </w:rPr>
      </w:pPr>
      <w:r>
        <w:rPr>
          <w:lang w:val="ru-RU"/>
        </w:rPr>
        <w:t>3. Поток слияния петель и карт обнаруживает общие области</w:t>
      </w:r>
      <w:r w:rsidRPr="00FC5E7E">
        <w:rPr>
          <w:lang w:val="ru-RU"/>
        </w:rPr>
        <w:t xml:space="preserve"> </w:t>
      </w:r>
      <w:r>
        <w:rPr>
          <w:lang w:val="ru-RU"/>
        </w:rPr>
        <w:t>между активной картой и всем набором карт, с частотой соответствующей обновлению ключевого кадра (если невозможно выполнить обновление в реальном времени, то следует уменьшить размер карты, не должно быть проблемой для реальных сценариев.). Коррекция циклов и слияние карт производится на общем массиве карт. После коррекции петли полная оптимизация графа (BA) запускается в независимом потоке для дальнейшего уточнения карты, не влияя на производительность в реальном времени.</w:t>
      </w:r>
    </w:p>
    <w:p w14:paraId="4B0D30BF" w14:textId="77777777" w:rsidR="004C5C73" w:rsidRDefault="004C5C73" w:rsidP="004C5C73">
      <w:pPr>
        <w:pStyle w:val="ae"/>
        <w:spacing w:line="360" w:lineRule="auto"/>
        <w:ind w:firstLine="424"/>
        <w:rPr>
          <w:lang w:val="ru-RU"/>
        </w:rPr>
      </w:pPr>
      <w:r>
        <w:rPr>
          <w:lang w:val="ru-RU"/>
        </w:rPr>
        <w:t>Алгоритм работает в параллели. За счёт возможности использовать множество версий карты можно организовать серверную модель построения карты, которая будет максимально приближена к реальному времени:</w:t>
      </w:r>
    </w:p>
    <w:p w14:paraId="5413DF8F" w14:textId="77777777" w:rsidR="004C5C73" w:rsidRDefault="004C5C73" w:rsidP="00433E78">
      <w:pPr>
        <w:pStyle w:val="ae"/>
        <w:numPr>
          <w:ilvl w:val="0"/>
          <w:numId w:val="6"/>
        </w:numPr>
        <w:spacing w:line="360" w:lineRule="auto"/>
        <w:rPr>
          <w:lang w:val="ru-RU"/>
        </w:rPr>
      </w:pPr>
      <w:r>
        <w:t>C</w:t>
      </w:r>
      <w:r>
        <w:rPr>
          <w:lang w:val="ru-RU"/>
        </w:rPr>
        <w:t>бор данных на клиенте, построение карты.</w:t>
      </w:r>
    </w:p>
    <w:p w14:paraId="1974586E" w14:textId="77777777" w:rsidR="004C5C73" w:rsidRDefault="004C5C73" w:rsidP="00433E78">
      <w:pPr>
        <w:pStyle w:val="ae"/>
        <w:numPr>
          <w:ilvl w:val="0"/>
          <w:numId w:val="6"/>
        </w:numPr>
        <w:spacing w:line="360" w:lineRule="auto"/>
        <w:rPr>
          <w:lang w:val="ru-RU"/>
        </w:rPr>
      </w:pPr>
      <w:r>
        <w:rPr>
          <w:lang w:val="ru-RU"/>
        </w:rPr>
        <w:t>Передача данных на сервер, построение полной карты на сервере.</w:t>
      </w:r>
    </w:p>
    <w:p w14:paraId="1F712185" w14:textId="77777777" w:rsidR="004C5C73" w:rsidRDefault="004C5C73" w:rsidP="00433E78">
      <w:pPr>
        <w:pStyle w:val="ae"/>
        <w:numPr>
          <w:ilvl w:val="0"/>
          <w:numId w:val="6"/>
        </w:numPr>
        <w:spacing w:line="360" w:lineRule="auto"/>
        <w:rPr>
          <w:lang w:val="ru-RU"/>
        </w:rPr>
      </w:pPr>
      <w:r>
        <w:rPr>
          <w:lang w:val="ru-RU"/>
        </w:rPr>
        <w:t>Оптимизация полной карты, передача решения пользователю.</w:t>
      </w:r>
    </w:p>
    <w:p w14:paraId="521FAF93" w14:textId="77777777" w:rsidR="004C5C73" w:rsidRDefault="004C5C73" w:rsidP="004C5C73">
      <w:pPr>
        <w:pStyle w:val="ae"/>
        <w:spacing w:line="360" w:lineRule="auto"/>
        <w:rPr>
          <w:lang w:val="ru-RU"/>
        </w:rPr>
      </w:pPr>
    </w:p>
    <w:p w14:paraId="249F8673" w14:textId="77777777" w:rsidR="004C5C73" w:rsidRPr="00FC5E7E" w:rsidRDefault="004C5C73" w:rsidP="004C5C73">
      <w:pPr>
        <w:pStyle w:val="ae"/>
        <w:spacing w:line="360" w:lineRule="auto"/>
        <w:ind w:right="-455" w:firstLine="424"/>
        <w:rPr>
          <w:lang w:val="ru-RU"/>
        </w:rPr>
      </w:pPr>
      <w:r>
        <w:rPr>
          <w:lang w:val="ru-RU"/>
        </w:rPr>
        <w:t>В общем случае на сервере можно запустить любой метод (продублировать запуски), но ORB-SLAM 3 в целом упрощает распределенную интеграцию системы.</w:t>
      </w:r>
    </w:p>
    <w:p w14:paraId="16F5C0C6" w14:textId="77777777" w:rsidR="004C5C73" w:rsidRDefault="004C5C73" w:rsidP="004C5C73">
      <w:pPr>
        <w:pStyle w:val="ae"/>
        <w:rPr>
          <w:lang w:val="ru-RU"/>
        </w:rPr>
      </w:pPr>
    </w:p>
    <w:p w14:paraId="6CF11AFB" w14:textId="3A72DED4" w:rsidR="004C5C73" w:rsidRPr="00B37055" w:rsidRDefault="004C5C73" w:rsidP="004C5C73">
      <w:pPr>
        <w:pStyle w:val="3"/>
        <w:rPr>
          <w:rFonts w:ascii="Times New Roman" w:hAnsi="Times New Roman" w:cs="Times New Roman"/>
          <w:sz w:val="28"/>
          <w:szCs w:val="28"/>
          <w:lang w:val="ru-RU"/>
        </w:rPr>
      </w:pPr>
      <w:bookmarkStart w:id="109" w:name="__RefHeading___Toc1527_4198705801"/>
      <w:bookmarkStart w:id="110" w:name="_Toc91460044"/>
      <w:bookmarkStart w:id="111" w:name="_Toc91598654"/>
      <w:bookmarkEnd w:id="109"/>
      <w:r w:rsidRPr="00B37055">
        <w:rPr>
          <w:rFonts w:ascii="Times New Roman" w:hAnsi="Times New Roman" w:cs="Times New Roman"/>
          <w:sz w:val="28"/>
          <w:szCs w:val="28"/>
          <w:lang w:val="ru-RU"/>
        </w:rPr>
        <w:t>Использование инерциальных данных в модели ORB-SLAM 3</w:t>
      </w:r>
      <w:r w:rsidRPr="00B37055">
        <w:rPr>
          <w:rFonts w:ascii="Times New Roman" w:hAnsi="Times New Roman" w:cs="Times New Roman"/>
          <w:sz w:val="28"/>
          <w:szCs w:val="28"/>
          <w:lang w:val="ru-RU"/>
        </w:rPr>
        <w:fldChar w:fldCharType="begin"/>
      </w:r>
      <w:r w:rsidR="003409A9">
        <w:rPr>
          <w:rFonts w:ascii="Times New Roman" w:hAnsi="Times New Roman" w:cs="Times New Roman"/>
          <w:sz w:val="28"/>
          <w:szCs w:val="28"/>
          <w:lang w:val="ru-RU"/>
        </w:rPr>
        <w:instrText xml:space="preserve"> ADDIN ZOTERO_ITEM CSL_CITATION {"citationID":"xBv3MYgZ","properties":{"formattedCitation":"[9]","plainCitation":"[9]","noteIndex":0},"citationItems":[{"id":"FPFDlk0b/Fpiog7Dl","uris":["http://zotero.org/users/local/Ig164cfF/items/MD9PQQ3N"],"uri":["http://zotero.org/users/local/Ig164cfF/items/MD9PQQ3N"],"itemData":{"id":87,"type":"article-journal","container-title":"IEEE Transactions on Robotics","DOI":"10.1109/TRO.2021.3075644","ISSN":"1552-3098, 1941-0468","issue":"6","journalAbbreviation":"IEEE Trans. Robot.","page":"1874-1890","source":"DOI.org (Crossref)","title":"ORB-SLAM3: An Accurate Open-Source Library for Visual, Visual–Inertial, and Multimap SLAM","title-short":"ORB-SLAM3","volume":"37","author":[{"family":"Campos","given":"Carlos"},{"family":"Elvira","given":"Richard"},{"family":"Rodriguez","given":"Juan J. Gomez"},{"family":"M. Montiel","given":"Jose M."},{"family":"D. Tardos","given":"Juan"}],"issued":{"date-parts":[["2021",12]]}}}],"schema":"https://github.com/citation-style-language/schema/raw/master/csl-citation.json"} </w:instrText>
      </w:r>
      <w:r w:rsidRPr="00B37055">
        <w:rPr>
          <w:rFonts w:ascii="Times New Roman" w:hAnsi="Times New Roman" w:cs="Times New Roman"/>
          <w:sz w:val="28"/>
          <w:szCs w:val="28"/>
          <w:lang w:val="ru-RU"/>
        </w:rPr>
        <w:fldChar w:fldCharType="separate"/>
      </w:r>
      <w:bookmarkEnd w:id="110"/>
      <w:bookmarkEnd w:id="111"/>
      <w:r w:rsidR="003409A9" w:rsidRPr="003409A9">
        <w:rPr>
          <w:rFonts w:ascii="Times New Roman" w:hAnsi="Times New Roman" w:cs="Times New Roman"/>
          <w:sz w:val="28"/>
          <w:lang w:val="ru-RU"/>
        </w:rPr>
        <w:t>[9]</w:t>
      </w:r>
      <w:r w:rsidRPr="00B37055">
        <w:rPr>
          <w:rFonts w:ascii="Times New Roman" w:hAnsi="Times New Roman" w:cs="Times New Roman"/>
          <w:sz w:val="28"/>
          <w:szCs w:val="28"/>
          <w:lang w:val="ru-RU"/>
        </w:rPr>
        <w:fldChar w:fldCharType="end"/>
      </w:r>
    </w:p>
    <w:p w14:paraId="78A51215" w14:textId="77777777" w:rsidR="004C5C73" w:rsidRDefault="004C5C73" w:rsidP="004C5C73">
      <w:pPr>
        <w:pStyle w:val="ae"/>
        <w:keepNext/>
        <w:jc w:val="center"/>
      </w:pPr>
      <w:r>
        <w:rPr>
          <w:noProof/>
        </w:rPr>
        <w:drawing>
          <wp:inline distT="0" distB="0" distL="0" distR="0" wp14:anchorId="624C627B" wp14:editId="276AFFE5">
            <wp:extent cx="5943600" cy="1476375"/>
            <wp:effectExtent l="0" t="0" r="0" b="0"/>
            <wp:docPr id="18" name="Image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18"/>
                    <pic:cNvPicPr>
                      <a:picLocks noChangeAspect="1" noChangeArrowheads="1"/>
                    </pic:cNvPicPr>
                  </pic:nvPicPr>
                  <pic:blipFill rotWithShape="1">
                    <a:blip r:embed="rId24"/>
                    <a:srcRect b="13888"/>
                    <a:stretch/>
                  </pic:blipFill>
                  <pic:spPr bwMode="auto">
                    <a:xfrm>
                      <a:off x="0" y="0"/>
                      <a:ext cx="5943600" cy="1476375"/>
                    </a:xfrm>
                    <a:prstGeom prst="rect">
                      <a:avLst/>
                    </a:prstGeom>
                    <a:ln>
                      <a:noFill/>
                    </a:ln>
                    <a:extLst>
                      <a:ext uri="{53640926-AAD7-44D8-BBD7-CCE9431645EC}">
                        <a14:shadowObscured xmlns:a14="http://schemas.microsoft.com/office/drawing/2010/main"/>
                      </a:ext>
                    </a:extLst>
                  </pic:spPr>
                </pic:pic>
              </a:graphicData>
            </a:graphic>
          </wp:inline>
        </w:drawing>
      </w:r>
    </w:p>
    <w:p w14:paraId="6FB3960E" w14:textId="77777777" w:rsidR="004C5C73" w:rsidRDefault="004C5C73" w:rsidP="004C5C73">
      <w:pPr>
        <w:pStyle w:val="af0"/>
        <w:rPr>
          <w:lang w:val="ru-RU"/>
        </w:rPr>
      </w:pPr>
      <w:r w:rsidRPr="00621AA2">
        <w:rPr>
          <w:lang w:val="ru-RU"/>
        </w:rPr>
        <w:t xml:space="preserve">Рисунок </w:t>
      </w:r>
      <w:r>
        <w:fldChar w:fldCharType="begin"/>
      </w:r>
      <w:r w:rsidRPr="00621AA2">
        <w:rPr>
          <w:lang w:val="ru-RU"/>
        </w:rPr>
        <w:instrText xml:space="preserve"> </w:instrText>
      </w:r>
      <w:r>
        <w:instrText>STYLEREF</w:instrText>
      </w:r>
      <w:r w:rsidRPr="00621AA2">
        <w:rPr>
          <w:lang w:val="ru-RU"/>
        </w:rPr>
        <w:instrText xml:space="preserve"> 1 \</w:instrText>
      </w:r>
      <w:r>
        <w:instrText>s</w:instrText>
      </w:r>
      <w:r w:rsidRPr="00621AA2">
        <w:rPr>
          <w:lang w:val="ru-RU"/>
        </w:rPr>
        <w:instrText xml:space="preserve"> </w:instrText>
      </w:r>
      <w:r>
        <w:fldChar w:fldCharType="separate"/>
      </w:r>
      <w:r w:rsidRPr="00621AA2">
        <w:rPr>
          <w:noProof/>
          <w:lang w:val="ru-RU"/>
        </w:rPr>
        <w:t>0</w:t>
      </w:r>
      <w:r>
        <w:fldChar w:fldCharType="end"/>
      </w:r>
      <w:r w:rsidRPr="00621AA2">
        <w:rPr>
          <w:lang w:val="ru-RU"/>
        </w:rPr>
        <w:noBreakHyphen/>
      </w:r>
      <w:r>
        <w:fldChar w:fldCharType="begin"/>
      </w:r>
      <w:r w:rsidRPr="00621AA2">
        <w:rPr>
          <w:lang w:val="ru-RU"/>
        </w:rPr>
        <w:instrText xml:space="preserve"> </w:instrText>
      </w:r>
      <w:r>
        <w:instrText>SEQ</w:instrText>
      </w:r>
      <w:r w:rsidRPr="00621AA2">
        <w:rPr>
          <w:lang w:val="ru-RU"/>
        </w:rPr>
        <w:instrText xml:space="preserve"> Рисунок \* </w:instrText>
      </w:r>
      <w:r>
        <w:instrText>ARABIC</w:instrText>
      </w:r>
      <w:r w:rsidRPr="00621AA2">
        <w:rPr>
          <w:lang w:val="ru-RU"/>
        </w:rPr>
        <w:instrText xml:space="preserve"> \</w:instrText>
      </w:r>
      <w:r>
        <w:instrText>s</w:instrText>
      </w:r>
      <w:r w:rsidRPr="00621AA2">
        <w:rPr>
          <w:lang w:val="ru-RU"/>
        </w:rPr>
        <w:instrText xml:space="preserve"> 1 </w:instrText>
      </w:r>
      <w:r>
        <w:fldChar w:fldCharType="separate"/>
      </w:r>
      <w:r w:rsidRPr="00621AA2">
        <w:rPr>
          <w:noProof/>
          <w:lang w:val="ru-RU"/>
        </w:rPr>
        <w:t>2</w:t>
      </w:r>
      <w:r>
        <w:fldChar w:fldCharType="end"/>
      </w:r>
      <w:r>
        <w:rPr>
          <w:lang w:val="ru-RU"/>
        </w:rPr>
        <w:t xml:space="preserve"> </w:t>
      </w:r>
      <w:r w:rsidRPr="00E54390">
        <w:rPr>
          <w:lang w:val="ru-RU"/>
        </w:rPr>
        <w:t>Конфигурация факторного графа для разных вариантов систем</w:t>
      </w:r>
      <w:r>
        <w:rPr>
          <w:lang w:val="ru-RU"/>
        </w:rPr>
        <w:t>: (а) визуально-инерциальный, (</w:t>
      </w:r>
      <w:r>
        <w:rPr>
          <w:rFonts w:hint="eastAsia"/>
          <w:lang w:val="ru-RU" w:eastAsia="ja-JP"/>
        </w:rPr>
        <w:t>b</w:t>
      </w:r>
      <w:r>
        <w:rPr>
          <w:lang w:val="ru-RU"/>
        </w:rPr>
        <w:t>) визуальный, (c) инерциальный, (d) ограничения на масштаб и гравитацию</w:t>
      </w:r>
    </w:p>
    <w:p w14:paraId="57907C9D" w14:textId="77777777" w:rsidR="004C5C73" w:rsidRDefault="004C5C73" w:rsidP="004C5C73">
      <w:pPr>
        <w:pStyle w:val="ae"/>
        <w:spacing w:line="360" w:lineRule="auto"/>
        <w:ind w:firstLine="708"/>
        <w:rPr>
          <w:lang w:val="ru-RU"/>
        </w:rPr>
      </w:pPr>
      <w:r>
        <w:rPr>
          <w:lang w:val="ru-RU"/>
        </w:rPr>
        <w:t>В визуально-инерционном режиме скорость тела и отклонения ускорений оцениваются как включение инерционных невязок в оптимизацию.</w:t>
      </w:r>
    </w:p>
    <w:p w14:paraId="5D0971AB" w14:textId="77777777" w:rsidR="004C5C73" w:rsidRDefault="004C5C73" w:rsidP="004C5C73">
      <w:pPr>
        <w:pStyle w:val="ae"/>
        <w:spacing w:line="360" w:lineRule="auto"/>
        <w:ind w:firstLine="708"/>
        <w:rPr>
          <w:lang w:val="ru-RU"/>
        </w:rPr>
      </w:pPr>
      <w:r>
        <w:rPr>
          <w:lang w:val="ru-RU"/>
        </w:rPr>
        <w:t xml:space="preserve">По инерционным невязкам строится факторный граф, потом производится его полная оптимизация. Факторный граф — это представление всех ограничений между состояниями системы в виде единого графа, как правило граф представляется в двухдольном виде, при учете дополнительных ограничений, например инерциальных данных – граф будет представлен в трехдольном виде. </w:t>
      </w:r>
    </w:p>
    <w:p w14:paraId="4E5A96C5" w14:textId="77777777" w:rsidR="004148CA" w:rsidRDefault="004C5C73" w:rsidP="004C5C73">
      <w:pPr>
        <w:pStyle w:val="ae"/>
        <w:spacing w:line="360" w:lineRule="auto"/>
        <w:ind w:firstLine="360"/>
        <w:rPr>
          <w:lang w:val="ru-RU"/>
        </w:rPr>
      </w:pPr>
      <w:r>
        <w:rPr>
          <w:lang w:val="ru-RU"/>
        </w:rPr>
        <w:t xml:space="preserve">Если не рассматривать теорию факторных графов более подробно, то логика такого решения заключается в введении большего количества ограничений в модель. Увеличение количества информации уменьшает неопределённость системы, и можно проводить более точную оптимизацию. Если инерциальные измерения шумные, то жёсткость ограничений не позволит получить решение оптимизации на графе, и алгоритм либо ослабит ограничения, либо удалит их (ORB SLAM bundle adjustment). Использование внешних сенсоров помимо камеры (инерциальных и иных датчиков) </w:t>
      </w:r>
      <w:r>
        <w:rPr>
          <w:lang w:val="ru-RU"/>
        </w:rPr>
        <w:lastRenderedPageBreak/>
        <w:t>позволяет улучшить точность решения, особенно для ситуации, когда камера не может опознать точки привязки на изображении (нет близких объектов, белая стена, засветка объектива, движение в толпе людей, отсутствие света вообще).</w:t>
      </w:r>
    </w:p>
    <w:p w14:paraId="0456E1C1" w14:textId="77777777" w:rsidR="004C5C73" w:rsidRPr="004148CA" w:rsidRDefault="004148CA" w:rsidP="004148CA">
      <w:pPr>
        <w:spacing w:after="160" w:line="259" w:lineRule="auto"/>
        <w:rPr>
          <w:rFonts w:eastAsia="MS Mincho"/>
          <w:kern w:val="2"/>
          <w:sz w:val="28"/>
          <w:lang w:val="ru-RU" w:eastAsia="zh-CN" w:bidi="hi-IN"/>
        </w:rPr>
      </w:pPr>
      <w:r>
        <w:rPr>
          <w:lang w:val="ru-RU"/>
        </w:rPr>
        <w:br w:type="page"/>
      </w:r>
    </w:p>
    <w:p w14:paraId="141F68F5" w14:textId="77777777" w:rsidR="004148CA" w:rsidRPr="00CC543F" w:rsidRDefault="004148CA" w:rsidP="004148CA">
      <w:pPr>
        <w:pStyle w:val="10"/>
        <w:numPr>
          <w:ilvl w:val="0"/>
          <w:numId w:val="2"/>
        </w:numPr>
        <w:spacing w:after="240"/>
        <w:rPr>
          <w:rFonts w:ascii="Times New Roman" w:hAnsi="Times New Roman" w:cs="Times New Roman"/>
          <w:lang w:val="ru-RU"/>
        </w:rPr>
      </w:pPr>
      <w:bookmarkStart w:id="112" w:name="_bdffteokeujd" w:colFirst="0" w:colLast="0"/>
      <w:bookmarkStart w:id="113" w:name="_Toc91598655"/>
      <w:bookmarkEnd w:id="112"/>
      <w:r w:rsidRPr="00CC543F">
        <w:rPr>
          <w:rFonts w:ascii="Times New Roman" w:hAnsi="Times New Roman" w:cs="Times New Roman"/>
          <w:lang w:val="ru-RU"/>
        </w:rPr>
        <w:lastRenderedPageBreak/>
        <w:t xml:space="preserve">Использование </w:t>
      </w:r>
      <w:r w:rsidRPr="00CC543F">
        <w:rPr>
          <w:rFonts w:ascii="Times New Roman" w:hAnsi="Times New Roman" w:cs="Times New Roman"/>
        </w:rPr>
        <w:t>RGBD</w:t>
      </w:r>
      <w:r w:rsidRPr="00CC543F">
        <w:rPr>
          <w:rFonts w:ascii="Times New Roman" w:hAnsi="Times New Roman" w:cs="Times New Roman"/>
          <w:lang w:val="ru-RU"/>
        </w:rPr>
        <w:t>-камер (моно, стерео) в задачах навигации внутри и вне помещений.</w:t>
      </w:r>
      <w:bookmarkEnd w:id="113"/>
    </w:p>
    <w:p w14:paraId="140A2931" w14:textId="77777777" w:rsidR="004148CA" w:rsidRPr="004148CA" w:rsidRDefault="004148CA" w:rsidP="004148CA">
      <w:pPr>
        <w:spacing w:before="240" w:after="240" w:line="360" w:lineRule="auto"/>
        <w:ind w:firstLine="360"/>
        <w:rPr>
          <w:sz w:val="28"/>
          <w:szCs w:val="28"/>
          <w:lang w:val="ru-RU"/>
        </w:rPr>
      </w:pPr>
      <w:r w:rsidRPr="004148CA">
        <w:rPr>
          <w:sz w:val="28"/>
          <w:szCs w:val="28"/>
          <w:lang w:val="ru-RU"/>
        </w:rPr>
        <w:t xml:space="preserve">Существуют разные реализации методов построения карты и навигации. Самый универсальный подход к получению карты и навигации по данной карте включает в себя метод </w:t>
      </w:r>
      <w:r w:rsidRPr="004148CA">
        <w:rPr>
          <w:sz w:val="28"/>
          <w:szCs w:val="28"/>
        </w:rPr>
        <w:t>SLAM</w:t>
      </w:r>
      <w:r w:rsidRPr="004148CA">
        <w:rPr>
          <w:sz w:val="28"/>
          <w:szCs w:val="28"/>
          <w:lang w:val="ru-RU"/>
        </w:rPr>
        <w:t xml:space="preserve">, процедуру сбора данных, построенную карту и метод локализации по данной карте. Поскольку навигация может осуществляться с разных устройств, возможно наличие разных конфигураций оборудования на устройстве. </w:t>
      </w:r>
    </w:p>
    <w:p w14:paraId="64DAFA64" w14:textId="77777777" w:rsidR="004148CA" w:rsidRPr="004148CA" w:rsidRDefault="004148CA" w:rsidP="004148CA">
      <w:pPr>
        <w:spacing w:before="240" w:after="240" w:line="360" w:lineRule="auto"/>
        <w:ind w:firstLine="360"/>
        <w:rPr>
          <w:sz w:val="28"/>
          <w:szCs w:val="28"/>
          <w:lang w:val="ru-RU"/>
        </w:rPr>
      </w:pPr>
      <w:r w:rsidRPr="004148CA">
        <w:rPr>
          <w:sz w:val="28"/>
          <w:szCs w:val="28"/>
          <w:lang w:val="ru-RU"/>
        </w:rPr>
        <w:t xml:space="preserve">В большинстве современных устройств установлена камера, на автомобили с автопилотами роботы устанавливают большое количество внешних сенсоров - камеры, лидары.  </w:t>
      </w:r>
    </w:p>
    <w:p w14:paraId="3FC4B402" w14:textId="77777777" w:rsidR="004148CA" w:rsidRPr="004148CA" w:rsidRDefault="004148CA" w:rsidP="004148CA">
      <w:pPr>
        <w:spacing w:line="360" w:lineRule="auto"/>
        <w:ind w:firstLine="360"/>
        <w:rPr>
          <w:sz w:val="28"/>
          <w:szCs w:val="28"/>
          <w:lang w:val="ru-RU"/>
        </w:rPr>
      </w:pPr>
      <w:r w:rsidRPr="004148CA">
        <w:rPr>
          <w:sz w:val="28"/>
          <w:szCs w:val="28"/>
          <w:lang w:val="ru-RU"/>
        </w:rPr>
        <w:t xml:space="preserve">Существуют три метода и типа сенсоров соответственно для определения глубины в кадре: датчик глубины, который сразу дает нужное представление, метод структурного света, который требует излучатель и приемник, стереокамера и соответствующие методы реконструкции трехмерной сцены. </w:t>
      </w:r>
    </w:p>
    <w:p w14:paraId="783A76DB" w14:textId="77777777" w:rsidR="004148CA" w:rsidRPr="004148CA" w:rsidRDefault="004148CA" w:rsidP="004148CA">
      <w:pPr>
        <w:spacing w:before="240" w:after="240" w:line="360" w:lineRule="auto"/>
        <w:ind w:firstLine="360"/>
        <w:rPr>
          <w:sz w:val="28"/>
          <w:szCs w:val="28"/>
          <w:lang w:val="ru-RU"/>
        </w:rPr>
      </w:pPr>
      <w:r w:rsidRPr="004148CA">
        <w:rPr>
          <w:sz w:val="28"/>
          <w:szCs w:val="28"/>
          <w:lang w:val="ru-RU"/>
        </w:rPr>
        <w:t xml:space="preserve">Как правило методы </w:t>
      </w:r>
      <w:r w:rsidRPr="004148CA">
        <w:rPr>
          <w:sz w:val="28"/>
          <w:szCs w:val="28"/>
        </w:rPr>
        <w:t>SLAM</w:t>
      </w:r>
      <w:r w:rsidRPr="004148CA">
        <w:rPr>
          <w:sz w:val="28"/>
          <w:szCs w:val="28"/>
          <w:lang w:val="ru-RU"/>
        </w:rPr>
        <w:t xml:space="preserve"> умеют напрямую работать датчиком глубины и стереокамерой. Если метод умеет напрямую работать с измерениями глубины, то правильнее передать необработанные данные в алгоритм и выполнить обработку данных в самом алгоритме. </w:t>
      </w:r>
    </w:p>
    <w:p w14:paraId="75EEB05B" w14:textId="278080FD" w:rsidR="004148CA" w:rsidRPr="004148CA" w:rsidRDefault="004148CA" w:rsidP="004148CA">
      <w:pPr>
        <w:spacing w:before="240" w:after="240" w:line="360" w:lineRule="auto"/>
        <w:ind w:firstLine="360"/>
        <w:rPr>
          <w:sz w:val="28"/>
          <w:szCs w:val="28"/>
          <w:lang w:val="ru-RU"/>
        </w:rPr>
      </w:pPr>
      <w:r w:rsidRPr="004148CA">
        <w:rPr>
          <w:sz w:val="28"/>
          <w:szCs w:val="28"/>
          <w:lang w:val="ru-RU"/>
        </w:rPr>
        <w:t xml:space="preserve">Существующие решения показывают, что можно успешно решать задачу навигации по данным с датчика глубины. Именно для задачи локализации и навигации есть точные методы одометрии. Одометрия не предполагает наличия карты глубины, но осуществляет более точное отслеживание динамики движения. Например, работа </w:t>
      </w:r>
      <w:r w:rsidRPr="004148CA">
        <w:rPr>
          <w:sz w:val="28"/>
          <w:szCs w:val="28"/>
        </w:rPr>
        <w:t>DVIO</w:t>
      </w:r>
      <w:r w:rsidRPr="004148CA">
        <w:rPr>
          <w:sz w:val="28"/>
          <w:szCs w:val="28"/>
          <w:lang w:val="ru-RU"/>
        </w:rPr>
        <w:t xml:space="preserve">: </w:t>
      </w:r>
      <w:r w:rsidRPr="004148CA">
        <w:rPr>
          <w:sz w:val="28"/>
          <w:szCs w:val="28"/>
        </w:rPr>
        <w:t>Depth</w:t>
      </w:r>
      <w:r w:rsidRPr="004148CA">
        <w:rPr>
          <w:sz w:val="28"/>
          <w:szCs w:val="28"/>
          <w:lang w:val="ru-RU"/>
        </w:rPr>
        <w:t>-</w:t>
      </w:r>
      <w:r w:rsidRPr="004148CA">
        <w:rPr>
          <w:sz w:val="28"/>
          <w:szCs w:val="28"/>
        </w:rPr>
        <w:t>Aided</w:t>
      </w:r>
      <w:r w:rsidRPr="004148CA">
        <w:rPr>
          <w:sz w:val="28"/>
          <w:szCs w:val="28"/>
          <w:lang w:val="ru-RU"/>
        </w:rPr>
        <w:t xml:space="preserve"> </w:t>
      </w:r>
      <w:r w:rsidRPr="004148CA">
        <w:rPr>
          <w:sz w:val="28"/>
          <w:szCs w:val="28"/>
        </w:rPr>
        <w:t>Visual</w:t>
      </w:r>
      <w:r w:rsidRPr="004148CA">
        <w:rPr>
          <w:sz w:val="28"/>
          <w:szCs w:val="28"/>
          <w:lang w:val="ru-RU"/>
        </w:rPr>
        <w:t xml:space="preserve"> </w:t>
      </w:r>
      <w:r w:rsidRPr="004148CA">
        <w:rPr>
          <w:sz w:val="28"/>
          <w:szCs w:val="28"/>
        </w:rPr>
        <w:t>Inertial</w:t>
      </w:r>
      <w:r w:rsidRPr="004148CA">
        <w:rPr>
          <w:sz w:val="28"/>
          <w:szCs w:val="28"/>
          <w:lang w:val="ru-RU"/>
        </w:rPr>
        <w:t xml:space="preserve"> </w:t>
      </w:r>
      <w:r w:rsidRPr="004148CA">
        <w:rPr>
          <w:sz w:val="28"/>
          <w:szCs w:val="28"/>
        </w:rPr>
        <w:t>Odometry</w:t>
      </w:r>
      <w:r w:rsidRPr="004148CA">
        <w:rPr>
          <w:sz w:val="28"/>
          <w:szCs w:val="28"/>
          <w:lang w:val="ru-RU"/>
        </w:rPr>
        <w:t xml:space="preserve"> </w:t>
      </w:r>
      <w:r w:rsidRPr="004148CA">
        <w:rPr>
          <w:sz w:val="28"/>
          <w:szCs w:val="28"/>
        </w:rPr>
        <w:t>for</w:t>
      </w:r>
      <w:r w:rsidRPr="004148CA">
        <w:rPr>
          <w:sz w:val="28"/>
          <w:szCs w:val="28"/>
          <w:lang w:val="ru-RU"/>
        </w:rPr>
        <w:t xml:space="preserve"> </w:t>
      </w:r>
      <w:r w:rsidRPr="004148CA">
        <w:rPr>
          <w:sz w:val="28"/>
          <w:szCs w:val="28"/>
        </w:rPr>
        <w:t>RGBD</w:t>
      </w:r>
      <w:r w:rsidRPr="004148CA">
        <w:rPr>
          <w:sz w:val="28"/>
          <w:szCs w:val="28"/>
          <w:lang w:val="ru-RU"/>
        </w:rPr>
        <w:t xml:space="preserve"> </w:t>
      </w:r>
      <w:r w:rsidRPr="004148CA">
        <w:rPr>
          <w:sz w:val="28"/>
          <w:szCs w:val="28"/>
        </w:rPr>
        <w:t>Sensors</w:t>
      </w:r>
      <w:r w:rsidRPr="004148CA">
        <w:rPr>
          <w:sz w:val="28"/>
          <w:szCs w:val="28"/>
        </w:rPr>
        <w:fldChar w:fldCharType="begin"/>
      </w:r>
      <w:r w:rsidR="003409A9">
        <w:rPr>
          <w:sz w:val="28"/>
          <w:szCs w:val="28"/>
          <w:lang w:val="ru-RU"/>
        </w:rPr>
        <w:instrText xml:space="preserve"> ADDIN ZOTERO_ITEM CSL_CITATION {"citationID":"Om4IbRkI","properties":{"formattedCitation":"[29]","plainCitation":"[29]","noteIndex":0},"citationItems":[{"id":105,"uris":["http://zotero.org/users/local/XvQpfN4m/items/CEZA4BKP"],"uri":["http://zotero.org/users/local/XvQpfN4m/items/CEZA4BKP"],"itemData":{"id":105,"type":"article-journal","abstract":"In past few years we have observed an increase in the usage of RGBD sensors in mobile devices. These sensors provide a good estimate of the depth map for the camera frame, which can be used in numerous augmented reality applications. This paper presents a new visual inertial odometry (VIO) system, which uses measurements from a RGBD sensor and an inertial measurement unit (IMU) sensor for estimating the motion state of the mobile device. The resulting system is called the depth-aided VIO (DVIO) system. In this system we add the depth measurement as part of the nonlinear optimization process. Specifically, we propose methods to use the depth measurement using one-dimensional (1D) feature parameterization as well as three-dimensional (3D) feature parameterization. In addition, we propose to utilize the depth measurement for estimating time offset between the unsynchronized IMU and the RGBD sensors. Last but not least, we propose a novel block-based marginalization approach to speed up the marginalization processes and maintain the real-time performance of the overall system. Experimental results validate that the proposed DVIO system outperforms the other state-of-the-art VIO systems in terms of trajectory accuracy as well as processing time.","container-title":"arXiv:2110.10805 [cs]","note":"arXiv: 2110.10805","source":"arXiv.org","title":"DVIO: Depth aided visual inertial odometry for RGBD sensors","title-short":"DVIO","URL":"http://arxiv.org/abs/2110.10805","author":[{"family":"Tyagi","given":"Abhishek"},{"family":"Liang","given":"Yangwen"},{"family":"Wang","given":"Shuangquan"},{"family":"Bai","given":"Dongwoon"}],"accessed":{"date-parts":[["2021",12,27]]},"issued":{"date-parts":[["2021",10,20]]}}}],"schema":"https://github.com/citation-style-language/schema/raw/master/csl-citation.json"} </w:instrText>
      </w:r>
      <w:r w:rsidRPr="004148CA">
        <w:rPr>
          <w:sz w:val="28"/>
          <w:szCs w:val="28"/>
        </w:rPr>
        <w:fldChar w:fldCharType="separate"/>
      </w:r>
      <w:r w:rsidR="003409A9" w:rsidRPr="003409A9">
        <w:rPr>
          <w:sz w:val="28"/>
          <w:lang w:val="ru-RU"/>
        </w:rPr>
        <w:t>[29]</w:t>
      </w:r>
      <w:r w:rsidRPr="004148CA">
        <w:rPr>
          <w:sz w:val="28"/>
          <w:szCs w:val="28"/>
        </w:rPr>
        <w:fldChar w:fldCharType="end"/>
      </w:r>
      <w:r w:rsidRPr="004148CA">
        <w:rPr>
          <w:sz w:val="28"/>
          <w:szCs w:val="28"/>
          <w:lang w:val="ru-RU"/>
        </w:rPr>
        <w:t xml:space="preserve"> представляет визуально-инерциальную одометрию с использованием датчика глубины. Безотносительно наличия карты, этот метод сравним или превосходит свои аналоги такие как </w:t>
      </w:r>
      <w:r w:rsidRPr="004148CA">
        <w:rPr>
          <w:sz w:val="28"/>
          <w:szCs w:val="28"/>
        </w:rPr>
        <w:t>DUI</w:t>
      </w:r>
      <w:r w:rsidRPr="004148CA">
        <w:rPr>
          <w:sz w:val="28"/>
          <w:szCs w:val="28"/>
          <w:lang w:val="ru-RU"/>
        </w:rPr>
        <w:t>-</w:t>
      </w:r>
      <w:r w:rsidRPr="004148CA">
        <w:rPr>
          <w:sz w:val="28"/>
          <w:szCs w:val="28"/>
        </w:rPr>
        <w:t>VIO</w:t>
      </w:r>
      <w:r w:rsidRPr="004148CA">
        <w:rPr>
          <w:sz w:val="28"/>
          <w:szCs w:val="28"/>
          <w:lang w:val="ru-RU"/>
        </w:rPr>
        <w:t xml:space="preserve">, </w:t>
      </w:r>
      <w:r w:rsidRPr="004148CA">
        <w:rPr>
          <w:sz w:val="28"/>
          <w:szCs w:val="28"/>
        </w:rPr>
        <w:t>VINS</w:t>
      </w:r>
      <w:r w:rsidRPr="004148CA">
        <w:rPr>
          <w:sz w:val="28"/>
          <w:szCs w:val="28"/>
          <w:lang w:val="ru-RU"/>
        </w:rPr>
        <w:t>-</w:t>
      </w:r>
      <w:r w:rsidRPr="004148CA">
        <w:rPr>
          <w:sz w:val="28"/>
          <w:szCs w:val="28"/>
        </w:rPr>
        <w:t>Mono</w:t>
      </w:r>
      <w:r w:rsidRPr="004148CA">
        <w:rPr>
          <w:sz w:val="28"/>
          <w:szCs w:val="28"/>
        </w:rPr>
        <w:fldChar w:fldCharType="begin"/>
      </w:r>
      <w:r w:rsidR="003409A9">
        <w:rPr>
          <w:sz w:val="28"/>
          <w:szCs w:val="28"/>
          <w:lang w:val="ru-RU"/>
        </w:rPr>
        <w:instrText xml:space="preserve"> ADDIN ZOTERO_ITEM CSL_CITATION {"citationID":"NAztJOjx","properties":{"formattedCitation":"[30]","plainCitation":"[30]","noteIndex":0},"citationItems":[{"id":108,"uris":["http://zotero.org/users/local/XvQpfN4m/items/L4NJ9ZYK"],"uri":["http://zotero.org/users/local/XvQpfN4m/items/L4NJ9ZYK"],"itemData":{"id":108,"type":"article-journal","abstract":"A monocular visual-inertial system (VINS), consisting of a camera and a low-cost inertial measurement unit (IMU), forms the minimum sensor suite for metric six degrees-of-freedom (DOF) state estimation. However, the lack of direct distance measurement poses significant challenges in terms of IMU processing, estimator initialization, extrinsic calibration, and nonlinear optimization. In this work, we present VINS-Mono: a robust and versatile monocular visual-inertial state estimator.Our approach starts with a robust procedure for estimator initialization and failure recovery. A tightly-coupled, nonlinear optimization-based method is used to obtain high accuracy visual-inertial odometry by fusing pre-integrated IMU measurements and feature observations. A loop detection module, in combination with our tightly-coupled formulation, enables relocalization with minimum computation overhead.We additionally perform four degrees-of-freedom pose graph optimization to enforce global consistency. We validate the performance of our system on public datasets and real-world experiments and compare against other state-of-the-art algorithms. We also perform onboard closed-loop autonomous flight on the MAV platform and port the algorithm to an iOS-based demonstration. We highlight that the proposed work is a reliable, complete, and versatile system that is applicable for different applications that require high accuracy localization. We open source our implementations for both PCs and iOS mobile devices.","container-title":"IEEE Transactions on Robotics","DOI":"10.1109/TRO.2018.2853729","ISSN":"1552-3098, 1941-0468","issue":"4","journalAbbreviation":"IEEE Trans. Robot.","note":"arXiv: 1708.03852","page":"1004-1020","source":"arXiv.org","title":"VINS-Mono: A Robust and Versatile Monocular Visual-Inertial State Estimator","title-short":"VINS-Mono","volume":"34","author":[{"family":"Qin","given":"Tong"},{"family":"Li","given":"Peiliang"},{"family":"Shen","given":"Shaojie"}],"issued":{"date-parts":[["2018",8]]}}}],"schema":"https://github.com/citation-style-language/schema/raw/master/csl-citation.json"} </w:instrText>
      </w:r>
      <w:r w:rsidRPr="004148CA">
        <w:rPr>
          <w:sz w:val="28"/>
          <w:szCs w:val="28"/>
        </w:rPr>
        <w:fldChar w:fldCharType="separate"/>
      </w:r>
      <w:r w:rsidR="003409A9" w:rsidRPr="003409A9">
        <w:rPr>
          <w:sz w:val="28"/>
          <w:lang w:val="ru-RU"/>
        </w:rPr>
        <w:t>[30]</w:t>
      </w:r>
      <w:r w:rsidRPr="004148CA">
        <w:rPr>
          <w:sz w:val="28"/>
          <w:szCs w:val="28"/>
        </w:rPr>
        <w:fldChar w:fldCharType="end"/>
      </w:r>
      <w:r w:rsidRPr="004148CA">
        <w:rPr>
          <w:sz w:val="28"/>
          <w:szCs w:val="28"/>
          <w:lang w:val="ru-RU"/>
        </w:rPr>
        <w:t xml:space="preserve">, </w:t>
      </w:r>
      <w:r w:rsidRPr="004148CA">
        <w:rPr>
          <w:sz w:val="28"/>
          <w:szCs w:val="28"/>
        </w:rPr>
        <w:t>VINS</w:t>
      </w:r>
      <w:r w:rsidRPr="004148CA">
        <w:rPr>
          <w:sz w:val="28"/>
          <w:szCs w:val="28"/>
          <w:lang w:val="ru-RU"/>
        </w:rPr>
        <w:t>-</w:t>
      </w:r>
      <w:r w:rsidRPr="004148CA">
        <w:rPr>
          <w:sz w:val="28"/>
          <w:szCs w:val="28"/>
        </w:rPr>
        <w:t>RGBD</w:t>
      </w:r>
      <w:r w:rsidRPr="004148CA">
        <w:rPr>
          <w:sz w:val="28"/>
          <w:szCs w:val="28"/>
        </w:rPr>
        <w:fldChar w:fldCharType="begin"/>
      </w:r>
      <w:r w:rsidR="003409A9">
        <w:rPr>
          <w:sz w:val="28"/>
          <w:szCs w:val="28"/>
          <w:lang w:val="ru-RU"/>
        </w:rPr>
        <w:instrText xml:space="preserve"> ADDIN ZOTERO_ITEM CSL_CITATION {"citationID":"RaETQMTK","properties":{"formattedCitation":"[31]","plainCitation":"[31]","noteIndex":0},"citationItems":[{"id":112,"uris":["http://zotero.org/users/local/XvQpfN4m/items/CCY6PI3K"],"uri":["http://zotero.org/users/local/XvQpfN4m/items/CCY6PI3K"],"itemData":{"id":112,"type":"article-journal","container-title":"Aerospace Science and Technology","DOI":"10.1016/j.ast.2021.107185","ISSN":"12709638","journalAbbreviation":"Aerospace Science and Technology","language":"en","page":"107185","source":"DOI.org (Crossref)","title":"PLD-VINS: RGBD visual-inertial SLAM with point and line features","title-short":"PLD-VINS","volume":"119","author":[{"family":"Zhu","given":"Yeqing"},{"family":"Jin","given":"Rui"},{"family":"Lou","given":"Tai-shan"},{"family":"Zhao","given":"Liangyu"}],"issued":{"date-parts":[["2021",12]]}}}],"schema":"https://github.com/citation-style-language/schema/raw/master/csl-citation.json"} </w:instrText>
      </w:r>
      <w:r w:rsidRPr="004148CA">
        <w:rPr>
          <w:sz w:val="28"/>
          <w:szCs w:val="28"/>
        </w:rPr>
        <w:fldChar w:fldCharType="separate"/>
      </w:r>
      <w:r w:rsidR="003409A9" w:rsidRPr="003409A9">
        <w:rPr>
          <w:sz w:val="28"/>
          <w:lang w:val="ru-RU"/>
        </w:rPr>
        <w:t>[31]</w:t>
      </w:r>
      <w:r w:rsidRPr="004148CA">
        <w:rPr>
          <w:sz w:val="28"/>
          <w:szCs w:val="28"/>
        </w:rPr>
        <w:fldChar w:fldCharType="end"/>
      </w:r>
      <w:r w:rsidRPr="004148CA">
        <w:rPr>
          <w:sz w:val="28"/>
          <w:szCs w:val="28"/>
          <w:lang w:val="ru-RU"/>
        </w:rPr>
        <w:t xml:space="preserve">. </w:t>
      </w:r>
    </w:p>
    <w:p w14:paraId="60F09C8D" w14:textId="77777777" w:rsidR="004148CA" w:rsidRPr="00CC543F" w:rsidRDefault="004148CA" w:rsidP="004148CA">
      <w:pPr>
        <w:pStyle w:val="20"/>
        <w:rPr>
          <w:rFonts w:ascii="Times New Roman" w:hAnsi="Times New Roman" w:cs="Times New Roman"/>
          <w:sz w:val="28"/>
          <w:szCs w:val="28"/>
          <w:lang w:val="ru-RU"/>
        </w:rPr>
      </w:pPr>
      <w:bookmarkStart w:id="114" w:name="_1s4rom8nhkmi" w:colFirst="0" w:colLast="0"/>
      <w:bookmarkEnd w:id="114"/>
      <w:r w:rsidRPr="004148CA">
        <w:rPr>
          <w:lang w:val="ru-RU"/>
        </w:rPr>
        <w:br w:type="page"/>
      </w:r>
      <w:bookmarkStart w:id="115" w:name="_g3tu3kq15d5n" w:colFirst="0" w:colLast="0"/>
      <w:bookmarkStart w:id="116" w:name="_Toc91598656"/>
      <w:bookmarkEnd w:id="115"/>
      <w:r w:rsidRPr="00CC543F">
        <w:rPr>
          <w:rFonts w:ascii="Times New Roman" w:hAnsi="Times New Roman" w:cs="Times New Roman"/>
          <w:sz w:val="28"/>
          <w:szCs w:val="28"/>
          <w:lang w:val="ru-RU"/>
        </w:rPr>
        <w:lastRenderedPageBreak/>
        <w:t>Определение глубины с помощью камеры смартфона</w:t>
      </w:r>
      <w:bookmarkEnd w:id="116"/>
    </w:p>
    <w:p w14:paraId="09B2B30E" w14:textId="77777777" w:rsidR="004148CA" w:rsidRPr="004148CA" w:rsidRDefault="004148CA" w:rsidP="004148CA">
      <w:pPr>
        <w:spacing w:before="240" w:after="240" w:line="360" w:lineRule="auto"/>
        <w:ind w:firstLine="708"/>
        <w:rPr>
          <w:i/>
          <w:sz w:val="28"/>
          <w:szCs w:val="28"/>
          <w:lang w:val="ru-RU"/>
        </w:rPr>
      </w:pPr>
      <w:r w:rsidRPr="004148CA">
        <w:rPr>
          <w:sz w:val="28"/>
          <w:szCs w:val="28"/>
          <w:lang w:val="ru-RU"/>
        </w:rPr>
        <w:t xml:space="preserve">Последние модели телефонов сейчас оснащаются датчиками для определения глубины. Наличие доступного модуля глубины в смартфоне позволяет получать больше информации о сцене и делать более качественные фотографии, что является одним из основных направлений развития камер смартфонов сейчас. </w:t>
      </w:r>
    </w:p>
    <w:p w14:paraId="278BCDCB" w14:textId="77777777" w:rsidR="004148CA" w:rsidRPr="004148CA" w:rsidRDefault="004148CA" w:rsidP="004148CA">
      <w:pPr>
        <w:spacing w:before="240" w:after="240" w:line="360" w:lineRule="auto"/>
        <w:ind w:firstLine="708"/>
        <w:rPr>
          <w:sz w:val="28"/>
          <w:szCs w:val="28"/>
          <w:lang w:val="ru-RU"/>
        </w:rPr>
      </w:pPr>
      <w:r w:rsidRPr="004148CA">
        <w:rPr>
          <w:sz w:val="28"/>
          <w:szCs w:val="28"/>
          <w:lang w:val="ru-RU"/>
        </w:rPr>
        <w:t xml:space="preserve">Информация о поддержке определенным смартфоном функции определения глубины в изображении доступна в спецификации устройства. Для работы с камерой телефона существует </w:t>
      </w:r>
      <w:r w:rsidRPr="004148CA">
        <w:rPr>
          <w:sz w:val="28"/>
          <w:szCs w:val="28"/>
        </w:rPr>
        <w:t>API</w:t>
      </w:r>
      <w:r w:rsidRPr="004148CA">
        <w:rPr>
          <w:sz w:val="28"/>
          <w:szCs w:val="28"/>
          <w:lang w:val="ru-RU"/>
        </w:rPr>
        <w:t xml:space="preserve"> интерфейс от производителя устройства. </w:t>
      </w:r>
    </w:p>
    <w:p w14:paraId="3962B6F1" w14:textId="2E7D48ED" w:rsidR="004148CA" w:rsidRPr="004148CA" w:rsidRDefault="004148CA" w:rsidP="004148CA">
      <w:pPr>
        <w:spacing w:before="240" w:after="240" w:line="360" w:lineRule="auto"/>
        <w:ind w:firstLine="708"/>
        <w:rPr>
          <w:sz w:val="28"/>
          <w:szCs w:val="28"/>
          <w:lang w:val="ru-RU"/>
        </w:rPr>
      </w:pPr>
      <w:r w:rsidRPr="004148CA">
        <w:rPr>
          <w:sz w:val="28"/>
          <w:szCs w:val="28"/>
          <w:lang w:val="ru-RU"/>
        </w:rPr>
        <w:t xml:space="preserve">Система </w:t>
      </w:r>
      <w:r w:rsidRPr="004148CA">
        <w:rPr>
          <w:sz w:val="28"/>
          <w:szCs w:val="28"/>
        </w:rPr>
        <w:t>ARCore</w:t>
      </w:r>
      <w:r w:rsidRPr="004148CA">
        <w:rPr>
          <w:sz w:val="28"/>
          <w:szCs w:val="28"/>
        </w:rPr>
        <w:fldChar w:fldCharType="begin"/>
      </w:r>
      <w:r w:rsidR="003409A9">
        <w:rPr>
          <w:sz w:val="28"/>
          <w:szCs w:val="28"/>
          <w:lang w:val="ru-RU"/>
        </w:rPr>
        <w:instrText xml:space="preserve"> ADDIN ZOTERO_ITEM CSL_CITATION {"citationID":"PM8GV9gA","properties":{"formattedCitation":"[32]","plainCitation":"[32]","noteIndex":0},"citationItems":[{"id":113,"uris":["http://zotero.org/users/local/XvQpfN4m/items/CWA7XWZX"],"uri":["http://zotero.org/users/local/XvQpfN4m/items/CWA7XWZX"],"itemData":{"id":113,"type":"paper-conference","container-title":"2020 19th RoEduNet Conference: Networking in Education and Research (RoEduNet)","DOI":"10.1109/RoEduNet51892.2020.9324849","event":"2020 19th RoEduNet Conference: Networking in Education and Research (RoEduNet)","event-place":"Bucharest, Romania","ISBN":"978-0-7381-1265-7","page":"1-5","publisher":"IEEE","publisher-place":"Bucharest, Romania","source":"DOI.org (Crossref)","title":"Evaluation of the ARCore Indoor Localization Technology","URL":"https://ieeexplore.ieee.org/document/9324849/","author":[{"family":"Morar","given":"Anca"},{"family":"Balutoiu","given":"Maria Anca"},{"family":"Moldoveanu","given":"Alin"},{"family":"Moldoveanu","given":"Florica"},{"family":"Butean","given":"Alex"},{"family":"Asavei","given":"Victor"}],"accessed":{"date-parts":[["2021",12,27]]},"issued":{"date-parts":[["2020",12,11]]}}}],"schema":"https://github.com/citation-style-language/schema/raw/master/csl-citation.json"} </w:instrText>
      </w:r>
      <w:r w:rsidRPr="004148CA">
        <w:rPr>
          <w:sz w:val="28"/>
          <w:szCs w:val="28"/>
        </w:rPr>
        <w:fldChar w:fldCharType="separate"/>
      </w:r>
      <w:r w:rsidR="003409A9" w:rsidRPr="003409A9">
        <w:rPr>
          <w:sz w:val="28"/>
          <w:lang w:val="ru-RU"/>
        </w:rPr>
        <w:t>[32]</w:t>
      </w:r>
      <w:r w:rsidRPr="004148CA">
        <w:rPr>
          <w:sz w:val="28"/>
          <w:szCs w:val="28"/>
        </w:rPr>
        <w:fldChar w:fldCharType="end"/>
      </w:r>
      <w:r w:rsidRPr="004148CA">
        <w:rPr>
          <w:sz w:val="28"/>
          <w:szCs w:val="28"/>
          <w:lang w:val="ru-RU"/>
        </w:rPr>
        <w:t xml:space="preserve"> работает с камерой на большинстве устройств на базе операционной системы </w:t>
      </w:r>
      <w:r w:rsidRPr="004148CA">
        <w:rPr>
          <w:sz w:val="28"/>
          <w:szCs w:val="28"/>
        </w:rPr>
        <w:t>Android</w:t>
      </w:r>
      <w:r w:rsidRPr="004148CA">
        <w:rPr>
          <w:sz w:val="28"/>
          <w:szCs w:val="28"/>
          <w:lang w:val="ru-RU"/>
        </w:rPr>
        <w:t xml:space="preserve">, она представляет данные о поддержке устройствами стандарта </w:t>
      </w:r>
      <w:r w:rsidRPr="004148CA">
        <w:rPr>
          <w:sz w:val="28"/>
          <w:szCs w:val="28"/>
        </w:rPr>
        <w:t>depth</w:t>
      </w:r>
      <w:r w:rsidRPr="004148CA">
        <w:rPr>
          <w:sz w:val="28"/>
          <w:szCs w:val="28"/>
          <w:lang w:val="ru-RU"/>
        </w:rPr>
        <w:t>-</w:t>
      </w:r>
      <w:r w:rsidRPr="004148CA">
        <w:rPr>
          <w:sz w:val="28"/>
          <w:szCs w:val="28"/>
        </w:rPr>
        <w:t>API</w:t>
      </w:r>
      <w:r w:rsidRPr="004148CA">
        <w:rPr>
          <w:sz w:val="28"/>
          <w:szCs w:val="28"/>
          <w:lang w:val="ru-RU"/>
        </w:rPr>
        <w:t xml:space="preserve"> в следующем виде</w:t>
      </w:r>
      <w:sdt>
        <w:sdtPr>
          <w:rPr>
            <w:sz w:val="28"/>
            <w:szCs w:val="28"/>
          </w:rPr>
          <w:id w:val="-1668483219"/>
          <w:citation/>
        </w:sdtPr>
        <w:sdtEndPr/>
        <w:sdtContent>
          <w:r w:rsidRPr="004148CA">
            <w:rPr>
              <w:sz w:val="28"/>
              <w:szCs w:val="28"/>
            </w:rPr>
            <w:fldChar w:fldCharType="begin"/>
          </w:r>
          <w:r w:rsidRPr="004148CA">
            <w:rPr>
              <w:sz w:val="28"/>
              <w:szCs w:val="28"/>
              <w:lang w:val="ru-RU"/>
            </w:rPr>
            <w:instrText xml:space="preserve"> CITATION goo21 \l 1049 </w:instrText>
          </w:r>
          <w:r w:rsidRPr="004148CA">
            <w:rPr>
              <w:sz w:val="28"/>
              <w:szCs w:val="28"/>
            </w:rPr>
            <w:fldChar w:fldCharType="separate"/>
          </w:r>
          <w:r w:rsidRPr="004148CA">
            <w:rPr>
              <w:noProof/>
              <w:sz w:val="28"/>
              <w:szCs w:val="28"/>
              <w:lang w:val="ru-RU"/>
            </w:rPr>
            <w:t xml:space="preserve"> (google.com, 2021)</w:t>
          </w:r>
          <w:r w:rsidRPr="004148CA">
            <w:rPr>
              <w:sz w:val="28"/>
              <w:szCs w:val="28"/>
            </w:rPr>
            <w:fldChar w:fldCharType="end"/>
          </w:r>
        </w:sdtContent>
      </w:sdt>
      <w:r w:rsidRPr="004148CA">
        <w:rPr>
          <w:sz w:val="28"/>
          <w:szCs w:val="28"/>
          <w:lang w:val="ru-RU"/>
        </w:rPr>
        <w:t>:</w:t>
      </w:r>
    </w:p>
    <w:tbl>
      <w:tblPr>
        <w:tblW w:w="93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975"/>
        <w:gridCol w:w="1134"/>
        <w:gridCol w:w="6236"/>
      </w:tblGrid>
      <w:tr w:rsidR="004148CA" w:rsidRPr="004148CA" w14:paraId="3E4A71AC" w14:textId="77777777" w:rsidTr="004148CA">
        <w:tc>
          <w:tcPr>
            <w:tcW w:w="1975" w:type="dxa"/>
            <w:tcMar>
              <w:top w:w="100" w:type="dxa"/>
              <w:left w:w="100" w:type="dxa"/>
              <w:bottom w:w="100" w:type="dxa"/>
              <w:right w:w="100" w:type="dxa"/>
            </w:tcMar>
          </w:tcPr>
          <w:p w14:paraId="1B111F5C" w14:textId="77777777" w:rsidR="004148CA" w:rsidRPr="004148CA" w:rsidRDefault="004148CA" w:rsidP="004148CA">
            <w:pPr>
              <w:widowControl w:val="0"/>
              <w:spacing w:line="360" w:lineRule="auto"/>
              <w:jc w:val="center"/>
              <w:rPr>
                <w:sz w:val="28"/>
                <w:szCs w:val="28"/>
              </w:rPr>
            </w:pPr>
            <w:r w:rsidRPr="004148CA">
              <w:rPr>
                <w:b/>
                <w:sz w:val="28"/>
                <w:szCs w:val="28"/>
              </w:rPr>
              <w:t>Manufacturer</w:t>
            </w:r>
          </w:p>
        </w:tc>
        <w:tc>
          <w:tcPr>
            <w:tcW w:w="1134" w:type="dxa"/>
            <w:tcMar>
              <w:top w:w="100" w:type="dxa"/>
              <w:left w:w="100" w:type="dxa"/>
              <w:bottom w:w="100" w:type="dxa"/>
              <w:right w:w="100" w:type="dxa"/>
            </w:tcMar>
          </w:tcPr>
          <w:p w14:paraId="7AECBDCC" w14:textId="77777777" w:rsidR="004148CA" w:rsidRPr="004148CA" w:rsidRDefault="004148CA" w:rsidP="004148CA">
            <w:pPr>
              <w:widowControl w:val="0"/>
              <w:spacing w:line="360" w:lineRule="auto"/>
              <w:jc w:val="center"/>
              <w:rPr>
                <w:sz w:val="28"/>
                <w:szCs w:val="28"/>
              </w:rPr>
            </w:pPr>
            <w:r w:rsidRPr="004148CA">
              <w:rPr>
                <w:b/>
                <w:sz w:val="28"/>
                <w:szCs w:val="28"/>
              </w:rPr>
              <w:t>Device model</w:t>
            </w:r>
          </w:p>
        </w:tc>
        <w:tc>
          <w:tcPr>
            <w:tcW w:w="6236" w:type="dxa"/>
            <w:tcMar>
              <w:top w:w="100" w:type="dxa"/>
              <w:left w:w="100" w:type="dxa"/>
              <w:bottom w:w="100" w:type="dxa"/>
              <w:right w:w="100" w:type="dxa"/>
            </w:tcMar>
          </w:tcPr>
          <w:p w14:paraId="673A2FD8" w14:textId="77777777" w:rsidR="004148CA" w:rsidRPr="004148CA" w:rsidRDefault="004148CA" w:rsidP="004148CA">
            <w:pPr>
              <w:widowControl w:val="0"/>
              <w:spacing w:line="360" w:lineRule="auto"/>
              <w:jc w:val="center"/>
              <w:rPr>
                <w:sz w:val="28"/>
                <w:szCs w:val="28"/>
              </w:rPr>
            </w:pPr>
            <w:r w:rsidRPr="004148CA">
              <w:rPr>
                <w:b/>
                <w:sz w:val="28"/>
                <w:szCs w:val="28"/>
              </w:rPr>
              <w:t>Comments</w:t>
            </w:r>
          </w:p>
        </w:tc>
      </w:tr>
      <w:tr w:rsidR="004148CA" w:rsidRPr="004148CA" w14:paraId="5BD2C1E9" w14:textId="77777777" w:rsidTr="004148CA">
        <w:tc>
          <w:tcPr>
            <w:tcW w:w="1975" w:type="dxa"/>
            <w:tcMar>
              <w:top w:w="100" w:type="dxa"/>
              <w:left w:w="100" w:type="dxa"/>
              <w:bottom w:w="100" w:type="dxa"/>
              <w:right w:w="100" w:type="dxa"/>
            </w:tcMar>
          </w:tcPr>
          <w:p w14:paraId="48F7A528" w14:textId="77777777" w:rsidR="004148CA" w:rsidRPr="004148CA" w:rsidRDefault="004148CA" w:rsidP="004148CA">
            <w:pPr>
              <w:widowControl w:val="0"/>
              <w:spacing w:line="360" w:lineRule="auto"/>
              <w:rPr>
                <w:sz w:val="28"/>
                <w:szCs w:val="28"/>
              </w:rPr>
            </w:pPr>
            <w:r w:rsidRPr="004148CA">
              <w:rPr>
                <w:sz w:val="28"/>
                <w:szCs w:val="28"/>
              </w:rPr>
              <w:t>Google</w:t>
            </w:r>
          </w:p>
        </w:tc>
        <w:tc>
          <w:tcPr>
            <w:tcW w:w="1134" w:type="dxa"/>
            <w:tcMar>
              <w:top w:w="100" w:type="dxa"/>
              <w:left w:w="100" w:type="dxa"/>
              <w:bottom w:w="100" w:type="dxa"/>
              <w:right w:w="100" w:type="dxa"/>
            </w:tcMar>
          </w:tcPr>
          <w:p w14:paraId="5F87C8EB" w14:textId="77777777" w:rsidR="004148CA" w:rsidRPr="004148CA" w:rsidRDefault="004148CA" w:rsidP="004148CA">
            <w:pPr>
              <w:widowControl w:val="0"/>
              <w:spacing w:line="360" w:lineRule="auto"/>
              <w:rPr>
                <w:sz w:val="28"/>
                <w:szCs w:val="28"/>
              </w:rPr>
            </w:pPr>
            <w:r w:rsidRPr="004148CA">
              <w:rPr>
                <w:sz w:val="28"/>
                <w:szCs w:val="28"/>
              </w:rPr>
              <w:t>Pixel 2</w:t>
            </w:r>
          </w:p>
        </w:tc>
        <w:tc>
          <w:tcPr>
            <w:tcW w:w="6236" w:type="dxa"/>
            <w:tcMar>
              <w:top w:w="100" w:type="dxa"/>
              <w:left w:w="100" w:type="dxa"/>
              <w:bottom w:w="100" w:type="dxa"/>
              <w:right w:w="100" w:type="dxa"/>
            </w:tcMar>
          </w:tcPr>
          <w:p w14:paraId="7733D3F5" w14:textId="77777777" w:rsidR="004148CA" w:rsidRPr="004148CA" w:rsidRDefault="004148CA" w:rsidP="004148CA">
            <w:pPr>
              <w:widowControl w:val="0"/>
              <w:spacing w:line="360" w:lineRule="auto"/>
              <w:rPr>
                <w:sz w:val="28"/>
                <w:szCs w:val="28"/>
              </w:rPr>
            </w:pPr>
            <w:r w:rsidRPr="004148CA">
              <w:rPr>
                <w:sz w:val="28"/>
                <w:szCs w:val="28"/>
              </w:rPr>
              <w:t>Supports 60 fps camera capture frame rate on the rear-facing camera</w:t>
            </w:r>
          </w:p>
          <w:p w14:paraId="1A57501F" w14:textId="77777777" w:rsidR="004148CA" w:rsidRPr="004148CA" w:rsidRDefault="004148CA" w:rsidP="004148CA">
            <w:pPr>
              <w:widowControl w:val="0"/>
              <w:spacing w:line="360" w:lineRule="auto"/>
              <w:rPr>
                <w:sz w:val="28"/>
                <w:szCs w:val="28"/>
              </w:rPr>
            </w:pPr>
            <w:r w:rsidRPr="004148CA">
              <w:rPr>
                <w:sz w:val="28"/>
                <w:szCs w:val="28"/>
              </w:rPr>
              <w:t>Supports multiple GPU texture resolutions - 1080p, 720p, 480p</w:t>
            </w:r>
          </w:p>
          <w:p w14:paraId="22A98151" w14:textId="77777777" w:rsidR="004148CA" w:rsidRPr="004148CA" w:rsidRDefault="004148CA" w:rsidP="004148CA">
            <w:pPr>
              <w:widowControl w:val="0"/>
              <w:spacing w:line="360" w:lineRule="auto"/>
              <w:rPr>
                <w:sz w:val="28"/>
                <w:szCs w:val="28"/>
              </w:rPr>
            </w:pPr>
            <w:r w:rsidRPr="004148CA">
              <w:rPr>
                <w:sz w:val="28"/>
                <w:szCs w:val="28"/>
              </w:rPr>
              <w:t>Supports Depth API</w:t>
            </w:r>
          </w:p>
        </w:tc>
      </w:tr>
    </w:tbl>
    <w:p w14:paraId="3F65FE68" w14:textId="77777777" w:rsidR="004148CA" w:rsidRPr="004148CA" w:rsidRDefault="004148CA" w:rsidP="004148CA">
      <w:pPr>
        <w:spacing w:before="240" w:after="240" w:line="360" w:lineRule="auto"/>
        <w:ind w:firstLine="708"/>
        <w:rPr>
          <w:sz w:val="28"/>
          <w:szCs w:val="28"/>
          <w:lang w:val="ru-RU"/>
        </w:rPr>
      </w:pPr>
      <w:r w:rsidRPr="004148CA">
        <w:rPr>
          <w:sz w:val="28"/>
          <w:szCs w:val="28"/>
          <w:lang w:val="ru-RU"/>
        </w:rPr>
        <w:t xml:space="preserve">Для определенного устройства </w:t>
      </w:r>
      <w:r w:rsidRPr="004148CA">
        <w:rPr>
          <w:sz w:val="28"/>
          <w:szCs w:val="28"/>
        </w:rPr>
        <w:t>Google</w:t>
      </w:r>
      <w:r w:rsidRPr="004148CA">
        <w:rPr>
          <w:sz w:val="28"/>
          <w:szCs w:val="28"/>
          <w:lang w:val="ru-RU"/>
        </w:rPr>
        <w:t xml:space="preserve"> (производитель) </w:t>
      </w:r>
      <w:r w:rsidRPr="004148CA">
        <w:rPr>
          <w:sz w:val="28"/>
          <w:szCs w:val="28"/>
        </w:rPr>
        <w:t>Pixel</w:t>
      </w:r>
      <w:r w:rsidRPr="004148CA">
        <w:rPr>
          <w:sz w:val="28"/>
          <w:szCs w:val="28"/>
          <w:lang w:val="ru-RU"/>
        </w:rPr>
        <w:t xml:space="preserve"> 2 (модель) сообщается о поддержке работы с датчиком глубины (</w:t>
      </w:r>
      <w:r w:rsidRPr="004148CA">
        <w:rPr>
          <w:sz w:val="28"/>
          <w:szCs w:val="28"/>
        </w:rPr>
        <w:t>Depth</w:t>
      </w:r>
      <w:r w:rsidRPr="004148CA">
        <w:rPr>
          <w:sz w:val="28"/>
          <w:szCs w:val="28"/>
          <w:lang w:val="ru-RU"/>
        </w:rPr>
        <w:t xml:space="preserve"> </w:t>
      </w:r>
      <w:r w:rsidRPr="004148CA">
        <w:rPr>
          <w:sz w:val="28"/>
          <w:szCs w:val="28"/>
        </w:rPr>
        <w:t>API</w:t>
      </w:r>
      <w:r w:rsidRPr="004148CA">
        <w:rPr>
          <w:sz w:val="28"/>
          <w:szCs w:val="28"/>
          <w:lang w:val="ru-RU"/>
        </w:rPr>
        <w:t xml:space="preserve">). При этом физическая реализация определения глубины неизвестна и не принципиальна, возможно в устройстве установлен специальный сенсор или несколько сенсоров или ведется реконструкция карты глубины по паре камер. Если необходимо обеспечить поддержку работы для большинства устройств (в данном контексте описывается реализация для операционной </w:t>
      </w:r>
      <w:r w:rsidRPr="004148CA">
        <w:rPr>
          <w:sz w:val="28"/>
          <w:szCs w:val="28"/>
          <w:lang w:val="ru-RU"/>
        </w:rPr>
        <w:lastRenderedPageBreak/>
        <w:t xml:space="preserve">системы </w:t>
      </w:r>
      <w:r w:rsidRPr="004148CA">
        <w:rPr>
          <w:sz w:val="28"/>
          <w:szCs w:val="28"/>
        </w:rPr>
        <w:t>Android</w:t>
      </w:r>
      <w:r w:rsidRPr="004148CA">
        <w:rPr>
          <w:sz w:val="28"/>
          <w:szCs w:val="28"/>
          <w:lang w:val="ru-RU"/>
        </w:rPr>
        <w:t xml:space="preserve">), то можно воспользоваться существующим интерфейсом </w:t>
      </w:r>
      <w:r w:rsidRPr="004148CA">
        <w:rPr>
          <w:sz w:val="28"/>
          <w:szCs w:val="28"/>
        </w:rPr>
        <w:t>Depth</w:t>
      </w:r>
      <w:r w:rsidRPr="004148CA">
        <w:rPr>
          <w:sz w:val="28"/>
          <w:szCs w:val="28"/>
          <w:lang w:val="ru-RU"/>
        </w:rPr>
        <w:t xml:space="preserve"> </w:t>
      </w:r>
      <w:r w:rsidRPr="004148CA">
        <w:rPr>
          <w:sz w:val="28"/>
          <w:szCs w:val="28"/>
        </w:rPr>
        <w:t>API</w:t>
      </w:r>
      <w:r w:rsidRPr="004148CA">
        <w:rPr>
          <w:sz w:val="28"/>
          <w:szCs w:val="28"/>
          <w:lang w:val="ru-RU"/>
        </w:rPr>
        <w:t xml:space="preserve">. </w:t>
      </w:r>
    </w:p>
    <w:p w14:paraId="46DDB1CD" w14:textId="77777777" w:rsidR="004148CA" w:rsidRPr="00CC543F" w:rsidRDefault="004148CA" w:rsidP="004E73F6">
      <w:pPr>
        <w:pStyle w:val="3"/>
        <w:rPr>
          <w:rFonts w:ascii="Times New Roman" w:hAnsi="Times New Roman" w:cs="Times New Roman"/>
          <w:sz w:val="28"/>
          <w:szCs w:val="28"/>
          <w:lang w:val="ru-RU"/>
        </w:rPr>
      </w:pPr>
      <w:bookmarkStart w:id="117" w:name="_cdm0bzc3f957" w:colFirst="0" w:colLast="0"/>
      <w:bookmarkStart w:id="118" w:name="_Toc91598657"/>
      <w:bookmarkEnd w:id="117"/>
      <w:r w:rsidRPr="00CC543F">
        <w:rPr>
          <w:rFonts w:ascii="Times New Roman" w:hAnsi="Times New Roman" w:cs="Times New Roman"/>
          <w:sz w:val="28"/>
          <w:szCs w:val="28"/>
          <w:lang w:val="ru-RU"/>
        </w:rPr>
        <w:t xml:space="preserve">Использование </w:t>
      </w:r>
      <w:r w:rsidRPr="00CC543F">
        <w:rPr>
          <w:rFonts w:ascii="Times New Roman" w:hAnsi="Times New Roman" w:cs="Times New Roman"/>
          <w:sz w:val="28"/>
          <w:szCs w:val="28"/>
        </w:rPr>
        <w:t>Android</w:t>
      </w:r>
      <w:r w:rsidRPr="00CC543F">
        <w:rPr>
          <w:rFonts w:ascii="Times New Roman" w:hAnsi="Times New Roman" w:cs="Times New Roman"/>
          <w:sz w:val="28"/>
          <w:szCs w:val="28"/>
          <w:lang w:val="ru-RU"/>
        </w:rPr>
        <w:t xml:space="preserve"> </w:t>
      </w:r>
      <w:r w:rsidRPr="00CC543F">
        <w:rPr>
          <w:rFonts w:ascii="Times New Roman" w:hAnsi="Times New Roman" w:cs="Times New Roman"/>
          <w:sz w:val="28"/>
          <w:szCs w:val="28"/>
        </w:rPr>
        <w:t>Depth</w:t>
      </w:r>
      <w:r w:rsidRPr="00CC543F">
        <w:rPr>
          <w:rFonts w:ascii="Times New Roman" w:hAnsi="Times New Roman" w:cs="Times New Roman"/>
          <w:sz w:val="28"/>
          <w:szCs w:val="28"/>
          <w:lang w:val="ru-RU"/>
        </w:rPr>
        <w:t xml:space="preserve"> </w:t>
      </w:r>
      <w:r w:rsidRPr="00CC543F">
        <w:rPr>
          <w:rFonts w:ascii="Times New Roman" w:hAnsi="Times New Roman" w:cs="Times New Roman"/>
          <w:sz w:val="28"/>
          <w:szCs w:val="28"/>
        </w:rPr>
        <w:t>API</w:t>
      </w:r>
      <w:r w:rsidRPr="00CC543F">
        <w:rPr>
          <w:rFonts w:ascii="Times New Roman" w:hAnsi="Times New Roman" w:cs="Times New Roman"/>
          <w:sz w:val="28"/>
          <w:szCs w:val="28"/>
          <w:lang w:val="ru-RU"/>
        </w:rPr>
        <w:t xml:space="preserve"> для получения данных глубины сцены</w:t>
      </w:r>
      <w:bookmarkEnd w:id="118"/>
    </w:p>
    <w:p w14:paraId="41FACD08" w14:textId="77777777" w:rsidR="004148CA" w:rsidRPr="004148CA" w:rsidRDefault="004148CA" w:rsidP="004E73F6">
      <w:pPr>
        <w:keepNext/>
        <w:spacing w:before="240" w:after="240" w:line="360" w:lineRule="auto"/>
        <w:ind w:firstLine="708"/>
        <w:rPr>
          <w:lang w:val="ru-RU"/>
        </w:rPr>
      </w:pPr>
      <w:r w:rsidRPr="004E73F6">
        <w:rPr>
          <w:sz w:val="28"/>
          <w:szCs w:val="28"/>
        </w:rPr>
        <w:t>Depth</w:t>
      </w:r>
      <w:r w:rsidRPr="004E73F6">
        <w:rPr>
          <w:sz w:val="28"/>
          <w:szCs w:val="28"/>
          <w:lang w:val="ru-RU"/>
        </w:rPr>
        <w:t xml:space="preserve"> </w:t>
      </w:r>
      <w:r w:rsidRPr="004E73F6">
        <w:rPr>
          <w:sz w:val="28"/>
          <w:szCs w:val="28"/>
        </w:rPr>
        <w:t>API</w:t>
      </w:r>
      <w:r w:rsidRPr="004E73F6">
        <w:rPr>
          <w:sz w:val="28"/>
          <w:szCs w:val="28"/>
          <w:lang w:val="ru-RU"/>
        </w:rPr>
        <w:t xml:space="preserve"> предоставляет на выбор два метода выдачи данных - исходные или обработанные данные.</w:t>
      </w:r>
      <w:r w:rsidRPr="004148CA">
        <w:rPr>
          <w:lang w:val="ru-RU"/>
        </w:rPr>
        <w:t xml:space="preserve"> </w:t>
      </w:r>
      <w:r>
        <w:rPr>
          <w:noProof/>
        </w:rPr>
        <w:drawing>
          <wp:inline distT="114300" distB="114300" distL="114300" distR="114300" wp14:anchorId="4EE7CDA8" wp14:editId="2DC97B3A">
            <wp:extent cx="5030288" cy="3474445"/>
            <wp:effectExtent l="0" t="0" r="0" b="0"/>
            <wp:docPr id="36" name="image6.png" descr="Graphical user interface, application, PowerPoin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5"/>
                    <a:srcRect/>
                    <a:stretch>
                      <a:fillRect/>
                    </a:stretch>
                  </pic:blipFill>
                  <pic:spPr>
                    <a:xfrm>
                      <a:off x="0" y="0"/>
                      <a:ext cx="5030288" cy="3474445"/>
                    </a:xfrm>
                    <a:prstGeom prst="rect">
                      <a:avLst/>
                    </a:prstGeom>
                    <a:ln/>
                  </pic:spPr>
                </pic:pic>
              </a:graphicData>
            </a:graphic>
          </wp:inline>
        </w:drawing>
      </w:r>
    </w:p>
    <w:p w14:paraId="4D98714A" w14:textId="77777777" w:rsidR="004148CA" w:rsidRPr="004148CA" w:rsidRDefault="004148CA" w:rsidP="004148CA">
      <w:pPr>
        <w:pStyle w:val="af0"/>
        <w:rPr>
          <w:lang w:val="ru-RU"/>
        </w:rPr>
      </w:pPr>
      <w:r w:rsidRPr="004148CA">
        <w:rPr>
          <w:lang w:val="ru-RU"/>
        </w:rPr>
        <w:t xml:space="preserve">Рисунок  </w:t>
      </w:r>
      <w:r w:rsidRPr="004C5230">
        <w:fldChar w:fldCharType="begin"/>
      </w:r>
      <w:r w:rsidRPr="004148CA">
        <w:rPr>
          <w:lang w:val="ru-RU"/>
        </w:rPr>
        <w:instrText xml:space="preserve"> </w:instrText>
      </w:r>
      <w:r w:rsidRPr="004C5230">
        <w:instrText>SEQ</w:instrText>
      </w:r>
      <w:r w:rsidRPr="004148CA">
        <w:rPr>
          <w:lang w:val="ru-RU"/>
        </w:rPr>
        <w:instrText xml:space="preserve"> Рисунок_ \* </w:instrText>
      </w:r>
      <w:r w:rsidRPr="004C5230">
        <w:instrText>ARABIC</w:instrText>
      </w:r>
      <w:r w:rsidRPr="004148CA">
        <w:rPr>
          <w:lang w:val="ru-RU"/>
        </w:rPr>
        <w:instrText xml:space="preserve"> </w:instrText>
      </w:r>
      <w:r w:rsidRPr="004C5230">
        <w:fldChar w:fldCharType="separate"/>
      </w:r>
      <w:r w:rsidRPr="004148CA">
        <w:rPr>
          <w:noProof/>
          <w:lang w:val="ru-RU"/>
        </w:rPr>
        <w:t>1</w:t>
      </w:r>
      <w:r w:rsidRPr="004C5230">
        <w:fldChar w:fldCharType="end"/>
      </w:r>
      <w:r w:rsidRPr="004148CA">
        <w:rPr>
          <w:lang w:val="ru-RU"/>
        </w:rPr>
        <w:t xml:space="preserve"> Сравнение </w:t>
      </w:r>
      <w:r w:rsidRPr="004C5230">
        <w:t>Raw</w:t>
      </w:r>
      <w:r w:rsidRPr="004148CA">
        <w:rPr>
          <w:lang w:val="ru-RU"/>
        </w:rPr>
        <w:t xml:space="preserve"> </w:t>
      </w:r>
      <w:r w:rsidRPr="004C5230">
        <w:t>Depth</w:t>
      </w:r>
      <w:r w:rsidRPr="004148CA">
        <w:rPr>
          <w:lang w:val="ru-RU"/>
        </w:rPr>
        <w:t xml:space="preserve"> </w:t>
      </w:r>
      <w:r w:rsidRPr="004C5230">
        <w:t>API</w:t>
      </w:r>
      <w:r w:rsidRPr="004148CA">
        <w:rPr>
          <w:lang w:val="ru-RU"/>
        </w:rPr>
        <w:t xml:space="preserve"> и сглаженного изображения </w:t>
      </w:r>
      <w:r w:rsidRPr="004C5230">
        <w:t>Full</w:t>
      </w:r>
      <w:r w:rsidRPr="004148CA">
        <w:rPr>
          <w:lang w:val="ru-RU"/>
        </w:rPr>
        <w:t xml:space="preserve"> </w:t>
      </w:r>
      <w:r w:rsidRPr="004C5230">
        <w:t>Depth</w:t>
      </w:r>
      <w:r w:rsidRPr="004148CA">
        <w:rPr>
          <w:lang w:val="ru-RU"/>
        </w:rPr>
        <w:t xml:space="preserve"> </w:t>
      </w:r>
      <w:r w:rsidRPr="004C5230">
        <w:t>API</w:t>
      </w:r>
    </w:p>
    <w:p w14:paraId="6C3F055D" w14:textId="77777777" w:rsidR="004148CA" w:rsidRPr="004E73F6" w:rsidRDefault="004148CA" w:rsidP="004E73F6">
      <w:pPr>
        <w:spacing w:before="240" w:after="240" w:line="360" w:lineRule="auto"/>
        <w:ind w:firstLine="708"/>
        <w:rPr>
          <w:sz w:val="28"/>
          <w:szCs w:val="28"/>
          <w:lang w:val="ru-RU"/>
        </w:rPr>
      </w:pPr>
      <w:r w:rsidRPr="004E73F6">
        <w:rPr>
          <w:i/>
          <w:sz w:val="28"/>
          <w:szCs w:val="28"/>
        </w:rPr>
        <w:t>Raw</w:t>
      </w:r>
      <w:r w:rsidRPr="004E73F6">
        <w:rPr>
          <w:i/>
          <w:sz w:val="28"/>
          <w:szCs w:val="28"/>
          <w:lang w:val="ru-RU"/>
        </w:rPr>
        <w:t xml:space="preserve"> </w:t>
      </w:r>
      <w:r w:rsidRPr="004E73F6">
        <w:rPr>
          <w:i/>
          <w:sz w:val="28"/>
          <w:szCs w:val="28"/>
        </w:rPr>
        <w:t>Depth</w:t>
      </w:r>
      <w:r w:rsidRPr="004E73F6">
        <w:rPr>
          <w:i/>
          <w:sz w:val="28"/>
          <w:szCs w:val="28"/>
          <w:lang w:val="ru-RU"/>
        </w:rPr>
        <w:t xml:space="preserve"> </w:t>
      </w:r>
      <w:r w:rsidRPr="004E73F6">
        <w:rPr>
          <w:i/>
          <w:sz w:val="28"/>
          <w:szCs w:val="28"/>
        </w:rPr>
        <w:t>API</w:t>
      </w:r>
      <w:r w:rsidRPr="004E73F6">
        <w:rPr>
          <w:i/>
          <w:sz w:val="28"/>
          <w:szCs w:val="28"/>
          <w:lang w:val="ru-RU"/>
        </w:rPr>
        <w:t xml:space="preserve"> </w:t>
      </w:r>
      <w:r w:rsidRPr="004E73F6">
        <w:rPr>
          <w:sz w:val="28"/>
          <w:szCs w:val="28"/>
          <w:lang w:val="ru-RU"/>
        </w:rPr>
        <w:t xml:space="preserve">предоставляет данные глубины для изображения камеры, которые имеют высокую точность, но не всегда покрывают каждый пиксель. </w:t>
      </w:r>
      <w:r w:rsidRPr="004E73F6">
        <w:rPr>
          <w:i/>
          <w:sz w:val="28"/>
          <w:szCs w:val="28"/>
        </w:rPr>
        <w:t>Raw</w:t>
      </w:r>
      <w:r w:rsidRPr="004E73F6">
        <w:rPr>
          <w:i/>
          <w:sz w:val="28"/>
          <w:szCs w:val="28"/>
          <w:lang w:val="ru-RU"/>
        </w:rPr>
        <w:t xml:space="preserve"> </w:t>
      </w:r>
      <w:r w:rsidRPr="004E73F6">
        <w:rPr>
          <w:i/>
          <w:sz w:val="28"/>
          <w:szCs w:val="28"/>
        </w:rPr>
        <w:t>Depth</w:t>
      </w:r>
      <w:r w:rsidRPr="004E73F6">
        <w:rPr>
          <w:i/>
          <w:sz w:val="28"/>
          <w:szCs w:val="28"/>
          <w:lang w:val="ru-RU"/>
        </w:rPr>
        <w:t xml:space="preserve"> </w:t>
      </w:r>
      <w:r w:rsidRPr="004E73F6">
        <w:rPr>
          <w:i/>
          <w:sz w:val="28"/>
          <w:szCs w:val="28"/>
        </w:rPr>
        <w:t>API</w:t>
      </w:r>
      <w:r w:rsidRPr="004E73F6">
        <w:rPr>
          <w:i/>
          <w:sz w:val="28"/>
          <w:szCs w:val="28"/>
          <w:lang w:val="ru-RU"/>
        </w:rPr>
        <w:t xml:space="preserve"> </w:t>
      </w:r>
      <w:r w:rsidRPr="004E73F6">
        <w:rPr>
          <w:sz w:val="28"/>
          <w:szCs w:val="28"/>
          <w:lang w:val="ru-RU"/>
        </w:rPr>
        <w:t>возвращает необработанное изображение глубины и маску достоверности для этого изображения. Необработанное изображение глубины, содержит очень точную оценку глубины для некоторых, но не всех пикселей изображения камеры. Маска достоверности - битовая маска изображения камеры, показывает пиксели, для которых нет измерений глубины, т.е. имеющих нулевую достоверность.</w:t>
      </w:r>
    </w:p>
    <w:p w14:paraId="48BDA6B0" w14:textId="77777777" w:rsidR="004148CA" w:rsidRPr="004E73F6" w:rsidRDefault="004148CA" w:rsidP="004E73F6">
      <w:pPr>
        <w:spacing w:before="240" w:after="240" w:line="360" w:lineRule="auto"/>
        <w:ind w:firstLine="708"/>
        <w:rPr>
          <w:sz w:val="28"/>
          <w:szCs w:val="28"/>
          <w:lang w:val="ru-RU"/>
        </w:rPr>
      </w:pPr>
      <w:r w:rsidRPr="004E73F6">
        <w:rPr>
          <w:i/>
          <w:sz w:val="28"/>
          <w:szCs w:val="28"/>
        </w:rPr>
        <w:t>Full</w:t>
      </w:r>
      <w:r w:rsidRPr="004E73F6">
        <w:rPr>
          <w:i/>
          <w:sz w:val="28"/>
          <w:szCs w:val="28"/>
          <w:lang w:val="ru-RU"/>
        </w:rPr>
        <w:t xml:space="preserve"> </w:t>
      </w:r>
      <w:r w:rsidRPr="004E73F6">
        <w:rPr>
          <w:i/>
          <w:sz w:val="28"/>
          <w:szCs w:val="28"/>
        </w:rPr>
        <w:t>Depth</w:t>
      </w:r>
      <w:r w:rsidRPr="004E73F6">
        <w:rPr>
          <w:i/>
          <w:sz w:val="28"/>
          <w:szCs w:val="28"/>
          <w:lang w:val="ru-RU"/>
        </w:rPr>
        <w:t xml:space="preserve"> </w:t>
      </w:r>
      <w:r w:rsidRPr="004E73F6">
        <w:rPr>
          <w:i/>
          <w:sz w:val="28"/>
          <w:szCs w:val="28"/>
        </w:rPr>
        <w:t>API</w:t>
      </w:r>
      <w:r w:rsidRPr="004E73F6">
        <w:rPr>
          <w:sz w:val="28"/>
          <w:szCs w:val="28"/>
          <w:lang w:val="ru-RU"/>
        </w:rPr>
        <w:t xml:space="preserve"> сглаживает данные и предоставляет аппроксимацию исходного изображения, но данные глубины для каждого пикселя могут быть менее точными из-за сглаживания и интерполяции оценок глубины. </w:t>
      </w:r>
    </w:p>
    <w:p w14:paraId="2EB088FA" w14:textId="77777777" w:rsidR="004148CA" w:rsidRPr="004E73F6" w:rsidRDefault="004148CA" w:rsidP="004E73F6">
      <w:pPr>
        <w:spacing w:before="240" w:after="240" w:line="360" w:lineRule="auto"/>
        <w:ind w:firstLine="708"/>
        <w:rPr>
          <w:sz w:val="28"/>
          <w:szCs w:val="28"/>
          <w:lang w:val="ru-RU"/>
        </w:rPr>
      </w:pPr>
      <w:r w:rsidRPr="004E73F6">
        <w:rPr>
          <w:sz w:val="28"/>
          <w:szCs w:val="28"/>
          <w:lang w:val="ru-RU"/>
        </w:rPr>
        <w:lastRenderedPageBreak/>
        <w:t xml:space="preserve">Необработанные изображения глубины вместе с соответствующими им достоверными изображениями также могут подвергаться дальнейшей обработке, что позволяет приложениям использовать только те данные глубины, которые имеют достаточную точность для их индивидуального варианта использования. Формат и размер изображений глубины одинаковы для обоих </w:t>
      </w:r>
      <w:r w:rsidRPr="004E73F6">
        <w:rPr>
          <w:sz w:val="28"/>
          <w:szCs w:val="28"/>
        </w:rPr>
        <w:t>API</w:t>
      </w:r>
      <w:r w:rsidRPr="004E73F6">
        <w:rPr>
          <w:sz w:val="28"/>
          <w:szCs w:val="28"/>
          <w:lang w:val="ru-RU"/>
        </w:rPr>
        <w:t xml:space="preserve">. </w:t>
      </w:r>
    </w:p>
    <w:p w14:paraId="4583ACE5" w14:textId="77777777" w:rsidR="004148CA" w:rsidRPr="004E73F6" w:rsidRDefault="004148CA" w:rsidP="004E73F6">
      <w:pPr>
        <w:spacing w:before="240" w:after="240" w:line="360" w:lineRule="auto"/>
        <w:ind w:firstLine="708"/>
        <w:rPr>
          <w:sz w:val="28"/>
          <w:szCs w:val="28"/>
          <w:lang w:val="ru-RU"/>
        </w:rPr>
      </w:pPr>
      <w:r w:rsidRPr="004E73F6">
        <w:rPr>
          <w:sz w:val="28"/>
          <w:szCs w:val="28"/>
          <w:lang w:val="ru-RU"/>
        </w:rPr>
        <w:t xml:space="preserve">Модели телефонов, их камеры и соответственно характеристики изображений будут значительно различаться. Независимо от качества и характеристик камеры и устройства вообще, возможно получить необходимые данные для запуска алгоритма </w:t>
      </w:r>
      <w:r w:rsidRPr="004E73F6">
        <w:rPr>
          <w:sz w:val="28"/>
          <w:szCs w:val="28"/>
        </w:rPr>
        <w:t>SLAM</w:t>
      </w:r>
      <w:r w:rsidRPr="004E73F6">
        <w:rPr>
          <w:sz w:val="28"/>
          <w:szCs w:val="28"/>
          <w:lang w:val="ru-RU"/>
        </w:rPr>
        <w:t xml:space="preserve">. С использованием </w:t>
      </w:r>
      <w:r w:rsidRPr="004E73F6">
        <w:rPr>
          <w:sz w:val="28"/>
          <w:szCs w:val="28"/>
        </w:rPr>
        <w:t>depth</w:t>
      </w:r>
      <w:r w:rsidRPr="004E73F6">
        <w:rPr>
          <w:sz w:val="28"/>
          <w:szCs w:val="28"/>
          <w:lang w:val="ru-RU"/>
        </w:rPr>
        <w:t xml:space="preserve"> </w:t>
      </w:r>
      <w:r w:rsidRPr="004E73F6">
        <w:rPr>
          <w:sz w:val="28"/>
          <w:szCs w:val="28"/>
        </w:rPr>
        <w:t>api</w:t>
      </w:r>
      <w:r w:rsidRPr="004E73F6">
        <w:rPr>
          <w:sz w:val="28"/>
          <w:szCs w:val="28"/>
          <w:lang w:val="ru-RU"/>
        </w:rPr>
        <w:t xml:space="preserve"> или напрямую от устройства можно получить данные глубины, передать их в алгоритм локализации и навигации.  </w:t>
      </w:r>
    </w:p>
    <w:p w14:paraId="678CB15E" w14:textId="77777777" w:rsidR="004148CA" w:rsidRPr="00CC543F" w:rsidRDefault="004148CA" w:rsidP="00DD6791">
      <w:pPr>
        <w:pStyle w:val="20"/>
        <w:rPr>
          <w:rFonts w:ascii="Times New Roman" w:hAnsi="Times New Roman" w:cs="Times New Roman"/>
          <w:sz w:val="28"/>
          <w:szCs w:val="28"/>
          <w:lang w:val="ru-RU"/>
        </w:rPr>
      </w:pPr>
      <w:bookmarkStart w:id="119" w:name="_y4yfv5l01xev" w:colFirst="0" w:colLast="0"/>
      <w:bookmarkStart w:id="120" w:name="_kikwyumoju26" w:colFirst="0" w:colLast="0"/>
      <w:bookmarkStart w:id="121" w:name="_Toc91598658"/>
      <w:bookmarkEnd w:id="119"/>
      <w:bookmarkEnd w:id="120"/>
      <w:r w:rsidRPr="00CC543F">
        <w:rPr>
          <w:rFonts w:ascii="Times New Roman" w:hAnsi="Times New Roman" w:cs="Times New Roman"/>
          <w:sz w:val="28"/>
          <w:szCs w:val="28"/>
          <w:lang w:val="ru-RU"/>
        </w:rPr>
        <w:t xml:space="preserve">Работа с данными глубины в алгоритмах </w:t>
      </w:r>
      <w:r w:rsidRPr="00CC543F">
        <w:rPr>
          <w:rFonts w:ascii="Times New Roman" w:hAnsi="Times New Roman" w:cs="Times New Roman"/>
          <w:sz w:val="28"/>
          <w:szCs w:val="28"/>
        </w:rPr>
        <w:t>SLAM</w:t>
      </w:r>
      <w:bookmarkEnd w:id="121"/>
    </w:p>
    <w:p w14:paraId="1B7D5DBC" w14:textId="77777777" w:rsidR="004148CA" w:rsidRDefault="004148CA" w:rsidP="004148CA">
      <w:pPr>
        <w:keepNext/>
        <w:spacing w:before="240" w:after="240"/>
      </w:pPr>
      <w:r>
        <w:rPr>
          <w:noProof/>
        </w:rPr>
        <w:drawing>
          <wp:inline distT="114300" distB="114300" distL="114300" distR="114300" wp14:anchorId="258927B4" wp14:editId="19C4F0BF">
            <wp:extent cx="5940000" cy="2146300"/>
            <wp:effectExtent l="0" t="0" r="0" b="0"/>
            <wp:docPr id="37"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26"/>
                    <a:srcRect/>
                    <a:stretch>
                      <a:fillRect/>
                    </a:stretch>
                  </pic:blipFill>
                  <pic:spPr>
                    <a:xfrm>
                      <a:off x="0" y="0"/>
                      <a:ext cx="5940000" cy="2146300"/>
                    </a:xfrm>
                    <a:prstGeom prst="rect">
                      <a:avLst/>
                    </a:prstGeom>
                    <a:ln/>
                  </pic:spPr>
                </pic:pic>
              </a:graphicData>
            </a:graphic>
          </wp:inline>
        </w:drawing>
      </w:r>
    </w:p>
    <w:p w14:paraId="3381AF11" w14:textId="07C84D3D" w:rsidR="004148CA" w:rsidRPr="004148CA" w:rsidRDefault="004148CA" w:rsidP="004148CA">
      <w:pPr>
        <w:pStyle w:val="af0"/>
        <w:rPr>
          <w:lang w:val="ru-RU"/>
        </w:rPr>
      </w:pPr>
      <w:r w:rsidRPr="004148CA">
        <w:rPr>
          <w:lang w:val="ru-RU"/>
        </w:rPr>
        <w:t xml:space="preserve">Рисунок  </w:t>
      </w:r>
      <w:r>
        <w:fldChar w:fldCharType="begin"/>
      </w:r>
      <w:r w:rsidRPr="004148CA">
        <w:rPr>
          <w:lang w:val="ru-RU"/>
        </w:rPr>
        <w:instrText xml:space="preserve"> </w:instrText>
      </w:r>
      <w:r>
        <w:instrText>SEQ</w:instrText>
      </w:r>
      <w:r w:rsidRPr="004148CA">
        <w:rPr>
          <w:lang w:val="ru-RU"/>
        </w:rPr>
        <w:instrText xml:space="preserve"> Рисунок_ \* </w:instrText>
      </w:r>
      <w:r>
        <w:instrText>ARABIC</w:instrText>
      </w:r>
      <w:r w:rsidRPr="004148CA">
        <w:rPr>
          <w:lang w:val="ru-RU"/>
        </w:rPr>
        <w:instrText xml:space="preserve"> </w:instrText>
      </w:r>
      <w:r>
        <w:fldChar w:fldCharType="separate"/>
      </w:r>
      <w:r w:rsidRPr="004148CA">
        <w:rPr>
          <w:noProof/>
          <w:lang w:val="ru-RU"/>
        </w:rPr>
        <w:t>2</w:t>
      </w:r>
      <w:r>
        <w:fldChar w:fldCharType="end"/>
      </w:r>
      <w:r>
        <w:rPr>
          <w:lang w:val="ru-RU"/>
        </w:rPr>
        <w:t xml:space="preserve"> </w:t>
      </w:r>
      <w:r w:rsidRPr="00991218">
        <w:rPr>
          <w:lang w:val="ru-RU"/>
        </w:rPr>
        <w:t>Определение характерных точек ORB</w:t>
      </w:r>
      <w:r>
        <w:rPr>
          <w:lang w:val="ru-RU"/>
        </w:rPr>
        <w:fldChar w:fldCharType="begin"/>
      </w:r>
      <w:r w:rsidR="003409A9">
        <w:rPr>
          <w:lang w:val="ru-RU"/>
        </w:rPr>
        <w:instrText xml:space="preserve"> ADDIN ZOTERO_ITEM CSL_CITATION {"citationID":"8C8Tn3y5","properties":{"formattedCitation":"[33]","plainCitation":"[33]","noteIndex":0},"citationItems":[{"id":52,"uris":["http://zotero.org/users/local/XvQpfN4m/items/KT9SPAXZ"],"uri":["http://zotero.org/users/local/XvQpfN4m/items/KT9SPAXZ"],"itemData":{"id":52,"type":"paper-conference","container-title":"2011 International Conference on Computer Vision","DOI":"10.1109/ICCV.2011.6126544","event":"2011 IEEE International Conference on Computer Vision (ICCV)","event-place":"Barcelona, Spain","ISBN":"978-1-4577-1102-2","page":"2564-2571","publisher":"IEEE","publisher-place":"Barcelona, Spain","source":"DOI.org (Crossref)","title":"ORB: An efficient alternative to SIFT or SURF","title-short":"ORB","URL":"http://ieeexplore.ieee.org/document/6126544/","author":[{"family":"Rublee","given":"Ethan"},{"family":"Rabaud","given":"Vincent"},{"family":"Konolige","given":"Kurt"},{"family":"Bradski","given":"Gary"}],"accessed":{"date-parts":[["2021",12,26]]},"issued":{"date-parts":[["2011",11]]}}}],"schema":"https://github.com/citation-style-language/schema/raw/master/csl-citation.json"} </w:instrText>
      </w:r>
      <w:r>
        <w:rPr>
          <w:lang w:val="ru-RU"/>
        </w:rPr>
        <w:fldChar w:fldCharType="separate"/>
      </w:r>
      <w:r w:rsidR="003409A9" w:rsidRPr="003409A9">
        <w:rPr>
          <w:rFonts w:cs="Times New Roman"/>
          <w:lang w:val="ru-RU"/>
        </w:rPr>
        <w:t>[33]</w:t>
      </w:r>
      <w:r>
        <w:rPr>
          <w:lang w:val="ru-RU"/>
        </w:rPr>
        <w:fldChar w:fldCharType="end"/>
      </w:r>
    </w:p>
    <w:p w14:paraId="1125FABE" w14:textId="44563472" w:rsidR="004148CA" w:rsidRPr="004E73F6" w:rsidRDefault="004148CA" w:rsidP="004E73F6">
      <w:pPr>
        <w:spacing w:before="240" w:after="240" w:line="360" w:lineRule="auto"/>
        <w:ind w:firstLine="708"/>
        <w:rPr>
          <w:sz w:val="28"/>
          <w:szCs w:val="28"/>
          <w:lang w:val="ru-RU"/>
        </w:rPr>
      </w:pPr>
      <w:r w:rsidRPr="004E73F6">
        <w:rPr>
          <w:sz w:val="28"/>
          <w:szCs w:val="28"/>
          <w:lang w:val="ru-RU"/>
        </w:rPr>
        <w:t xml:space="preserve">Для локализации и навигации необходимо первоначально получить карту. Методы SLAM, основанные на характерных точках (Feature based </w:t>
      </w:r>
      <w:r w:rsidRPr="004E73F6">
        <w:rPr>
          <w:sz w:val="28"/>
          <w:szCs w:val="28"/>
          <w:lang w:val="ru-RU"/>
        </w:rPr>
        <w:fldChar w:fldCharType="begin"/>
      </w:r>
      <w:r w:rsidR="003409A9">
        <w:rPr>
          <w:sz w:val="28"/>
          <w:szCs w:val="28"/>
          <w:lang w:val="ru-RU"/>
        </w:rPr>
        <w:instrText xml:space="preserve"> ADDIN ZOTERO_ITEM CSL_CITATION {"citationID":"TJcYc7fs","properties":{"formattedCitation":"[34]\\uc0\\u8211{}[37]","plainCitation":"[34]–[37]","noteIndex":0},"citationItems":[{"id":6,"uris":["http://zotero.org/users/local/XvQpfN4m/items/QGE456VT"],"uri":["http://zotero.org/users/local/XvQpfN4m/items/QGE456VT"],"itemData":{"id":6,"type":"paper-conference","abstract":"IEEE Transactions on Robotics;2015;31;5;10.1109/TRO.2015.2463671","publisher":"IEEE","title":"ORB-SLAM: A Versatile and Accurate Monocular SLAM System","author":[{"family":"Mur-Artal","given":"Raul"},{"family":"Montiel","given":"J. M. M."},{"family":"Tardos","given":"Juan D."}],"issued":{"date-parts":[["2021"]]}}},{"id":3,"uris":["http://zotero.org/users/local/XvQpfN4m/items/8RG8G4L3"],"uri":["http://zotero.org/users/local/XvQpfN4m/items/8RG8G4L3"],"itemData":{"id":3,"type":"paper-conference","title":"ORB SLAM 2 : an Open-Source SLAM System for Monocular, Stereo and","author":[{"family":"Cameras","given":"RGB-D."},{"family":"Artal","given":"Raul","non-dropping-particle":"ur-"},{"literal":"Juan"},{"family":"Tardos","given":"D."}]}},{"id":1,"uris":["http://zotero.org/users/local/XvQpfN4m/items/W255R6A5"],"uri":["http://zotero.org/users/local/XvQpfN4m/items/W255R6A5"],"itemData":{"id":1,"type":"article-journal","container-title":"IEEE Transactions on Robotics","DOI":"10.1109/tro.2015.2463671","issue":"5","note":"number: 5\npublisher: Institute of Electrical and Electronics Engineers (IEEE)","page":"1147–1163","title":"ORB-SLAM: A Versatile and Accurate Monocular SLAM System","volume":"31","author":[{"family":"Mur-Artal","given":"Raul"},{"family":"Montiel","given":"J. M. M."},{"family":"Tardos","given":"Juan D."}],"issued":{"date-parts":[["2015"]]}}},{"id":41,"uris":["http://zotero.org/users/local/XvQpfN4m/items/976HN3QG"],"uri":["http://zotero.org/users/local/XvQpfN4m/items/976HN3QG"],"itemData":{"id":41,"type":"paper-conference","container-title":"2006 IEEE Computer Society Conference on Computer Vision and Pattern Recognition (CVPR'06)","DOI":"10.1109/CVPR.2006.236","event":"2006 IEEE Computer Society Conference on Computer Vision and Pattern Recognition (CVPR'06)","event-place":"New York, NY, USA","page":"363-370","publisher":"IEEE","publisher-place":"New York, NY, USA","source":"DOI.org (Crossref)","title":"Real Time Localization and 3D Reconstruction","URL":"http://ieeexplore.ieee.org/document/1640781/","author":[{"family":"Mouragnon","given":"E."},{"family":"Lhuillier","given":"M."},{"family":"Dhome","given":"M."},{"family":"Dekeyser","given":"F."},{"family":"Sayd","given":"P."}],"accessed":{"date-parts":[["2021",12,26]]},"issued":{"date-parts":[["2006"]]}}}],"schema":"https://github.com/citation-style-language/schema/raw/master/csl-citation.json"} </w:instrText>
      </w:r>
      <w:r w:rsidRPr="004E73F6">
        <w:rPr>
          <w:sz w:val="28"/>
          <w:szCs w:val="28"/>
          <w:lang w:val="ru-RU"/>
        </w:rPr>
        <w:fldChar w:fldCharType="separate"/>
      </w:r>
      <w:r w:rsidR="003409A9" w:rsidRPr="003409A9">
        <w:rPr>
          <w:sz w:val="28"/>
          <w:lang w:val="ru-RU"/>
        </w:rPr>
        <w:t>[34]–[37]</w:t>
      </w:r>
      <w:r w:rsidRPr="004E73F6">
        <w:rPr>
          <w:sz w:val="28"/>
          <w:szCs w:val="28"/>
          <w:lang w:val="ru-RU"/>
        </w:rPr>
        <w:fldChar w:fldCharType="end"/>
      </w:r>
      <w:r w:rsidRPr="004E73F6">
        <w:rPr>
          <w:sz w:val="28"/>
          <w:szCs w:val="28"/>
          <w:lang w:val="ru-RU"/>
        </w:rPr>
        <w:t xml:space="preserve">), должны определить координаты для соответствующих характерных точек чтобы на их основе потом построить карту. Соответственно, чтобы получить измерение глубины для любой определенной координаты (характерной точки), нужно использовать аппроксимацию карты глубины. А чтобы полученные данные были </w:t>
      </w:r>
      <w:r w:rsidRPr="004E73F6">
        <w:rPr>
          <w:sz w:val="28"/>
          <w:szCs w:val="28"/>
          <w:lang w:val="ru-RU"/>
        </w:rPr>
        <w:lastRenderedPageBreak/>
        <w:t>максимально точными и не зависели от точности аппроксимации, наоборот нужно использовать исходные данные без всякой аппроксимации.</w:t>
      </w:r>
    </w:p>
    <w:p w14:paraId="7910FD26" w14:textId="77777777" w:rsidR="004148CA" w:rsidRDefault="004148CA" w:rsidP="004148CA">
      <w:pPr>
        <w:keepNext/>
        <w:spacing w:before="240" w:after="240"/>
      </w:pPr>
      <w:r>
        <w:rPr>
          <w:noProof/>
        </w:rPr>
        <w:drawing>
          <wp:inline distT="114300" distB="114300" distL="114300" distR="114300" wp14:anchorId="33548663" wp14:editId="4CB443E1">
            <wp:extent cx="1753687" cy="1317116"/>
            <wp:effectExtent l="0" t="0" r="0" b="0"/>
            <wp:docPr id="38" name="image3.png" descr="A picture containing tex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7"/>
                    <a:srcRect/>
                    <a:stretch>
                      <a:fillRect/>
                    </a:stretch>
                  </pic:blipFill>
                  <pic:spPr>
                    <a:xfrm>
                      <a:off x="0" y="0"/>
                      <a:ext cx="1753687" cy="1317116"/>
                    </a:xfrm>
                    <a:prstGeom prst="rect">
                      <a:avLst/>
                    </a:prstGeom>
                    <a:ln/>
                  </pic:spPr>
                </pic:pic>
              </a:graphicData>
            </a:graphic>
          </wp:inline>
        </w:drawing>
      </w:r>
      <w:r>
        <w:rPr>
          <w:noProof/>
        </w:rPr>
        <w:drawing>
          <wp:inline distT="114300" distB="114300" distL="114300" distR="114300" wp14:anchorId="3A9CE641" wp14:editId="303A2B73">
            <wp:extent cx="3858713" cy="2417189"/>
            <wp:effectExtent l="0" t="0" r="0" b="0"/>
            <wp:docPr id="39" name="image4.png" descr="A picture containing text, indoor, person, person&#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28"/>
                    <a:srcRect/>
                    <a:stretch>
                      <a:fillRect/>
                    </a:stretch>
                  </pic:blipFill>
                  <pic:spPr>
                    <a:xfrm>
                      <a:off x="0" y="0"/>
                      <a:ext cx="3858713" cy="2417189"/>
                    </a:xfrm>
                    <a:prstGeom prst="rect">
                      <a:avLst/>
                    </a:prstGeom>
                    <a:ln/>
                  </pic:spPr>
                </pic:pic>
              </a:graphicData>
            </a:graphic>
          </wp:inline>
        </w:drawing>
      </w:r>
    </w:p>
    <w:p w14:paraId="1BCC8881" w14:textId="77777777" w:rsidR="004148CA" w:rsidRPr="004148CA" w:rsidRDefault="004148CA" w:rsidP="004148CA">
      <w:pPr>
        <w:pStyle w:val="af0"/>
        <w:rPr>
          <w:lang w:val="ru-RU"/>
        </w:rPr>
      </w:pPr>
      <w:r w:rsidRPr="004148CA">
        <w:rPr>
          <w:lang w:val="ru-RU"/>
        </w:rPr>
        <w:t xml:space="preserve">Рисунок  </w:t>
      </w:r>
      <w:r>
        <w:fldChar w:fldCharType="begin"/>
      </w:r>
      <w:r w:rsidRPr="004148CA">
        <w:rPr>
          <w:lang w:val="ru-RU"/>
        </w:rPr>
        <w:instrText xml:space="preserve"> </w:instrText>
      </w:r>
      <w:r>
        <w:instrText>SEQ</w:instrText>
      </w:r>
      <w:r w:rsidRPr="004148CA">
        <w:rPr>
          <w:lang w:val="ru-RU"/>
        </w:rPr>
        <w:instrText xml:space="preserve"> Рисунок_ \* </w:instrText>
      </w:r>
      <w:r>
        <w:instrText>ARABIC</w:instrText>
      </w:r>
      <w:r w:rsidRPr="004148CA">
        <w:rPr>
          <w:lang w:val="ru-RU"/>
        </w:rPr>
        <w:instrText xml:space="preserve"> </w:instrText>
      </w:r>
      <w:r>
        <w:fldChar w:fldCharType="separate"/>
      </w:r>
      <w:r w:rsidRPr="004148CA">
        <w:rPr>
          <w:noProof/>
          <w:lang w:val="ru-RU"/>
        </w:rPr>
        <w:t>3</w:t>
      </w:r>
      <w:r>
        <w:fldChar w:fldCharType="end"/>
      </w:r>
      <w:r>
        <w:rPr>
          <w:lang w:val="ru-RU"/>
        </w:rPr>
        <w:t xml:space="preserve"> </w:t>
      </w:r>
      <w:r w:rsidRPr="000F5E70">
        <w:rPr>
          <w:lang w:val="ru-RU"/>
        </w:rPr>
        <w:t>Карта глубины с TOF сенсора, реконструкция 3d изображения по карте глубины</w:t>
      </w:r>
    </w:p>
    <w:p w14:paraId="109D6D58" w14:textId="77777777" w:rsidR="004148CA" w:rsidRPr="004E73F6" w:rsidRDefault="004148CA" w:rsidP="004E73F6">
      <w:pPr>
        <w:spacing w:before="240" w:after="240" w:line="360" w:lineRule="auto"/>
        <w:ind w:firstLine="706"/>
        <w:rPr>
          <w:sz w:val="28"/>
          <w:szCs w:val="28"/>
          <w:lang w:val="ru-RU"/>
        </w:rPr>
      </w:pPr>
      <w:r w:rsidRPr="004E73F6">
        <w:rPr>
          <w:sz w:val="28"/>
          <w:szCs w:val="28"/>
          <w:lang w:val="ru-RU"/>
        </w:rPr>
        <w:t>Если рассмотреть изображение с сенсора глубины, можно заметить что в точках контура объектов нет линейной аппроксимации между глубиной объекта и фона. Если в изображении есть близкий объект и далекий фон, то чем точнее будет определен контур, тем меньше будет неправильных и пропущенных данных с датчика глубины.</w:t>
      </w:r>
    </w:p>
    <w:p w14:paraId="02789074" w14:textId="77777777" w:rsidR="004148CA" w:rsidRPr="004E73F6" w:rsidRDefault="004148CA" w:rsidP="004E73F6">
      <w:pPr>
        <w:spacing w:before="240" w:after="240" w:line="360" w:lineRule="auto"/>
        <w:ind w:firstLine="706"/>
        <w:rPr>
          <w:sz w:val="28"/>
          <w:szCs w:val="28"/>
          <w:lang w:val="ru-RU"/>
        </w:rPr>
      </w:pPr>
      <w:r w:rsidRPr="004E73F6">
        <w:rPr>
          <w:sz w:val="28"/>
          <w:szCs w:val="28"/>
          <w:lang w:val="ru-RU"/>
        </w:rPr>
        <w:t xml:space="preserve">Другое наблюдение, алгоритмы </w:t>
      </w:r>
      <w:r w:rsidRPr="004E73F6">
        <w:rPr>
          <w:sz w:val="28"/>
          <w:szCs w:val="28"/>
        </w:rPr>
        <w:t>FAST</w:t>
      </w:r>
      <w:r w:rsidRPr="004E73F6">
        <w:rPr>
          <w:sz w:val="28"/>
          <w:szCs w:val="28"/>
          <w:lang w:val="ru-RU"/>
        </w:rPr>
        <w:t xml:space="preserve"> и </w:t>
      </w:r>
      <w:r w:rsidRPr="004E73F6">
        <w:rPr>
          <w:sz w:val="28"/>
          <w:szCs w:val="28"/>
        </w:rPr>
        <w:t>BRIEF</w:t>
      </w:r>
      <w:r w:rsidRPr="004E73F6">
        <w:rPr>
          <w:sz w:val="28"/>
          <w:szCs w:val="28"/>
          <w:lang w:val="ru-RU"/>
        </w:rPr>
        <w:t xml:space="preserve"> фиксируют именно положение углов/контуров объектов на изображении. Для таких характерных точек данные о глубине фактически отсутствуют, а значит метод не будет работать правильно.</w:t>
      </w:r>
    </w:p>
    <w:p w14:paraId="664A708E" w14:textId="77777777" w:rsidR="004148CA" w:rsidRPr="00CC543F" w:rsidRDefault="004148CA" w:rsidP="004E73F6">
      <w:pPr>
        <w:pStyle w:val="3"/>
        <w:rPr>
          <w:rFonts w:ascii="Times New Roman" w:hAnsi="Times New Roman" w:cs="Times New Roman"/>
          <w:sz w:val="28"/>
          <w:szCs w:val="28"/>
          <w:lang w:val="ru-RU"/>
        </w:rPr>
      </w:pPr>
      <w:bookmarkStart w:id="122" w:name="_pmjupt1xnwj4" w:colFirst="0" w:colLast="0"/>
      <w:bookmarkStart w:id="123" w:name="_Toc91598659"/>
      <w:bookmarkEnd w:id="122"/>
      <w:r w:rsidRPr="00CC543F">
        <w:rPr>
          <w:rFonts w:ascii="Times New Roman" w:hAnsi="Times New Roman" w:cs="Times New Roman"/>
          <w:sz w:val="28"/>
          <w:szCs w:val="28"/>
          <w:lang w:val="ru-RU"/>
        </w:rPr>
        <w:t xml:space="preserve">Представление трехмерной карты в задачах </w:t>
      </w:r>
      <w:r w:rsidRPr="00CC543F">
        <w:rPr>
          <w:rFonts w:ascii="Times New Roman" w:hAnsi="Times New Roman" w:cs="Times New Roman"/>
          <w:sz w:val="28"/>
          <w:szCs w:val="28"/>
        </w:rPr>
        <w:t>SLAM</w:t>
      </w:r>
      <w:bookmarkEnd w:id="123"/>
    </w:p>
    <w:p w14:paraId="50CCDD31" w14:textId="77777777" w:rsidR="004148CA" w:rsidRPr="004E73F6" w:rsidRDefault="004148CA" w:rsidP="004E73F6">
      <w:pPr>
        <w:spacing w:before="240" w:after="240" w:line="360" w:lineRule="auto"/>
        <w:ind w:firstLine="360"/>
        <w:rPr>
          <w:sz w:val="28"/>
          <w:szCs w:val="28"/>
          <w:lang w:val="ru-RU"/>
        </w:rPr>
      </w:pPr>
      <w:r w:rsidRPr="004E73F6">
        <w:rPr>
          <w:sz w:val="28"/>
          <w:szCs w:val="28"/>
          <w:lang w:val="ru-RU"/>
        </w:rPr>
        <w:t xml:space="preserve">Основные типы представлений карты в задачах </w:t>
      </w:r>
      <w:r w:rsidRPr="004E73F6">
        <w:rPr>
          <w:sz w:val="28"/>
          <w:szCs w:val="28"/>
        </w:rPr>
        <w:t>SLAM</w:t>
      </w:r>
      <w:r w:rsidRPr="004E73F6">
        <w:rPr>
          <w:sz w:val="28"/>
          <w:szCs w:val="28"/>
          <w:lang w:val="ru-RU"/>
        </w:rPr>
        <w:t>:</w:t>
      </w:r>
    </w:p>
    <w:p w14:paraId="5E4E76F7" w14:textId="77777777" w:rsidR="004148CA" w:rsidRPr="004E73F6" w:rsidRDefault="004148CA" w:rsidP="00433E78">
      <w:pPr>
        <w:numPr>
          <w:ilvl w:val="0"/>
          <w:numId w:val="7"/>
        </w:numPr>
        <w:spacing w:before="240" w:line="360" w:lineRule="auto"/>
        <w:rPr>
          <w:sz w:val="28"/>
          <w:szCs w:val="28"/>
          <w:lang w:val="ru-RU"/>
        </w:rPr>
      </w:pPr>
      <w:r w:rsidRPr="004E73F6">
        <w:rPr>
          <w:sz w:val="28"/>
          <w:szCs w:val="28"/>
          <w:lang w:val="ru-RU"/>
        </w:rPr>
        <w:t>Карта препятствий (</w:t>
      </w:r>
      <w:r w:rsidRPr="004E73F6">
        <w:rPr>
          <w:sz w:val="28"/>
          <w:szCs w:val="28"/>
        </w:rPr>
        <w:t>Occupancy</w:t>
      </w:r>
      <w:r w:rsidRPr="004E73F6">
        <w:rPr>
          <w:sz w:val="28"/>
          <w:szCs w:val="28"/>
          <w:lang w:val="ru-RU"/>
        </w:rPr>
        <w:t xml:space="preserve"> </w:t>
      </w:r>
      <w:r w:rsidRPr="004E73F6">
        <w:rPr>
          <w:sz w:val="28"/>
          <w:szCs w:val="28"/>
        </w:rPr>
        <w:t>Map</w:t>
      </w:r>
      <w:r w:rsidRPr="004E73F6">
        <w:rPr>
          <w:sz w:val="28"/>
          <w:szCs w:val="28"/>
          <w:lang w:val="ru-RU"/>
        </w:rPr>
        <w:t xml:space="preserve">, </w:t>
      </w:r>
      <w:r w:rsidRPr="004E73F6">
        <w:rPr>
          <w:sz w:val="28"/>
          <w:szCs w:val="28"/>
        </w:rPr>
        <w:t>Grid</w:t>
      </w:r>
      <w:r w:rsidRPr="004E73F6">
        <w:rPr>
          <w:sz w:val="28"/>
          <w:szCs w:val="28"/>
          <w:lang w:val="ru-RU"/>
        </w:rPr>
        <w:t xml:space="preserve">) </w:t>
      </w:r>
    </w:p>
    <w:p w14:paraId="0336DD97" w14:textId="77777777" w:rsidR="004148CA" w:rsidRPr="004E73F6" w:rsidRDefault="004148CA" w:rsidP="00433E78">
      <w:pPr>
        <w:numPr>
          <w:ilvl w:val="0"/>
          <w:numId w:val="7"/>
        </w:numPr>
        <w:spacing w:line="360" w:lineRule="auto"/>
        <w:rPr>
          <w:sz w:val="28"/>
          <w:szCs w:val="28"/>
        </w:rPr>
      </w:pPr>
      <w:r w:rsidRPr="004E73F6">
        <w:rPr>
          <w:sz w:val="28"/>
          <w:szCs w:val="28"/>
        </w:rPr>
        <w:t xml:space="preserve">Облако точек (Point Cloud) </w:t>
      </w:r>
    </w:p>
    <w:p w14:paraId="6ADFA6FF" w14:textId="325C5C59" w:rsidR="004148CA" w:rsidRPr="004E73F6" w:rsidRDefault="004148CA" w:rsidP="00433E78">
      <w:pPr>
        <w:numPr>
          <w:ilvl w:val="0"/>
          <w:numId w:val="7"/>
        </w:numPr>
        <w:spacing w:after="240" w:line="360" w:lineRule="auto"/>
        <w:rPr>
          <w:sz w:val="28"/>
          <w:szCs w:val="28"/>
        </w:rPr>
      </w:pPr>
      <w:r w:rsidRPr="004E73F6">
        <w:rPr>
          <w:sz w:val="28"/>
          <w:szCs w:val="28"/>
        </w:rPr>
        <w:t>Плотное облако точек</w:t>
      </w:r>
      <w:r w:rsidRPr="004E73F6">
        <w:rPr>
          <w:sz w:val="28"/>
          <w:szCs w:val="28"/>
          <w:lang w:val="ru-RU"/>
        </w:rPr>
        <w:t xml:space="preserve"> </w:t>
      </w:r>
      <w:r w:rsidRPr="004E73F6">
        <w:rPr>
          <w:sz w:val="28"/>
          <w:szCs w:val="28"/>
        </w:rPr>
        <w:t>(Octomap</w:t>
      </w:r>
      <w:r w:rsidRPr="004E73F6">
        <w:rPr>
          <w:sz w:val="28"/>
          <w:szCs w:val="28"/>
        </w:rPr>
        <w:fldChar w:fldCharType="begin"/>
      </w:r>
      <w:r w:rsidR="003409A9">
        <w:rPr>
          <w:sz w:val="28"/>
          <w:szCs w:val="28"/>
        </w:rPr>
        <w:instrText xml:space="preserve"> ADDIN ZOTERO_ITEM CSL_CITATION {"citationID":"GYmsu9L6","properties":{"formattedCitation":"[38]","plainCitation":"[38]","noteIndex":0},"citationItems":[{"id":114,"uris":["http://zotero.org/users/local/XvQpfN4m/items/K5B6PG8X"],"uri":["http://zotero.org/users/local/XvQpfN4m/items/K5B6PG8X"],"itemData":{"id":114,"type":"article-journal","container-title":"Autonomous Robots","DOI":"10.1007/s10514-012-9321-0","ISSN":"0929-5593, 1573-7527","issue":"3","journalAbbreviation":"Auton Robot","language":"en","page":"189-206","source":"DOI.org (Crossref)","title":"OctoMap: an efficient probabilistic 3D mapping framework based on octrees","title-short":"OctoMap","volume":"34","author":[{"family":"Hornung","given":"Armin"},{"family":"Wurm","given":"Kai M."},{"family":"Bennewitz","given":"Maren"},{"family":"Stachniss","given":"Cyrill"},{"family":"Burgard","given":"Wolfram"}],"issued":{"date-parts":[["2013",4]]}}}],"schema":"https://github.com/citation-style-language/schema/raw/master/csl-citation.json"} </w:instrText>
      </w:r>
      <w:r w:rsidRPr="004E73F6">
        <w:rPr>
          <w:sz w:val="28"/>
          <w:szCs w:val="28"/>
        </w:rPr>
        <w:fldChar w:fldCharType="separate"/>
      </w:r>
      <w:r w:rsidR="003409A9" w:rsidRPr="003409A9">
        <w:rPr>
          <w:sz w:val="28"/>
        </w:rPr>
        <w:t>[38]</w:t>
      </w:r>
      <w:r w:rsidRPr="004E73F6">
        <w:rPr>
          <w:sz w:val="28"/>
          <w:szCs w:val="28"/>
        </w:rPr>
        <w:fldChar w:fldCharType="end"/>
      </w:r>
      <w:r w:rsidRPr="004E73F6">
        <w:rPr>
          <w:sz w:val="28"/>
          <w:szCs w:val="28"/>
        </w:rPr>
        <w:t>, dense point cloud)</w:t>
      </w:r>
    </w:p>
    <w:p w14:paraId="211666DF" w14:textId="77777777" w:rsidR="004148CA" w:rsidRPr="004E73F6" w:rsidRDefault="004148CA" w:rsidP="004E73F6">
      <w:pPr>
        <w:spacing w:before="240" w:after="240" w:line="360" w:lineRule="auto"/>
        <w:ind w:firstLine="360"/>
        <w:rPr>
          <w:sz w:val="28"/>
          <w:szCs w:val="28"/>
          <w:lang w:val="ru-RU"/>
        </w:rPr>
      </w:pPr>
      <w:r w:rsidRPr="004E73F6">
        <w:rPr>
          <w:sz w:val="28"/>
          <w:szCs w:val="28"/>
          <w:lang w:val="ru-RU"/>
        </w:rPr>
        <w:lastRenderedPageBreak/>
        <w:t xml:space="preserve">Карты делятся на плотные и неплотные. Плотные хранят полную информацию о пространстве. Неплотные регистрируют координату для каждой записи о карте. Подходы к организации абсолютно противоположные. </w:t>
      </w:r>
    </w:p>
    <w:p w14:paraId="73754882" w14:textId="77777777" w:rsidR="004E73F6" w:rsidRDefault="004148CA" w:rsidP="004E73F6">
      <w:pPr>
        <w:spacing w:before="240" w:after="240" w:line="360" w:lineRule="auto"/>
        <w:ind w:firstLine="360"/>
        <w:rPr>
          <w:sz w:val="28"/>
          <w:szCs w:val="28"/>
          <w:lang w:val="ru-RU"/>
        </w:rPr>
      </w:pPr>
      <w:r w:rsidRPr="004E73F6">
        <w:rPr>
          <w:sz w:val="28"/>
          <w:szCs w:val="28"/>
          <w:lang w:val="ru-RU"/>
        </w:rPr>
        <w:t>Плотные карты позволяют осуществлять быстрый поиск, в том числе по графу (</w:t>
      </w:r>
      <w:r w:rsidRPr="004E73F6">
        <w:rPr>
          <w:sz w:val="28"/>
          <w:szCs w:val="28"/>
        </w:rPr>
        <w:t>Octomap</w:t>
      </w:r>
      <w:r w:rsidRPr="004E73F6">
        <w:rPr>
          <w:sz w:val="28"/>
          <w:szCs w:val="28"/>
          <w:lang w:val="ru-RU"/>
        </w:rPr>
        <w:t xml:space="preserve"> - трехмерное дерево). </w:t>
      </w:r>
    </w:p>
    <w:p w14:paraId="756B98B6" w14:textId="77777777" w:rsidR="004148CA" w:rsidRPr="004E73F6" w:rsidRDefault="004148CA" w:rsidP="004E73F6">
      <w:pPr>
        <w:spacing w:before="240" w:after="240" w:line="360" w:lineRule="auto"/>
        <w:ind w:firstLine="360"/>
        <w:rPr>
          <w:sz w:val="28"/>
          <w:szCs w:val="28"/>
          <w:lang w:val="ru-RU"/>
        </w:rPr>
      </w:pPr>
      <w:r w:rsidRPr="004E73F6">
        <w:rPr>
          <w:sz w:val="28"/>
          <w:szCs w:val="28"/>
          <w:lang w:val="ru-RU"/>
        </w:rPr>
        <w:t>В неплотных картах информация о пространстве не хранится, вместо этого используются функции кодирования которые по изображению определяют ключевые точки (дескрипторы) и ищут соответствующие дескрипторы в словаре карты. Сама карта представлена функцией отображения и графом состояний, где каждая вершина — это дескриптор в пространстве. Карта занимает меньше места, возможен быстрый поиск, но при этом теряется часть информации и невозможно напрямую сопоставить изображения.</w:t>
      </w:r>
    </w:p>
    <w:p w14:paraId="3BCE7721" w14:textId="77777777" w:rsidR="004148CA" w:rsidRDefault="004148CA" w:rsidP="004E73F6">
      <w:pPr>
        <w:keepNext/>
        <w:spacing w:before="240" w:after="240"/>
        <w:jc w:val="center"/>
      </w:pPr>
      <w:r>
        <w:rPr>
          <w:noProof/>
        </w:rPr>
        <w:drawing>
          <wp:inline distT="114300" distB="114300" distL="114300" distR="114300" wp14:anchorId="42A19A77" wp14:editId="4CAFB034">
            <wp:extent cx="3934913" cy="2237826"/>
            <wp:effectExtent l="0" t="0" r="0" b="0"/>
            <wp:docPr id="40" name="image8.png" descr="Tabl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9"/>
                    <a:srcRect/>
                    <a:stretch>
                      <a:fillRect/>
                    </a:stretch>
                  </pic:blipFill>
                  <pic:spPr>
                    <a:xfrm>
                      <a:off x="0" y="0"/>
                      <a:ext cx="3934913" cy="2237826"/>
                    </a:xfrm>
                    <a:prstGeom prst="rect">
                      <a:avLst/>
                    </a:prstGeom>
                    <a:ln/>
                  </pic:spPr>
                </pic:pic>
              </a:graphicData>
            </a:graphic>
          </wp:inline>
        </w:drawing>
      </w:r>
    </w:p>
    <w:p w14:paraId="7ABCEDF3" w14:textId="3CB588ED" w:rsidR="004148CA" w:rsidRPr="004148CA" w:rsidRDefault="004148CA" w:rsidP="004148CA">
      <w:pPr>
        <w:pStyle w:val="af0"/>
        <w:rPr>
          <w:lang w:val="ru-RU"/>
        </w:rPr>
      </w:pPr>
      <w:r w:rsidRPr="004148CA">
        <w:rPr>
          <w:lang w:val="ru-RU"/>
        </w:rPr>
        <w:t xml:space="preserve">Рисунок  </w:t>
      </w:r>
      <w:r>
        <w:fldChar w:fldCharType="begin"/>
      </w:r>
      <w:r w:rsidRPr="004148CA">
        <w:rPr>
          <w:lang w:val="ru-RU"/>
        </w:rPr>
        <w:instrText xml:space="preserve"> </w:instrText>
      </w:r>
      <w:r>
        <w:instrText>SEQ</w:instrText>
      </w:r>
      <w:r w:rsidRPr="004148CA">
        <w:rPr>
          <w:lang w:val="ru-RU"/>
        </w:rPr>
        <w:instrText xml:space="preserve"> Рисунок_ \* </w:instrText>
      </w:r>
      <w:r>
        <w:instrText>ARABIC</w:instrText>
      </w:r>
      <w:r w:rsidRPr="004148CA">
        <w:rPr>
          <w:lang w:val="ru-RU"/>
        </w:rPr>
        <w:instrText xml:space="preserve"> </w:instrText>
      </w:r>
      <w:r>
        <w:fldChar w:fldCharType="separate"/>
      </w:r>
      <w:r w:rsidRPr="004148CA">
        <w:rPr>
          <w:noProof/>
          <w:lang w:val="ru-RU"/>
        </w:rPr>
        <w:t>4</w:t>
      </w:r>
      <w:r>
        <w:fldChar w:fldCharType="end"/>
      </w:r>
      <w:r>
        <w:rPr>
          <w:lang w:val="ru-RU"/>
        </w:rPr>
        <w:t xml:space="preserve"> Типы представления данных в методах </w:t>
      </w:r>
      <w:r>
        <w:t>SLAM</w:t>
      </w:r>
      <w:r>
        <w:fldChar w:fldCharType="begin"/>
      </w:r>
      <w:r w:rsidR="003409A9">
        <w:rPr>
          <w:lang w:val="ru-RU"/>
        </w:rPr>
        <w:instrText xml:space="preserve"> ADDIN ZOTERO_ITEM CSL_CITATION {"citationID":"OCjTb8ZH","properties":{"formattedCitation":"[34]","plainCitation":"[34]","noteIndex":0},"citationItems":[{"id":6,"uris":["http://zotero.org/users/local/XvQpfN4m/items/QGE456VT"],"uri":["http://zotero.org/users/local/XvQpfN4m/items/QGE456VT"],"itemData":{"id":6,"type":"paper-conference","abstract":"IEEE Transactions on Robotics;2015;31;5;10.1109/TRO.2015.2463671","publisher":"IEEE","title":"ORB-SLAM: A Versatile and Accurate Monocular SLAM System","author":[{"family":"Mur-Artal","given":"Raul"},{"family":"Montiel","given":"J. M. M."},{"family":"Tardos","given":"Juan D."}],"issued":{"date-parts":[["2021"]]}}}],"schema":"https://github.com/citation-style-language/schema/raw/master/csl-citation.json"} </w:instrText>
      </w:r>
      <w:r>
        <w:fldChar w:fldCharType="separate"/>
      </w:r>
      <w:r w:rsidR="003409A9" w:rsidRPr="003409A9">
        <w:rPr>
          <w:rFonts w:cs="Times New Roman"/>
          <w:lang w:val="ru-RU"/>
        </w:rPr>
        <w:t>[34]</w:t>
      </w:r>
      <w:r>
        <w:fldChar w:fldCharType="end"/>
      </w:r>
    </w:p>
    <w:p w14:paraId="3D016FA0" w14:textId="77777777" w:rsidR="004148CA" w:rsidRPr="004E73F6" w:rsidRDefault="004148CA" w:rsidP="004E73F6">
      <w:pPr>
        <w:spacing w:before="240" w:after="240" w:line="360" w:lineRule="auto"/>
        <w:ind w:firstLine="708"/>
        <w:rPr>
          <w:sz w:val="28"/>
          <w:szCs w:val="28"/>
          <w:lang w:val="ru-RU"/>
        </w:rPr>
      </w:pPr>
      <w:r w:rsidRPr="004E73F6">
        <w:rPr>
          <w:sz w:val="28"/>
          <w:szCs w:val="28"/>
          <w:lang w:val="ru-RU"/>
        </w:rPr>
        <w:t>Существуют также промежуточные реализации, которые помимо облака точек и графа карты хранят дополнительные данные о локации.</w:t>
      </w:r>
    </w:p>
    <w:p w14:paraId="7B2419C6" w14:textId="77777777" w:rsidR="004148CA" w:rsidRPr="00CC543F" w:rsidRDefault="004148CA" w:rsidP="00DD6791">
      <w:pPr>
        <w:pStyle w:val="20"/>
        <w:rPr>
          <w:rFonts w:ascii="Times New Roman" w:hAnsi="Times New Roman" w:cs="Times New Roman"/>
          <w:sz w:val="28"/>
          <w:szCs w:val="28"/>
          <w:lang w:val="ru-RU"/>
        </w:rPr>
      </w:pPr>
      <w:bookmarkStart w:id="124" w:name="_78vqx0umhb8h" w:colFirst="0" w:colLast="0"/>
      <w:bookmarkStart w:id="125" w:name="_Toc91598660"/>
      <w:bookmarkEnd w:id="124"/>
      <w:r w:rsidRPr="00CC543F">
        <w:rPr>
          <w:rFonts w:ascii="Times New Roman" w:hAnsi="Times New Roman" w:cs="Times New Roman"/>
          <w:sz w:val="28"/>
          <w:szCs w:val="28"/>
          <w:lang w:val="ru-RU"/>
        </w:rPr>
        <w:t xml:space="preserve">Использование семантической сегментации в методе </w:t>
      </w:r>
      <w:r w:rsidRPr="00CC543F">
        <w:rPr>
          <w:rFonts w:ascii="Times New Roman" w:hAnsi="Times New Roman" w:cs="Times New Roman"/>
          <w:sz w:val="28"/>
          <w:szCs w:val="28"/>
        </w:rPr>
        <w:t>SLAM</w:t>
      </w:r>
      <w:bookmarkEnd w:id="125"/>
      <w:r w:rsidRPr="00CC543F">
        <w:rPr>
          <w:rFonts w:ascii="Times New Roman" w:hAnsi="Times New Roman" w:cs="Times New Roman"/>
          <w:sz w:val="28"/>
          <w:szCs w:val="28"/>
          <w:lang w:val="ru-RU"/>
        </w:rPr>
        <w:t xml:space="preserve"> </w:t>
      </w:r>
    </w:p>
    <w:p w14:paraId="32FDBA2A" w14:textId="523A6225" w:rsidR="004148CA" w:rsidRPr="004E73F6" w:rsidRDefault="004148CA" w:rsidP="004E73F6">
      <w:pPr>
        <w:spacing w:before="240" w:after="240" w:line="360" w:lineRule="auto"/>
        <w:ind w:firstLine="708"/>
        <w:rPr>
          <w:sz w:val="28"/>
          <w:szCs w:val="28"/>
          <w:lang w:val="ru-RU"/>
        </w:rPr>
      </w:pPr>
      <w:r w:rsidRPr="004E73F6">
        <w:rPr>
          <w:sz w:val="28"/>
          <w:szCs w:val="28"/>
          <w:lang w:val="ru-RU"/>
        </w:rPr>
        <w:t>Улучшить результаты работы с картой глубины можно с помощью методов сегментации изображения (</w:t>
      </w:r>
      <w:r w:rsidRPr="004E73F6">
        <w:rPr>
          <w:sz w:val="28"/>
          <w:szCs w:val="28"/>
        </w:rPr>
        <w:t>semantic</w:t>
      </w:r>
      <w:r w:rsidRPr="004E73F6">
        <w:rPr>
          <w:sz w:val="28"/>
          <w:szCs w:val="28"/>
          <w:lang w:val="ru-RU"/>
        </w:rPr>
        <w:t xml:space="preserve"> </w:t>
      </w:r>
      <w:r w:rsidRPr="004E73F6">
        <w:rPr>
          <w:sz w:val="28"/>
          <w:szCs w:val="28"/>
        </w:rPr>
        <w:t>segmentation</w:t>
      </w:r>
      <w:r w:rsidRPr="004E73F6">
        <w:rPr>
          <w:sz w:val="28"/>
          <w:szCs w:val="28"/>
          <w:lang w:val="ru-RU"/>
        </w:rPr>
        <w:t xml:space="preserve">), с помощью </w:t>
      </w:r>
      <w:r w:rsidRPr="004E73F6">
        <w:rPr>
          <w:sz w:val="28"/>
          <w:szCs w:val="28"/>
          <w:lang w:val="ru-RU"/>
        </w:rPr>
        <w:lastRenderedPageBreak/>
        <w:t>нейросетевых методов или аналогичными алгоритмами определяется контур объекта</w:t>
      </w:r>
      <w:r w:rsidRPr="004E73F6">
        <w:rPr>
          <w:sz w:val="28"/>
          <w:szCs w:val="28"/>
        </w:rPr>
        <w:fldChar w:fldCharType="begin"/>
      </w:r>
      <w:r w:rsidR="003409A9">
        <w:rPr>
          <w:sz w:val="28"/>
          <w:szCs w:val="28"/>
          <w:lang w:val="ru-RU"/>
        </w:rPr>
        <w:instrText xml:space="preserve"> ADDIN ZOTERO_ITEM CSL_CITATION {"citationID":"Kh03IIwU","properties":{"formattedCitation":"[34]","plainCitation":"[34]","noteIndex":0},"citationItems":[{"id":6,"uris":["http://zotero.org/users/local/XvQpfN4m/items/QGE456VT"],"uri":["http://zotero.org/users/local/XvQpfN4m/items/QGE456VT"],"itemData":{"id":6,"type":"paper-conference","abstract":"IEEE Transactions on Robotics;2015;31;5;10.1109/TRO.2015.2463671","publisher":"IEEE","title":"ORB-SLAM: A Versatile and Accurate Monocular SLAM System","author":[{"family":"Mur-Artal","given":"Raul"},{"family":"Montiel","given":"J. M. M."},{"family":"Tardos","given":"Juan D."}],"issued":{"date-parts":[["2021"]]}}}],"schema":"https://github.com/citation-style-language/schema/raw/master/csl-citation.json"} </w:instrText>
      </w:r>
      <w:r w:rsidRPr="004E73F6">
        <w:rPr>
          <w:sz w:val="28"/>
          <w:szCs w:val="28"/>
        </w:rPr>
        <w:fldChar w:fldCharType="separate"/>
      </w:r>
      <w:r w:rsidR="003409A9" w:rsidRPr="003409A9">
        <w:rPr>
          <w:sz w:val="28"/>
          <w:lang w:val="ru-RU"/>
        </w:rPr>
        <w:t>[34]</w:t>
      </w:r>
      <w:r w:rsidRPr="004E73F6">
        <w:rPr>
          <w:sz w:val="28"/>
          <w:szCs w:val="28"/>
        </w:rPr>
        <w:fldChar w:fldCharType="end"/>
      </w:r>
      <w:r w:rsidRPr="004E73F6">
        <w:rPr>
          <w:sz w:val="28"/>
          <w:szCs w:val="28"/>
          <w:lang w:val="ru-RU"/>
        </w:rPr>
        <w:t xml:space="preserve">. Семантическая разметка изображения позволяет правильно аппроксимировать карту глубины и получать более точную трехмерную реконструкцию и карту. </w:t>
      </w:r>
    </w:p>
    <w:p w14:paraId="4ADBB333" w14:textId="77777777" w:rsidR="004148CA" w:rsidRPr="004E73F6" w:rsidRDefault="004148CA" w:rsidP="004E73F6">
      <w:pPr>
        <w:spacing w:before="240" w:after="240" w:line="360" w:lineRule="auto"/>
        <w:ind w:firstLine="708"/>
        <w:rPr>
          <w:sz w:val="28"/>
          <w:szCs w:val="28"/>
          <w:lang w:val="ru-RU"/>
        </w:rPr>
      </w:pPr>
      <w:r w:rsidRPr="004E73F6">
        <w:rPr>
          <w:sz w:val="28"/>
          <w:szCs w:val="28"/>
          <w:lang w:val="ru-RU"/>
        </w:rPr>
        <w:t xml:space="preserve">Задача семантической разметки требует дополнительных вычислительных операций, но в целом требуется только для построения карты. </w:t>
      </w:r>
    </w:p>
    <w:p w14:paraId="6976927A" w14:textId="77777777" w:rsidR="004148CA" w:rsidRDefault="004148CA" w:rsidP="004148CA">
      <w:pPr>
        <w:keepNext/>
        <w:spacing w:before="240" w:after="240"/>
      </w:pPr>
      <w:r>
        <w:rPr>
          <w:noProof/>
        </w:rPr>
        <w:drawing>
          <wp:inline distT="114300" distB="114300" distL="114300" distR="114300" wp14:anchorId="0B07A717" wp14:editId="3FA1DBEC">
            <wp:extent cx="5939790" cy="2809875"/>
            <wp:effectExtent l="0" t="0" r="3810" b="9525"/>
            <wp:docPr id="41" name="image7.pn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rotWithShape="1">
                    <a:blip r:embed="rId30"/>
                    <a:srcRect b="8947"/>
                    <a:stretch/>
                  </pic:blipFill>
                  <pic:spPr bwMode="auto">
                    <a:xfrm>
                      <a:off x="0" y="0"/>
                      <a:ext cx="5940000" cy="2809974"/>
                    </a:xfrm>
                    <a:prstGeom prst="rect">
                      <a:avLst/>
                    </a:prstGeom>
                    <a:ln>
                      <a:noFill/>
                    </a:ln>
                    <a:extLst>
                      <a:ext uri="{53640926-AAD7-44D8-BBD7-CCE9431645EC}">
                        <a14:shadowObscured xmlns:a14="http://schemas.microsoft.com/office/drawing/2010/main"/>
                      </a:ext>
                    </a:extLst>
                  </pic:spPr>
                </pic:pic>
              </a:graphicData>
            </a:graphic>
          </wp:inline>
        </w:drawing>
      </w:r>
    </w:p>
    <w:p w14:paraId="04DE4231" w14:textId="2483BB41" w:rsidR="004148CA" w:rsidRPr="004148CA" w:rsidRDefault="004148CA" w:rsidP="004148CA">
      <w:pPr>
        <w:pStyle w:val="af0"/>
        <w:rPr>
          <w:lang w:val="ru-RU"/>
        </w:rPr>
      </w:pPr>
      <w:r w:rsidRPr="004148CA">
        <w:rPr>
          <w:lang w:val="ru-RU"/>
        </w:rPr>
        <w:t xml:space="preserve">Рисунок  </w:t>
      </w:r>
      <w:r>
        <w:fldChar w:fldCharType="begin"/>
      </w:r>
      <w:r w:rsidRPr="004148CA">
        <w:rPr>
          <w:lang w:val="ru-RU"/>
        </w:rPr>
        <w:instrText xml:space="preserve"> </w:instrText>
      </w:r>
      <w:r>
        <w:instrText>SEQ</w:instrText>
      </w:r>
      <w:r w:rsidRPr="004148CA">
        <w:rPr>
          <w:lang w:val="ru-RU"/>
        </w:rPr>
        <w:instrText xml:space="preserve"> Рисунок_ \* </w:instrText>
      </w:r>
      <w:r>
        <w:instrText>ARABIC</w:instrText>
      </w:r>
      <w:r w:rsidRPr="004148CA">
        <w:rPr>
          <w:lang w:val="ru-RU"/>
        </w:rPr>
        <w:instrText xml:space="preserve"> </w:instrText>
      </w:r>
      <w:r>
        <w:fldChar w:fldCharType="separate"/>
      </w:r>
      <w:r w:rsidRPr="004148CA">
        <w:rPr>
          <w:noProof/>
          <w:lang w:val="ru-RU"/>
        </w:rPr>
        <w:t>5</w:t>
      </w:r>
      <w:r>
        <w:fldChar w:fldCharType="end"/>
      </w:r>
      <w:r>
        <w:rPr>
          <w:lang w:val="ru-RU"/>
        </w:rPr>
        <w:t xml:space="preserve"> </w:t>
      </w:r>
      <w:r w:rsidRPr="00A202AC">
        <w:rPr>
          <w:lang w:val="ru-RU"/>
        </w:rPr>
        <w:t xml:space="preserve">Архитектура </w:t>
      </w:r>
      <w:r w:rsidRPr="00B83A75">
        <w:rPr>
          <w:lang w:val="ru-RU"/>
        </w:rPr>
        <w:t>Kimera</w:t>
      </w:r>
      <w:r w:rsidRPr="00A202AC">
        <w:rPr>
          <w:lang w:val="ru-RU"/>
        </w:rPr>
        <w:t xml:space="preserve">. </w:t>
      </w:r>
      <w:r w:rsidRPr="00B83A75">
        <w:rPr>
          <w:lang w:val="ru-RU"/>
        </w:rPr>
        <w:t>Kimera</w:t>
      </w:r>
      <w:r>
        <w:rPr>
          <w:lang w:val="ru-RU"/>
        </w:rPr>
        <w:t xml:space="preserve"> </w:t>
      </w:r>
      <w:r w:rsidRPr="00A202AC">
        <w:rPr>
          <w:lang w:val="ru-RU"/>
        </w:rPr>
        <w:t>использует изображения и данные IMU в качестве входных (показано слева) и выходных данных (a) оценки позы и (b-e) множественные метрико-семантические реконструкции</w:t>
      </w:r>
      <w:r>
        <w:rPr>
          <w:lang w:val="ru-RU"/>
        </w:rPr>
        <w:fldChar w:fldCharType="begin"/>
      </w:r>
      <w:r w:rsidR="003409A9">
        <w:rPr>
          <w:lang w:val="ru-RU"/>
        </w:rPr>
        <w:instrText xml:space="preserve"> ADDIN ZOTERO_ITEM CSL_CITATION {"citationID":"0iXWzg4U","properties":{"formattedCitation":"[39]","plainCitation":"[39]","noteIndex":0},"citationItems":[{"id":116,"uris":["http://zotero.org/users/local/XvQpfN4m/items/I2EQVB65"],"uri":["http://zotero.org/users/local/XvQpfN4m/items/I2EQVB65"],"itemData":{"id":116,"type":"paper-conference","container-title":"2020 IEEE International Conference on Robotics and Automation (ICRA)","DOI":"10.1109/ICRA40945.2020.9196885","event":"2020 IEEE International Conference on Robotics and Automation (ICRA)","event-place":"Paris, France","ISBN":"978-1-72817-395-5","page":"1689-1696","publisher":"IEEE","publisher-place":"Paris, France","source":"DOI.org (Crossref)","title":"Kimera: an Open-Source Library for Real-Time Metric-Semantic Localization and Mapping","title-short":"Kimera","URL":"https://ieeexplore.ieee.org/document/9196885/","author":[{"family":"Rosinol","given":"Antoni"},{"family":"Abate","given":"Marcus"},{"family":"Chang","given":"Yun"},{"family":"Carlone","given":"Luca"}],"accessed":{"date-parts":[["2021",12,27]]},"issued":{"date-parts":[["2020",5]]}}}],"schema":"https://github.com/citation-style-language/schema/raw/master/csl-citation.json"} </w:instrText>
      </w:r>
      <w:r>
        <w:rPr>
          <w:lang w:val="ru-RU"/>
        </w:rPr>
        <w:fldChar w:fldCharType="separate"/>
      </w:r>
      <w:r w:rsidR="003409A9" w:rsidRPr="003409A9">
        <w:rPr>
          <w:rFonts w:cs="Times New Roman"/>
          <w:lang w:val="ru-RU"/>
        </w:rPr>
        <w:t>[39]</w:t>
      </w:r>
      <w:r>
        <w:rPr>
          <w:lang w:val="ru-RU"/>
        </w:rPr>
        <w:fldChar w:fldCharType="end"/>
      </w:r>
      <w:r w:rsidRPr="00A202AC">
        <w:rPr>
          <w:lang w:val="ru-RU"/>
        </w:rPr>
        <w:t>.</w:t>
      </w:r>
    </w:p>
    <w:p w14:paraId="5D9E0C8B" w14:textId="1E8CD88A" w:rsidR="004148CA" w:rsidRPr="004E73F6" w:rsidRDefault="004148CA" w:rsidP="004E73F6">
      <w:pPr>
        <w:spacing w:before="240" w:after="240" w:line="360" w:lineRule="auto"/>
        <w:rPr>
          <w:sz w:val="28"/>
          <w:szCs w:val="28"/>
        </w:rPr>
      </w:pPr>
      <w:r w:rsidRPr="004E73F6">
        <w:rPr>
          <w:sz w:val="28"/>
          <w:szCs w:val="28"/>
          <w:lang w:val="ru-RU"/>
        </w:rPr>
        <w:t xml:space="preserve">Примером полноценной семантической системы </w:t>
      </w:r>
      <w:r w:rsidRPr="004E73F6">
        <w:rPr>
          <w:sz w:val="28"/>
          <w:szCs w:val="28"/>
        </w:rPr>
        <w:t>SLAM</w:t>
      </w:r>
      <w:r w:rsidRPr="004E73F6">
        <w:rPr>
          <w:sz w:val="28"/>
          <w:szCs w:val="28"/>
          <w:lang w:val="ru-RU"/>
        </w:rPr>
        <w:t xml:space="preserve"> является </w:t>
      </w:r>
      <w:r w:rsidRPr="004E73F6">
        <w:rPr>
          <w:sz w:val="28"/>
          <w:szCs w:val="28"/>
        </w:rPr>
        <w:t>Kimera</w:t>
      </w:r>
      <w:r w:rsidRPr="004E73F6">
        <w:rPr>
          <w:sz w:val="28"/>
          <w:szCs w:val="28"/>
        </w:rPr>
        <w:fldChar w:fldCharType="begin"/>
      </w:r>
      <w:r w:rsidR="003409A9">
        <w:rPr>
          <w:sz w:val="28"/>
          <w:szCs w:val="28"/>
          <w:lang w:val="ru-RU"/>
        </w:rPr>
        <w:instrText xml:space="preserve"> ADDIN ZOTERO_ITEM CSL_CITATION {"citationID":"TH3DUNuQ","properties":{"formattedCitation":"[39]","plainCitation":"[39]","noteIndex":0},"citationItems":[{"id":116,"uris":["http://zotero.org/users/local/XvQpfN4m/items/I2EQVB65"],"uri":["http://zotero.org/users/local/XvQpfN4m/items/I2EQVB65"],"itemData":{"id":116,"type":"paper-conference","container-title":"2020 IEEE International Conference on Robotics and Automation (ICRA)","DOI":"10.1109/ICRA40945.2020.9196885","event":"2020 IEEE International Conference on Robotics and Automation (ICRA)","event-place":"Paris, France","ISBN":"978-1-72817-395-5","page":"1689-1696","publisher":"IEEE","publisher-place":"Paris, France","source":"DOI.org (Crossref)","title":"Kimera: an Open-Source Library for Real-Time Metric-Semantic Localization and Mapping","title-short":"Kimera","URL":"https://ieeexplore.ieee.org/document/9196885/","author":[{"family":"Rosinol","given":"Antoni"},{"family":"Abate","given":"Marcus"},{"family":"Chang","given":"Yun"},{"family":"Carlone","given":"Luca"}],"accessed":{"date-parts":[["2021",12,27]]},"issued":{"date-parts":[["2020",5]]}}}],"schema":"https://github.com/citation-style-language/schema/raw/master/csl-citation.json"} </w:instrText>
      </w:r>
      <w:r w:rsidRPr="004E73F6">
        <w:rPr>
          <w:sz w:val="28"/>
          <w:szCs w:val="28"/>
        </w:rPr>
        <w:fldChar w:fldCharType="separate"/>
      </w:r>
      <w:r w:rsidR="003409A9" w:rsidRPr="003409A9">
        <w:rPr>
          <w:sz w:val="28"/>
          <w:lang w:val="ru-RU"/>
        </w:rPr>
        <w:t>[39]</w:t>
      </w:r>
      <w:r w:rsidRPr="004E73F6">
        <w:rPr>
          <w:sz w:val="28"/>
          <w:szCs w:val="28"/>
        </w:rPr>
        <w:fldChar w:fldCharType="end"/>
      </w:r>
      <w:r w:rsidRPr="004E73F6">
        <w:rPr>
          <w:sz w:val="28"/>
          <w:szCs w:val="28"/>
          <w:lang w:val="ru-RU"/>
        </w:rPr>
        <w:t xml:space="preserve">. Она содержит </w:t>
      </w:r>
      <w:r w:rsidRPr="004E73F6">
        <w:rPr>
          <w:sz w:val="28"/>
          <w:szCs w:val="28"/>
        </w:rPr>
        <w:t xml:space="preserve">4 ключевых модуля: </w:t>
      </w:r>
    </w:p>
    <w:p w14:paraId="135419EC" w14:textId="77777777" w:rsidR="004148CA" w:rsidRPr="004E73F6" w:rsidRDefault="004148CA" w:rsidP="00433E78">
      <w:pPr>
        <w:pStyle w:val="aa"/>
        <w:numPr>
          <w:ilvl w:val="0"/>
          <w:numId w:val="10"/>
        </w:numPr>
        <w:spacing w:before="240" w:after="240" w:line="360" w:lineRule="auto"/>
        <w:rPr>
          <w:rFonts w:ascii="Times New Roman" w:hAnsi="Times New Roman" w:cs="Times New Roman"/>
          <w:sz w:val="28"/>
          <w:szCs w:val="28"/>
        </w:rPr>
      </w:pPr>
      <w:r w:rsidRPr="004E73F6">
        <w:rPr>
          <w:rFonts w:ascii="Times New Roman" w:hAnsi="Times New Roman" w:cs="Times New Roman"/>
          <w:sz w:val="28"/>
          <w:szCs w:val="28"/>
        </w:rPr>
        <w:t>визуально инерциальная одометрия</w:t>
      </w:r>
    </w:p>
    <w:p w14:paraId="1C733C04" w14:textId="77777777" w:rsidR="004148CA" w:rsidRPr="004E73F6" w:rsidRDefault="004148CA" w:rsidP="00433E78">
      <w:pPr>
        <w:pStyle w:val="aa"/>
        <w:numPr>
          <w:ilvl w:val="0"/>
          <w:numId w:val="10"/>
        </w:numPr>
        <w:spacing w:before="240" w:after="240" w:line="360" w:lineRule="auto"/>
        <w:rPr>
          <w:rFonts w:ascii="Times New Roman" w:hAnsi="Times New Roman" w:cs="Times New Roman"/>
          <w:sz w:val="28"/>
          <w:szCs w:val="28"/>
        </w:rPr>
      </w:pPr>
      <w:r w:rsidRPr="004E73F6">
        <w:rPr>
          <w:rFonts w:ascii="Times New Roman" w:hAnsi="Times New Roman" w:cs="Times New Roman"/>
          <w:sz w:val="28"/>
          <w:szCs w:val="28"/>
        </w:rPr>
        <w:t>оптимизация графа</w:t>
      </w:r>
    </w:p>
    <w:p w14:paraId="0BD231A9" w14:textId="77777777" w:rsidR="004148CA" w:rsidRPr="004E73F6" w:rsidRDefault="004148CA" w:rsidP="00433E78">
      <w:pPr>
        <w:pStyle w:val="aa"/>
        <w:numPr>
          <w:ilvl w:val="0"/>
          <w:numId w:val="10"/>
        </w:numPr>
        <w:spacing w:before="240" w:after="240" w:line="360" w:lineRule="auto"/>
        <w:rPr>
          <w:rFonts w:ascii="Times New Roman" w:hAnsi="Times New Roman" w:cs="Times New Roman"/>
          <w:sz w:val="28"/>
          <w:szCs w:val="28"/>
        </w:rPr>
      </w:pPr>
      <w:r w:rsidRPr="004E73F6">
        <w:rPr>
          <w:rFonts w:ascii="Times New Roman" w:hAnsi="Times New Roman" w:cs="Times New Roman"/>
          <w:sz w:val="28"/>
          <w:szCs w:val="28"/>
        </w:rPr>
        <w:t>построение полигональной сетки карты</w:t>
      </w:r>
    </w:p>
    <w:p w14:paraId="19C7C975" w14:textId="77777777" w:rsidR="004148CA" w:rsidRPr="004E73F6" w:rsidRDefault="004148CA" w:rsidP="00433E78">
      <w:pPr>
        <w:pStyle w:val="aa"/>
        <w:numPr>
          <w:ilvl w:val="0"/>
          <w:numId w:val="10"/>
        </w:numPr>
        <w:spacing w:before="240" w:after="240" w:line="360" w:lineRule="auto"/>
        <w:rPr>
          <w:rFonts w:ascii="Times New Roman" w:hAnsi="Times New Roman" w:cs="Times New Roman"/>
          <w:sz w:val="28"/>
          <w:szCs w:val="28"/>
        </w:rPr>
      </w:pPr>
      <w:r w:rsidRPr="004E73F6">
        <w:rPr>
          <w:rFonts w:ascii="Times New Roman" w:hAnsi="Times New Roman" w:cs="Times New Roman"/>
          <w:sz w:val="28"/>
          <w:szCs w:val="28"/>
        </w:rPr>
        <w:t>семантическая сегментация карты.</w:t>
      </w:r>
    </w:p>
    <w:p w14:paraId="208855A9" w14:textId="77777777" w:rsidR="004148CA" w:rsidRPr="004E73F6" w:rsidRDefault="004148CA" w:rsidP="004E73F6">
      <w:pPr>
        <w:spacing w:before="240" w:after="240" w:line="360" w:lineRule="auto"/>
        <w:ind w:firstLine="360"/>
        <w:rPr>
          <w:sz w:val="28"/>
          <w:szCs w:val="28"/>
          <w:lang w:val="ru-RU"/>
        </w:rPr>
      </w:pPr>
      <w:r w:rsidRPr="004E73F6">
        <w:rPr>
          <w:sz w:val="28"/>
          <w:szCs w:val="28"/>
          <w:lang w:val="ru-RU"/>
        </w:rPr>
        <w:t xml:space="preserve">В данной реализации, Kimera использует реконструкцию глубины из стерео. При хорошей производительности отдельных элементов, система позиционируется как решение для одометрии. Точность построения </w:t>
      </w:r>
      <w:r w:rsidRPr="004E73F6">
        <w:rPr>
          <w:sz w:val="28"/>
          <w:szCs w:val="28"/>
          <w:lang w:val="ru-RU"/>
        </w:rPr>
        <w:lastRenderedPageBreak/>
        <w:t>триангуляции геометрии порядка 0.4 м в среднем, время обновления цикла навигации 45 мс, средняя ошибка позиционирования 10-20 см.</w:t>
      </w:r>
    </w:p>
    <w:p w14:paraId="294B0B2A" w14:textId="41C78005" w:rsidR="004148CA" w:rsidRPr="004E73F6" w:rsidRDefault="004148CA" w:rsidP="004E73F6">
      <w:pPr>
        <w:spacing w:before="240" w:after="240" w:line="360" w:lineRule="auto"/>
        <w:ind w:firstLine="360"/>
        <w:rPr>
          <w:sz w:val="28"/>
          <w:szCs w:val="28"/>
          <w:lang w:val="ru-RU"/>
        </w:rPr>
      </w:pPr>
      <w:r w:rsidRPr="004E73F6">
        <w:rPr>
          <w:sz w:val="28"/>
          <w:szCs w:val="28"/>
          <w:lang w:val="ru-RU"/>
        </w:rPr>
        <w:t xml:space="preserve">Семантическая карта может быть получена и без данных глубины, для </w:t>
      </w:r>
      <w:r w:rsidRPr="004E73F6">
        <w:rPr>
          <w:sz w:val="28"/>
          <w:szCs w:val="28"/>
        </w:rPr>
        <w:t>mono</w:t>
      </w:r>
      <w:r w:rsidRPr="004E73F6">
        <w:rPr>
          <w:sz w:val="28"/>
          <w:szCs w:val="28"/>
          <w:lang w:val="ru-RU"/>
        </w:rPr>
        <w:t>-</w:t>
      </w:r>
      <w:r w:rsidRPr="004E73F6">
        <w:rPr>
          <w:sz w:val="28"/>
          <w:szCs w:val="28"/>
        </w:rPr>
        <w:t>SLAM</w:t>
      </w:r>
      <w:r w:rsidRPr="004E73F6">
        <w:rPr>
          <w:sz w:val="28"/>
          <w:szCs w:val="28"/>
          <w:lang w:val="ru-RU"/>
        </w:rPr>
        <w:t xml:space="preserve"> методов</w:t>
      </w:r>
      <w:r w:rsidRPr="004E73F6">
        <w:rPr>
          <w:sz w:val="28"/>
          <w:szCs w:val="28"/>
        </w:rPr>
        <w:fldChar w:fldCharType="begin"/>
      </w:r>
      <w:r w:rsidR="003409A9">
        <w:rPr>
          <w:sz w:val="28"/>
          <w:szCs w:val="28"/>
          <w:lang w:val="ru-RU"/>
        </w:rPr>
        <w:instrText xml:space="preserve"> ADDIN ZOTERO_ITEM CSL_CITATION {"citationID":"cnEVdVab","properties":{"formattedCitation":"[30], [36], [40]\\uc0\\u8211{}[43]","plainCitation":"[30], [36], [40]–[43]","noteIndex":0},"citationItems":[{"id":108,"uris":["http://zotero.org/users/local/XvQpfN4m/items/L4NJ9ZYK"],"uri":["http://zotero.org/users/local/XvQpfN4m/items/L4NJ9ZYK"],"itemData":{"id":108,"type":"article-journal","abstract":"A monocular visual-inertial system (VINS), consisting of a camera and a low-cost inertial measurement unit (IMU), forms the minimum sensor suite for metric six degrees-of-freedom (DOF) state estimation. However, the lack of direct distance measurement poses significant challenges in terms of IMU processing, estimator initialization, extrinsic calibration, and nonlinear optimization. In this work, we present VINS-Mono: a robust and versatile monocular visual-inertial state estimator.Our approach starts with a robust procedure for estimator initialization and failure recovery. A tightly-coupled, nonlinear optimization-based method is used to obtain high accuracy visual-inertial odometry by fusing pre-integrated IMU measurements and feature observations. A loop detection module, in combination with our tightly-coupled formulation, enables relocalization with minimum computation overhead.We additionally perform four degrees-of-freedom pose graph optimization to enforce global consistency. We validate the performance of our system on public datasets and real-world experiments and compare against other state-of-the-art algorithms. We also perform onboard closed-loop autonomous flight on the MAV platform and port the algorithm to an iOS-based demonstration. We highlight that the proposed work is a reliable, complete, and versatile system that is applicable for different applications that require high accuracy localization. We open source our implementations for both PCs and iOS mobile devices.","container-title":"IEEE Transactions on Robotics","DOI":"10.1109/TRO.2018.2853729","ISSN":"1552-3098, 1941-0468","issue":"4","journalAbbreviation":"IEEE Trans. Robot.","note":"arXiv: 1708.03852","page":"1004-1020","source":"arXiv.org","title":"VINS-Mono: A Robust and Versatile Monocular Visual-Inertial State Estimator","title-short":"VINS-Mono","volume":"34","author":[{"family":"Qin","given":"Tong"},{"family":"Li","given":"Peiliang"},{"family":"Shen","given":"Shaojie"}],"issued":{"date-parts":[["2018",8]]}}},{"id":1,"uris":["http://zotero.org/users/local/XvQpfN4m/items/W255R6A5"],"uri":["http://zotero.org/users/local/XvQpfN4m/items/W255R6A5"],"itemData":{"id":1,"type":"article-journal","container-title":"IEEE Transactions on Robotics","DOI":"10.1109/tro.2015.2463671","issue":"5","note":"number: 5\npublisher: Institute of Electrical and Electronics Engineers (IEEE)","page":"1147–1163","title":"ORB-SLAM: A Versatile and Accurate Monocular SLAM System","volume":"31","author":[{"family":"Mur-Artal","given":"Raul"},{"family":"Montiel","given":"J. M. M."},{"family":"Tardos","given":"Juan D."}],"issued":{"date-parts":[["2015"]]}}},{"id":49,"uris":["http://zotero.org/users/local/XvQpfN4m/items/NZ6PG8UH"],"uri":["http://zotero.org/users/local/XvQpfN4m/items/NZ6PG8UH"],"itemData":{"id":49,"type":"chapter","container-title":"Computer Vision – ECCV 2014","event-place":"Cham","ISBN":"978-3-319-10604-5","language":"en","note":"collection-title: Lecture Notes in Computer Science\nDOI: 10.1007/978-3-319-10605-2_54","page":"834-849","publisher":"Springer International Publishing","publisher-place":"Cham","source":"DOI.org (Crossref)","title":"LSD-SLAM: Large-Scale Direct Monocular SLAM","title-short":"LSD-SLAM","URL":"http://link.springer.com/10.1007/978-3-319-10605-2_54","volume":"8690","author":[{"family":"Engel","given":"Jakob"},{"family":"Schöps","given":"Thomas"},{"family":"Cremers","given":"Daniel"}],"editor":[{"family":"Fleet","given":"David"},{"family":"Pajdla","given":"Tomas"},{"family":"Schiele","given":"Bernt"},{"family":"Tuytelaars","given":"Tinne"}],"accessed":{"date-parts":[["2021",12,26]]},"issued":{"date-parts":[["2014"]]}}},{"id":74,"uris":["http://zotero.org/users/local/XvQpfN4m/items/QYQFM6RB"],"uri":["http://zotero.org/users/local/XvQpfN4m/items/QYQFM6RB"],"itemData":{"id":74,"type":"paper-conference","container-title":"2014 IEEE International Conference on Robotics and Automation (ICRA)","DOI":"10.1109/ICRA.2014.6906584","page":"15-22","title":"SVO: Fast semi-direct monocular visual odometry","author":[{"family":"Forster","given":"Christian"},{"family":"Pizzoli","given":"Matia"},{"family":"Scaramuzza","given":"Davide"}],"issued":{"date-parts":[["2014"]]}}},{"id":61,"uris":["http://zotero.org/users/local/XvQpfN4m/items/88CNTP2W"],"uri":["http://zotero.org/users/local/XvQpfN4m/items/88CNTP2W"],"itemData":{"id":61,"type":"article-journal","container-title":"Journal of Intelligent &amp; Robotic Systems","DOI":"10.1007/s10846-018-0913-6","ISSN":"0921-0296, 1573-0409","issue":"2","journalAbbreviation":"J Intell Robot Syst","language":"en","note":"number: 2","page":"365-377","source":"DOI.org (Crossref)","title":"DS-PTAM: Distributed Stereo Parallel Tracking and Mapping SLAM System","title-short":"DS-PTAM","volume":"95","author":[{"family":"De Croce","given":"Mauro"},{"family":"Pire","given":"Taihú"},{"family":"Bergero","given":"Federico"}],"issued":{"date-parts":[["2019",8]]}}},{"id":72,"uris":["http://zotero.org/users/local/XvQpfN4m/items/KYWCRQ9S"],"uri":["http://zotero.org/users/local/XvQpfN4m/items/KYWCRQ9S"],"itemData":{"id":72,"type":"article-journal","container-title":"IEEE Transactions on Pattern Analysis and Machine Intelligence","DOI":"10.1109/TPAMI.2007.1049","ISSN":"0162-8828, 2160-9292","issue":"6","journalAbbreviation":"IEEE Trans. Pattern Anal. Mach. Intell.","note":"number: 6","page":"1052-1067","source":"DOI.org (Crossref)","title":"MonoSLAM: Real-Time Single Camera SLAM","title-short":"MonoSLAM","volume":"29","author":[{"family":"Davison","given":"Andrew J."},{"family":"Reid","given":"Ian D."},{"family":"Molton","given":"Nicholas D."},{"family":"Stasse","given":"Olivier"}],"issued":{"date-parts":[["2007",6]]}}}],"schema":"https://github.com/citation-style-language/schema/raw/master/csl-citation.json"} </w:instrText>
      </w:r>
      <w:r w:rsidRPr="004E73F6">
        <w:rPr>
          <w:sz w:val="28"/>
          <w:szCs w:val="28"/>
        </w:rPr>
        <w:fldChar w:fldCharType="separate"/>
      </w:r>
      <w:r w:rsidR="003409A9" w:rsidRPr="003409A9">
        <w:rPr>
          <w:sz w:val="28"/>
          <w:lang w:val="ru-RU"/>
        </w:rPr>
        <w:t>[30], [36], [40]–[43]</w:t>
      </w:r>
      <w:r w:rsidRPr="004E73F6">
        <w:rPr>
          <w:sz w:val="28"/>
          <w:szCs w:val="28"/>
        </w:rPr>
        <w:fldChar w:fldCharType="end"/>
      </w:r>
      <w:r w:rsidRPr="004E73F6">
        <w:rPr>
          <w:sz w:val="28"/>
          <w:szCs w:val="28"/>
          <w:lang w:val="ru-RU"/>
        </w:rPr>
        <w:t xml:space="preserve"> тоже возможно применять такой подход. В </w:t>
      </w:r>
      <w:r w:rsidRPr="004E73F6">
        <w:rPr>
          <w:sz w:val="28"/>
          <w:szCs w:val="28"/>
        </w:rPr>
        <w:t>Dyna</w:t>
      </w:r>
      <w:r w:rsidRPr="004E73F6">
        <w:rPr>
          <w:sz w:val="28"/>
          <w:szCs w:val="28"/>
          <w:lang w:val="ru-RU"/>
        </w:rPr>
        <w:t>-</w:t>
      </w:r>
      <w:r w:rsidRPr="004E73F6">
        <w:rPr>
          <w:sz w:val="28"/>
          <w:szCs w:val="28"/>
        </w:rPr>
        <w:t>SLAM</w:t>
      </w:r>
      <w:r w:rsidRPr="004E73F6">
        <w:rPr>
          <w:sz w:val="28"/>
          <w:szCs w:val="28"/>
        </w:rPr>
        <w:fldChar w:fldCharType="begin"/>
      </w:r>
      <w:r w:rsidR="003409A9">
        <w:rPr>
          <w:sz w:val="28"/>
          <w:szCs w:val="28"/>
          <w:lang w:val="ru-RU"/>
        </w:rPr>
        <w:instrText xml:space="preserve"> ADDIN ZOTERO_ITEM CSL_CITATION {"citationID":"lwLNkRky","properties":{"formattedCitation":"[44]","plainCitation":"[44]","noteIndex":0},"citationItems":[{"id":99,"uris":["http://zotero.org/users/local/XvQpfN4m/items/DA7GPRXZ"],"uri":["http://zotero.org/users/local/XvQpfN4m/items/DA7GPRXZ"],"itemData":{"id":99,"type":"article-journal","container-title":"IEEE Robotics and Automation Letters","DOI":"10.1109/LRA.2018.2860039","ISSN":"2377-3766, 2377-3774","issue":"4","journalAbbreviation":"IEEE Robot. Autom. Lett.","page":"4076-4083","source":"DOI.org (Crossref)","title":"DynaSLAM: Tracking, Mapping, and Inpainting in Dynamic Scenes","title-short":"DynaSLAM","volume":"3","author":[{"family":"Bescos","given":"Berta"},{"family":"Facil","given":"Jose M."},{"family":"Civera","given":"Javier"},{"family":"Neira","given":"Jose"}],"issued":{"date-parts":[["2018",10]]}}}],"schema":"https://github.com/citation-style-language/schema/raw/master/csl-citation.json"} </w:instrText>
      </w:r>
      <w:r w:rsidRPr="004E73F6">
        <w:rPr>
          <w:sz w:val="28"/>
          <w:szCs w:val="28"/>
        </w:rPr>
        <w:fldChar w:fldCharType="separate"/>
      </w:r>
      <w:r w:rsidR="003409A9" w:rsidRPr="003409A9">
        <w:rPr>
          <w:sz w:val="28"/>
          <w:lang w:val="ru-RU"/>
        </w:rPr>
        <w:t>[44]</w:t>
      </w:r>
      <w:r w:rsidRPr="004E73F6">
        <w:rPr>
          <w:sz w:val="28"/>
          <w:szCs w:val="28"/>
        </w:rPr>
        <w:fldChar w:fldCharType="end"/>
      </w:r>
      <w:r w:rsidRPr="004E73F6">
        <w:rPr>
          <w:sz w:val="28"/>
          <w:szCs w:val="28"/>
          <w:lang w:val="ru-RU"/>
        </w:rPr>
        <w:t xml:space="preserve"> показывается работа метода для обычной камеры без поддержки обработки глубины в сравнении с обычным </w:t>
      </w:r>
      <w:r w:rsidRPr="004E73F6">
        <w:rPr>
          <w:sz w:val="28"/>
          <w:szCs w:val="28"/>
        </w:rPr>
        <w:t>mono</w:t>
      </w:r>
      <w:r w:rsidRPr="004E73F6">
        <w:rPr>
          <w:sz w:val="28"/>
          <w:szCs w:val="28"/>
          <w:lang w:val="ru-RU"/>
        </w:rPr>
        <w:t>-</w:t>
      </w:r>
      <w:r w:rsidRPr="004E73F6">
        <w:rPr>
          <w:sz w:val="28"/>
          <w:szCs w:val="28"/>
        </w:rPr>
        <w:t>SLAM</w:t>
      </w:r>
      <w:r w:rsidRPr="004E73F6">
        <w:rPr>
          <w:sz w:val="28"/>
          <w:szCs w:val="28"/>
          <w:lang w:val="ru-RU"/>
        </w:rPr>
        <w:t>.</w:t>
      </w:r>
    </w:p>
    <w:p w14:paraId="3EF80AC5" w14:textId="77777777" w:rsidR="004148CA" w:rsidRDefault="004148CA" w:rsidP="004148CA">
      <w:pPr>
        <w:keepNext/>
        <w:spacing w:before="240" w:after="240"/>
      </w:pPr>
      <w:r>
        <w:rPr>
          <w:noProof/>
        </w:rPr>
        <w:drawing>
          <wp:inline distT="114300" distB="114300" distL="114300" distR="114300" wp14:anchorId="3F7EB9E9" wp14:editId="7BAEFCED">
            <wp:extent cx="5940000" cy="1041400"/>
            <wp:effectExtent l="0" t="0" r="0" b="0"/>
            <wp:docPr id="42" name="image1.png" descr="A screenshot of a computer&#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31"/>
                    <a:srcRect/>
                    <a:stretch>
                      <a:fillRect/>
                    </a:stretch>
                  </pic:blipFill>
                  <pic:spPr>
                    <a:xfrm>
                      <a:off x="0" y="0"/>
                      <a:ext cx="5940000" cy="1041400"/>
                    </a:xfrm>
                    <a:prstGeom prst="rect">
                      <a:avLst/>
                    </a:prstGeom>
                    <a:ln/>
                  </pic:spPr>
                </pic:pic>
              </a:graphicData>
            </a:graphic>
          </wp:inline>
        </w:drawing>
      </w:r>
    </w:p>
    <w:p w14:paraId="4CC21077" w14:textId="69D87ACA" w:rsidR="004148CA" w:rsidRPr="004148CA" w:rsidRDefault="004148CA" w:rsidP="006C7C3D">
      <w:pPr>
        <w:pStyle w:val="af0"/>
        <w:jc w:val="center"/>
        <w:rPr>
          <w:lang w:val="ru-RU"/>
        </w:rPr>
      </w:pPr>
      <w:r w:rsidRPr="004148CA">
        <w:rPr>
          <w:lang w:val="ru-RU"/>
        </w:rPr>
        <w:t xml:space="preserve">Рисунок  </w:t>
      </w:r>
      <w:r>
        <w:fldChar w:fldCharType="begin"/>
      </w:r>
      <w:r w:rsidRPr="004148CA">
        <w:rPr>
          <w:lang w:val="ru-RU"/>
        </w:rPr>
        <w:instrText xml:space="preserve"> </w:instrText>
      </w:r>
      <w:r>
        <w:instrText>SEQ</w:instrText>
      </w:r>
      <w:r w:rsidRPr="004148CA">
        <w:rPr>
          <w:lang w:val="ru-RU"/>
        </w:rPr>
        <w:instrText xml:space="preserve"> Рисунок_ \* </w:instrText>
      </w:r>
      <w:r>
        <w:instrText>ARABIC</w:instrText>
      </w:r>
      <w:r w:rsidRPr="004148CA">
        <w:rPr>
          <w:lang w:val="ru-RU"/>
        </w:rPr>
        <w:instrText xml:space="preserve"> </w:instrText>
      </w:r>
      <w:r>
        <w:fldChar w:fldCharType="separate"/>
      </w:r>
      <w:r w:rsidRPr="004148CA">
        <w:rPr>
          <w:noProof/>
          <w:lang w:val="ru-RU"/>
        </w:rPr>
        <w:t>6</w:t>
      </w:r>
      <w:r>
        <w:fldChar w:fldCharType="end"/>
      </w:r>
      <w:r>
        <w:rPr>
          <w:lang w:val="ru-RU"/>
        </w:rPr>
        <w:t xml:space="preserve"> </w:t>
      </w:r>
      <w:r w:rsidRPr="002C58F9">
        <w:rPr>
          <w:lang w:val="ru-RU"/>
        </w:rPr>
        <w:t xml:space="preserve">Dyna-SLAM </w:t>
      </w:r>
      <w:r>
        <w:rPr>
          <w:lang w:val="ru-RU"/>
        </w:rPr>
        <w:t xml:space="preserve">, структурная схема </w:t>
      </w:r>
      <w:r>
        <w:rPr>
          <w:lang w:val="ru-RU"/>
        </w:rPr>
        <w:fldChar w:fldCharType="begin"/>
      </w:r>
      <w:r w:rsidR="003409A9">
        <w:rPr>
          <w:lang w:val="ru-RU"/>
        </w:rPr>
        <w:instrText xml:space="preserve"> ADDIN ZOTERO_ITEM CSL_CITATION {"citationID":"f0oGarkh","properties":{"formattedCitation":"[44]","plainCitation":"[44]","noteIndex":0},"citationItems":[{"id":99,"uris":["http://zotero.org/users/local/XvQpfN4m/items/DA7GPRXZ"],"uri":["http://zotero.org/users/local/XvQpfN4m/items/DA7GPRXZ"],"itemData":{"id":99,"type":"article-journal","container-title":"IEEE Robotics and Automation Letters","DOI":"10.1109/LRA.2018.2860039","ISSN":"2377-3766, 2377-3774","issue":"4","journalAbbreviation":"IEEE Robot. Autom. Lett.","page":"4076-4083","source":"DOI.org (Crossref)","title":"DynaSLAM: Tracking, Mapping, and Inpainting in Dynamic Scenes","title-short":"DynaSLAM","volume":"3","author":[{"family":"Bescos","given":"Berta"},{"family":"Facil","given":"Jose M."},{"family":"Civera","given":"Javier"},{"family":"Neira","given":"Jose"}],"issued":{"date-parts":[["2018",10]]}}}],"schema":"https://github.com/citation-style-language/schema/raw/master/csl-citation.json"} </w:instrText>
      </w:r>
      <w:r>
        <w:rPr>
          <w:lang w:val="ru-RU"/>
        </w:rPr>
        <w:fldChar w:fldCharType="separate"/>
      </w:r>
      <w:r w:rsidR="003409A9" w:rsidRPr="003409A9">
        <w:rPr>
          <w:rFonts w:cs="Times New Roman"/>
          <w:lang w:val="ru-RU"/>
        </w:rPr>
        <w:t>[44]</w:t>
      </w:r>
      <w:r>
        <w:rPr>
          <w:lang w:val="ru-RU"/>
        </w:rPr>
        <w:fldChar w:fldCharType="end"/>
      </w:r>
    </w:p>
    <w:p w14:paraId="4BFE8A75" w14:textId="77777777" w:rsidR="004148CA" w:rsidRPr="004148CA" w:rsidRDefault="004148CA" w:rsidP="004148CA">
      <w:pPr>
        <w:spacing w:before="240" w:after="240"/>
        <w:rPr>
          <w:lang w:val="ru-RU"/>
        </w:rPr>
      </w:pPr>
    </w:p>
    <w:p w14:paraId="7F12938D" w14:textId="77777777" w:rsidR="004148CA" w:rsidRPr="004E73F6" w:rsidRDefault="004148CA" w:rsidP="004E73F6">
      <w:pPr>
        <w:spacing w:before="240" w:after="240" w:line="360" w:lineRule="auto"/>
        <w:ind w:firstLine="708"/>
        <w:rPr>
          <w:sz w:val="28"/>
          <w:szCs w:val="28"/>
          <w:lang w:val="ru-RU"/>
        </w:rPr>
      </w:pPr>
      <w:r w:rsidRPr="004E73F6">
        <w:rPr>
          <w:sz w:val="28"/>
          <w:szCs w:val="28"/>
        </w:rPr>
        <w:t>Dyna</w:t>
      </w:r>
      <w:r w:rsidRPr="004E73F6">
        <w:rPr>
          <w:sz w:val="28"/>
          <w:szCs w:val="28"/>
          <w:lang w:val="ru-RU"/>
        </w:rPr>
        <w:t>-</w:t>
      </w:r>
      <w:r w:rsidRPr="004E73F6">
        <w:rPr>
          <w:sz w:val="28"/>
          <w:szCs w:val="28"/>
        </w:rPr>
        <w:t>SLAM</w:t>
      </w:r>
      <w:r w:rsidRPr="004E73F6">
        <w:rPr>
          <w:sz w:val="28"/>
          <w:szCs w:val="28"/>
          <w:lang w:val="ru-RU"/>
        </w:rPr>
        <w:t xml:space="preserve"> рассматривают случай построения карты в динамическом окружении. Если по видео сгенерировать карту и попробовать осуществлять навигацию, то ничего не заработает. </w:t>
      </w:r>
    </w:p>
    <w:p w14:paraId="06B37B64" w14:textId="77777777" w:rsidR="004148CA" w:rsidRPr="004E73F6" w:rsidRDefault="004148CA" w:rsidP="004E73F6">
      <w:pPr>
        <w:spacing w:before="240" w:after="240" w:line="360" w:lineRule="auto"/>
        <w:ind w:firstLine="708"/>
        <w:rPr>
          <w:sz w:val="28"/>
          <w:szCs w:val="28"/>
          <w:lang w:val="ru-RU"/>
        </w:rPr>
      </w:pPr>
      <w:r w:rsidRPr="004E73F6">
        <w:rPr>
          <w:sz w:val="28"/>
          <w:szCs w:val="28"/>
          <w:lang w:val="ru-RU"/>
        </w:rPr>
        <w:t xml:space="preserve">Оказывается, что люди, автомобили и другие подвижные объекты все еще являются частью карты, но не сохраняют свои местоположения на карте. В итоге можно сопоставить изображение человека и получить координату его прошлого местоположения. В случае машин получается, что существует множество одинаковых машин, и привязываться к машине как к уникальному идентификатору вообще некорректно. Соответственно надо научиться определять такие классы объектов в карте как люди и автомобили. </w:t>
      </w:r>
    </w:p>
    <w:p w14:paraId="2E9165D9" w14:textId="77777777" w:rsidR="004148CA" w:rsidRDefault="004148CA" w:rsidP="004E73F6">
      <w:pPr>
        <w:keepNext/>
        <w:spacing w:before="240" w:after="240"/>
        <w:jc w:val="center"/>
      </w:pPr>
      <w:r>
        <w:rPr>
          <w:noProof/>
        </w:rPr>
        <w:lastRenderedPageBreak/>
        <w:drawing>
          <wp:inline distT="114300" distB="114300" distL="114300" distR="114300" wp14:anchorId="032A15C6" wp14:editId="00920235">
            <wp:extent cx="2715712" cy="1868877"/>
            <wp:effectExtent l="0" t="0" r="0" b="0"/>
            <wp:docPr id="43" name="image2.png" descr="Chart, histogram&#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32"/>
                    <a:srcRect/>
                    <a:stretch>
                      <a:fillRect/>
                    </a:stretch>
                  </pic:blipFill>
                  <pic:spPr>
                    <a:xfrm>
                      <a:off x="0" y="0"/>
                      <a:ext cx="2715712" cy="1868877"/>
                    </a:xfrm>
                    <a:prstGeom prst="rect">
                      <a:avLst/>
                    </a:prstGeom>
                    <a:ln/>
                  </pic:spPr>
                </pic:pic>
              </a:graphicData>
            </a:graphic>
          </wp:inline>
        </w:drawing>
      </w:r>
    </w:p>
    <w:p w14:paraId="1AFD0A5B" w14:textId="02F74C66" w:rsidR="004148CA" w:rsidRPr="004148CA" w:rsidRDefault="004148CA" w:rsidP="006C7C3D">
      <w:pPr>
        <w:pStyle w:val="af0"/>
        <w:jc w:val="center"/>
        <w:rPr>
          <w:lang w:val="ru-RU"/>
        </w:rPr>
      </w:pPr>
      <w:r w:rsidRPr="004148CA">
        <w:rPr>
          <w:lang w:val="ru-RU"/>
        </w:rPr>
        <w:t xml:space="preserve">Рисунок  </w:t>
      </w:r>
      <w:r>
        <w:fldChar w:fldCharType="begin"/>
      </w:r>
      <w:r w:rsidRPr="004148CA">
        <w:rPr>
          <w:lang w:val="ru-RU"/>
        </w:rPr>
        <w:instrText xml:space="preserve"> </w:instrText>
      </w:r>
      <w:r>
        <w:instrText>SEQ</w:instrText>
      </w:r>
      <w:r w:rsidRPr="004148CA">
        <w:rPr>
          <w:lang w:val="ru-RU"/>
        </w:rPr>
        <w:instrText xml:space="preserve"> Рисунок_ \* </w:instrText>
      </w:r>
      <w:r>
        <w:instrText>ARABIC</w:instrText>
      </w:r>
      <w:r w:rsidRPr="004148CA">
        <w:rPr>
          <w:lang w:val="ru-RU"/>
        </w:rPr>
        <w:instrText xml:space="preserve"> </w:instrText>
      </w:r>
      <w:r>
        <w:fldChar w:fldCharType="separate"/>
      </w:r>
      <w:r w:rsidRPr="004148CA">
        <w:rPr>
          <w:noProof/>
          <w:lang w:val="ru-RU"/>
        </w:rPr>
        <w:t>7</w:t>
      </w:r>
      <w:r>
        <w:fldChar w:fldCharType="end"/>
      </w:r>
      <w:r>
        <w:rPr>
          <w:lang w:val="ru-RU"/>
        </w:rPr>
        <w:t xml:space="preserve"> </w:t>
      </w:r>
      <w:r w:rsidRPr="0099299C">
        <w:rPr>
          <w:lang w:val="ru-RU"/>
        </w:rPr>
        <w:t>Сравнение навигации методом ORB-SLAM2 (красный) и DynaSLAM (голубой) с реальной траекторией (черный)</w:t>
      </w:r>
      <w:r>
        <w:rPr>
          <w:lang w:val="ru-RU"/>
        </w:rPr>
        <w:t xml:space="preserve"> </w:t>
      </w:r>
      <w:r>
        <w:rPr>
          <w:lang w:val="ru-RU"/>
        </w:rPr>
        <w:fldChar w:fldCharType="begin"/>
      </w:r>
      <w:r w:rsidR="003409A9">
        <w:rPr>
          <w:lang w:val="ru-RU"/>
        </w:rPr>
        <w:instrText xml:space="preserve"> ADDIN ZOTERO_ITEM CSL_CITATION {"citationID":"kuzgZQY6","properties":{"formattedCitation":"[44]","plainCitation":"[44]","noteIndex":0},"citationItems":[{"id":99,"uris":["http://zotero.org/users/local/XvQpfN4m/items/DA7GPRXZ"],"uri":["http://zotero.org/users/local/XvQpfN4m/items/DA7GPRXZ"],"itemData":{"id":99,"type":"article-journal","container-title":"IEEE Robotics and Automation Letters","DOI":"10.1109/LRA.2018.2860039","ISSN":"2377-3766, 2377-3774","issue":"4","journalAbbreviation":"IEEE Robot. Autom. Lett.","page":"4076-4083","source":"DOI.org (Crossref)","title":"DynaSLAM: Tracking, Mapping, and Inpainting in Dynamic Scenes","title-short":"DynaSLAM","volume":"3","author":[{"family":"Bescos","given":"Berta"},{"family":"Facil","given":"Jose M."},{"family":"Civera","given":"Javier"},{"family":"Neira","given":"Jose"}],"issued":{"date-parts":[["2018",10]]}}}],"schema":"https://github.com/citation-style-language/schema/raw/master/csl-citation.json"} </w:instrText>
      </w:r>
      <w:r>
        <w:rPr>
          <w:lang w:val="ru-RU"/>
        </w:rPr>
        <w:fldChar w:fldCharType="separate"/>
      </w:r>
      <w:r w:rsidR="003409A9" w:rsidRPr="003409A9">
        <w:rPr>
          <w:rFonts w:cs="Times New Roman"/>
          <w:lang w:val="ru-RU"/>
        </w:rPr>
        <w:t>[44]</w:t>
      </w:r>
      <w:r>
        <w:rPr>
          <w:lang w:val="ru-RU"/>
        </w:rPr>
        <w:fldChar w:fldCharType="end"/>
      </w:r>
    </w:p>
    <w:p w14:paraId="7882F456" w14:textId="77777777" w:rsidR="004148CA" w:rsidRPr="006C7C3D" w:rsidRDefault="004148CA" w:rsidP="006C7C3D">
      <w:pPr>
        <w:spacing w:before="240" w:after="240" w:line="360" w:lineRule="auto"/>
        <w:ind w:firstLine="708"/>
        <w:rPr>
          <w:sz w:val="28"/>
          <w:szCs w:val="28"/>
          <w:lang w:val="ru-RU"/>
        </w:rPr>
      </w:pPr>
      <w:r w:rsidRPr="006C7C3D">
        <w:rPr>
          <w:sz w:val="28"/>
          <w:szCs w:val="28"/>
          <w:lang w:val="ru-RU"/>
        </w:rPr>
        <w:t xml:space="preserve">Для примера динамического окружения, навигация методом </w:t>
      </w:r>
      <w:r w:rsidRPr="006C7C3D">
        <w:rPr>
          <w:sz w:val="28"/>
          <w:szCs w:val="28"/>
        </w:rPr>
        <w:t>ORB</w:t>
      </w:r>
      <w:r w:rsidRPr="006C7C3D">
        <w:rPr>
          <w:sz w:val="28"/>
          <w:szCs w:val="28"/>
          <w:lang w:val="ru-RU"/>
        </w:rPr>
        <w:t>-</w:t>
      </w:r>
      <w:r w:rsidRPr="006C7C3D">
        <w:rPr>
          <w:sz w:val="28"/>
          <w:szCs w:val="28"/>
        </w:rPr>
        <w:t>SLAM</w:t>
      </w:r>
      <w:r w:rsidRPr="006C7C3D">
        <w:rPr>
          <w:sz w:val="28"/>
          <w:szCs w:val="28"/>
          <w:lang w:val="ru-RU"/>
        </w:rPr>
        <w:t xml:space="preserve">2 дает большую погрешность, хотя метод в целом показывает хорошую точность в нормальных условиях. Проблема возникает, потому что метод построен на предположении о статичном окружении при построении карты. </w:t>
      </w:r>
    </w:p>
    <w:p w14:paraId="52E478AF" w14:textId="77777777" w:rsidR="004148CA" w:rsidRPr="006C7C3D" w:rsidRDefault="004148CA" w:rsidP="006C7C3D">
      <w:pPr>
        <w:spacing w:before="240" w:after="240" w:line="360" w:lineRule="auto"/>
        <w:rPr>
          <w:sz w:val="28"/>
          <w:szCs w:val="28"/>
          <w:lang w:val="ru-RU"/>
        </w:rPr>
      </w:pPr>
      <w:r w:rsidRPr="006C7C3D">
        <w:rPr>
          <w:sz w:val="28"/>
          <w:szCs w:val="28"/>
          <w:lang w:val="ru-RU"/>
        </w:rPr>
        <w:t xml:space="preserve">Автор </w:t>
      </w:r>
      <w:r w:rsidRPr="006C7C3D">
        <w:rPr>
          <w:sz w:val="28"/>
          <w:szCs w:val="28"/>
        </w:rPr>
        <w:t>DynaSLAM</w:t>
      </w:r>
      <w:r w:rsidRPr="006C7C3D">
        <w:rPr>
          <w:sz w:val="28"/>
          <w:szCs w:val="28"/>
          <w:lang w:val="ru-RU"/>
        </w:rPr>
        <w:t xml:space="preserve"> рассматривает следующие конфигурации системы:</w:t>
      </w:r>
    </w:p>
    <w:p w14:paraId="21F6ABB7" w14:textId="43D0BA65" w:rsidR="004148CA" w:rsidRPr="006C7C3D" w:rsidRDefault="004148CA" w:rsidP="00433E78">
      <w:pPr>
        <w:numPr>
          <w:ilvl w:val="0"/>
          <w:numId w:val="9"/>
        </w:numPr>
        <w:spacing w:before="240" w:line="360" w:lineRule="auto"/>
        <w:rPr>
          <w:sz w:val="28"/>
          <w:szCs w:val="28"/>
          <w:lang w:val="ru-RU"/>
        </w:rPr>
      </w:pPr>
      <w:r w:rsidRPr="006C7C3D">
        <w:rPr>
          <w:sz w:val="28"/>
          <w:szCs w:val="28"/>
        </w:rPr>
        <w:t>DynaSLAM</w:t>
      </w:r>
      <w:r w:rsidRPr="006C7C3D">
        <w:rPr>
          <w:sz w:val="28"/>
          <w:szCs w:val="28"/>
          <w:lang w:val="ru-RU"/>
        </w:rPr>
        <w:t xml:space="preserve"> (</w:t>
      </w:r>
      <w:r w:rsidRPr="006C7C3D">
        <w:rPr>
          <w:sz w:val="28"/>
          <w:szCs w:val="28"/>
        </w:rPr>
        <w:t>N</w:t>
      </w:r>
      <w:r w:rsidRPr="006C7C3D">
        <w:rPr>
          <w:sz w:val="28"/>
          <w:szCs w:val="28"/>
          <w:lang w:val="ru-RU"/>
        </w:rPr>
        <w:t xml:space="preserve">) — система, в которой производится только сегментация кадров с помощью </w:t>
      </w:r>
      <w:r w:rsidRPr="006C7C3D">
        <w:rPr>
          <w:sz w:val="28"/>
          <w:szCs w:val="28"/>
        </w:rPr>
        <w:t>Mask</w:t>
      </w:r>
      <w:r w:rsidRPr="006C7C3D">
        <w:rPr>
          <w:sz w:val="28"/>
          <w:szCs w:val="28"/>
          <w:lang w:val="ru-RU"/>
        </w:rPr>
        <w:t xml:space="preserve"> </w:t>
      </w:r>
      <w:r w:rsidRPr="006C7C3D">
        <w:rPr>
          <w:sz w:val="28"/>
          <w:szCs w:val="28"/>
        </w:rPr>
        <w:t>R</w:t>
      </w:r>
      <w:r w:rsidRPr="006C7C3D">
        <w:rPr>
          <w:sz w:val="28"/>
          <w:szCs w:val="28"/>
          <w:lang w:val="ru-RU"/>
        </w:rPr>
        <w:t>-</w:t>
      </w:r>
      <w:r w:rsidRPr="006C7C3D">
        <w:rPr>
          <w:sz w:val="28"/>
          <w:szCs w:val="28"/>
        </w:rPr>
        <w:t>CNN</w:t>
      </w:r>
      <w:r w:rsidRPr="006C7C3D">
        <w:rPr>
          <w:sz w:val="28"/>
          <w:szCs w:val="28"/>
        </w:rPr>
        <w:fldChar w:fldCharType="begin"/>
      </w:r>
      <w:r w:rsidR="003409A9">
        <w:rPr>
          <w:sz w:val="28"/>
          <w:szCs w:val="28"/>
          <w:lang w:val="ru-RU"/>
        </w:rPr>
        <w:instrText xml:space="preserve"> ADDIN ZOTERO_ITEM CSL_CITATION {"citationID":"Atwiju8i","properties":{"formattedCitation":"[45]","plainCitation":"[45]","noteIndex":0},"citationItems":[{"id":118,"uris":["http://zotero.org/users/local/XvQpfN4m/items/5ZJGDNEU"],"uri":["http://zotero.org/users/local/XvQpfN4m/items/5ZJGDNEU"],"itemData":{"id":118,"type":"article-journal","abstract":"We present a conceptually simple, flexible, and general framework for object instance segmentation. Our approach efficiently detects objects in an image while simultaneously generating a high-quality segmentation mask for each instance. The method, called Mask R-CNN, extends Faster R-CNN by adding a branch for predicting an object mask in parallel with the existing branch for bounding box recognition. Mask R-CNN is simple to train and adds only a small overhead to Faster R-CNN, running at 5 fps. Moreover, Mask R-CNN is easy to generalize to other tasks, e.g., allowing us to estimate human poses in the same framework. We show top results in all three tracks of the COCO suite of challenges, including instance segmentation, bounding-box object detection, and person keypoint detection. Without bells and whistles, Mask R-CNN outperforms all existing, single-model entries on every task, including the COCO 2016 challenge winners. We hope our simple and effective approach will serve as a solid baseline and help ease future research in instance-level recognition. Code has been made available at: https://github.com/facebookresearch/Detectron","container-title":"arXiv:1703.06870 [cs]","note":"arXiv: 1703.06870","source":"arXiv.org","title":"Mask R-CNN","URL":"http://arxiv.org/abs/1703.06870","author":[{"family":"He","given":"Kaiming"},{"family":"Gkioxari","given":"Georgia"},{"family":"Dollár","given":"Piotr"},{"family":"Girshick","given":"Ross"}],"accessed":{"date-parts":[["2021",12,27]]},"issued":{"date-parts":[["2018",1,24]]}}}],"schema":"https://github.com/citation-style-language/schema/raw/master/csl-citation.json"} </w:instrText>
      </w:r>
      <w:r w:rsidRPr="006C7C3D">
        <w:rPr>
          <w:sz w:val="28"/>
          <w:szCs w:val="28"/>
        </w:rPr>
        <w:fldChar w:fldCharType="separate"/>
      </w:r>
      <w:r w:rsidR="003409A9" w:rsidRPr="003409A9">
        <w:rPr>
          <w:sz w:val="28"/>
          <w:lang w:val="ru-RU"/>
        </w:rPr>
        <w:t>[45]</w:t>
      </w:r>
      <w:r w:rsidRPr="006C7C3D">
        <w:rPr>
          <w:sz w:val="28"/>
          <w:szCs w:val="28"/>
        </w:rPr>
        <w:fldChar w:fldCharType="end"/>
      </w:r>
      <w:r w:rsidRPr="006C7C3D">
        <w:rPr>
          <w:sz w:val="28"/>
          <w:szCs w:val="28"/>
          <w:lang w:val="ru-RU"/>
        </w:rPr>
        <w:t>, что и является априорным выходным объектом системы.</w:t>
      </w:r>
    </w:p>
    <w:p w14:paraId="0F2652AA" w14:textId="77777777" w:rsidR="004148CA" w:rsidRPr="006C7C3D" w:rsidRDefault="004148CA" w:rsidP="00433E78">
      <w:pPr>
        <w:numPr>
          <w:ilvl w:val="0"/>
          <w:numId w:val="9"/>
        </w:numPr>
        <w:spacing w:line="360" w:lineRule="auto"/>
        <w:rPr>
          <w:sz w:val="28"/>
          <w:szCs w:val="28"/>
          <w:lang w:val="ru-RU"/>
        </w:rPr>
      </w:pPr>
      <w:r w:rsidRPr="006C7C3D">
        <w:rPr>
          <w:sz w:val="28"/>
          <w:szCs w:val="28"/>
        </w:rPr>
        <w:t>DynaSLAM</w:t>
      </w:r>
      <w:r w:rsidRPr="006C7C3D">
        <w:rPr>
          <w:sz w:val="28"/>
          <w:szCs w:val="28"/>
          <w:lang w:val="ru-RU"/>
        </w:rPr>
        <w:t xml:space="preserve"> (</w:t>
      </w:r>
      <w:r w:rsidRPr="006C7C3D">
        <w:rPr>
          <w:sz w:val="28"/>
          <w:szCs w:val="28"/>
        </w:rPr>
        <w:t>G</w:t>
      </w:r>
      <w:r w:rsidRPr="006C7C3D">
        <w:rPr>
          <w:sz w:val="28"/>
          <w:szCs w:val="28"/>
          <w:lang w:val="ru-RU"/>
        </w:rPr>
        <w:t xml:space="preserve">) представляет собой набор геометрических методов определения трехмерной геометрии на основе глубины изменения. </w:t>
      </w:r>
    </w:p>
    <w:p w14:paraId="4C3E0CAA" w14:textId="77777777" w:rsidR="004148CA" w:rsidRPr="006C7C3D" w:rsidRDefault="004148CA" w:rsidP="00433E78">
      <w:pPr>
        <w:numPr>
          <w:ilvl w:val="0"/>
          <w:numId w:val="9"/>
        </w:numPr>
        <w:spacing w:line="360" w:lineRule="auto"/>
        <w:rPr>
          <w:sz w:val="28"/>
          <w:szCs w:val="28"/>
          <w:lang w:val="ru-RU"/>
        </w:rPr>
      </w:pPr>
      <w:r w:rsidRPr="006C7C3D">
        <w:rPr>
          <w:sz w:val="28"/>
          <w:szCs w:val="28"/>
        </w:rPr>
        <w:t>DynaSLAM</w:t>
      </w:r>
      <w:r w:rsidRPr="006C7C3D">
        <w:rPr>
          <w:sz w:val="28"/>
          <w:szCs w:val="28"/>
          <w:lang w:val="ru-RU"/>
        </w:rPr>
        <w:t xml:space="preserve"> (</w:t>
      </w:r>
      <w:r w:rsidRPr="006C7C3D">
        <w:rPr>
          <w:sz w:val="28"/>
          <w:szCs w:val="28"/>
        </w:rPr>
        <w:t>N</w:t>
      </w:r>
      <w:r w:rsidRPr="006C7C3D">
        <w:rPr>
          <w:sz w:val="28"/>
          <w:szCs w:val="28"/>
          <w:lang w:val="ru-RU"/>
        </w:rPr>
        <w:t xml:space="preserve"> + </w:t>
      </w:r>
      <w:r w:rsidRPr="006C7C3D">
        <w:rPr>
          <w:sz w:val="28"/>
          <w:szCs w:val="28"/>
        </w:rPr>
        <w:t>G</w:t>
      </w:r>
      <w:r w:rsidRPr="006C7C3D">
        <w:rPr>
          <w:sz w:val="28"/>
          <w:szCs w:val="28"/>
          <w:lang w:val="ru-RU"/>
        </w:rPr>
        <w:t xml:space="preserve">) это система, в которой выделены динамические объекты, и объединяет одновременно геометрические и нейросетевые методы. </w:t>
      </w:r>
    </w:p>
    <w:p w14:paraId="0378A57C" w14:textId="77777777" w:rsidR="004148CA" w:rsidRPr="006C7C3D" w:rsidRDefault="004148CA" w:rsidP="00433E78">
      <w:pPr>
        <w:numPr>
          <w:ilvl w:val="0"/>
          <w:numId w:val="9"/>
        </w:numPr>
        <w:spacing w:after="240" w:line="360" w:lineRule="auto"/>
        <w:rPr>
          <w:sz w:val="28"/>
          <w:szCs w:val="28"/>
          <w:lang w:val="ru-RU"/>
        </w:rPr>
      </w:pPr>
      <w:r w:rsidRPr="006C7C3D">
        <w:rPr>
          <w:sz w:val="28"/>
          <w:szCs w:val="28"/>
          <w:lang w:val="ru-RU"/>
        </w:rPr>
        <w:t>Дополнительно можно рассматривать конфигурацию (</w:t>
      </w:r>
      <w:r w:rsidRPr="006C7C3D">
        <w:rPr>
          <w:sz w:val="28"/>
          <w:szCs w:val="28"/>
        </w:rPr>
        <w:t>N</w:t>
      </w:r>
      <w:r w:rsidRPr="006C7C3D">
        <w:rPr>
          <w:sz w:val="28"/>
          <w:szCs w:val="28"/>
          <w:lang w:val="ru-RU"/>
        </w:rPr>
        <w:t xml:space="preserve"> + </w:t>
      </w:r>
      <w:r w:rsidRPr="006C7C3D">
        <w:rPr>
          <w:sz w:val="28"/>
          <w:szCs w:val="28"/>
        </w:rPr>
        <w:t>G</w:t>
      </w:r>
      <w:r w:rsidRPr="006C7C3D">
        <w:rPr>
          <w:sz w:val="28"/>
          <w:szCs w:val="28"/>
          <w:lang w:val="ru-RU"/>
        </w:rPr>
        <w:t xml:space="preserve"> + </w:t>
      </w:r>
      <w:r w:rsidRPr="006C7C3D">
        <w:rPr>
          <w:sz w:val="28"/>
          <w:szCs w:val="28"/>
        </w:rPr>
        <w:t>BI</w:t>
      </w:r>
      <w:r w:rsidRPr="006C7C3D">
        <w:rPr>
          <w:sz w:val="28"/>
          <w:szCs w:val="28"/>
          <w:lang w:val="ru-RU"/>
        </w:rPr>
        <w:t>), где выполняется закрашивание/дорисовывание фона изображения (</w:t>
      </w:r>
      <w:r w:rsidRPr="006C7C3D">
        <w:rPr>
          <w:sz w:val="28"/>
          <w:szCs w:val="28"/>
        </w:rPr>
        <w:t>BI</w:t>
      </w:r>
      <w:r w:rsidRPr="006C7C3D">
        <w:rPr>
          <w:sz w:val="28"/>
          <w:szCs w:val="28"/>
          <w:lang w:val="ru-RU"/>
        </w:rPr>
        <w:t xml:space="preserve"> </w:t>
      </w:r>
      <w:r w:rsidRPr="006C7C3D">
        <w:rPr>
          <w:sz w:val="28"/>
          <w:szCs w:val="28"/>
        </w:rPr>
        <w:t>background</w:t>
      </w:r>
      <w:r w:rsidRPr="006C7C3D">
        <w:rPr>
          <w:sz w:val="28"/>
          <w:szCs w:val="28"/>
          <w:lang w:val="ru-RU"/>
        </w:rPr>
        <w:t xml:space="preserve"> </w:t>
      </w:r>
      <w:r w:rsidRPr="006C7C3D">
        <w:rPr>
          <w:sz w:val="28"/>
          <w:szCs w:val="28"/>
        </w:rPr>
        <w:t>inpainting</w:t>
      </w:r>
      <w:r w:rsidRPr="006C7C3D">
        <w:rPr>
          <w:sz w:val="28"/>
          <w:szCs w:val="28"/>
          <w:lang w:val="ru-RU"/>
        </w:rPr>
        <w:t xml:space="preserve">) перед циклом алгоритма </w:t>
      </w:r>
      <w:r w:rsidRPr="006C7C3D">
        <w:rPr>
          <w:sz w:val="28"/>
          <w:szCs w:val="28"/>
        </w:rPr>
        <w:t>SLAM</w:t>
      </w:r>
      <w:r w:rsidRPr="006C7C3D">
        <w:rPr>
          <w:sz w:val="28"/>
          <w:szCs w:val="28"/>
          <w:lang w:val="ru-RU"/>
        </w:rPr>
        <w:t xml:space="preserve">. Мотивация для такого эксперимента заключается в том, что, если динамические области заранее закрасить известным статическим содержимым, система может работать в качестве стандартной </w:t>
      </w:r>
      <w:r w:rsidRPr="006C7C3D">
        <w:rPr>
          <w:sz w:val="28"/>
          <w:szCs w:val="28"/>
        </w:rPr>
        <w:t>SLAM</w:t>
      </w:r>
      <w:r w:rsidRPr="006C7C3D">
        <w:rPr>
          <w:sz w:val="28"/>
          <w:szCs w:val="28"/>
          <w:lang w:val="ru-RU"/>
        </w:rPr>
        <w:t xml:space="preserve">-системы в предположении статичности внешней сцены. В этом случае </w:t>
      </w:r>
      <w:r w:rsidRPr="006C7C3D">
        <w:rPr>
          <w:sz w:val="28"/>
          <w:szCs w:val="28"/>
        </w:rPr>
        <w:t>ORB</w:t>
      </w:r>
      <w:r w:rsidRPr="006C7C3D">
        <w:rPr>
          <w:sz w:val="28"/>
          <w:szCs w:val="28"/>
          <w:lang w:val="ru-RU"/>
        </w:rPr>
        <w:t xml:space="preserve"> </w:t>
      </w:r>
      <w:r w:rsidRPr="006C7C3D">
        <w:rPr>
          <w:sz w:val="28"/>
          <w:szCs w:val="28"/>
          <w:lang w:val="ru-RU"/>
        </w:rPr>
        <w:lastRenderedPageBreak/>
        <w:t xml:space="preserve">характерные точки ищутся как в реальной, так и в реконструированной области кадров, в поиске совпадений с ключевыми точками в ранее обработанных ключевых кадрах. </w:t>
      </w:r>
    </w:p>
    <w:p w14:paraId="467143B6" w14:textId="77777777" w:rsidR="004148CA" w:rsidRDefault="004148CA" w:rsidP="004148CA">
      <w:pPr>
        <w:keepNext/>
        <w:spacing w:before="240" w:after="240"/>
      </w:pPr>
      <w:r>
        <w:rPr>
          <w:noProof/>
        </w:rPr>
        <w:drawing>
          <wp:inline distT="114300" distB="114300" distL="114300" distR="114300" wp14:anchorId="7C6B6459" wp14:editId="3EF5AAE7">
            <wp:extent cx="2586239" cy="1939680"/>
            <wp:effectExtent l="0" t="0" r="0" b="0"/>
            <wp:docPr id="44" name="image11.png" descr="A person wearing headphones&#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33"/>
                    <a:srcRect/>
                    <a:stretch>
                      <a:fillRect/>
                    </a:stretch>
                  </pic:blipFill>
                  <pic:spPr>
                    <a:xfrm>
                      <a:off x="0" y="0"/>
                      <a:ext cx="2586239" cy="1939680"/>
                    </a:xfrm>
                    <a:prstGeom prst="rect">
                      <a:avLst/>
                    </a:prstGeom>
                    <a:ln/>
                  </pic:spPr>
                </pic:pic>
              </a:graphicData>
            </a:graphic>
          </wp:inline>
        </w:drawing>
      </w:r>
      <w:r>
        <w:rPr>
          <w:noProof/>
        </w:rPr>
        <w:drawing>
          <wp:inline distT="114300" distB="114300" distL="114300" distR="114300" wp14:anchorId="71AA4166" wp14:editId="2B9BCBF5">
            <wp:extent cx="2595361" cy="1946520"/>
            <wp:effectExtent l="0" t="0" r="0" b="0"/>
            <wp:docPr id="45" name="image5.png" descr="A person standing in front of a computer&#10;&#10;Description automatically generated with low confidence"/>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34"/>
                    <a:srcRect/>
                    <a:stretch>
                      <a:fillRect/>
                    </a:stretch>
                  </pic:blipFill>
                  <pic:spPr>
                    <a:xfrm>
                      <a:off x="0" y="0"/>
                      <a:ext cx="2595361" cy="1946520"/>
                    </a:xfrm>
                    <a:prstGeom prst="rect">
                      <a:avLst/>
                    </a:prstGeom>
                    <a:ln/>
                  </pic:spPr>
                </pic:pic>
              </a:graphicData>
            </a:graphic>
          </wp:inline>
        </w:drawing>
      </w:r>
    </w:p>
    <w:p w14:paraId="023F89C4" w14:textId="7BA4E54B" w:rsidR="004148CA" w:rsidRPr="004148CA" w:rsidRDefault="004148CA" w:rsidP="006C7C3D">
      <w:pPr>
        <w:pStyle w:val="af0"/>
        <w:jc w:val="center"/>
        <w:rPr>
          <w:lang w:val="ru-RU"/>
        </w:rPr>
      </w:pPr>
      <w:r w:rsidRPr="004148CA">
        <w:rPr>
          <w:lang w:val="ru-RU"/>
        </w:rPr>
        <w:t xml:space="preserve">Рисунок  </w:t>
      </w:r>
      <w:r>
        <w:fldChar w:fldCharType="begin"/>
      </w:r>
      <w:r w:rsidRPr="004148CA">
        <w:rPr>
          <w:lang w:val="ru-RU"/>
        </w:rPr>
        <w:instrText xml:space="preserve"> </w:instrText>
      </w:r>
      <w:r>
        <w:instrText>SEQ</w:instrText>
      </w:r>
      <w:r w:rsidRPr="004148CA">
        <w:rPr>
          <w:lang w:val="ru-RU"/>
        </w:rPr>
        <w:instrText xml:space="preserve"> Рисунок_ \* </w:instrText>
      </w:r>
      <w:r>
        <w:instrText>ARABIC</w:instrText>
      </w:r>
      <w:r w:rsidRPr="004148CA">
        <w:rPr>
          <w:lang w:val="ru-RU"/>
        </w:rPr>
        <w:instrText xml:space="preserve"> </w:instrText>
      </w:r>
      <w:r>
        <w:fldChar w:fldCharType="separate"/>
      </w:r>
      <w:r w:rsidRPr="004148CA">
        <w:rPr>
          <w:noProof/>
          <w:lang w:val="ru-RU"/>
        </w:rPr>
        <w:t>8</w:t>
      </w:r>
      <w:r>
        <w:fldChar w:fldCharType="end"/>
      </w:r>
      <w:r>
        <w:rPr>
          <w:lang w:val="ru-RU"/>
        </w:rPr>
        <w:t xml:space="preserve"> </w:t>
      </w:r>
      <w:r w:rsidRPr="00FF1DBC">
        <w:rPr>
          <w:lang w:val="ru-RU"/>
        </w:rPr>
        <w:t>Работа алгоритма Mask R-CNN</w:t>
      </w:r>
      <w:r>
        <w:rPr>
          <w:lang w:val="ru-RU"/>
        </w:rPr>
        <w:t xml:space="preserve"> </w:t>
      </w:r>
      <w:r>
        <w:rPr>
          <w:lang w:val="ru-RU"/>
        </w:rPr>
        <w:fldChar w:fldCharType="begin"/>
      </w:r>
      <w:r w:rsidR="003409A9">
        <w:rPr>
          <w:lang w:val="ru-RU"/>
        </w:rPr>
        <w:instrText xml:space="preserve"> ADDIN ZOTERO_ITEM CSL_CITATION {"citationID":"5CPSEY29","properties":{"formattedCitation":"[45]","plainCitation":"[45]","noteIndex":0},"citationItems":[{"id":118,"uris":["http://zotero.org/users/local/XvQpfN4m/items/5ZJGDNEU"],"uri":["http://zotero.org/users/local/XvQpfN4m/items/5ZJGDNEU"],"itemData":{"id":118,"type":"article-journal","abstract":"We present a conceptually simple, flexible, and general framework for object instance segmentation. Our approach efficiently detects objects in an image while simultaneously generating a high-quality segmentation mask for each instance. The method, called Mask R-CNN, extends Faster R-CNN by adding a branch for predicting an object mask in parallel with the existing branch for bounding box recognition. Mask R-CNN is simple to train and adds only a small overhead to Faster R-CNN, running at 5 fps. Moreover, Mask R-CNN is easy to generalize to other tasks, e.g., allowing us to estimate human poses in the same framework. We show top results in all three tracks of the COCO suite of challenges, including instance segmentation, bounding-box object detection, and person keypoint detection. Without bells and whistles, Mask R-CNN outperforms all existing, single-model entries on every task, including the COCO 2016 challenge winners. We hope our simple and effective approach will serve as a solid baseline and help ease future research in instance-level recognition. Code has been made available at: https://github.com/facebookresearch/Detectron","container-title":"arXiv:1703.06870 [cs]","note":"arXiv: 1703.06870","source":"arXiv.org","title":"Mask R-CNN","URL":"http://arxiv.org/abs/1703.06870","author":[{"family":"He","given":"Kaiming"},{"family":"Gkioxari","given":"Georgia"},{"family":"Dollár","given":"Piotr"},{"family":"Girshick","given":"Ross"}],"accessed":{"date-parts":[["2021",12,27]]},"issued":{"date-parts":[["2018",1,24]]}}}],"schema":"https://github.com/citation-style-language/schema/raw/master/csl-citation.json"} </w:instrText>
      </w:r>
      <w:r>
        <w:rPr>
          <w:lang w:val="ru-RU"/>
        </w:rPr>
        <w:fldChar w:fldCharType="separate"/>
      </w:r>
      <w:r w:rsidR="003409A9" w:rsidRPr="003409A9">
        <w:rPr>
          <w:rFonts w:cs="Times New Roman"/>
          <w:lang w:val="ru-RU"/>
        </w:rPr>
        <w:t>[45]</w:t>
      </w:r>
      <w:r>
        <w:rPr>
          <w:lang w:val="ru-RU"/>
        </w:rPr>
        <w:fldChar w:fldCharType="end"/>
      </w:r>
    </w:p>
    <w:p w14:paraId="5A94E637" w14:textId="77777777" w:rsidR="004148CA" w:rsidRPr="006C7C3D" w:rsidRDefault="004148CA" w:rsidP="006C7C3D">
      <w:pPr>
        <w:spacing w:before="240" w:after="240" w:line="360" w:lineRule="auto"/>
        <w:ind w:firstLine="708"/>
        <w:rPr>
          <w:sz w:val="28"/>
          <w:szCs w:val="28"/>
          <w:lang w:val="ru-RU"/>
        </w:rPr>
      </w:pPr>
      <w:r w:rsidRPr="006C7C3D">
        <w:rPr>
          <w:sz w:val="28"/>
          <w:szCs w:val="28"/>
          <w:lang w:val="ru-RU"/>
        </w:rPr>
        <w:t xml:space="preserve">Авторы </w:t>
      </w:r>
      <w:r w:rsidRPr="006C7C3D">
        <w:rPr>
          <w:sz w:val="28"/>
          <w:szCs w:val="28"/>
        </w:rPr>
        <w:t>DynaSLAM</w:t>
      </w:r>
      <w:r w:rsidRPr="006C7C3D">
        <w:rPr>
          <w:sz w:val="28"/>
          <w:szCs w:val="28"/>
          <w:lang w:val="ru-RU"/>
        </w:rPr>
        <w:t xml:space="preserve"> приводят статистику производительности метода в сравнении с </w:t>
      </w:r>
      <w:r w:rsidRPr="006C7C3D">
        <w:rPr>
          <w:sz w:val="28"/>
          <w:szCs w:val="28"/>
        </w:rPr>
        <w:t>ORB</w:t>
      </w:r>
      <w:r w:rsidRPr="006C7C3D">
        <w:rPr>
          <w:sz w:val="28"/>
          <w:szCs w:val="28"/>
          <w:lang w:val="ru-RU"/>
        </w:rPr>
        <w:t>-</w:t>
      </w:r>
      <w:r w:rsidRPr="006C7C3D">
        <w:rPr>
          <w:sz w:val="28"/>
          <w:szCs w:val="28"/>
        </w:rPr>
        <w:t>SLAM</w:t>
      </w:r>
      <w:r w:rsidRPr="006C7C3D">
        <w:rPr>
          <w:sz w:val="28"/>
          <w:szCs w:val="28"/>
          <w:lang w:val="ru-RU"/>
        </w:rPr>
        <w:t xml:space="preserve">.  </w:t>
      </w:r>
    </w:p>
    <w:p w14:paraId="1D50A6CC" w14:textId="77777777" w:rsidR="004148CA" w:rsidRPr="006C7C3D" w:rsidRDefault="004148CA" w:rsidP="006C7C3D">
      <w:pPr>
        <w:spacing w:before="240" w:after="240" w:line="360" w:lineRule="auto"/>
        <w:ind w:firstLine="708"/>
        <w:rPr>
          <w:sz w:val="28"/>
          <w:szCs w:val="28"/>
          <w:lang w:val="ru-RU"/>
        </w:rPr>
      </w:pPr>
      <w:r w:rsidRPr="006C7C3D">
        <w:rPr>
          <w:sz w:val="28"/>
          <w:szCs w:val="28"/>
          <w:lang w:val="ru-RU"/>
        </w:rPr>
        <w:t xml:space="preserve">Монокулярная версия </w:t>
      </w:r>
      <w:r w:rsidRPr="006C7C3D">
        <w:rPr>
          <w:sz w:val="28"/>
          <w:szCs w:val="28"/>
        </w:rPr>
        <w:t>ORB</w:t>
      </w:r>
      <w:r w:rsidRPr="006C7C3D">
        <w:rPr>
          <w:sz w:val="28"/>
          <w:szCs w:val="28"/>
          <w:lang w:val="ru-RU"/>
        </w:rPr>
        <w:t>-</w:t>
      </w:r>
      <w:r w:rsidRPr="006C7C3D">
        <w:rPr>
          <w:sz w:val="28"/>
          <w:szCs w:val="28"/>
        </w:rPr>
        <w:t>SLAM</w:t>
      </w:r>
      <w:r w:rsidRPr="006C7C3D">
        <w:rPr>
          <w:sz w:val="28"/>
          <w:szCs w:val="28"/>
          <w:lang w:val="ru-RU"/>
        </w:rPr>
        <w:t xml:space="preserve"> позволяет получить в среднем более точные результаты чем </w:t>
      </w:r>
      <w:r w:rsidRPr="006C7C3D">
        <w:rPr>
          <w:sz w:val="28"/>
          <w:szCs w:val="28"/>
        </w:rPr>
        <w:t>ORB</w:t>
      </w:r>
      <w:r w:rsidRPr="006C7C3D">
        <w:rPr>
          <w:sz w:val="28"/>
          <w:szCs w:val="28"/>
          <w:lang w:val="ru-RU"/>
        </w:rPr>
        <w:t>-</w:t>
      </w:r>
      <w:r w:rsidRPr="006C7C3D">
        <w:rPr>
          <w:sz w:val="28"/>
          <w:szCs w:val="28"/>
        </w:rPr>
        <w:t>SLAM</w:t>
      </w:r>
      <w:r w:rsidRPr="006C7C3D">
        <w:rPr>
          <w:sz w:val="28"/>
          <w:szCs w:val="28"/>
          <w:lang w:val="ru-RU"/>
        </w:rPr>
        <w:t xml:space="preserve"> с камерой глубины, но при этом требует времени на инициализацию: на наборе данных </w:t>
      </w:r>
      <w:r w:rsidRPr="006C7C3D">
        <w:rPr>
          <w:sz w:val="28"/>
          <w:szCs w:val="28"/>
        </w:rPr>
        <w:t>TUM</w:t>
      </w:r>
      <w:r w:rsidRPr="006C7C3D">
        <w:rPr>
          <w:sz w:val="28"/>
          <w:szCs w:val="28"/>
          <w:lang w:val="ru-RU"/>
        </w:rPr>
        <w:t xml:space="preserve">, время установления навигации для </w:t>
      </w:r>
      <w:r w:rsidRPr="006C7C3D">
        <w:rPr>
          <w:sz w:val="28"/>
          <w:szCs w:val="28"/>
        </w:rPr>
        <w:t>mono</w:t>
      </w:r>
      <w:r w:rsidRPr="006C7C3D">
        <w:rPr>
          <w:sz w:val="28"/>
          <w:szCs w:val="28"/>
          <w:lang w:val="ru-RU"/>
        </w:rPr>
        <w:t xml:space="preserve"> </w:t>
      </w:r>
      <w:r w:rsidRPr="006C7C3D">
        <w:rPr>
          <w:sz w:val="28"/>
          <w:szCs w:val="28"/>
        </w:rPr>
        <w:t>ORB</w:t>
      </w:r>
      <w:r w:rsidRPr="006C7C3D">
        <w:rPr>
          <w:sz w:val="28"/>
          <w:szCs w:val="28"/>
          <w:lang w:val="ru-RU"/>
        </w:rPr>
        <w:t>-</w:t>
      </w:r>
      <w:r w:rsidRPr="006C7C3D">
        <w:rPr>
          <w:sz w:val="28"/>
          <w:szCs w:val="28"/>
        </w:rPr>
        <w:t>SLAM</w:t>
      </w:r>
      <w:r w:rsidRPr="006C7C3D">
        <w:rPr>
          <w:sz w:val="28"/>
          <w:szCs w:val="28"/>
          <w:lang w:val="ru-RU"/>
        </w:rPr>
        <w:t xml:space="preserve"> составляет порядка 13-20% от общего времени навигации. При этом </w:t>
      </w:r>
      <w:r w:rsidRPr="006C7C3D">
        <w:rPr>
          <w:sz w:val="28"/>
          <w:szCs w:val="28"/>
        </w:rPr>
        <w:t>DynaSLAM</w:t>
      </w:r>
      <w:r w:rsidRPr="006C7C3D">
        <w:rPr>
          <w:sz w:val="28"/>
          <w:szCs w:val="28"/>
          <w:lang w:val="ru-RU"/>
        </w:rPr>
        <w:t xml:space="preserve"> в монокулярной версии выдает результаты навигации порядка 97% от общего времени навигации, то есть с незначительной задержкой. </w:t>
      </w:r>
    </w:p>
    <w:p w14:paraId="3A1BB049" w14:textId="609C52FB" w:rsidR="004148CA" w:rsidRPr="006C7C3D" w:rsidRDefault="004148CA" w:rsidP="006C7C3D">
      <w:pPr>
        <w:spacing w:before="240" w:after="240" w:line="360" w:lineRule="auto"/>
        <w:ind w:firstLine="708"/>
        <w:rPr>
          <w:sz w:val="28"/>
          <w:szCs w:val="28"/>
          <w:lang w:val="ru-RU"/>
        </w:rPr>
      </w:pPr>
      <w:r w:rsidRPr="006C7C3D">
        <w:rPr>
          <w:sz w:val="28"/>
          <w:szCs w:val="28"/>
          <w:lang w:val="ru-RU"/>
        </w:rPr>
        <w:t xml:space="preserve">При этом оба метода показывают примерно равнозначную точность на общем наборе данных датасета </w:t>
      </w:r>
      <w:r w:rsidRPr="006C7C3D">
        <w:rPr>
          <w:sz w:val="28"/>
          <w:szCs w:val="28"/>
        </w:rPr>
        <w:t>KITTY</w:t>
      </w:r>
      <w:r w:rsidRPr="006C7C3D">
        <w:rPr>
          <w:sz w:val="28"/>
          <w:szCs w:val="28"/>
        </w:rPr>
        <w:fldChar w:fldCharType="begin"/>
      </w:r>
      <w:r w:rsidR="003409A9">
        <w:rPr>
          <w:sz w:val="28"/>
          <w:szCs w:val="28"/>
          <w:lang w:val="ru-RU"/>
        </w:rPr>
        <w:instrText xml:space="preserve"> ADDIN ZOTERO_ITEM CSL_CITATION {"citationID":"CINgMhU8","properties":{"formattedCitation":"[46]","plainCitation":"[46]","noteIndex":0},"citationItems":[{"id":101,"uris":["http://zotero.org/users/local/XvQpfN4m/items/P8JZMSAL"],"uri":["http://zotero.org/users/local/XvQpfN4m/items/P8JZMSAL"],"itemData":{"id":101,"type":"article-journal","abstract":"Image semantic segmentation is more and more being of interest for computer vision and machine learning researchers. Many applications on the rise need accurate and efficient segmentation mechanisms: autonomous driving, indoor navigation, and even virtual or augmented reality systems to name a few. This demand coincides with the rise of deep learning approaches in almost every field or application target related to computer vision, including semantic segmentation or scene understanding. This paper provides a review on deep learning methods for semantic segmentation applied to various application areas. Firstly, we describe the terminology of this field as well as mandatory background concepts. Next, the main datasets and challenges are exposed to help researchers decide which are the ones that best suit their needs and their targets. Then, existing methods are reviewed, highlighting their contributions and their significance in the field. Finally, quantitative results are given for the described methods and the datasets in which they were evaluated, following up with a discussion of the results. At last, we point out a set of promising future works and draw our own conclusions about the state of the art of semantic segmentation using deep learning techniques.","container-title":"arXiv:1704.06857 [cs]","note":"arXiv: 1704.06857","source":"arXiv.org","title":"A Review on Deep Learning Techniques Applied to Semantic Segmentation","URL":"http://arxiv.org/abs/1704.06857","author":[{"family":"Garcia-Garcia","given":"Alberto"},{"family":"Orts-Escolano","given":"Sergio"},{"family":"Oprea","given":"Sergiu"},{"family":"Villena-Martinez","given":"Victor"},{"family":"Garcia-Rodriguez","given":"Jose"}],"accessed":{"date-parts":[["2021",12,27]]},"issued":{"date-parts":[["2017",4,22]]}}}],"schema":"https://github.com/citation-style-language/schema/raw/master/csl-citation.json"} </w:instrText>
      </w:r>
      <w:r w:rsidRPr="006C7C3D">
        <w:rPr>
          <w:sz w:val="28"/>
          <w:szCs w:val="28"/>
        </w:rPr>
        <w:fldChar w:fldCharType="separate"/>
      </w:r>
      <w:r w:rsidR="003409A9" w:rsidRPr="003409A9">
        <w:rPr>
          <w:sz w:val="28"/>
          <w:lang w:val="ru-RU"/>
        </w:rPr>
        <w:t>[46]</w:t>
      </w:r>
      <w:r w:rsidRPr="006C7C3D">
        <w:rPr>
          <w:sz w:val="28"/>
          <w:szCs w:val="28"/>
        </w:rPr>
        <w:fldChar w:fldCharType="end"/>
      </w:r>
      <w:r w:rsidRPr="006C7C3D">
        <w:rPr>
          <w:sz w:val="28"/>
          <w:szCs w:val="28"/>
          <w:lang w:val="ru-RU"/>
        </w:rPr>
        <w:t xml:space="preserve">. </w:t>
      </w:r>
    </w:p>
    <w:p w14:paraId="5346A1A2" w14:textId="49778D74" w:rsidR="004148CA" w:rsidRPr="006C7C3D" w:rsidRDefault="004148CA" w:rsidP="006C7C3D">
      <w:pPr>
        <w:spacing w:before="240" w:after="240" w:line="360" w:lineRule="auto"/>
        <w:ind w:firstLine="708"/>
        <w:rPr>
          <w:sz w:val="28"/>
          <w:szCs w:val="28"/>
          <w:lang w:val="ru-RU"/>
        </w:rPr>
      </w:pPr>
      <w:r w:rsidRPr="006C7C3D">
        <w:rPr>
          <w:sz w:val="28"/>
          <w:szCs w:val="28"/>
          <w:lang w:val="ru-RU"/>
        </w:rPr>
        <w:t xml:space="preserve">В основе алгоритма лежит простая идея игнорировать все ключевые точки, которые принадлежат динамическим объектам. При этом за динамические объекты априорно принимаются определенные классы объектов, то есть автомобили, велосипеды и т. д. Для ситуации, где все объекты на виде движутся, игнорирование динамических объектов улучшает точность и алгоритм работает лучше, чем </w:t>
      </w:r>
      <w:r w:rsidRPr="006C7C3D">
        <w:rPr>
          <w:sz w:val="28"/>
          <w:szCs w:val="28"/>
        </w:rPr>
        <w:t>ORB</w:t>
      </w:r>
      <w:r w:rsidRPr="006C7C3D">
        <w:rPr>
          <w:sz w:val="28"/>
          <w:szCs w:val="28"/>
          <w:lang w:val="ru-RU"/>
        </w:rPr>
        <w:t>-</w:t>
      </w:r>
      <w:r w:rsidRPr="006C7C3D">
        <w:rPr>
          <w:sz w:val="28"/>
          <w:szCs w:val="28"/>
        </w:rPr>
        <w:t>SLAM</w:t>
      </w:r>
      <w:r w:rsidRPr="006C7C3D">
        <w:rPr>
          <w:sz w:val="28"/>
          <w:szCs w:val="28"/>
        </w:rPr>
        <w:fldChar w:fldCharType="begin"/>
      </w:r>
      <w:r w:rsidR="003409A9">
        <w:rPr>
          <w:sz w:val="28"/>
          <w:szCs w:val="28"/>
          <w:lang w:val="ru-RU"/>
        </w:rPr>
        <w:instrText xml:space="preserve"> ADDIN ZOTERO_ITEM CSL_CITATION {"citationID":"0uPqnnap","properties":{"formattedCitation":"[35]","plainCitation":"[35]","noteIndex":0},"citationItems":[{"id":3,"uris":["http://zotero.org/users/local/XvQpfN4m/items/8RG8G4L3"],"uri":["http://zotero.org/users/local/XvQpfN4m/items/8RG8G4L3"],"itemData":{"id":3,"type":"paper-conference","title":"ORB SLAM 2 : an Open-Source SLAM System for Monocular, Stereo and","author":[{"family":"Cameras","given":"RGB-D."},{"family":"Artal","given":"Raul","non-dropping-particle":"ur-"},{"literal":"Juan"},{"family":"Tardos","given":"D."}]}}],"schema":"https://github.com/citation-style-language/schema/raw/master/csl-citation.json"} </w:instrText>
      </w:r>
      <w:r w:rsidRPr="006C7C3D">
        <w:rPr>
          <w:sz w:val="28"/>
          <w:szCs w:val="28"/>
        </w:rPr>
        <w:fldChar w:fldCharType="separate"/>
      </w:r>
      <w:r w:rsidR="003409A9" w:rsidRPr="003409A9">
        <w:rPr>
          <w:sz w:val="28"/>
          <w:lang w:val="ru-RU"/>
        </w:rPr>
        <w:t>[35]</w:t>
      </w:r>
      <w:r w:rsidRPr="006C7C3D">
        <w:rPr>
          <w:sz w:val="28"/>
          <w:szCs w:val="28"/>
        </w:rPr>
        <w:fldChar w:fldCharType="end"/>
      </w:r>
      <w:r w:rsidRPr="006C7C3D">
        <w:rPr>
          <w:sz w:val="28"/>
          <w:szCs w:val="28"/>
          <w:lang w:val="ru-RU"/>
        </w:rPr>
        <w:t xml:space="preserve">. Наоборот, на </w:t>
      </w:r>
      <w:r w:rsidRPr="006C7C3D">
        <w:rPr>
          <w:sz w:val="28"/>
          <w:szCs w:val="28"/>
          <w:lang w:val="ru-RU"/>
        </w:rPr>
        <w:lastRenderedPageBreak/>
        <w:t>последовательностях, в которых большинство зарегистрированных автомобилей и транспортных средств припаркованы (следовательно, статичны), абсолютная среднеквадратичная ошибка траектории обычно больше, так как большинство ключевых точек, используемые для отслеживания просто игнорируются, а остальные более удалены и обычно относятся к мало текстурным областям.</w:t>
      </w:r>
    </w:p>
    <w:p w14:paraId="57B397C5" w14:textId="080FBEC7" w:rsidR="004148CA" w:rsidRPr="006C7C3D" w:rsidRDefault="004148CA" w:rsidP="006C7C3D">
      <w:pPr>
        <w:spacing w:before="240" w:after="240" w:line="360" w:lineRule="auto"/>
        <w:ind w:firstLine="708"/>
        <w:rPr>
          <w:sz w:val="28"/>
          <w:szCs w:val="28"/>
          <w:lang w:val="ru-RU"/>
        </w:rPr>
      </w:pPr>
      <w:r w:rsidRPr="006C7C3D">
        <w:rPr>
          <w:sz w:val="28"/>
          <w:szCs w:val="28"/>
        </w:rPr>
        <w:t>DynaSLAM</w:t>
      </w:r>
      <w:r w:rsidRPr="006C7C3D">
        <w:rPr>
          <w:sz w:val="28"/>
          <w:szCs w:val="28"/>
          <w:lang w:val="ru-RU"/>
        </w:rPr>
        <w:t xml:space="preserve"> не оптимизирован не предназначен для работы в реальном времени. Однако возможность создавать карты извлекая только статическое содержимое сцены актуальна для работы в автономном режиме. Возможность классифицировать характерные точки на статичные и динамические должна позволить работать только со статической картой в реальном времени не выполняя задачу сегментации. При этом более новая версия алгоритма </w:t>
      </w:r>
      <w:r w:rsidRPr="006C7C3D">
        <w:rPr>
          <w:sz w:val="28"/>
          <w:szCs w:val="28"/>
        </w:rPr>
        <w:t>ORB</w:t>
      </w:r>
      <w:r w:rsidRPr="006C7C3D">
        <w:rPr>
          <w:sz w:val="28"/>
          <w:szCs w:val="28"/>
          <w:lang w:val="ru-RU"/>
        </w:rPr>
        <w:t>-</w:t>
      </w:r>
      <w:r w:rsidRPr="006C7C3D">
        <w:rPr>
          <w:sz w:val="28"/>
          <w:szCs w:val="28"/>
        </w:rPr>
        <w:t>SLAM</w:t>
      </w:r>
      <w:r w:rsidRPr="006C7C3D">
        <w:rPr>
          <w:sz w:val="28"/>
          <w:szCs w:val="28"/>
          <w:lang w:val="ru-RU"/>
        </w:rPr>
        <w:t xml:space="preserve"> 3 может работать с несколькими участками карты и возможно получится интегрировать динамическую карту с помощью метода </w:t>
      </w:r>
      <w:r w:rsidRPr="006C7C3D">
        <w:rPr>
          <w:sz w:val="28"/>
          <w:szCs w:val="28"/>
        </w:rPr>
        <w:t>ORB</w:t>
      </w:r>
      <w:r w:rsidRPr="006C7C3D">
        <w:rPr>
          <w:sz w:val="28"/>
          <w:szCs w:val="28"/>
          <w:lang w:val="ru-RU"/>
        </w:rPr>
        <w:t>-</w:t>
      </w:r>
      <w:r w:rsidRPr="006C7C3D">
        <w:rPr>
          <w:sz w:val="28"/>
          <w:szCs w:val="28"/>
        </w:rPr>
        <w:t>SLAM</w:t>
      </w:r>
      <w:r w:rsidRPr="006C7C3D">
        <w:rPr>
          <w:sz w:val="28"/>
          <w:szCs w:val="28"/>
          <w:lang w:val="ru-RU"/>
        </w:rPr>
        <w:t xml:space="preserve"> 3</w:t>
      </w:r>
      <w:r w:rsidRPr="006C7C3D">
        <w:rPr>
          <w:sz w:val="28"/>
          <w:szCs w:val="28"/>
        </w:rPr>
        <w:fldChar w:fldCharType="begin"/>
      </w:r>
      <w:r w:rsidR="003409A9">
        <w:rPr>
          <w:sz w:val="28"/>
          <w:szCs w:val="28"/>
          <w:lang w:val="ru-RU"/>
        </w:rPr>
        <w:instrText xml:space="preserve"> ADDIN ZOTERO_ITEM CSL_CITATION {"citationID":"jEpd6eHi","properties":{"formattedCitation":"[34, p. 3]","plainCitation":"[34, p. 3]","noteIndex":0},"citationItems":[{"id":6,"uris":["http://zotero.org/users/local/XvQpfN4m/items/QGE456VT"],"uri":["http://zotero.org/users/local/XvQpfN4m/items/QGE456VT"],"itemData":{"id":6,"type":"paper-conference","abstract":"IEEE Transactions on Robotics;2015;31;5;10.1109/TRO.2015.2463671","publisher":"IEEE","title":"ORB-SLAM: A Versatile and Accurate Monocular SLAM System","author":[{"family":"Mur-Artal","given":"Raul"},{"family":"Montiel","given":"J. M. M."},{"family":"Tardos","given":"Juan D."}],"issued":{"date-parts":[["2021"]]}},"locator":"3"}],"schema":"https://github.com/citation-style-language/schema/raw/master/csl-citation.json"} </w:instrText>
      </w:r>
      <w:r w:rsidRPr="006C7C3D">
        <w:rPr>
          <w:sz w:val="28"/>
          <w:szCs w:val="28"/>
        </w:rPr>
        <w:fldChar w:fldCharType="separate"/>
      </w:r>
      <w:r w:rsidR="003409A9" w:rsidRPr="003409A9">
        <w:rPr>
          <w:sz w:val="28"/>
          <w:lang w:val="ru-RU"/>
        </w:rPr>
        <w:t xml:space="preserve">[34, </w:t>
      </w:r>
      <w:r w:rsidR="003409A9" w:rsidRPr="003409A9">
        <w:rPr>
          <w:sz w:val="28"/>
        </w:rPr>
        <w:t>p</w:t>
      </w:r>
      <w:r w:rsidR="003409A9" w:rsidRPr="003409A9">
        <w:rPr>
          <w:sz w:val="28"/>
          <w:lang w:val="ru-RU"/>
        </w:rPr>
        <w:t>. 3]</w:t>
      </w:r>
      <w:r w:rsidRPr="006C7C3D">
        <w:rPr>
          <w:sz w:val="28"/>
          <w:szCs w:val="28"/>
        </w:rPr>
        <w:fldChar w:fldCharType="end"/>
      </w:r>
      <w:r w:rsidRPr="006C7C3D">
        <w:rPr>
          <w:sz w:val="28"/>
          <w:szCs w:val="28"/>
          <w:lang w:val="ru-RU"/>
        </w:rPr>
        <w:t>.</w:t>
      </w:r>
    </w:p>
    <w:p w14:paraId="1FD24B31" w14:textId="77777777" w:rsidR="004148CA" w:rsidRDefault="004148CA" w:rsidP="006C7C3D">
      <w:pPr>
        <w:keepNext/>
        <w:spacing w:before="240" w:after="240"/>
        <w:jc w:val="center"/>
      </w:pPr>
      <w:r>
        <w:rPr>
          <w:noProof/>
        </w:rPr>
        <w:drawing>
          <wp:inline distT="114300" distB="114300" distL="114300" distR="114300" wp14:anchorId="12EC510B" wp14:editId="0EEDE113">
            <wp:extent cx="5940000" cy="3124200"/>
            <wp:effectExtent l="0" t="0" r="0" b="0"/>
            <wp:docPr id="46" name="image9.png" descr="A picture containing graphical user interfac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35"/>
                    <a:srcRect/>
                    <a:stretch>
                      <a:fillRect/>
                    </a:stretch>
                  </pic:blipFill>
                  <pic:spPr>
                    <a:xfrm>
                      <a:off x="0" y="0"/>
                      <a:ext cx="5940000" cy="3124200"/>
                    </a:xfrm>
                    <a:prstGeom prst="rect">
                      <a:avLst/>
                    </a:prstGeom>
                    <a:ln/>
                  </pic:spPr>
                </pic:pic>
              </a:graphicData>
            </a:graphic>
          </wp:inline>
        </w:drawing>
      </w:r>
    </w:p>
    <w:p w14:paraId="619B5C7B" w14:textId="4DBB1A3F" w:rsidR="004148CA" w:rsidRPr="004148CA" w:rsidRDefault="004148CA" w:rsidP="006C7C3D">
      <w:pPr>
        <w:pStyle w:val="af0"/>
        <w:jc w:val="center"/>
        <w:rPr>
          <w:lang w:val="ru-RU"/>
        </w:rPr>
      </w:pPr>
      <w:r w:rsidRPr="004148CA">
        <w:rPr>
          <w:lang w:val="ru-RU"/>
        </w:rPr>
        <w:t xml:space="preserve">Рисунок  </w:t>
      </w:r>
      <w:r>
        <w:fldChar w:fldCharType="begin"/>
      </w:r>
      <w:r w:rsidRPr="004148CA">
        <w:rPr>
          <w:lang w:val="ru-RU"/>
        </w:rPr>
        <w:instrText xml:space="preserve"> </w:instrText>
      </w:r>
      <w:r>
        <w:instrText>SEQ</w:instrText>
      </w:r>
      <w:r w:rsidRPr="004148CA">
        <w:rPr>
          <w:lang w:val="ru-RU"/>
        </w:rPr>
        <w:instrText xml:space="preserve"> Рисунок_ \* </w:instrText>
      </w:r>
      <w:r>
        <w:instrText>ARABIC</w:instrText>
      </w:r>
      <w:r w:rsidRPr="004148CA">
        <w:rPr>
          <w:lang w:val="ru-RU"/>
        </w:rPr>
        <w:instrText xml:space="preserve"> </w:instrText>
      </w:r>
      <w:r>
        <w:fldChar w:fldCharType="separate"/>
      </w:r>
      <w:r w:rsidRPr="004148CA">
        <w:rPr>
          <w:noProof/>
          <w:lang w:val="ru-RU"/>
        </w:rPr>
        <w:t>9</w:t>
      </w:r>
      <w:r>
        <w:fldChar w:fldCharType="end"/>
      </w:r>
      <w:r>
        <w:rPr>
          <w:lang w:val="ru-RU"/>
        </w:rPr>
        <w:t xml:space="preserve"> </w:t>
      </w:r>
      <w:r w:rsidRPr="00142809">
        <w:rPr>
          <w:lang w:val="ru-RU"/>
        </w:rPr>
        <w:t>Структурная схема DS-SLAM</w:t>
      </w:r>
      <w:r>
        <w:rPr>
          <w:lang w:val="ru-RU"/>
        </w:rPr>
        <w:fldChar w:fldCharType="begin"/>
      </w:r>
      <w:r w:rsidR="003409A9">
        <w:rPr>
          <w:lang w:val="ru-RU"/>
        </w:rPr>
        <w:instrText xml:space="preserve"> ADDIN ZOTERO_ITEM CSL_CITATION {"citationID":"QK0UFzhL","properties":{"formattedCitation":"[47]","plainCitation":"[47]","noteIndex":0},"citationItems":[{"id":97,"uris":["http://zotero.org/users/local/XvQpfN4m/items/4BZA6Z7S"],"uri":["http://zotero.org/users/local/XvQpfN4m/items/4BZA6Z7S"],"itemData":{"id":97,"type":"paper-conference","container-title":"2018 IEEE/RSJ International Conference on Intelligent Robots and Systems (IROS)","DOI":"10.1109/IROS.2018.8593691","event":"2018 IEEE/RSJ International Conference on Intelligent Robots and Systems (IROS)","event-place":"Madrid","ISBN":"978-1-5386-8094-0","page":"1168-1174","publisher":"IEEE","publisher-place":"Madrid","source":"DOI.org (Crossref)","title":"DS-SLAM: A Semantic Visual SLAM towards Dynamic Environments","title-short":"DS-SLAM","URL":"https://ieeexplore.ieee.org/document/8593691/","author":[{"family":"Yu","given":"Chao"},{"family":"Liu","given":"Zuxin"},{"family":"Liu","given":"Xin-Jun"},{"family":"Xie","given":"Fugui"},{"family":"Yang","given":"Yi"},{"family":"Wei","given":"Qi"},{"family":"Fei","given":"Qiao"}],"accessed":{"date-parts":[["2021",12,27]]},"issued":{"date-parts":[["2018",10]]}}}],"schema":"https://github.com/citation-style-language/schema/raw/master/csl-citation.json"} </w:instrText>
      </w:r>
      <w:r>
        <w:rPr>
          <w:lang w:val="ru-RU"/>
        </w:rPr>
        <w:fldChar w:fldCharType="separate"/>
      </w:r>
      <w:r w:rsidR="003409A9" w:rsidRPr="003409A9">
        <w:rPr>
          <w:rFonts w:cs="Times New Roman"/>
          <w:lang w:val="ru-RU"/>
        </w:rPr>
        <w:t>[47]</w:t>
      </w:r>
      <w:r>
        <w:rPr>
          <w:lang w:val="ru-RU"/>
        </w:rPr>
        <w:fldChar w:fldCharType="end"/>
      </w:r>
      <w:r w:rsidRPr="00142809">
        <w:rPr>
          <w:lang w:val="ru-RU"/>
        </w:rPr>
        <w:t>.</w:t>
      </w:r>
    </w:p>
    <w:p w14:paraId="2037D80A" w14:textId="77777777" w:rsidR="006C7C3D" w:rsidRDefault="004148CA" w:rsidP="006C7C3D">
      <w:pPr>
        <w:spacing w:line="360" w:lineRule="auto"/>
        <w:ind w:firstLine="708"/>
        <w:rPr>
          <w:sz w:val="28"/>
          <w:szCs w:val="28"/>
          <w:lang w:val="ru-RU"/>
        </w:rPr>
      </w:pPr>
      <w:r w:rsidRPr="006C7C3D">
        <w:rPr>
          <w:sz w:val="28"/>
          <w:szCs w:val="28"/>
          <w:lang w:val="ru-RU"/>
        </w:rPr>
        <w:t xml:space="preserve">DS-SLAM: Необработанное изображение </w:t>
      </w:r>
      <w:r w:rsidRPr="006C7C3D">
        <w:rPr>
          <w:sz w:val="28"/>
          <w:szCs w:val="28"/>
        </w:rPr>
        <w:t>RGB</w:t>
      </w:r>
      <w:r w:rsidRPr="006C7C3D">
        <w:rPr>
          <w:sz w:val="28"/>
          <w:szCs w:val="28"/>
          <w:lang w:val="ru-RU"/>
        </w:rPr>
        <w:t xml:space="preserve"> используется одновременно для семантической сегментации и проверки согласованности движений. Затем удаляется шум и определяется координата объекта. </w:t>
      </w:r>
    </w:p>
    <w:p w14:paraId="1967CD0E" w14:textId="77777777" w:rsidR="004148CA" w:rsidRPr="006C7C3D" w:rsidRDefault="004148CA" w:rsidP="006C7C3D">
      <w:pPr>
        <w:spacing w:line="360" w:lineRule="auto"/>
        <w:ind w:firstLine="708"/>
        <w:rPr>
          <w:sz w:val="28"/>
          <w:szCs w:val="28"/>
          <w:lang w:val="ru-RU"/>
        </w:rPr>
      </w:pPr>
      <w:r w:rsidRPr="006C7C3D">
        <w:rPr>
          <w:sz w:val="28"/>
          <w:szCs w:val="28"/>
          <w:lang w:val="ru-RU"/>
        </w:rPr>
        <w:lastRenderedPageBreak/>
        <w:t>Семантическая карта представлена в виде октодерева и строится в независимом потоке на основе расположения объекта, карты глубины и результата семантической сегментации.</w:t>
      </w:r>
    </w:p>
    <w:p w14:paraId="3E324842" w14:textId="008649B7" w:rsidR="004148CA" w:rsidRPr="006C7C3D" w:rsidRDefault="004148CA" w:rsidP="006C7C3D">
      <w:pPr>
        <w:spacing w:before="240" w:after="240" w:line="360" w:lineRule="auto"/>
        <w:ind w:firstLine="708"/>
        <w:rPr>
          <w:sz w:val="28"/>
          <w:szCs w:val="28"/>
          <w:lang w:val="ru-RU"/>
        </w:rPr>
      </w:pPr>
      <w:r w:rsidRPr="006C7C3D">
        <w:rPr>
          <w:sz w:val="28"/>
          <w:szCs w:val="28"/>
          <w:lang w:val="ru-RU"/>
        </w:rPr>
        <w:t xml:space="preserve">Аналогичное решение реализовано в работе </w:t>
      </w:r>
      <w:r w:rsidRPr="006C7C3D">
        <w:rPr>
          <w:sz w:val="28"/>
          <w:szCs w:val="28"/>
        </w:rPr>
        <w:t>DS</w:t>
      </w:r>
      <w:r w:rsidRPr="006C7C3D">
        <w:rPr>
          <w:sz w:val="28"/>
          <w:szCs w:val="28"/>
          <w:lang w:val="ru-RU"/>
        </w:rPr>
        <w:t>-</w:t>
      </w:r>
      <w:r w:rsidRPr="006C7C3D">
        <w:rPr>
          <w:sz w:val="28"/>
          <w:szCs w:val="28"/>
        </w:rPr>
        <w:t>SLAM</w:t>
      </w:r>
      <w:r w:rsidRPr="006C7C3D">
        <w:rPr>
          <w:sz w:val="28"/>
          <w:szCs w:val="28"/>
          <w:lang w:val="ru-RU"/>
        </w:rPr>
        <w:t xml:space="preserve">, при этом авторы заявляют о значительном улучшении точности и стабильности метода в их эксперименте по сравнению с </w:t>
      </w:r>
      <w:r w:rsidRPr="006C7C3D">
        <w:rPr>
          <w:sz w:val="28"/>
          <w:szCs w:val="28"/>
        </w:rPr>
        <w:t>ORB</w:t>
      </w:r>
      <w:r w:rsidRPr="006C7C3D">
        <w:rPr>
          <w:sz w:val="28"/>
          <w:szCs w:val="28"/>
          <w:lang w:val="ru-RU"/>
        </w:rPr>
        <w:t>-</w:t>
      </w:r>
      <w:r w:rsidRPr="006C7C3D">
        <w:rPr>
          <w:sz w:val="28"/>
          <w:szCs w:val="28"/>
        </w:rPr>
        <w:t>SLAM</w:t>
      </w:r>
      <w:r w:rsidRPr="006C7C3D">
        <w:rPr>
          <w:sz w:val="28"/>
          <w:szCs w:val="28"/>
          <w:lang w:val="ru-RU"/>
        </w:rPr>
        <w:t xml:space="preserve"> 2</w:t>
      </w:r>
      <w:r w:rsidRPr="006C7C3D">
        <w:rPr>
          <w:sz w:val="28"/>
          <w:szCs w:val="28"/>
        </w:rPr>
        <w:fldChar w:fldCharType="begin"/>
      </w:r>
      <w:r w:rsidR="003409A9">
        <w:rPr>
          <w:sz w:val="28"/>
          <w:szCs w:val="28"/>
          <w:lang w:val="ru-RU"/>
        </w:rPr>
        <w:instrText xml:space="preserve"> ADDIN ZOTERO_ITEM CSL_CITATION {"citationID":"yCjEe3Of","properties":{"formattedCitation":"[35]","plainCitation":"[35]","noteIndex":0},"citationItems":[{"id":3,"uris":["http://zotero.org/users/local/XvQpfN4m/items/8RG8G4L3"],"uri":["http://zotero.org/users/local/XvQpfN4m/items/8RG8G4L3"],"itemData":{"id":3,"type":"paper-conference","title":"ORB SLAM 2 : an Open-Source SLAM System for Monocular, Stereo and","author":[{"family":"Cameras","given":"RGB-D."},{"family":"Artal","given":"Raul","non-dropping-particle":"ur-"},{"literal":"Juan"},{"family":"Tardos","given":"D."}]}}],"schema":"https://github.com/citation-style-language/schema/raw/master/csl-citation.json"} </w:instrText>
      </w:r>
      <w:r w:rsidRPr="006C7C3D">
        <w:rPr>
          <w:sz w:val="28"/>
          <w:szCs w:val="28"/>
        </w:rPr>
        <w:fldChar w:fldCharType="separate"/>
      </w:r>
      <w:r w:rsidR="003409A9" w:rsidRPr="003409A9">
        <w:rPr>
          <w:sz w:val="28"/>
          <w:lang w:val="ru-RU"/>
        </w:rPr>
        <w:t>[35]</w:t>
      </w:r>
      <w:r w:rsidRPr="006C7C3D">
        <w:rPr>
          <w:sz w:val="28"/>
          <w:szCs w:val="28"/>
        </w:rPr>
        <w:fldChar w:fldCharType="end"/>
      </w:r>
      <w:r w:rsidRPr="006C7C3D">
        <w:rPr>
          <w:sz w:val="28"/>
          <w:szCs w:val="28"/>
          <w:lang w:val="ru-RU"/>
        </w:rPr>
        <w:t xml:space="preserve">. Система производит семантическую сегментацию в реальном времени (59 мс на обработку одного кадра) и может определять и фильтровать движущиеся объекты. Характерные точки с движущихся объектов не добавляются в карту и не используются при локализации. На динамических последовательностях средняя точность у </w:t>
      </w:r>
      <w:r w:rsidRPr="006C7C3D">
        <w:rPr>
          <w:sz w:val="28"/>
          <w:szCs w:val="28"/>
        </w:rPr>
        <w:t>DS</w:t>
      </w:r>
      <w:r w:rsidRPr="006C7C3D">
        <w:rPr>
          <w:sz w:val="28"/>
          <w:szCs w:val="28"/>
          <w:lang w:val="ru-RU"/>
        </w:rPr>
        <w:t>-</w:t>
      </w:r>
      <w:r w:rsidRPr="006C7C3D">
        <w:rPr>
          <w:sz w:val="28"/>
          <w:szCs w:val="28"/>
        </w:rPr>
        <w:t>SLAM</w:t>
      </w:r>
      <w:r w:rsidRPr="006C7C3D">
        <w:rPr>
          <w:sz w:val="28"/>
          <w:szCs w:val="28"/>
        </w:rPr>
        <w:fldChar w:fldCharType="begin"/>
      </w:r>
      <w:r w:rsidR="003409A9">
        <w:rPr>
          <w:sz w:val="28"/>
          <w:szCs w:val="28"/>
          <w:lang w:val="ru-RU"/>
        </w:rPr>
        <w:instrText xml:space="preserve"> ADDIN ZOTERO_ITEM CSL_CITATION {"citationID":"jivmjTjf","properties":{"formattedCitation":"[47]","plainCitation":"[47]","noteIndex":0},"citationItems":[{"id":97,"uris":["http://zotero.org/users/local/XvQpfN4m/items/4BZA6Z7S"],"uri":["http://zotero.org/users/local/XvQpfN4m/items/4BZA6Z7S"],"itemData":{"id":97,"type":"paper-conference","container-title":"2018 IEEE/RSJ International Conference on Intelligent Robots and Systems (IROS)","DOI":"10.1109/IROS.2018.8593691","event":"2018 IEEE/RSJ International Conference on Intelligent Robots and Systems (IROS)","event-place":"Madrid","ISBN":"978-1-5386-8094-0","page":"1168-1174","publisher":"IEEE","publisher-place":"Madrid","source":"DOI.org (Crossref)","title":"DS-SLAM: A Semantic Visual SLAM towards Dynamic Environments","title-short":"DS-SLAM","URL":"https://ieeexplore.ieee.org/document/8593691/","author":[{"family":"Yu","given":"Chao"},{"family":"Liu","given":"Zuxin"},{"family":"Liu","given":"Xin-Jun"},{"family":"Xie","given":"Fugui"},{"family":"Yang","given":"Yi"},{"family":"Wei","given":"Qi"},{"family":"Fei","given":"Qiao"}],"accessed":{"date-parts":[["2021",12,27]]},"issued":{"date-parts":[["2018",10]]}}}],"schema":"https://github.com/citation-style-language/schema/raw/master/csl-citation.json"} </w:instrText>
      </w:r>
      <w:r w:rsidRPr="006C7C3D">
        <w:rPr>
          <w:sz w:val="28"/>
          <w:szCs w:val="28"/>
        </w:rPr>
        <w:fldChar w:fldCharType="separate"/>
      </w:r>
      <w:r w:rsidR="003409A9" w:rsidRPr="003409A9">
        <w:rPr>
          <w:sz w:val="28"/>
          <w:lang w:val="ru-RU"/>
        </w:rPr>
        <w:t>[47]</w:t>
      </w:r>
      <w:r w:rsidRPr="006C7C3D">
        <w:rPr>
          <w:sz w:val="28"/>
          <w:szCs w:val="28"/>
        </w:rPr>
        <w:fldChar w:fldCharType="end"/>
      </w:r>
      <w:r w:rsidRPr="006C7C3D">
        <w:rPr>
          <w:sz w:val="28"/>
          <w:szCs w:val="28"/>
          <w:lang w:val="ru-RU"/>
        </w:rPr>
        <w:t xml:space="preserve"> примерно в 2-10 раз лучше точности </w:t>
      </w:r>
      <w:r w:rsidRPr="006C7C3D">
        <w:rPr>
          <w:sz w:val="28"/>
          <w:szCs w:val="28"/>
        </w:rPr>
        <w:t>ORB</w:t>
      </w:r>
      <w:r w:rsidRPr="006C7C3D">
        <w:rPr>
          <w:sz w:val="28"/>
          <w:szCs w:val="28"/>
          <w:lang w:val="ru-RU"/>
        </w:rPr>
        <w:t>-</w:t>
      </w:r>
      <w:r w:rsidRPr="006C7C3D">
        <w:rPr>
          <w:sz w:val="28"/>
          <w:szCs w:val="28"/>
        </w:rPr>
        <w:t>SLAM</w:t>
      </w:r>
      <w:r w:rsidRPr="006C7C3D">
        <w:rPr>
          <w:sz w:val="28"/>
          <w:szCs w:val="28"/>
          <w:lang w:val="ru-RU"/>
        </w:rPr>
        <w:t xml:space="preserve"> 2 соответственно.</w:t>
      </w:r>
    </w:p>
    <w:p w14:paraId="2A0AF255" w14:textId="1F710735" w:rsidR="004148CA" w:rsidRPr="006C7C3D" w:rsidRDefault="004148CA" w:rsidP="006C7C3D">
      <w:pPr>
        <w:spacing w:before="240" w:after="240" w:line="360" w:lineRule="auto"/>
        <w:ind w:firstLine="708"/>
        <w:rPr>
          <w:sz w:val="28"/>
          <w:szCs w:val="28"/>
          <w:lang w:val="ru-RU"/>
        </w:rPr>
      </w:pPr>
      <w:r w:rsidRPr="006C7C3D">
        <w:rPr>
          <w:sz w:val="28"/>
          <w:szCs w:val="28"/>
          <w:lang w:val="ru-RU"/>
        </w:rPr>
        <w:t xml:space="preserve">При этом можно в любой момент времени перестать выполнять семантическую сегментацию и получить исходный алгоритм </w:t>
      </w:r>
      <w:r w:rsidRPr="006C7C3D">
        <w:rPr>
          <w:sz w:val="28"/>
          <w:szCs w:val="28"/>
        </w:rPr>
        <w:t>ORB</w:t>
      </w:r>
      <w:r w:rsidRPr="006C7C3D">
        <w:rPr>
          <w:sz w:val="28"/>
          <w:szCs w:val="28"/>
          <w:lang w:val="ru-RU"/>
        </w:rPr>
        <w:t>-</w:t>
      </w:r>
      <w:r w:rsidRPr="006C7C3D">
        <w:rPr>
          <w:sz w:val="28"/>
          <w:szCs w:val="28"/>
        </w:rPr>
        <w:t>SLAM</w:t>
      </w:r>
      <w:r w:rsidRPr="006C7C3D">
        <w:rPr>
          <w:sz w:val="28"/>
          <w:szCs w:val="28"/>
        </w:rPr>
        <w:fldChar w:fldCharType="begin"/>
      </w:r>
      <w:r w:rsidR="003409A9">
        <w:rPr>
          <w:sz w:val="28"/>
          <w:szCs w:val="28"/>
          <w:lang w:val="ru-RU"/>
        </w:rPr>
        <w:instrText xml:space="preserve"> ADDIN ZOTERO_ITEM CSL_CITATION {"citationID":"dK20BclB","properties":{"formattedCitation":"[35]","plainCitation":"[35]","noteIndex":0},"citationItems":[{"id":3,"uris":["http://zotero.org/users/local/XvQpfN4m/items/8RG8G4L3"],"uri":["http://zotero.org/users/local/XvQpfN4m/items/8RG8G4L3"],"itemData":{"id":3,"type":"paper-conference","title":"ORB SLAM 2 : an Open-Source SLAM System for Monocular, Stereo and","author":[{"family":"Cameras","given":"RGB-D."},{"family":"Artal","given":"Raul","non-dropping-particle":"ur-"},{"literal":"Juan"},{"family":"Tardos","given":"D."}]}}],"schema":"https://github.com/citation-style-language/schema/raw/master/csl-citation.json"} </w:instrText>
      </w:r>
      <w:r w:rsidRPr="006C7C3D">
        <w:rPr>
          <w:sz w:val="28"/>
          <w:szCs w:val="28"/>
        </w:rPr>
        <w:fldChar w:fldCharType="separate"/>
      </w:r>
      <w:r w:rsidR="003409A9" w:rsidRPr="003409A9">
        <w:rPr>
          <w:sz w:val="28"/>
          <w:lang w:val="ru-RU"/>
        </w:rPr>
        <w:t>[35]</w:t>
      </w:r>
      <w:r w:rsidRPr="006C7C3D">
        <w:rPr>
          <w:sz w:val="28"/>
          <w:szCs w:val="28"/>
        </w:rPr>
        <w:fldChar w:fldCharType="end"/>
      </w:r>
      <w:r w:rsidRPr="006C7C3D">
        <w:rPr>
          <w:sz w:val="28"/>
          <w:szCs w:val="28"/>
          <w:lang w:val="ru-RU"/>
        </w:rPr>
        <w:t xml:space="preserve"> с его производительностью.</w:t>
      </w:r>
    </w:p>
    <w:p w14:paraId="00FF5F01" w14:textId="77777777" w:rsidR="004148CA" w:rsidRPr="00CC543F" w:rsidRDefault="004148CA" w:rsidP="006C7C3D">
      <w:pPr>
        <w:pStyle w:val="20"/>
        <w:rPr>
          <w:rFonts w:ascii="Times New Roman" w:hAnsi="Times New Roman" w:cs="Times New Roman"/>
          <w:sz w:val="28"/>
          <w:szCs w:val="28"/>
          <w:lang w:val="ru-RU"/>
        </w:rPr>
      </w:pPr>
      <w:bookmarkStart w:id="126" w:name="_6ewnnqyzqeuf" w:colFirst="0" w:colLast="0"/>
      <w:bookmarkStart w:id="127" w:name="_Toc91598661"/>
      <w:bookmarkEnd w:id="126"/>
      <w:r w:rsidRPr="00CC543F">
        <w:rPr>
          <w:rFonts w:ascii="Times New Roman" w:hAnsi="Times New Roman" w:cs="Times New Roman"/>
          <w:sz w:val="28"/>
          <w:szCs w:val="28"/>
          <w:lang w:val="ru-RU"/>
        </w:rPr>
        <w:t>Технологии определения глубины сцены</w:t>
      </w:r>
      <w:bookmarkEnd w:id="127"/>
    </w:p>
    <w:p w14:paraId="5FEC5EB6" w14:textId="77777777" w:rsidR="004148CA" w:rsidRPr="006C7C3D" w:rsidRDefault="004148CA" w:rsidP="007F5C55">
      <w:pPr>
        <w:spacing w:line="360" w:lineRule="auto"/>
        <w:ind w:firstLine="360"/>
        <w:rPr>
          <w:sz w:val="28"/>
          <w:szCs w:val="28"/>
          <w:lang w:val="ru-RU"/>
        </w:rPr>
      </w:pPr>
      <w:r w:rsidRPr="006C7C3D">
        <w:rPr>
          <w:sz w:val="28"/>
          <w:szCs w:val="28"/>
          <w:lang w:val="ru-RU"/>
        </w:rPr>
        <w:t xml:space="preserve">Основные технологии определения глубины классифицируются следующим образом: </w:t>
      </w:r>
    </w:p>
    <w:p w14:paraId="09FA528D" w14:textId="76DDE88E" w:rsidR="004148CA" w:rsidRPr="006C7C3D" w:rsidRDefault="004148CA" w:rsidP="00433E78">
      <w:pPr>
        <w:numPr>
          <w:ilvl w:val="0"/>
          <w:numId w:val="8"/>
        </w:numPr>
        <w:spacing w:line="360" w:lineRule="auto"/>
        <w:rPr>
          <w:sz w:val="28"/>
          <w:szCs w:val="28"/>
          <w:lang w:val="ru-RU"/>
        </w:rPr>
      </w:pPr>
      <w:r w:rsidRPr="006C7C3D">
        <w:rPr>
          <w:sz w:val="28"/>
          <w:szCs w:val="28"/>
        </w:rPr>
        <w:t>Structured</w:t>
      </w:r>
      <w:r w:rsidRPr="006C7C3D">
        <w:rPr>
          <w:sz w:val="28"/>
          <w:szCs w:val="28"/>
          <w:lang w:val="ru-RU"/>
        </w:rPr>
        <w:t xml:space="preserve"> </w:t>
      </w:r>
      <w:r w:rsidRPr="006C7C3D">
        <w:rPr>
          <w:sz w:val="28"/>
          <w:szCs w:val="28"/>
        </w:rPr>
        <w:t>Light</w:t>
      </w:r>
      <w:r w:rsidRPr="006C7C3D">
        <w:rPr>
          <w:sz w:val="28"/>
          <w:szCs w:val="28"/>
          <w:lang w:val="ru-RU"/>
        </w:rPr>
        <w:t xml:space="preserve"> камеры, или камеры структурного света, когда есть проектор (часто инфракрасный) и камера, снимающая структурный свет проектора;</w:t>
      </w:r>
    </w:p>
    <w:p w14:paraId="633D8F69" w14:textId="77777777" w:rsidR="004148CA" w:rsidRPr="006C7C3D" w:rsidRDefault="004148CA" w:rsidP="00433E78">
      <w:pPr>
        <w:numPr>
          <w:ilvl w:val="0"/>
          <w:numId w:val="8"/>
        </w:numPr>
        <w:spacing w:line="360" w:lineRule="auto"/>
        <w:rPr>
          <w:sz w:val="28"/>
          <w:szCs w:val="28"/>
          <w:lang w:val="ru-RU"/>
        </w:rPr>
      </w:pPr>
      <w:r w:rsidRPr="006C7C3D">
        <w:rPr>
          <w:sz w:val="28"/>
          <w:szCs w:val="28"/>
          <w:lang w:val="ru-RU"/>
        </w:rPr>
        <w:t>Time of Flight камеры, или камеры, основанные на измерении задержки отраженного света;</w:t>
      </w:r>
    </w:p>
    <w:p w14:paraId="4BB3A515" w14:textId="77777777" w:rsidR="004148CA" w:rsidRPr="006C7C3D" w:rsidRDefault="004148CA" w:rsidP="00433E78">
      <w:pPr>
        <w:numPr>
          <w:ilvl w:val="0"/>
          <w:numId w:val="8"/>
        </w:numPr>
        <w:spacing w:line="360" w:lineRule="auto"/>
        <w:rPr>
          <w:sz w:val="28"/>
          <w:szCs w:val="28"/>
          <w:lang w:val="ru-RU"/>
        </w:rPr>
      </w:pPr>
      <w:r w:rsidRPr="006C7C3D">
        <w:rPr>
          <w:sz w:val="28"/>
          <w:szCs w:val="28"/>
          <w:lang w:val="ru-RU"/>
        </w:rPr>
        <w:t>Depth from Stereo камеры — классическое и, пожалуй, наиболее известное направление построения глубины из стерео;</w:t>
      </w:r>
    </w:p>
    <w:p w14:paraId="45D0ECB9" w14:textId="77777777" w:rsidR="004148CA" w:rsidRPr="006C7C3D" w:rsidRDefault="004148CA" w:rsidP="00433E78">
      <w:pPr>
        <w:numPr>
          <w:ilvl w:val="0"/>
          <w:numId w:val="8"/>
        </w:numPr>
        <w:spacing w:line="360" w:lineRule="auto"/>
        <w:rPr>
          <w:sz w:val="28"/>
          <w:szCs w:val="28"/>
          <w:lang w:val="ru-RU"/>
        </w:rPr>
      </w:pPr>
      <w:r w:rsidRPr="006C7C3D">
        <w:rPr>
          <w:sz w:val="28"/>
          <w:szCs w:val="28"/>
          <w:lang w:val="ru-RU"/>
        </w:rPr>
        <w:t>Light Field Camera — они же камеры светового поля или пленоптические камеры</w:t>
      </w:r>
    </w:p>
    <w:p w14:paraId="7B1643BB" w14:textId="77777777" w:rsidR="004148CA" w:rsidRPr="006C7C3D" w:rsidRDefault="004148CA" w:rsidP="00433E78">
      <w:pPr>
        <w:numPr>
          <w:ilvl w:val="0"/>
          <w:numId w:val="8"/>
        </w:numPr>
        <w:spacing w:line="360" w:lineRule="auto"/>
        <w:rPr>
          <w:sz w:val="28"/>
          <w:szCs w:val="28"/>
          <w:lang w:val="ru-RU"/>
        </w:rPr>
      </w:pPr>
      <w:r w:rsidRPr="006C7C3D">
        <w:rPr>
          <w:sz w:val="28"/>
          <w:szCs w:val="28"/>
          <w:lang w:val="ru-RU"/>
        </w:rPr>
        <w:t>И, наконец, камеры, основанные на</w:t>
      </w:r>
      <w:hyperlink r:id="rId36">
        <w:r w:rsidRPr="006C7C3D">
          <w:rPr>
            <w:sz w:val="28"/>
            <w:szCs w:val="28"/>
            <w:lang w:val="ru-RU"/>
          </w:rPr>
          <w:t xml:space="preserve"> </w:t>
        </w:r>
      </w:hyperlink>
      <w:r w:rsidRPr="006C7C3D">
        <w:rPr>
          <w:sz w:val="28"/>
          <w:szCs w:val="28"/>
          <w:lang w:val="ru-RU"/>
        </w:rPr>
        <w:t>Lidar-технологиях, особенно свежие</w:t>
      </w:r>
      <w:hyperlink r:id="rId37">
        <w:r w:rsidRPr="006C7C3D">
          <w:rPr>
            <w:sz w:val="28"/>
            <w:szCs w:val="28"/>
            <w:lang w:val="ru-RU"/>
          </w:rPr>
          <w:t xml:space="preserve"> </w:t>
        </w:r>
      </w:hyperlink>
      <w:r w:rsidRPr="006C7C3D">
        <w:rPr>
          <w:sz w:val="28"/>
          <w:szCs w:val="28"/>
          <w:lang w:val="ru-RU"/>
        </w:rPr>
        <w:t xml:space="preserve">Solid State Lidars, которые работают без отказа примерно в 100 </w:t>
      </w:r>
      <w:r w:rsidRPr="006C7C3D">
        <w:rPr>
          <w:sz w:val="28"/>
          <w:szCs w:val="28"/>
          <w:lang w:val="ru-RU"/>
        </w:rPr>
        <w:lastRenderedPageBreak/>
        <w:t>раз дольше обычных лидаров и выдают привычную прямоугольную картинку.</w:t>
      </w:r>
    </w:p>
    <w:p w14:paraId="20314490" w14:textId="77777777" w:rsidR="004148CA" w:rsidRPr="006C7C3D" w:rsidRDefault="004148CA" w:rsidP="007F5C55">
      <w:pPr>
        <w:spacing w:after="240" w:line="360" w:lineRule="auto"/>
        <w:rPr>
          <w:sz w:val="28"/>
          <w:szCs w:val="28"/>
          <w:lang w:val="ru-RU"/>
        </w:rPr>
      </w:pPr>
      <w:r w:rsidRPr="006C7C3D">
        <w:rPr>
          <w:sz w:val="28"/>
          <w:szCs w:val="28"/>
          <w:lang w:val="ru-RU"/>
        </w:rPr>
        <w:t xml:space="preserve">Для всех типов устройств есть свои области применения и ограничения. </w:t>
      </w:r>
    </w:p>
    <w:p w14:paraId="1D2003E2" w14:textId="77777777" w:rsidR="004148CA" w:rsidRPr="006C7C3D" w:rsidRDefault="004148CA" w:rsidP="007F5C55">
      <w:pPr>
        <w:spacing w:after="240" w:line="360" w:lineRule="auto"/>
        <w:ind w:firstLine="708"/>
        <w:rPr>
          <w:sz w:val="28"/>
          <w:szCs w:val="28"/>
          <w:lang w:val="ru-RU"/>
        </w:rPr>
      </w:pPr>
      <w:r w:rsidRPr="006C7C3D">
        <w:rPr>
          <w:sz w:val="28"/>
          <w:szCs w:val="28"/>
          <w:lang w:val="ru-RU"/>
        </w:rPr>
        <w:t xml:space="preserve">По статистике, в телефонах сейчас применяются </w:t>
      </w:r>
      <w:r w:rsidRPr="006C7C3D">
        <w:rPr>
          <w:sz w:val="28"/>
          <w:szCs w:val="28"/>
        </w:rPr>
        <w:t>Time</w:t>
      </w:r>
      <w:r w:rsidRPr="006C7C3D">
        <w:rPr>
          <w:sz w:val="28"/>
          <w:szCs w:val="28"/>
          <w:lang w:val="ru-RU"/>
        </w:rPr>
        <w:t xml:space="preserve"> </w:t>
      </w:r>
      <w:r w:rsidRPr="006C7C3D">
        <w:rPr>
          <w:sz w:val="28"/>
          <w:szCs w:val="28"/>
        </w:rPr>
        <w:t>of</w:t>
      </w:r>
      <w:r w:rsidRPr="006C7C3D">
        <w:rPr>
          <w:sz w:val="28"/>
          <w:szCs w:val="28"/>
          <w:lang w:val="ru-RU"/>
        </w:rPr>
        <w:t xml:space="preserve"> </w:t>
      </w:r>
      <w:r w:rsidRPr="006C7C3D">
        <w:rPr>
          <w:sz w:val="28"/>
          <w:szCs w:val="28"/>
        </w:rPr>
        <w:t>Flight</w:t>
      </w:r>
      <w:r w:rsidRPr="006C7C3D">
        <w:rPr>
          <w:sz w:val="28"/>
          <w:szCs w:val="28"/>
          <w:lang w:val="ru-RU"/>
        </w:rPr>
        <w:t xml:space="preserve"> камеры</w:t>
      </w:r>
      <w:sdt>
        <w:sdtPr>
          <w:rPr>
            <w:sz w:val="28"/>
            <w:szCs w:val="28"/>
          </w:rPr>
          <w:id w:val="-1570265956"/>
          <w:citation/>
        </w:sdtPr>
        <w:sdtEndPr/>
        <w:sdtContent>
          <w:r w:rsidRPr="006C7C3D">
            <w:rPr>
              <w:sz w:val="28"/>
              <w:szCs w:val="28"/>
            </w:rPr>
            <w:fldChar w:fldCharType="begin"/>
          </w:r>
          <w:r w:rsidRPr="006C7C3D">
            <w:rPr>
              <w:sz w:val="28"/>
              <w:szCs w:val="28"/>
              <w:lang w:val="ru-RU"/>
            </w:rPr>
            <w:instrText xml:space="preserve"> CITATION Alb21 \l 1049 </w:instrText>
          </w:r>
          <w:r w:rsidRPr="006C7C3D">
            <w:rPr>
              <w:sz w:val="28"/>
              <w:szCs w:val="28"/>
            </w:rPr>
            <w:fldChar w:fldCharType="separate"/>
          </w:r>
          <w:r w:rsidRPr="006C7C3D">
            <w:rPr>
              <w:noProof/>
              <w:sz w:val="28"/>
              <w:szCs w:val="28"/>
              <w:lang w:val="ru-RU"/>
            </w:rPr>
            <w:t xml:space="preserve"> (Quero, 2021)</w:t>
          </w:r>
          <w:r w:rsidRPr="006C7C3D">
            <w:rPr>
              <w:sz w:val="28"/>
              <w:szCs w:val="28"/>
            </w:rPr>
            <w:fldChar w:fldCharType="end"/>
          </w:r>
        </w:sdtContent>
      </w:sdt>
      <w:r w:rsidRPr="006C7C3D">
        <w:rPr>
          <w:sz w:val="28"/>
          <w:szCs w:val="28"/>
          <w:lang w:val="ru-RU"/>
        </w:rPr>
        <w:t xml:space="preserve">, </w:t>
      </w:r>
      <w:r w:rsidRPr="006C7C3D">
        <w:rPr>
          <w:sz w:val="28"/>
          <w:szCs w:val="28"/>
        </w:rPr>
        <w:t>Depth</w:t>
      </w:r>
      <w:r w:rsidRPr="006C7C3D">
        <w:rPr>
          <w:sz w:val="28"/>
          <w:szCs w:val="28"/>
          <w:lang w:val="ru-RU"/>
        </w:rPr>
        <w:t xml:space="preserve"> </w:t>
      </w:r>
      <w:r w:rsidRPr="006C7C3D">
        <w:rPr>
          <w:sz w:val="28"/>
          <w:szCs w:val="28"/>
        </w:rPr>
        <w:t>from</w:t>
      </w:r>
      <w:r w:rsidRPr="006C7C3D">
        <w:rPr>
          <w:sz w:val="28"/>
          <w:szCs w:val="28"/>
          <w:lang w:val="ru-RU"/>
        </w:rPr>
        <w:t xml:space="preserve"> </w:t>
      </w:r>
      <w:r w:rsidRPr="006C7C3D">
        <w:rPr>
          <w:sz w:val="28"/>
          <w:szCs w:val="28"/>
        </w:rPr>
        <w:t>Stereo</w:t>
      </w:r>
      <w:r w:rsidRPr="006C7C3D">
        <w:rPr>
          <w:sz w:val="28"/>
          <w:szCs w:val="28"/>
          <w:lang w:val="ru-RU"/>
        </w:rPr>
        <w:t xml:space="preserve"> и </w:t>
      </w:r>
      <w:r w:rsidRPr="006C7C3D">
        <w:rPr>
          <w:sz w:val="28"/>
          <w:szCs w:val="28"/>
        </w:rPr>
        <w:t>Solid</w:t>
      </w:r>
      <w:r w:rsidRPr="006C7C3D">
        <w:rPr>
          <w:sz w:val="28"/>
          <w:szCs w:val="28"/>
          <w:lang w:val="ru-RU"/>
        </w:rPr>
        <w:t xml:space="preserve"> </w:t>
      </w:r>
      <w:r w:rsidRPr="006C7C3D">
        <w:rPr>
          <w:sz w:val="28"/>
          <w:szCs w:val="28"/>
        </w:rPr>
        <w:t>State</w:t>
      </w:r>
      <w:r w:rsidRPr="006C7C3D">
        <w:rPr>
          <w:sz w:val="28"/>
          <w:szCs w:val="28"/>
          <w:lang w:val="ru-RU"/>
        </w:rPr>
        <w:t xml:space="preserve"> лидары. </w:t>
      </w:r>
    </w:p>
    <w:p w14:paraId="7041B816" w14:textId="77777777" w:rsidR="004148CA" w:rsidRPr="006C7C3D" w:rsidRDefault="004148CA" w:rsidP="007F5C55">
      <w:pPr>
        <w:spacing w:after="240" w:line="360" w:lineRule="auto"/>
        <w:ind w:firstLine="708"/>
        <w:rPr>
          <w:sz w:val="28"/>
          <w:szCs w:val="28"/>
          <w:lang w:val="ru-RU"/>
        </w:rPr>
      </w:pPr>
      <w:r w:rsidRPr="006C7C3D">
        <w:rPr>
          <w:sz w:val="28"/>
          <w:szCs w:val="28"/>
          <w:lang w:val="ru-RU"/>
        </w:rPr>
        <w:t xml:space="preserve">Для автомобилей решение компании </w:t>
      </w:r>
      <w:r w:rsidRPr="006C7C3D">
        <w:rPr>
          <w:sz w:val="28"/>
          <w:szCs w:val="28"/>
        </w:rPr>
        <w:t>Tesla</w:t>
      </w:r>
      <w:r w:rsidRPr="006C7C3D">
        <w:rPr>
          <w:sz w:val="28"/>
          <w:szCs w:val="28"/>
          <w:lang w:val="ru-RU"/>
        </w:rPr>
        <w:t xml:space="preserve"> основано на технологии </w:t>
      </w:r>
      <w:r w:rsidRPr="006C7C3D">
        <w:rPr>
          <w:sz w:val="28"/>
          <w:szCs w:val="28"/>
        </w:rPr>
        <w:t>Depth</w:t>
      </w:r>
      <w:r w:rsidRPr="006C7C3D">
        <w:rPr>
          <w:sz w:val="28"/>
          <w:szCs w:val="28"/>
          <w:lang w:val="ru-RU"/>
        </w:rPr>
        <w:t xml:space="preserve"> </w:t>
      </w:r>
      <w:r w:rsidRPr="006C7C3D">
        <w:rPr>
          <w:sz w:val="28"/>
          <w:szCs w:val="28"/>
        </w:rPr>
        <w:t>from</w:t>
      </w:r>
      <w:r w:rsidRPr="006C7C3D">
        <w:rPr>
          <w:sz w:val="28"/>
          <w:szCs w:val="28"/>
          <w:lang w:val="ru-RU"/>
        </w:rPr>
        <w:t xml:space="preserve"> </w:t>
      </w:r>
      <w:r w:rsidRPr="006C7C3D">
        <w:rPr>
          <w:sz w:val="28"/>
          <w:szCs w:val="28"/>
        </w:rPr>
        <w:t>Stereo</w:t>
      </w:r>
      <w:r w:rsidRPr="006C7C3D">
        <w:rPr>
          <w:sz w:val="28"/>
          <w:szCs w:val="28"/>
          <w:lang w:val="ru-RU"/>
        </w:rPr>
        <w:t xml:space="preserve">, все еще является самым перспективным и дает хорошие результаты. </w:t>
      </w:r>
    </w:p>
    <w:p w14:paraId="24400CAB" w14:textId="77777777" w:rsidR="004148CA" w:rsidRPr="006C7C3D" w:rsidRDefault="004148CA" w:rsidP="007F5C55">
      <w:pPr>
        <w:spacing w:after="240" w:line="360" w:lineRule="auto"/>
        <w:ind w:firstLine="708"/>
        <w:rPr>
          <w:sz w:val="28"/>
          <w:szCs w:val="28"/>
          <w:lang w:val="ru-RU"/>
        </w:rPr>
      </w:pPr>
      <w:r w:rsidRPr="006C7C3D">
        <w:rPr>
          <w:sz w:val="28"/>
          <w:szCs w:val="28"/>
          <w:lang w:val="ru-RU"/>
        </w:rPr>
        <w:t xml:space="preserve">Применение камеры светового поля ограничено наличием соответствующих моделей на рынке и в разработке. Гораздо больше готовых решений сейчас есть в области </w:t>
      </w:r>
      <w:r w:rsidRPr="006C7C3D">
        <w:rPr>
          <w:sz w:val="28"/>
          <w:szCs w:val="28"/>
        </w:rPr>
        <w:t>TOF</w:t>
      </w:r>
      <w:r w:rsidRPr="006C7C3D">
        <w:rPr>
          <w:sz w:val="28"/>
          <w:szCs w:val="28"/>
          <w:lang w:val="ru-RU"/>
        </w:rPr>
        <w:t xml:space="preserve"> камер, которые устанавливаются в смартфоны (ближнего действия), в магазинах (2-5 м радиус обзора). </w:t>
      </w:r>
    </w:p>
    <w:p w14:paraId="4832CC85" w14:textId="77777777" w:rsidR="004148CA" w:rsidRPr="006C7C3D" w:rsidRDefault="004148CA" w:rsidP="007F5C55">
      <w:pPr>
        <w:spacing w:after="240" w:line="360" w:lineRule="auto"/>
        <w:ind w:firstLine="360"/>
        <w:rPr>
          <w:sz w:val="28"/>
          <w:szCs w:val="28"/>
          <w:lang w:val="ru-RU"/>
        </w:rPr>
      </w:pPr>
      <w:r w:rsidRPr="006C7C3D">
        <w:rPr>
          <w:sz w:val="28"/>
          <w:szCs w:val="28"/>
          <w:lang w:val="ru-RU"/>
        </w:rPr>
        <w:t>Для большего радиуса действия подходят лидары и камеры, при этом у первых значительно больше сложностей с расположением, меньше надежность, меньше частота получения данных.</w:t>
      </w:r>
    </w:p>
    <w:p w14:paraId="1C017E40" w14:textId="77777777" w:rsidR="00433E78" w:rsidRDefault="00433E78">
      <w:pPr>
        <w:spacing w:after="160" w:line="259" w:lineRule="auto"/>
        <w:rPr>
          <w:highlight w:val="lightGray"/>
          <w:lang w:val="ru-RU"/>
        </w:rPr>
      </w:pPr>
      <w:r>
        <w:rPr>
          <w:highlight w:val="lightGray"/>
          <w:lang w:val="ru-RU"/>
        </w:rPr>
        <w:br w:type="page"/>
      </w:r>
    </w:p>
    <w:p w14:paraId="3473A3E8" w14:textId="77777777" w:rsidR="00433E78" w:rsidRPr="00922B26" w:rsidRDefault="00433E78" w:rsidP="00433E78">
      <w:pPr>
        <w:pStyle w:val="aff2"/>
      </w:pPr>
      <w:r w:rsidRPr="00922B26">
        <w:lastRenderedPageBreak/>
        <w:t>Событийная стерео-визуальная одометрия</w:t>
      </w:r>
    </w:p>
    <w:p w14:paraId="5363C828" w14:textId="77777777" w:rsidR="00433E78" w:rsidRDefault="00433E78" w:rsidP="00433E78">
      <w:pPr>
        <w:spacing w:after="160" w:line="259" w:lineRule="auto"/>
        <w:rPr>
          <w:sz w:val="28"/>
          <w:szCs w:val="28"/>
          <w:lang w:val="ru-RU"/>
        </w:rPr>
      </w:pPr>
      <w:r w:rsidRPr="00922B26">
        <w:rPr>
          <w:sz w:val="28"/>
          <w:szCs w:val="28"/>
          <w:lang w:val="ru-RU"/>
        </w:rPr>
        <w:t xml:space="preserve">Система событийного стереозрения построена по аналогии с биологическими системами зрения у животных, где каждая часть изображения обрабатывается параллельно и независимо с двух глаз. Все участки независимо и асинхронно реагируют на изменение яркости с микросекундной разрешающей способностью. Эти преимущества позволяют решать сложные задачи в робототехнике, такие как высокоскоростные сцены и сцены с высоким динамическим диапазоном. Представляется система визуальной одометрии на основе данных, полученных стереокамерой, основанной на событиях. </w:t>
      </w:r>
    </w:p>
    <w:p w14:paraId="36028E4F" w14:textId="77777777" w:rsidR="00433E78" w:rsidRDefault="00433E78" w:rsidP="00433E78">
      <w:pPr>
        <w:spacing w:after="160" w:line="259" w:lineRule="auto"/>
        <w:rPr>
          <w:sz w:val="28"/>
          <w:szCs w:val="28"/>
          <w:lang w:val="ru-RU"/>
        </w:rPr>
      </w:pPr>
    </w:p>
    <w:p w14:paraId="1B1A3622" w14:textId="77777777" w:rsidR="00433E78" w:rsidRDefault="00433E78" w:rsidP="00433E78">
      <w:pPr>
        <w:keepNext/>
        <w:spacing w:after="160" w:line="259" w:lineRule="auto"/>
      </w:pPr>
      <w:r w:rsidRPr="00922B26">
        <w:rPr>
          <w:noProof/>
          <w:sz w:val="28"/>
          <w:szCs w:val="28"/>
          <w:lang w:val="ru-RU"/>
        </w:rPr>
        <mc:AlternateContent>
          <mc:Choice Requires="wpg">
            <w:drawing>
              <wp:inline distT="0" distB="0" distL="0" distR="0" wp14:anchorId="5FDDBE8F" wp14:editId="58E469BC">
                <wp:extent cx="5940425" cy="1478465"/>
                <wp:effectExtent l="0" t="0" r="3175" b="7620"/>
                <wp:docPr id="58" name="Группа 5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40425" cy="1478465"/>
                          <a:chOff x="0" y="0"/>
                          <a:chExt cx="9615" cy="2393"/>
                        </a:xfrm>
                      </wpg:grpSpPr>
                      <pic:pic xmlns:pic="http://schemas.openxmlformats.org/drawingml/2006/picture">
                        <pic:nvPicPr>
                          <pic:cNvPr id="59" name="docshape9"/>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1349" y="144"/>
                            <a:ext cx="8266" cy="21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60" name="docshape1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2632" y="1040"/>
                            <a:ext cx="261" cy="3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1" name="docshape11"/>
                        <wps:cNvSpPr>
                          <a:spLocks/>
                        </wps:cNvSpPr>
                        <wps:spPr bwMode="auto">
                          <a:xfrm>
                            <a:off x="2627" y="1027"/>
                            <a:ext cx="273" cy="414"/>
                          </a:xfrm>
                          <a:custGeom>
                            <a:avLst/>
                            <a:gdLst>
                              <a:gd name="T0" fmla="+- 0 2719 2627"/>
                              <a:gd name="T1" fmla="*/ T0 w 273"/>
                              <a:gd name="T2" fmla="+- 0 1336 1028"/>
                              <a:gd name="T3" fmla="*/ 1336 h 414"/>
                              <a:gd name="T4" fmla="+- 0 2714 2627"/>
                              <a:gd name="T5" fmla="*/ T4 w 273"/>
                              <a:gd name="T6" fmla="+- 0 1336 1028"/>
                              <a:gd name="T7" fmla="*/ 1336 h 414"/>
                              <a:gd name="T8" fmla="+- 0 2715 2627"/>
                              <a:gd name="T9" fmla="*/ T8 w 273"/>
                              <a:gd name="T10" fmla="+- 0 1441 1028"/>
                              <a:gd name="T11" fmla="*/ 1441 h 414"/>
                              <a:gd name="T12" fmla="+- 0 2727 2627"/>
                              <a:gd name="T13" fmla="*/ T12 w 273"/>
                              <a:gd name="T14" fmla="+- 0 1428 1028"/>
                              <a:gd name="T15" fmla="*/ 1428 h 414"/>
                              <a:gd name="T16" fmla="+- 0 2720 2627"/>
                              <a:gd name="T17" fmla="*/ T16 w 273"/>
                              <a:gd name="T18" fmla="+- 0 1428 1028"/>
                              <a:gd name="T19" fmla="*/ 1428 h 414"/>
                              <a:gd name="T20" fmla="+- 0 2719 2627"/>
                              <a:gd name="T21" fmla="*/ T20 w 273"/>
                              <a:gd name="T22" fmla="+- 0 1336 1028"/>
                              <a:gd name="T23" fmla="*/ 1336 h 414"/>
                              <a:gd name="T24" fmla="+- 0 2723 2627"/>
                              <a:gd name="T25" fmla="*/ T24 w 273"/>
                              <a:gd name="T26" fmla="+- 0 1040 1028"/>
                              <a:gd name="T27" fmla="*/ 1040 h 414"/>
                              <a:gd name="T28" fmla="+- 0 2716 2627"/>
                              <a:gd name="T29" fmla="*/ T28 w 273"/>
                              <a:gd name="T30" fmla="+- 0 1040 1028"/>
                              <a:gd name="T31" fmla="*/ 1040 h 414"/>
                              <a:gd name="T32" fmla="+- 0 2893 2627"/>
                              <a:gd name="T33" fmla="*/ T32 w 273"/>
                              <a:gd name="T34" fmla="+- 0 1233 1028"/>
                              <a:gd name="T35" fmla="*/ 1233 h 414"/>
                              <a:gd name="T36" fmla="+- 0 2720 2627"/>
                              <a:gd name="T37" fmla="*/ T36 w 273"/>
                              <a:gd name="T38" fmla="+- 0 1428 1028"/>
                              <a:gd name="T39" fmla="*/ 1428 h 414"/>
                              <a:gd name="T40" fmla="+- 0 2727 2627"/>
                              <a:gd name="T41" fmla="*/ T40 w 273"/>
                              <a:gd name="T42" fmla="+- 0 1428 1028"/>
                              <a:gd name="T43" fmla="*/ 1428 h 414"/>
                              <a:gd name="T44" fmla="+- 0 2899 2627"/>
                              <a:gd name="T45" fmla="*/ T44 w 273"/>
                              <a:gd name="T46" fmla="+- 0 1233 1028"/>
                              <a:gd name="T47" fmla="*/ 1233 h 414"/>
                              <a:gd name="T48" fmla="+- 0 2723 2627"/>
                              <a:gd name="T49" fmla="*/ T48 w 273"/>
                              <a:gd name="T50" fmla="+- 0 1040 1028"/>
                              <a:gd name="T51" fmla="*/ 1040 h 414"/>
                              <a:gd name="T52" fmla="+- 0 2632 2627"/>
                              <a:gd name="T53" fmla="*/ T52 w 273"/>
                              <a:gd name="T54" fmla="+- 0 1138 1028"/>
                              <a:gd name="T55" fmla="*/ 1138 h 414"/>
                              <a:gd name="T56" fmla="+- 0 2627 2627"/>
                              <a:gd name="T57" fmla="*/ T56 w 273"/>
                              <a:gd name="T58" fmla="+- 0 1138 1028"/>
                              <a:gd name="T59" fmla="*/ 1138 h 414"/>
                              <a:gd name="T60" fmla="+- 0 2629 2627"/>
                              <a:gd name="T61" fmla="*/ T60 w 273"/>
                              <a:gd name="T62" fmla="+- 0 1337 1028"/>
                              <a:gd name="T63" fmla="*/ 1337 h 414"/>
                              <a:gd name="T64" fmla="+- 0 2719 2627"/>
                              <a:gd name="T65" fmla="*/ T64 w 273"/>
                              <a:gd name="T66" fmla="+- 0 1336 1028"/>
                              <a:gd name="T67" fmla="*/ 1336 h 414"/>
                              <a:gd name="T68" fmla="+- 0 2719 2627"/>
                              <a:gd name="T69" fmla="*/ T68 w 273"/>
                              <a:gd name="T70" fmla="+- 0 1332 1028"/>
                              <a:gd name="T71" fmla="*/ 1332 h 414"/>
                              <a:gd name="T72" fmla="+- 0 2634 2627"/>
                              <a:gd name="T73" fmla="*/ T72 w 273"/>
                              <a:gd name="T74" fmla="+- 0 1332 1028"/>
                              <a:gd name="T75" fmla="*/ 1332 h 414"/>
                              <a:gd name="T76" fmla="+- 0 2632 2627"/>
                              <a:gd name="T77" fmla="*/ T76 w 273"/>
                              <a:gd name="T78" fmla="+- 0 1138 1028"/>
                              <a:gd name="T79" fmla="*/ 1138 h 414"/>
                              <a:gd name="T80" fmla="+- 0 2719 2627"/>
                              <a:gd name="T81" fmla="*/ T80 w 273"/>
                              <a:gd name="T82" fmla="+- 0 1331 1028"/>
                              <a:gd name="T83" fmla="*/ 1331 h 414"/>
                              <a:gd name="T84" fmla="+- 0 2634 2627"/>
                              <a:gd name="T85" fmla="*/ T84 w 273"/>
                              <a:gd name="T86" fmla="+- 0 1332 1028"/>
                              <a:gd name="T87" fmla="*/ 1332 h 414"/>
                              <a:gd name="T88" fmla="+- 0 2719 2627"/>
                              <a:gd name="T89" fmla="*/ T88 w 273"/>
                              <a:gd name="T90" fmla="+- 0 1332 1028"/>
                              <a:gd name="T91" fmla="*/ 1332 h 414"/>
                              <a:gd name="T92" fmla="+- 0 2719 2627"/>
                              <a:gd name="T93" fmla="*/ T92 w 273"/>
                              <a:gd name="T94" fmla="+- 0 1331 1028"/>
                              <a:gd name="T95" fmla="*/ 1331 h 414"/>
                              <a:gd name="T96" fmla="+- 0 2711 2627"/>
                              <a:gd name="T97" fmla="*/ T96 w 273"/>
                              <a:gd name="T98" fmla="+- 0 1028 1028"/>
                              <a:gd name="T99" fmla="*/ 1028 h 414"/>
                              <a:gd name="T100" fmla="+- 0 2712 2627"/>
                              <a:gd name="T101" fmla="*/ T100 w 273"/>
                              <a:gd name="T102" fmla="+- 0 1133 1028"/>
                              <a:gd name="T103" fmla="*/ 1133 h 414"/>
                              <a:gd name="T104" fmla="+- 0 2627 2627"/>
                              <a:gd name="T105" fmla="*/ T104 w 273"/>
                              <a:gd name="T106" fmla="+- 0 1133 1028"/>
                              <a:gd name="T107" fmla="*/ 1133 h 414"/>
                              <a:gd name="T108" fmla="+- 0 2627 2627"/>
                              <a:gd name="T109" fmla="*/ T108 w 273"/>
                              <a:gd name="T110" fmla="+- 0 1138 1028"/>
                              <a:gd name="T111" fmla="*/ 1138 h 414"/>
                              <a:gd name="T112" fmla="+- 0 2717 2627"/>
                              <a:gd name="T113" fmla="*/ T112 w 273"/>
                              <a:gd name="T114" fmla="+- 0 1137 1028"/>
                              <a:gd name="T115" fmla="*/ 1137 h 414"/>
                              <a:gd name="T116" fmla="+- 0 2716 2627"/>
                              <a:gd name="T117" fmla="*/ T116 w 273"/>
                              <a:gd name="T118" fmla="+- 0 1040 1028"/>
                              <a:gd name="T119" fmla="*/ 1040 h 414"/>
                              <a:gd name="T120" fmla="+- 0 2723 2627"/>
                              <a:gd name="T121" fmla="*/ T120 w 273"/>
                              <a:gd name="T122" fmla="+- 0 1040 1028"/>
                              <a:gd name="T123" fmla="*/ 1040 h 414"/>
                              <a:gd name="T124" fmla="+- 0 2711 2627"/>
                              <a:gd name="T125" fmla="*/ T124 w 273"/>
                              <a:gd name="T126" fmla="+- 0 1028 1028"/>
                              <a:gd name="T127" fmla="*/ 1028 h 41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273" h="414">
                                <a:moveTo>
                                  <a:pt x="92" y="308"/>
                                </a:moveTo>
                                <a:lnTo>
                                  <a:pt x="87" y="308"/>
                                </a:lnTo>
                                <a:lnTo>
                                  <a:pt x="88" y="413"/>
                                </a:lnTo>
                                <a:lnTo>
                                  <a:pt x="100" y="400"/>
                                </a:lnTo>
                                <a:lnTo>
                                  <a:pt x="93" y="400"/>
                                </a:lnTo>
                                <a:lnTo>
                                  <a:pt x="92" y="308"/>
                                </a:lnTo>
                                <a:close/>
                                <a:moveTo>
                                  <a:pt x="96" y="12"/>
                                </a:moveTo>
                                <a:lnTo>
                                  <a:pt x="89" y="12"/>
                                </a:lnTo>
                                <a:lnTo>
                                  <a:pt x="266" y="205"/>
                                </a:lnTo>
                                <a:lnTo>
                                  <a:pt x="93" y="400"/>
                                </a:lnTo>
                                <a:lnTo>
                                  <a:pt x="100" y="400"/>
                                </a:lnTo>
                                <a:lnTo>
                                  <a:pt x="272" y="205"/>
                                </a:lnTo>
                                <a:lnTo>
                                  <a:pt x="96" y="12"/>
                                </a:lnTo>
                                <a:close/>
                                <a:moveTo>
                                  <a:pt x="5" y="110"/>
                                </a:moveTo>
                                <a:lnTo>
                                  <a:pt x="0" y="110"/>
                                </a:lnTo>
                                <a:lnTo>
                                  <a:pt x="2" y="309"/>
                                </a:lnTo>
                                <a:lnTo>
                                  <a:pt x="92" y="308"/>
                                </a:lnTo>
                                <a:lnTo>
                                  <a:pt x="92" y="304"/>
                                </a:lnTo>
                                <a:lnTo>
                                  <a:pt x="7" y="304"/>
                                </a:lnTo>
                                <a:lnTo>
                                  <a:pt x="5" y="110"/>
                                </a:lnTo>
                                <a:close/>
                                <a:moveTo>
                                  <a:pt x="92" y="303"/>
                                </a:moveTo>
                                <a:lnTo>
                                  <a:pt x="7" y="304"/>
                                </a:lnTo>
                                <a:lnTo>
                                  <a:pt x="92" y="304"/>
                                </a:lnTo>
                                <a:lnTo>
                                  <a:pt x="92" y="303"/>
                                </a:lnTo>
                                <a:close/>
                                <a:moveTo>
                                  <a:pt x="84" y="0"/>
                                </a:moveTo>
                                <a:lnTo>
                                  <a:pt x="85" y="105"/>
                                </a:lnTo>
                                <a:lnTo>
                                  <a:pt x="0" y="105"/>
                                </a:lnTo>
                                <a:lnTo>
                                  <a:pt x="0" y="110"/>
                                </a:lnTo>
                                <a:lnTo>
                                  <a:pt x="90" y="109"/>
                                </a:lnTo>
                                <a:lnTo>
                                  <a:pt x="89" y="12"/>
                                </a:lnTo>
                                <a:lnTo>
                                  <a:pt x="96" y="12"/>
                                </a:lnTo>
                                <a:lnTo>
                                  <a:pt x="84"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62" name="docshape1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2632" y="1040"/>
                            <a:ext cx="261" cy="3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63" name="docshape1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3009" y="106"/>
                            <a:ext cx="2902" cy="22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64" name="docshape1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6068" y="1040"/>
                            <a:ext cx="240" cy="3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5" name="docshape15"/>
                        <wps:cNvSpPr>
                          <a:spLocks/>
                        </wps:cNvSpPr>
                        <wps:spPr bwMode="auto">
                          <a:xfrm>
                            <a:off x="6063" y="1028"/>
                            <a:ext cx="251" cy="414"/>
                          </a:xfrm>
                          <a:custGeom>
                            <a:avLst/>
                            <a:gdLst>
                              <a:gd name="T0" fmla="+- 0 6135 6064"/>
                              <a:gd name="T1" fmla="*/ T0 w 251"/>
                              <a:gd name="T2" fmla="+- 0 1336 1028"/>
                              <a:gd name="T3" fmla="*/ 1336 h 414"/>
                              <a:gd name="T4" fmla="+- 0 6130 6064"/>
                              <a:gd name="T5" fmla="*/ T4 w 251"/>
                              <a:gd name="T6" fmla="+- 0 1336 1028"/>
                              <a:gd name="T7" fmla="*/ 1336 h 414"/>
                              <a:gd name="T8" fmla="+- 0 6131 6064"/>
                              <a:gd name="T9" fmla="*/ T8 w 251"/>
                              <a:gd name="T10" fmla="+- 0 1441 1028"/>
                              <a:gd name="T11" fmla="*/ 1441 h 414"/>
                              <a:gd name="T12" fmla="+- 0 6142 6064"/>
                              <a:gd name="T13" fmla="*/ T12 w 251"/>
                              <a:gd name="T14" fmla="+- 0 1429 1028"/>
                              <a:gd name="T15" fmla="*/ 1429 h 414"/>
                              <a:gd name="T16" fmla="+- 0 6135 6064"/>
                              <a:gd name="T17" fmla="*/ T16 w 251"/>
                              <a:gd name="T18" fmla="+- 0 1429 1028"/>
                              <a:gd name="T19" fmla="*/ 1429 h 414"/>
                              <a:gd name="T20" fmla="+- 0 6135 6064"/>
                              <a:gd name="T21" fmla="*/ T20 w 251"/>
                              <a:gd name="T22" fmla="+- 0 1336 1028"/>
                              <a:gd name="T23" fmla="*/ 1336 h 414"/>
                              <a:gd name="T24" fmla="+- 0 6138 6064"/>
                              <a:gd name="T25" fmla="*/ T24 w 251"/>
                              <a:gd name="T26" fmla="+- 0 1041 1028"/>
                              <a:gd name="T27" fmla="*/ 1041 h 414"/>
                              <a:gd name="T28" fmla="+- 0 6132 6064"/>
                              <a:gd name="T29" fmla="*/ T28 w 251"/>
                              <a:gd name="T30" fmla="+- 0 1041 1028"/>
                              <a:gd name="T31" fmla="*/ 1041 h 414"/>
                              <a:gd name="T32" fmla="+- 0 6308 6064"/>
                              <a:gd name="T33" fmla="*/ T32 w 251"/>
                              <a:gd name="T34" fmla="+- 0 1233 1028"/>
                              <a:gd name="T35" fmla="*/ 1233 h 414"/>
                              <a:gd name="T36" fmla="+- 0 6135 6064"/>
                              <a:gd name="T37" fmla="*/ T36 w 251"/>
                              <a:gd name="T38" fmla="+- 0 1429 1028"/>
                              <a:gd name="T39" fmla="*/ 1429 h 414"/>
                              <a:gd name="T40" fmla="+- 0 6142 6064"/>
                              <a:gd name="T41" fmla="*/ T40 w 251"/>
                              <a:gd name="T42" fmla="+- 0 1429 1028"/>
                              <a:gd name="T43" fmla="*/ 1429 h 414"/>
                              <a:gd name="T44" fmla="+- 0 6315 6064"/>
                              <a:gd name="T45" fmla="*/ T44 w 251"/>
                              <a:gd name="T46" fmla="+- 0 1233 1028"/>
                              <a:gd name="T47" fmla="*/ 1233 h 414"/>
                              <a:gd name="T48" fmla="+- 0 6138 6064"/>
                              <a:gd name="T49" fmla="*/ T48 w 251"/>
                              <a:gd name="T50" fmla="+- 0 1041 1028"/>
                              <a:gd name="T51" fmla="*/ 1041 h 414"/>
                              <a:gd name="T52" fmla="+- 0 6068 6064"/>
                              <a:gd name="T53" fmla="*/ T52 w 251"/>
                              <a:gd name="T54" fmla="+- 0 1138 1028"/>
                              <a:gd name="T55" fmla="*/ 1138 h 414"/>
                              <a:gd name="T56" fmla="+- 0 6064 6064"/>
                              <a:gd name="T57" fmla="*/ T56 w 251"/>
                              <a:gd name="T58" fmla="+- 0 1138 1028"/>
                              <a:gd name="T59" fmla="*/ 1138 h 414"/>
                              <a:gd name="T60" fmla="+- 0 6066 6064"/>
                              <a:gd name="T61" fmla="*/ T60 w 251"/>
                              <a:gd name="T62" fmla="+- 0 1337 1028"/>
                              <a:gd name="T63" fmla="*/ 1337 h 414"/>
                              <a:gd name="T64" fmla="+- 0 6130 6064"/>
                              <a:gd name="T65" fmla="*/ T64 w 251"/>
                              <a:gd name="T66" fmla="+- 0 1336 1028"/>
                              <a:gd name="T67" fmla="*/ 1336 h 414"/>
                              <a:gd name="T68" fmla="+- 0 6135 6064"/>
                              <a:gd name="T69" fmla="*/ T68 w 251"/>
                              <a:gd name="T70" fmla="+- 0 1336 1028"/>
                              <a:gd name="T71" fmla="*/ 1336 h 414"/>
                              <a:gd name="T72" fmla="+- 0 6134 6064"/>
                              <a:gd name="T73" fmla="*/ T72 w 251"/>
                              <a:gd name="T74" fmla="+- 0 1332 1028"/>
                              <a:gd name="T75" fmla="*/ 1332 h 414"/>
                              <a:gd name="T76" fmla="+- 0 6070 6064"/>
                              <a:gd name="T77" fmla="*/ T76 w 251"/>
                              <a:gd name="T78" fmla="+- 0 1332 1028"/>
                              <a:gd name="T79" fmla="*/ 1332 h 414"/>
                              <a:gd name="T80" fmla="+- 0 6068 6064"/>
                              <a:gd name="T81" fmla="*/ T80 w 251"/>
                              <a:gd name="T82" fmla="+- 0 1138 1028"/>
                              <a:gd name="T83" fmla="*/ 1138 h 414"/>
                              <a:gd name="T84" fmla="+- 0 6134 6064"/>
                              <a:gd name="T85" fmla="*/ T84 w 251"/>
                              <a:gd name="T86" fmla="+- 0 1332 1028"/>
                              <a:gd name="T87" fmla="*/ 1332 h 414"/>
                              <a:gd name="T88" fmla="+- 0 6070 6064"/>
                              <a:gd name="T89" fmla="*/ T88 w 251"/>
                              <a:gd name="T90" fmla="+- 0 1332 1028"/>
                              <a:gd name="T91" fmla="*/ 1332 h 414"/>
                              <a:gd name="T92" fmla="+- 0 6134 6064"/>
                              <a:gd name="T93" fmla="*/ T92 w 251"/>
                              <a:gd name="T94" fmla="+- 0 1332 1028"/>
                              <a:gd name="T95" fmla="*/ 1332 h 414"/>
                              <a:gd name="T96" fmla="+- 0 6134 6064"/>
                              <a:gd name="T97" fmla="*/ T96 w 251"/>
                              <a:gd name="T98" fmla="+- 0 1332 1028"/>
                              <a:gd name="T99" fmla="*/ 1332 h 414"/>
                              <a:gd name="T100" fmla="+- 0 6127 6064"/>
                              <a:gd name="T101" fmla="*/ T100 w 251"/>
                              <a:gd name="T102" fmla="+- 0 1028 1028"/>
                              <a:gd name="T103" fmla="*/ 1028 h 414"/>
                              <a:gd name="T104" fmla="+- 0 6128 6064"/>
                              <a:gd name="T105" fmla="*/ T104 w 251"/>
                              <a:gd name="T106" fmla="+- 0 1133 1028"/>
                              <a:gd name="T107" fmla="*/ 1133 h 414"/>
                              <a:gd name="T108" fmla="+- 0 6064 6064"/>
                              <a:gd name="T109" fmla="*/ T108 w 251"/>
                              <a:gd name="T110" fmla="+- 0 1133 1028"/>
                              <a:gd name="T111" fmla="*/ 1133 h 414"/>
                              <a:gd name="T112" fmla="+- 0 6064 6064"/>
                              <a:gd name="T113" fmla="*/ T112 w 251"/>
                              <a:gd name="T114" fmla="+- 0 1138 1028"/>
                              <a:gd name="T115" fmla="*/ 1138 h 414"/>
                              <a:gd name="T116" fmla="+- 0 6132 6064"/>
                              <a:gd name="T117" fmla="*/ T116 w 251"/>
                              <a:gd name="T118" fmla="+- 0 1138 1028"/>
                              <a:gd name="T119" fmla="*/ 1138 h 414"/>
                              <a:gd name="T120" fmla="+- 0 6132 6064"/>
                              <a:gd name="T121" fmla="*/ T120 w 251"/>
                              <a:gd name="T122" fmla="+- 0 1041 1028"/>
                              <a:gd name="T123" fmla="*/ 1041 h 414"/>
                              <a:gd name="T124" fmla="+- 0 6138 6064"/>
                              <a:gd name="T125" fmla="*/ T124 w 251"/>
                              <a:gd name="T126" fmla="+- 0 1041 1028"/>
                              <a:gd name="T127" fmla="*/ 1041 h 414"/>
                              <a:gd name="T128" fmla="+- 0 6127 6064"/>
                              <a:gd name="T129" fmla="*/ T128 w 251"/>
                              <a:gd name="T130" fmla="+- 0 1028 1028"/>
                              <a:gd name="T131" fmla="*/ 1028 h 41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251" h="414">
                                <a:moveTo>
                                  <a:pt x="71" y="308"/>
                                </a:moveTo>
                                <a:lnTo>
                                  <a:pt x="66" y="308"/>
                                </a:lnTo>
                                <a:lnTo>
                                  <a:pt x="67" y="413"/>
                                </a:lnTo>
                                <a:lnTo>
                                  <a:pt x="78" y="401"/>
                                </a:lnTo>
                                <a:lnTo>
                                  <a:pt x="71" y="401"/>
                                </a:lnTo>
                                <a:lnTo>
                                  <a:pt x="71" y="308"/>
                                </a:lnTo>
                                <a:close/>
                                <a:moveTo>
                                  <a:pt x="74" y="13"/>
                                </a:moveTo>
                                <a:lnTo>
                                  <a:pt x="68" y="13"/>
                                </a:lnTo>
                                <a:lnTo>
                                  <a:pt x="244" y="205"/>
                                </a:lnTo>
                                <a:lnTo>
                                  <a:pt x="71" y="401"/>
                                </a:lnTo>
                                <a:lnTo>
                                  <a:pt x="78" y="401"/>
                                </a:lnTo>
                                <a:lnTo>
                                  <a:pt x="251" y="205"/>
                                </a:lnTo>
                                <a:lnTo>
                                  <a:pt x="74" y="13"/>
                                </a:lnTo>
                                <a:close/>
                                <a:moveTo>
                                  <a:pt x="4" y="110"/>
                                </a:moveTo>
                                <a:lnTo>
                                  <a:pt x="0" y="110"/>
                                </a:lnTo>
                                <a:lnTo>
                                  <a:pt x="2" y="309"/>
                                </a:lnTo>
                                <a:lnTo>
                                  <a:pt x="66" y="308"/>
                                </a:lnTo>
                                <a:lnTo>
                                  <a:pt x="71" y="308"/>
                                </a:lnTo>
                                <a:lnTo>
                                  <a:pt x="70" y="304"/>
                                </a:lnTo>
                                <a:lnTo>
                                  <a:pt x="6" y="304"/>
                                </a:lnTo>
                                <a:lnTo>
                                  <a:pt x="4" y="110"/>
                                </a:lnTo>
                                <a:close/>
                                <a:moveTo>
                                  <a:pt x="70" y="304"/>
                                </a:moveTo>
                                <a:lnTo>
                                  <a:pt x="6" y="304"/>
                                </a:lnTo>
                                <a:lnTo>
                                  <a:pt x="70" y="304"/>
                                </a:lnTo>
                                <a:close/>
                                <a:moveTo>
                                  <a:pt x="63" y="0"/>
                                </a:moveTo>
                                <a:lnTo>
                                  <a:pt x="64" y="105"/>
                                </a:lnTo>
                                <a:lnTo>
                                  <a:pt x="0" y="105"/>
                                </a:lnTo>
                                <a:lnTo>
                                  <a:pt x="0" y="110"/>
                                </a:lnTo>
                                <a:lnTo>
                                  <a:pt x="68" y="110"/>
                                </a:lnTo>
                                <a:lnTo>
                                  <a:pt x="68" y="13"/>
                                </a:lnTo>
                                <a:lnTo>
                                  <a:pt x="74" y="13"/>
                                </a:lnTo>
                                <a:lnTo>
                                  <a:pt x="63"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66" name="docshape1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6068" y="1040"/>
                            <a:ext cx="240" cy="3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67" name="docshape1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6503" y="0"/>
                            <a:ext cx="2930" cy="1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68" name="docshape1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775" y="17"/>
                            <a:ext cx="452" cy="1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69" name="docshape1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1279" y="18"/>
                            <a:ext cx="494" cy="1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0" name="docshape20"/>
                        <wps:cNvSpPr>
                          <a:spLocks/>
                        </wps:cNvSpPr>
                        <wps:spPr bwMode="auto">
                          <a:xfrm>
                            <a:off x="9" y="517"/>
                            <a:ext cx="343" cy="361"/>
                          </a:xfrm>
                          <a:custGeom>
                            <a:avLst/>
                            <a:gdLst>
                              <a:gd name="T0" fmla="+- 0 10 10"/>
                              <a:gd name="T1" fmla="*/ T0 w 343"/>
                              <a:gd name="T2" fmla="+- 0 878 517"/>
                              <a:gd name="T3" fmla="*/ 878 h 361"/>
                              <a:gd name="T4" fmla="+- 0 10 10"/>
                              <a:gd name="T5" fmla="*/ T4 w 343"/>
                              <a:gd name="T6" fmla="+- 0 517 517"/>
                              <a:gd name="T7" fmla="*/ 517 h 361"/>
                              <a:gd name="T8" fmla="+- 0 352 10"/>
                              <a:gd name="T9" fmla="*/ T8 w 343"/>
                              <a:gd name="T10" fmla="+- 0 697 517"/>
                              <a:gd name="T11" fmla="*/ 697 h 361"/>
                              <a:gd name="T12" fmla="+- 0 10 10"/>
                              <a:gd name="T13" fmla="*/ T12 w 343"/>
                              <a:gd name="T14" fmla="+- 0 878 517"/>
                              <a:gd name="T15" fmla="*/ 878 h 361"/>
                            </a:gdLst>
                            <a:ahLst/>
                            <a:cxnLst>
                              <a:cxn ang="0">
                                <a:pos x="T1" y="T3"/>
                              </a:cxn>
                              <a:cxn ang="0">
                                <a:pos x="T5" y="T7"/>
                              </a:cxn>
                              <a:cxn ang="0">
                                <a:pos x="T9" y="T11"/>
                              </a:cxn>
                              <a:cxn ang="0">
                                <a:pos x="T13" y="T15"/>
                              </a:cxn>
                            </a:cxnLst>
                            <a:rect l="0" t="0" r="r" b="b"/>
                            <a:pathLst>
                              <a:path w="343" h="361">
                                <a:moveTo>
                                  <a:pt x="0" y="361"/>
                                </a:moveTo>
                                <a:lnTo>
                                  <a:pt x="0" y="0"/>
                                </a:lnTo>
                                <a:lnTo>
                                  <a:pt x="342" y="180"/>
                                </a:lnTo>
                                <a:lnTo>
                                  <a:pt x="0" y="361"/>
                                </a:lnTo>
                                <a:close/>
                              </a:path>
                            </a:pathLst>
                          </a:custGeom>
                          <a:noFill/>
                          <a:ln w="123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1" name="docshape21"/>
                        <wps:cNvSpPr>
                          <a:spLocks noChangeArrowheads="1"/>
                        </wps:cNvSpPr>
                        <wps:spPr bwMode="auto">
                          <a:xfrm>
                            <a:off x="258" y="466"/>
                            <a:ext cx="777" cy="44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2" name="docshape22"/>
                        <wps:cNvSpPr>
                          <a:spLocks noChangeArrowheads="1"/>
                        </wps:cNvSpPr>
                        <wps:spPr bwMode="auto">
                          <a:xfrm>
                            <a:off x="258" y="466"/>
                            <a:ext cx="777" cy="443"/>
                          </a:xfrm>
                          <a:prstGeom prst="rect">
                            <a:avLst/>
                          </a:prstGeom>
                          <a:noFill/>
                          <a:ln w="12319">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3" name="docshape2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442" y="608"/>
                            <a:ext cx="413" cy="15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4" name="Line 18"/>
                        <wps:cNvCnPr>
                          <a:cxnSpLocks noChangeShapeType="1"/>
                        </wps:cNvCnPr>
                        <wps:spPr bwMode="auto">
                          <a:xfrm>
                            <a:off x="1054" y="694"/>
                            <a:ext cx="165" cy="0"/>
                          </a:xfrm>
                          <a:prstGeom prst="line">
                            <a:avLst/>
                          </a:prstGeom>
                          <a:noFill/>
                          <a:ln w="12319">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5" name="docshape24"/>
                        <wps:cNvSpPr>
                          <a:spLocks noChangeArrowheads="1"/>
                        </wps:cNvSpPr>
                        <wps:spPr bwMode="auto">
                          <a:xfrm>
                            <a:off x="1044" y="684"/>
                            <a:ext cx="10" cy="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6" name="Line 20"/>
                        <wps:cNvCnPr>
                          <a:cxnSpLocks noChangeShapeType="1"/>
                        </wps:cNvCnPr>
                        <wps:spPr bwMode="auto">
                          <a:xfrm>
                            <a:off x="1219" y="694"/>
                            <a:ext cx="10" cy="0"/>
                          </a:xfrm>
                          <a:prstGeom prst="line">
                            <a:avLst/>
                          </a:prstGeom>
                          <a:noFill/>
                          <a:ln w="12319">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7" name="docshape25"/>
                        <wps:cNvSpPr>
                          <a:spLocks/>
                        </wps:cNvSpPr>
                        <wps:spPr bwMode="auto">
                          <a:xfrm>
                            <a:off x="1229" y="1172"/>
                            <a:ext cx="1274" cy="2"/>
                          </a:xfrm>
                          <a:custGeom>
                            <a:avLst/>
                            <a:gdLst>
                              <a:gd name="T0" fmla="+- 0 1239 1229"/>
                              <a:gd name="T1" fmla="*/ T0 w 1274"/>
                              <a:gd name="T2" fmla="+- 0 2503 1229"/>
                              <a:gd name="T3" fmla="*/ T2 w 1274"/>
                              <a:gd name="T4" fmla="+- 0 1239 1229"/>
                              <a:gd name="T5" fmla="*/ T4 w 1274"/>
                              <a:gd name="T6" fmla="+- 0 1229 1229"/>
                              <a:gd name="T7" fmla="*/ T6 w 1274"/>
                            </a:gdLst>
                            <a:ahLst/>
                            <a:cxnLst>
                              <a:cxn ang="0">
                                <a:pos x="T1" y="0"/>
                              </a:cxn>
                              <a:cxn ang="0">
                                <a:pos x="T3" y="0"/>
                              </a:cxn>
                              <a:cxn ang="0">
                                <a:pos x="T5" y="0"/>
                              </a:cxn>
                              <a:cxn ang="0">
                                <a:pos x="T7" y="0"/>
                              </a:cxn>
                            </a:cxnLst>
                            <a:rect l="0" t="0" r="r" b="b"/>
                            <a:pathLst>
                              <a:path w="1274">
                                <a:moveTo>
                                  <a:pt x="10" y="0"/>
                                </a:moveTo>
                                <a:lnTo>
                                  <a:pt x="1274" y="0"/>
                                </a:lnTo>
                                <a:moveTo>
                                  <a:pt x="10" y="0"/>
                                </a:moveTo>
                                <a:lnTo>
                                  <a:pt x="0" y="0"/>
                                </a:lnTo>
                              </a:path>
                            </a:pathLst>
                          </a:custGeom>
                          <a:noFill/>
                          <a:ln w="123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8" name="Line 22"/>
                        <wps:cNvCnPr>
                          <a:cxnSpLocks noChangeShapeType="1"/>
                        </wps:cNvCnPr>
                        <wps:spPr bwMode="auto">
                          <a:xfrm>
                            <a:off x="2502" y="1173"/>
                            <a:ext cx="10" cy="0"/>
                          </a:xfrm>
                          <a:prstGeom prst="line">
                            <a:avLst/>
                          </a:prstGeom>
                          <a:noFill/>
                          <a:ln w="12319">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9" name="docshape26"/>
                        <wps:cNvSpPr>
                          <a:spLocks/>
                        </wps:cNvSpPr>
                        <wps:spPr bwMode="auto">
                          <a:xfrm>
                            <a:off x="1229" y="1281"/>
                            <a:ext cx="1266" cy="4"/>
                          </a:xfrm>
                          <a:custGeom>
                            <a:avLst/>
                            <a:gdLst>
                              <a:gd name="T0" fmla="+- 0 1239 1229"/>
                              <a:gd name="T1" fmla="*/ T0 w 1266"/>
                              <a:gd name="T2" fmla="+- 0 1282 1282"/>
                              <a:gd name="T3" fmla="*/ 1282 h 4"/>
                              <a:gd name="T4" fmla="+- 0 2495 1229"/>
                              <a:gd name="T5" fmla="*/ T4 w 1266"/>
                              <a:gd name="T6" fmla="+- 0 1285 1282"/>
                              <a:gd name="T7" fmla="*/ 1285 h 4"/>
                              <a:gd name="T8" fmla="+- 0 1239 1229"/>
                              <a:gd name="T9" fmla="*/ T8 w 1266"/>
                              <a:gd name="T10" fmla="+- 0 1282 1282"/>
                              <a:gd name="T11" fmla="*/ 1282 h 4"/>
                              <a:gd name="T12" fmla="+- 0 1229 1229"/>
                              <a:gd name="T13" fmla="*/ T12 w 1266"/>
                              <a:gd name="T14" fmla="+- 0 1282 1282"/>
                              <a:gd name="T15" fmla="*/ 1282 h 4"/>
                            </a:gdLst>
                            <a:ahLst/>
                            <a:cxnLst>
                              <a:cxn ang="0">
                                <a:pos x="T1" y="T3"/>
                              </a:cxn>
                              <a:cxn ang="0">
                                <a:pos x="T5" y="T7"/>
                              </a:cxn>
                              <a:cxn ang="0">
                                <a:pos x="T9" y="T11"/>
                              </a:cxn>
                              <a:cxn ang="0">
                                <a:pos x="T13" y="T15"/>
                              </a:cxn>
                            </a:cxnLst>
                            <a:rect l="0" t="0" r="r" b="b"/>
                            <a:pathLst>
                              <a:path w="1266" h="4">
                                <a:moveTo>
                                  <a:pt x="10" y="0"/>
                                </a:moveTo>
                                <a:lnTo>
                                  <a:pt x="1266" y="3"/>
                                </a:lnTo>
                                <a:moveTo>
                                  <a:pt x="10" y="0"/>
                                </a:moveTo>
                                <a:lnTo>
                                  <a:pt x="0" y="0"/>
                                </a:lnTo>
                              </a:path>
                            </a:pathLst>
                          </a:custGeom>
                          <a:noFill/>
                          <a:ln w="123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0" name="Line 24"/>
                        <wps:cNvCnPr>
                          <a:cxnSpLocks noChangeShapeType="1"/>
                        </wps:cNvCnPr>
                        <wps:spPr bwMode="auto">
                          <a:xfrm>
                            <a:off x="2495" y="1285"/>
                            <a:ext cx="10" cy="0"/>
                          </a:xfrm>
                          <a:prstGeom prst="line">
                            <a:avLst/>
                          </a:prstGeom>
                          <a:noFill/>
                          <a:ln w="12319">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81" name="docshape27"/>
                        <wps:cNvSpPr>
                          <a:spLocks/>
                        </wps:cNvSpPr>
                        <wps:spPr bwMode="auto">
                          <a:xfrm>
                            <a:off x="15" y="1595"/>
                            <a:ext cx="343" cy="361"/>
                          </a:xfrm>
                          <a:custGeom>
                            <a:avLst/>
                            <a:gdLst>
                              <a:gd name="T0" fmla="+- 0 16 16"/>
                              <a:gd name="T1" fmla="*/ T0 w 343"/>
                              <a:gd name="T2" fmla="+- 0 1956 1595"/>
                              <a:gd name="T3" fmla="*/ 1956 h 361"/>
                              <a:gd name="T4" fmla="+- 0 16 16"/>
                              <a:gd name="T5" fmla="*/ T4 w 343"/>
                              <a:gd name="T6" fmla="+- 0 1595 1595"/>
                              <a:gd name="T7" fmla="*/ 1595 h 361"/>
                              <a:gd name="T8" fmla="+- 0 358 16"/>
                              <a:gd name="T9" fmla="*/ T8 w 343"/>
                              <a:gd name="T10" fmla="+- 0 1775 1595"/>
                              <a:gd name="T11" fmla="*/ 1775 h 361"/>
                              <a:gd name="T12" fmla="+- 0 16 16"/>
                              <a:gd name="T13" fmla="*/ T12 w 343"/>
                              <a:gd name="T14" fmla="+- 0 1956 1595"/>
                              <a:gd name="T15" fmla="*/ 1956 h 361"/>
                            </a:gdLst>
                            <a:ahLst/>
                            <a:cxnLst>
                              <a:cxn ang="0">
                                <a:pos x="T1" y="T3"/>
                              </a:cxn>
                              <a:cxn ang="0">
                                <a:pos x="T5" y="T7"/>
                              </a:cxn>
                              <a:cxn ang="0">
                                <a:pos x="T9" y="T11"/>
                              </a:cxn>
                              <a:cxn ang="0">
                                <a:pos x="T13" y="T15"/>
                              </a:cxn>
                            </a:cxnLst>
                            <a:rect l="0" t="0" r="r" b="b"/>
                            <a:pathLst>
                              <a:path w="343" h="361">
                                <a:moveTo>
                                  <a:pt x="0" y="361"/>
                                </a:moveTo>
                                <a:lnTo>
                                  <a:pt x="0" y="0"/>
                                </a:lnTo>
                                <a:lnTo>
                                  <a:pt x="342" y="180"/>
                                </a:lnTo>
                                <a:lnTo>
                                  <a:pt x="0" y="361"/>
                                </a:lnTo>
                                <a:close/>
                              </a:path>
                            </a:pathLst>
                          </a:custGeom>
                          <a:noFill/>
                          <a:ln w="123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2" name="docshape28"/>
                        <wps:cNvSpPr>
                          <a:spLocks noChangeArrowheads="1"/>
                        </wps:cNvSpPr>
                        <wps:spPr bwMode="auto">
                          <a:xfrm>
                            <a:off x="264" y="1543"/>
                            <a:ext cx="777" cy="44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3" name="docshape29"/>
                        <wps:cNvSpPr>
                          <a:spLocks noChangeArrowheads="1"/>
                        </wps:cNvSpPr>
                        <wps:spPr bwMode="auto">
                          <a:xfrm>
                            <a:off x="264" y="1543"/>
                            <a:ext cx="777" cy="443"/>
                          </a:xfrm>
                          <a:prstGeom prst="rect">
                            <a:avLst/>
                          </a:prstGeom>
                          <a:noFill/>
                          <a:ln w="12319">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4" name="docshape3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502" y="1684"/>
                            <a:ext cx="306" cy="1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5" name="Line 29"/>
                        <wps:cNvCnPr>
                          <a:cxnSpLocks noChangeShapeType="1"/>
                        </wps:cNvCnPr>
                        <wps:spPr bwMode="auto">
                          <a:xfrm>
                            <a:off x="1060" y="1772"/>
                            <a:ext cx="159" cy="0"/>
                          </a:xfrm>
                          <a:prstGeom prst="line">
                            <a:avLst/>
                          </a:prstGeom>
                          <a:noFill/>
                          <a:ln w="12319">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86" name="docshape31"/>
                        <wps:cNvSpPr>
                          <a:spLocks noChangeArrowheads="1"/>
                        </wps:cNvSpPr>
                        <wps:spPr bwMode="auto">
                          <a:xfrm>
                            <a:off x="1049" y="1762"/>
                            <a:ext cx="11" cy="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7" name="Line 31"/>
                        <wps:cNvCnPr>
                          <a:cxnSpLocks noChangeShapeType="1"/>
                        </wps:cNvCnPr>
                        <wps:spPr bwMode="auto">
                          <a:xfrm>
                            <a:off x="1219" y="1772"/>
                            <a:ext cx="10" cy="0"/>
                          </a:xfrm>
                          <a:prstGeom prst="line">
                            <a:avLst/>
                          </a:prstGeom>
                          <a:noFill/>
                          <a:ln w="12319">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88" name="docshape32"/>
                        <wps:cNvSpPr>
                          <a:spLocks/>
                        </wps:cNvSpPr>
                        <wps:spPr bwMode="auto">
                          <a:xfrm>
                            <a:off x="1229" y="694"/>
                            <a:ext cx="2" cy="482"/>
                          </a:xfrm>
                          <a:custGeom>
                            <a:avLst/>
                            <a:gdLst>
                              <a:gd name="T0" fmla="+- 0 704 694"/>
                              <a:gd name="T1" fmla="*/ 704 h 482"/>
                              <a:gd name="T2" fmla="+- 0 1175 694"/>
                              <a:gd name="T3" fmla="*/ 1175 h 482"/>
                              <a:gd name="T4" fmla="+- 0 704 694"/>
                              <a:gd name="T5" fmla="*/ 704 h 482"/>
                              <a:gd name="T6" fmla="+- 0 694 694"/>
                              <a:gd name="T7" fmla="*/ 694 h 482"/>
                            </a:gdLst>
                            <a:ahLst/>
                            <a:cxnLst>
                              <a:cxn ang="0">
                                <a:pos x="0" y="T1"/>
                              </a:cxn>
                              <a:cxn ang="0">
                                <a:pos x="0" y="T3"/>
                              </a:cxn>
                              <a:cxn ang="0">
                                <a:pos x="0" y="T5"/>
                              </a:cxn>
                              <a:cxn ang="0">
                                <a:pos x="0" y="T7"/>
                              </a:cxn>
                            </a:cxnLst>
                            <a:rect l="0" t="0" r="r" b="b"/>
                            <a:pathLst>
                              <a:path h="482">
                                <a:moveTo>
                                  <a:pt x="0" y="10"/>
                                </a:moveTo>
                                <a:lnTo>
                                  <a:pt x="0" y="481"/>
                                </a:lnTo>
                                <a:moveTo>
                                  <a:pt x="0" y="10"/>
                                </a:moveTo>
                                <a:lnTo>
                                  <a:pt x="0" y="0"/>
                                </a:lnTo>
                              </a:path>
                            </a:pathLst>
                          </a:custGeom>
                          <a:noFill/>
                          <a:ln w="123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9" name="Line 33"/>
                        <wps:cNvCnPr>
                          <a:cxnSpLocks noChangeShapeType="1"/>
                        </wps:cNvCnPr>
                        <wps:spPr bwMode="auto">
                          <a:xfrm>
                            <a:off x="1229" y="1175"/>
                            <a:ext cx="0" cy="10"/>
                          </a:xfrm>
                          <a:prstGeom prst="line">
                            <a:avLst/>
                          </a:prstGeom>
                          <a:noFill/>
                          <a:ln w="12319">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90" name="Line 34"/>
                        <wps:cNvCnPr>
                          <a:cxnSpLocks noChangeShapeType="1"/>
                        </wps:cNvCnPr>
                        <wps:spPr bwMode="auto">
                          <a:xfrm>
                            <a:off x="1229" y="1291"/>
                            <a:ext cx="0" cy="466"/>
                          </a:xfrm>
                          <a:prstGeom prst="line">
                            <a:avLst/>
                          </a:prstGeom>
                          <a:noFill/>
                          <a:ln w="12319">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91" name="Line 35"/>
                        <wps:cNvCnPr>
                          <a:cxnSpLocks noChangeShapeType="1"/>
                        </wps:cNvCnPr>
                        <wps:spPr bwMode="auto">
                          <a:xfrm>
                            <a:off x="1229" y="1292"/>
                            <a:ext cx="0" cy="0"/>
                          </a:xfrm>
                          <a:prstGeom prst="line">
                            <a:avLst/>
                          </a:prstGeom>
                          <a:noFill/>
                          <a:ln w="12319">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92" name="Line 36"/>
                        <wps:cNvCnPr>
                          <a:cxnSpLocks noChangeShapeType="1"/>
                        </wps:cNvCnPr>
                        <wps:spPr bwMode="auto">
                          <a:xfrm>
                            <a:off x="1229" y="1757"/>
                            <a:ext cx="0" cy="10"/>
                          </a:xfrm>
                          <a:prstGeom prst="line">
                            <a:avLst/>
                          </a:prstGeom>
                          <a:noFill/>
                          <a:ln w="12319">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0B36E253" id="Группа 58" o:spid="_x0000_s1026" style="width:467.75pt;height:116.4pt;mso-position-horizontal-relative:char;mso-position-vertical-relative:line" coordsize="9615,2393"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ocshape9" o:spid="_x0000_s1027" type="#_x0000_t75" style="position:absolute;left:1349;top:144;width:8266;height:2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">
                  <v:imagedata r:id="rId49" o:title=""/>
                </v:shape>
                <v:shape id="docshape10" o:spid="_x0000_s1028" type="#_x0000_t75" style="position:absolute;left:2632;top:1040;width:261;height:3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">
                  <v:imagedata r:id="rId50" o:title=""/>
                </v:shape>
                <v:shape id="docshape11" o:spid="_x0000_s1029" style="position:absolute;left:2627;top:1027;width:273;height:414;visibility:visible;mso-wrap-style:square;v-text-anchor:top" coordsize="273,4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" path="m92,308r-5,l88,413r12,-13l93,400,92,308xm96,12r-7,l266,205,93,400r7,l272,205,96,12xm5,110r-5,l2,309r90,-1l92,304r-85,l5,110xm92,303l7,304r85,l92,303xm84,r1,105l,105r,5l90,109,89,12r7,l84,xe" stroked="f">
                  <v:path arrowok="t" o:connecttype="custom" o:connectlocs="92,1336;87,1336;88,1441;100,1428;93,1428;92,1336;96,1040;89,1040;266,1233;93,1428;100,1428;272,1233;96,1040;5,1138;0,1138;2,1337;92,1336;92,1332;7,1332;5,1138;92,1331;7,1332;92,1332;92,1331;84,1028;85,1133;0,1133;0,1138;90,1137;89,1040;96,1040;84,1028" o:connectangles="0,0,0,0,0,0,0,0,0,0,0,0,0,0,0,0,0,0,0,0,0,0,0,0,0,0,0,0,0,0,0,0"/>
                </v:shape>
                <v:shape id="docshape12" o:spid="_x0000_s1030" type="#_x0000_t75" style="position:absolute;left:2632;top:1040;width:261;height:3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">
                  <v:imagedata r:id="rId51" o:title=""/>
                </v:shape>
                <v:shape id="docshape13" o:spid="_x0000_s1031" type="#_x0000_t75" style="position:absolute;left:3009;top:106;width:2902;height:2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">
                  <v:imagedata r:id="rId52" o:title=""/>
                </v:shape>
                <v:shape id="docshape14" o:spid="_x0000_s1032" type="#_x0000_t75" style="position:absolute;left:6068;top:1040;width:240;height:3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">
                  <v:imagedata r:id="rId53" o:title=""/>
                </v:shape>
                <v:shape id="docshape15" o:spid="_x0000_s1033" style="position:absolute;left:6063;top:1028;width:251;height:414;visibility:visible;mso-wrap-style:square;v-text-anchor:top" coordsize="251,4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" path="m71,308r-5,l67,413,78,401r-7,l71,308xm74,13r-6,l244,205,71,401r7,l251,205,74,13xm4,110r-4,l2,309r64,-1l71,308r-1,-4l6,304,4,110xm70,304r-64,l70,304xm63,r1,105l,105r,5l68,110r,-97l74,13,63,xe" stroked="f">
                  <v:path arrowok="t" o:connecttype="custom" o:connectlocs="71,1336;66,1336;67,1441;78,1429;71,1429;71,1336;74,1041;68,1041;244,1233;71,1429;78,1429;251,1233;74,1041;4,1138;0,1138;2,1337;66,1336;71,1336;70,1332;6,1332;4,1138;70,1332;6,1332;70,1332;70,1332;63,1028;64,1133;0,1133;0,1138;68,1138;68,1041;74,1041;63,1028" o:connectangles="0,0,0,0,0,0,0,0,0,0,0,0,0,0,0,0,0,0,0,0,0,0,0,0,0,0,0,0,0,0,0,0,0"/>
                </v:shape>
                <v:shape id="docshape16" o:spid="_x0000_s1034" type="#_x0000_t75" style="position:absolute;left:6068;top:1040;width:240;height:3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">
                  <v:imagedata r:id="rId54" o:title=""/>
                </v:shape>
                <v:shape id="docshape17" o:spid="_x0000_s1035" type="#_x0000_t75" style="position:absolute;left:6503;width:2930;height:1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">
                  <v:imagedata r:id="rId55" o:title=""/>
                </v:shape>
                <v:shape id="docshape18" o:spid="_x0000_s1036" type="#_x0000_t75" style="position:absolute;left:775;top:17;width:452;height:1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">
                  <v:imagedata r:id="rId56" o:title=""/>
                </v:shape>
                <v:shape id="docshape19" o:spid="_x0000_s1037" type="#_x0000_t75" style="position:absolute;left:1279;top:18;width:494;height: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">
                  <v:imagedata r:id="rId57" o:title=""/>
                </v:shape>
                <v:shape id="docshape20" o:spid="_x0000_s1038" style="position:absolute;left:9;top:517;width:343;height:361;visibility:visible;mso-wrap-style:square;v-text-anchor:top" coordsize="343,3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" path="m,361l,,342,180,,361xe" filled="f" strokeweight=".97pt">
                  <v:path arrowok="t" o:connecttype="custom" o:connectlocs="0,878;0,517;342,697;0,878" o:connectangles="0,0,0,0"/>
                </v:shape>
                <v:rect id="docshape21" o:spid="_x0000_s1039" style="position:absolute;left:258;top:466;width:777;height:4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" stroked="f"/>
                <v:rect id="docshape22" o:spid="_x0000_s1040" style="position:absolute;left:258;top:466;width:777;height:4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" filled="f" strokeweight=".97pt"/>
                <v:shape id="docshape23" o:spid="_x0000_s1041" type="#_x0000_t75" style="position:absolute;left:442;top:608;width:413;height:1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">
                  <v:imagedata r:id="rId58" o:title=""/>
                </v:shape>
                <v:line id="Line 18" o:spid="_x0000_s1042" style="position:absolute;visibility:visible;mso-wrap-style:square" from="1054,694" to="1219,6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" strokeweight=".97pt"/>
                <v:rect id="docshape24" o:spid="_x0000_s1043" style="position:absolute;left:1044;top:684;width:10;height: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" fillcolor="black" stroked="f"/>
                <v:line id="Line 20" o:spid="_x0000_s1044" style="position:absolute;visibility:visible;mso-wrap-style:square" from="1219,694" to="1229,6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" strokeweight=".97pt"/>
                <v:shape id="docshape25" o:spid="_x0000_s1045" style="position:absolute;left:1229;top:1172;width:1274;height:2;visibility:visible;mso-wrap-style:square;v-text-anchor:top" coordsize="12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" path="m10,l1274,m10,l,e" filled="f" strokeweight=".97pt">
                  <v:path arrowok="t" o:connecttype="custom" o:connectlocs="10,0;1274,0;10,0;0,0" o:connectangles="0,0,0,0"/>
                </v:shape>
                <v:line id="Line 22" o:spid="_x0000_s1046" style="position:absolute;visibility:visible;mso-wrap-style:square" from="2502,1173" to="2512,11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" strokeweight=".97pt"/>
                <v:shape id="docshape26" o:spid="_x0000_s1047" style="position:absolute;left:1229;top:1281;width:1266;height:4;visibility:visible;mso-wrap-style:square;v-text-anchor:top" coordsize="126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" path="m10,l1266,3m10,l,e" filled="f" strokeweight=".97pt">
                  <v:path arrowok="t" o:connecttype="custom" o:connectlocs="10,1282;1266,1285;10,1282;0,1282" o:connectangles="0,0,0,0"/>
                </v:shape>
                <v:line id="Line 24" o:spid="_x0000_s1048" style="position:absolute;visibility:visible;mso-wrap-style:square" from="2495,1285" to="2505,12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" strokeweight=".97pt"/>
                <v:shape id="docshape27" o:spid="_x0000_s1049" style="position:absolute;left:15;top:1595;width:343;height:361;visibility:visible;mso-wrap-style:square;v-text-anchor:top" coordsize="343,3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" path="m,361l,,342,180,,361xe" filled="f" strokeweight=".97pt">
                  <v:path arrowok="t" o:connecttype="custom" o:connectlocs="0,1956;0,1595;342,1775;0,1956" o:connectangles="0,0,0,0"/>
                </v:shape>
                <v:rect id="docshape28" o:spid="_x0000_s1050" style="position:absolute;left:264;top:1543;width:777;height:4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" stroked="f"/>
                <v:rect id="docshape29" o:spid="_x0000_s1051" style="position:absolute;left:264;top:1543;width:777;height:4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" filled="f" strokeweight=".97pt"/>
                <v:shape id="docshape30" o:spid="_x0000_s1052" type="#_x0000_t75" style="position:absolute;left:502;top:1684;width:306;height:1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">
                  <v:imagedata r:id="rId59" o:title=""/>
                </v:shape>
                <v:line id="Line 29" o:spid="_x0000_s1053" style="position:absolute;visibility:visible;mso-wrap-style:square" from="1060,1772" to="1219,17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" strokeweight=".97pt"/>
                <v:rect id="docshape31" o:spid="_x0000_s1054" style="position:absolute;left:1049;top:1762;width:11;height: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" fillcolor="black" stroked="f"/>
                <v:line id="Line 31" o:spid="_x0000_s1055" style="position:absolute;visibility:visible;mso-wrap-style:square" from="1219,1772" to="1229,17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" strokeweight=".97pt"/>
                <v:shape id="docshape32" o:spid="_x0000_s1056" style="position:absolute;left:1229;top:694;width:2;height:482;visibility:visible;mso-wrap-style:square;v-text-anchor:top" coordsize="2,4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" path="m,10l,481m,10l,e" filled="f" strokeweight=".97pt">
                  <v:path arrowok="t" o:connecttype="custom" o:connectlocs="0,704;0,1175;0,704;0,694" o:connectangles="0,0,0,0"/>
                </v:shape>
                <v:line id="Line 33" o:spid="_x0000_s1057" style="position:absolute;visibility:visible;mso-wrap-style:square" from="1229,1175" to="1229,11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" strokeweight=".97pt"/>
                <v:line id="Line 34" o:spid="_x0000_s1058" style="position:absolute;visibility:visible;mso-wrap-style:square" from="1229,1291" to="1229,17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" strokeweight=".97pt"/>
                <v:line id="Line 35" o:spid="_x0000_s1059" style="position:absolute;visibility:visible;mso-wrap-style:square" from="1229,1292" to="1229,12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" strokeweight=".97pt"/>
                <v:line id="Line 36" o:spid="_x0000_s1060" style="position:absolute;visibility:visible;mso-wrap-style:square" from="1229,1757" to="1229,17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" strokeweight=".97pt"/>
                <w10:anchorlock/>
              </v:group>
            </w:pict>
          </mc:Fallback>
        </mc:AlternateContent>
      </w:r>
    </w:p>
    <w:p w14:paraId="579B6A20" w14:textId="77777777" w:rsidR="00433E78" w:rsidRPr="00922B26" w:rsidRDefault="00433E78" w:rsidP="00433E78">
      <w:pPr>
        <w:pStyle w:val="af0"/>
        <w:rPr>
          <w:lang w:val="ru-RU"/>
        </w:rPr>
      </w:pPr>
      <w:bookmarkStart w:id="128" w:name="_Ref91671220"/>
      <w:r w:rsidRPr="00922B26">
        <w:rPr>
          <w:lang w:val="ru-RU"/>
        </w:rPr>
        <w:t xml:space="preserve">Рисунок </w:t>
      </w:r>
      <w:r>
        <w:rPr>
          <w:lang w:val="ru-RU"/>
        </w:rPr>
        <w:fldChar w:fldCharType="begin"/>
      </w:r>
      <w:r>
        <w:rPr>
          <w:lang w:val="ru-RU"/>
        </w:rPr>
        <w:instrText xml:space="preserve"> STYLEREF 1 \s </w:instrText>
      </w:r>
      <w:r>
        <w:rPr>
          <w:lang w:val="ru-RU"/>
        </w:rPr>
        <w:fldChar w:fldCharType="separate"/>
      </w:r>
      <w:r>
        <w:rPr>
          <w:noProof/>
          <w:lang w:val="ru-RU"/>
        </w:rPr>
        <w:t>8</w:t>
      </w:r>
      <w:r>
        <w:rPr>
          <w:lang w:val="ru-RU"/>
        </w:rPr>
        <w:fldChar w:fldCharType="end"/>
      </w:r>
      <w:r>
        <w:rPr>
          <w:lang w:val="ru-RU"/>
        </w:rPr>
        <w:noBreakHyphen/>
      </w:r>
      <w:r>
        <w:rPr>
          <w:lang w:val="ru-RU"/>
        </w:rPr>
        <w:fldChar w:fldCharType="begin"/>
      </w:r>
      <w:r>
        <w:rPr>
          <w:lang w:val="ru-RU"/>
        </w:rPr>
        <w:instrText xml:space="preserve"> SEQ Рисунок \* ARABIC \s 1 </w:instrText>
      </w:r>
      <w:r>
        <w:rPr>
          <w:lang w:val="ru-RU"/>
        </w:rPr>
        <w:fldChar w:fldCharType="separate"/>
      </w:r>
      <w:r>
        <w:rPr>
          <w:noProof/>
          <w:lang w:val="ru-RU"/>
        </w:rPr>
        <w:t>4</w:t>
      </w:r>
      <w:r>
        <w:rPr>
          <w:lang w:val="ru-RU"/>
        </w:rPr>
        <w:fldChar w:fldCharType="end"/>
      </w:r>
      <w:bookmarkEnd w:id="128"/>
      <w:r>
        <w:rPr>
          <w:lang w:val="ru-RU"/>
        </w:rPr>
        <w:t xml:space="preserve"> </w:t>
      </w:r>
      <w:r w:rsidRPr="00922B26">
        <w:rPr>
          <w:lang w:val="ru-RU"/>
        </w:rPr>
        <w:t>Система принимает на вход асинхронные данные, полученные парой камер в стереоконфигурации (слева), и восстанавливает движение камер, а также полуплотную карту сцены (справа). Система использует пространственно-временную согласованность событий в плоскостях изображения камер для решения подпроблемы локализации (т.е. отслеживания 6-DoF) и отображения (т.е. оценки глубины) визуальной одометрии (средняя). Система работает в реальном времени на стандартном процессоре.</w:t>
      </w:r>
    </w:p>
    <w:p w14:paraId="00433B2D" w14:textId="77777777" w:rsidR="00433E78" w:rsidRPr="00922B26" w:rsidRDefault="00433E78" w:rsidP="00433E78">
      <w:pPr>
        <w:spacing w:after="160" w:line="259" w:lineRule="auto"/>
        <w:rPr>
          <w:sz w:val="28"/>
          <w:szCs w:val="28"/>
          <w:lang w:val="ru-RU"/>
        </w:rPr>
      </w:pPr>
      <w:r w:rsidRPr="00922B26">
        <w:rPr>
          <w:sz w:val="28"/>
          <w:szCs w:val="28"/>
          <w:lang w:val="ru-RU"/>
        </w:rPr>
        <w:t xml:space="preserve">Система использует параллельный подход отслеживания и отображения, где новые решения для каждой подпроблемы (трехмерное (3-D) построение карты пространства и оценка положения камеры) разработаны с целями быть принципиальными и эффективными для работы в реальном времени с аппаратным обеспечением. Это достигается за счет максимизации пространственно-временной согласованности данных, основанных на стереособытиях, используя при этом простое и эффективное представление. В частности, модуль отображения строит полуплотную трехмерную карту сцены, объединяя оценки глубины с нескольких точек обзора (полученные благодаря пространственно-временной согласованности) в вероятностном режиме. Модуль отслеживания восстанавливает позу стереосистемы, решая проблему регистрации, которая естественно возникает из-за выбранной карты и представления данных о событиях. Эксперименты на общедоступных наборах данных демонстрируют универсальность предложенного метода в естественных сценах с общим 6-DoF движением. Система успешно использует преимущества камер, основанных на событиях, для выполнения визуальной одометрии в сложных условиях освещенности, </w:t>
      </w:r>
      <w:r w:rsidRPr="00922B26">
        <w:rPr>
          <w:sz w:val="28"/>
          <w:szCs w:val="28"/>
          <w:lang w:val="ru-RU"/>
        </w:rPr>
        <w:lastRenderedPageBreak/>
        <w:t>таких как низкая освещенность и высокий динамический диапазон, работая при этом в реальном времени на стандартном процессоре.</w:t>
      </w:r>
    </w:p>
    <w:p w14:paraId="2E41CFE4" w14:textId="44EE0D26" w:rsidR="00433E78" w:rsidRPr="00922B26" w:rsidRDefault="00433E78" w:rsidP="00433E78">
      <w:pPr>
        <w:spacing w:after="160" w:line="259" w:lineRule="auto"/>
        <w:rPr>
          <w:sz w:val="28"/>
          <w:szCs w:val="28"/>
          <w:lang w:val="ru-RU"/>
        </w:rPr>
      </w:pPr>
      <w:r w:rsidRPr="00922B26">
        <w:rPr>
          <w:sz w:val="28"/>
          <w:szCs w:val="28"/>
          <w:lang w:val="ru-RU"/>
        </w:rPr>
        <w:t xml:space="preserve">Событийный метод работы с камерами, как называются его авторы </w:t>
      </w:r>
      <w:r>
        <w:rPr>
          <w:sz w:val="28"/>
          <w:szCs w:val="28"/>
          <w:lang w:val="ru-RU"/>
        </w:rPr>
        <w:fldChar w:fldCharType="begin"/>
      </w:r>
      <w:r w:rsidR="003409A9">
        <w:rPr>
          <w:sz w:val="28"/>
          <w:szCs w:val="28"/>
          <w:lang w:val="ru-RU"/>
        </w:rPr>
        <w:instrText xml:space="preserve"> ADDIN ZOTERO_ITEM CSL_CITATION {"citationID":"DWzHLfm4","properties":{"formattedCitation":"[48]","plainCitation":"[48]","noteIndex":0},"citationItems":[{"id":250,"uris":["http://zotero.org/users/local/XvQpfN4m/items/73MMDCLK"],"uri":["http://zotero.org/users/local/XvQpfN4m/items/73MMDCLK"],"itemData":{"id":250,"type":"book","title":"Event-based Stereo Visual Odometry","author":[{"family":"Zhou","given":"Yi"},{"family":"Gallego","given":"Guillermo"},{"family":"Shen","given":"Shaojie"}],"issued":{"date-parts":[["2020",7,30]]}}}],"schema":"https://github.com/citation-style-language/schema/raw/master/csl-citation.json"} </w:instrText>
      </w:r>
      <w:r>
        <w:rPr>
          <w:sz w:val="28"/>
          <w:szCs w:val="28"/>
          <w:lang w:val="ru-RU"/>
        </w:rPr>
        <w:fldChar w:fldCharType="separate"/>
      </w:r>
      <w:r w:rsidR="003409A9" w:rsidRPr="003409A9">
        <w:rPr>
          <w:sz w:val="28"/>
          <w:lang w:val="ru-RU"/>
        </w:rPr>
        <w:t>[48]</w:t>
      </w:r>
      <w:r>
        <w:rPr>
          <w:sz w:val="28"/>
          <w:szCs w:val="28"/>
          <w:lang w:val="ru-RU"/>
        </w:rPr>
        <w:fldChar w:fldCharType="end"/>
      </w:r>
      <w:r w:rsidRPr="00922B26">
        <w:rPr>
          <w:sz w:val="28"/>
          <w:szCs w:val="28"/>
          <w:lang w:val="ru-RU"/>
        </w:rPr>
        <w:t xml:space="preserve"> позволяет отслеживать ситуации, когда происходит пиксельные скачкообразные изменения интенсивности, так называемые "события".</w:t>
      </w:r>
    </w:p>
    <w:p w14:paraId="2DD12D8E" w14:textId="3F23C30D" w:rsidR="00433E78" w:rsidRPr="00922B26" w:rsidRDefault="00433E78" w:rsidP="00433E78">
      <w:pPr>
        <w:spacing w:after="160" w:line="259" w:lineRule="auto"/>
        <w:rPr>
          <w:sz w:val="28"/>
          <w:szCs w:val="28"/>
          <w:lang w:val="ru-RU"/>
        </w:rPr>
      </w:pPr>
      <w:r w:rsidRPr="00922B26">
        <w:rPr>
          <w:sz w:val="28"/>
          <w:szCs w:val="28"/>
          <w:lang w:val="ru-RU"/>
        </w:rPr>
        <w:t xml:space="preserve">Событийные камеры отдают кадры асинхронно только в момент фиксации события. Этот асинхронный и дифференциальный принцип работы подавляет временную избыточность (необходимость фильтровать кадры на видео для определения ключевых кадров в обычных SLAM методах) и, следовательно, снижает энергопотребление и вычислительные затраты. Фактически основное отличие заключается в том, что фильтрация ключевых кадров осуществлена аппаратно. Обладая микросекундным разрешением, событийные камеры способны фиксировать высокоскоростные движения, которые на стандартных камерах вызвали бы сильное смазывание движения, что также актуально для работы в динамических системах. Кроме того, событийные камеры имеют очень высокий динамический диапазон (HDR) (например, 140 дБ по сравнению с 60 дБ у стандартных камер), что позволяет использовать их в широких условиях освещенности. Таким образом, событийные камеры открывают возможности для решения сложных задач в робототехнике, таких как высокоскоростное и/или HDR отслеживание объектов </w:t>
      </w:r>
      <w:r>
        <w:rPr>
          <w:sz w:val="28"/>
          <w:szCs w:val="28"/>
          <w:lang w:val="ru-RU"/>
        </w:rPr>
        <w:fldChar w:fldCharType="begin"/>
      </w:r>
      <w:r w:rsidR="003409A9">
        <w:rPr>
          <w:sz w:val="28"/>
          <w:szCs w:val="28"/>
          <w:lang w:val="ru-RU"/>
        </w:rPr>
        <w:instrText xml:space="preserve"> ADDIN ZOTERO_ITEM CSL_CITATION {"citationID":"wyvmDk2F","properties":{"formattedCitation":"[49]\\uc0\\u8211{}[51]","plainCitation":"[49]–[51]","noteIndex":0},"citationItems":[{"id":124,"uris":["http://zotero.org/users/local/XvQpfN4m/items/A5N79RLN"],"uri":["http://zotero.org/users/local/XvQpfN4m/items/A5N79RLN"],"itemData":{"id":124,"type":"article-journal","container-title":"IEEE Transactions on Neural Networks and Learning Systems","DOI":"10.1109/TNNLS.2014.2352401","ISSN":"2162-237X, 2162-2388","issue":"8","journalAbbreviation":"IEEE Trans. Neural Netw. Learning Syst.","page":"1710-1720","source":"DOI.org (Crossref)","title":"Asynchronous Event-Based Multikernel Algorithm for High-Speed Visual Features Tracking","volume":"26","author":[{"family":"Lagorce","given":"Xavier"},{"family":"Meyer","given":"Cedric"},{"family":"Ieng","given":"Sio-Hoi"},{"family":"Filliat","given":"David"},{"family":"Benosman","given":"Ryad"}],"issued":{"date-parts":[["2015",8]]}}},{"id":128,"uris":["http://zotero.org/users/local/XvQpfN4m/items/DQ973TFA"],"uri":["http://zotero.org/users/local/XvQpfN4m/items/DQ973TFA"],"itemData":{"id":128,"type":"paper-conference","container-title":"2017 IEEE International Conference on Robotics and Automation (ICRA)","DOI":"10.1109/ICRA.2017.7989517","event":"2017 IEEE International Conference on Robotics and Automation (ICRA)","event-place":"Singapore, Singapore","ISBN":"978-1-5090-4633-1","page":"4465-4470","publisher":"IEEE","publisher-place":"Singapore, Singapore","source":"DOI.org (Crossref)","title":"Event-based feature tracking with probabilistic data association","URL":"http://ieeexplore.ieee.org/document/7989517/","author":[{"family":"Zhu","given":"Alex Zihao"},{"family":"Atanasov","given":"Nikolay"},{"family":"Daniilidis","given":"Kostas"}],"accessed":{"date-parts":[["2021",12,29]]},"issued":{"date-parts":[["2017",5]]}}},{"id":129,"uris":["http://zotero.org/users/local/XvQpfN4m/items/CSSLLSPM"],"uri":["http://zotero.org/users/local/XvQpfN4m/items/CSSLLSPM"],"itemData":{"id":129,"type":"article-journal","container-title":"International Journal of Computer Vision","DOI":"10.1007/s11263-019-01209-w","ISSN":"0920-5691, 1573-1405","issue":"3","journalAbbreviation":"Int J Comput Vis","language":"en","page":"601-618","source":"DOI.org (Crossref)","title":"EKLT: Asynchronous Photometric Feature Tracking Using Events and Frames","title-short":"EKLT","volume":"128","author":[{"family":"Gehrig","given":"Daniel"},{"family":"Rebecq","given":"Henri"},{"family":"Gallego","given":"Guillermo"},{"family":"Scaramuzza","given":"Davide"}],"issued":{"date-parts":[["2020",3]]}}}],"schema":"https://github.com/citation-style-language/schema/raw/master/csl-citation.json"} </w:instrText>
      </w:r>
      <w:r>
        <w:rPr>
          <w:sz w:val="28"/>
          <w:szCs w:val="28"/>
          <w:lang w:val="ru-RU"/>
        </w:rPr>
        <w:fldChar w:fldCharType="separate"/>
      </w:r>
      <w:r w:rsidR="003409A9" w:rsidRPr="003409A9">
        <w:rPr>
          <w:sz w:val="28"/>
        </w:rPr>
        <w:t>[49]–[51]</w:t>
      </w:r>
      <w:r>
        <w:rPr>
          <w:sz w:val="28"/>
          <w:szCs w:val="28"/>
          <w:lang w:val="ru-RU"/>
        </w:rPr>
        <w:fldChar w:fldCharType="end"/>
      </w:r>
      <w:r w:rsidRPr="00922B26">
        <w:rPr>
          <w:sz w:val="28"/>
          <w:szCs w:val="28"/>
          <w:lang w:val="ru-RU"/>
        </w:rPr>
        <w:t xml:space="preserve">, отслеживание камеры </w:t>
      </w:r>
      <w:r>
        <w:rPr>
          <w:sz w:val="28"/>
          <w:szCs w:val="28"/>
          <w:lang w:val="ru-RU"/>
        </w:rPr>
        <w:fldChar w:fldCharType="begin"/>
      </w:r>
      <w:r w:rsidR="003409A9">
        <w:rPr>
          <w:sz w:val="28"/>
          <w:szCs w:val="28"/>
          <w:lang w:val="ru-RU"/>
        </w:rPr>
        <w:instrText xml:space="preserve"> ADDIN ZOTERO_ITEM CSL_CITATION {"citationID":"rnLanMB3","properties":{"formattedCitation":"[52], [53], [53], [54]","plainCitation":"[52], [53], [53], [54]","noteIndex":0},"citationItems":[{"id":130,"uris":["http://zotero.org/users/local/XvQpfN4m/items/R3PZ3CWQ"],"uri":["http://zotero.org/users/local/XvQpfN4m/items/R3PZ3CWQ"],"itemData":{"id":130,"type":"paper-conference","container-title":"Robotics: Science and Systems XI","DOI":"10.15607/RSS.2015.XI.036","event":"Robotics: Science and Systems 2015","ISBN":"978-0-9923747-1-6","publisher":"Robotics: Science and Systems Foundation","source":"DOI.org (Crossref)","title":"Continuous-Time Trajectory Estimation for Event-based Vision Sensors","URL":"http://www.roboticsproceedings.org/rss11/p36.pdf","author":[{"family":"Mueggler","given":"Elias"},{"family":"Gallego","given":"Guillermo"},{"family":"Scaramuzza","given":"Davide"}],"accessed":{"date-parts":[["2021",12,29]]},"issued":{"date-parts":[["2015",7,13]]}}},{"id":136,"uris":["http://zotero.org/users/local/XvQpfN4m/items/IL4NBXAG"],"uri":["http://zotero.org/users/local/XvQpfN4m/items/IL4NBXAG"],"itemData":{"id":136,"type":"paper-conference","container-title":"2019 International Conference on Robotics and Automation (ICRA)","DOI":"10.1109/ICRA.2019.8794255","event":"2019 International Conference on Robotics and Automation (ICRA)","event-place":"Montreal, QC, Canada","ISBN":"978-1-5386-6027-0","page":"325-331","publisher":"IEEE","publisher-place":"Montreal, QC, Canada","source":"DOI.org (Crossref)","title":"Event-based, Direct Camera Tracking from a Photometric 3D Map using Nonlinear Optimization","URL":"https://ieeexplore.ieee.org/document/8794255/","author":[{"family":"Bryner","given":"Samuel"},{"family":"Gallego","given":"Guillermo"},{"family":"Rebecq","given":"Henri"},{"family":"Scaramuzza","given":"Davide"}],"accessed":{"date-parts":[["2021",12,29]]},"issued":{"date-parts":[["2019",5]]}}},{"id":136,"uris":["http://zotero.org/users/local/XvQpfN4m/items/IL4NBXAG"],"uri":["http://zotero.org/users/local/XvQpfN4m/items/IL4NBXAG"],"itemData":{"id":136,"type":"paper-conference","container-title":"2019 International Conference on Robotics and Automation (ICRA)","DOI":"10.1109/ICRA.2019.8794255","event":"2019 International Conference on Robotics and Automation (ICRA)","event-place":"Montreal, QC, Canada","ISBN":"978-1-5386-6027-0","page":"325-331","publisher":"IEEE","publisher-place":"Montreal, QC, Canada","source":"DOI.org (Crossref)","title":"Event-based, Direct Camera Tracking from a Photometric 3D Map using Nonlinear Optimization","URL":"https://ieeexplore.ieee.org/document/8794255/","author":[{"family":"Bryner","given":"Samuel"},{"family":"Gallego","given":"Guillermo"},{"family":"Rebecq","given":"Henri"},{"family":"Scaramuzza","given":"Davide"}],"accessed":{"date-parts":[["2021",12,29]]},"issued":{"date-parts":[["2019",5]]}}},{"id":135,"uris":["http://zotero.org/users/local/XvQpfN4m/items/Q8BXF69C"],"uri":["http://zotero.org/users/local/XvQpfN4m/items/Q8BXF69C"],"itemData":{"id":135,"type":"article-journal","container-title":"IEEE Robotics and Automation Letters","DOI":"10.1109/LRA.2016.2647639","ISSN":"2377-3766, 2377-3774","issue":"2","journalAbbreviation":"IEEE Robot. Autom. Lett.","page":"632-639","source":"DOI.org (Crossref)","title":"Accurate Angular Velocity Estimation With an Event Camera","volume":"2","author":[{"family":"Gallego","given":"Guillermo"},{"family":"Scaramuzza","given":"Davide"}],"issued":{"date-parts":[["2017",4]]}}}],"schema":"https://github.com/citation-style-language/schema/raw/master/csl-citation.json"} </w:instrText>
      </w:r>
      <w:r>
        <w:rPr>
          <w:sz w:val="28"/>
          <w:szCs w:val="28"/>
          <w:lang w:val="ru-RU"/>
        </w:rPr>
        <w:fldChar w:fldCharType="separate"/>
      </w:r>
      <w:r w:rsidR="003409A9" w:rsidRPr="003409A9">
        <w:rPr>
          <w:sz w:val="28"/>
        </w:rPr>
        <w:t>[52], [53], [53], [54]</w:t>
      </w:r>
      <w:r>
        <w:rPr>
          <w:sz w:val="28"/>
          <w:szCs w:val="28"/>
          <w:lang w:val="ru-RU"/>
        </w:rPr>
        <w:fldChar w:fldCharType="end"/>
      </w:r>
      <w:r w:rsidRPr="00922B26">
        <w:rPr>
          <w:sz w:val="28"/>
          <w:szCs w:val="28"/>
          <w:lang w:val="ru-RU"/>
        </w:rPr>
        <w:t xml:space="preserve">, управление </w:t>
      </w:r>
      <w:r>
        <w:rPr>
          <w:sz w:val="28"/>
          <w:szCs w:val="28"/>
          <w:lang w:val="ru-RU"/>
        </w:rPr>
        <w:fldChar w:fldCharType="begin"/>
      </w:r>
      <w:r w:rsidR="003409A9">
        <w:rPr>
          <w:sz w:val="28"/>
          <w:szCs w:val="28"/>
          <w:lang w:val="ru-RU"/>
        </w:rPr>
        <w:instrText xml:space="preserve"> ADDIN ZOTERO_ITEM CSL_CITATION {"citationID":"lGo875Ma","properties":{"formattedCitation":"[55]\\uc0\\u8211{}[57]","plainCitation":"[55]–[57]","noteIndex":0},"citationItems":[{"id":138,"uris":["http://zotero.org/users/local/XvQpfN4m/items/KD8ZGICB"],"uri":["http://zotero.org/users/local/XvQpfN4m/items/KD8ZGICB"],"itemData":{"id":138,"type":"paper-conference","container-title":"2009 IEEE International Symposium on Circuits and Systems","DOI":"10.1109/ISCAS.2009.5117867","event":"2009 IEEE International Symposium on Circuits and Systems - ISCAS 2009","event-place":"Taipei, Taiwan","ISBN":"978-1-4244-3827-3","page":"781-784","publisher":"IEEE","publisher-place":"Taipei, Taiwan","source":"DOI.org (Crossref)","title":"A pencil balancing robot using a pair of AER dynamic vision sensors","URL":"http://ieeexplore.ieee.org/document/5117867/","author":[{"family":"Conradt","given":"J."},{"family":"Cook","given":"M."},{"family":"Berner","given":"R."},{"family":"Lichtsteiner","given":"P."},{"family":"Douglas","given":"R.J."},{"family":"Delbruck","given":"T."}],"accessed":{"date-parts":[["2021",12,29]]},"issued":{"date-parts":[["2009",5]]}}},{"id":139,"uris":["http://zotero.org/users/local/XvQpfN4m/items/BPZAE29T"],"uri":["http://zotero.org/users/local/XvQpfN4m/items/BPZAE29T"],"itemData":{"id":139,"type":"article-journal","container-title":"Frontiers in Neuroscience","DOI":"10.3389/fnins.2013.00223","ISSN":"1662-453X","journalAbbreviation":"Front. Neurosci.","source":"DOI.org (Crossref)","title":"Robotic goalie with 3 ms reaction time at 4% CPU load using event-based dynamic vision sensor","URL":"http://journal.frontiersin.org/article/10.3389/fnins.2013.00223/abstract","volume":"7","author":[{"family":"Delbruck","given":"Tobi"},{"family":"Lang","given":"Manuel"}],"accessed":{"date-parts":[["2021",12,29]]},"issued":{"date-parts":[["2013"]]}}},{"id":141,"uris":["http://zotero.org/users/local/XvQpfN4m/items/S5EY35SN"],"uri":["http://zotero.org/users/local/XvQpfN4m/items/S5EY35SN"],"itemData":{"id":141,"type":"article-journal","container-title":"Science Robotics","DOI":"10.1126/scirobotics.aaz9712","ISSN":"2470-9476","issue":"40","journalAbbreviation":"Sci. Robot.","language":"en","page":"eaaz9712","source":"DOI.org (Crossref)","title":"Dynamic obstacle avoidance for quadrotors with event cameras","volume":"5","author":[{"family":"Falanga","given":"Davide"},{"family":"Kleber","given":"Kevin"},{"family":"Scaramuzza","given":"Davide"}],"issued":{"date-parts":[["2020",3,25]]}}}],"schema":"https://github.com/citation-style-language/schema/raw/master/csl-citation.json"} </w:instrText>
      </w:r>
      <w:r>
        <w:rPr>
          <w:sz w:val="28"/>
          <w:szCs w:val="28"/>
          <w:lang w:val="ru-RU"/>
        </w:rPr>
        <w:fldChar w:fldCharType="separate"/>
      </w:r>
      <w:r w:rsidR="003409A9" w:rsidRPr="003409A9">
        <w:rPr>
          <w:sz w:val="28"/>
        </w:rPr>
        <w:t>[55]–[57]</w:t>
      </w:r>
      <w:r>
        <w:rPr>
          <w:sz w:val="28"/>
          <w:szCs w:val="28"/>
          <w:lang w:val="ru-RU"/>
        </w:rPr>
        <w:fldChar w:fldCharType="end"/>
      </w:r>
      <w:r w:rsidRPr="00922B26">
        <w:rPr>
          <w:sz w:val="28"/>
          <w:szCs w:val="28"/>
          <w:lang w:val="ru-RU"/>
        </w:rPr>
        <w:t xml:space="preserve">, одновременная локализация и отображение (SLAM) </w:t>
      </w:r>
      <w:r>
        <w:rPr>
          <w:sz w:val="28"/>
          <w:szCs w:val="28"/>
          <w:lang w:val="ru-RU"/>
        </w:rPr>
        <w:fldChar w:fldCharType="begin"/>
      </w:r>
      <w:r w:rsidR="003409A9">
        <w:rPr>
          <w:sz w:val="28"/>
          <w:szCs w:val="28"/>
          <w:lang w:val="ru-RU"/>
        </w:rPr>
        <w:instrText xml:space="preserve"> ADDIN ZOTERO_ITEM CSL_CITATION {"citationID":"HTtk6YX9","properties":{"formattedCitation":"[52], [58]\\uc0\\u8211{}[60]","plainCitation":"[52], [58]–[60]","noteIndex":0},"citationItems":[{"id":130,"uris":["http://zotero.org/users/local/XvQpfN4m/items/R3PZ3CWQ"],"uri":["http://zotero.org/users/local/XvQpfN4m/items/R3PZ3CWQ"],"itemData":{"id":130,"type":"paper-conference","container-title":"Robotics: Science and Systems XI","DOI":"10.15607/RSS.2015.XI.036","event":"Robotics: Science and Systems 2015","ISBN":"978-0-9923747-1-6","publisher":"Robotics: Science and Systems Foundation","source":"DOI.org (Crossref)","title":"Continuous-Time Trajectory Estimation for Event-based Vision Sensors","URL":"http://www.roboticsproceedings.org/rss11/p36.pdf","author":[{"family":"Mueggler","given":"Elias"},{"family":"Gallego","given":"Guillermo"},{"family":"Scaramuzza","given":"Davide"}],"accessed":{"date-parts":[["2021",12,29]]},"issued":{"date-parts":[["2015",7,13]]}}},{"id":143,"uris":["http://zotero.org/users/local/XvQpfN4m/items/IU4CN988"],"uri":["http://zotero.org/users/local/XvQpfN4m/items/IU4CN988"],"itemData":{"id":143,"type":"chapter","container-title":"Computer Vision – ECCV 2016","event-place":"Cham","ISBN":"978-3-319-46465-7","language":"en","note":"collection-title: Lecture Notes in Computer Science\nDOI: 10.1007/978-3-319-46466-4_21","page":"349-364","publisher":"Springer International Publishing","publisher-place":"Cham","source":"DOI.org (Crossref)","title":"Real-Time 3D Reconstruction and 6-DoF Tracking with an Event Camera","URL":"http://link.springer.com/10.1007/978-3-319-46466-4_21","volume":"9910","editor":[{"family":"Leibe","given":"Bastian"},{"family":"Matas","given":"Jiri"},{"family":"Sebe","given":"Nicu"},{"family":"Welling","given":"Max"}],"author":[{"family":"Kim","given":"Hanme"},{"family":"Leutenegger","given":"Stefan"},{"family":"Davison","given":"Andrew J."}],"accessed":{"date-parts":[["2021",12,29]]},"issued":{"date-parts":[["2016"]]}}},{"id":144,"uris":["http://zotero.org/users/local/XvQpfN4m/items/N3XXJ8RL"],"uri":["http://zotero.org/users/local/XvQpfN4m/items/N3XXJ8RL"],"itemData":{"id":144,"type":"article-journal","container-title":"IEEE Robotics and Automation Letters","DOI":"10.1109/LRA.2016.2645143","ISSN":"2377-3766, 2377-3774","issue":"2","journalAbbreviation":"IEEE Robot. Autom. Lett.","page":"593-600","source":"DOI.org (Crossref)","title":"EVO: A Geometric Approach to Event-Based 6-DOF Parallel Tracking and Mapping in Real Time","title-short":"EVO","volume":"2","author":[{"family":"Rebecq","given":"Henri"},{"family":"Horstschaefer","given":"Timo"},{"family":"Gallego","given":"Guillermo"},{"family":"Scaramuzza","given":"Davide"}],"issued":{"date-parts":[["2017",4]]}}},{"id":146,"uris":["http://zotero.org/users/local/XvQpfN4m/items/UV7LBBYY"],"uri":["http://zotero.org/users/local/XvQpfN4m/items/UV7LBBYY"],"itemData":{"id":146,"type":"article-journal","container-title":"IEEE Robotics and Automation Letters","DOI":"10.1109/LRA.2018.2793357","ISSN":"2377-3766, 2377-3774","issue":"2","journalAbbreviation":"IEEE Robot. Autom. Lett.","page":"994-1001","source":"DOI.org (Crossref)","title":"Ultimate SLAM? Combining Events, Images, and IMU for Robust Visual SLAM in HDR and High-Speed Scenarios","title-short":"Ultimate SLAM?","volume":"3","author":[{"family":"Vidal","given":"Antoni Rosinol"},{"family":"Rebecq","given":"Henri"},{"family":"Horstschaefer","given":"Timo"},{"family":"Scaramuzza","given":"Davide"}],"issued":{"date-parts":[["2018",4]]}}}],"schema":"https://github.com/citation-style-language/schema/raw/master/csl-citation.json"} </w:instrText>
      </w:r>
      <w:r>
        <w:rPr>
          <w:sz w:val="28"/>
          <w:szCs w:val="28"/>
          <w:lang w:val="ru-RU"/>
        </w:rPr>
        <w:fldChar w:fldCharType="separate"/>
      </w:r>
      <w:r w:rsidR="003409A9" w:rsidRPr="003409A9">
        <w:rPr>
          <w:sz w:val="28"/>
          <w:lang w:val="ru-RU"/>
        </w:rPr>
        <w:t>[52], [58]–[60]</w:t>
      </w:r>
      <w:r>
        <w:rPr>
          <w:sz w:val="28"/>
          <w:szCs w:val="28"/>
          <w:lang w:val="ru-RU"/>
        </w:rPr>
        <w:fldChar w:fldCharType="end"/>
      </w:r>
      <w:r w:rsidRPr="00922B26">
        <w:rPr>
          <w:sz w:val="28"/>
          <w:szCs w:val="28"/>
          <w:lang w:val="ru-RU"/>
        </w:rPr>
        <w:t xml:space="preserve">. Основная проблема восприятия с помощью этих датчиков заключается в разработке новых алгоритмов, которые обрабатывают незнакомый поток изменений интенсивности ("событий") и способны раскрыть потенциал камеры </w:t>
      </w:r>
      <w:r>
        <w:rPr>
          <w:sz w:val="28"/>
          <w:szCs w:val="28"/>
          <w:lang w:val="ru-RU"/>
        </w:rPr>
        <w:fldChar w:fldCharType="begin"/>
      </w:r>
      <w:r w:rsidR="003409A9">
        <w:rPr>
          <w:sz w:val="28"/>
          <w:szCs w:val="28"/>
          <w:lang w:val="ru-RU"/>
        </w:rPr>
        <w:instrText xml:space="preserve"> ADDIN ZOTERO_ITEM CSL_CITATION {"citationID":"X0PpYsbK","properties":{"formattedCitation":"[61]","plainCitation":"[61]","noteIndex":0},"citationItems":[{"id":122,"uris":["http://zotero.org/users/local/XvQpfN4m/items/T488SCA9"],"uri":["http://zotero.org/users/local/XvQpfN4m/items/T488SCA9"],"itemData":{"id":122,"type":"article-journal","container-title":"IEEE Transactions on Pattern Analysis and Machine Intelligence","DOI":"10.1109/TPAMI.2020.3008413","ISSN":"0162-8828, 2160-9292, 1939-3539","journalAbbreviation":"IEEE Trans. Pattern Anal. Mach. Intell.","page":"1-1","source":"DOI.org (Crossref)","title":"Event-based Vision: A Survey","title-short":"Event-based Vision","author":[{"family":"Gallego","given":"Guillermo"},{"family":"Delbruck","given":"Tobi"},{"family":"Orchard","given":"Garrick Michael"},{"family":"Bartolozzi","given":"Chiara"},{"family":"Taba","given":"Brian"},{"family":"Censi","given":"Andrea"},{"family":"Leutenegger","given":"Stefan"},{"family":"Davison","given":"Andrew"},{"family":"Conradt","given":"Jorg"},{"family":"Daniilidis","given":"Kostas"},{"family":"Scaramuzza","given":"Davide"}],"issued":{"date-parts":[["2020"]]}}}],"schema":"https://github.com/citation-style-language/schema/raw/master/csl-citation.json"} </w:instrText>
      </w:r>
      <w:r>
        <w:rPr>
          <w:sz w:val="28"/>
          <w:szCs w:val="28"/>
          <w:lang w:val="ru-RU"/>
        </w:rPr>
        <w:fldChar w:fldCharType="separate"/>
      </w:r>
      <w:r w:rsidR="003409A9" w:rsidRPr="003409A9">
        <w:rPr>
          <w:sz w:val="28"/>
          <w:lang w:val="ru-RU"/>
        </w:rPr>
        <w:t>[61]</w:t>
      </w:r>
      <w:r>
        <w:rPr>
          <w:sz w:val="28"/>
          <w:szCs w:val="28"/>
          <w:lang w:val="ru-RU"/>
        </w:rPr>
        <w:fldChar w:fldCharType="end"/>
      </w:r>
      <w:r w:rsidRPr="00922B26">
        <w:rPr>
          <w:sz w:val="28"/>
          <w:szCs w:val="28"/>
          <w:lang w:val="ru-RU"/>
        </w:rPr>
        <w:t>. В некоторых работах эта проблема решалась путем объединения событийных камер с дополнительными датчиками, такими как датчики глубины</w:t>
      </w:r>
      <w:r>
        <w:rPr>
          <w:sz w:val="28"/>
          <w:szCs w:val="28"/>
          <w:lang w:val="ru-RU"/>
        </w:rPr>
        <w:fldChar w:fldCharType="begin"/>
      </w:r>
      <w:r w:rsidR="003409A9">
        <w:rPr>
          <w:sz w:val="28"/>
          <w:szCs w:val="28"/>
          <w:lang w:val="ru-RU"/>
        </w:rPr>
        <w:instrText xml:space="preserve"> ADDIN ZOTERO_ITEM CSL_CITATION {"citationID":"obIj0gh0","properties":{"formattedCitation":"[62]","plainCitation":"[62]","noteIndex":0},"citationItems":[{"id":150,"uris":["http://zotero.org/users/local/XvQpfN4m/items/TZEU2YFA"],"uri":["http://zotero.org/users/local/XvQpfN4m/items/TZEU2YFA"],"itemData":{"id":150,"type":"paper-conference","container-title":"2014 IEEE International Conference on Robotics and Automation (ICRA)","DOI":"10.1109/ICRA.2014.6906882","event":"2014 IEEE International Conference on Robotics and Automation (ICRA)","event-place":"Hong Kong, China","ISBN":"978-1-4799-3685-4","page":"359-364","publisher":"IEEE","publisher-place":"Hong Kong, China","source":"DOI.org (Crossref)","title":"Event-based 3D SLAM with a depth-augmented dynamic vision sensor","URL":"http://ieeexplore.ieee.org/document/6906882/","author":[{"family":"Weikersdorfer","given":"David"},{"family":"Adrian","given":"David B."},{"family":"Cremers","given":"Daniel"},{"family":"Conradt","given":"Jorg"}],"accessed":{"date-parts":[["2021",12,29]]},"issued":{"date-parts":[["2014",5]]}}}],"schema":"https://github.com/citation-style-language/schema/raw/master/csl-citation.json"} </w:instrText>
      </w:r>
      <w:r>
        <w:rPr>
          <w:sz w:val="28"/>
          <w:szCs w:val="28"/>
          <w:lang w:val="ru-RU"/>
        </w:rPr>
        <w:fldChar w:fldCharType="separate"/>
      </w:r>
      <w:r w:rsidR="003409A9" w:rsidRPr="003409A9">
        <w:rPr>
          <w:sz w:val="28"/>
          <w:lang w:val="ru-RU"/>
        </w:rPr>
        <w:t>[62]</w:t>
      </w:r>
      <w:r>
        <w:rPr>
          <w:sz w:val="28"/>
          <w:szCs w:val="28"/>
          <w:lang w:val="ru-RU"/>
        </w:rPr>
        <w:fldChar w:fldCharType="end"/>
      </w:r>
      <w:r w:rsidRPr="00922B26">
        <w:rPr>
          <w:sz w:val="28"/>
          <w:szCs w:val="28"/>
          <w:lang w:val="ru-RU"/>
        </w:rPr>
        <w:t xml:space="preserve"> или стандартные камеры </w:t>
      </w:r>
      <w:r>
        <w:rPr>
          <w:sz w:val="28"/>
          <w:szCs w:val="28"/>
          <w:lang w:val="ru-RU"/>
        </w:rPr>
        <w:fldChar w:fldCharType="begin"/>
      </w:r>
      <w:r>
        <w:rPr>
          <w:sz w:val="28"/>
          <w:szCs w:val="28"/>
          <w:lang w:val="ru-RU"/>
        </w:rPr>
        <w:instrText xml:space="preserve"> ADDIN ZOTERO_ITEM CSL_CITATION {"citationID":"vUorRV4t","properties":{"formattedCitation":"[69, p.], [70]","plainCitation":"[69, p.], [70]","dontUpdate":true,"noteIndex":0},"citationItems":[{"id":151,"uris":["http://zotero.org/users/local/XvQpfN4m/items/46LB58V8"],"uri":["http://zotero.org/users/local/XvQpfN4m/items/46LB58V8"],"itemData":{"id":151,"type":"paper-conference","container-title":"2014 IEEE International Conference on Robotics and Automation (ICRA)","DOI":"10.1109/ICRA.2014.6906931","event":"2014 IEEE International Conference on Robotics and Automation (ICRA)","event-place":"Hong Kong, China","ISBN":"978-1-4799-3685-4","page":"703-710","publisher":"IEEE","publisher-place":"Hong Kong, China","source":"DOI.org (Crossref)","title":"Low-latency event-based visual odometry","URL":"http://ieeexplore.ieee.org/document/6906931/","author":[{"family":"Censi","given":"Andrea"},{"family":"Scaramuzza","given":"Davide"}],"accessed":{"date-parts":[["2021",12,29]]},"issued":{"date-parts":[["2014",5]]}},"locator":"-"},{"id":200,"uris":["http://zotero.org/users/local/XvQpfN4m/items/BJVR6YVA"],"uri":["http://zotero.org/users/local/XvQpfN4m/items/BJVR6YVA"],"itemData":{"id":200,"type":"paper-conference","container-title":"2016 IEEE/RSJ International Conference on Intelligent Robots and Systems (IROS)","DOI":"10.1109/IROS.2016.7758089","event":"2016 IEEE/RSJ International Conference on Intelligent Robots and Systems (IROS)","event-place":"Daejeon, South Korea","ISBN":"978-1-5090-3762-9","page":"16-23","publisher":"IEEE","publisher-place":"Daejeon, South Korea","source":"DOI.org (Crossref)","title":"Low-latency visual odometry using event-based feature tracks","URL":"http://ieeexplore.ieee.org/document/7758089/","author":[{"family":"Kueng","given":"Beat"},{"family":"Mueggler","given":"Elias"},{"family":"Gallego","given":"Guillermo"},{"family":"Scaramuzza","given":"Davide"}],"accessed":{"date-parts":[["2021",12,29]]},"issued":{"date-parts":[["2016",10]]}}}],"schema":"https://github.com/citation-style-language/schema/raw/master/csl-citation.json"} </w:instrText>
      </w:r>
      <w:r>
        <w:rPr>
          <w:sz w:val="28"/>
          <w:szCs w:val="28"/>
          <w:lang w:val="ru-RU"/>
        </w:rPr>
        <w:fldChar w:fldCharType="separate"/>
      </w:r>
      <w:r w:rsidRPr="00433E78">
        <w:rPr>
          <w:sz w:val="28"/>
          <w:lang w:val="ru-RU"/>
        </w:rPr>
        <w:t>[69], [70]</w:t>
      </w:r>
      <w:r>
        <w:rPr>
          <w:sz w:val="28"/>
          <w:szCs w:val="28"/>
          <w:lang w:val="ru-RU"/>
        </w:rPr>
        <w:fldChar w:fldCharType="end"/>
      </w:r>
      <w:r w:rsidRPr="00922B26">
        <w:rPr>
          <w:sz w:val="28"/>
          <w:szCs w:val="28"/>
          <w:lang w:val="ru-RU"/>
        </w:rPr>
        <w:t>, чтобы упростить задачу восприятия. Однако это создает сложности в синхронизации таких систем и добавляет узкие места в работу системы, поскольку комбинированная система всегда ограничена скоростью самого медленного датчика и его динамическим диапазоном.</w:t>
      </w:r>
    </w:p>
    <w:p w14:paraId="4CCD6CA3" w14:textId="5486168F" w:rsidR="00433E78" w:rsidRPr="00922B26" w:rsidRDefault="00433E78" w:rsidP="00433E78">
      <w:pPr>
        <w:spacing w:after="160" w:line="259" w:lineRule="auto"/>
        <w:rPr>
          <w:sz w:val="28"/>
          <w:szCs w:val="28"/>
          <w:lang w:val="ru-RU"/>
        </w:rPr>
      </w:pPr>
      <w:r w:rsidRPr="00922B26">
        <w:rPr>
          <w:sz w:val="28"/>
          <w:szCs w:val="28"/>
          <w:lang w:val="ru-RU"/>
        </w:rPr>
        <w:t xml:space="preserve">В работе  </w:t>
      </w:r>
      <w:r>
        <w:rPr>
          <w:sz w:val="28"/>
          <w:szCs w:val="28"/>
          <w:lang w:val="ru-RU"/>
        </w:rPr>
        <w:fldChar w:fldCharType="begin"/>
      </w:r>
      <w:r w:rsidR="003409A9">
        <w:rPr>
          <w:sz w:val="28"/>
          <w:szCs w:val="28"/>
          <w:lang w:val="ru-RU"/>
        </w:rPr>
        <w:instrText xml:space="preserve"> ADDIN ZOTERO_ITEM CSL_CITATION {"citationID":"I29ucfqQ","properties":{"formattedCitation":"[48]","plainCitation":"[48]","noteIndex":0},"citationItems":[{"id":250,"uris":["http://zotero.org/users/local/XvQpfN4m/items/73MMDCLK"],"uri":["http://zotero.org/users/local/XvQpfN4m/items/73MMDCLK"],"itemData":{"id":250,"type":"book","title":"Event-based Stereo Visual Odometry","author":[{"family":"Zhou","given":"Yi"},{"family":"Gallego","given":"Guillermo"},{"family":"Shen","given":"Shaojie"}],"issued":{"date-parts":[["2020",7,30]]}}}],"schema":"https://github.com/citation-style-language/schema/raw/master/csl-citation.json"} </w:instrText>
      </w:r>
      <w:r>
        <w:rPr>
          <w:sz w:val="28"/>
          <w:szCs w:val="28"/>
          <w:lang w:val="ru-RU"/>
        </w:rPr>
        <w:fldChar w:fldCharType="separate"/>
      </w:r>
      <w:r w:rsidR="003409A9" w:rsidRPr="003409A9">
        <w:rPr>
          <w:sz w:val="28"/>
          <w:lang w:val="ru-RU"/>
        </w:rPr>
        <w:t>[48]</w:t>
      </w:r>
      <w:r>
        <w:rPr>
          <w:sz w:val="28"/>
          <w:szCs w:val="28"/>
          <w:lang w:val="ru-RU"/>
        </w:rPr>
        <w:fldChar w:fldCharType="end"/>
      </w:r>
      <w:r w:rsidRPr="00922B26">
        <w:rPr>
          <w:sz w:val="28"/>
          <w:szCs w:val="28"/>
          <w:lang w:val="ru-RU"/>
        </w:rPr>
        <w:t xml:space="preserve"> решается проблема стерео визуальной одометрии (ВО) с помощью камер событий в естественных сценах и произвольном 6-DoF движении. Для этого разработана система, которая обрабатывает стереопоток событий в реальном времени и выдает эго-движение стереосистемы и карту трехмерной (3-D) сцены (см. рис. </w:t>
      </w:r>
      <w:r>
        <w:rPr>
          <w:sz w:val="28"/>
          <w:szCs w:val="28"/>
          <w:lang w:val="ru-RU"/>
        </w:rPr>
        <w:fldChar w:fldCharType="begin"/>
      </w:r>
      <w:r>
        <w:rPr>
          <w:sz w:val="28"/>
          <w:szCs w:val="28"/>
          <w:lang w:val="ru-RU"/>
        </w:rPr>
        <w:instrText xml:space="preserve"> REF _Ref91671220 \h </w:instrText>
      </w:r>
      <w:r>
        <w:rPr>
          <w:sz w:val="28"/>
          <w:szCs w:val="28"/>
          <w:lang w:val="ru-RU"/>
        </w:rPr>
      </w:r>
      <w:r>
        <w:rPr>
          <w:sz w:val="28"/>
          <w:szCs w:val="28"/>
          <w:lang w:val="ru-RU"/>
        </w:rPr>
        <w:fldChar w:fldCharType="separate"/>
      </w:r>
      <w:r>
        <w:rPr>
          <w:noProof/>
          <w:lang w:val="ru-RU"/>
        </w:rPr>
        <w:t>0</w:t>
      </w:r>
      <w:r>
        <w:rPr>
          <w:lang w:val="ru-RU"/>
        </w:rPr>
        <w:noBreakHyphen/>
      </w:r>
      <w:r>
        <w:rPr>
          <w:noProof/>
          <w:lang w:val="ru-RU"/>
        </w:rPr>
        <w:t>1</w:t>
      </w:r>
      <w:r>
        <w:rPr>
          <w:sz w:val="28"/>
          <w:szCs w:val="28"/>
          <w:lang w:val="ru-RU"/>
        </w:rPr>
        <w:fldChar w:fldCharType="end"/>
      </w:r>
      <w:r w:rsidRPr="00922B26">
        <w:rPr>
          <w:sz w:val="28"/>
          <w:szCs w:val="28"/>
          <w:lang w:val="ru-RU"/>
        </w:rPr>
        <w:t xml:space="preserve">). Предлагаемая система в основном следует философии параллельного отслеживания и картографирования </w:t>
      </w:r>
      <w:r>
        <w:rPr>
          <w:sz w:val="28"/>
          <w:szCs w:val="28"/>
          <w:lang w:val="ru-RU"/>
        </w:rPr>
        <w:fldChar w:fldCharType="begin"/>
      </w:r>
      <w:r w:rsidR="003409A9">
        <w:rPr>
          <w:sz w:val="28"/>
          <w:szCs w:val="28"/>
          <w:lang w:val="ru-RU"/>
        </w:rPr>
        <w:instrText xml:space="preserve"> ADDIN ZOTERO_ITEM CSL_CITATION {"citationID":"iQG3HNl3","properties":{"formattedCitation":"[11]","plainCitation":"[11]","noteIndex":0},"citationItems":[{"id":"FPFDlk0b/Bgipgk7D","uris":["http://zotero.org/users/local/TinZTSqN/items/39CYIUL8"],"uri":["http://zotero.org/users/local/TinZTSqN/items/39CYIUL8"],"itemData":{"id":"fw26V6HU/wAppOcd0","type":"paper-conference","container-title":"2007 6th IEEE and ACM International Symposium on Mixed and Augmented Reality","DOI":"10.1109/ISMAR.2007.4538852","event":"2007 6th IEEE International Symposium on Mixed and Augmented Reality (ISMAR)","event-place":"Nara, Japan","ISBN":"978-1-4244-1749-0","page":"1-10","publisher":"IEEE","publisher-place":"Nara, Japan","source":"DOI.org (Crossref)","title":"Parallel Tracking and Mapping for Small AR Workspaces","URL":"http://ieeexplore.ieee.org/document/4538852/","author":[{"family":"Klein","given":"Georg"},{"family":"Murray","given":"David"}],"accessed":{"date-parts":[["2021",12,26]]},"issued":{"date-parts":[["2007",11]]}}}],"schema":"https://github.com/citation-style-language/schema/raw/master/csl-citation.json"} </w:instrText>
      </w:r>
      <w:r>
        <w:rPr>
          <w:sz w:val="28"/>
          <w:szCs w:val="28"/>
          <w:lang w:val="ru-RU"/>
        </w:rPr>
        <w:fldChar w:fldCharType="separate"/>
      </w:r>
      <w:r w:rsidR="003409A9" w:rsidRPr="003409A9">
        <w:rPr>
          <w:sz w:val="28"/>
          <w:lang w:val="ru-RU"/>
        </w:rPr>
        <w:t>[11]</w:t>
      </w:r>
      <w:r>
        <w:rPr>
          <w:sz w:val="28"/>
          <w:szCs w:val="28"/>
          <w:lang w:val="ru-RU"/>
        </w:rPr>
        <w:fldChar w:fldCharType="end"/>
      </w:r>
      <w:r w:rsidRPr="00922B26">
        <w:rPr>
          <w:sz w:val="28"/>
          <w:szCs w:val="28"/>
          <w:lang w:val="ru-RU"/>
        </w:rPr>
        <w:t xml:space="preserve">, где основные модули работают в чередующемся режиме, оценивая движение </w:t>
      </w:r>
      <w:r w:rsidRPr="00922B26">
        <w:rPr>
          <w:sz w:val="28"/>
          <w:szCs w:val="28"/>
          <w:lang w:val="ru-RU"/>
        </w:rPr>
        <w:lastRenderedPageBreak/>
        <w:t xml:space="preserve">камеры и трехмерную структуру сцены соответственно (более подробный обзор системы приведен на рис. </w:t>
      </w:r>
      <w:r>
        <w:rPr>
          <w:sz w:val="28"/>
          <w:szCs w:val="28"/>
          <w:lang w:val="ru-RU"/>
        </w:rPr>
        <w:fldChar w:fldCharType="begin"/>
      </w:r>
      <w:r>
        <w:rPr>
          <w:sz w:val="28"/>
          <w:szCs w:val="28"/>
          <w:lang w:val="ru-RU"/>
        </w:rPr>
        <w:instrText xml:space="preserve"> REF _Ref91671245 \h </w:instrText>
      </w:r>
      <w:r>
        <w:rPr>
          <w:sz w:val="28"/>
          <w:szCs w:val="28"/>
          <w:lang w:val="ru-RU"/>
        </w:rPr>
      </w:r>
      <w:r>
        <w:rPr>
          <w:sz w:val="28"/>
          <w:szCs w:val="28"/>
          <w:lang w:val="ru-RU"/>
        </w:rPr>
        <w:fldChar w:fldCharType="separate"/>
      </w:r>
      <w:r>
        <w:rPr>
          <w:noProof/>
          <w:lang w:val="ru-RU"/>
        </w:rPr>
        <w:t>0</w:t>
      </w:r>
      <w:r>
        <w:rPr>
          <w:lang w:val="ru-RU"/>
        </w:rPr>
        <w:noBreakHyphen/>
      </w:r>
      <w:r>
        <w:rPr>
          <w:noProof/>
          <w:lang w:val="ru-RU"/>
        </w:rPr>
        <w:t>1</w:t>
      </w:r>
      <w:r>
        <w:rPr>
          <w:sz w:val="28"/>
          <w:szCs w:val="28"/>
          <w:lang w:val="ru-RU"/>
        </w:rPr>
        <w:fldChar w:fldCharType="end"/>
      </w:r>
      <w:r w:rsidRPr="00922B26">
        <w:rPr>
          <w:sz w:val="28"/>
          <w:szCs w:val="28"/>
          <w:lang w:val="ru-RU"/>
        </w:rPr>
        <w:t>).</w:t>
      </w:r>
    </w:p>
    <w:p w14:paraId="7FCD9110" w14:textId="77777777" w:rsidR="00433E78" w:rsidRPr="00922B26" w:rsidRDefault="00433E78" w:rsidP="00433E78">
      <w:pPr>
        <w:spacing w:after="160" w:line="259" w:lineRule="auto"/>
        <w:rPr>
          <w:sz w:val="28"/>
          <w:szCs w:val="28"/>
          <w:lang w:val="ru-RU"/>
        </w:rPr>
      </w:pPr>
      <w:r w:rsidRPr="00922B26">
        <w:rPr>
          <w:sz w:val="28"/>
          <w:szCs w:val="28"/>
          <w:lang w:val="ru-RU"/>
        </w:rPr>
        <w:t>Система содержит новый метод отображения стереокадров в пространственные координаты, основанный на оптимизации целевой функции, предназначенной для измерения пространственно-временной согласованности потоков стереособытий. Выработана стратегия слияния на основе вероятностных характеристик оцененной обратной глубины для улучшения плотности и точности восстановленной трехмерной структуры. Представлен новый метод отслеживания камеры на основе 3D.2D регистрации, который использует соответствующую полю глубины природу компактного и эффективного представления событий. Система также эффективна с вычислительной точки зрения и работает в реальном времени, что позволяет рассматривать возможность использования такой или аналогичной системы для задач быстрой локализации и навигации.</w:t>
      </w:r>
    </w:p>
    <w:p w14:paraId="0C430994" w14:textId="65DE4CF0" w:rsidR="00433E78" w:rsidRPr="00922B26" w:rsidRDefault="00433E78" w:rsidP="00433E78">
      <w:pPr>
        <w:spacing w:after="160" w:line="259" w:lineRule="auto"/>
        <w:rPr>
          <w:sz w:val="28"/>
          <w:szCs w:val="28"/>
          <w:lang w:val="ru-RU"/>
        </w:rPr>
      </w:pPr>
      <w:r w:rsidRPr="00922B26">
        <w:rPr>
          <w:sz w:val="28"/>
          <w:szCs w:val="28"/>
          <w:lang w:val="ru-RU"/>
        </w:rPr>
        <w:t xml:space="preserve">Работа </w:t>
      </w:r>
      <w:r>
        <w:rPr>
          <w:sz w:val="28"/>
          <w:szCs w:val="28"/>
          <w:lang w:val="ru-RU"/>
        </w:rPr>
        <w:fldChar w:fldCharType="begin"/>
      </w:r>
      <w:r w:rsidR="003409A9">
        <w:rPr>
          <w:sz w:val="28"/>
          <w:szCs w:val="28"/>
          <w:lang w:val="ru-RU"/>
        </w:rPr>
        <w:instrText xml:space="preserve"> ADDIN ZOTERO_ITEM CSL_CITATION {"citationID":"5HkLuPXC","properties":{"formattedCitation":"[48]","plainCitation":"[48]","noteIndex":0},"citationItems":[{"id":250,"uris":["http://zotero.org/users/local/XvQpfN4m/items/73MMDCLK"],"uri":["http://zotero.org/users/local/XvQpfN4m/items/73MMDCLK"],"itemData":{"id":250,"type":"book","title":"Event-based Stereo Visual Odometry","author":[{"family":"Zhou","given":"Yi"},{"family":"Gallego","given":"Guillermo"},{"family":"Shen","given":"Shaojie"}],"issued":{"date-parts":[["2020",7,30]]}}}],"schema":"https://github.com/citation-style-language/schema/raw/master/csl-citation.json"} </w:instrText>
      </w:r>
      <w:r>
        <w:rPr>
          <w:sz w:val="28"/>
          <w:szCs w:val="28"/>
          <w:lang w:val="ru-RU"/>
        </w:rPr>
        <w:fldChar w:fldCharType="separate"/>
      </w:r>
      <w:r w:rsidR="003409A9" w:rsidRPr="003409A9">
        <w:rPr>
          <w:sz w:val="28"/>
          <w:lang w:val="ru-RU"/>
        </w:rPr>
        <w:t>[48]</w:t>
      </w:r>
      <w:r>
        <w:rPr>
          <w:sz w:val="28"/>
          <w:szCs w:val="28"/>
          <w:lang w:val="ru-RU"/>
        </w:rPr>
        <w:fldChar w:fldCharType="end"/>
      </w:r>
      <w:r w:rsidRPr="00922B26">
        <w:rPr>
          <w:sz w:val="28"/>
          <w:szCs w:val="28"/>
          <w:lang w:val="ru-RU"/>
        </w:rPr>
        <w:t xml:space="preserve"> значительно расширяет стандартные методы решения проблемы стереоотображения при работе в реальном времени.</w:t>
      </w:r>
    </w:p>
    <w:p w14:paraId="02D32280" w14:textId="77777777" w:rsidR="00433E78" w:rsidRPr="00922B26" w:rsidRDefault="00433E78" w:rsidP="00433E78">
      <w:pPr>
        <w:spacing w:after="160" w:line="259" w:lineRule="auto"/>
        <w:rPr>
          <w:sz w:val="28"/>
          <w:szCs w:val="28"/>
          <w:lang w:val="ru-RU"/>
        </w:rPr>
      </w:pPr>
      <w:r w:rsidRPr="00922B26">
        <w:rPr>
          <w:sz w:val="28"/>
          <w:szCs w:val="28"/>
          <w:lang w:val="ru-RU"/>
        </w:rPr>
        <w:t>Работы в области событийной стерео визуальной одометрии</w:t>
      </w:r>
    </w:p>
    <w:p w14:paraId="78DF30A9" w14:textId="77777777" w:rsidR="00433E78" w:rsidRPr="00922B26" w:rsidRDefault="00433E78" w:rsidP="00433E78">
      <w:pPr>
        <w:spacing w:after="160" w:line="259" w:lineRule="auto"/>
        <w:rPr>
          <w:sz w:val="28"/>
          <w:szCs w:val="28"/>
          <w:lang w:val="ru-RU"/>
        </w:rPr>
      </w:pPr>
      <w:r w:rsidRPr="00922B26">
        <w:rPr>
          <w:sz w:val="28"/>
          <w:szCs w:val="28"/>
          <w:lang w:val="ru-RU"/>
        </w:rPr>
        <w:t>Событийная стерео визуальная одометрия (ВО) связана с несколькими проблемами оценки структуры и движения с помощью событийных камер, таких как динамический датчик зрения (DVS).</w:t>
      </w:r>
    </w:p>
    <w:p w14:paraId="255AAB06" w14:textId="77777777" w:rsidR="00433E78" w:rsidRPr="00433E78" w:rsidRDefault="00433E78" w:rsidP="00433E78">
      <w:pPr>
        <w:pStyle w:val="20"/>
        <w:rPr>
          <w:lang w:val="ru-RU"/>
        </w:rPr>
      </w:pPr>
      <w:r w:rsidRPr="00433E78">
        <w:rPr>
          <w:lang w:val="ru-RU"/>
        </w:rPr>
        <w:t>Оценка глубины на основе событий (3-</w:t>
      </w:r>
      <w:r w:rsidRPr="00922B26">
        <w:t>D</w:t>
      </w:r>
      <w:r w:rsidRPr="00433E78">
        <w:rPr>
          <w:lang w:val="ru-RU"/>
        </w:rPr>
        <w:t xml:space="preserve"> реконструкция)</w:t>
      </w:r>
    </w:p>
    <w:p w14:paraId="225FD7AE" w14:textId="0C43A54A" w:rsidR="00433E78" w:rsidRPr="00922B26" w:rsidRDefault="00433E78" w:rsidP="00433E78">
      <w:pPr>
        <w:spacing w:after="160" w:line="259" w:lineRule="auto"/>
        <w:rPr>
          <w:sz w:val="28"/>
          <w:szCs w:val="28"/>
          <w:lang w:val="ru-RU"/>
        </w:rPr>
      </w:pPr>
      <w:r w:rsidRPr="00922B26">
        <w:rPr>
          <w:sz w:val="28"/>
          <w:szCs w:val="28"/>
          <w:lang w:val="ru-RU"/>
        </w:rPr>
        <w:t xml:space="preserve">Мгновенное стерео: в литературе по оценке глубины стерео на основе событий преобладают методы, которые решают проблему трехмерной реконструкции с использованием данных от пары синхронизированных и жестко закрепленных событийных камер в течение очень короткого времени (в идеале - на основе каждого события). Цель состоит в том, чтобы использовать преимущества событийных камер для реконструкции динамических сцен на очень высокой скорости и с низким энергопотреблением. Эти работы </w:t>
      </w:r>
      <w:r>
        <w:rPr>
          <w:sz w:val="28"/>
          <w:szCs w:val="28"/>
          <w:lang w:val="ru-RU"/>
        </w:rPr>
        <w:fldChar w:fldCharType="begin"/>
      </w:r>
      <w:r w:rsidR="003409A9">
        <w:rPr>
          <w:sz w:val="28"/>
          <w:szCs w:val="28"/>
          <w:lang w:val="ru-RU"/>
        </w:rPr>
        <w:instrText xml:space="preserve"> ADDIN ZOTERO_ITEM CSL_CITATION {"citationID":"i7zCJBQC","properties":{"formattedCitation":"[65], [66]","plainCitation":"[65], [66]","noteIndex":0},"citationItems":[{"id":156,"uris":["http://zotero.org/users/local/XvQpfN4m/items/PMJJE524"],"uri":["http://zotero.org/users/local/XvQpfN4m/items/PMJJE524"],"itemData":{"id":156,"type":"chapter","container-title":"Advances in Visual Computing","event-place":"Berlin, Heidelberg","ISBN":"978-3-642-24027-0","note":"collection-title: Lecture Notes in Computer Science\nDOI: 10.1007/978-3-642-24028-7_62","page":"674-685","publisher":"Springer Berlin Heidelberg","publisher-place":"Berlin, Heidelberg","source":"DOI.org (Crossref)","title":"Event-Based Stereo Matching Approaches for Frameless Address Event Stereo Data","URL":"http://link.springer.com/10.1007/978-3-642-24028-7_62","volume":"6938","editor":[{"family":"Bebis","given":"George"},{"family":"Boyle","given":"Richard"},{"family":"Parvin","given":"Bahram"},{"family":"Koracin","given":"Darko"},{"family":"Wang","given":"Song"},{"family":"Kyungnam","given":"Kim"},{"family":"Benes","given":"Bedrich"},{"family":"Moreland","given":"Kenneth"},{"family":"Borst","given":"Christoph"},{"family":"DiVerdi","given":"Stephen"},{"family":"Yi-Jen","given":"Chiang"},{"family":"Ming","given":"Jiang"}],"author":[{"family":"Kogler","given":"Jurgen"},{"family":"Humenberger","given":"Martin"},{"family":"Sulzbachner","given":"Christoph"}],"accessed":{"date-parts":[["2021",12,29]]},"issued":{"date-parts":[["2011"]]}}},{"id":157,"uris":["http://zotero.org/users/local/XvQpfN4m/items/PU952IWW"],"uri":["http://zotero.org/users/local/XvQpfN4m/items/PU952IWW"],"itemData":{"id":157,"type":"article-journal","container-title":"IEEE Transactions on Neural Networks and Learning Systems","DOI":"10.1109/TNNLS.2011.2180025","ISSN":"2162-237X, 2162-2388","issue":"2","journalAbbreviation":"IEEE Trans. Neural Netw. Learning Syst.","page":"347-353","source":"DOI.org (Crossref)","title":"Asynchronous Event-Based Binocular Stereo Matching","volume":"23","author":[{"family":"Rogister","given":"P."},{"family":"Benosman","given":"R."},{"literal":"Sio-Hoi Ieng"},{"family":"Lichtsteiner","given":"Patrick"},{"family":"Delbruck","given":"Tobi"}],"issued":{"date-parts":[["2012",2]]}}}],"schema":"https://github.com/citation-style-language/schema/raw/master/csl-citation.json"} </w:instrText>
      </w:r>
      <w:r>
        <w:rPr>
          <w:sz w:val="28"/>
          <w:szCs w:val="28"/>
          <w:lang w:val="ru-RU"/>
        </w:rPr>
        <w:fldChar w:fldCharType="separate"/>
      </w:r>
      <w:r w:rsidR="003409A9" w:rsidRPr="003409A9">
        <w:rPr>
          <w:sz w:val="28"/>
          <w:lang w:val="ru-RU"/>
        </w:rPr>
        <w:t>[65], [66]</w:t>
      </w:r>
      <w:r>
        <w:rPr>
          <w:sz w:val="28"/>
          <w:szCs w:val="28"/>
          <w:lang w:val="ru-RU"/>
        </w:rPr>
        <w:fldChar w:fldCharType="end"/>
      </w:r>
      <w:r w:rsidRPr="00922B26">
        <w:rPr>
          <w:sz w:val="28"/>
          <w:szCs w:val="28"/>
          <w:lang w:val="ru-RU"/>
        </w:rPr>
        <w:t xml:space="preserve"> обычно следуют классическому двухэтапному подходу к задаче поиска эпиполярных совпадений и последующей триангуляции 3-D точки </w:t>
      </w:r>
      <w:r>
        <w:rPr>
          <w:sz w:val="28"/>
          <w:szCs w:val="28"/>
          <w:lang w:val="ru-RU"/>
        </w:rPr>
        <w:fldChar w:fldCharType="begin"/>
      </w:r>
      <w:r w:rsidR="003409A9">
        <w:rPr>
          <w:sz w:val="28"/>
          <w:szCs w:val="28"/>
          <w:lang w:val="ru-RU"/>
        </w:rPr>
        <w:instrText xml:space="preserve"> ADDIN ZOTERO_ITEM CSL_CITATION {"citationID":"9lvmhc6i","properties":{"formattedCitation":"[67]","plainCitation":"[67]","noteIndex":0},"citationItems":[{"id":"FPFDlk0b/Oc0hch1E","uris":["http://zotero.org/users/local/TinZTSqN/items/4XBW2Y3P"],"uri":["http://zotero.org/users/local/TinZTSqN/items/4XBW2Y3P"],"itemData":{"id":"fw26V6HU/2c3Oxrse","type":"article-journal","container-title":"Kybernetes","DOI":"10.1108/k.2001.30.9_10.1333.2","ISSN":"0368-492X","issue":"9/10","journalAbbreviation":"Kybernetes","language":"en","page":"1333-1341","source":"DOI.org (Crossref)","title":"Multiple View Geometry in Computer Vision20012Richard Hartley, Andrew Zisserman. &lt;i&gt;Multiple View Geometry in Computer Vision&lt;/i&gt; . Cambridge: Cambridge University Press 2000. xvi + 607 pp., ISBN: 0‐521‐62304‐9 hardback, £60.00","title-short":"Multiple View Geometry in Computer Vision20012Richard Hartley, Andrew Zisserman. &lt;i&gt;Multiple View Geometry in Computer Vision&lt;/i&gt; . Cambridge","volume":"30","author":[{"family":"Andrew","given":"Alex M."}],"issued":{"date-parts":[["2001",12]]}}}],"schema":"https://github.com/citation-style-language/schema/raw/master/csl-citation.json"} </w:instrText>
      </w:r>
      <w:r>
        <w:rPr>
          <w:sz w:val="28"/>
          <w:szCs w:val="28"/>
          <w:lang w:val="ru-RU"/>
        </w:rPr>
        <w:fldChar w:fldCharType="separate"/>
      </w:r>
      <w:r w:rsidR="003409A9" w:rsidRPr="003409A9">
        <w:rPr>
          <w:sz w:val="28"/>
          <w:lang w:val="ru-RU"/>
        </w:rPr>
        <w:t>[67]</w:t>
      </w:r>
      <w:r>
        <w:rPr>
          <w:sz w:val="28"/>
          <w:szCs w:val="28"/>
          <w:lang w:val="ru-RU"/>
        </w:rPr>
        <w:fldChar w:fldCharType="end"/>
      </w:r>
      <w:r w:rsidRPr="00922B26">
        <w:rPr>
          <w:sz w:val="28"/>
          <w:szCs w:val="28"/>
          <w:lang w:val="ru-RU"/>
        </w:rPr>
        <w:t xml:space="preserve">. Сопоставление событий часто решается путем наложения нескольких ограничений, включая временную когерентность (например, одновременность) событий на обеих камерах. Например, </w:t>
      </w:r>
      <w:r>
        <w:rPr>
          <w:sz w:val="28"/>
          <w:szCs w:val="28"/>
          <w:lang w:val="ru-RU"/>
        </w:rPr>
        <w:fldChar w:fldCharType="begin"/>
      </w:r>
      <w:r w:rsidR="003409A9">
        <w:rPr>
          <w:sz w:val="28"/>
          <w:szCs w:val="28"/>
          <w:lang w:val="ru-RU"/>
        </w:rPr>
        <w:instrText xml:space="preserve"> ADDIN ZOTERO_ITEM CSL_CITATION {"citationID":"29neLeXb","properties":{"formattedCitation":"[68]","plainCitation":"[68]","noteIndex":0},"citationItems":[{"id":167,"uris":["http://zotero.org/users/local/XvQpfN4m/items/5377WGW7"],"uri":["http://zotero.org/users/local/XvQpfN4m/items/5377WGW7"],"itemData":{"id":167,"type":"article-journal","container-title":"Frontiers in Neuroscience","DOI":"10.3389/fnins.2018.00442","ISSN":"1662-453X","journalAbbreviation":"Front. Neurosci.","page":"442","source":"DOI.org (Crossref)","title":"Neuromorphic Event-Based Generalized Time-Based Stereovision","volume":"12","author":[{"family":"Ieng","given":"Sio-Hoi"},{"family":"Carneiro","given":"Joao"},{"family":"Osswald","given":"Marc"},{"family":"Benosman","given":"Ryad"}],"issued":{"date-parts":[["2018",7,2]]}}}],"schema":"https://github.com/citation-style-language/schema/raw/master/csl-citation.json"} </w:instrText>
      </w:r>
      <w:r>
        <w:rPr>
          <w:sz w:val="28"/>
          <w:szCs w:val="28"/>
          <w:lang w:val="ru-RU"/>
        </w:rPr>
        <w:fldChar w:fldCharType="separate"/>
      </w:r>
      <w:r w:rsidR="003409A9" w:rsidRPr="003409A9">
        <w:rPr>
          <w:sz w:val="28"/>
          <w:lang w:val="ru-RU"/>
        </w:rPr>
        <w:t>[68]</w:t>
      </w:r>
      <w:r>
        <w:rPr>
          <w:sz w:val="28"/>
          <w:szCs w:val="28"/>
          <w:lang w:val="ru-RU"/>
        </w:rPr>
        <w:fldChar w:fldCharType="end"/>
      </w:r>
      <w:r w:rsidRPr="00922B26">
        <w:rPr>
          <w:sz w:val="28"/>
          <w:szCs w:val="28"/>
          <w:lang w:val="ru-RU"/>
        </w:rPr>
        <w:t xml:space="preserve"> объединили эпиполярные ограничения, временную несогласованность, несогласованность движения и фотометрическую ошибку (доступную только для полутоновых событий, полученных с помощью камер ATIS </w:t>
      </w:r>
      <w:r>
        <w:rPr>
          <w:sz w:val="28"/>
          <w:szCs w:val="28"/>
          <w:lang w:val="ru-RU"/>
        </w:rPr>
        <w:fldChar w:fldCharType="begin"/>
      </w:r>
      <w:r w:rsidR="003409A9">
        <w:rPr>
          <w:sz w:val="28"/>
          <w:szCs w:val="28"/>
          <w:lang w:val="ru-RU"/>
        </w:rPr>
        <w:instrText xml:space="preserve"> ADDIN ZOTERO_ITEM CSL_CITATION {"citationID":"pGMdCaaA","properties":{"formattedCitation":"[69]","plainCitation":"[69]","noteIndex":0},"citationItems":[{"id":243,"uris":["http://zotero.org/users/local/XvQpfN4m/items/ERANITV6"],"uri":["http://zotero.org/users/local/XvQpfN4m/items/ERANITV6"],"itemData":{"id":243,"type":"article-journal","container-title":"IEEE Journal of Solid-State Circuits","DOI":"10.1109/JSSC.2010.2085952","ISSN":"0018-9200, 1558-173X","issue":"1","journalAbbreviation":"IEEE J. Solid-State Circuits","page":"259-275","source":"DOI.org (Crossref)","title":"A QVGA 143 dB Dynamic Range Frame-Free PWM Image Sensor With Lossless Pixel-Level Video Compression and Time-Domain CDS","volume":"46","author":[{"family":"Posch","given":"Christoph"},{"family":"Matolin","given":"Daniel"},{"family":"Wohlgenannt","given":"Rainer"}],"issued":{"date-parts":[["2011",1]]}}}],"schema":"https://github.com/citation-style-language/schema/raw/master/csl-citation.json"} </w:instrText>
      </w:r>
      <w:r>
        <w:rPr>
          <w:sz w:val="28"/>
          <w:szCs w:val="28"/>
          <w:lang w:val="ru-RU"/>
        </w:rPr>
        <w:fldChar w:fldCharType="separate"/>
      </w:r>
      <w:r w:rsidR="003409A9" w:rsidRPr="003409A9">
        <w:rPr>
          <w:sz w:val="28"/>
          <w:lang w:val="ru-RU"/>
        </w:rPr>
        <w:t>[69]</w:t>
      </w:r>
      <w:r>
        <w:rPr>
          <w:sz w:val="28"/>
          <w:szCs w:val="28"/>
          <w:lang w:val="ru-RU"/>
        </w:rPr>
        <w:fldChar w:fldCharType="end"/>
      </w:r>
      <w:r w:rsidRPr="00922B26">
        <w:rPr>
          <w:sz w:val="28"/>
          <w:szCs w:val="28"/>
          <w:lang w:val="ru-RU"/>
        </w:rPr>
        <w:t>) в объективную функцию для вычисления наилучших совпадений.</w:t>
      </w:r>
    </w:p>
    <w:p w14:paraId="51E1E129" w14:textId="21EB97D8" w:rsidR="00433E78" w:rsidRPr="00922B26" w:rsidRDefault="00433E78" w:rsidP="00433E78">
      <w:pPr>
        <w:spacing w:after="160" w:line="259" w:lineRule="auto"/>
        <w:rPr>
          <w:sz w:val="28"/>
          <w:szCs w:val="28"/>
          <w:lang w:val="ru-RU"/>
        </w:rPr>
      </w:pPr>
      <w:r w:rsidRPr="00922B26">
        <w:rPr>
          <w:sz w:val="28"/>
          <w:szCs w:val="28"/>
          <w:lang w:val="ru-RU"/>
        </w:rPr>
        <w:t xml:space="preserve">Другие работы, такие как </w:t>
      </w:r>
      <w:r>
        <w:rPr>
          <w:sz w:val="28"/>
          <w:szCs w:val="28"/>
          <w:lang w:val="ru-RU"/>
        </w:rPr>
        <w:fldChar w:fldCharType="begin"/>
      </w:r>
      <w:r w:rsidR="003409A9">
        <w:rPr>
          <w:sz w:val="28"/>
          <w:szCs w:val="28"/>
          <w:lang w:val="ru-RU"/>
        </w:rPr>
        <w:instrText xml:space="preserve"> ADDIN ZOTERO_ITEM CSL_CITATION {"citationID":"sZvgKu2f","properties":{"formattedCitation":"[70]\\uc0\\u8211{}[72]","plainCitation":"[70]–[72]","noteIndex":0},"citationItems":[{"id":228,"uris":["http://zotero.org/users/local/XvQpfN4m/items/MGSUKYYN"],"uri":["http://zotero.org/users/local/XvQpfN4m/items/MGSUKYYN"],"itemData":{"id":228,"type":"article-journal","container-title":"Measurement Science and Technology","DOI":"10.1088/0957-0233/25/5/055108","ISSN":"0957-0233, 1361-6501","issue":"5","journalAbbreviation":"Meas. Sci. Technol.","page":"055108","source":"DOI.org (Crossref)","title":"Cooperative and asynchronous stereo vision for dynamic vision sensors","volume":"25","author":[{"family":"Piatkowska","given":"E"},{"family":"Belbachir","given":"A N"},{"family":"Gelautz","given":"M"}],"issued":{"date-parts":[["2014",5,1]]}}},{"id":196,"uris":["http://zotero.org/users/local/XvQpfN4m/items/CHCN6AXZ"],"uri":["http://zotero.org/users/local/XvQpfN4m/items/CHCN6AXZ"],"itemData":{"id":196,"type":"article-journal","container-title":"Neural Processing Letters","DOI":"10.1007/s11063-015-9434-5","ISSN":"1370-4621, 1573-773X","issue":"2","journalAbbreviation":"Neural Process Lett","language":"en","page":"311-326","source":"DOI.org (Crossref)","title":"Asynchronous Event-based Cooperative Stereo Matching Using Neuromorphic Silicon Retinas","volume":"43","author":[{"family":"Firouzi","given":"Mohsen"},{"family":"Conradt","given":"Jörg"}],"issued":{"date-parts":[["2016",4]]}}},{"id":206,"uris":["http://zotero.org/users/local/XvQpfN4m/items/XPB79ASB"],"uri":["http://zotero.org/users/local/XvQpfN4m/items/XPB79ASB"],"itemData":{"id":206,"type":"article-journal","abstract":"Abstract\n            Stereo vision is an important feature that enables machine vision systems to perceive their environment in 3D. While machine vision has spawned a variety of software algorithms to solve the stereo-correspondence problem, their implementation and integration in small, fast, and efficient hardware vision systems remains a difficult challenge. Recent advances made in neuromorphic engineering offer a possible solution to this problem, with the use of a new class of event-based vision sensors and neural processing devices inspired by the organizing principles of the brain. Here we propose a radically novel model that solves the stereo-correspondence problem with a spiking neural network that can be directly implemented with massively parallel, compact, low-latency and low-power neuromorphic engineering devices. We validate the model with experimental results, highlighting features that are in agreement with both computational neuroscience stereo vision theories and experimental findings. We demonstrate its features with a prototype neuromorphic hardware system and provide testable predictions on the role of spike-based representations and temporal dynamics in biological stereo vision processing systems.","container-title":"Scientific Reports","DOI":"10.1038/srep40703","ISSN":"2045-2322","issue":"1","journalAbbreviation":"Sci Rep","language":"en","page":"40703","source":"DOI.org (Crossref)","title":"A spiking neural network model of 3D perception for event-based neuromorphic stereo vision systems","volume":"7","author":[{"family":"Osswald","given":"Marc"},{"family":"Ieng","given":"Sio-Hoi"},{"family":"Benosman","given":"Ryad"},{"family":"Indiveri","given":"Giacomo"}],"issued":{"date-parts":[["2017",2,13]]}}}],"schema":"https://github.com/citation-style-language/schema/raw/master/csl-citation.json"} </w:instrText>
      </w:r>
      <w:r>
        <w:rPr>
          <w:sz w:val="28"/>
          <w:szCs w:val="28"/>
          <w:lang w:val="ru-RU"/>
        </w:rPr>
        <w:fldChar w:fldCharType="separate"/>
      </w:r>
      <w:r w:rsidR="003409A9" w:rsidRPr="003409A9">
        <w:rPr>
          <w:sz w:val="28"/>
          <w:lang w:val="ru-RU"/>
        </w:rPr>
        <w:t>[70]–[72]</w:t>
      </w:r>
      <w:r>
        <w:rPr>
          <w:sz w:val="28"/>
          <w:szCs w:val="28"/>
          <w:lang w:val="ru-RU"/>
        </w:rPr>
        <w:fldChar w:fldCharType="end"/>
      </w:r>
      <w:r w:rsidRPr="00922B26">
        <w:rPr>
          <w:sz w:val="28"/>
          <w:szCs w:val="28"/>
          <w:lang w:val="ru-RU"/>
        </w:rPr>
        <w:t xml:space="preserve">, расширяют кооперативное стерео </w:t>
      </w:r>
      <w:r>
        <w:rPr>
          <w:sz w:val="28"/>
          <w:szCs w:val="28"/>
          <w:lang w:val="ru-RU"/>
        </w:rPr>
        <w:fldChar w:fldCharType="begin"/>
      </w:r>
      <w:r w:rsidR="003409A9">
        <w:rPr>
          <w:sz w:val="28"/>
          <w:szCs w:val="28"/>
          <w:lang w:val="ru-RU"/>
        </w:rPr>
        <w:instrText xml:space="preserve"> ADDIN ZOTERO_ITEM CSL_CITATION {"citationID":"4V6Gf7D5","properties":{"formattedCitation":"[73]","plainCitation":"[73]","noteIndex":0},"citationItems":[{"id":238,"uris":["http://zotero.org/users/local/XvQpfN4m/items/4QKEEC7Y"],"uri":["http://zotero.org/users/local/XvQpfN4m/items/4QKEEC7Y"],"itemData":{"id":238,"type":"article-journal","container-title":"Science","DOI":"10.1126/science.968482","ISSN":"0036-8075, 1095-9203","issue":"4262","journalAbbreviation":"Science","language":"en","page":"283-287","source":"DOI.org (Crossref)","title":"Cooperative Computation of Stereo Disparity: A cooperative algorithm is derived for extracting disparity information from stereo image pairs.","title-short":"Cooperative Computation of Stereo Disparity","volume":"194","author":[{"family":"Marr","given":"D."},{"family":"Poggio","given":"T."}],"issued":{"date-parts":[["1976",10,15]]}}}],"schema":"https://github.com/citation-style-language/schema/raw/master/csl-citation.json"} </w:instrText>
      </w:r>
      <w:r>
        <w:rPr>
          <w:sz w:val="28"/>
          <w:szCs w:val="28"/>
          <w:lang w:val="ru-RU"/>
        </w:rPr>
        <w:fldChar w:fldCharType="separate"/>
      </w:r>
      <w:r w:rsidR="003409A9" w:rsidRPr="003409A9">
        <w:rPr>
          <w:sz w:val="28"/>
          <w:lang w:val="ru-RU"/>
        </w:rPr>
        <w:t>[73]</w:t>
      </w:r>
      <w:r>
        <w:rPr>
          <w:sz w:val="28"/>
          <w:szCs w:val="28"/>
          <w:lang w:val="ru-RU"/>
        </w:rPr>
        <w:fldChar w:fldCharType="end"/>
      </w:r>
      <w:r w:rsidRPr="00922B26">
        <w:rPr>
          <w:sz w:val="28"/>
          <w:szCs w:val="28"/>
          <w:lang w:val="ru-RU"/>
        </w:rPr>
        <w:t xml:space="preserve"> на случай событийных камер </w:t>
      </w:r>
      <w:r>
        <w:rPr>
          <w:sz w:val="28"/>
          <w:szCs w:val="28"/>
          <w:lang w:val="ru-RU"/>
        </w:rPr>
        <w:fldChar w:fldCharType="begin"/>
      </w:r>
      <w:r w:rsidR="003409A9">
        <w:rPr>
          <w:sz w:val="28"/>
          <w:szCs w:val="28"/>
          <w:lang w:val="ru-RU"/>
        </w:rPr>
        <w:instrText xml:space="preserve"> ADDIN ZOTERO_ITEM CSL_CITATION {"citationID":"z49WRJXx","properties":{"formattedCitation":"[74]","plainCitation":"[74]","noteIndex":0},"citationItems":[{"id":180,"uris":["http://zotero.org/users/local/XvQpfN4m/items/J7NCMEMR"],"uri":["http://zotero.org/users/local/XvQpfN4m/items/J7NCMEMR"],"itemData":{"id":180,"type":"article-journal","container-title":"Frontiers in Neurorobotics","DOI":"10.3389/fnbot.2019.00028","ISSN":"1662-5218","journalAbbreviation":"Front. Neurorobot.","page":"28","source":"DOI.org (Crossref)","title":"Neuromorphic Stereo Vision: A Survey of Bio-Inspired Sensors and Algorithms","title-short":"Neuromorphic Stereo Vision","volume":"13","author":[{"family":"Steffen","given":"Lea"},{"family":"Reichard","given":"Daniel"},{"family":"Weinland","given":"Jakob"},{"family":"Kaiser","given":"Jacques"},{"family":"Roennau","given":"Arne"},{"family":"Dillmann","given":"Rüdiger"}],"issued":{"date-parts":[["2019",5,28]]}}}],"schema":"https://github.com/citation-style-language/schema/raw/master/csl-citation.json"} </w:instrText>
      </w:r>
      <w:r>
        <w:rPr>
          <w:sz w:val="28"/>
          <w:szCs w:val="28"/>
          <w:lang w:val="ru-RU"/>
        </w:rPr>
        <w:fldChar w:fldCharType="separate"/>
      </w:r>
      <w:r w:rsidR="003409A9" w:rsidRPr="003409A9">
        <w:rPr>
          <w:sz w:val="28"/>
          <w:lang w:val="ru-RU"/>
        </w:rPr>
        <w:t>[74]</w:t>
      </w:r>
      <w:r>
        <w:rPr>
          <w:sz w:val="28"/>
          <w:szCs w:val="28"/>
          <w:lang w:val="ru-RU"/>
        </w:rPr>
        <w:fldChar w:fldCharType="end"/>
      </w:r>
      <w:r w:rsidRPr="00922B26">
        <w:rPr>
          <w:sz w:val="28"/>
          <w:szCs w:val="28"/>
          <w:lang w:val="ru-RU"/>
        </w:rPr>
        <w:t xml:space="preserve">. Эти методы хорошо работают со статичными </w:t>
      </w:r>
      <w:r w:rsidRPr="00922B26">
        <w:rPr>
          <w:sz w:val="28"/>
          <w:szCs w:val="28"/>
          <w:lang w:val="ru-RU"/>
        </w:rPr>
        <w:lastRenderedPageBreak/>
        <w:t>камерами в не загромождённых сценах, так что совпадения событий легко найти среди небольшого количества движущихся объектов.</w:t>
      </w:r>
    </w:p>
    <w:p w14:paraId="6187CF83" w14:textId="11AAEDE5" w:rsidR="00433E78" w:rsidRPr="00922B26" w:rsidRDefault="00433E78" w:rsidP="00433E78">
      <w:pPr>
        <w:spacing w:after="160" w:line="259" w:lineRule="auto"/>
        <w:rPr>
          <w:sz w:val="28"/>
          <w:szCs w:val="28"/>
          <w:lang w:val="ru-RU"/>
        </w:rPr>
      </w:pPr>
      <w:r w:rsidRPr="00922B26">
        <w:rPr>
          <w:sz w:val="28"/>
          <w:szCs w:val="28"/>
          <w:lang w:val="ru-RU"/>
        </w:rPr>
        <w:t xml:space="preserve">Монокулярные методы: Оценка глубины с помощью камеры с одним событием была показана в </w:t>
      </w:r>
      <w:r>
        <w:rPr>
          <w:sz w:val="28"/>
          <w:szCs w:val="28"/>
          <w:lang w:val="ru-RU"/>
        </w:rPr>
        <w:fldChar w:fldCharType="begin"/>
      </w:r>
      <w:r w:rsidR="003409A9">
        <w:rPr>
          <w:sz w:val="28"/>
          <w:szCs w:val="28"/>
          <w:lang w:val="ru-RU"/>
        </w:rPr>
        <w:instrText xml:space="preserve"> ADDIN ZOTERO_ITEM CSL_CITATION {"citationID":"hvKKmJ1P","properties":{"formattedCitation":"[58], [75]","plainCitation":"[58], [75]","noteIndex":0},"citationItems":[{"id":143,"uris":["http://zotero.org/users/local/XvQpfN4m/items/IU4CN988"],"uri":["http://zotero.org/users/local/XvQpfN4m/items/IU4CN988"],"itemData":{"id":143,"type":"chapter","container-title":"Computer Vision – ECCV 2016","event-place":"Cham","ISBN":"978-3-319-46465-7","language":"en","note":"collection-title: Lecture Notes in Computer Science\nDOI: 10.1007/978-3-319-46466-4_21","page":"349-364","publisher":"Springer International Publishing","publisher-place":"Cham","source":"DOI.org (Crossref)","title":"Real-Time 3D Reconstruction and 6-DoF Tracking with an Event Camera","URL":"http://link.springer.com/10.1007/978-3-319-46466-4_21","volume":"9910","editor":[{"family":"Leibe","given":"Bastian"},{"family":"Matas","given":"Jiri"},{"family":"Sebe","given":"Nicu"},{"family":"Welling","given":"Max"}],"author":[{"family":"Kim","given":"Hanme"},{"family":"Leutenegger","given":"Stefan"},{"family":"Davison","given":"Andrew J."}],"accessed":{"date-parts":[["2021",12,29]]},"issued":{"date-parts":[["2016"]]}}},{"id":163,"uris":["http://zotero.org/users/local/XvQpfN4m/items/8DUDDQ6E"],"uri":["http://zotero.org/users/local/XvQpfN4m/items/8DUDDQ6E"],"itemData":{"id":163,"type":"article-journal","container-title":"International Journal of Computer Vision","DOI":"10.1007/s11263-017-1050-6","ISSN":"0920-5691, 1573-1405","issue":"12","journalAbbreviation":"Int J Comput Vis","language":"en","page":"1394-1414","source":"DOI.org (Crossref)","title":"EMVS: Event-Based Multi-View Stereo—3D Reconstruction with an Event Camera in Real-Time","title-short":"EMVS","volume":"126","author":[{"family":"Rebecq","given":"Henri"},{"family":"Gallego","given":"Guillermo"},{"family":"Mueggler","given":"Elias"},{"family":"Scaramuzza","given":"Davide"}],"issued":{"date-parts":[["2018",12]]}}}],"schema":"https://github.com/citation-style-language/schema/raw/master/csl-citation.json"} </w:instrText>
      </w:r>
      <w:r>
        <w:rPr>
          <w:sz w:val="28"/>
          <w:szCs w:val="28"/>
          <w:lang w:val="ru-RU"/>
        </w:rPr>
        <w:fldChar w:fldCharType="separate"/>
      </w:r>
      <w:r w:rsidR="003409A9" w:rsidRPr="003409A9">
        <w:rPr>
          <w:sz w:val="28"/>
          <w:lang w:val="ru-RU"/>
        </w:rPr>
        <w:t>[58], [75]</w:t>
      </w:r>
      <w:r>
        <w:rPr>
          <w:sz w:val="28"/>
          <w:szCs w:val="28"/>
          <w:lang w:val="ru-RU"/>
        </w:rPr>
        <w:fldChar w:fldCharType="end"/>
      </w:r>
      <w:r w:rsidRPr="00922B26">
        <w:rPr>
          <w:sz w:val="28"/>
          <w:szCs w:val="28"/>
          <w:lang w:val="ru-RU"/>
        </w:rPr>
        <w:t>. Поскольку мгновенная оценка глубины в монокулярных установках нестабильна, эти методы решают проблему оценки глубины для VO или SLAM: следовательно, они требуют знания движения камеры, чтобы интегрировать информацию от событий за более длительный промежуток времени и быть в состоянии произвести полуплотную трехмерную реконструкцию сцены. Одновременность событий не применяется, следовательно, временную когерентность гораздо сложнее использовать для сопоставления событий во времени, поэтому разрабатываются другие методы.</w:t>
      </w:r>
    </w:p>
    <w:p w14:paraId="3230CAD4" w14:textId="77777777" w:rsidR="00433E78" w:rsidRPr="00433E78" w:rsidRDefault="00433E78" w:rsidP="00433E78">
      <w:pPr>
        <w:pStyle w:val="20"/>
        <w:rPr>
          <w:lang w:val="ru-RU"/>
        </w:rPr>
      </w:pPr>
      <w:r w:rsidRPr="00433E78">
        <w:rPr>
          <w:lang w:val="ru-RU"/>
        </w:rPr>
        <w:t>Оценка позы камеры на основе событий</w:t>
      </w:r>
    </w:p>
    <w:p w14:paraId="14E1F29F" w14:textId="3485349B" w:rsidR="00433E78" w:rsidRPr="00922B26" w:rsidRDefault="00433E78" w:rsidP="00433E78">
      <w:pPr>
        <w:spacing w:after="160" w:line="259" w:lineRule="auto"/>
        <w:rPr>
          <w:sz w:val="28"/>
          <w:szCs w:val="28"/>
          <w:lang w:val="ru-RU"/>
        </w:rPr>
      </w:pPr>
      <w:r w:rsidRPr="00922B26">
        <w:rPr>
          <w:sz w:val="28"/>
          <w:szCs w:val="28"/>
          <w:lang w:val="ru-RU"/>
        </w:rPr>
        <w:t xml:space="preserve">Исследования локализации камеры на основе событий развивались путем тестирования сценариев все большей сложности. С точки зрения типа движения, ограниченные движения, такие как чистое вращение </w:t>
      </w:r>
      <w:r>
        <w:rPr>
          <w:sz w:val="28"/>
          <w:szCs w:val="28"/>
          <w:lang w:val="ru-RU"/>
        </w:rPr>
        <w:fldChar w:fldCharType="begin"/>
      </w:r>
      <w:r w:rsidR="003409A9">
        <w:rPr>
          <w:sz w:val="28"/>
          <w:szCs w:val="28"/>
          <w:lang w:val="ru-RU"/>
        </w:rPr>
        <w:instrText xml:space="preserve"> ADDIN ZOTERO_ITEM CSL_CITATION {"citationID":"aBhkgBqy","properties":{"formattedCitation":"[54], [76]","plainCitation":"[54], [76]","noteIndex":0},"citationItems":[{"id":135,"uris":["http://zotero.org/users/local/XvQpfN4m/items/Q8BXF69C"],"uri":["http://zotero.org/users/local/XvQpfN4m/items/Q8BXF69C"],"itemData":{"id":135,"type":"article-journal","container-title":"IEEE Robotics and Automation Letters","DOI":"10.1109/LRA.2016.2647639","ISSN":"2377-3766, 2377-3774","issue":"2","journalAbbreviation":"IEEE Robot. Autom. Lett.","page":"632-639","source":"DOI.org (Crossref)","title":"Accurate Angular Velocity Estimation With an Event Camera","volume":"2","author":[{"family":"Gallego","given":"Guillermo"},{"family":"Scaramuzza","given":"Davide"}],"issued":{"date-parts":[["2017",4]]}}},{"id":209,"uris":["http://zotero.org/users/local/XvQpfN4m/items/DRM446HC"],"uri":["http://zotero.org/users/local/XvQpfN4m/items/DRM446HC"],"itemData":{"id":209,"type":"article-journal","title":"Real-Time Panoramic Tracking for Event Cameras","author":[{"family":"Reinbacher","given":"Christian"},{"family":"Munda","given":"Gottfried"},{"family":"Pock","given":"Thomas"}],"issued":{"date-parts":[["2017",3,15]]}}}],"schema":"https://github.com/citation-style-language/schema/raw/master/csl-citation.json"} </w:instrText>
      </w:r>
      <w:r>
        <w:rPr>
          <w:sz w:val="28"/>
          <w:szCs w:val="28"/>
          <w:lang w:val="ru-RU"/>
        </w:rPr>
        <w:fldChar w:fldCharType="separate"/>
      </w:r>
      <w:r w:rsidR="003409A9" w:rsidRPr="003409A9">
        <w:rPr>
          <w:sz w:val="28"/>
          <w:lang w:val="ru-RU"/>
        </w:rPr>
        <w:t>[54], [76]</w:t>
      </w:r>
      <w:r>
        <w:rPr>
          <w:sz w:val="28"/>
          <w:szCs w:val="28"/>
          <w:lang w:val="ru-RU"/>
        </w:rPr>
        <w:fldChar w:fldCharType="end"/>
      </w:r>
      <w:r w:rsidRPr="00AA547D">
        <w:rPr>
          <w:sz w:val="28"/>
          <w:szCs w:val="28"/>
          <w:lang w:val="ru-RU"/>
        </w:rPr>
        <w:t xml:space="preserve"> </w:t>
      </w:r>
      <w:r w:rsidRPr="00922B26">
        <w:rPr>
          <w:sz w:val="28"/>
          <w:szCs w:val="28"/>
          <w:lang w:val="ru-RU"/>
        </w:rPr>
        <w:t xml:space="preserve">или плоское движение </w:t>
      </w:r>
      <w:r>
        <w:rPr>
          <w:sz w:val="28"/>
          <w:szCs w:val="28"/>
          <w:lang w:val="ru-RU"/>
        </w:rPr>
        <w:fldChar w:fldCharType="begin"/>
      </w:r>
      <w:r w:rsidR="003409A9">
        <w:rPr>
          <w:sz w:val="28"/>
          <w:szCs w:val="28"/>
          <w:lang w:val="ru-RU"/>
        </w:rPr>
        <w:instrText xml:space="preserve"> ADDIN ZOTERO_ITEM CSL_CITATION {"citationID":"gz2enfom","properties":{"formattedCitation":"[77], [78]","plainCitation":"[77], [78]","noteIndex":0},"citationItems":[{"id":220,"uris":["http://zotero.org/users/local/XvQpfN4m/items/SKILDKNG"],"uri":["http://zotero.org/users/local/XvQpfN4m/items/SKILDKNG"],"itemData":{"id":220,"type":"paper-conference","container-title":"2012 IEEE International Conference on Robotics and Biomimetics (ROBIO)","DOI":"10.1109/ROBIO.2012.6491077","event":"2012 IEEE International Conference on Robotics and Biomimetics (ROBIO)","event-place":"Guangzhou, China","ISBN":"978-1-4673-2127-3","page":"866-870","publisher":"IEEE","publisher-place":"Guangzhou, China","source":"DOI.org (Crossref)","title":"Event-based particle filtering for robot self-localization","URL":"http://ieeexplore.ieee.org/document/6491077/","author":[{"family":"Weikersdorfer","given":"David"},{"family":"Conradt","given":"Jorg"}],"accessed":{"date-parts":[["2021",12,29]]},"issued":{"date-parts":[["2012",12]]}}},{"id":221,"uris":["http://zotero.org/users/local/XvQpfN4m/items/8YETADP6"],"uri":["http://zotero.org/users/local/XvQpfN4m/items/8YETADP6"],"itemData":{"id":221,"type":"chapter","container-title":"Computer Vision Systems","event-place":"Berlin, Heidelberg","ISBN":"978-3-642-39401-0","note":"collection-title: Lecture Notes in Computer Science\nDOI: 10.1007/978-3-642-39402-7_14","page":"133-142","publisher":"Springer Berlin Heidelberg","publisher-place":"Berlin, Heidelberg","source":"DOI.org (Crossref)","title":"Simultaneous Localization and Mapping for Event-Based Vision Systems","URL":"http://link.springer.com/10.1007/978-3-642-39402-7_14","volume":"7963","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editor":[{"family":"Chen","given":"Mei"},{"family":"Leibe","given":"Bastian"},{"family":"Neumann","given":"Bernd"}],"author":[{"family":"Weikersdorfer","given":"David"},{"family":"Hoffmann","given":"Raoul"},{"family":"Conradt","given":"Jörg"}],"accessed":{"date-parts":[["2021",12,29]]},"issued":{"date-parts":[["2013"]]}}}],"schema":"https://github.com/citation-style-language/schema/raw/master/csl-citation.json"} </w:instrText>
      </w:r>
      <w:r>
        <w:rPr>
          <w:sz w:val="28"/>
          <w:szCs w:val="28"/>
          <w:lang w:val="ru-RU"/>
        </w:rPr>
        <w:fldChar w:fldCharType="separate"/>
      </w:r>
      <w:r w:rsidR="003409A9" w:rsidRPr="003409A9">
        <w:rPr>
          <w:sz w:val="28"/>
          <w:lang w:val="ru-RU"/>
        </w:rPr>
        <w:t>[77], [78]</w:t>
      </w:r>
      <w:r>
        <w:rPr>
          <w:sz w:val="28"/>
          <w:szCs w:val="28"/>
          <w:lang w:val="ru-RU"/>
        </w:rPr>
        <w:fldChar w:fldCharType="end"/>
      </w:r>
      <w:r w:rsidRPr="00922B26">
        <w:rPr>
          <w:sz w:val="28"/>
          <w:szCs w:val="28"/>
          <w:lang w:val="ru-RU"/>
        </w:rPr>
        <w:t xml:space="preserve"> были изучены до исследования наиболее общего случая произвольного 6-DoF движения. Что касается типа сцен, то решения для искусственных моделей, таких как высококонтрастные текстуры и/или структуры (линейные или плоскостные карты) </w:t>
      </w:r>
      <w:r>
        <w:rPr>
          <w:sz w:val="28"/>
          <w:szCs w:val="28"/>
          <w:lang w:val="ru-RU"/>
        </w:rPr>
        <w:fldChar w:fldCharType="begin"/>
      </w:r>
      <w:r w:rsidR="003409A9">
        <w:rPr>
          <w:sz w:val="28"/>
          <w:szCs w:val="28"/>
          <w:lang w:val="ru-RU"/>
        </w:rPr>
        <w:instrText xml:space="preserve"> ADDIN ZOTERO_ITEM CSL_CITATION {"citationID":"i0KBzMSY","properties":{"formattedCitation":"[52], [77], [79]","plainCitation":"[52], [77], [79]","noteIndex":0},"citationItems":[{"id":130,"uris":["http://zotero.org/users/local/XvQpfN4m/items/R3PZ3CWQ"],"uri":["http://zotero.org/users/local/XvQpfN4m/items/R3PZ3CWQ"],"itemData":{"id":130,"type":"paper-conference","container-title":"Robotics: Science and Systems XI","DOI":"10.15607/RSS.2015.XI.036","event":"Robotics: Science and Systems 2015","ISBN":"978-0-9923747-1-6","publisher":"Robotics: Science and Systems Foundation","source":"DOI.org (Crossref)","title":"Continuous-Time Trajectory Estimation for Event-based Vision Sensors","URL":"http://www.roboticsproceedings.org/rss11/p36.pdf","author":[{"family":"Mueggler","given":"Elias"},{"family":"Gallego","given":"Guillermo"},{"family":"Scaramuzza","given":"Davide"}],"accessed":{"date-parts":[["2021",12,29]]},"issued":{"date-parts":[["2015",7,13]]}}},{"id":220,"uris":["http://zotero.org/users/local/XvQpfN4m/items/SKILDKNG"],"uri":["http://zotero.org/users/local/XvQpfN4m/items/SKILDKNG"],"itemData":{"id":220,"type":"paper-conference","container-title":"2012 IEEE International Conference on Robotics and Biomimetics (ROBIO)","DOI":"10.1109/ROBIO.2012.6491077","event":"2012 IEEE International Conference on Robotics and Biomimetics (ROBIO)","event-place":"Guangzhou, China","ISBN":"978-1-4673-2127-3","page":"866-870","publisher":"IEEE","publisher-place":"Guangzhou, China","source":"DOI.org (Crossref)","title":"Event-based particle filtering for robot self-localization","URL":"http://ieeexplore.ieee.org/document/6491077/","author":[{"family":"Weikersdorfer","given":"David"},{"family":"Conradt","given":"Jorg"}],"accessed":{"date-parts":[["2021",12,29]]},"issued":{"date-parts":[["2012",12]]}}},{"id":192,"uris":["http://zotero.org/users/local/XvQpfN4m/items/HESC7CQN"],"uri":["http://zotero.org/users/local/XvQpfN4m/items/HESC7CQN"],"itemData":{"id":192,"type":"paper-conference","container-title":"2014 IEEE/RSJ International Conference on Intelligent Robots and Systems","DOI":"10.1109/IROS.2014.6942940","event":"2014 IEEE/RSJ International Conference on Intelligent Robots and Systems (IROS 2014)","event-place":"Chicago, IL, USA","ISBN":"978-1-4799-6934-0","page":"2761-2768","publisher":"IEEE","publisher-place":"Chicago, IL, USA","source":"DOI.org (Crossref)","title":"Event-based, 6-DOF pose tracking for high-speed maneuvers","URL":"http://ieeexplore.ieee.org/document/6942940/","author":[{"family":"Mueggler","given":"Elias"},{"family":"Huber","given":"Basil"},{"family":"Scaramuzza","given":"Davide"}],"accessed":{"date-parts":[["2021",12,29]]},"issued":{"date-parts":[["2014",9]]}}}],"schema":"https://github.com/citation-style-language/schema/raw/master/csl-citation.json"} </w:instrText>
      </w:r>
      <w:r>
        <w:rPr>
          <w:sz w:val="28"/>
          <w:szCs w:val="28"/>
          <w:lang w:val="ru-RU"/>
        </w:rPr>
        <w:fldChar w:fldCharType="separate"/>
      </w:r>
      <w:r w:rsidR="003409A9" w:rsidRPr="003409A9">
        <w:rPr>
          <w:sz w:val="28"/>
          <w:lang w:val="ru-RU"/>
        </w:rPr>
        <w:t>[52], [77], [79]</w:t>
      </w:r>
      <w:r>
        <w:rPr>
          <w:sz w:val="28"/>
          <w:szCs w:val="28"/>
          <w:lang w:val="ru-RU"/>
        </w:rPr>
        <w:fldChar w:fldCharType="end"/>
      </w:r>
      <w:r w:rsidRPr="00922B26">
        <w:rPr>
          <w:sz w:val="28"/>
          <w:szCs w:val="28"/>
          <w:lang w:val="ru-RU"/>
        </w:rPr>
        <w:t xml:space="preserve">, были предложены до решения более сложных случаев: естественных сцен с произвольной трехмерной структурой и фотометрическими вариациями </w:t>
      </w:r>
      <w:r>
        <w:rPr>
          <w:sz w:val="28"/>
          <w:szCs w:val="28"/>
          <w:lang w:val="ru-RU"/>
        </w:rPr>
        <w:fldChar w:fldCharType="begin"/>
      </w:r>
      <w:r w:rsidR="003409A9">
        <w:rPr>
          <w:sz w:val="28"/>
          <w:szCs w:val="28"/>
          <w:lang w:val="ru-RU"/>
        </w:rPr>
        <w:instrText xml:space="preserve"> ADDIN ZOTERO_ITEM CSL_CITATION {"citationID":"hUqpyr4I","properties":{"formattedCitation":"[53], [80], [81]","plainCitation":"[53], [80], [81]","noteIndex":0},"citationItems":[{"id":136,"uris":["http://zotero.org/users/local/XvQpfN4m/items/IL4NBXAG"],"uri":["http://zotero.org/users/local/XvQpfN4m/items/IL4NBXAG"],"itemData":{"id":136,"type":"paper-conference","container-title":"2019 International Conference on Robotics and Automation (ICRA)","DOI":"10.1109/ICRA.2019.8794255","event":"2019 International Conference on Robotics and Automation (ICRA)","event-place":"Montreal, QC, Canada","ISBN":"978-1-5386-6027-0","page":"325-331","publisher":"IEEE","publisher-place":"Montreal, QC, Canada","source":"DOI.org (Crossref)","title":"Event-based, Direct Camera Tracking from a Photometric 3D Map using Nonlinear Optimization","URL":"https://ieeexplore.ieee.org/document/8794255/","author":[{"family":"Bryner","given":"Samuel"},{"family":"Gallego","given":"Guillermo"},{"family":"Rebecq","given":"Henri"},{"family":"Scaramuzza","given":"Davide"}],"accessed":{"date-parts":[["2021",12,29]]},"issued":{"date-parts":[["2019",5]]}}},{"id":133,"uris":["http://zotero.org/users/local/XvQpfN4m/items/Y2VE3L8S"],"uri":["http://zotero.org/users/local/XvQpfN4m/items/Y2VE3L8S"],"itemData":{"id":133,"type":"article-journal","container-title":"IEEE Transactions on Pattern Analysis and Machine Intelligence","DOI":"10.1109/TPAMI.2017.2769655","ISSN":"0162-8828, 2160-9292, 1939-3539","issue":"10","journalAbbreviation":"IEEE Trans. Pattern Anal. Mach. Intell.","page":"2402-2412","source":"DOI.org (Crossref)","title":"Event-Based, 6-DOF Camera Tracking from Photometric Depth Maps","volume":"40","author":[{"family":"Gallego","given":"Guillermo"},{"family":"Lund","given":"Jon E.A."},{"family":"Mueggler","given":"Elias"},{"family":"Rebecq","given":"Henri"},{"family":"Delbruck","given":"Tobi"},{"family":"Scaramuzza","given":"Davide"}],"issued":{"date-parts":[["2018",10,1]]}}},{"id":191,"uris":["http://zotero.org/users/local/XvQpfN4m/items/X42D3R3U"],"uri":["http://zotero.org/users/local/XvQpfN4m/items/X42D3R3U"],"itemData":{"id":191,"type":"paper-conference","container-title":"Proceedings of the British Machine Vision Conference 2014","DOI":"10.5244/C.28.26","event":"British Machine Vision Conference 2014","event-place":"Nottingham","ISBN":"978-1-901725-52-0","language":"en","page":"26.1-26.12","publisher":"British Machine Vision Association","publisher-place":"Nottingham","source":"DOI.org (Crossref)","title":"Simultaneous Mosaicing and Tracking with an Event Camera","URL":"http://www.bmva.org/bmvc/2014/papers/paper066/index.html","author":[{"family":"Kim","given":"Hanme"},{"family":"Handa","given":"Ankur"},{"family":"Benosman","given":"Ryad"},{"family":"Ieng","given":"Sio-Hoi"},{"family":"Davison","given":"Andrew"}],"accessed":{"date-parts":[["2021",12,29]]},"issued":{"date-parts":[["2014"]]}}}],"schema":"https://github.com/citation-style-language/schema/raw/master/csl-citation.json"} </w:instrText>
      </w:r>
      <w:r>
        <w:rPr>
          <w:sz w:val="28"/>
          <w:szCs w:val="28"/>
          <w:lang w:val="ru-RU"/>
        </w:rPr>
        <w:fldChar w:fldCharType="separate"/>
      </w:r>
      <w:r w:rsidR="003409A9" w:rsidRPr="003409A9">
        <w:rPr>
          <w:sz w:val="28"/>
          <w:lang w:val="ru-RU"/>
        </w:rPr>
        <w:t>[53], [80], [81]</w:t>
      </w:r>
      <w:r>
        <w:rPr>
          <w:sz w:val="28"/>
          <w:szCs w:val="28"/>
          <w:lang w:val="ru-RU"/>
        </w:rPr>
        <w:fldChar w:fldCharType="end"/>
      </w:r>
      <w:r w:rsidRPr="00922B26">
        <w:rPr>
          <w:sz w:val="28"/>
          <w:szCs w:val="28"/>
          <w:lang w:val="ru-RU"/>
        </w:rPr>
        <w:t>.</w:t>
      </w:r>
    </w:p>
    <w:p w14:paraId="3B257BCE" w14:textId="6AEFF989" w:rsidR="00433E78" w:rsidRPr="00922B26" w:rsidRDefault="00433E78" w:rsidP="00433E78">
      <w:pPr>
        <w:spacing w:after="160" w:line="259" w:lineRule="auto"/>
        <w:rPr>
          <w:sz w:val="28"/>
          <w:szCs w:val="28"/>
          <w:lang w:val="ru-RU"/>
        </w:rPr>
      </w:pPr>
      <w:r w:rsidRPr="00922B26">
        <w:rPr>
          <w:sz w:val="28"/>
          <w:szCs w:val="28"/>
          <w:lang w:val="ru-RU"/>
        </w:rPr>
        <w:t xml:space="preserve">С точки зрения методологии, вероятностные фильтры </w:t>
      </w:r>
      <w:r>
        <w:rPr>
          <w:sz w:val="28"/>
          <w:szCs w:val="28"/>
          <w:lang w:val="ru-RU"/>
        </w:rPr>
        <w:fldChar w:fldCharType="begin"/>
      </w:r>
      <w:r w:rsidR="003409A9">
        <w:rPr>
          <w:sz w:val="28"/>
          <w:szCs w:val="28"/>
          <w:lang w:val="ru-RU"/>
        </w:rPr>
        <w:instrText xml:space="preserve"> ADDIN ZOTERO_ITEM CSL_CITATION {"citationID":"jSSmTdMt","properties":{"formattedCitation":"[78]\\uc0\\u8211{}[80]","plainCitation":"[78]–[80]","noteIndex":0},"citationItems":[{"id":221,"uris":["http://zotero.org/users/local/XvQpfN4m/items/8YETADP6"],"uri":["http://zotero.org/users/local/XvQpfN4m/items/8YETADP6"],"itemData":{"id":221,"type":"chapter","container-title":"Computer Vision Systems","event-place":"Berlin, Heidelberg","ISBN":"978-3-642-39401-0","note":"collection-title: Lecture Notes in Computer Science\nDOI: 10.1007/978-3-642-39402-7_14","page":"133-142","publisher":"Springer Berlin Heidelberg","publisher-place":"Berlin, Heidelberg","source":"DOI.org (Crossref)","title":"Simultaneous Localization and Mapping for Event-Based Vision Systems","URL":"http://link.springer.com/10.1007/978-3-642-39402-7_14","volume":"7963","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editor":[{"family":"Chen","given":"Mei"},{"family":"Leibe","given":"Bastian"},{"family":"Neumann","given":"Bernd"}],"author":[{"family":"Weikersdorfer","given":"David"},{"family":"Hoffmann","given":"Raoul"},{"family":"Conradt","given":"Jörg"}],"accessed":{"date-parts":[["2021",12,29]]},"issued":{"date-parts":[["2013"]]}}},{"id":192,"uris":["http://zotero.org/users/local/XvQpfN4m/items/HESC7CQN"],"uri":["http://zotero.org/users/local/XvQpfN4m/items/HESC7CQN"],"itemData":{"id":192,"type":"paper-conference","container-title":"2014 IEEE/RSJ International Conference on Intelligent Robots and Systems","DOI":"10.1109/IROS.2014.6942940","event":"2014 IEEE/RSJ International Conference on Intelligent Robots and Systems (IROS 2014)","event-place":"Chicago, IL, USA","ISBN":"978-1-4799-6934-0","page":"2761-2768","publisher":"IEEE","publisher-place":"Chicago, IL, USA","source":"DOI.org (Crossref)","title":"Event-based, 6-DOF pose tracking for high-speed maneuvers","URL":"http://ieeexplore.ieee.org/document/6942940/","author":[{"family":"Mueggler","given":"Elias"},{"family":"Huber","given":"Basil"},{"family":"Scaramuzza","given":"Davide"}],"accessed":{"date-parts":[["2021",12,29]]},"issued":{"date-parts":[["2014",9]]}}},{"id":133,"uris":["http://zotero.org/users/local/XvQpfN4m/items/Y2VE3L8S"],"uri":["http://zotero.org/users/local/XvQpfN4m/items/Y2VE3L8S"],"itemData":{"id":133,"type":"article-journal","container-title":"IEEE Transactions on Pattern Analysis and Machine Intelligence","DOI":"10.1109/TPAMI.2017.2769655","ISSN":"0162-8828, 2160-9292, 1939-3539","issue":"10","journalAbbreviation":"IEEE Trans. Pattern Anal. Mach. Intell.","page":"2402-2412","source":"DOI.org (Crossref)","title":"Event-Based, 6-DOF Camera Tracking from Photometric Depth Maps","volume":"40","author":[{"family":"Gallego","given":"Guillermo"},{"family":"Lund","given":"Jon E.A."},{"family":"Mueggler","given":"Elias"},{"family":"Rebecq","given":"Henri"},{"family":"Delbruck","given":"Tobi"},{"family":"Scaramuzza","given":"Davide"}],"issued":{"date-parts":[["2018",10,1]]}}}],"schema":"https://github.com/citation-style-language/schema/raw/master/csl-citation.json"} </w:instrText>
      </w:r>
      <w:r>
        <w:rPr>
          <w:sz w:val="28"/>
          <w:szCs w:val="28"/>
          <w:lang w:val="ru-RU"/>
        </w:rPr>
        <w:fldChar w:fldCharType="separate"/>
      </w:r>
      <w:r w:rsidR="003409A9" w:rsidRPr="003409A9">
        <w:rPr>
          <w:sz w:val="28"/>
          <w:lang w:val="ru-RU"/>
        </w:rPr>
        <w:t>[78]–[80]</w:t>
      </w:r>
      <w:r>
        <w:rPr>
          <w:sz w:val="28"/>
          <w:szCs w:val="28"/>
          <w:lang w:val="ru-RU"/>
        </w:rPr>
        <w:fldChar w:fldCharType="end"/>
      </w:r>
      <w:r w:rsidRPr="002808C5">
        <w:rPr>
          <w:sz w:val="28"/>
          <w:szCs w:val="28"/>
          <w:lang w:val="ru-RU"/>
        </w:rPr>
        <w:t xml:space="preserve"> </w:t>
      </w:r>
      <w:r w:rsidRPr="00922B26">
        <w:rPr>
          <w:sz w:val="28"/>
          <w:szCs w:val="28"/>
          <w:lang w:val="ru-RU"/>
        </w:rPr>
        <w:t>обеспечивают обновление навигации по событиям, достигая таким образом минимальной задержки (микросекунды), в то время как методы, основанные на кадрах (часто нелинейная оптимизация), дают компромисс между задержкой и более стабильными и точными результатами [8], [9].</w:t>
      </w:r>
    </w:p>
    <w:p w14:paraId="280B5099" w14:textId="77777777" w:rsidR="00433E78" w:rsidRPr="00433E78" w:rsidRDefault="00433E78" w:rsidP="00433E78">
      <w:pPr>
        <w:pStyle w:val="20"/>
        <w:rPr>
          <w:lang w:val="ru-RU"/>
        </w:rPr>
      </w:pPr>
      <w:r w:rsidRPr="00433E78">
        <w:rPr>
          <w:lang w:val="ru-RU"/>
        </w:rPr>
        <w:t xml:space="preserve">Событийная визуальная одометрия (ВО) и </w:t>
      </w:r>
      <w:r w:rsidRPr="00922B26">
        <w:t>SLAM</w:t>
      </w:r>
      <w:r w:rsidRPr="00433E78">
        <w:rPr>
          <w:lang w:val="ru-RU"/>
        </w:rPr>
        <w:t>, основанные на событиях</w:t>
      </w:r>
    </w:p>
    <w:p w14:paraId="551FD15A" w14:textId="66E1B00E" w:rsidR="00433E78" w:rsidRPr="00922B26" w:rsidRDefault="00433E78" w:rsidP="00433E78">
      <w:pPr>
        <w:spacing w:after="160" w:line="259" w:lineRule="auto"/>
        <w:rPr>
          <w:sz w:val="28"/>
          <w:szCs w:val="28"/>
          <w:lang w:val="ru-RU"/>
        </w:rPr>
      </w:pPr>
      <w:r w:rsidRPr="00922B26">
        <w:rPr>
          <w:sz w:val="28"/>
          <w:szCs w:val="28"/>
          <w:lang w:val="ru-RU"/>
        </w:rPr>
        <w:t xml:space="preserve">Монокулярный SLAM: Два метода выделяются как решение проблемы монокулярного событийного VO для 6-DoF движений в естественных трехмерных сценах. В подходе </w:t>
      </w:r>
      <w:r>
        <w:rPr>
          <w:sz w:val="28"/>
          <w:szCs w:val="28"/>
          <w:lang w:val="ru-RU"/>
        </w:rPr>
        <w:fldChar w:fldCharType="begin"/>
      </w:r>
      <w:r w:rsidR="003409A9">
        <w:rPr>
          <w:sz w:val="28"/>
          <w:szCs w:val="28"/>
          <w:lang w:val="ru-RU"/>
        </w:rPr>
        <w:instrText xml:space="preserve"> ADDIN ZOTERO_ITEM CSL_CITATION {"citationID":"LhXDJtLw","properties":{"formattedCitation":"[58]","plainCitation":"[58]","noteIndex":0},"citationItems":[{"id":143,"uris":["http://zotero.org/users/local/XvQpfN4m/items/IU4CN988"],"uri":["http://zotero.org/users/local/XvQpfN4m/items/IU4CN988"],"itemData":{"id":143,"type":"chapter","container-title":"Computer Vision – ECCV 2016","event-place":"Cham","ISBN":"978-3-319-46465-7","language":"en","note":"collection-title: Lecture Notes in Computer Science\nDOI: 10.1007/978-3-319-46466-4_21","page":"349-364","publisher":"Springer International Publishing","publisher-place":"Cham","source":"DOI.org (Crossref)","title":"Real-Time 3D Reconstruction and 6-DoF Tracking with an Event Camera","URL":"http://link.springer.com/10.1007/978-3-319-46466-4_21","volume":"9910","editor":[{"family":"Leibe","given":"Bastian"},{"family":"Matas","given":"Jiri"},{"family":"Sebe","given":"Nicu"},{"family":"Welling","given":"Max"}],"author":[{"family":"Kim","given":"Hanme"},{"family":"Leutenegger","given":"Stefan"},{"family":"Davison","given":"Andrew J."}],"accessed":{"date-parts":[["2021",12,29]]},"issued":{"date-parts":[["2016"]]}}}],"schema":"https://github.com/citation-style-language/schema/raw/master/csl-citation.json"} </w:instrText>
      </w:r>
      <w:r>
        <w:rPr>
          <w:sz w:val="28"/>
          <w:szCs w:val="28"/>
          <w:lang w:val="ru-RU"/>
        </w:rPr>
        <w:fldChar w:fldCharType="separate"/>
      </w:r>
      <w:r w:rsidR="003409A9" w:rsidRPr="003409A9">
        <w:rPr>
          <w:sz w:val="28"/>
          <w:lang w:val="ru-RU"/>
        </w:rPr>
        <w:t>[58]</w:t>
      </w:r>
      <w:r>
        <w:rPr>
          <w:sz w:val="28"/>
          <w:szCs w:val="28"/>
          <w:lang w:val="ru-RU"/>
        </w:rPr>
        <w:fldChar w:fldCharType="end"/>
      </w:r>
      <w:r w:rsidRPr="00922B26">
        <w:rPr>
          <w:sz w:val="28"/>
          <w:szCs w:val="28"/>
          <w:lang w:val="ru-RU"/>
        </w:rPr>
        <w:t xml:space="preserve"> одновременно работают три чередующихся байесовских фильтра, которые оценивают интенсивность изображения, глубину и положение камеры. Восстановление информации об интенсивности и регуляризация глубины делают метод вычислительно трудоемким, поэтому для работы в реальном времени требуется специальное оборудование (GPU). В отличие от этого,</w:t>
      </w:r>
      <w:r w:rsidRPr="002808C5">
        <w:rPr>
          <w:sz w:val="28"/>
          <w:szCs w:val="28"/>
          <w:lang w:val="ru-RU"/>
        </w:rPr>
        <w:t xml:space="preserve"> </w:t>
      </w:r>
      <w:r>
        <w:rPr>
          <w:sz w:val="28"/>
          <w:szCs w:val="28"/>
          <w:lang w:val="ru-RU"/>
        </w:rPr>
        <w:fldChar w:fldCharType="begin"/>
      </w:r>
      <w:r w:rsidR="003409A9">
        <w:rPr>
          <w:sz w:val="28"/>
          <w:szCs w:val="28"/>
          <w:lang w:val="ru-RU"/>
        </w:rPr>
        <w:instrText xml:space="preserve"> ADDIN ZOTERO_ITEM CSL_CITATION {"citationID":"iPgfCFkt","properties":{"formattedCitation":"[59]","plainCitation":"[59]","noteIndex":0},"citationItems":[{"id":144,"uris":["http://zotero.org/users/local/XvQpfN4m/items/N3XXJ8RL"],"uri":["http://zotero.org/users/local/XvQpfN4m/items/N3XXJ8RL"],"itemData":{"id":144,"type":"article-journal","container-title":"IEEE Robotics and Automation Letters","DOI":"10.1109/LRA.2016.2645143","ISSN":"2377-3766, 2377-3774","issue":"2","journalAbbreviation":"IEEE Robot. Autom. Lett.","page":"593-600","source":"DOI.org (Crossref)","title":"EVO: A Geometric Approach to Event-Based 6-DOF Parallel Tracking and Mapping in Real Time","title-short":"EVO","volume":"2","author":[{"family":"Rebecq","given":"Henri"},{"family":"Horstschaefer","given":"Timo"},{"family":"Gallego","given":"Guillermo"},{"family":"Scaramuzza","given":"Davide"}],"issued":{"date-parts":[["2017",4]]}}}],"schema":"https://github.com/citation-style-language/schema/raw/master/csl-citation.json"} </w:instrText>
      </w:r>
      <w:r>
        <w:rPr>
          <w:sz w:val="28"/>
          <w:szCs w:val="28"/>
          <w:lang w:val="ru-RU"/>
        </w:rPr>
        <w:fldChar w:fldCharType="separate"/>
      </w:r>
      <w:r w:rsidR="003409A9" w:rsidRPr="003409A9">
        <w:rPr>
          <w:sz w:val="28"/>
          <w:lang w:val="ru-RU"/>
        </w:rPr>
        <w:t>[59]</w:t>
      </w:r>
      <w:r>
        <w:rPr>
          <w:sz w:val="28"/>
          <w:szCs w:val="28"/>
          <w:lang w:val="ru-RU"/>
        </w:rPr>
        <w:fldChar w:fldCharType="end"/>
      </w:r>
      <w:r w:rsidRPr="00922B26">
        <w:rPr>
          <w:sz w:val="28"/>
          <w:szCs w:val="28"/>
          <w:lang w:val="ru-RU"/>
        </w:rPr>
        <w:t xml:space="preserve"> предложили геометрический подход, основанный на технике полуплотного отображения из </w:t>
      </w:r>
      <w:r>
        <w:rPr>
          <w:sz w:val="28"/>
          <w:szCs w:val="28"/>
          <w:lang w:val="ru-RU"/>
        </w:rPr>
        <w:fldChar w:fldCharType="begin"/>
      </w:r>
      <w:r w:rsidR="003409A9">
        <w:rPr>
          <w:sz w:val="28"/>
          <w:szCs w:val="28"/>
          <w:lang w:val="ru-RU"/>
        </w:rPr>
        <w:instrText xml:space="preserve"> ADDIN ZOTERO_ITEM CSL_CITATION {"citationID":"Yehfp7cS","properties":{"formattedCitation":"[75]","plainCitation":"[75]","noteIndex":0},"citationItems":[{"id":163,"uris":["http://zotero.org/users/local/XvQpfN4m/items/8DUDDQ6E"],"uri":["http://zotero.org/users/local/XvQpfN4m/items/8DUDDQ6E"],"itemData":{"id":163,"type":"article-journal","container-title":"International Journal of Computer Vision","DOI":"10.1007/s11263-017-1050-6","ISSN":"0920-5691, 1573-1405","issue":"12","journalAbbreviation":"Int J Comput Vis","language":"en","page":"1394-1414","source":"DOI.org (Crossref)","title":"EMVS: Event-Based Multi-View Stereo—3D Reconstruction with an Event Camera in Real-Time","title-short":"EMVS","volume":"126","author":[{"family":"Rebecq","given":"Henri"},{"family":"Gallego","given":"Guillermo"},{"family":"Mueggler","given":"Elias"},{"family":"Scaramuzza","given":"Davide"}],"issued":{"date-parts":[["2018",12]]}}}],"schema":"https://github.com/citation-style-language/schema/raw/master/csl-citation.json"} </w:instrText>
      </w:r>
      <w:r>
        <w:rPr>
          <w:sz w:val="28"/>
          <w:szCs w:val="28"/>
          <w:lang w:val="ru-RU"/>
        </w:rPr>
        <w:fldChar w:fldCharType="separate"/>
      </w:r>
      <w:r w:rsidR="003409A9" w:rsidRPr="003409A9">
        <w:rPr>
          <w:sz w:val="28"/>
          <w:lang w:val="ru-RU"/>
        </w:rPr>
        <w:t>[75]</w:t>
      </w:r>
      <w:r>
        <w:rPr>
          <w:sz w:val="28"/>
          <w:szCs w:val="28"/>
          <w:lang w:val="ru-RU"/>
        </w:rPr>
        <w:fldChar w:fldCharType="end"/>
      </w:r>
      <w:r w:rsidRPr="002808C5">
        <w:rPr>
          <w:sz w:val="28"/>
          <w:szCs w:val="28"/>
          <w:lang w:val="ru-RU"/>
        </w:rPr>
        <w:t xml:space="preserve"> </w:t>
      </w:r>
      <w:r w:rsidRPr="00922B26">
        <w:rPr>
          <w:sz w:val="28"/>
          <w:szCs w:val="28"/>
          <w:lang w:val="ru-RU"/>
        </w:rPr>
        <w:t>(фокусировка событий</w:t>
      </w:r>
      <w:r w:rsidRPr="002808C5">
        <w:rPr>
          <w:sz w:val="28"/>
          <w:szCs w:val="28"/>
          <w:lang w:val="ru-RU"/>
        </w:rPr>
        <w:t xml:space="preserve"> </w:t>
      </w:r>
      <w:r>
        <w:rPr>
          <w:sz w:val="28"/>
          <w:szCs w:val="28"/>
          <w:lang w:val="ru-RU"/>
        </w:rPr>
        <w:fldChar w:fldCharType="begin"/>
      </w:r>
      <w:r w:rsidR="003409A9">
        <w:rPr>
          <w:sz w:val="28"/>
          <w:szCs w:val="28"/>
          <w:lang w:val="ru-RU"/>
        </w:rPr>
        <w:instrText xml:space="preserve"> ADDIN ZOTERO_ITEM CSL_CITATION {"citationID":"SvU1of9b","properties":{"formattedCitation":"[82]","plainCitation":"[82]","noteIndex":0},"citationItems":[{"id":178,"uris":["http://zotero.org/users/local/XvQpfN4m/items/WFXI8W39"],"uri":["http://zotero.org/users/local/XvQpfN4m/items/WFXI8W39"],"itemData":{"id":178,"type":"paper-conference","container-title":"2019 IEEE/CVF Conference on Computer Vision and Pattern Recognition (CVPR)","DOI":"10.1109/CVPR.2019.01256","event":"2019 IEEE/CVF Conference on Computer Vision and Pattern Recognition (CVPR)","event-place":"Long Beach, CA, USA","ISBN":"978-1-72813-293-8","page":"12272-12281","publisher":"IEEE","publisher-place":"Long Beach, CA, USA","source":"DOI.org (Crossref)","title":"Focus Is All You Need: Loss Functions for Event-Based Vision","title-short":"Focus Is All You Need","URL":"https://ieeexplore.ieee.org/document/8954483/","author":[{"family":"Gallego","given":"Guillermo"},{"family":"Gehrig","given":"Mathias"},{"family":"Scaramuzza","given":"Davide"}],"accessed":{"date-parts":[["2021",12,29]]},"issued":{"date-parts":[["2019",6]]}}}],"schema":"https://github.com/citation-style-language/schema/raw/master/csl-citation.json"} </w:instrText>
      </w:r>
      <w:r>
        <w:rPr>
          <w:sz w:val="28"/>
          <w:szCs w:val="28"/>
          <w:lang w:val="ru-RU"/>
        </w:rPr>
        <w:fldChar w:fldCharType="separate"/>
      </w:r>
      <w:r w:rsidR="003409A9" w:rsidRPr="003409A9">
        <w:rPr>
          <w:sz w:val="28"/>
          <w:lang w:val="ru-RU"/>
        </w:rPr>
        <w:t>[82]</w:t>
      </w:r>
      <w:r>
        <w:rPr>
          <w:sz w:val="28"/>
          <w:szCs w:val="28"/>
          <w:lang w:val="ru-RU"/>
        </w:rPr>
        <w:fldChar w:fldCharType="end"/>
      </w:r>
      <w:r w:rsidRPr="00922B26">
        <w:rPr>
          <w:sz w:val="28"/>
          <w:szCs w:val="28"/>
          <w:lang w:val="ru-RU"/>
        </w:rPr>
        <w:t xml:space="preserve">) и трекере выравнивания изображений, который работает на изображениях событий. Он не требует восстановления </w:t>
      </w:r>
      <w:r w:rsidRPr="00922B26">
        <w:rPr>
          <w:sz w:val="28"/>
          <w:szCs w:val="28"/>
          <w:lang w:val="ru-RU"/>
        </w:rPr>
        <w:lastRenderedPageBreak/>
        <w:t>абсолютной интенсивности и работает в реальном времени на центральном процессоре. До сих пор ни один из этих методов не опубликован и не может быть протестирован.</w:t>
      </w:r>
    </w:p>
    <w:p w14:paraId="40AF4662" w14:textId="3969BEEF" w:rsidR="00433E78" w:rsidRPr="00922B26" w:rsidRDefault="00433E78" w:rsidP="00433E78">
      <w:pPr>
        <w:spacing w:after="160" w:line="259" w:lineRule="auto"/>
        <w:rPr>
          <w:sz w:val="28"/>
          <w:szCs w:val="28"/>
          <w:lang w:val="ru-RU"/>
        </w:rPr>
      </w:pPr>
      <w:r w:rsidRPr="00922B26">
        <w:rPr>
          <w:sz w:val="28"/>
          <w:szCs w:val="28"/>
          <w:lang w:val="ru-RU"/>
        </w:rPr>
        <w:t xml:space="preserve">Стерео: метод итеративно-ближайшей точки (ICP) лежит в основе технологии работы большинства реконструкторов стерео в трехмерную сцену. Метод </w:t>
      </w:r>
      <w:r>
        <w:rPr>
          <w:sz w:val="28"/>
          <w:szCs w:val="28"/>
          <w:lang w:val="ru-RU"/>
        </w:rPr>
        <w:fldChar w:fldCharType="begin"/>
      </w:r>
      <w:r w:rsidR="003409A9">
        <w:rPr>
          <w:sz w:val="28"/>
          <w:szCs w:val="28"/>
          <w:lang w:val="ru-RU"/>
        </w:rPr>
        <w:instrText xml:space="preserve"> ADDIN ZOTERO_ITEM CSL_CITATION {"citationID":"GXluvp94","properties":{"formattedCitation":"[48]","plainCitation":"[48]","noteIndex":0},"citationItems":[{"id":250,"uris":["http://zotero.org/users/local/XvQpfN4m/items/73MMDCLK"],"uri":["http://zotero.org/users/local/XvQpfN4m/items/73MMDCLK"],"itemData":{"id":250,"type":"book","title":"Event-based Stereo Visual Odometry","author":[{"family":"Zhou","given":"Yi"},{"family":"Gallego","given":"Guillermo"},{"family":"Shen","given":"Shaojie"}],"issued":{"date-parts":[["2020",7,30]]}}}],"schema":"https://github.com/citation-style-language/schema/raw/master/csl-citation.json"} </w:instrText>
      </w:r>
      <w:r>
        <w:rPr>
          <w:sz w:val="28"/>
          <w:szCs w:val="28"/>
          <w:lang w:val="ru-RU"/>
        </w:rPr>
        <w:fldChar w:fldCharType="separate"/>
      </w:r>
      <w:r w:rsidR="003409A9" w:rsidRPr="003409A9">
        <w:rPr>
          <w:sz w:val="28"/>
          <w:lang w:val="ru-RU"/>
        </w:rPr>
        <w:t>[48]</w:t>
      </w:r>
      <w:r>
        <w:rPr>
          <w:sz w:val="28"/>
          <w:szCs w:val="28"/>
          <w:lang w:val="ru-RU"/>
        </w:rPr>
        <w:fldChar w:fldCharType="end"/>
      </w:r>
      <w:r w:rsidRPr="00922B26">
        <w:rPr>
          <w:sz w:val="28"/>
          <w:szCs w:val="28"/>
          <w:lang w:val="ru-RU"/>
        </w:rPr>
        <w:t xml:space="preserve"> основан на нашей предыдущей работе</w:t>
      </w:r>
      <w:r w:rsidRPr="00534707">
        <w:rPr>
          <w:sz w:val="28"/>
          <w:szCs w:val="28"/>
          <w:lang w:val="ru-RU"/>
        </w:rPr>
        <w:t xml:space="preserve"> </w:t>
      </w:r>
      <w:r>
        <w:rPr>
          <w:sz w:val="28"/>
          <w:szCs w:val="28"/>
          <w:lang w:val="ru-RU"/>
        </w:rPr>
        <w:fldChar w:fldCharType="begin"/>
      </w:r>
      <w:r w:rsidR="003409A9">
        <w:rPr>
          <w:sz w:val="28"/>
          <w:szCs w:val="28"/>
          <w:lang w:val="ru-RU"/>
        </w:rPr>
        <w:instrText xml:space="preserve"> ADDIN ZOTERO_ITEM CSL_CITATION {"citationID":"Q08KAXCQ","properties":{"formattedCitation":"[83]","plainCitation":"[83]","noteIndex":0},"citationItems":[{"id":154,"uris":["http://zotero.org/users/local/XvQpfN4m/items/6SCJYL26"],"uri":["http://zotero.org/users/local/XvQpfN4m/items/6SCJYL26"],"itemData":{"id":154,"type":"chapter","container-title":"Computer Vision – ECCV 2018","event-place":"Cham","ISBN":"978-3-030-01245-8","note":"collection-title: Lecture Notes in Computer Science\nDOI: 10.1007/978-3-030-01246-5_15","page":"242-258","publisher":"Springer International Publishing","publisher-place":"Cham","source":"DOI.org (Crossref)","title":"Semi-dense 3D Reconstruction with a Stereo Event Camera","URL":"http://link.springer.com/10.1007/978-3-030-01246-5_15","volume":"11205","editor":[{"family":"Ferrari","given":"Vittorio"},{"family":"Hebert","given":"Martial"},{"family":"Sminchisescu","given":"Cristian"},{"family":"Weiss","given":"Yair"}],"author":[{"family":"Zhou","given":"Yi"},{"family":"Gallego","given":"Guillermo"},{"family":"Rebecq","given":"Henri"},{"family":"Kneip","given":"Laurent"},{"family":"Li","given":"Hongdong"},{"family":"Scaramuzza","given":"Davide"}],"accessed":{"date-parts":[["2021",12,29]]},"issued":{"date-parts":[["2018"]]}}}],"schema":"https://github.com/citation-style-language/schema/raw/master/csl-citation.json"} </w:instrText>
      </w:r>
      <w:r>
        <w:rPr>
          <w:sz w:val="28"/>
          <w:szCs w:val="28"/>
          <w:lang w:val="ru-RU"/>
        </w:rPr>
        <w:fldChar w:fldCharType="separate"/>
      </w:r>
      <w:r w:rsidR="003409A9" w:rsidRPr="003409A9">
        <w:rPr>
          <w:sz w:val="28"/>
          <w:lang w:val="ru-RU"/>
        </w:rPr>
        <w:t>[83]</w:t>
      </w:r>
      <w:r>
        <w:rPr>
          <w:sz w:val="28"/>
          <w:szCs w:val="28"/>
          <w:lang w:val="ru-RU"/>
        </w:rPr>
        <w:fldChar w:fldCharType="end"/>
      </w:r>
      <w:r w:rsidRPr="00922B26">
        <w:rPr>
          <w:sz w:val="28"/>
          <w:szCs w:val="28"/>
          <w:lang w:val="ru-RU"/>
        </w:rPr>
        <w:t xml:space="preserve">, переработанной, и новом устройстве слежения за камерой, которое повторно использует структуры данных, используемые для отображения. Для отображения не используется классическая модель сопоставления событий плюс триангуляция, а используется подход прямой проекции, который позволяет оценивать глубину без явного установления соответствия событий. Для отслеживания система использует нелинейную оптимизация на временных поверхностях, что напоминает парадигму, основанную на кадрах, которая дает компромисс между задержкой и эффективностью и точностью. Как и в </w:t>
      </w:r>
      <w:r>
        <w:rPr>
          <w:sz w:val="28"/>
          <w:szCs w:val="28"/>
          <w:lang w:val="ru-RU"/>
        </w:rPr>
        <w:fldChar w:fldCharType="begin"/>
      </w:r>
      <w:r w:rsidR="003409A9">
        <w:rPr>
          <w:sz w:val="28"/>
          <w:szCs w:val="28"/>
          <w:lang w:val="ru-RU"/>
        </w:rPr>
        <w:instrText xml:space="preserve"> ADDIN ZOTERO_ITEM CSL_CITATION {"citationID":"4XhyNzpZ","properties":{"formattedCitation":"[59]","plainCitation":"[59]","noteIndex":0},"citationItems":[{"id":144,"uris":["http://zotero.org/users/local/XvQpfN4m/items/N3XXJ8RL"],"uri":["http://zotero.org/users/local/XvQpfN4m/items/N3XXJ8RL"],"itemData":{"id":144,"type":"article-journal","container-title":"IEEE Robotics and Automation Letters","DOI":"10.1109/LRA.2016.2645143","ISSN":"2377-3766, 2377-3774","issue":"2","journalAbbreviation":"IEEE Robot. Autom. Lett.","page":"593-600","source":"DOI.org (Crossref)","title":"EVO: A Geometric Approach to Event-Based 6-DOF Parallel Tracking and Mapping in Real Time","title-short":"EVO","volume":"2","author":[{"family":"Rebecq","given":"Henri"},{"family":"Horstschaefer","given":"Timo"},{"family":"Gallego","given":"Guillermo"},{"family":"Scaramuzza","given":"Davide"}],"issued":{"date-parts":[["2017",4]]}}}],"schema":"https://github.com/citation-style-language/schema/raw/master/csl-citation.json"} </w:instrText>
      </w:r>
      <w:r>
        <w:rPr>
          <w:sz w:val="28"/>
          <w:szCs w:val="28"/>
          <w:lang w:val="ru-RU"/>
        </w:rPr>
        <w:fldChar w:fldCharType="separate"/>
      </w:r>
      <w:r w:rsidR="003409A9" w:rsidRPr="003409A9">
        <w:rPr>
          <w:sz w:val="28"/>
          <w:lang w:val="ru-RU"/>
        </w:rPr>
        <w:t>[59]</w:t>
      </w:r>
      <w:r>
        <w:rPr>
          <w:sz w:val="28"/>
          <w:szCs w:val="28"/>
          <w:lang w:val="ru-RU"/>
        </w:rPr>
        <w:fldChar w:fldCharType="end"/>
      </w:r>
      <w:r w:rsidRPr="00922B26">
        <w:rPr>
          <w:sz w:val="28"/>
          <w:szCs w:val="28"/>
          <w:lang w:val="ru-RU"/>
        </w:rPr>
        <w:t xml:space="preserve">, система </w:t>
      </w:r>
      <w:r>
        <w:rPr>
          <w:sz w:val="28"/>
          <w:szCs w:val="28"/>
          <w:lang w:val="ru-RU"/>
        </w:rPr>
        <w:fldChar w:fldCharType="begin"/>
      </w:r>
      <w:r w:rsidR="003409A9">
        <w:rPr>
          <w:sz w:val="28"/>
          <w:szCs w:val="28"/>
          <w:lang w:val="ru-RU"/>
        </w:rPr>
        <w:instrText xml:space="preserve"> ADDIN ZOTERO_ITEM CSL_CITATION {"citationID":"RqJEOTXq","properties":{"formattedCitation":"[48]","plainCitation":"[48]","noteIndex":0},"citationItems":[{"id":250,"uris":["http://zotero.org/users/local/XvQpfN4m/items/73MMDCLK"],"uri":["http://zotero.org/users/local/XvQpfN4m/items/73MMDCLK"],"itemData":{"id":250,"type":"book","title":"Event-based Stereo Visual Odometry","author":[{"family":"Zhou","given":"Yi"},{"family":"Gallego","given":"Guillermo"},{"family":"Shen","given":"Shaojie"}],"issued":{"date-parts":[["2020",7,30]]}}}],"schema":"https://github.com/citation-style-language/schema/raw/master/csl-citation.json"} </w:instrText>
      </w:r>
      <w:r>
        <w:rPr>
          <w:sz w:val="28"/>
          <w:szCs w:val="28"/>
          <w:lang w:val="ru-RU"/>
        </w:rPr>
        <w:fldChar w:fldCharType="separate"/>
      </w:r>
      <w:r w:rsidR="003409A9" w:rsidRPr="003409A9">
        <w:rPr>
          <w:sz w:val="28"/>
          <w:lang w:val="ru-RU"/>
        </w:rPr>
        <w:t>[48]</w:t>
      </w:r>
      <w:r>
        <w:rPr>
          <w:sz w:val="28"/>
          <w:szCs w:val="28"/>
          <w:lang w:val="ru-RU"/>
        </w:rPr>
        <w:fldChar w:fldCharType="end"/>
      </w:r>
      <w:r w:rsidRPr="00922B26">
        <w:rPr>
          <w:sz w:val="28"/>
          <w:szCs w:val="28"/>
          <w:lang w:val="ru-RU"/>
        </w:rPr>
        <w:t xml:space="preserve"> не нуждается в восстановлении абсолютной интенсивности и является эффективной, способной работать в реальном времени без специального оборудования (GPU); достаточно стандартного оборудования, такого как CPU ноутбука.</w:t>
      </w:r>
    </w:p>
    <w:p w14:paraId="1F2BEB88" w14:textId="77777777" w:rsidR="00433E78" w:rsidRPr="0089274C" w:rsidRDefault="00433E78" w:rsidP="00433E78">
      <w:pPr>
        <w:pStyle w:val="20"/>
      </w:pPr>
      <w:r w:rsidRPr="00922B26">
        <w:t>Обзор системы</w:t>
      </w:r>
      <w:r>
        <w:t xml:space="preserve"> </w:t>
      </w:r>
      <w:r w:rsidRPr="00922B26">
        <w:t>визуальн</w:t>
      </w:r>
      <w:r>
        <w:t>ой</w:t>
      </w:r>
      <w:r w:rsidRPr="00922B26">
        <w:t xml:space="preserve"> одометри</w:t>
      </w:r>
      <w:r>
        <w:t>и</w:t>
      </w:r>
    </w:p>
    <w:p w14:paraId="72F77048" w14:textId="77777777" w:rsidR="00433E78" w:rsidRDefault="00433E78" w:rsidP="00433E78">
      <w:pPr>
        <w:keepNext/>
        <w:spacing w:after="160" w:line="259" w:lineRule="auto"/>
      </w:pPr>
      <w:r w:rsidRPr="00922B26">
        <w:rPr>
          <w:noProof/>
          <w:sz w:val="28"/>
          <w:szCs w:val="28"/>
          <w:lang w:val="ru-RU"/>
        </w:rPr>
        <mc:AlternateContent>
          <mc:Choice Requires="wpg">
            <w:drawing>
              <wp:inline distT="0" distB="0" distL="0" distR="0" wp14:anchorId="4DB93FD1" wp14:editId="56D20BB1">
                <wp:extent cx="2813685" cy="2061210"/>
                <wp:effectExtent l="0" t="0" r="5715" b="0"/>
                <wp:docPr id="93" name="Группа 9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813685" cy="2061210"/>
                          <a:chOff x="1130" y="163"/>
                          <a:chExt cx="4431" cy="3246"/>
                        </a:xfrm>
                      </wpg:grpSpPr>
                      <wps:wsp>
                        <wps:cNvPr id="94" name="Line 38"/>
                        <wps:cNvCnPr>
                          <a:cxnSpLocks noChangeShapeType="1"/>
                        </wps:cNvCnPr>
                        <wps:spPr bwMode="auto">
                          <a:xfrm>
                            <a:off x="2522" y="168"/>
                            <a:ext cx="2188" cy="0"/>
                          </a:xfrm>
                          <a:prstGeom prst="line">
                            <a:avLst/>
                          </a:prstGeom>
                          <a:noFill/>
                          <a:ln w="6045">
                            <a:solidFill>
                              <a:srgbClr val="000000"/>
                            </a:solidFill>
                            <a:prstDash val="sysDash"/>
                            <a:round/>
                            <a:headEnd/>
                            <a:tailEnd/>
                          </a:ln>
                          <a:extLst>
                            <a:ext uri="{909E8E84-426E-40DD-AFC4-6F175D3DCCD1}">
                              <a14:hiddenFill xmlns:a14="http://schemas.microsoft.com/office/drawing/2010/main">
                                <a:noFill/>
                              </a14:hiddenFill>
                            </a:ext>
                          </a:extLst>
                        </wps:spPr>
                        <wps:bodyPr/>
                      </wps:wsp>
                      <wps:wsp>
                        <wps:cNvPr id="95" name="docshape34"/>
                        <wps:cNvSpPr>
                          <a:spLocks/>
                        </wps:cNvSpPr>
                        <wps:spPr bwMode="auto">
                          <a:xfrm>
                            <a:off x="4756" y="167"/>
                            <a:ext cx="47" cy="44"/>
                          </a:xfrm>
                          <a:custGeom>
                            <a:avLst/>
                            <a:gdLst>
                              <a:gd name="T0" fmla="+- 0 4756 4756"/>
                              <a:gd name="T1" fmla="*/ T0 w 47"/>
                              <a:gd name="T2" fmla="+- 0 168 168"/>
                              <a:gd name="T3" fmla="*/ 168 h 44"/>
                              <a:gd name="T4" fmla="+- 0 4803 4756"/>
                              <a:gd name="T5" fmla="*/ T4 w 47"/>
                              <a:gd name="T6" fmla="+- 0 168 168"/>
                              <a:gd name="T7" fmla="*/ 168 h 44"/>
                              <a:gd name="T8" fmla="+- 0 4803 4756"/>
                              <a:gd name="T9" fmla="*/ T8 w 47"/>
                              <a:gd name="T10" fmla="+- 0 211 168"/>
                              <a:gd name="T11" fmla="*/ 211 h 44"/>
                            </a:gdLst>
                            <a:ahLst/>
                            <a:cxnLst>
                              <a:cxn ang="0">
                                <a:pos x="T1" y="T3"/>
                              </a:cxn>
                              <a:cxn ang="0">
                                <a:pos x="T5" y="T7"/>
                              </a:cxn>
                              <a:cxn ang="0">
                                <a:pos x="T9" y="T11"/>
                              </a:cxn>
                            </a:cxnLst>
                            <a:rect l="0" t="0" r="r" b="b"/>
                            <a:pathLst>
                              <a:path w="47" h="44">
                                <a:moveTo>
                                  <a:pt x="0" y="0"/>
                                </a:moveTo>
                                <a:lnTo>
                                  <a:pt x="47" y="0"/>
                                </a:lnTo>
                                <a:lnTo>
                                  <a:pt x="47" y="43"/>
                                </a:lnTo>
                              </a:path>
                            </a:pathLst>
                          </a:custGeom>
                          <a:noFill/>
                          <a:ln w="604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6" name="Line 40"/>
                        <wps:cNvCnPr>
                          <a:cxnSpLocks noChangeShapeType="1"/>
                        </wps:cNvCnPr>
                        <wps:spPr bwMode="auto">
                          <a:xfrm>
                            <a:off x="4803" y="255"/>
                            <a:ext cx="0" cy="88"/>
                          </a:xfrm>
                          <a:prstGeom prst="line">
                            <a:avLst/>
                          </a:prstGeom>
                          <a:noFill/>
                          <a:ln w="604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97" name="Line 41"/>
                        <wps:cNvCnPr>
                          <a:cxnSpLocks noChangeShapeType="1"/>
                        </wps:cNvCnPr>
                        <wps:spPr bwMode="auto">
                          <a:xfrm>
                            <a:off x="4803" y="387"/>
                            <a:ext cx="0" cy="87"/>
                          </a:xfrm>
                          <a:prstGeom prst="line">
                            <a:avLst/>
                          </a:prstGeom>
                          <a:noFill/>
                          <a:ln w="604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98" name="Line 42"/>
                        <wps:cNvCnPr>
                          <a:cxnSpLocks noChangeShapeType="1"/>
                        </wps:cNvCnPr>
                        <wps:spPr bwMode="auto">
                          <a:xfrm>
                            <a:off x="4803" y="518"/>
                            <a:ext cx="0" cy="88"/>
                          </a:xfrm>
                          <a:prstGeom prst="line">
                            <a:avLst/>
                          </a:prstGeom>
                          <a:noFill/>
                          <a:ln w="604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99" name="Line 43"/>
                        <wps:cNvCnPr>
                          <a:cxnSpLocks noChangeShapeType="1"/>
                        </wps:cNvCnPr>
                        <wps:spPr bwMode="auto">
                          <a:xfrm>
                            <a:off x="4803" y="649"/>
                            <a:ext cx="0" cy="88"/>
                          </a:xfrm>
                          <a:prstGeom prst="line">
                            <a:avLst/>
                          </a:prstGeom>
                          <a:noFill/>
                          <a:ln w="604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0" name="Line 44"/>
                        <wps:cNvCnPr>
                          <a:cxnSpLocks noChangeShapeType="1"/>
                        </wps:cNvCnPr>
                        <wps:spPr bwMode="auto">
                          <a:xfrm>
                            <a:off x="2429" y="474"/>
                            <a:ext cx="0" cy="0"/>
                          </a:xfrm>
                          <a:prstGeom prst="line">
                            <a:avLst/>
                          </a:prstGeom>
                          <a:noFill/>
                          <a:ln w="604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1" name="Line 45"/>
                        <wps:cNvCnPr>
                          <a:cxnSpLocks noChangeShapeType="1"/>
                        </wps:cNvCnPr>
                        <wps:spPr bwMode="auto">
                          <a:xfrm>
                            <a:off x="2429" y="343"/>
                            <a:ext cx="0" cy="0"/>
                          </a:xfrm>
                          <a:prstGeom prst="line">
                            <a:avLst/>
                          </a:prstGeom>
                          <a:noFill/>
                          <a:ln w="604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2" name="docshape35"/>
                        <wps:cNvSpPr>
                          <a:spLocks/>
                        </wps:cNvSpPr>
                        <wps:spPr bwMode="auto">
                          <a:xfrm>
                            <a:off x="2429" y="167"/>
                            <a:ext cx="47" cy="44"/>
                          </a:xfrm>
                          <a:custGeom>
                            <a:avLst/>
                            <a:gdLst>
                              <a:gd name="T0" fmla="+- 0 2429 2429"/>
                              <a:gd name="T1" fmla="*/ T0 w 47"/>
                              <a:gd name="T2" fmla="+- 0 212 168"/>
                              <a:gd name="T3" fmla="*/ 212 h 44"/>
                              <a:gd name="T4" fmla="+- 0 2429 2429"/>
                              <a:gd name="T5" fmla="*/ T4 w 47"/>
                              <a:gd name="T6" fmla="+- 0 168 168"/>
                              <a:gd name="T7" fmla="*/ 168 h 44"/>
                              <a:gd name="T8" fmla="+- 0 2476 2429"/>
                              <a:gd name="T9" fmla="*/ T8 w 47"/>
                              <a:gd name="T10" fmla="+- 0 168 168"/>
                              <a:gd name="T11" fmla="*/ 168 h 44"/>
                            </a:gdLst>
                            <a:ahLst/>
                            <a:cxnLst>
                              <a:cxn ang="0">
                                <a:pos x="T1" y="T3"/>
                              </a:cxn>
                              <a:cxn ang="0">
                                <a:pos x="T5" y="T7"/>
                              </a:cxn>
                              <a:cxn ang="0">
                                <a:pos x="T9" y="T11"/>
                              </a:cxn>
                            </a:cxnLst>
                            <a:rect l="0" t="0" r="r" b="b"/>
                            <a:pathLst>
                              <a:path w="47" h="44">
                                <a:moveTo>
                                  <a:pt x="0" y="44"/>
                                </a:moveTo>
                                <a:lnTo>
                                  <a:pt x="0" y="0"/>
                                </a:lnTo>
                                <a:lnTo>
                                  <a:pt x="47" y="0"/>
                                </a:lnTo>
                              </a:path>
                            </a:pathLst>
                          </a:custGeom>
                          <a:noFill/>
                          <a:ln w="604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 name="Line 47"/>
                        <wps:cNvCnPr>
                          <a:cxnSpLocks noChangeShapeType="1"/>
                        </wps:cNvCnPr>
                        <wps:spPr bwMode="auto">
                          <a:xfrm>
                            <a:off x="2429" y="737"/>
                            <a:ext cx="0" cy="0"/>
                          </a:xfrm>
                          <a:prstGeom prst="line">
                            <a:avLst/>
                          </a:prstGeom>
                          <a:noFill/>
                          <a:ln w="604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4" name="Line 48"/>
                        <wps:cNvCnPr>
                          <a:cxnSpLocks noChangeShapeType="1"/>
                        </wps:cNvCnPr>
                        <wps:spPr bwMode="auto">
                          <a:xfrm>
                            <a:off x="1500" y="1139"/>
                            <a:ext cx="96" cy="0"/>
                          </a:xfrm>
                          <a:prstGeom prst="line">
                            <a:avLst/>
                          </a:prstGeom>
                          <a:noFill/>
                          <a:ln w="604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5" name="Line 49"/>
                        <wps:cNvCnPr>
                          <a:cxnSpLocks noChangeShapeType="1"/>
                        </wps:cNvCnPr>
                        <wps:spPr bwMode="auto">
                          <a:xfrm>
                            <a:off x="1644" y="1139"/>
                            <a:ext cx="96" cy="0"/>
                          </a:xfrm>
                          <a:prstGeom prst="line">
                            <a:avLst/>
                          </a:prstGeom>
                          <a:noFill/>
                          <a:ln w="604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6" name="Line 50"/>
                        <wps:cNvCnPr>
                          <a:cxnSpLocks noChangeShapeType="1"/>
                        </wps:cNvCnPr>
                        <wps:spPr bwMode="auto">
                          <a:xfrm>
                            <a:off x="1404" y="1461"/>
                            <a:ext cx="0" cy="0"/>
                          </a:xfrm>
                          <a:prstGeom prst="line">
                            <a:avLst/>
                          </a:prstGeom>
                          <a:noFill/>
                          <a:ln w="604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7" name="Line 51"/>
                        <wps:cNvCnPr>
                          <a:cxnSpLocks noChangeShapeType="1"/>
                        </wps:cNvCnPr>
                        <wps:spPr bwMode="auto">
                          <a:xfrm>
                            <a:off x="1404" y="1323"/>
                            <a:ext cx="0" cy="0"/>
                          </a:xfrm>
                          <a:prstGeom prst="line">
                            <a:avLst/>
                          </a:prstGeom>
                          <a:noFill/>
                          <a:ln w="604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8" name="docshape36"/>
                        <wps:cNvSpPr>
                          <a:spLocks/>
                        </wps:cNvSpPr>
                        <wps:spPr bwMode="auto">
                          <a:xfrm>
                            <a:off x="1404" y="1139"/>
                            <a:ext cx="48" cy="46"/>
                          </a:xfrm>
                          <a:custGeom>
                            <a:avLst/>
                            <a:gdLst>
                              <a:gd name="T0" fmla="+- 0 1404 1404"/>
                              <a:gd name="T1" fmla="*/ T0 w 48"/>
                              <a:gd name="T2" fmla="+- 0 1185 1139"/>
                              <a:gd name="T3" fmla="*/ 1185 h 46"/>
                              <a:gd name="T4" fmla="+- 0 1404 1404"/>
                              <a:gd name="T5" fmla="*/ T4 w 48"/>
                              <a:gd name="T6" fmla="+- 0 1139 1139"/>
                              <a:gd name="T7" fmla="*/ 1139 h 46"/>
                              <a:gd name="T8" fmla="+- 0 1452 1404"/>
                              <a:gd name="T9" fmla="*/ T8 w 48"/>
                              <a:gd name="T10" fmla="+- 0 1139 1139"/>
                              <a:gd name="T11" fmla="*/ 1139 h 46"/>
                            </a:gdLst>
                            <a:ahLst/>
                            <a:cxnLst>
                              <a:cxn ang="0">
                                <a:pos x="T1" y="T3"/>
                              </a:cxn>
                              <a:cxn ang="0">
                                <a:pos x="T5" y="T7"/>
                              </a:cxn>
                              <a:cxn ang="0">
                                <a:pos x="T9" y="T11"/>
                              </a:cxn>
                            </a:cxnLst>
                            <a:rect l="0" t="0" r="r" b="b"/>
                            <a:pathLst>
                              <a:path w="48" h="46">
                                <a:moveTo>
                                  <a:pt x="0" y="46"/>
                                </a:moveTo>
                                <a:lnTo>
                                  <a:pt x="0" y="0"/>
                                </a:lnTo>
                                <a:lnTo>
                                  <a:pt x="48" y="0"/>
                                </a:lnTo>
                              </a:path>
                            </a:pathLst>
                          </a:custGeom>
                          <a:noFill/>
                          <a:ln w="604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9" name="Line 53"/>
                        <wps:cNvCnPr>
                          <a:cxnSpLocks noChangeShapeType="1"/>
                        </wps:cNvCnPr>
                        <wps:spPr bwMode="auto">
                          <a:xfrm>
                            <a:off x="2699" y="1369"/>
                            <a:ext cx="0" cy="92"/>
                          </a:xfrm>
                          <a:prstGeom prst="line">
                            <a:avLst/>
                          </a:prstGeom>
                          <a:noFill/>
                          <a:ln w="604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0" name="Line 54"/>
                        <wps:cNvCnPr>
                          <a:cxnSpLocks noChangeShapeType="1"/>
                        </wps:cNvCnPr>
                        <wps:spPr bwMode="auto">
                          <a:xfrm>
                            <a:off x="2699" y="1507"/>
                            <a:ext cx="0" cy="92"/>
                          </a:xfrm>
                          <a:prstGeom prst="line">
                            <a:avLst/>
                          </a:prstGeom>
                          <a:noFill/>
                          <a:ln w="604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1" name="Line 55"/>
                        <wps:cNvCnPr>
                          <a:cxnSpLocks noChangeShapeType="1"/>
                        </wps:cNvCnPr>
                        <wps:spPr bwMode="auto">
                          <a:xfrm>
                            <a:off x="4209" y="1369"/>
                            <a:ext cx="0" cy="92"/>
                          </a:xfrm>
                          <a:prstGeom prst="line">
                            <a:avLst/>
                          </a:prstGeom>
                          <a:noFill/>
                          <a:ln w="604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2" name="Line 56"/>
                        <wps:cNvCnPr>
                          <a:cxnSpLocks noChangeShapeType="1"/>
                        </wps:cNvCnPr>
                        <wps:spPr bwMode="auto">
                          <a:xfrm>
                            <a:off x="4209" y="1507"/>
                            <a:ext cx="0" cy="92"/>
                          </a:xfrm>
                          <a:prstGeom prst="line">
                            <a:avLst/>
                          </a:prstGeom>
                          <a:noFill/>
                          <a:ln w="604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3" name="Line 57"/>
                        <wps:cNvCnPr>
                          <a:cxnSpLocks noChangeShapeType="1"/>
                        </wps:cNvCnPr>
                        <wps:spPr bwMode="auto">
                          <a:xfrm>
                            <a:off x="4209" y="2335"/>
                            <a:ext cx="0" cy="92"/>
                          </a:xfrm>
                          <a:prstGeom prst="line">
                            <a:avLst/>
                          </a:prstGeom>
                          <a:noFill/>
                          <a:ln w="604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4" name="Line 58"/>
                        <wps:cNvCnPr>
                          <a:cxnSpLocks noChangeShapeType="1"/>
                        </wps:cNvCnPr>
                        <wps:spPr bwMode="auto">
                          <a:xfrm>
                            <a:off x="4209" y="2473"/>
                            <a:ext cx="0" cy="92"/>
                          </a:xfrm>
                          <a:prstGeom prst="line">
                            <a:avLst/>
                          </a:prstGeom>
                          <a:noFill/>
                          <a:ln w="604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5" name="docshape37"/>
                        <wps:cNvSpPr>
                          <a:spLocks/>
                        </wps:cNvSpPr>
                        <wps:spPr bwMode="auto">
                          <a:xfrm>
                            <a:off x="4161" y="2610"/>
                            <a:ext cx="49" cy="47"/>
                          </a:xfrm>
                          <a:custGeom>
                            <a:avLst/>
                            <a:gdLst>
                              <a:gd name="T0" fmla="+- 0 4209 4161"/>
                              <a:gd name="T1" fmla="*/ T0 w 49"/>
                              <a:gd name="T2" fmla="+- 0 2611 2611"/>
                              <a:gd name="T3" fmla="*/ 2611 h 47"/>
                              <a:gd name="T4" fmla="+- 0 4209 4161"/>
                              <a:gd name="T5" fmla="*/ T4 w 49"/>
                              <a:gd name="T6" fmla="+- 0 2657 2611"/>
                              <a:gd name="T7" fmla="*/ 2657 h 47"/>
                              <a:gd name="T8" fmla="+- 0 4161 4161"/>
                              <a:gd name="T9" fmla="*/ T8 w 49"/>
                              <a:gd name="T10" fmla="+- 0 2657 2611"/>
                              <a:gd name="T11" fmla="*/ 2657 h 47"/>
                            </a:gdLst>
                            <a:ahLst/>
                            <a:cxnLst>
                              <a:cxn ang="0">
                                <a:pos x="T1" y="T3"/>
                              </a:cxn>
                              <a:cxn ang="0">
                                <a:pos x="T5" y="T7"/>
                              </a:cxn>
                              <a:cxn ang="0">
                                <a:pos x="T9" y="T11"/>
                              </a:cxn>
                            </a:cxnLst>
                            <a:rect l="0" t="0" r="r" b="b"/>
                            <a:pathLst>
                              <a:path w="49" h="47">
                                <a:moveTo>
                                  <a:pt x="48" y="0"/>
                                </a:moveTo>
                                <a:lnTo>
                                  <a:pt x="48" y="46"/>
                                </a:lnTo>
                                <a:lnTo>
                                  <a:pt x="0" y="46"/>
                                </a:lnTo>
                              </a:path>
                            </a:pathLst>
                          </a:custGeom>
                          <a:noFill/>
                          <a:ln w="604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6" name="Line 60"/>
                        <wps:cNvCnPr>
                          <a:cxnSpLocks noChangeShapeType="1"/>
                        </wps:cNvCnPr>
                        <wps:spPr bwMode="auto">
                          <a:xfrm>
                            <a:off x="4113" y="2657"/>
                            <a:ext cx="0" cy="0"/>
                          </a:xfrm>
                          <a:prstGeom prst="line">
                            <a:avLst/>
                          </a:prstGeom>
                          <a:noFill/>
                          <a:ln w="604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7" name="Line 61"/>
                        <wps:cNvCnPr>
                          <a:cxnSpLocks noChangeShapeType="1"/>
                        </wps:cNvCnPr>
                        <wps:spPr bwMode="auto">
                          <a:xfrm>
                            <a:off x="3970" y="2657"/>
                            <a:ext cx="0" cy="0"/>
                          </a:xfrm>
                          <a:prstGeom prst="line">
                            <a:avLst/>
                          </a:prstGeom>
                          <a:noFill/>
                          <a:ln w="604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8" name="Line 62"/>
                        <wps:cNvCnPr>
                          <a:cxnSpLocks noChangeShapeType="1"/>
                        </wps:cNvCnPr>
                        <wps:spPr bwMode="auto">
                          <a:xfrm>
                            <a:off x="3826" y="2657"/>
                            <a:ext cx="0" cy="0"/>
                          </a:xfrm>
                          <a:prstGeom prst="line">
                            <a:avLst/>
                          </a:prstGeom>
                          <a:noFill/>
                          <a:ln w="604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9" name="Line 63"/>
                        <wps:cNvCnPr>
                          <a:cxnSpLocks noChangeShapeType="1"/>
                        </wps:cNvCnPr>
                        <wps:spPr bwMode="auto">
                          <a:xfrm>
                            <a:off x="2915" y="1599"/>
                            <a:ext cx="0" cy="0"/>
                          </a:xfrm>
                          <a:prstGeom prst="line">
                            <a:avLst/>
                          </a:prstGeom>
                          <a:noFill/>
                          <a:ln w="604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20" name="Line 64"/>
                        <wps:cNvCnPr>
                          <a:cxnSpLocks noChangeShapeType="1"/>
                        </wps:cNvCnPr>
                        <wps:spPr bwMode="auto">
                          <a:xfrm>
                            <a:off x="2915" y="1461"/>
                            <a:ext cx="0" cy="0"/>
                          </a:xfrm>
                          <a:prstGeom prst="line">
                            <a:avLst/>
                          </a:prstGeom>
                          <a:noFill/>
                          <a:ln w="6045">
                            <a:solidFill>
                              <a:srgbClr val="000000"/>
                            </a:solidFill>
                            <a:prstDash val="solid"/>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121" name="docshape38"/>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1130" y="260"/>
                            <a:ext cx="4431" cy="31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2" name="docshape39"/>
                        <wps:cNvSpPr>
                          <a:spLocks/>
                        </wps:cNvSpPr>
                        <wps:spPr bwMode="auto">
                          <a:xfrm>
                            <a:off x="1404" y="265"/>
                            <a:ext cx="762" cy="572"/>
                          </a:xfrm>
                          <a:custGeom>
                            <a:avLst/>
                            <a:gdLst>
                              <a:gd name="T0" fmla="+- 0 1404 1404"/>
                              <a:gd name="T1" fmla="*/ T0 w 762"/>
                              <a:gd name="T2" fmla="+- 0 266 266"/>
                              <a:gd name="T3" fmla="*/ 266 h 572"/>
                              <a:gd name="T4" fmla="+- 0 1491 1404"/>
                              <a:gd name="T5" fmla="*/ T4 w 762"/>
                              <a:gd name="T6" fmla="+- 0 320 266"/>
                              <a:gd name="T7" fmla="*/ 320 h 572"/>
                              <a:gd name="T8" fmla="+- 0 1561 1404"/>
                              <a:gd name="T9" fmla="*/ T8 w 762"/>
                              <a:gd name="T10" fmla="+- 0 349 266"/>
                              <a:gd name="T11" fmla="*/ 349 h 572"/>
                              <a:gd name="T12" fmla="+- 0 1616 1404"/>
                              <a:gd name="T13" fmla="*/ T12 w 762"/>
                              <a:gd name="T14" fmla="+- 0 359 266"/>
                              <a:gd name="T15" fmla="*/ 359 h 572"/>
                              <a:gd name="T16" fmla="+- 0 1658 1404"/>
                              <a:gd name="T17" fmla="*/ T16 w 762"/>
                              <a:gd name="T18" fmla="+- 0 360 266"/>
                              <a:gd name="T19" fmla="*/ 360 h 572"/>
                              <a:gd name="T20" fmla="+- 0 1719 1404"/>
                              <a:gd name="T21" fmla="*/ T20 w 762"/>
                              <a:gd name="T22" fmla="+- 0 346 266"/>
                              <a:gd name="T23" fmla="*/ 346 h 572"/>
                              <a:gd name="T24" fmla="+- 0 1785 1404"/>
                              <a:gd name="T25" fmla="*/ T24 w 762"/>
                              <a:gd name="T26" fmla="+- 0 313 266"/>
                              <a:gd name="T27" fmla="*/ 313 h 572"/>
                              <a:gd name="T28" fmla="+- 0 1851 1404"/>
                              <a:gd name="T29" fmla="*/ T28 w 762"/>
                              <a:gd name="T30" fmla="+- 0 281 266"/>
                              <a:gd name="T31" fmla="*/ 281 h 572"/>
                              <a:gd name="T32" fmla="+- 0 1912 1404"/>
                              <a:gd name="T33" fmla="*/ T32 w 762"/>
                              <a:gd name="T34" fmla="+- 0 266 266"/>
                              <a:gd name="T35" fmla="*/ 266 h 572"/>
                              <a:gd name="T36" fmla="+- 0 1954 1404"/>
                              <a:gd name="T37" fmla="*/ T36 w 762"/>
                              <a:gd name="T38" fmla="+- 0 267 266"/>
                              <a:gd name="T39" fmla="*/ 267 h 572"/>
                              <a:gd name="T40" fmla="+- 0 2009 1404"/>
                              <a:gd name="T41" fmla="*/ T40 w 762"/>
                              <a:gd name="T42" fmla="+- 0 278 266"/>
                              <a:gd name="T43" fmla="*/ 278 h 572"/>
                              <a:gd name="T44" fmla="+- 0 2079 1404"/>
                              <a:gd name="T45" fmla="*/ T44 w 762"/>
                              <a:gd name="T46" fmla="+- 0 306 266"/>
                              <a:gd name="T47" fmla="*/ 306 h 572"/>
                              <a:gd name="T48" fmla="+- 0 2166 1404"/>
                              <a:gd name="T49" fmla="*/ T48 w 762"/>
                              <a:gd name="T50" fmla="+- 0 360 266"/>
                              <a:gd name="T51" fmla="*/ 360 h 572"/>
                              <a:gd name="T52" fmla="+- 0 2166 1404"/>
                              <a:gd name="T53" fmla="*/ T52 w 762"/>
                              <a:gd name="T54" fmla="+- 0 837 266"/>
                              <a:gd name="T55" fmla="*/ 837 h 572"/>
                              <a:gd name="T56" fmla="+- 0 2079 1404"/>
                              <a:gd name="T57" fmla="*/ T56 w 762"/>
                              <a:gd name="T58" fmla="+- 0 782 266"/>
                              <a:gd name="T59" fmla="*/ 782 h 572"/>
                              <a:gd name="T60" fmla="+- 0 2009 1404"/>
                              <a:gd name="T61" fmla="*/ T60 w 762"/>
                              <a:gd name="T62" fmla="+- 0 754 266"/>
                              <a:gd name="T63" fmla="*/ 754 h 572"/>
                              <a:gd name="T64" fmla="+- 0 1954 1404"/>
                              <a:gd name="T65" fmla="*/ T64 w 762"/>
                              <a:gd name="T66" fmla="+- 0 743 266"/>
                              <a:gd name="T67" fmla="*/ 743 h 572"/>
                              <a:gd name="T68" fmla="+- 0 1912 1404"/>
                              <a:gd name="T69" fmla="*/ T68 w 762"/>
                              <a:gd name="T70" fmla="+- 0 742 266"/>
                              <a:gd name="T71" fmla="*/ 742 h 572"/>
                              <a:gd name="T72" fmla="+- 0 1851 1404"/>
                              <a:gd name="T73" fmla="*/ T72 w 762"/>
                              <a:gd name="T74" fmla="+- 0 757 266"/>
                              <a:gd name="T75" fmla="*/ 757 h 572"/>
                              <a:gd name="T76" fmla="+- 0 1785 1404"/>
                              <a:gd name="T77" fmla="*/ T76 w 762"/>
                              <a:gd name="T78" fmla="+- 0 789 266"/>
                              <a:gd name="T79" fmla="*/ 789 h 572"/>
                              <a:gd name="T80" fmla="+- 0 1719 1404"/>
                              <a:gd name="T81" fmla="*/ T80 w 762"/>
                              <a:gd name="T82" fmla="+- 0 822 266"/>
                              <a:gd name="T83" fmla="*/ 822 h 572"/>
                              <a:gd name="T84" fmla="+- 0 1658 1404"/>
                              <a:gd name="T85" fmla="*/ T84 w 762"/>
                              <a:gd name="T86" fmla="+- 0 837 266"/>
                              <a:gd name="T87" fmla="*/ 837 h 572"/>
                              <a:gd name="T88" fmla="+- 0 1616 1404"/>
                              <a:gd name="T89" fmla="*/ T88 w 762"/>
                              <a:gd name="T90" fmla="+- 0 835 266"/>
                              <a:gd name="T91" fmla="*/ 835 h 572"/>
                              <a:gd name="T92" fmla="+- 0 1561 1404"/>
                              <a:gd name="T93" fmla="*/ T92 w 762"/>
                              <a:gd name="T94" fmla="+- 0 825 266"/>
                              <a:gd name="T95" fmla="*/ 825 h 572"/>
                              <a:gd name="T96" fmla="+- 0 1491 1404"/>
                              <a:gd name="T97" fmla="*/ T96 w 762"/>
                              <a:gd name="T98" fmla="+- 0 797 266"/>
                              <a:gd name="T99" fmla="*/ 797 h 572"/>
                              <a:gd name="T100" fmla="+- 0 1404 1404"/>
                              <a:gd name="T101" fmla="*/ T100 w 762"/>
                              <a:gd name="T102" fmla="+- 0 742 266"/>
                              <a:gd name="T103" fmla="*/ 742 h 572"/>
                              <a:gd name="T104" fmla="+- 0 1404 1404"/>
                              <a:gd name="T105" fmla="*/ T104 w 762"/>
                              <a:gd name="T106" fmla="+- 0 266 266"/>
                              <a:gd name="T107" fmla="*/ 266 h 57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762" h="572">
                                <a:moveTo>
                                  <a:pt x="0" y="0"/>
                                </a:moveTo>
                                <a:lnTo>
                                  <a:pt x="87" y="54"/>
                                </a:lnTo>
                                <a:lnTo>
                                  <a:pt x="157" y="83"/>
                                </a:lnTo>
                                <a:lnTo>
                                  <a:pt x="212" y="93"/>
                                </a:lnTo>
                                <a:lnTo>
                                  <a:pt x="254" y="94"/>
                                </a:lnTo>
                                <a:lnTo>
                                  <a:pt x="315" y="80"/>
                                </a:lnTo>
                                <a:lnTo>
                                  <a:pt x="381" y="47"/>
                                </a:lnTo>
                                <a:lnTo>
                                  <a:pt x="447" y="15"/>
                                </a:lnTo>
                                <a:lnTo>
                                  <a:pt x="508" y="0"/>
                                </a:lnTo>
                                <a:lnTo>
                                  <a:pt x="550" y="1"/>
                                </a:lnTo>
                                <a:lnTo>
                                  <a:pt x="605" y="12"/>
                                </a:lnTo>
                                <a:lnTo>
                                  <a:pt x="675" y="40"/>
                                </a:lnTo>
                                <a:lnTo>
                                  <a:pt x="762" y="94"/>
                                </a:lnTo>
                                <a:lnTo>
                                  <a:pt x="762" y="571"/>
                                </a:lnTo>
                                <a:lnTo>
                                  <a:pt x="675" y="516"/>
                                </a:lnTo>
                                <a:lnTo>
                                  <a:pt x="605" y="488"/>
                                </a:lnTo>
                                <a:lnTo>
                                  <a:pt x="550" y="477"/>
                                </a:lnTo>
                                <a:lnTo>
                                  <a:pt x="508" y="476"/>
                                </a:lnTo>
                                <a:lnTo>
                                  <a:pt x="447" y="491"/>
                                </a:lnTo>
                                <a:lnTo>
                                  <a:pt x="381" y="523"/>
                                </a:lnTo>
                                <a:lnTo>
                                  <a:pt x="315" y="556"/>
                                </a:lnTo>
                                <a:lnTo>
                                  <a:pt x="254" y="571"/>
                                </a:lnTo>
                                <a:lnTo>
                                  <a:pt x="212" y="569"/>
                                </a:lnTo>
                                <a:lnTo>
                                  <a:pt x="157" y="559"/>
                                </a:lnTo>
                                <a:lnTo>
                                  <a:pt x="87" y="531"/>
                                </a:lnTo>
                                <a:lnTo>
                                  <a:pt x="0" y="476"/>
                                </a:lnTo>
                                <a:lnTo>
                                  <a:pt x="0" y="0"/>
                                </a:lnTo>
                                <a:close/>
                              </a:path>
                            </a:pathLst>
                          </a:custGeom>
                          <a:noFill/>
                          <a:ln w="604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3" name="docshape40"/>
                        <wps:cNvSpPr>
                          <a:spLocks/>
                        </wps:cNvSpPr>
                        <wps:spPr bwMode="auto">
                          <a:xfrm>
                            <a:off x="1614" y="487"/>
                            <a:ext cx="340" cy="88"/>
                          </a:xfrm>
                          <a:custGeom>
                            <a:avLst/>
                            <a:gdLst>
                              <a:gd name="T0" fmla="+- 0 1675 1615"/>
                              <a:gd name="T1" fmla="*/ T0 w 340"/>
                              <a:gd name="T2" fmla="+- 0 565 488"/>
                              <a:gd name="T3" fmla="*/ 565 h 88"/>
                              <a:gd name="T4" fmla="+- 0 1660 1615"/>
                              <a:gd name="T5" fmla="*/ T4 w 340"/>
                              <a:gd name="T6" fmla="+- 0 532 488"/>
                              <a:gd name="T7" fmla="*/ 532 h 88"/>
                              <a:gd name="T8" fmla="+- 0 1666 1615"/>
                              <a:gd name="T9" fmla="*/ T8 w 340"/>
                              <a:gd name="T10" fmla="+- 0 516 488"/>
                              <a:gd name="T11" fmla="*/ 516 h 88"/>
                              <a:gd name="T12" fmla="+- 0 1638 1615"/>
                              <a:gd name="T13" fmla="*/ T12 w 340"/>
                              <a:gd name="T14" fmla="+- 0 526 488"/>
                              <a:gd name="T15" fmla="*/ 526 h 88"/>
                              <a:gd name="T16" fmla="+- 0 1662 1615"/>
                              <a:gd name="T17" fmla="*/ T16 w 340"/>
                              <a:gd name="T18" fmla="+- 0 493 488"/>
                              <a:gd name="T19" fmla="*/ 493 h 88"/>
                              <a:gd name="T20" fmla="+- 0 1678 1615"/>
                              <a:gd name="T21" fmla="*/ T20 w 340"/>
                              <a:gd name="T22" fmla="+- 0 508 488"/>
                              <a:gd name="T23" fmla="*/ 508 h 88"/>
                              <a:gd name="T24" fmla="+- 0 1615 1615"/>
                              <a:gd name="T25" fmla="*/ T24 w 340"/>
                              <a:gd name="T26" fmla="+- 0 492 488"/>
                              <a:gd name="T27" fmla="*/ 492 h 88"/>
                              <a:gd name="T28" fmla="+- 0 1615 1615"/>
                              <a:gd name="T29" fmla="*/ T28 w 340"/>
                              <a:gd name="T30" fmla="+- 0 569 488"/>
                              <a:gd name="T31" fmla="*/ 569 h 88"/>
                              <a:gd name="T32" fmla="+- 0 1683 1615"/>
                              <a:gd name="T33" fmla="*/ T32 w 340"/>
                              <a:gd name="T34" fmla="+- 0 550 488"/>
                              <a:gd name="T35" fmla="*/ 550 h 88"/>
                              <a:gd name="T36" fmla="+- 0 1731 1615"/>
                              <a:gd name="T37" fmla="*/ T36 w 340"/>
                              <a:gd name="T38" fmla="+- 0 516 488"/>
                              <a:gd name="T39" fmla="*/ 516 h 88"/>
                              <a:gd name="T40" fmla="+- 0 1707 1615"/>
                              <a:gd name="T41" fmla="*/ T40 w 340"/>
                              <a:gd name="T42" fmla="+- 0 517 488"/>
                              <a:gd name="T43" fmla="*/ 517 h 88"/>
                              <a:gd name="T44" fmla="+- 0 1689 1615"/>
                              <a:gd name="T45" fmla="*/ T44 w 340"/>
                              <a:gd name="T46" fmla="+- 0 513 488"/>
                              <a:gd name="T47" fmla="*/ 513 h 88"/>
                              <a:gd name="T48" fmla="+- 0 1695 1615"/>
                              <a:gd name="T49" fmla="*/ T48 w 340"/>
                              <a:gd name="T50" fmla="+- 0 517 488"/>
                              <a:gd name="T51" fmla="*/ 517 h 88"/>
                              <a:gd name="T52" fmla="+- 0 1747 1615"/>
                              <a:gd name="T53" fmla="*/ T52 w 340"/>
                              <a:gd name="T54" fmla="+- 0 517 488"/>
                              <a:gd name="T55" fmla="*/ 517 h 88"/>
                              <a:gd name="T56" fmla="+- 0 1806 1615"/>
                              <a:gd name="T57" fmla="*/ T56 w 340"/>
                              <a:gd name="T58" fmla="+- 0 525 488"/>
                              <a:gd name="T59" fmla="*/ 525 h 88"/>
                              <a:gd name="T60" fmla="+- 0 1800 1615"/>
                              <a:gd name="T61" fmla="*/ T60 w 340"/>
                              <a:gd name="T62" fmla="+- 0 511 488"/>
                              <a:gd name="T63" fmla="*/ 511 h 88"/>
                              <a:gd name="T64" fmla="+- 0 1769 1615"/>
                              <a:gd name="T65" fmla="*/ T64 w 340"/>
                              <a:gd name="T66" fmla="+- 0 537 488"/>
                              <a:gd name="T67" fmla="*/ 537 h 88"/>
                              <a:gd name="T68" fmla="+- 0 1770 1615"/>
                              <a:gd name="T69" fmla="*/ T68 w 340"/>
                              <a:gd name="T70" fmla="+- 0 529 488"/>
                              <a:gd name="T71" fmla="*/ 529 h 88"/>
                              <a:gd name="T72" fmla="+- 0 1793 1615"/>
                              <a:gd name="T73" fmla="*/ T72 w 340"/>
                              <a:gd name="T74" fmla="+- 0 525 488"/>
                              <a:gd name="T75" fmla="*/ 525 h 88"/>
                              <a:gd name="T76" fmla="+- 0 1766 1615"/>
                              <a:gd name="T77" fmla="*/ T76 w 340"/>
                              <a:gd name="T78" fmla="+- 0 511 488"/>
                              <a:gd name="T79" fmla="*/ 511 h 88"/>
                              <a:gd name="T80" fmla="+- 0 1759 1615"/>
                              <a:gd name="T81" fmla="*/ T80 w 340"/>
                              <a:gd name="T82" fmla="+- 0 555 488"/>
                              <a:gd name="T83" fmla="*/ 555 h 88"/>
                              <a:gd name="T84" fmla="+- 0 1784 1615"/>
                              <a:gd name="T85" fmla="*/ T84 w 340"/>
                              <a:gd name="T86" fmla="+- 0 573 488"/>
                              <a:gd name="T87" fmla="*/ 573 h 88"/>
                              <a:gd name="T88" fmla="+- 0 1803 1615"/>
                              <a:gd name="T89" fmla="*/ T88 w 340"/>
                              <a:gd name="T90" fmla="+- 0 568 488"/>
                              <a:gd name="T91" fmla="*/ 568 h 88"/>
                              <a:gd name="T92" fmla="+- 0 1789 1615"/>
                              <a:gd name="T93" fmla="*/ T92 w 340"/>
                              <a:gd name="T94" fmla="+- 0 567 488"/>
                              <a:gd name="T95" fmla="*/ 567 h 88"/>
                              <a:gd name="T96" fmla="+- 0 1769 1615"/>
                              <a:gd name="T97" fmla="*/ T96 w 340"/>
                              <a:gd name="T98" fmla="+- 0 542 488"/>
                              <a:gd name="T99" fmla="*/ 542 h 88"/>
                              <a:gd name="T100" fmla="+- 0 1806 1615"/>
                              <a:gd name="T101" fmla="*/ T100 w 340"/>
                              <a:gd name="T102" fmla="+- 0 525 488"/>
                              <a:gd name="T103" fmla="*/ 525 h 88"/>
                              <a:gd name="T104" fmla="+- 0 1865 1615"/>
                              <a:gd name="T105" fmla="*/ T104 w 340"/>
                              <a:gd name="T106" fmla="+- 0 568 488"/>
                              <a:gd name="T107" fmla="*/ 568 h 88"/>
                              <a:gd name="T108" fmla="+- 0 1851 1615"/>
                              <a:gd name="T109" fmla="*/ T108 w 340"/>
                              <a:gd name="T110" fmla="+- 0 512 488"/>
                              <a:gd name="T111" fmla="*/ 512 h 88"/>
                              <a:gd name="T112" fmla="+- 0 1829 1615"/>
                              <a:gd name="T113" fmla="*/ T112 w 340"/>
                              <a:gd name="T114" fmla="+- 0 513 488"/>
                              <a:gd name="T115" fmla="*/ 513 h 88"/>
                              <a:gd name="T116" fmla="+- 0 1817 1615"/>
                              <a:gd name="T117" fmla="*/ T116 w 340"/>
                              <a:gd name="T118" fmla="+- 0 516 488"/>
                              <a:gd name="T119" fmla="*/ 516 h 88"/>
                              <a:gd name="T120" fmla="+- 0 1817 1615"/>
                              <a:gd name="T121" fmla="*/ T120 w 340"/>
                              <a:gd name="T122" fmla="+- 0 569 488"/>
                              <a:gd name="T123" fmla="*/ 569 h 88"/>
                              <a:gd name="T124" fmla="+- 0 1838 1615"/>
                              <a:gd name="T125" fmla="*/ T124 w 340"/>
                              <a:gd name="T126" fmla="+- 0 572 488"/>
                              <a:gd name="T127" fmla="*/ 572 h 88"/>
                              <a:gd name="T128" fmla="+- 0 1830 1615"/>
                              <a:gd name="T129" fmla="*/ T128 w 340"/>
                              <a:gd name="T130" fmla="+- 0 521 488"/>
                              <a:gd name="T131" fmla="*/ 521 h 88"/>
                              <a:gd name="T132" fmla="+- 0 1854 1615"/>
                              <a:gd name="T133" fmla="*/ T132 w 340"/>
                              <a:gd name="T134" fmla="+- 0 530 488"/>
                              <a:gd name="T135" fmla="*/ 530 h 88"/>
                              <a:gd name="T136" fmla="+- 0 1846 1615"/>
                              <a:gd name="T137" fmla="*/ T136 w 340"/>
                              <a:gd name="T138" fmla="+- 0 572 488"/>
                              <a:gd name="T139" fmla="*/ 572 h 88"/>
                              <a:gd name="T140" fmla="+- 0 1908 1615"/>
                              <a:gd name="T141" fmla="*/ T140 w 340"/>
                              <a:gd name="T142" fmla="+- 0 565 488"/>
                              <a:gd name="T143" fmla="*/ 565 h 88"/>
                              <a:gd name="T144" fmla="+- 0 1893 1615"/>
                              <a:gd name="T145" fmla="*/ T144 w 340"/>
                              <a:gd name="T146" fmla="+- 0 558 488"/>
                              <a:gd name="T147" fmla="*/ 558 h 88"/>
                              <a:gd name="T148" fmla="+- 0 1906 1615"/>
                              <a:gd name="T149" fmla="*/ T148 w 340"/>
                              <a:gd name="T150" fmla="+- 0 513 488"/>
                              <a:gd name="T151" fmla="*/ 513 h 88"/>
                              <a:gd name="T152" fmla="+- 0 1889 1615"/>
                              <a:gd name="T153" fmla="*/ T152 w 340"/>
                              <a:gd name="T154" fmla="+- 0 500 488"/>
                              <a:gd name="T155" fmla="*/ 500 h 88"/>
                              <a:gd name="T156" fmla="+- 0 1874 1615"/>
                              <a:gd name="T157" fmla="*/ T156 w 340"/>
                              <a:gd name="T158" fmla="+- 0 514 488"/>
                              <a:gd name="T159" fmla="*/ 514 h 88"/>
                              <a:gd name="T160" fmla="+- 0 1882 1615"/>
                              <a:gd name="T161" fmla="*/ T160 w 340"/>
                              <a:gd name="T162" fmla="+- 0 575 488"/>
                              <a:gd name="T163" fmla="*/ 575 h 88"/>
                              <a:gd name="T164" fmla="+- 0 1908 1615"/>
                              <a:gd name="T165" fmla="*/ T164 w 340"/>
                              <a:gd name="T166" fmla="+- 0 565 488"/>
                              <a:gd name="T167" fmla="*/ 565 h 88"/>
                              <a:gd name="T168" fmla="+- 0 1940 1615"/>
                              <a:gd name="T169" fmla="*/ T168 w 340"/>
                              <a:gd name="T170" fmla="+- 0 539 488"/>
                              <a:gd name="T171" fmla="*/ 539 h 88"/>
                              <a:gd name="T172" fmla="+- 0 1922 1615"/>
                              <a:gd name="T173" fmla="*/ T172 w 340"/>
                              <a:gd name="T174" fmla="+- 0 517 488"/>
                              <a:gd name="T175" fmla="*/ 517 h 88"/>
                              <a:gd name="T176" fmla="+- 0 1947 1615"/>
                              <a:gd name="T177" fmla="*/ T176 w 340"/>
                              <a:gd name="T178" fmla="+- 0 517 488"/>
                              <a:gd name="T179" fmla="*/ 517 h 88"/>
                              <a:gd name="T180" fmla="+- 0 1950 1615"/>
                              <a:gd name="T181" fmla="*/ T180 w 340"/>
                              <a:gd name="T182" fmla="+- 0 514 488"/>
                              <a:gd name="T183" fmla="*/ 514 h 88"/>
                              <a:gd name="T184" fmla="+- 0 1918 1615"/>
                              <a:gd name="T185" fmla="*/ T184 w 340"/>
                              <a:gd name="T186" fmla="+- 0 518 488"/>
                              <a:gd name="T187" fmla="*/ 518 h 88"/>
                              <a:gd name="T188" fmla="+- 0 1930 1615"/>
                              <a:gd name="T189" fmla="*/ T188 w 340"/>
                              <a:gd name="T190" fmla="+- 0 543 488"/>
                              <a:gd name="T191" fmla="*/ 543 h 88"/>
                              <a:gd name="T192" fmla="+- 0 1942 1615"/>
                              <a:gd name="T193" fmla="*/ T192 w 340"/>
                              <a:gd name="T194" fmla="+- 0 564 488"/>
                              <a:gd name="T195" fmla="*/ 564 h 88"/>
                              <a:gd name="T196" fmla="+- 0 1917 1615"/>
                              <a:gd name="T197" fmla="*/ T196 w 340"/>
                              <a:gd name="T198" fmla="+- 0 566 488"/>
                              <a:gd name="T199" fmla="*/ 566 h 88"/>
                              <a:gd name="T200" fmla="+- 0 1914 1615"/>
                              <a:gd name="T201" fmla="*/ T200 w 340"/>
                              <a:gd name="T202" fmla="+- 0 570 488"/>
                              <a:gd name="T203" fmla="*/ 570 h 88"/>
                              <a:gd name="T204" fmla="+- 0 1950 1615"/>
                              <a:gd name="T205" fmla="*/ T204 w 340"/>
                              <a:gd name="T206" fmla="+- 0 567 488"/>
                              <a:gd name="T207" fmla="*/ 567 h 8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Lst>
                            <a:rect l="0" t="0" r="r" b="b"/>
                            <a:pathLst>
                              <a:path w="340" h="88">
                                <a:moveTo>
                                  <a:pt x="68" y="62"/>
                                </a:moveTo>
                                <a:lnTo>
                                  <a:pt x="64" y="62"/>
                                </a:lnTo>
                                <a:lnTo>
                                  <a:pt x="60" y="77"/>
                                </a:lnTo>
                                <a:lnTo>
                                  <a:pt x="23" y="78"/>
                                </a:lnTo>
                                <a:lnTo>
                                  <a:pt x="23" y="44"/>
                                </a:lnTo>
                                <a:lnTo>
                                  <a:pt x="45" y="44"/>
                                </a:lnTo>
                                <a:lnTo>
                                  <a:pt x="47" y="54"/>
                                </a:lnTo>
                                <a:lnTo>
                                  <a:pt x="51" y="54"/>
                                </a:lnTo>
                                <a:lnTo>
                                  <a:pt x="51" y="28"/>
                                </a:lnTo>
                                <a:lnTo>
                                  <a:pt x="47" y="28"/>
                                </a:lnTo>
                                <a:lnTo>
                                  <a:pt x="45" y="38"/>
                                </a:lnTo>
                                <a:lnTo>
                                  <a:pt x="23" y="38"/>
                                </a:lnTo>
                                <a:lnTo>
                                  <a:pt x="23" y="6"/>
                                </a:lnTo>
                                <a:lnTo>
                                  <a:pt x="34" y="6"/>
                                </a:lnTo>
                                <a:lnTo>
                                  <a:pt x="47" y="5"/>
                                </a:lnTo>
                                <a:lnTo>
                                  <a:pt x="57" y="7"/>
                                </a:lnTo>
                                <a:lnTo>
                                  <a:pt x="59" y="20"/>
                                </a:lnTo>
                                <a:lnTo>
                                  <a:pt x="63" y="20"/>
                                </a:lnTo>
                                <a:lnTo>
                                  <a:pt x="63" y="0"/>
                                </a:lnTo>
                                <a:lnTo>
                                  <a:pt x="0" y="0"/>
                                </a:lnTo>
                                <a:lnTo>
                                  <a:pt x="0" y="4"/>
                                </a:lnTo>
                                <a:lnTo>
                                  <a:pt x="11" y="5"/>
                                </a:lnTo>
                                <a:lnTo>
                                  <a:pt x="11" y="79"/>
                                </a:lnTo>
                                <a:lnTo>
                                  <a:pt x="0" y="81"/>
                                </a:lnTo>
                                <a:lnTo>
                                  <a:pt x="0" y="84"/>
                                </a:lnTo>
                                <a:lnTo>
                                  <a:pt x="67" y="84"/>
                                </a:lnTo>
                                <a:lnTo>
                                  <a:pt x="68" y="62"/>
                                </a:lnTo>
                                <a:close/>
                                <a:moveTo>
                                  <a:pt x="138" y="25"/>
                                </a:moveTo>
                                <a:lnTo>
                                  <a:pt x="116" y="25"/>
                                </a:lnTo>
                                <a:lnTo>
                                  <a:pt x="116" y="28"/>
                                </a:lnTo>
                                <a:lnTo>
                                  <a:pt x="125" y="29"/>
                                </a:lnTo>
                                <a:lnTo>
                                  <a:pt x="109" y="70"/>
                                </a:lnTo>
                                <a:lnTo>
                                  <a:pt x="92" y="29"/>
                                </a:lnTo>
                                <a:lnTo>
                                  <a:pt x="101" y="28"/>
                                </a:lnTo>
                                <a:lnTo>
                                  <a:pt x="101" y="25"/>
                                </a:lnTo>
                                <a:lnTo>
                                  <a:pt x="74" y="25"/>
                                </a:lnTo>
                                <a:lnTo>
                                  <a:pt x="73" y="29"/>
                                </a:lnTo>
                                <a:lnTo>
                                  <a:pt x="77" y="28"/>
                                </a:lnTo>
                                <a:lnTo>
                                  <a:pt x="80" y="29"/>
                                </a:lnTo>
                                <a:lnTo>
                                  <a:pt x="104" y="85"/>
                                </a:lnTo>
                                <a:lnTo>
                                  <a:pt x="109" y="85"/>
                                </a:lnTo>
                                <a:lnTo>
                                  <a:pt x="132" y="29"/>
                                </a:lnTo>
                                <a:lnTo>
                                  <a:pt x="138" y="28"/>
                                </a:lnTo>
                                <a:lnTo>
                                  <a:pt x="138" y="25"/>
                                </a:lnTo>
                                <a:close/>
                                <a:moveTo>
                                  <a:pt x="191" y="37"/>
                                </a:moveTo>
                                <a:lnTo>
                                  <a:pt x="191" y="35"/>
                                </a:lnTo>
                                <a:lnTo>
                                  <a:pt x="188" y="30"/>
                                </a:lnTo>
                                <a:lnTo>
                                  <a:pt x="185" y="23"/>
                                </a:lnTo>
                                <a:lnTo>
                                  <a:pt x="179" y="23"/>
                                </a:lnTo>
                                <a:lnTo>
                                  <a:pt x="179" y="49"/>
                                </a:lnTo>
                                <a:lnTo>
                                  <a:pt x="154" y="49"/>
                                </a:lnTo>
                                <a:lnTo>
                                  <a:pt x="154" y="46"/>
                                </a:lnTo>
                                <a:lnTo>
                                  <a:pt x="155" y="43"/>
                                </a:lnTo>
                                <a:lnTo>
                                  <a:pt x="155" y="41"/>
                                </a:lnTo>
                                <a:lnTo>
                                  <a:pt x="161" y="31"/>
                                </a:lnTo>
                                <a:lnTo>
                                  <a:pt x="170" y="30"/>
                                </a:lnTo>
                                <a:lnTo>
                                  <a:pt x="178" y="37"/>
                                </a:lnTo>
                                <a:lnTo>
                                  <a:pt x="179" y="49"/>
                                </a:lnTo>
                                <a:lnTo>
                                  <a:pt x="179" y="23"/>
                                </a:lnTo>
                                <a:lnTo>
                                  <a:pt x="151" y="23"/>
                                </a:lnTo>
                                <a:lnTo>
                                  <a:pt x="143" y="35"/>
                                </a:lnTo>
                                <a:lnTo>
                                  <a:pt x="143" y="54"/>
                                </a:lnTo>
                                <a:lnTo>
                                  <a:pt x="144" y="67"/>
                                </a:lnTo>
                                <a:lnTo>
                                  <a:pt x="149" y="77"/>
                                </a:lnTo>
                                <a:lnTo>
                                  <a:pt x="157" y="83"/>
                                </a:lnTo>
                                <a:lnTo>
                                  <a:pt x="169" y="85"/>
                                </a:lnTo>
                                <a:lnTo>
                                  <a:pt x="176" y="85"/>
                                </a:lnTo>
                                <a:lnTo>
                                  <a:pt x="183" y="83"/>
                                </a:lnTo>
                                <a:lnTo>
                                  <a:pt x="188" y="80"/>
                                </a:lnTo>
                                <a:lnTo>
                                  <a:pt x="188" y="79"/>
                                </a:lnTo>
                                <a:lnTo>
                                  <a:pt x="188" y="77"/>
                                </a:lnTo>
                                <a:lnTo>
                                  <a:pt x="174" y="79"/>
                                </a:lnTo>
                                <a:lnTo>
                                  <a:pt x="162" y="76"/>
                                </a:lnTo>
                                <a:lnTo>
                                  <a:pt x="155" y="68"/>
                                </a:lnTo>
                                <a:lnTo>
                                  <a:pt x="154" y="54"/>
                                </a:lnTo>
                                <a:lnTo>
                                  <a:pt x="190" y="54"/>
                                </a:lnTo>
                                <a:lnTo>
                                  <a:pt x="190" y="49"/>
                                </a:lnTo>
                                <a:lnTo>
                                  <a:pt x="191" y="37"/>
                                </a:lnTo>
                                <a:close/>
                                <a:moveTo>
                                  <a:pt x="258" y="79"/>
                                </a:moveTo>
                                <a:lnTo>
                                  <a:pt x="252" y="81"/>
                                </a:lnTo>
                                <a:lnTo>
                                  <a:pt x="250" y="80"/>
                                </a:lnTo>
                                <a:lnTo>
                                  <a:pt x="250" y="41"/>
                                </a:lnTo>
                                <a:lnTo>
                                  <a:pt x="246" y="29"/>
                                </a:lnTo>
                                <a:lnTo>
                                  <a:pt x="236" y="24"/>
                                </a:lnTo>
                                <a:lnTo>
                                  <a:pt x="225" y="25"/>
                                </a:lnTo>
                                <a:lnTo>
                                  <a:pt x="215" y="30"/>
                                </a:lnTo>
                                <a:lnTo>
                                  <a:pt x="214" y="25"/>
                                </a:lnTo>
                                <a:lnTo>
                                  <a:pt x="197" y="25"/>
                                </a:lnTo>
                                <a:lnTo>
                                  <a:pt x="196" y="30"/>
                                </a:lnTo>
                                <a:lnTo>
                                  <a:pt x="202" y="28"/>
                                </a:lnTo>
                                <a:lnTo>
                                  <a:pt x="204" y="29"/>
                                </a:lnTo>
                                <a:lnTo>
                                  <a:pt x="204" y="80"/>
                                </a:lnTo>
                                <a:lnTo>
                                  <a:pt x="202" y="81"/>
                                </a:lnTo>
                                <a:lnTo>
                                  <a:pt x="196" y="79"/>
                                </a:lnTo>
                                <a:lnTo>
                                  <a:pt x="197" y="84"/>
                                </a:lnTo>
                                <a:lnTo>
                                  <a:pt x="223" y="84"/>
                                </a:lnTo>
                                <a:lnTo>
                                  <a:pt x="223" y="81"/>
                                </a:lnTo>
                                <a:lnTo>
                                  <a:pt x="215" y="80"/>
                                </a:lnTo>
                                <a:lnTo>
                                  <a:pt x="215" y="33"/>
                                </a:lnTo>
                                <a:lnTo>
                                  <a:pt x="224" y="30"/>
                                </a:lnTo>
                                <a:lnTo>
                                  <a:pt x="240" y="29"/>
                                </a:lnTo>
                                <a:lnTo>
                                  <a:pt x="239" y="42"/>
                                </a:lnTo>
                                <a:lnTo>
                                  <a:pt x="239" y="80"/>
                                </a:lnTo>
                                <a:lnTo>
                                  <a:pt x="231" y="81"/>
                                </a:lnTo>
                                <a:lnTo>
                                  <a:pt x="231" y="84"/>
                                </a:lnTo>
                                <a:lnTo>
                                  <a:pt x="257" y="84"/>
                                </a:lnTo>
                                <a:lnTo>
                                  <a:pt x="258" y="79"/>
                                </a:lnTo>
                                <a:close/>
                                <a:moveTo>
                                  <a:pt x="293" y="77"/>
                                </a:moveTo>
                                <a:lnTo>
                                  <a:pt x="286" y="80"/>
                                </a:lnTo>
                                <a:lnTo>
                                  <a:pt x="277" y="79"/>
                                </a:lnTo>
                                <a:lnTo>
                                  <a:pt x="278" y="70"/>
                                </a:lnTo>
                                <a:lnTo>
                                  <a:pt x="278" y="31"/>
                                </a:lnTo>
                                <a:lnTo>
                                  <a:pt x="291" y="31"/>
                                </a:lnTo>
                                <a:lnTo>
                                  <a:pt x="291" y="25"/>
                                </a:lnTo>
                                <a:lnTo>
                                  <a:pt x="278" y="25"/>
                                </a:lnTo>
                                <a:lnTo>
                                  <a:pt x="278" y="12"/>
                                </a:lnTo>
                                <a:lnTo>
                                  <a:pt x="274" y="12"/>
                                </a:lnTo>
                                <a:lnTo>
                                  <a:pt x="267" y="25"/>
                                </a:lnTo>
                                <a:lnTo>
                                  <a:pt x="265" y="27"/>
                                </a:lnTo>
                                <a:lnTo>
                                  <a:pt x="259" y="26"/>
                                </a:lnTo>
                                <a:lnTo>
                                  <a:pt x="260" y="31"/>
                                </a:lnTo>
                                <a:lnTo>
                                  <a:pt x="267" y="31"/>
                                </a:lnTo>
                                <a:lnTo>
                                  <a:pt x="267" y="87"/>
                                </a:lnTo>
                                <a:lnTo>
                                  <a:pt x="284" y="87"/>
                                </a:lnTo>
                                <a:lnTo>
                                  <a:pt x="293" y="82"/>
                                </a:lnTo>
                                <a:lnTo>
                                  <a:pt x="293" y="77"/>
                                </a:lnTo>
                                <a:close/>
                                <a:moveTo>
                                  <a:pt x="339" y="68"/>
                                </a:moveTo>
                                <a:lnTo>
                                  <a:pt x="335" y="56"/>
                                </a:lnTo>
                                <a:lnTo>
                                  <a:pt x="325" y="51"/>
                                </a:lnTo>
                                <a:lnTo>
                                  <a:pt x="314" y="46"/>
                                </a:lnTo>
                                <a:lnTo>
                                  <a:pt x="309" y="38"/>
                                </a:lnTo>
                                <a:lnTo>
                                  <a:pt x="307" y="29"/>
                                </a:lnTo>
                                <a:lnTo>
                                  <a:pt x="317" y="27"/>
                                </a:lnTo>
                                <a:lnTo>
                                  <a:pt x="325" y="29"/>
                                </a:lnTo>
                                <a:lnTo>
                                  <a:pt x="332" y="29"/>
                                </a:lnTo>
                                <a:lnTo>
                                  <a:pt x="328" y="39"/>
                                </a:lnTo>
                                <a:lnTo>
                                  <a:pt x="335" y="38"/>
                                </a:lnTo>
                                <a:lnTo>
                                  <a:pt x="335" y="26"/>
                                </a:lnTo>
                                <a:lnTo>
                                  <a:pt x="323" y="24"/>
                                </a:lnTo>
                                <a:lnTo>
                                  <a:pt x="311" y="25"/>
                                </a:lnTo>
                                <a:lnTo>
                                  <a:pt x="303" y="30"/>
                                </a:lnTo>
                                <a:lnTo>
                                  <a:pt x="299" y="40"/>
                                </a:lnTo>
                                <a:lnTo>
                                  <a:pt x="299" y="57"/>
                                </a:lnTo>
                                <a:lnTo>
                                  <a:pt x="315" y="55"/>
                                </a:lnTo>
                                <a:lnTo>
                                  <a:pt x="325" y="61"/>
                                </a:lnTo>
                                <a:lnTo>
                                  <a:pt x="330" y="68"/>
                                </a:lnTo>
                                <a:lnTo>
                                  <a:pt x="327" y="76"/>
                                </a:lnTo>
                                <a:lnTo>
                                  <a:pt x="320" y="80"/>
                                </a:lnTo>
                                <a:lnTo>
                                  <a:pt x="310" y="79"/>
                                </a:lnTo>
                                <a:lnTo>
                                  <a:pt x="302" y="78"/>
                                </a:lnTo>
                                <a:lnTo>
                                  <a:pt x="306" y="68"/>
                                </a:lnTo>
                                <a:lnTo>
                                  <a:pt x="299" y="68"/>
                                </a:lnTo>
                                <a:lnTo>
                                  <a:pt x="299" y="82"/>
                                </a:lnTo>
                                <a:lnTo>
                                  <a:pt x="312" y="85"/>
                                </a:lnTo>
                                <a:lnTo>
                                  <a:pt x="325" y="84"/>
                                </a:lnTo>
                                <a:lnTo>
                                  <a:pt x="335" y="79"/>
                                </a:lnTo>
                                <a:lnTo>
                                  <a:pt x="339" y="6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w14:anchorId="7FA133DD" id="Группа 93" o:spid="_x0000_s1026" style="width:221.55pt;height:162.3pt;mso-position-horizontal-relative:char;mso-position-vertical-relative:line" coordorigin="1130,163" coordsize="4431,32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">
                <v:line id="Line 38" o:spid="_x0000_s1027" style="position:absolute;visibility:visible;mso-wrap-style:square" from="2522,168" to="4710,1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" strokeweight=".16792mm">
                  <v:stroke dashstyle="3 1"/>
                </v:line>
                <v:shape id="docshape34" o:spid="_x0000_s1028" style="position:absolute;left:4756;top:167;width:47;height:44;visibility:visible;mso-wrap-style:square;v-text-anchor:top" coordsize="47,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" path="m,l47,r,43e" filled="f" strokeweight=".16792mm">
                  <v:path arrowok="t" o:connecttype="custom" o:connectlocs="0,168;47,168;47,211" o:connectangles="0,0,0"/>
                </v:shape>
                <v:line id="Line 40" o:spid="_x0000_s1029" style="position:absolute;visibility:visible;mso-wrap-style:square" from="4803,255" to="4803,3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" strokeweight=".16792mm"/>
                <v:line id="Line 41" o:spid="_x0000_s1030" style="position:absolute;visibility:visible;mso-wrap-style:square" from="4803,387" to="4803,4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" strokeweight=".16792mm"/>
                <v:line id="Line 42" o:spid="_x0000_s1031" style="position:absolute;visibility:visible;mso-wrap-style:square" from="4803,518" to="4803,6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" strokeweight=".16792mm"/>
                <v:line id="Line 43" o:spid="_x0000_s1032" style="position:absolute;visibility:visible;mso-wrap-style:square" from="4803,649" to="4803,7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" strokeweight=".16792mm"/>
                <v:line id="Line 44" o:spid="_x0000_s1033" style="position:absolute;visibility:visible;mso-wrap-style:square" from="2429,474" to="2429,4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" strokeweight=".16792mm"/>
                <v:line id="Line 45" o:spid="_x0000_s1034" style="position:absolute;visibility:visible;mso-wrap-style:square" from="2429,343" to="2429,3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" strokeweight=".16792mm"/>
                <v:shape id="docshape35" o:spid="_x0000_s1035" style="position:absolute;left:2429;top:167;width:47;height:44;visibility:visible;mso-wrap-style:square;v-text-anchor:top" coordsize="47,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" path="m,44l,,47,e" filled="f" strokeweight=".16792mm">
                  <v:path arrowok="t" o:connecttype="custom" o:connectlocs="0,212;0,168;47,168" o:connectangles="0,0,0"/>
                </v:shape>
                <v:line id="Line 47" o:spid="_x0000_s1036" style="position:absolute;visibility:visible;mso-wrap-style:square" from="2429,737" to="2429,7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" strokeweight=".16792mm"/>
                <v:line id="Line 48" o:spid="_x0000_s1037" style="position:absolute;visibility:visible;mso-wrap-style:square" from="1500,1139" to="1596,11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" strokeweight=".16792mm"/>
                <v:line id="Line 49" o:spid="_x0000_s1038" style="position:absolute;visibility:visible;mso-wrap-style:square" from="1644,1139" to="1740,11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" strokeweight=".16792mm"/>
                <v:line id="Line 50" o:spid="_x0000_s1039" style="position:absolute;visibility:visible;mso-wrap-style:square" from="1404,1461" to="1404,14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" strokeweight=".16792mm"/>
                <v:line id="Line 51" o:spid="_x0000_s1040" style="position:absolute;visibility:visible;mso-wrap-style:square" from="1404,1323" to="1404,13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" strokeweight=".16792mm"/>
                <v:shape id="docshape36" o:spid="_x0000_s1041" style="position:absolute;left:1404;top:1139;width:48;height:46;visibility:visible;mso-wrap-style:square;v-text-anchor:top" coordsize="48,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" path="m,46l,,48,e" filled="f" strokeweight=".16792mm">
                  <v:path arrowok="t" o:connecttype="custom" o:connectlocs="0,1185;0,1139;48,1139" o:connectangles="0,0,0"/>
                </v:shape>
                <v:line id="Line 53" o:spid="_x0000_s1042" style="position:absolute;visibility:visible;mso-wrap-style:square" from="2699,1369" to="2699,14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" strokeweight=".16792mm"/>
                <v:line id="Line 54" o:spid="_x0000_s1043" style="position:absolute;visibility:visible;mso-wrap-style:square" from="2699,1507" to="2699,15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" strokeweight=".16792mm"/>
                <v:line id="Line 55" o:spid="_x0000_s1044" style="position:absolute;visibility:visible;mso-wrap-style:square" from="4209,1369" to="4209,14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" strokeweight=".16792mm"/>
                <v:line id="Line 56" o:spid="_x0000_s1045" style="position:absolute;visibility:visible;mso-wrap-style:square" from="4209,1507" to="4209,15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" strokeweight=".16792mm"/>
                <v:line id="Line 57" o:spid="_x0000_s1046" style="position:absolute;visibility:visible;mso-wrap-style:square" from="4209,2335" to="4209,24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" strokeweight=".16792mm"/>
                <v:line id="Line 58" o:spid="_x0000_s1047" style="position:absolute;visibility:visible;mso-wrap-style:square" from="4209,2473" to="4209,25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" strokeweight=".16792mm"/>
                <v:shape id="docshape37" o:spid="_x0000_s1048" style="position:absolute;left:4161;top:2610;width:49;height:47;visibility:visible;mso-wrap-style:square;v-text-anchor:top" coordsize="49,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" path="m48,r,46l,46e" filled="f" strokeweight=".16792mm">
                  <v:path arrowok="t" o:connecttype="custom" o:connectlocs="48,2611;48,2657;0,2657" o:connectangles="0,0,0"/>
                </v:shape>
                <v:line id="Line 60" o:spid="_x0000_s1049" style="position:absolute;visibility:visible;mso-wrap-style:square" from="4113,2657" to="4113,26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" strokeweight=".16792mm"/>
                <v:line id="Line 61" o:spid="_x0000_s1050" style="position:absolute;visibility:visible;mso-wrap-style:square" from="3970,2657" to="3970,26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" strokeweight=".16792mm"/>
                <v:line id="Line 62" o:spid="_x0000_s1051" style="position:absolute;visibility:visible;mso-wrap-style:square" from="3826,2657" to="3826,26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" strokeweight=".16792mm"/>
                <v:line id="Line 63" o:spid="_x0000_s1052" style="position:absolute;visibility:visible;mso-wrap-style:square" from="2915,1599" to="2915,15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" strokeweight=".16792mm"/>
                <v:line id="Line 64" o:spid="_x0000_s1053" style="position:absolute;visibility:visible;mso-wrap-style:square" from="2915,1461" to="2915,14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" strokeweight=".16792mm"/>
                <v:shape id="docshape38" o:spid="_x0000_s1054" type="#_x0000_t75" style="position:absolute;left:1130;top:260;width:4431;height:3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">
                  <v:imagedata r:id="rId61" o:title=""/>
                </v:shape>
                <v:shape id="docshape39" o:spid="_x0000_s1055" style="position:absolute;left:1404;top:265;width:762;height:572;visibility:visible;mso-wrap-style:square;v-text-anchor:top" coordsize="762,5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" path="m,l87,54r70,29l212,93r42,1l315,80,381,47,447,15,508,r42,1l605,12r70,28l762,94r,477l675,516,605,488,550,477r-42,-1l447,491r-66,32l315,556r-61,15l212,569,157,559,87,531,,476,,xe" filled="f" strokeweight=".16792mm">
                  <v:path arrowok="t" o:connecttype="custom" o:connectlocs="0,266;87,320;157,349;212,359;254,360;315,346;381,313;447,281;508,266;550,267;605,278;675,306;762,360;762,837;675,782;605,754;550,743;508,742;447,757;381,789;315,822;254,837;212,835;157,825;87,797;0,742;0,266" o:connectangles="0,0,0,0,0,0,0,0,0,0,0,0,0,0,0,0,0,0,0,0,0,0,0,0,0,0,0"/>
                </v:shape>
                <v:shape id="docshape40" o:spid="_x0000_s1056" style="position:absolute;left:1614;top:487;width:340;height:88;visibility:visible;mso-wrap-style:square;v-text-anchor:top" coordsize="340,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" path="m68,62r-4,l60,77,23,78r,-34l45,44r2,10l51,54r,-26l47,28,45,38r-22,l23,6r11,l47,5,57,7r2,13l63,20,63,,,,,4,11,5r,74l,81r,3l67,84,68,62xm138,25r-22,l116,28r9,1l109,70,92,29r9,-1l101,25r-27,l73,29r4,-1l80,29r24,56l109,85,132,29r6,-1l138,25xm191,37r,-2l188,30r-3,-7l179,23r,26l154,49r,-3l155,43r,-2l161,31r9,-1l178,37r1,12l179,23r-28,l143,35r,19l144,67r5,10l157,83r12,2l176,85r7,-2l188,80r,-1l188,77r-14,2l162,76r-7,-8l154,54r36,l190,49r1,-12xm258,79r-6,2l250,80r,-39l246,29,236,24r-11,1l215,30r-1,-5l197,25r-1,5l202,28r2,1l204,80r-2,1l196,79r1,5l223,84r,-3l215,80r,-47l224,30r16,-1l239,42r,38l231,81r,3l257,84r1,-5xm293,77r-7,3l277,79r1,-9l278,31r13,l291,25r-13,l278,12r-4,l267,25r-2,2l259,26r1,5l267,31r,56l284,87r9,-5l293,77xm339,68l335,56,325,51,314,46r-5,-8l307,29r10,-2l325,29r7,l328,39r7,-1l335,26,323,24r-12,1l303,30r-4,10l299,57r16,-2l325,61r5,7l327,76r-7,4l310,79r-8,-1l306,68r-7,l299,82r13,3l325,84r10,-5l339,68xe" fillcolor="black" stroked="f">
                  <v:path arrowok="t" o:connecttype="custom" o:connectlocs="60,565;45,532;51,516;23,526;47,493;63,508;0,492;0,569;68,550;116,516;92,517;74,513;80,517;132,517;191,525;185,511;154,537;155,529;178,525;151,511;144,555;169,573;188,568;174,567;154,542;191,525;250,568;236,512;214,513;202,516;202,569;223,572;215,521;239,530;231,572;293,565;278,558;291,513;274,500;259,514;267,575;293,565;325,539;307,517;332,517;335,514;303,518;315,543;327,564;302,566;299,570;335,567" o:connectangles="0,0,0,0,0,0,0,0,0,0,0,0,0,0,0,0,0,0,0,0,0,0,0,0,0,0,0,0,0,0,0,0,0,0,0,0,0,0,0,0,0,0,0,0,0,0,0,0,0,0,0,0"/>
                </v:shape>
                <w10:anchorlock/>
              </v:group>
            </w:pict>
          </mc:Fallback>
        </mc:AlternateContent>
      </w:r>
    </w:p>
    <w:p w14:paraId="199B7CFC" w14:textId="77777777" w:rsidR="00433E78" w:rsidRPr="00922B26" w:rsidRDefault="00433E78" w:rsidP="00433E78">
      <w:pPr>
        <w:pStyle w:val="af0"/>
        <w:rPr>
          <w:sz w:val="28"/>
          <w:szCs w:val="28"/>
          <w:lang w:val="ru-RU"/>
        </w:rPr>
      </w:pPr>
      <w:bookmarkStart w:id="129" w:name="_Ref91671245"/>
      <w:r w:rsidRPr="00922B26">
        <w:rPr>
          <w:lang w:val="ru-RU"/>
        </w:rPr>
        <w:t xml:space="preserve">Рисунок </w:t>
      </w:r>
      <w:r>
        <w:rPr>
          <w:lang w:val="ru-RU"/>
        </w:rPr>
        <w:fldChar w:fldCharType="begin"/>
      </w:r>
      <w:r>
        <w:rPr>
          <w:lang w:val="ru-RU"/>
        </w:rPr>
        <w:instrText xml:space="preserve"> STYLEREF 1 \s </w:instrText>
      </w:r>
      <w:r>
        <w:rPr>
          <w:lang w:val="ru-RU"/>
        </w:rPr>
        <w:fldChar w:fldCharType="separate"/>
      </w:r>
      <w:r>
        <w:rPr>
          <w:noProof/>
          <w:lang w:val="ru-RU"/>
        </w:rPr>
        <w:t>0</w:t>
      </w:r>
      <w:r>
        <w:rPr>
          <w:lang w:val="ru-RU"/>
        </w:rPr>
        <w:fldChar w:fldCharType="end"/>
      </w:r>
      <w:r>
        <w:rPr>
          <w:lang w:val="ru-RU"/>
        </w:rPr>
        <w:noBreakHyphen/>
      </w:r>
      <w:r>
        <w:rPr>
          <w:lang w:val="ru-RU"/>
        </w:rPr>
        <w:fldChar w:fldCharType="begin"/>
      </w:r>
      <w:r>
        <w:rPr>
          <w:lang w:val="ru-RU"/>
        </w:rPr>
        <w:instrText xml:space="preserve"> SEQ Рисунок \* ARABIC \s 1 </w:instrText>
      </w:r>
      <w:r>
        <w:rPr>
          <w:lang w:val="ru-RU"/>
        </w:rPr>
        <w:fldChar w:fldCharType="separate"/>
      </w:r>
      <w:r>
        <w:rPr>
          <w:noProof/>
          <w:lang w:val="ru-RU"/>
        </w:rPr>
        <w:t>1</w:t>
      </w:r>
      <w:r>
        <w:rPr>
          <w:lang w:val="ru-RU"/>
        </w:rPr>
        <w:fldChar w:fldCharType="end"/>
      </w:r>
      <w:bookmarkEnd w:id="129"/>
      <w:r>
        <w:rPr>
          <w:lang w:val="ru-RU"/>
        </w:rPr>
        <w:t xml:space="preserve"> </w:t>
      </w:r>
      <w:r w:rsidRPr="00922B26">
        <w:rPr>
          <w:lang w:val="ru-RU"/>
        </w:rPr>
        <w:t>Блок-схема системы. Основные модули системы, включая Предварительная обработка событий (см. раздел III-A), картирование (см. раздел IV) и отслеживание (см. раздел V) отмечены пунктирными прямоугольниками. Единственным входным сигналом для системы являются необработанные стереоизображения с калиброванных камер, а выходной сигнал состоит из поз камер и облака точек трехмерных краев сцены.</w:t>
      </w:r>
    </w:p>
    <w:p w14:paraId="7D1688B7" w14:textId="239D8E07" w:rsidR="00433E78" w:rsidRPr="00922B26" w:rsidRDefault="00433E78" w:rsidP="00433E78">
      <w:pPr>
        <w:spacing w:after="160" w:line="259" w:lineRule="auto"/>
        <w:rPr>
          <w:sz w:val="28"/>
          <w:szCs w:val="28"/>
          <w:lang w:val="ru-RU"/>
        </w:rPr>
      </w:pPr>
      <w:r w:rsidRPr="00922B26">
        <w:rPr>
          <w:sz w:val="28"/>
          <w:szCs w:val="28"/>
          <w:lang w:val="ru-RU"/>
        </w:rPr>
        <w:t>Предлагаемая стереосистема VO принимает на вход только необработанные события от калиброванных камер и одновременно определяет позу стереокамеры и реконструирует окружение с помощью полуплотных карт глубины. Обзор системы приведен на рис.</w:t>
      </w:r>
      <w:r>
        <w:rPr>
          <w:sz w:val="28"/>
          <w:szCs w:val="28"/>
          <w:lang w:val="ru-RU"/>
        </w:rPr>
        <w:t xml:space="preserve"> </w:t>
      </w:r>
      <w:r>
        <w:rPr>
          <w:sz w:val="28"/>
          <w:szCs w:val="28"/>
          <w:lang w:val="ru-RU"/>
        </w:rPr>
        <w:fldChar w:fldCharType="begin"/>
      </w:r>
      <w:r>
        <w:rPr>
          <w:sz w:val="28"/>
          <w:szCs w:val="28"/>
          <w:lang w:val="ru-RU"/>
        </w:rPr>
        <w:instrText xml:space="preserve"> REF _Ref91671220 \h </w:instrText>
      </w:r>
      <w:r>
        <w:rPr>
          <w:sz w:val="28"/>
          <w:szCs w:val="28"/>
          <w:lang w:val="ru-RU"/>
        </w:rPr>
      </w:r>
      <w:r>
        <w:rPr>
          <w:sz w:val="28"/>
          <w:szCs w:val="28"/>
          <w:lang w:val="ru-RU"/>
        </w:rPr>
        <w:fldChar w:fldCharType="separate"/>
      </w:r>
      <w:r>
        <w:rPr>
          <w:noProof/>
          <w:lang w:val="ru-RU"/>
        </w:rPr>
        <w:t>0</w:t>
      </w:r>
      <w:r>
        <w:rPr>
          <w:lang w:val="ru-RU"/>
        </w:rPr>
        <w:noBreakHyphen/>
      </w:r>
      <w:r>
        <w:rPr>
          <w:noProof/>
          <w:lang w:val="ru-RU"/>
        </w:rPr>
        <w:t>1</w:t>
      </w:r>
      <w:r>
        <w:rPr>
          <w:sz w:val="28"/>
          <w:szCs w:val="28"/>
          <w:lang w:val="ru-RU"/>
        </w:rPr>
        <w:fldChar w:fldCharType="end"/>
      </w:r>
      <w:r w:rsidRPr="00922B26">
        <w:rPr>
          <w:sz w:val="28"/>
          <w:szCs w:val="28"/>
          <w:lang w:val="ru-RU"/>
        </w:rPr>
        <w:t xml:space="preserve">, где основные модули выделены пунктирными линиями. Аналогично классическим SLAM конвейерам </w:t>
      </w:r>
      <w:r>
        <w:rPr>
          <w:sz w:val="28"/>
          <w:szCs w:val="28"/>
          <w:lang w:val="ru-RU"/>
        </w:rPr>
        <w:fldChar w:fldCharType="begin"/>
      </w:r>
      <w:r w:rsidR="003409A9">
        <w:rPr>
          <w:sz w:val="28"/>
          <w:szCs w:val="28"/>
          <w:lang w:val="ru-RU"/>
        </w:rPr>
        <w:instrText xml:space="preserve"> ADDIN ZOTERO_ITEM CSL_CITATION {"citationID":"O80wyQMH","properties":{"formattedCitation":"[11]","plainCitation":"[11]","noteIndex":0},"citationItems":[{"id":"FPFDlk0b/Bgipgk7D","uris":["http://zotero.org/users/local/TinZTSqN/items/39CYIUL8"],"uri":["http://zotero.org/users/local/TinZTSqN/items/39CYIUL8"],"itemData":{"id":"fw26V6HU/wAppOcd0","type":"paper-conference","container-title":"2007 6th IEEE and ACM International Symposium on Mixed and Augmented Reality","DOI":"10.1109/ISMAR.2007.4538852","event":"2007 6th IEEE International Symposium on Mixed and Augmented Reality (ISMAR)","event-place":"Nara, Japan","ISBN":"978-1-4244-1749-0","page":"1-10","publisher":"IEEE","publisher-place":"Nara, Japan","source":"DOI.org (Crossref)","title":"Parallel Tracking and Mapping for Small AR Workspaces","URL":"http://ieeexplore.ieee.org/document/4538852/","author":[{"family":"Klein","given":"Georg"},{"family":"Murray","given":"David"}],"accessed":{"date-parts":[["2021",12,26]]},"issued":{"date-parts":[["2007",11]]}}}],"schema":"https://github.com/citation-style-language/schema/raw/master/csl-citation.json"} </w:instrText>
      </w:r>
      <w:r>
        <w:rPr>
          <w:sz w:val="28"/>
          <w:szCs w:val="28"/>
          <w:lang w:val="ru-RU"/>
        </w:rPr>
        <w:fldChar w:fldCharType="separate"/>
      </w:r>
      <w:r w:rsidR="003409A9" w:rsidRPr="003409A9">
        <w:rPr>
          <w:sz w:val="28"/>
          <w:lang w:val="ru-RU"/>
        </w:rPr>
        <w:t>[11]</w:t>
      </w:r>
      <w:r>
        <w:rPr>
          <w:sz w:val="28"/>
          <w:szCs w:val="28"/>
          <w:lang w:val="ru-RU"/>
        </w:rPr>
        <w:fldChar w:fldCharType="end"/>
      </w:r>
      <w:r w:rsidRPr="00922B26">
        <w:rPr>
          <w:sz w:val="28"/>
          <w:szCs w:val="28"/>
          <w:lang w:val="ru-RU"/>
        </w:rPr>
        <w:t xml:space="preserve">, ядро системы </w:t>
      </w:r>
      <w:r>
        <w:rPr>
          <w:sz w:val="28"/>
          <w:szCs w:val="28"/>
          <w:lang w:val="ru-RU"/>
        </w:rPr>
        <w:fldChar w:fldCharType="begin"/>
      </w:r>
      <w:r w:rsidR="003409A9">
        <w:rPr>
          <w:sz w:val="28"/>
          <w:szCs w:val="28"/>
          <w:lang w:val="ru-RU"/>
        </w:rPr>
        <w:instrText xml:space="preserve"> ADDIN ZOTERO_ITEM CSL_CITATION {"citationID":"clwHAMvf","properties":{"formattedCitation":"[48]","plainCitation":"[48]","noteIndex":0},"citationItems":[{"id":250,"uris":["http://zotero.org/users/local/XvQpfN4m/items/73MMDCLK"],"uri":["http://zotero.org/users/local/XvQpfN4m/items/73MMDCLK"],"itemData":{"id":250,"type":"book","title":"Event-based Stereo Visual Odometry","author":[{"family":"Zhou","given":"Yi"},{"family":"Gallego","given":"Guillermo"},{"family":"Shen","given":"Shaojie"}],"issued":{"date-parts":[["2020",7,30]]}}}],"schema":"https://github.com/citation-style-language/schema/raw/master/csl-citation.json"} </w:instrText>
      </w:r>
      <w:r>
        <w:rPr>
          <w:sz w:val="28"/>
          <w:szCs w:val="28"/>
          <w:lang w:val="ru-RU"/>
        </w:rPr>
        <w:fldChar w:fldCharType="separate"/>
      </w:r>
      <w:r w:rsidR="003409A9" w:rsidRPr="003409A9">
        <w:rPr>
          <w:sz w:val="28"/>
          <w:lang w:val="ru-RU"/>
        </w:rPr>
        <w:t>[48]</w:t>
      </w:r>
      <w:r>
        <w:rPr>
          <w:sz w:val="28"/>
          <w:szCs w:val="28"/>
          <w:lang w:val="ru-RU"/>
        </w:rPr>
        <w:fldChar w:fldCharType="end"/>
      </w:r>
      <w:r w:rsidRPr="00922B26">
        <w:rPr>
          <w:sz w:val="28"/>
          <w:szCs w:val="28"/>
          <w:lang w:val="ru-RU"/>
        </w:rPr>
        <w:t xml:space="preserve"> состоит из двух чередующихся модулей: </w:t>
      </w:r>
      <w:r w:rsidRPr="00922B26">
        <w:rPr>
          <w:sz w:val="28"/>
          <w:szCs w:val="28"/>
          <w:lang w:val="ru-RU"/>
        </w:rPr>
        <w:lastRenderedPageBreak/>
        <w:t>локализация (отображение) и картирование. Кроме того, существует третий ключевой модуль: предварительная обработка событий.</w:t>
      </w:r>
    </w:p>
    <w:p w14:paraId="6487C505" w14:textId="77777777" w:rsidR="00433E78" w:rsidRPr="00922B26" w:rsidRDefault="00433E78" w:rsidP="00433E78">
      <w:pPr>
        <w:spacing w:after="160" w:line="259" w:lineRule="auto"/>
        <w:rPr>
          <w:sz w:val="28"/>
          <w:szCs w:val="28"/>
          <w:lang w:val="ru-RU"/>
        </w:rPr>
      </w:pPr>
      <w:r w:rsidRPr="00922B26">
        <w:rPr>
          <w:sz w:val="28"/>
          <w:szCs w:val="28"/>
          <w:lang w:val="ru-RU"/>
        </w:rPr>
        <w:t>Модуль обработки событий генерирует представление событий, называемое картами временных поверхностей (или просто "временными поверхностями"), которые используются другими модулями. Теоретически, эти карты времени обновляются асинхронно, с каждым входящим событием (наносекундное время обновления). Однако, учитывая, что одно событие не приносит много информации для обновления состояния системы VO, временные поверхности стерео обновляются с более практичной скоростью: например, при наступлении определенного количества событий или с фиксированной частотой (например, 100 Гц в нашей реализации).</w:t>
      </w:r>
    </w:p>
    <w:p w14:paraId="479E4A6D" w14:textId="2441510E" w:rsidR="00433E78" w:rsidRPr="00922B26" w:rsidRDefault="00433E78" w:rsidP="00433E78">
      <w:pPr>
        <w:spacing w:after="160" w:line="259" w:lineRule="auto"/>
        <w:rPr>
          <w:sz w:val="28"/>
          <w:szCs w:val="28"/>
          <w:lang w:val="ru-RU"/>
        </w:rPr>
      </w:pPr>
      <w:r w:rsidRPr="00922B26">
        <w:rPr>
          <w:sz w:val="28"/>
          <w:szCs w:val="28"/>
          <w:lang w:val="ru-RU"/>
        </w:rPr>
        <w:t xml:space="preserve">Краткая история временных поверхностей хранится в базе данных (см. правую верхнюю часть рис. 2) для доступа других модулей. Во-вторых, после фазы инициализации модуль отслеживания непрерывно оценивает положение левой камеры относительно локальной карты. Полученные оценки позы хранятся в базе данных преобразований координат (например, TF в ROS </w:t>
      </w:r>
      <w:r>
        <w:rPr>
          <w:sz w:val="28"/>
          <w:szCs w:val="28"/>
          <w:lang w:val="ru-RU"/>
        </w:rPr>
        <w:fldChar w:fldCharType="begin"/>
      </w:r>
      <w:r w:rsidR="003409A9">
        <w:rPr>
          <w:sz w:val="28"/>
          <w:szCs w:val="28"/>
          <w:lang w:val="ru-RU"/>
        </w:rPr>
        <w:instrText xml:space="preserve"> ADDIN ZOTERO_ITEM CSL_CITATION {"citationID":"IY4ZuYHC","properties":{"formattedCitation":"[84]","plainCitation":"[84]","noteIndex":0},"citationItems":[{"id":190,"uris":["http://zotero.org/users/local/XvQpfN4m/items/R8ZJ5CAD"],"uri":["http://zotero.org/users/local/XvQpfN4m/items/R8ZJ5CAD"],"itemData":{"id":190,"type":"article-journal","container-title":"ICRA Workshop on Open Source Software","page":"1-6","title":"ROS: An open-source Robot Operating System","volume":"3","author":[{"family":"Quigley","given":"M."},{"family":"Gerkey","given":"B."},{"family":"Conley","given":"K."},{"family":"Faust","given":"J."},{"family":"Foote","given":"T."},{"family":"Leibs","given":"J."},{"family":"Berger","given":"E."},{"family":"Wheeler","given":"R."},{"family":"Ng","given":"A."}],"issued":{"date-parts":[["2009",1]]}}}],"schema":"https://github.com/citation-style-language/schema/raw/master/csl-citation.json"} </w:instrText>
      </w:r>
      <w:r>
        <w:rPr>
          <w:sz w:val="28"/>
          <w:szCs w:val="28"/>
          <w:lang w:val="ru-RU"/>
        </w:rPr>
        <w:fldChar w:fldCharType="separate"/>
      </w:r>
      <w:r w:rsidR="003409A9" w:rsidRPr="003409A9">
        <w:rPr>
          <w:sz w:val="28"/>
          <w:lang w:val="ru-RU"/>
        </w:rPr>
        <w:t>[84]</w:t>
      </w:r>
      <w:r>
        <w:rPr>
          <w:sz w:val="28"/>
          <w:szCs w:val="28"/>
          <w:lang w:val="ru-RU"/>
        </w:rPr>
        <w:fldChar w:fldCharType="end"/>
      </w:r>
      <w:r w:rsidRPr="00922B26">
        <w:rPr>
          <w:sz w:val="28"/>
          <w:szCs w:val="28"/>
          <w:lang w:val="ru-RU"/>
        </w:rPr>
        <w:t>), которая способна вернуть позу в любой момент времени путем интерполяции в SE(3). Наконец, модуль сопоставления берет события, временные поверхности и оценки позы и обновляет локальную карту (представленную в виде вероятностной полуплотной карты глубины), которая используется модулем отслеживания. Локальные карты хранятся в базе данных глобального облака точек для визуализации.</w:t>
      </w:r>
    </w:p>
    <w:p w14:paraId="1E9A09DF" w14:textId="4E6FDB86" w:rsidR="00433E78" w:rsidRPr="00922B26" w:rsidRDefault="00433E78" w:rsidP="00433E78">
      <w:pPr>
        <w:spacing w:after="160" w:line="259" w:lineRule="auto"/>
        <w:rPr>
          <w:sz w:val="28"/>
          <w:szCs w:val="28"/>
          <w:lang w:val="ru-RU"/>
        </w:rPr>
      </w:pPr>
      <w:r w:rsidRPr="00922B26">
        <w:rPr>
          <w:sz w:val="28"/>
          <w:szCs w:val="28"/>
          <w:lang w:val="ru-RU"/>
        </w:rPr>
        <w:t xml:space="preserve">Инициализация: для начальной загрузки системы применен стереометод (модифицированный метод SGM </w:t>
      </w:r>
      <w:r>
        <w:rPr>
          <w:sz w:val="28"/>
          <w:szCs w:val="28"/>
          <w:lang w:val="ru-RU"/>
        </w:rPr>
        <w:fldChar w:fldCharType="begin"/>
      </w:r>
      <w:r w:rsidR="003409A9">
        <w:rPr>
          <w:sz w:val="28"/>
          <w:szCs w:val="28"/>
          <w:lang w:val="ru-RU"/>
        </w:rPr>
        <w:instrText xml:space="preserve"> ADDIN ZOTERO_ITEM CSL_CITATION {"citationID":"R6zZ3Yr4","properties":{"formattedCitation":"[85]","plainCitation":"[85]","noteIndex":0},"citationItems":[{"id":244,"uris":["http://zotero.org/users/local/XvQpfN4m/items/SJD9VVVX"],"uri":["http://zotero.org/users/local/XvQpfN4m/items/SJD9VVVX"],"itemData":{"id":244,"type":"article-journal","container-title":"in IEEE Transactions on Pattern Analysis and Machine Intelligence","journalAbbreviation":"in IEEE Transactions on Pattern Analysis and Machine Intelligence","page":"328-341","title":"Stereo Processing by Semi-Global Matching and Mutual Information","volume":"30","author":[{"family":"Hirschmüller","given":"Heiko"}],"issued":{"date-parts":[["2008",2,1]]}}}],"schema":"https://github.com/citation-style-language/schema/raw/master/csl-citation.json"} </w:instrText>
      </w:r>
      <w:r>
        <w:rPr>
          <w:sz w:val="28"/>
          <w:szCs w:val="28"/>
          <w:lang w:val="ru-RU"/>
        </w:rPr>
        <w:fldChar w:fldCharType="separate"/>
      </w:r>
      <w:r w:rsidR="003409A9" w:rsidRPr="003409A9">
        <w:rPr>
          <w:sz w:val="28"/>
          <w:lang w:val="ru-RU"/>
        </w:rPr>
        <w:t>[85]</w:t>
      </w:r>
      <w:r>
        <w:rPr>
          <w:sz w:val="28"/>
          <w:szCs w:val="28"/>
          <w:lang w:val="ru-RU"/>
        </w:rPr>
        <w:fldChar w:fldCharType="end"/>
      </w:r>
      <w:r w:rsidRPr="00922B26">
        <w:rPr>
          <w:sz w:val="28"/>
          <w:szCs w:val="28"/>
          <w:lang w:val="ru-RU"/>
        </w:rPr>
        <w:t>, о котором говорится в разделе VI-C), который обеспечивает грубую начальную карту. Это позволяет модулю отслеживания начать работу, в то время как модуль отображения также запущен и создает лучшую полуплотную обратную карту глубины (более точную и плотную).</w:t>
      </w:r>
    </w:p>
    <w:p w14:paraId="1679746D" w14:textId="77777777" w:rsidR="00433E78" w:rsidRPr="00922B26" w:rsidRDefault="00433E78" w:rsidP="00433E78">
      <w:pPr>
        <w:pStyle w:val="20"/>
      </w:pPr>
      <w:r w:rsidRPr="00922B26">
        <w:t>Представление событий</w:t>
      </w:r>
    </w:p>
    <w:p w14:paraId="4C7426DB" w14:textId="77777777" w:rsidR="00433E78" w:rsidRDefault="00433E78" w:rsidP="00433E78">
      <w:pPr>
        <w:keepNext/>
        <w:spacing w:after="160" w:line="259" w:lineRule="auto"/>
      </w:pPr>
      <w:r w:rsidRPr="00922B26">
        <w:rPr>
          <w:noProof/>
          <w:sz w:val="28"/>
          <w:szCs w:val="28"/>
          <w:lang w:val="ru-RU"/>
        </w:rPr>
        <w:drawing>
          <wp:inline distT="0" distB="0" distL="0" distR="0" wp14:anchorId="53176C2D" wp14:editId="449DE33F">
            <wp:extent cx="2279904" cy="1146048"/>
            <wp:effectExtent l="0" t="0" r="0" b="0"/>
            <wp:docPr id="9" name="image1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15.jpeg"/>
                    <pic:cNvPicPr/>
                  </pic:nvPicPr>
                  <pic:blipFill>
                    <a:blip r:embed="rId62" cstate="print"/>
                    <a:stretch>
                      <a:fillRect/>
                    </a:stretch>
                  </pic:blipFill>
                  <pic:spPr>
                    <a:xfrm>
                      <a:off x="0" y="0"/>
                      <a:ext cx="2279904" cy="1146048"/>
                    </a:xfrm>
                    <a:prstGeom prst="rect">
                      <a:avLst/>
                    </a:prstGeom>
                  </pic:spPr>
                </pic:pic>
              </a:graphicData>
            </a:graphic>
          </wp:inline>
        </w:drawing>
      </w:r>
    </w:p>
    <w:p w14:paraId="1F036E50" w14:textId="6D2B3092" w:rsidR="00433E78" w:rsidRPr="00922B26" w:rsidRDefault="00433E78" w:rsidP="00433E78">
      <w:pPr>
        <w:pStyle w:val="af0"/>
        <w:rPr>
          <w:sz w:val="28"/>
          <w:szCs w:val="28"/>
          <w:lang w:val="ru-RU"/>
        </w:rPr>
      </w:pPr>
      <w:bookmarkStart w:id="130" w:name="_Ref91670871"/>
      <w:r w:rsidRPr="00922B26">
        <w:rPr>
          <w:lang w:val="ru-RU"/>
        </w:rPr>
        <w:t xml:space="preserve">Рисунок </w:t>
      </w:r>
      <w:r>
        <w:rPr>
          <w:lang w:val="ru-RU"/>
        </w:rPr>
        <w:fldChar w:fldCharType="begin"/>
      </w:r>
      <w:r>
        <w:rPr>
          <w:lang w:val="ru-RU"/>
        </w:rPr>
        <w:instrText xml:space="preserve"> STYLEREF 1 \s </w:instrText>
      </w:r>
      <w:r>
        <w:rPr>
          <w:lang w:val="ru-RU"/>
        </w:rPr>
        <w:fldChar w:fldCharType="separate"/>
      </w:r>
      <w:r>
        <w:rPr>
          <w:noProof/>
          <w:lang w:val="ru-RU"/>
        </w:rPr>
        <w:t>0</w:t>
      </w:r>
      <w:r>
        <w:rPr>
          <w:lang w:val="ru-RU"/>
        </w:rPr>
        <w:fldChar w:fldCharType="end"/>
      </w:r>
      <w:r>
        <w:rPr>
          <w:lang w:val="ru-RU"/>
        </w:rPr>
        <w:noBreakHyphen/>
      </w:r>
      <w:r>
        <w:rPr>
          <w:lang w:val="ru-RU"/>
        </w:rPr>
        <w:fldChar w:fldCharType="begin"/>
      </w:r>
      <w:r>
        <w:rPr>
          <w:lang w:val="ru-RU"/>
        </w:rPr>
        <w:instrText xml:space="preserve"> SEQ Рисунок \* ARABIC \s 1 </w:instrText>
      </w:r>
      <w:r>
        <w:rPr>
          <w:lang w:val="ru-RU"/>
        </w:rPr>
        <w:fldChar w:fldCharType="separate"/>
      </w:r>
      <w:r>
        <w:rPr>
          <w:noProof/>
          <w:lang w:val="ru-RU"/>
        </w:rPr>
        <w:t>2</w:t>
      </w:r>
      <w:r>
        <w:rPr>
          <w:lang w:val="ru-RU"/>
        </w:rPr>
        <w:fldChar w:fldCharType="end"/>
      </w:r>
      <w:bookmarkEnd w:id="130"/>
      <w:r>
        <w:rPr>
          <w:lang w:val="ru-RU"/>
        </w:rPr>
        <w:t xml:space="preserve"> </w:t>
      </w:r>
      <w:r w:rsidRPr="00922B26">
        <w:rPr>
          <w:lang w:val="ru-RU"/>
        </w:rPr>
        <w:t>Представление событий. Слева: выход камеры событий при просмотре вращающейся точки. Справа: Карта временной поверхности в момент времени, которая измеряет, насколько далеко во времени (относительно текущего) произошло последнее событие в каждом пикселе. Чем ярче цвет, тем более позднее событие было вызвано</w:t>
      </w:r>
      <w:r>
        <w:rPr>
          <w:lang w:val="ru-RU"/>
        </w:rPr>
        <w:fldChar w:fldCharType="begin"/>
      </w:r>
      <w:r w:rsidR="003409A9">
        <w:rPr>
          <w:lang w:val="ru-RU"/>
        </w:rPr>
        <w:instrText xml:space="preserve"> ADDIN ZOTERO_ITEM CSL_CITATION {"citationID":"WN76YPpS","properties":{"formattedCitation":"[86]","plainCitation":"[86]","noteIndex":0},"citationItems":[{"id":233,"uris":["http://zotero.org/users/local/XvQpfN4m/items/2IZYNJZN"],"uri":["http://zotero.org/users/local/XvQpfN4m/items/2IZYNJZN"],"itemData":{"id":233,"type":"article-journal","container-title":"Current Opinion in Neurobiology","DOI":"10.1016/j.conb.2010.03.007","ISSN":"09594388","issue":"3","journalAbbreviation":"Current Opinion in Neurobiology","language":"en","page":"288-295","source":"DOI.org (Crossref)","title":"Neuromorphic sensory systems","volume":"20","author":[{"family":"Liu","given":"Shih-Chii"},{"family":"Delbruck","given":"Tobi"}],"issued":{"date-parts":[["2010",6]]}}}],"schema":"https://github.com/citation-style-language/schema/raw/master/csl-citation.json"} </w:instrText>
      </w:r>
      <w:r>
        <w:rPr>
          <w:lang w:val="ru-RU"/>
        </w:rPr>
        <w:fldChar w:fldCharType="separate"/>
      </w:r>
      <w:r w:rsidR="003409A9" w:rsidRPr="003409A9">
        <w:rPr>
          <w:rFonts w:cs="Times New Roman"/>
          <w:lang w:val="ru-RU"/>
        </w:rPr>
        <w:t>[86]</w:t>
      </w:r>
      <w:r>
        <w:rPr>
          <w:lang w:val="ru-RU"/>
        </w:rPr>
        <w:fldChar w:fldCharType="end"/>
      </w:r>
      <w:r w:rsidRPr="00922B26">
        <w:rPr>
          <w:lang w:val="ru-RU"/>
        </w:rPr>
        <w:t>.</w:t>
      </w:r>
    </w:p>
    <w:p w14:paraId="61ABA2DD" w14:textId="0EF163E6" w:rsidR="00433E78" w:rsidRPr="00922B26" w:rsidRDefault="00433E78" w:rsidP="00433E78">
      <w:pPr>
        <w:spacing w:after="160" w:line="259" w:lineRule="auto"/>
        <w:rPr>
          <w:sz w:val="28"/>
          <w:szCs w:val="28"/>
          <w:lang w:val="ru-RU"/>
        </w:rPr>
      </w:pPr>
      <w:r w:rsidRPr="00922B26">
        <w:rPr>
          <w:sz w:val="28"/>
          <w:szCs w:val="28"/>
          <w:lang w:val="ru-RU"/>
        </w:rPr>
        <w:t xml:space="preserve">Как показано на рис. </w:t>
      </w:r>
      <w:r>
        <w:rPr>
          <w:sz w:val="28"/>
          <w:szCs w:val="28"/>
          <w:lang w:val="ru-RU"/>
        </w:rPr>
        <w:fldChar w:fldCharType="begin"/>
      </w:r>
      <w:r>
        <w:rPr>
          <w:sz w:val="28"/>
          <w:szCs w:val="28"/>
          <w:lang w:val="ru-RU"/>
        </w:rPr>
        <w:instrText xml:space="preserve"> REF _Ref91670871 \h </w:instrText>
      </w:r>
      <w:r>
        <w:rPr>
          <w:sz w:val="28"/>
          <w:szCs w:val="28"/>
          <w:lang w:val="ru-RU"/>
        </w:rPr>
      </w:r>
      <w:r>
        <w:rPr>
          <w:sz w:val="28"/>
          <w:szCs w:val="28"/>
          <w:lang w:val="ru-RU"/>
        </w:rPr>
        <w:fldChar w:fldCharType="separate"/>
      </w:r>
      <w:r>
        <w:rPr>
          <w:noProof/>
          <w:lang w:val="ru-RU"/>
        </w:rPr>
        <w:t>0</w:t>
      </w:r>
      <w:r>
        <w:rPr>
          <w:lang w:val="ru-RU"/>
        </w:rPr>
        <w:noBreakHyphen/>
      </w:r>
      <w:r>
        <w:rPr>
          <w:noProof/>
          <w:lang w:val="ru-RU"/>
        </w:rPr>
        <w:t>2</w:t>
      </w:r>
      <w:r>
        <w:rPr>
          <w:sz w:val="28"/>
          <w:szCs w:val="28"/>
          <w:lang w:val="ru-RU"/>
        </w:rPr>
        <w:fldChar w:fldCharType="end"/>
      </w:r>
      <w:r w:rsidRPr="00922B26">
        <w:rPr>
          <w:sz w:val="28"/>
          <w:szCs w:val="28"/>
          <w:lang w:val="ru-RU"/>
        </w:rPr>
        <w:t xml:space="preserve"> слева, выходной сигнал камеры событий представляет собой поток асинхронных событий. Каждое событие состоит из </w:t>
      </w:r>
      <w:r w:rsidRPr="00922B26">
        <w:rPr>
          <w:sz w:val="28"/>
          <w:szCs w:val="28"/>
          <w:lang w:val="ru-RU"/>
        </w:rPr>
        <w:lastRenderedPageBreak/>
        <w:t xml:space="preserve">пространственно-временных координат, в которых произошло изменение интенсивности заданного размера, и знака этого изменения. Предлагаемая система (см. рис. 2) использует как отдельные события, так и альтернативное представление, называемое временной поверхностью (см. рис. </w:t>
      </w:r>
      <w:r>
        <w:rPr>
          <w:sz w:val="28"/>
          <w:szCs w:val="28"/>
          <w:lang w:val="ru-RU"/>
        </w:rPr>
        <w:fldChar w:fldCharType="begin"/>
      </w:r>
      <w:r>
        <w:rPr>
          <w:sz w:val="28"/>
          <w:szCs w:val="28"/>
          <w:lang w:val="ru-RU"/>
        </w:rPr>
        <w:instrText xml:space="preserve"> REF _Ref91670871 \h </w:instrText>
      </w:r>
      <w:r>
        <w:rPr>
          <w:sz w:val="28"/>
          <w:szCs w:val="28"/>
          <w:lang w:val="ru-RU"/>
        </w:rPr>
      </w:r>
      <w:r>
        <w:rPr>
          <w:sz w:val="28"/>
          <w:szCs w:val="28"/>
          <w:lang w:val="ru-RU"/>
        </w:rPr>
        <w:fldChar w:fldCharType="separate"/>
      </w:r>
      <w:r>
        <w:rPr>
          <w:noProof/>
          <w:lang w:val="ru-RU"/>
        </w:rPr>
        <w:t>0</w:t>
      </w:r>
      <w:r>
        <w:rPr>
          <w:lang w:val="ru-RU"/>
        </w:rPr>
        <w:noBreakHyphen/>
      </w:r>
      <w:r>
        <w:rPr>
          <w:noProof/>
          <w:lang w:val="ru-RU"/>
        </w:rPr>
        <w:t>2</w:t>
      </w:r>
      <w:r>
        <w:rPr>
          <w:sz w:val="28"/>
          <w:szCs w:val="28"/>
          <w:lang w:val="ru-RU"/>
        </w:rPr>
        <w:fldChar w:fldCharType="end"/>
      </w:r>
      <w:r w:rsidRPr="00922B26">
        <w:rPr>
          <w:sz w:val="28"/>
          <w:szCs w:val="28"/>
          <w:lang w:val="ru-RU"/>
        </w:rPr>
        <w:t xml:space="preserve">- справа). Временная поверхность (ВП) — это двухмерная карта, где каждый пиксель хранит одно значение времени, например, временную метку последнего события в этом пикселе </w:t>
      </w:r>
      <w:r>
        <w:rPr>
          <w:sz w:val="28"/>
          <w:szCs w:val="28"/>
          <w:lang w:val="ru-RU"/>
        </w:rPr>
        <w:fldChar w:fldCharType="begin"/>
      </w:r>
      <w:r w:rsidR="003409A9">
        <w:rPr>
          <w:sz w:val="28"/>
          <w:szCs w:val="28"/>
          <w:lang w:val="ru-RU"/>
        </w:rPr>
        <w:instrText xml:space="preserve"> ADDIN ZOTERO_ITEM CSL_CITATION {"citationID":"C5P5exQJ","properties":{"formattedCitation":"[87]","plainCitation":"[87]","noteIndex":0},"citationItems":[{"id":216,"uris":["http://zotero.org/users/local/XvQpfN4m/items/LADUH9DB"],"uri":["http://zotero.org/users/local/XvQpfN4m/items/LADUH9DB"],"itemData":{"id":216,"type":"article-journal","container-title":"Proceedings of the International Symposium on Secure-Life Electronics, Advanced Electronics for Quality Life and Society","DOI":"10.5167/uzh-17620","journalAbbreviation":"Proceedings of the International Symposium on Secure-Life Electronics, Advanced Electronics for Quality Life and Society","title":"Frame-free dynamic digital vision","author":[{"family":"Delbruck","given":"Tobi"}],"issued":{"date-parts":[["2008",3,7]]}}}],"schema":"https://github.com/citation-style-language/schema/raw/master/csl-citation.json"} </w:instrText>
      </w:r>
      <w:r>
        <w:rPr>
          <w:sz w:val="28"/>
          <w:szCs w:val="28"/>
          <w:lang w:val="ru-RU"/>
        </w:rPr>
        <w:fldChar w:fldCharType="separate"/>
      </w:r>
      <w:r w:rsidR="003409A9" w:rsidRPr="003409A9">
        <w:rPr>
          <w:sz w:val="28"/>
          <w:lang w:val="ru-RU"/>
        </w:rPr>
        <w:t>[87]</w:t>
      </w:r>
      <w:r>
        <w:rPr>
          <w:sz w:val="28"/>
          <w:szCs w:val="28"/>
          <w:lang w:val="ru-RU"/>
        </w:rPr>
        <w:fldChar w:fldCharType="end"/>
      </w:r>
      <w:r w:rsidRPr="00922B26">
        <w:rPr>
          <w:sz w:val="28"/>
          <w:szCs w:val="28"/>
          <w:lang w:val="ru-RU"/>
        </w:rPr>
        <w:t xml:space="preserve">. Используя ядро экспоненциального распада </w:t>
      </w:r>
      <w:r>
        <w:rPr>
          <w:sz w:val="28"/>
          <w:szCs w:val="28"/>
          <w:lang w:val="ru-RU"/>
        </w:rPr>
        <w:fldChar w:fldCharType="begin"/>
      </w:r>
      <w:r w:rsidR="003409A9">
        <w:rPr>
          <w:sz w:val="28"/>
          <w:szCs w:val="28"/>
          <w:lang w:val="ru-RU"/>
        </w:rPr>
        <w:instrText xml:space="preserve"> ADDIN ZOTERO_ITEM CSL_CITATION {"citationID":"7wwC7Xwu","properties":{"formattedCitation":"[88]","plainCitation":"[88]","noteIndex":0},"citationItems":[{"id":189,"uris":["http://zotero.org/users/local/XvQpfN4m/items/AVNXM8VL"],"uri":["http://zotero.org/users/local/XvQpfN4m/items/AVNXM8VL"],"itemData":{"id":189,"type":"article-journal","container-title":"IEEE Transactions on Pattern Analysis and Machine Intelligence","DOI":"10.1109/TPAMI.2016.2574707","ISSN":"0162-8828, 2160-9292","issue":"7","journalAbbreviation":"IEEE Trans. Pattern Anal. Mach. Intell.","page":"1346-1359","source":"DOI.org (Crossref)","title":"HOTS: A Hierarchy of Event-Based Time-Surfaces for Pattern Recognition","title-short":"HOTS","volume":"39","author":[{"family":"Lagorce","given":"Xavier"},{"family":"Orchard","given":"Garrick"},{"family":"Galluppi","given":"Francesco"},{"family":"Shi","given":"Bertram E."},{"family":"Benosman","given":"Ryad B."}],"issued":{"date-parts":[["2017",7,1]]}}}],"schema":"https://github.com/citation-style-language/schema/raw/master/csl-citation.json"} </w:instrText>
      </w:r>
      <w:r>
        <w:rPr>
          <w:sz w:val="28"/>
          <w:szCs w:val="28"/>
          <w:lang w:val="ru-RU"/>
        </w:rPr>
        <w:fldChar w:fldCharType="separate"/>
      </w:r>
      <w:r w:rsidR="003409A9" w:rsidRPr="003409A9">
        <w:rPr>
          <w:sz w:val="28"/>
          <w:lang w:val="ru-RU"/>
        </w:rPr>
        <w:t>[88]</w:t>
      </w:r>
      <w:r>
        <w:rPr>
          <w:sz w:val="28"/>
          <w:szCs w:val="28"/>
          <w:lang w:val="ru-RU"/>
        </w:rPr>
        <w:fldChar w:fldCharType="end"/>
      </w:r>
      <w:r w:rsidRPr="00922B26">
        <w:rPr>
          <w:sz w:val="28"/>
          <w:szCs w:val="28"/>
          <w:lang w:val="ru-RU"/>
        </w:rPr>
        <w:t>, которое увеличивает вес последних событий по сравнению с старыми.</w:t>
      </w:r>
    </w:p>
    <w:p w14:paraId="1093F425" w14:textId="0FCA4E9F" w:rsidR="00433E78" w:rsidRPr="00922B26" w:rsidRDefault="00433E78" w:rsidP="00433E78">
      <w:pPr>
        <w:spacing w:after="160" w:line="259" w:lineRule="auto"/>
        <w:rPr>
          <w:sz w:val="28"/>
          <w:szCs w:val="28"/>
          <w:lang w:val="ru-RU"/>
        </w:rPr>
      </w:pPr>
      <w:r w:rsidRPr="00922B26">
        <w:rPr>
          <w:sz w:val="28"/>
          <w:szCs w:val="28"/>
          <w:lang w:val="ru-RU"/>
        </w:rPr>
        <w:t xml:space="preserve">Как показано на рис. </w:t>
      </w:r>
      <w:r>
        <w:rPr>
          <w:sz w:val="28"/>
          <w:szCs w:val="28"/>
          <w:lang w:val="ru-RU"/>
        </w:rPr>
        <w:fldChar w:fldCharType="begin"/>
      </w:r>
      <w:r>
        <w:rPr>
          <w:sz w:val="28"/>
          <w:szCs w:val="28"/>
          <w:lang w:val="ru-RU"/>
        </w:rPr>
        <w:instrText xml:space="preserve"> REF _Ref91670871 \h </w:instrText>
      </w:r>
      <w:r>
        <w:rPr>
          <w:sz w:val="28"/>
          <w:szCs w:val="28"/>
          <w:lang w:val="ru-RU"/>
        </w:rPr>
      </w:r>
      <w:r>
        <w:rPr>
          <w:sz w:val="28"/>
          <w:szCs w:val="28"/>
          <w:lang w:val="ru-RU"/>
        </w:rPr>
        <w:fldChar w:fldCharType="separate"/>
      </w:r>
      <w:r>
        <w:rPr>
          <w:noProof/>
          <w:lang w:val="ru-RU"/>
        </w:rPr>
        <w:t>0</w:t>
      </w:r>
      <w:r>
        <w:rPr>
          <w:lang w:val="ru-RU"/>
        </w:rPr>
        <w:noBreakHyphen/>
      </w:r>
      <w:r>
        <w:rPr>
          <w:noProof/>
          <w:lang w:val="ru-RU"/>
        </w:rPr>
        <w:t>2</w:t>
      </w:r>
      <w:r>
        <w:rPr>
          <w:sz w:val="28"/>
          <w:szCs w:val="28"/>
          <w:lang w:val="ru-RU"/>
        </w:rPr>
        <w:fldChar w:fldCharType="end"/>
      </w:r>
      <w:r w:rsidRPr="00922B26">
        <w:rPr>
          <w:sz w:val="28"/>
          <w:szCs w:val="28"/>
          <w:lang w:val="ru-RU"/>
        </w:rPr>
        <w:t xml:space="preserve">-справа, значение времени пикселя представляют недавнюю историю движущихся краев в компактном виде (с использованием 2-мерной сетки). Обсуждение нескольких представлений событий (воксельные сетки, рамки событий и т.д.) можно найти в </w:t>
      </w:r>
      <w:r>
        <w:rPr>
          <w:sz w:val="28"/>
          <w:szCs w:val="28"/>
          <w:lang w:val="ru-RU"/>
        </w:rPr>
        <w:fldChar w:fldCharType="begin"/>
      </w:r>
      <w:r w:rsidR="003409A9">
        <w:rPr>
          <w:sz w:val="28"/>
          <w:szCs w:val="28"/>
          <w:lang w:val="ru-RU"/>
        </w:rPr>
        <w:instrText xml:space="preserve"> ADDIN ZOTERO_ITEM CSL_CITATION {"citationID":"nQDvzkvE","properties":{"formattedCitation":"[61]","plainCitation":"[61]","noteIndex":0},"citationItems":[{"id":122,"uris":["http://zotero.org/users/local/XvQpfN4m/items/T488SCA9"],"uri":["http://zotero.org/users/local/XvQpfN4m/items/T488SCA9"],"itemData":{"id":122,"type":"article-journal","container-title":"IEEE Transactions on Pattern Analysis and Machine Intelligence","DOI":"10.1109/TPAMI.2020.3008413","ISSN":"0162-8828, 2160-9292, 1939-3539","journalAbbreviation":"IEEE Trans. Pattern Anal. Mach. Intell.","page":"1-1","source":"DOI.org (Crossref)","title":"Event-based Vision: A Survey","title-short":"Event-based Vision","author":[{"family":"Gallego","given":"Guillermo"},{"family":"Delbruck","given":"Tobi"},{"family":"Orchard","given":"Garrick Michael"},{"family":"Bartolozzi","given":"Chiara"},{"family":"Taba","given":"Brian"},{"family":"Censi","given":"Andrea"},{"family":"Leutenegger","given":"Stefan"},{"family":"Davison","given":"Andrew"},{"family":"Conradt","given":"Jorg"},{"family":"Daniilidis","given":"Kostas"},{"family":"Scaramuzza","given":"Davide"}],"issued":{"date-parts":[["2020"]]}}}],"schema":"https://github.com/citation-style-language/schema/raw/master/csl-citation.json"} </w:instrText>
      </w:r>
      <w:r>
        <w:rPr>
          <w:sz w:val="28"/>
          <w:szCs w:val="28"/>
          <w:lang w:val="ru-RU"/>
        </w:rPr>
        <w:fldChar w:fldCharType="separate"/>
      </w:r>
      <w:r w:rsidR="003409A9" w:rsidRPr="003409A9">
        <w:rPr>
          <w:sz w:val="28"/>
          <w:lang w:val="ru-RU"/>
        </w:rPr>
        <w:t>[61]</w:t>
      </w:r>
      <w:r>
        <w:rPr>
          <w:sz w:val="28"/>
          <w:szCs w:val="28"/>
          <w:lang w:val="ru-RU"/>
        </w:rPr>
        <w:fldChar w:fldCharType="end"/>
      </w:r>
      <w:r w:rsidRPr="00922B26">
        <w:rPr>
          <w:sz w:val="28"/>
          <w:szCs w:val="28"/>
          <w:lang w:val="ru-RU"/>
        </w:rPr>
        <w:t xml:space="preserve"> и </w:t>
      </w:r>
      <w:r>
        <w:rPr>
          <w:sz w:val="28"/>
          <w:szCs w:val="28"/>
          <w:lang w:val="ru-RU"/>
        </w:rPr>
        <w:fldChar w:fldCharType="begin"/>
      </w:r>
      <w:r w:rsidR="003409A9">
        <w:rPr>
          <w:sz w:val="28"/>
          <w:szCs w:val="28"/>
          <w:lang w:val="ru-RU"/>
        </w:rPr>
        <w:instrText xml:space="preserve"> ADDIN ZOTERO_ITEM CSL_CITATION {"citationID":"zsq2CSKG","properties":{"formattedCitation":"[89]","plainCitation":"[89]","noteIndex":0},"citationItems":[{"id":186,"uris":["http://zotero.org/users/local/XvQpfN4m/items/KFDNU3Q9"],"uri":["http://zotero.org/users/local/XvQpfN4m/items/KFDNU3Q9"],"itemData":{"id":186,"type":"paper-conference","container-title":"2019 IEEE/CVF International Conference on Computer Vision (ICCV)","DOI":"10.1109/ICCV.2019.00573","event":"2019 IEEE/CVF International Conference on Computer Vision (ICCV)","event-place":"Seoul, Korea (South)","ISBN":"978-1-72814-803-8","page":"5632-5642","publisher":"IEEE","publisher-place":"Seoul, Korea (South)","source":"DOI.org (Crossref)","title":"End-to-End Learning of Representations for Asynchronous Event-Based Data","URL":"https://ieeexplore.ieee.org/document/9009469/","author":[{"family":"Gehrig","given":"Daniel"},{"family":"Loquercio","given":"Antonio"},{"family":"Derpanis","given":"Konstantinos"},{"family":"Scaramuzza","given":"Davide"}],"accessed":{"date-parts":[["2021",12,29]]},"issued":{"date-parts":[["2019",10]]}}}],"schema":"https://github.com/citation-style-language/schema/raw/master/csl-citation.json"} </w:instrText>
      </w:r>
      <w:r>
        <w:rPr>
          <w:sz w:val="28"/>
          <w:szCs w:val="28"/>
          <w:lang w:val="ru-RU"/>
        </w:rPr>
        <w:fldChar w:fldCharType="separate"/>
      </w:r>
      <w:r w:rsidR="003409A9" w:rsidRPr="003409A9">
        <w:rPr>
          <w:sz w:val="28"/>
          <w:lang w:val="ru-RU"/>
        </w:rPr>
        <w:t>[89]</w:t>
      </w:r>
      <w:r>
        <w:rPr>
          <w:sz w:val="28"/>
          <w:szCs w:val="28"/>
          <w:lang w:val="ru-RU"/>
        </w:rPr>
        <w:fldChar w:fldCharType="end"/>
      </w:r>
      <w:r w:rsidRPr="00922B26">
        <w:rPr>
          <w:sz w:val="28"/>
          <w:szCs w:val="28"/>
          <w:lang w:val="ru-RU"/>
        </w:rPr>
        <w:t xml:space="preserve">. Такой подход эффективен с точки зрения памяти и вычислений, представления информативны (края - наиболее описательные области сцены для SLAM), интерпретируемы и потому что они доказали свою успешность для движения (оптический поток) </w:t>
      </w:r>
      <w:r>
        <w:rPr>
          <w:sz w:val="28"/>
          <w:szCs w:val="28"/>
          <w:lang w:val="ru-RU"/>
        </w:rPr>
        <w:fldChar w:fldCharType="begin"/>
      </w:r>
      <w:r w:rsidR="003409A9">
        <w:rPr>
          <w:sz w:val="28"/>
          <w:szCs w:val="28"/>
          <w:lang w:val="ru-RU"/>
        </w:rPr>
        <w:instrText xml:space="preserve"> ADDIN ZOTERO_ITEM CSL_CITATION {"citationID":"cEKrAyRn","properties":{"formattedCitation":"[87], [90], [91]","plainCitation":"[87], [90], [91]","noteIndex":0},"citationItems":[{"id":216,"uris":["http://zotero.org/users/local/XvQpfN4m/items/LADUH9DB"],"uri":["http://zotero.org/users/local/XvQpfN4m/items/LADUH9DB"],"itemData":{"id":216,"type":"article-journal","container-title":"Proceedings of the International Symposium on Secure-Life Electronics, Advanced Electronics for Quality Life and Society","DOI":"10.5167/uzh-17620","journalAbbreviation":"Proceedings of the International Symposium on Secure-Life Electronics, Advanced Electronics for Quality Life and Society","title":"Frame-free dynamic digital vision","author":[{"family":"Delbruck","given":"Tobi"}],"issued":{"date-parts":[["2008",3,7]]}}},{"id":219,"uris":["http://zotero.org/users/local/XvQpfN4m/items/58VUC5ER"],"uri":["http://zotero.org/users/local/XvQpfN4m/items/58VUC5ER"],"itemData":{"id":219,"type":"article-journal","container-title":"IEEE Transactions on Neural Networks and Learning Systems","DOI":"10.1109/TNNLS.2013.2273537","ISSN":"2162-237X, 2162-2388","issue":"2","journalAbbreviation":"IEEE Trans. Neural Netw. Learning Syst.","page":"407-417","source":"DOI.org (Crossref)","title":"Event-Based Visual Flow","volume":"25","author":[{"family":"Benosman","given":"Ryad"},{"family":"Clercq","given":"Charles"},{"family":"Lagorce","given":"Xavier"},{"literal":"Sio-Hoi Ieng"},{"family":"Bartolozzi","given":"Chiara"}],"issued":{"date-parts":[["2014",2]]}}},{"id":32,"uris":["http://zotero.org/users/local/XvQpfN4m/items/789J2PET"],"uri":["http://zotero.org/users/local/XvQpfN4m/items/789J2PET"],"itemData":{"id":32,"type":"paper-conference","abstract":"This paper is concerned of the loop closure detection problem, which is one of the most critical parts for visual Simultaneous Localization and Mapping (SLAM) systems. Most of state-of-the-art methods use hand-crafted features and bagof-visual-words (BoVW) to tackle this problem. Recent development in deep learning indicates that CNN features significantly outperform hand-crafted features for image representation. This advanced technology has not been fully exploited in robotics, especially in visual SLAM systems. We propose a loop closure detection method based on convolutional neural networks (CNNs). Images are fed into a pre-trained CNN model to extract features. We pre-process CNN features instead of using them directly as most of the presented approaches did before they are used to detect loops. The workflow of extracting CNN features, processing data, computing similarity score and detecting loops is presented. Finally the performance of proposed method is evaluated on several open datasets by comparing it with Fab-Map using precision-recall metric.","container-title":"Proceedings of the 23rd International Conference on Automation &amp; Computing, University of Huddersfield, Huddersfield, UK, 7-8 September 2017","publisher":"IEEE","title":"Loop Closure Detection for Visual SLAM Systems Using Convolutional Neural Network","author":[{"family":"Zhang","given":"Xiwu"},{"family":"Su","given":"Yan"},{"family":"Zhu","given":"Xinhua"}],"issued":{"date-parts":[["2017",9,8]]}}}],"schema":"https://github.com/citation-style-language/schema/raw/master/csl-citation.json"} </w:instrText>
      </w:r>
      <w:r>
        <w:rPr>
          <w:sz w:val="28"/>
          <w:szCs w:val="28"/>
          <w:lang w:val="ru-RU"/>
        </w:rPr>
        <w:fldChar w:fldCharType="separate"/>
      </w:r>
      <w:r w:rsidR="003409A9" w:rsidRPr="003409A9">
        <w:rPr>
          <w:sz w:val="28"/>
          <w:lang w:val="ru-RU"/>
        </w:rPr>
        <w:t>[87], [90], [91]</w:t>
      </w:r>
      <w:r>
        <w:rPr>
          <w:sz w:val="28"/>
          <w:szCs w:val="28"/>
          <w:lang w:val="ru-RU"/>
        </w:rPr>
        <w:fldChar w:fldCharType="end"/>
      </w:r>
      <w:r w:rsidRPr="00091911">
        <w:rPr>
          <w:sz w:val="28"/>
          <w:szCs w:val="28"/>
          <w:lang w:val="ru-RU"/>
        </w:rPr>
        <w:t xml:space="preserve"> </w:t>
      </w:r>
      <w:r w:rsidRPr="00922B26">
        <w:rPr>
          <w:sz w:val="28"/>
          <w:szCs w:val="28"/>
          <w:lang w:val="ru-RU"/>
        </w:rPr>
        <w:t xml:space="preserve">и оценки глубины </w:t>
      </w:r>
      <w:r>
        <w:rPr>
          <w:sz w:val="28"/>
          <w:szCs w:val="28"/>
          <w:lang w:val="ru-RU"/>
        </w:rPr>
        <w:fldChar w:fldCharType="begin"/>
      </w:r>
      <w:r w:rsidR="003409A9">
        <w:rPr>
          <w:sz w:val="28"/>
          <w:szCs w:val="28"/>
          <w:lang w:val="ru-RU"/>
        </w:rPr>
        <w:instrText xml:space="preserve"> ADDIN ZOTERO_ITEM CSL_CITATION {"citationID":"UggH48rj","properties":{"formattedCitation":"[83]","plainCitation":"[83]","noteIndex":0},"citationItems":[{"id":154,"uris":["http://zotero.org/users/local/XvQpfN4m/items/6SCJYL26"],"uri":["http://zotero.org/users/local/XvQpfN4m/items/6SCJYL26"],"itemData":{"id":154,"type":"chapter","container-title":"Computer Vision – ECCV 2018","event-place":"Cham","ISBN":"978-3-030-01245-8","note":"collection-title: Lecture Notes in Computer Science\nDOI: 10.1007/978-3-030-01246-5_15","page":"242-258","publisher":"Springer International Publishing","publisher-place":"Cham","source":"DOI.org (Crossref)","title":"Semi-dense 3D Reconstruction with a Stereo Event Camera","URL":"http://link.springer.com/10.1007/978-3-030-01246-5_15","volume":"11205","editor":[{"family":"Ferrari","given":"Vittorio"},{"family":"Hebert","given":"Martial"},{"family":"Sminchisescu","given":"Cristian"},{"family":"Weiss","given":"Yair"}],"author":[{"family":"Zhou","given":"Yi"},{"family":"Gallego","given":"Guillermo"},{"family":"Rebecq","given":"Henri"},{"family":"Kneip","given":"Laurent"},{"family":"Li","given":"Hongdong"},{"family":"Scaramuzza","given":"Davide"}],"accessed":{"date-parts":[["2021",12,29]]},"issued":{"date-parts":[["2018"]]}}}],"schema":"https://github.com/citation-style-language/schema/raw/master/csl-citation.json"} </w:instrText>
      </w:r>
      <w:r>
        <w:rPr>
          <w:sz w:val="28"/>
          <w:szCs w:val="28"/>
          <w:lang w:val="ru-RU"/>
        </w:rPr>
        <w:fldChar w:fldCharType="separate"/>
      </w:r>
      <w:r w:rsidR="003409A9" w:rsidRPr="003409A9">
        <w:rPr>
          <w:sz w:val="28"/>
          <w:lang w:val="ru-RU"/>
        </w:rPr>
        <w:t>[83]</w:t>
      </w:r>
      <w:r>
        <w:rPr>
          <w:sz w:val="28"/>
          <w:szCs w:val="28"/>
          <w:lang w:val="ru-RU"/>
        </w:rPr>
        <w:fldChar w:fldCharType="end"/>
      </w:r>
      <w:r w:rsidRPr="00922B26">
        <w:rPr>
          <w:sz w:val="28"/>
          <w:szCs w:val="28"/>
          <w:lang w:val="ru-RU"/>
        </w:rPr>
        <w:t xml:space="preserve">. В частности, для </w:t>
      </w:r>
      <w:r>
        <w:rPr>
          <w:sz w:val="28"/>
          <w:szCs w:val="28"/>
          <w:lang w:val="ru-RU"/>
        </w:rPr>
        <w:t xml:space="preserve">определения позиции камеры </w:t>
      </w:r>
      <w:r w:rsidRPr="00922B26">
        <w:rPr>
          <w:sz w:val="28"/>
          <w:szCs w:val="28"/>
          <w:lang w:val="ru-RU"/>
        </w:rPr>
        <w:t xml:space="preserve">применяется попиксельное сравнение стереопары TS </w:t>
      </w:r>
      <w:r>
        <w:rPr>
          <w:sz w:val="28"/>
          <w:szCs w:val="28"/>
          <w:lang w:val="ru-RU"/>
        </w:rPr>
        <w:fldChar w:fldCharType="begin"/>
      </w:r>
      <w:r w:rsidR="003409A9">
        <w:rPr>
          <w:sz w:val="28"/>
          <w:szCs w:val="28"/>
          <w:lang w:val="ru-RU"/>
        </w:rPr>
        <w:instrText xml:space="preserve"> ADDIN ZOTERO_ITEM CSL_CITATION {"citationID":"6zC9a577","properties":{"formattedCitation":"[83]","plainCitation":"[83]","noteIndex":0},"citationItems":[{"id":154,"uris":["http://zotero.org/users/local/XvQpfN4m/items/6SCJYL26"],"uri":["http://zotero.org/users/local/XvQpfN4m/items/6SCJYL26"],"itemData":{"id":154,"type":"chapter","container-title":"Computer Vision – ECCV 2018","event-place":"Cham","ISBN":"978-3-030-01245-8","note":"collection-title: Lecture Notes in Computer Science\nDOI: 10.1007/978-3-030-01246-5_15","page":"242-258","publisher":"Springer International Publishing","publisher-place":"Cham","source":"DOI.org (Crossref)","title":"Semi-dense 3D Reconstruction with a Stereo Event Camera","URL":"http://link.springer.com/10.1007/978-3-030-01246-5_15","volume":"11205","editor":[{"family":"Ferrari","given":"Vittorio"},{"family":"Hebert","given":"Martial"},{"family":"Sminchisescu","given":"Cristian"},{"family":"Weiss","given":"Yair"}],"author":[{"family":"Zhou","given":"Yi"},{"family":"Gallego","given":"Guillermo"},{"family":"Rebecq","given":"Henri"},{"family":"Kneip","given":"Laurent"},{"family":"Li","given":"Hongdong"},{"family":"Scaramuzza","given":"Davide"}],"accessed":{"date-parts":[["2021",12,29]]},"issued":{"date-parts":[["2018"]]}}}],"schema":"https://github.com/citation-style-language/schema/raw/master/csl-citation.json"} </w:instrText>
      </w:r>
      <w:r>
        <w:rPr>
          <w:sz w:val="28"/>
          <w:szCs w:val="28"/>
          <w:lang w:val="ru-RU"/>
        </w:rPr>
        <w:fldChar w:fldCharType="separate"/>
      </w:r>
      <w:r w:rsidR="003409A9" w:rsidRPr="003409A9">
        <w:rPr>
          <w:sz w:val="28"/>
          <w:lang w:val="ru-RU"/>
        </w:rPr>
        <w:t>[83]</w:t>
      </w:r>
      <w:r>
        <w:rPr>
          <w:sz w:val="28"/>
          <w:szCs w:val="28"/>
          <w:lang w:val="ru-RU"/>
        </w:rPr>
        <w:fldChar w:fldCharType="end"/>
      </w:r>
      <w:r w:rsidRPr="00922B26">
        <w:rPr>
          <w:sz w:val="28"/>
          <w:szCs w:val="28"/>
          <w:lang w:val="ru-RU"/>
        </w:rPr>
        <w:t xml:space="preserve"> в качестве замены критерия фотосогласованности стандартных камер </w:t>
      </w:r>
      <w:r>
        <w:rPr>
          <w:sz w:val="28"/>
          <w:szCs w:val="28"/>
          <w:lang w:val="ru-RU"/>
        </w:rPr>
        <w:fldChar w:fldCharType="begin"/>
      </w:r>
      <w:r w:rsidR="003409A9">
        <w:rPr>
          <w:sz w:val="28"/>
          <w:szCs w:val="28"/>
          <w:lang w:val="ru-RU"/>
        </w:rPr>
        <w:instrText xml:space="preserve"> ADDIN ZOTERO_ITEM CSL_CITATION {"citationID":"nVObjNqK","properties":{"formattedCitation":"[40]","plainCitation":"[40]","noteIndex":0},"citationItems":[{"id":49,"uris":["http://zotero.org/users/local/XvQpfN4m/items/NZ6PG8UH"],"uri":["http://zotero.org/users/local/XvQpfN4m/items/NZ6PG8UH"],"itemData":{"id":49,"type":"chapter","container-title":"Computer Vision – ECCV 2014","event-place":"Cham","ISBN":"978-3-319-10604-5","language":"en","note":"collection-title: Lecture Notes in Computer Science\nDOI: 10.1007/978-3-319-10605-2_54","page":"834-849","publisher":"Springer International Publishing","publisher-place":"Cham","source":"DOI.org (Crossref)","title":"LSD-SLAM: Large-Scale Direct Monocular SLAM","title-short":"LSD-SLAM","URL":"http://link.springer.com/10.1007/978-3-319-10605-2_54","volume":"8690","author":[{"family":"Engel","given":"Jakob"},{"family":"Schöps","given":"Thomas"},{"family":"Cremers","given":"Daniel"}],"editor":[{"family":"Fleet","given":"David"},{"family":"Pajdla","given":"Tomas"},{"family":"Schiele","given":"Bernt"},{"family":"Tuytelaars","given":"Tinne"}],"accessed":{"date-parts":[["2021",12,26]]},"issued":{"date-parts":[["2014"]]}}}],"schema":"https://github.com/citation-style-language/schema/raw/master/csl-citation.json"} </w:instrText>
      </w:r>
      <w:r>
        <w:rPr>
          <w:sz w:val="28"/>
          <w:szCs w:val="28"/>
          <w:lang w:val="ru-RU"/>
        </w:rPr>
        <w:fldChar w:fldCharType="separate"/>
      </w:r>
      <w:r w:rsidR="003409A9" w:rsidRPr="003409A9">
        <w:rPr>
          <w:sz w:val="28"/>
          <w:lang w:val="ru-RU"/>
        </w:rPr>
        <w:t>[40]</w:t>
      </w:r>
      <w:r>
        <w:rPr>
          <w:sz w:val="28"/>
          <w:szCs w:val="28"/>
          <w:lang w:val="ru-RU"/>
        </w:rPr>
        <w:fldChar w:fldCharType="end"/>
      </w:r>
      <w:r w:rsidRPr="00922B26">
        <w:rPr>
          <w:sz w:val="28"/>
          <w:szCs w:val="28"/>
          <w:lang w:val="ru-RU"/>
        </w:rPr>
        <w:t xml:space="preserve">. Поскольку значение времени пикселя кодирует временную информацию, сравнение пятен на этом представлении равносильно измерению пространственно-временной согласованности на небольших объемах данных на плоскостях изображения. Для сопоставления изображения в локализации применен тот факт, что значение времени пикселя действует как анизотропное поле расстояний </w:t>
      </w:r>
      <w:r>
        <w:rPr>
          <w:sz w:val="28"/>
          <w:szCs w:val="28"/>
          <w:lang w:val="ru-RU"/>
        </w:rPr>
        <w:fldChar w:fldCharType="begin"/>
      </w:r>
      <w:r w:rsidR="003409A9">
        <w:rPr>
          <w:sz w:val="28"/>
          <w:szCs w:val="28"/>
          <w:lang w:val="ru-RU"/>
        </w:rPr>
        <w:instrText xml:space="preserve"> ADDIN ZOTERO_ITEM CSL_CITATION {"citationID":"Fqw3aeWC","properties":{"formattedCitation":"[92]","plainCitation":"[92]","noteIndex":0},"citationItems":[{"id":172,"uris":["http://zotero.org/users/local/XvQpfN4m/items/ZGA347XZ"],"uri":["http://zotero.org/users/local/XvQpfN4m/items/ZGA347XZ"],"itemData":{"id":172,"type":"article-journal","container-title":"IEEE Transactions on Robotics","DOI":"10.1109/TRO.2018.2875382","ISSN":"1552-3098, 1941-0468","issue":"1","journalAbbreviation":"IEEE Trans. Robot.","page":"184-199","source":"DOI.org (Crossref)","title":"Canny-VO: Visual Odometry With RGB-D Cameras Based on Geometric 3-D–2-D Edge Alignment","title-short":"Canny-VO","volume":"35","author":[{"family":"Zhou","given":"Yi"},{"family":"Li","given":"Hongdong"},{"family":"Kneip","given":"Laurent"}],"issued":{"date-parts":[["2019",2]]}}}],"schema":"https://github.com/citation-style-language/schema/raw/master/csl-citation.json"} </w:instrText>
      </w:r>
      <w:r>
        <w:rPr>
          <w:sz w:val="28"/>
          <w:szCs w:val="28"/>
          <w:lang w:val="ru-RU"/>
        </w:rPr>
        <w:fldChar w:fldCharType="separate"/>
      </w:r>
      <w:r w:rsidR="003409A9" w:rsidRPr="003409A9">
        <w:rPr>
          <w:sz w:val="28"/>
          <w:lang w:val="ru-RU"/>
        </w:rPr>
        <w:t>[92]</w:t>
      </w:r>
      <w:r>
        <w:rPr>
          <w:sz w:val="28"/>
          <w:szCs w:val="28"/>
          <w:lang w:val="ru-RU"/>
        </w:rPr>
        <w:fldChar w:fldCharType="end"/>
      </w:r>
      <w:r w:rsidRPr="00922B26">
        <w:rPr>
          <w:sz w:val="28"/>
          <w:szCs w:val="28"/>
          <w:lang w:val="ru-RU"/>
        </w:rPr>
        <w:t>, определяемое последними местоположениями краев, для регистрации событий относительно трехмерной карты. Для удобства визуализации и обработки (1) масштабируется из [0,1] в диапазон [0, 255].</w:t>
      </w:r>
    </w:p>
    <w:p w14:paraId="1709EC96" w14:textId="77777777" w:rsidR="00433E78" w:rsidRPr="00433E78" w:rsidRDefault="00433E78" w:rsidP="00433E78">
      <w:pPr>
        <w:pStyle w:val="20"/>
        <w:rPr>
          <w:lang w:val="ru-RU"/>
        </w:rPr>
      </w:pPr>
      <w:r w:rsidRPr="00433E78">
        <w:rPr>
          <w:lang w:val="ru-RU"/>
        </w:rPr>
        <w:lastRenderedPageBreak/>
        <w:t>Картографирование: оценка глубины стереоизображения по пространственно-временной согласованности и слияние.</w:t>
      </w:r>
    </w:p>
    <w:p w14:paraId="72C5F25B" w14:textId="77777777" w:rsidR="00433E78" w:rsidRDefault="00433E78" w:rsidP="00433E78">
      <w:pPr>
        <w:keepNext/>
        <w:spacing w:after="160" w:line="259" w:lineRule="auto"/>
      </w:pPr>
      <w:r>
        <w:rPr>
          <w:noProof/>
        </w:rPr>
        <w:drawing>
          <wp:inline distT="0" distB="0" distL="0" distR="0" wp14:anchorId="7823CD1D" wp14:editId="1080BA96">
            <wp:extent cx="4943335" cy="2971800"/>
            <wp:effectExtent l="0" t="0" r="0" b="0"/>
            <wp:docPr id="551" name="image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16.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4948285" cy="2974776"/>
                    </a:xfrm>
                    <a:prstGeom prst="rect">
                      <a:avLst/>
                    </a:prstGeom>
                  </pic:spPr>
                </pic:pic>
              </a:graphicData>
            </a:graphic>
          </wp:inline>
        </w:drawing>
      </w:r>
    </w:p>
    <w:p w14:paraId="2EEF9248" w14:textId="77777777" w:rsidR="00433E78" w:rsidRPr="00922B26" w:rsidRDefault="00433E78" w:rsidP="00433E78">
      <w:pPr>
        <w:pStyle w:val="af0"/>
        <w:rPr>
          <w:lang w:val="ru-RU"/>
        </w:rPr>
      </w:pPr>
      <w:bookmarkStart w:id="131" w:name="_Ref91670960"/>
      <w:r w:rsidRPr="00922B26">
        <w:rPr>
          <w:lang w:val="ru-RU"/>
        </w:rPr>
        <w:t xml:space="preserve">Рисунок </w:t>
      </w:r>
      <w:r>
        <w:rPr>
          <w:lang w:val="ru-RU"/>
        </w:rPr>
        <w:fldChar w:fldCharType="begin"/>
      </w:r>
      <w:r>
        <w:rPr>
          <w:lang w:val="ru-RU"/>
        </w:rPr>
        <w:instrText xml:space="preserve"> STYLEREF 1 \s </w:instrText>
      </w:r>
      <w:r>
        <w:rPr>
          <w:lang w:val="ru-RU"/>
        </w:rPr>
        <w:fldChar w:fldCharType="separate"/>
      </w:r>
      <w:r>
        <w:rPr>
          <w:noProof/>
          <w:lang w:val="ru-RU"/>
        </w:rPr>
        <w:t>0</w:t>
      </w:r>
      <w:r>
        <w:rPr>
          <w:lang w:val="ru-RU"/>
        </w:rPr>
        <w:fldChar w:fldCharType="end"/>
      </w:r>
      <w:r>
        <w:rPr>
          <w:lang w:val="ru-RU"/>
        </w:rPr>
        <w:noBreakHyphen/>
      </w:r>
      <w:r>
        <w:rPr>
          <w:lang w:val="ru-RU"/>
        </w:rPr>
        <w:fldChar w:fldCharType="begin"/>
      </w:r>
      <w:r>
        <w:rPr>
          <w:lang w:val="ru-RU"/>
        </w:rPr>
        <w:instrText xml:space="preserve"> SEQ Рисунок \* ARABIC \s 1 </w:instrText>
      </w:r>
      <w:r>
        <w:rPr>
          <w:lang w:val="ru-RU"/>
        </w:rPr>
        <w:fldChar w:fldCharType="separate"/>
      </w:r>
      <w:r>
        <w:rPr>
          <w:noProof/>
          <w:lang w:val="ru-RU"/>
        </w:rPr>
        <w:t>3</w:t>
      </w:r>
      <w:r>
        <w:rPr>
          <w:lang w:val="ru-RU"/>
        </w:rPr>
        <w:fldChar w:fldCharType="end"/>
      </w:r>
      <w:bookmarkEnd w:id="131"/>
      <w:r>
        <w:rPr>
          <w:lang w:val="ru-RU"/>
        </w:rPr>
        <w:t xml:space="preserve"> </w:t>
      </w:r>
      <w:r w:rsidRPr="00922B26">
        <w:rPr>
          <w:lang w:val="ru-RU"/>
        </w:rPr>
        <w:t>Картирование. Геометрия (обратной) оценки глубины. Трехмерные точки, совместимые с событием e = (x,t E, p) на левой камере, параметризуются обратной глубиной ρ на луче обзора через пиксель x в момент времени t E. Истинное местоположение 3D-точки, вызвавшей событие, соответствует значению ρ*, которое максимизирует временную согласованность по всему стереонаблюдению. left( , t), right( , t). Интервал поиска [ρmin , ρ max] определяется для ограничения оптимизации вдоль луча обзора.</w:t>
      </w:r>
    </w:p>
    <w:p w14:paraId="37CBAC7F" w14:textId="77777777" w:rsidR="00433E78" w:rsidRPr="00922B26" w:rsidRDefault="00433E78" w:rsidP="00433E78">
      <w:pPr>
        <w:spacing w:after="160" w:line="259" w:lineRule="auto"/>
        <w:rPr>
          <w:sz w:val="28"/>
          <w:szCs w:val="28"/>
          <w:lang w:val="ru-RU"/>
        </w:rPr>
      </w:pPr>
      <w:r w:rsidRPr="00922B26">
        <w:rPr>
          <w:sz w:val="28"/>
          <w:szCs w:val="28"/>
          <w:lang w:val="ru-RU"/>
        </w:rPr>
        <w:t xml:space="preserve">Модуль отображения состоит из двух этапов: 1) вычисление оценок глубины событий и 2) объединение таких оценок глубины в точную и наполненную карту глубины. Обзор модуля отображения представлен на рис. </w:t>
      </w:r>
      <w:r>
        <w:rPr>
          <w:sz w:val="28"/>
          <w:szCs w:val="28"/>
          <w:lang w:val="ru-RU"/>
        </w:rPr>
        <w:fldChar w:fldCharType="begin"/>
      </w:r>
      <w:r>
        <w:rPr>
          <w:sz w:val="28"/>
          <w:szCs w:val="28"/>
          <w:lang w:val="ru-RU"/>
        </w:rPr>
        <w:instrText xml:space="preserve"> REF _Ref91670924 \h </w:instrText>
      </w:r>
      <w:r>
        <w:rPr>
          <w:sz w:val="28"/>
          <w:szCs w:val="28"/>
          <w:lang w:val="ru-RU"/>
        </w:rPr>
      </w:r>
      <w:r>
        <w:rPr>
          <w:sz w:val="28"/>
          <w:szCs w:val="28"/>
          <w:lang w:val="ru-RU"/>
        </w:rPr>
        <w:fldChar w:fldCharType="separate"/>
      </w:r>
      <w:r>
        <w:rPr>
          <w:noProof/>
          <w:lang w:val="ru-RU"/>
        </w:rPr>
        <w:t>0</w:t>
      </w:r>
      <w:r>
        <w:rPr>
          <w:lang w:val="ru-RU"/>
        </w:rPr>
        <w:noBreakHyphen/>
      </w:r>
      <w:r>
        <w:rPr>
          <w:noProof/>
          <w:lang w:val="ru-RU"/>
        </w:rPr>
        <w:t>6</w:t>
      </w:r>
      <w:r>
        <w:rPr>
          <w:sz w:val="28"/>
          <w:szCs w:val="28"/>
          <w:lang w:val="ru-RU"/>
        </w:rPr>
        <w:fldChar w:fldCharType="end"/>
      </w:r>
      <w:r w:rsidRPr="00922B26">
        <w:rPr>
          <w:sz w:val="28"/>
          <w:szCs w:val="28"/>
          <w:lang w:val="ru-RU"/>
        </w:rPr>
        <w:t>(a).</w:t>
      </w:r>
    </w:p>
    <w:p w14:paraId="1BA563E6" w14:textId="511A37FE" w:rsidR="00433E78" w:rsidRPr="00922B26" w:rsidRDefault="00433E78" w:rsidP="00433E78">
      <w:pPr>
        <w:spacing w:after="160" w:line="259" w:lineRule="auto"/>
        <w:rPr>
          <w:sz w:val="28"/>
          <w:szCs w:val="28"/>
          <w:lang w:val="ru-RU"/>
        </w:rPr>
      </w:pPr>
      <w:r w:rsidRPr="00922B26">
        <w:rPr>
          <w:sz w:val="28"/>
          <w:szCs w:val="28"/>
          <w:lang w:val="ru-RU"/>
        </w:rPr>
        <w:t xml:space="preserve">Основополагающими принципами, часто используемыми для оценки глубины стерео на основе событий, являются совместное существование событий и эпиполярное ограничение, которые просто означают, что трехмерная грань должна быть зафиксирована на двух одновременных событиях на соответствующих эпиполярных линиях обеих камер. Однако, как показано в </w:t>
      </w:r>
      <w:r>
        <w:rPr>
          <w:sz w:val="28"/>
          <w:szCs w:val="28"/>
          <w:lang w:val="ru-RU"/>
        </w:rPr>
        <w:fldChar w:fldCharType="begin"/>
      </w:r>
      <w:r w:rsidR="003409A9">
        <w:rPr>
          <w:sz w:val="28"/>
          <w:szCs w:val="28"/>
          <w:lang w:val="ru-RU"/>
        </w:rPr>
        <w:instrText xml:space="preserve"> ADDIN ZOTERO_ITEM CSL_CITATION {"citationID":"bxPdHOkd","properties":{"formattedCitation":"[70]","plainCitation":"[70]","noteIndex":0},"citationItems":[{"id":228,"uris":["http://zotero.org/users/local/XvQpfN4m/items/MGSUKYYN"],"uri":["http://zotero.org/users/local/XvQpfN4m/items/MGSUKYYN"],"itemData":{"id":228,"type":"article-journal","container-title":"Measurement Science and Technology","DOI":"10.1088/0957-0233/25/5/055108","ISSN":"0957-0233, 1361-6501","issue":"5","journalAbbreviation":"Meas. Sci. Technol.","page":"055108","source":"DOI.org (Crossref)","title":"Cooperative and asynchronous stereo vision for dynamic vision sensors","volume":"25","author":[{"family":"Piatkowska","given":"E"},{"family":"Belbachir","given":"A N"},{"family":"Gelautz","given":"M"}],"issued":{"date-parts":[["2014",5,1]]}}}],"schema":"https://github.com/citation-style-language/schema/raw/master/csl-citation.json"} </w:instrText>
      </w:r>
      <w:r>
        <w:rPr>
          <w:sz w:val="28"/>
          <w:szCs w:val="28"/>
          <w:lang w:val="ru-RU"/>
        </w:rPr>
        <w:fldChar w:fldCharType="separate"/>
      </w:r>
      <w:r w:rsidR="003409A9" w:rsidRPr="003409A9">
        <w:rPr>
          <w:sz w:val="28"/>
          <w:lang w:val="ru-RU"/>
        </w:rPr>
        <w:t>[70]</w:t>
      </w:r>
      <w:r>
        <w:rPr>
          <w:sz w:val="28"/>
          <w:szCs w:val="28"/>
          <w:lang w:val="ru-RU"/>
        </w:rPr>
        <w:fldChar w:fldCharType="end"/>
      </w:r>
      <w:r w:rsidRPr="00922B26">
        <w:rPr>
          <w:sz w:val="28"/>
          <w:szCs w:val="28"/>
          <w:lang w:val="ru-RU"/>
        </w:rPr>
        <w:t xml:space="preserve"> и</w:t>
      </w:r>
      <w:r w:rsidRPr="00091911">
        <w:rPr>
          <w:sz w:val="28"/>
          <w:szCs w:val="28"/>
          <w:lang w:val="ru-RU"/>
        </w:rPr>
        <w:t xml:space="preserve"> </w:t>
      </w:r>
      <w:r>
        <w:rPr>
          <w:sz w:val="28"/>
          <w:szCs w:val="28"/>
          <w:lang w:val="ru-RU"/>
        </w:rPr>
        <w:fldChar w:fldCharType="begin"/>
      </w:r>
      <w:r w:rsidR="003409A9">
        <w:rPr>
          <w:sz w:val="28"/>
          <w:szCs w:val="28"/>
          <w:lang w:val="ru-RU"/>
        </w:rPr>
        <w:instrText xml:space="preserve"> ADDIN ZOTERO_ITEM CSL_CITATION {"citationID":"Pu81C45R","properties":{"formattedCitation":"[93]","plainCitation":"[93]","noteIndex":0},"citationItems":[{"id":234,"uris":["http://zotero.org/users/local/XvQpfN4m/items/47YAMC9K"],"uri":["http://zotero.org/users/local/XvQpfN4m/items/47YAMC9K"],"itemData":{"id":234,"type":"article-journal","container-title":"IEEE Transactions on Neural Networks","DOI":"10.1109/TNN.2011.2167239","ISSN":"1045-9227, 1941-0093","issue":"11","journalAbbreviation":"IEEE Trans. Neural Netw.","page":"1723-1734","source":"DOI.org (Crossref)","title":"Asynchronous Event-Based Hebbian Epipolar Geometry","volume":"22","author":[{"family":"Benosman","given":"R."},{"literal":"Sio-Hoï Ieng"},{"family":"Rogister","given":"P."},{"family":"Posch","given":"C."}],"issued":{"date-parts":[["2011",11]]}}}],"schema":"https://github.com/citation-style-language/schema/raw/master/csl-citation.json"} </w:instrText>
      </w:r>
      <w:r>
        <w:rPr>
          <w:sz w:val="28"/>
          <w:szCs w:val="28"/>
          <w:lang w:val="ru-RU"/>
        </w:rPr>
        <w:fldChar w:fldCharType="separate"/>
      </w:r>
      <w:r w:rsidR="003409A9" w:rsidRPr="003409A9">
        <w:rPr>
          <w:sz w:val="28"/>
          <w:lang w:val="ru-RU"/>
        </w:rPr>
        <w:t>[93]</w:t>
      </w:r>
      <w:r>
        <w:rPr>
          <w:sz w:val="28"/>
          <w:szCs w:val="28"/>
          <w:lang w:val="ru-RU"/>
        </w:rPr>
        <w:fldChar w:fldCharType="end"/>
      </w:r>
      <w:r w:rsidRPr="00922B26">
        <w:rPr>
          <w:sz w:val="28"/>
          <w:szCs w:val="28"/>
          <w:lang w:val="ru-RU"/>
        </w:rPr>
        <w:t xml:space="preserve">, стерео-временное совпадение не является строго верным на уровне пикселей из-за задержек, дрожания и несоответствия пикселей (например, различия в частоте срабатывания событий). Следовательно, критерий временной согласованности стереоизображения можно определить по пространственно-временным окрестностям событий, а не путем сравнения временных меток событий в двух отдельных пикселях. В работе </w:t>
      </w:r>
      <w:r>
        <w:rPr>
          <w:sz w:val="28"/>
          <w:szCs w:val="28"/>
          <w:lang w:val="ru-RU"/>
        </w:rPr>
        <w:fldChar w:fldCharType="begin"/>
      </w:r>
      <w:r w:rsidR="003409A9">
        <w:rPr>
          <w:sz w:val="28"/>
          <w:szCs w:val="28"/>
          <w:lang w:val="ru-RU"/>
        </w:rPr>
        <w:instrText xml:space="preserve"> ADDIN ZOTERO_ITEM CSL_CITATION {"citationID":"g9r8DAXf","properties":{"formattedCitation":"[48]","plainCitation":"[48]","noteIndex":0},"citationItems":[{"id":250,"uris":["http://zotero.org/users/local/XvQpfN4m/items/73MMDCLK"],"uri":["http://zotero.org/users/local/XvQpfN4m/items/73MMDCLK"],"itemData":{"id":250,"type":"book","title":"Event-based Stereo Visual Odometry","author":[{"family":"Zhou","given":"Yi"},{"family":"Gallego","given":"Guillermo"},{"family":"Shen","given":"Shaojie"}],"issued":{"date-parts":[["2020",7,30]]}}}],"schema":"https://github.com/citation-style-language/schema/raw/master/csl-citation.json"} </w:instrText>
      </w:r>
      <w:r>
        <w:rPr>
          <w:sz w:val="28"/>
          <w:szCs w:val="28"/>
          <w:lang w:val="ru-RU"/>
        </w:rPr>
        <w:fldChar w:fldCharType="separate"/>
      </w:r>
      <w:r w:rsidR="003409A9" w:rsidRPr="003409A9">
        <w:rPr>
          <w:sz w:val="28"/>
          <w:lang w:val="ru-RU"/>
        </w:rPr>
        <w:t>[48]</w:t>
      </w:r>
      <w:r>
        <w:rPr>
          <w:sz w:val="28"/>
          <w:szCs w:val="28"/>
          <w:lang w:val="ru-RU"/>
        </w:rPr>
        <w:fldChar w:fldCharType="end"/>
      </w:r>
      <w:r w:rsidRPr="00922B26">
        <w:rPr>
          <w:sz w:val="28"/>
          <w:szCs w:val="28"/>
          <w:lang w:val="ru-RU"/>
        </w:rPr>
        <w:t xml:space="preserve"> представлены такие окрестности с помощью временных поверхностей (благодаря их свойствам и естественной интерпретации как информации, связанной во времени) и преобразуют проблему реконструкции трехмерной сцены в задачу минимизации по выбранному критерию.</w:t>
      </w:r>
    </w:p>
    <w:p w14:paraId="32F62747" w14:textId="24D43AAA" w:rsidR="00433E78" w:rsidRPr="00922B26" w:rsidRDefault="00433E78" w:rsidP="00433E78">
      <w:pPr>
        <w:spacing w:after="160" w:line="259" w:lineRule="auto"/>
        <w:rPr>
          <w:sz w:val="28"/>
          <w:szCs w:val="28"/>
          <w:lang w:val="ru-RU"/>
        </w:rPr>
      </w:pPr>
      <w:r w:rsidRPr="00922B26">
        <w:rPr>
          <w:sz w:val="28"/>
          <w:szCs w:val="28"/>
          <w:lang w:val="ru-RU"/>
        </w:rPr>
        <w:lastRenderedPageBreak/>
        <w:t xml:space="preserve">В работе </w:t>
      </w:r>
      <w:r>
        <w:rPr>
          <w:sz w:val="28"/>
          <w:szCs w:val="28"/>
          <w:lang w:val="ru-RU"/>
        </w:rPr>
        <w:fldChar w:fldCharType="begin"/>
      </w:r>
      <w:r w:rsidR="003409A9">
        <w:rPr>
          <w:sz w:val="28"/>
          <w:szCs w:val="28"/>
          <w:lang w:val="ru-RU"/>
        </w:rPr>
        <w:instrText xml:space="preserve"> ADDIN ZOTERO_ITEM CSL_CITATION {"citationID":"eo3lfdTb","properties":{"formattedCitation":"[83]","plainCitation":"[83]","noteIndex":0},"citationItems":[{"id":154,"uris":["http://zotero.org/users/local/XvQpfN4m/items/6SCJYL26"],"uri":["http://zotero.org/users/local/XvQpfN4m/items/6SCJYL26"],"itemData":{"id":154,"type":"chapter","container-title":"Computer Vision – ECCV 2018","event-place":"Cham","ISBN":"978-3-030-01245-8","note":"collection-title: Lecture Notes in Computer Science\nDOI: 10.1007/978-3-030-01246-5_15","page":"242-258","publisher":"Springer International Publishing","publisher-place":"Cham","source":"DOI.org (Crossref)","title":"Semi-dense 3D Reconstruction with a Stereo Event Camera","URL":"http://link.springer.com/10.1007/978-3-030-01246-5_15","volume":"11205","editor":[{"family":"Ferrari","given":"Vittorio"},{"family":"Hebert","given":"Martial"},{"family":"Sminchisescu","given":"Cristian"},{"family":"Weiss","given":"Yair"}],"author":[{"family":"Zhou","given":"Yi"},{"family":"Gallego","given":"Guillermo"},{"family":"Rebecq","given":"Henri"},{"family":"Kneip","given":"Laurent"},{"family":"Li","given":"Hongdong"},{"family":"Scaramuzza","given":"Davide"}],"accessed":{"date-parts":[["2021",12,29]]},"issued":{"date-parts":[["2018"]]}}}],"schema":"https://github.com/citation-style-language/schema/raw/master/csl-citation.json"} </w:instrText>
      </w:r>
      <w:r>
        <w:rPr>
          <w:sz w:val="28"/>
          <w:szCs w:val="28"/>
          <w:lang w:val="ru-RU"/>
        </w:rPr>
        <w:fldChar w:fldCharType="separate"/>
      </w:r>
      <w:r w:rsidR="003409A9" w:rsidRPr="003409A9">
        <w:rPr>
          <w:sz w:val="28"/>
          <w:lang w:val="ru-RU"/>
        </w:rPr>
        <w:t>[83]</w:t>
      </w:r>
      <w:r>
        <w:rPr>
          <w:sz w:val="28"/>
          <w:szCs w:val="28"/>
          <w:lang w:val="ru-RU"/>
        </w:rPr>
        <w:fldChar w:fldCharType="end"/>
      </w:r>
      <w:r w:rsidRPr="00922B26">
        <w:rPr>
          <w:sz w:val="28"/>
          <w:szCs w:val="28"/>
          <w:lang w:val="ru-RU"/>
        </w:rPr>
        <w:t xml:space="preserve"> был использован вышеупомянутый двухэтапный процесс и принцип. Основные различия обусловлены целью работы в реальном времени:</w:t>
      </w:r>
    </w:p>
    <w:p w14:paraId="284D9587" w14:textId="167BC88E" w:rsidR="00433E78" w:rsidRPr="00922B26" w:rsidRDefault="00433E78" w:rsidP="00433E78">
      <w:pPr>
        <w:numPr>
          <w:ilvl w:val="0"/>
          <w:numId w:val="26"/>
        </w:numPr>
        <w:spacing w:after="160" w:line="259" w:lineRule="auto"/>
        <w:rPr>
          <w:sz w:val="28"/>
          <w:szCs w:val="28"/>
          <w:lang w:val="ru-RU"/>
        </w:rPr>
      </w:pPr>
      <w:r w:rsidRPr="00922B26">
        <w:rPr>
          <w:sz w:val="28"/>
          <w:szCs w:val="28"/>
          <w:lang w:val="ru-RU"/>
        </w:rPr>
        <w:t xml:space="preserve">Целевая функция построена только по временной несогласованности для одного события карты времени-поверхности, а не на более длительных промежутках времени (таким образом, предлагаемый подход становится ближе к стратегии из </w:t>
      </w:r>
      <w:r>
        <w:rPr>
          <w:sz w:val="28"/>
          <w:szCs w:val="28"/>
          <w:lang w:val="ru-RU"/>
        </w:rPr>
        <w:fldChar w:fldCharType="begin"/>
      </w:r>
      <w:r w:rsidR="003409A9">
        <w:rPr>
          <w:sz w:val="28"/>
          <w:szCs w:val="28"/>
          <w:lang w:val="ru-RU"/>
        </w:rPr>
        <w:instrText xml:space="preserve"> ADDIN ZOTERO_ITEM CSL_CITATION {"citationID":"ZO7zkqGg","properties":{"formattedCitation":"[40]","plainCitation":"[40]","noteIndex":0},"citationItems":[{"id":49,"uris":["http://zotero.org/users/local/XvQpfN4m/items/NZ6PG8UH"],"uri":["http://zotero.org/users/local/XvQpfN4m/items/NZ6PG8UH"],"itemData":{"id":49,"type":"chapter","container-title":"Computer Vision – ECCV 2014","event-place":"Cham","ISBN":"978-3-319-10604-5","language":"en","note":"collection-title: Lecture Notes in Computer Science\nDOI: 10.1007/978-3-319-10605-2_54","page":"834-849","publisher":"Springer International Publishing","publisher-place":"Cham","source":"DOI.org (Crossref)","title":"LSD-SLAM: Large-Scale Direct Monocular SLAM","title-short":"LSD-SLAM","URL":"http://link.springer.com/10.1007/978-3-319-10605-2_54","volume":"8690","author":[{"family":"Engel","given":"Jakob"},{"family":"Schöps","given":"Thomas"},{"family":"Cremers","given":"Daniel"}],"editor":[{"family":"Fleet","given":"David"},{"family":"Pajdla","given":"Tomas"},{"family":"Schiele","given":"Bernt"},{"family":"Tuytelaars","given":"Tinne"}],"accessed":{"date-parts":[["2021",12,26]]},"issued":{"date-parts":[["2014"]]}}}],"schema":"https://github.com/citation-style-language/schema/raw/master/csl-citation.json"} </w:instrText>
      </w:r>
      <w:r>
        <w:rPr>
          <w:sz w:val="28"/>
          <w:szCs w:val="28"/>
          <w:lang w:val="ru-RU"/>
        </w:rPr>
        <w:fldChar w:fldCharType="separate"/>
      </w:r>
      <w:r w:rsidR="003409A9" w:rsidRPr="003409A9">
        <w:rPr>
          <w:sz w:val="28"/>
          <w:lang w:val="ru-RU"/>
        </w:rPr>
        <w:t>[40]</w:t>
      </w:r>
      <w:r>
        <w:rPr>
          <w:sz w:val="28"/>
          <w:szCs w:val="28"/>
          <w:lang w:val="ru-RU"/>
        </w:rPr>
        <w:fldChar w:fldCharType="end"/>
      </w:r>
      <w:r w:rsidRPr="00922B26">
        <w:rPr>
          <w:sz w:val="28"/>
          <w:szCs w:val="28"/>
          <w:lang w:val="ru-RU"/>
        </w:rPr>
        <w:t xml:space="preserve">, чем из </w:t>
      </w:r>
      <w:r>
        <w:rPr>
          <w:sz w:val="28"/>
          <w:szCs w:val="28"/>
          <w:lang w:val="ru-RU"/>
        </w:rPr>
        <w:fldChar w:fldCharType="begin"/>
      </w:r>
      <w:r w:rsidR="003409A9">
        <w:rPr>
          <w:sz w:val="28"/>
          <w:szCs w:val="28"/>
          <w:lang w:val="ru-RU"/>
        </w:rPr>
        <w:instrText xml:space="preserve"> ADDIN ZOTERO_ITEM CSL_CITATION {"citationID":"A4RUlKx3","properties":{"formattedCitation":"[94]","plainCitation":"[94]","noteIndex":0},"citationItems":[{"id":94,"uris":["http://zotero.org/users/local/XvQpfN4m/items/FGRKJFTN"],"uri":["http://zotero.org/users/local/XvQpfN4m/items/FGRKJFTN"],"itemData":{"id":94,"type":"paper-conference","container-title":"2011 International Conference on Computer Vision","DOI":"10.1109/ICCV.2011.6126513","page":"2320-2327","title":"DTAM: Dense tracking and mapping in real-time","author":[{"family":"Newcombe","given":"Richard A."},{"family":"Lovegrove","given":"Steven J."},{"family":"Davison","given":"Andrew J."}],"issued":{"date-parts":[["2011"]]}}}],"schema":"https://github.com/citation-style-language/schema/raw/master/csl-citation.json"} </w:instrText>
      </w:r>
      <w:r>
        <w:rPr>
          <w:sz w:val="28"/>
          <w:szCs w:val="28"/>
          <w:lang w:val="ru-RU"/>
        </w:rPr>
        <w:fldChar w:fldCharType="separate"/>
      </w:r>
      <w:r w:rsidR="003409A9" w:rsidRPr="003409A9">
        <w:rPr>
          <w:sz w:val="28"/>
          <w:lang w:val="ru-RU"/>
        </w:rPr>
        <w:t>[94]</w:t>
      </w:r>
      <w:r>
        <w:rPr>
          <w:sz w:val="28"/>
          <w:szCs w:val="28"/>
          <w:lang w:val="ru-RU"/>
        </w:rPr>
        <w:fldChar w:fldCharType="end"/>
      </w:r>
      <w:r w:rsidRPr="00922B26">
        <w:rPr>
          <w:sz w:val="28"/>
          <w:szCs w:val="28"/>
          <w:lang w:val="ru-RU"/>
        </w:rPr>
        <w:t>).</w:t>
      </w:r>
    </w:p>
    <w:p w14:paraId="436E2180" w14:textId="77777777" w:rsidR="00433E78" w:rsidRPr="00922B26" w:rsidRDefault="00433E78" w:rsidP="00433E78">
      <w:pPr>
        <w:numPr>
          <w:ilvl w:val="0"/>
          <w:numId w:val="26"/>
        </w:numPr>
        <w:spacing w:after="160" w:line="259" w:lineRule="auto"/>
        <w:rPr>
          <w:sz w:val="28"/>
          <w:szCs w:val="28"/>
          <w:lang w:val="ru-RU"/>
        </w:rPr>
      </w:pPr>
      <w:r w:rsidRPr="00922B26">
        <w:rPr>
          <w:sz w:val="28"/>
          <w:szCs w:val="28"/>
          <w:lang w:val="ru-RU"/>
        </w:rPr>
        <w:t>Система может быть модифицирована предложенным новым алгоритмом глубинного слияния, который построен на основе исследования вероятностных характеристик временных остатков и обратной параметризации глубины, чтобы обеспечить точную оценку глубины на более длительных временных интервалах по сравнению с одной стереокартой временной поверхности.</w:t>
      </w:r>
    </w:p>
    <w:p w14:paraId="730813F2" w14:textId="1121C659" w:rsidR="00433E78" w:rsidRPr="00922B26" w:rsidRDefault="00433E78" w:rsidP="00433E78">
      <w:pPr>
        <w:numPr>
          <w:ilvl w:val="0"/>
          <w:numId w:val="26"/>
        </w:numPr>
        <w:spacing w:after="160" w:line="259" w:lineRule="auto"/>
        <w:rPr>
          <w:sz w:val="28"/>
          <w:szCs w:val="28"/>
          <w:lang w:val="ru-RU"/>
        </w:rPr>
      </w:pPr>
      <w:r w:rsidRPr="00922B26">
        <w:rPr>
          <w:sz w:val="28"/>
          <w:szCs w:val="28"/>
          <w:lang w:val="ru-RU"/>
        </w:rPr>
        <w:t xml:space="preserve">Начальное предположение для минимизации цели определяется с помощью метода блочного сопоставления, который более эффективен, чем перебор </w:t>
      </w:r>
      <w:r>
        <w:rPr>
          <w:sz w:val="28"/>
          <w:szCs w:val="28"/>
          <w:lang w:val="ru-RU"/>
        </w:rPr>
        <w:fldChar w:fldCharType="begin"/>
      </w:r>
      <w:r w:rsidR="003409A9">
        <w:rPr>
          <w:sz w:val="28"/>
          <w:szCs w:val="28"/>
          <w:lang w:val="ru-RU"/>
        </w:rPr>
        <w:instrText xml:space="preserve"> ADDIN ZOTERO_ITEM CSL_CITATION {"citationID":"OrZxdaso","properties":{"formattedCitation":"[83]","plainCitation":"[83]","noteIndex":0},"citationItems":[{"id":154,"uris":["http://zotero.org/users/local/XvQpfN4m/items/6SCJYL26"],"uri":["http://zotero.org/users/local/XvQpfN4m/items/6SCJYL26"],"itemData":{"id":154,"type":"chapter","container-title":"Computer Vision – ECCV 2018","event-place":"Cham","ISBN":"978-3-030-01245-8","note":"collection-title: Lecture Notes in Computer Science\nDOI: 10.1007/978-3-030-01246-5_15","page":"242-258","publisher":"Springer International Publishing","publisher-place":"Cham","source":"DOI.org (Crossref)","title":"Semi-dense 3D Reconstruction with a Stereo Event Camera","URL":"http://link.springer.com/10.1007/978-3-030-01246-5_15","volume":"11205","editor":[{"family":"Ferrari","given":"Vittorio"},{"family":"Hebert","given":"Martial"},{"family":"Sminchisescu","given":"Cristian"},{"family":"Weiss","given":"Yair"}],"author":[{"family":"Zhou","given":"Yi"},{"family":"Gallego","given":"Guillermo"},{"family":"Rebecq","given":"Henri"},{"family":"Kneip","given":"Laurent"},{"family":"Li","given":"Hongdong"},{"family":"Scaramuzza","given":"Davide"}],"accessed":{"date-parts":[["2021",12,29]]},"issued":{"date-parts":[["2018"]]}}}],"schema":"https://github.com/citation-style-language/schema/raw/master/csl-citation.json"} </w:instrText>
      </w:r>
      <w:r>
        <w:rPr>
          <w:sz w:val="28"/>
          <w:szCs w:val="28"/>
          <w:lang w:val="ru-RU"/>
        </w:rPr>
        <w:fldChar w:fldCharType="separate"/>
      </w:r>
      <w:r w:rsidR="003409A9" w:rsidRPr="003409A9">
        <w:rPr>
          <w:sz w:val="28"/>
          <w:lang w:val="ru-RU"/>
        </w:rPr>
        <w:t>[83]</w:t>
      </w:r>
      <w:r>
        <w:rPr>
          <w:sz w:val="28"/>
          <w:szCs w:val="28"/>
          <w:lang w:val="ru-RU"/>
        </w:rPr>
        <w:fldChar w:fldCharType="end"/>
      </w:r>
      <w:r w:rsidRPr="00922B26">
        <w:rPr>
          <w:sz w:val="28"/>
          <w:szCs w:val="28"/>
          <w:lang w:val="ru-RU"/>
        </w:rPr>
        <w:t>.</w:t>
      </w:r>
    </w:p>
    <w:p w14:paraId="17F23310" w14:textId="0254E60F" w:rsidR="00433E78" w:rsidRPr="00922B26" w:rsidRDefault="00433E78" w:rsidP="00433E78">
      <w:pPr>
        <w:numPr>
          <w:ilvl w:val="0"/>
          <w:numId w:val="26"/>
        </w:numPr>
        <w:spacing w:after="160" w:line="259" w:lineRule="auto"/>
        <w:rPr>
          <w:sz w:val="28"/>
          <w:szCs w:val="28"/>
          <w:lang w:val="ru-RU"/>
        </w:rPr>
      </w:pPr>
      <w:r w:rsidRPr="00922B26">
        <w:rPr>
          <w:sz w:val="28"/>
          <w:szCs w:val="28"/>
          <w:lang w:val="ru-RU"/>
        </w:rPr>
        <w:t xml:space="preserve">Неотрицательные невязки по блокам изображений  </w:t>
      </w:r>
      <w:r>
        <w:rPr>
          <w:sz w:val="28"/>
          <w:szCs w:val="28"/>
          <w:lang w:val="ru-RU"/>
        </w:rPr>
        <w:fldChar w:fldCharType="begin"/>
      </w:r>
      <w:r w:rsidR="003409A9">
        <w:rPr>
          <w:sz w:val="28"/>
          <w:szCs w:val="28"/>
          <w:lang w:val="ru-RU"/>
        </w:rPr>
        <w:instrText xml:space="preserve"> ADDIN ZOTERO_ITEM CSL_CITATION {"citationID":"WhHJocdx","properties":{"formattedCitation":"[83]","plainCitation":"[83]","noteIndex":0},"citationItems":[{"id":154,"uris":["http://zotero.org/users/local/XvQpfN4m/items/6SCJYL26"],"uri":["http://zotero.org/users/local/XvQpfN4m/items/6SCJYL26"],"itemData":{"id":154,"type":"chapter","container-title":"Computer Vision – ECCV 2018","event-place":"Cham","ISBN":"978-3-030-01245-8","note":"collection-title: Lecture Notes in Computer Science\nDOI: 10.1007/978-3-030-01246-5_15","page":"242-258","publisher":"Springer International Publishing","publisher-place":"Cham","source":"DOI.org (Crossref)","title":"Semi-dense 3D Reconstruction with a Stereo Event Camera","URL":"http://link.springer.com/10.1007/978-3-030-01246-5_15","volume":"11205","editor":[{"family":"Ferrari","given":"Vittorio"},{"family":"Hebert","given":"Martial"},{"family":"Sminchisescu","given":"Cristian"},{"family":"Weiss","given":"Yair"}],"author":[{"family":"Zhou","given":"Yi"},{"family":"Gallego","given":"Guillermo"},{"family":"Rebecq","given":"Henri"},{"family":"Kneip","given":"Laurent"},{"family":"Li","given":"Hongdong"},{"family":"Scaramuzza","given":"Davide"}],"accessed":{"date-parts":[["2021",12,29]]},"issued":{"date-parts":[["2018"]]}}}],"schema":"https://github.com/citation-style-language/schema/raw/master/csl-citation.json"} </w:instrText>
      </w:r>
      <w:r>
        <w:rPr>
          <w:sz w:val="28"/>
          <w:szCs w:val="28"/>
          <w:lang w:val="ru-RU"/>
        </w:rPr>
        <w:fldChar w:fldCharType="separate"/>
      </w:r>
      <w:r w:rsidR="003409A9" w:rsidRPr="003409A9">
        <w:rPr>
          <w:sz w:val="28"/>
          <w:lang w:val="ru-RU"/>
        </w:rPr>
        <w:t>[83]</w:t>
      </w:r>
      <w:r>
        <w:rPr>
          <w:sz w:val="28"/>
          <w:szCs w:val="28"/>
          <w:lang w:val="ru-RU"/>
        </w:rPr>
        <w:fldChar w:fldCharType="end"/>
      </w:r>
      <w:r w:rsidRPr="00851371">
        <w:rPr>
          <w:sz w:val="28"/>
          <w:szCs w:val="28"/>
          <w:lang w:val="ru-RU"/>
        </w:rPr>
        <w:t xml:space="preserve"> </w:t>
      </w:r>
      <w:r w:rsidRPr="00922B26">
        <w:rPr>
          <w:sz w:val="28"/>
          <w:szCs w:val="28"/>
          <w:lang w:val="ru-RU"/>
        </w:rPr>
        <w:t>заменяются на подписанные попиксельные невязки, что гарантирует ненулевые якобианы для достоверного распространения неопределенности в динамической модели движения и обновления карты.</w:t>
      </w:r>
    </w:p>
    <w:p w14:paraId="419DA1F0" w14:textId="77777777" w:rsidR="00433E78" w:rsidRPr="00433E78" w:rsidRDefault="00433E78" w:rsidP="00433E78">
      <w:pPr>
        <w:pStyle w:val="3"/>
        <w:rPr>
          <w:lang w:val="ru-RU"/>
        </w:rPr>
      </w:pPr>
      <w:r w:rsidRPr="00433E78">
        <w:rPr>
          <w:lang w:val="ru-RU"/>
        </w:rPr>
        <w:t>Обратная репараметризация глубины для события</w:t>
      </w:r>
    </w:p>
    <w:p w14:paraId="575A45B5" w14:textId="77777777" w:rsidR="00433E78" w:rsidRPr="00922B26" w:rsidRDefault="00433E78" w:rsidP="00433E78">
      <w:pPr>
        <w:rPr>
          <w:lang w:val="ru-RU"/>
        </w:rPr>
      </w:pPr>
    </w:p>
    <w:p w14:paraId="3D312292" w14:textId="77777777" w:rsidR="00433E78" w:rsidRPr="00922B26" w:rsidRDefault="00433E78" w:rsidP="00433E78">
      <w:pPr>
        <w:spacing w:after="160" w:line="259" w:lineRule="auto"/>
        <w:rPr>
          <w:sz w:val="28"/>
          <w:szCs w:val="28"/>
          <w:lang w:val="ru-RU"/>
        </w:rPr>
      </w:pPr>
      <w:r w:rsidRPr="00922B26">
        <w:rPr>
          <w:sz w:val="28"/>
          <w:szCs w:val="28"/>
          <w:lang w:val="ru-RU"/>
        </w:rPr>
        <w:t xml:space="preserve">Рис. </w:t>
      </w:r>
      <w:r>
        <w:rPr>
          <w:sz w:val="28"/>
          <w:szCs w:val="28"/>
          <w:lang w:val="ru-RU"/>
        </w:rPr>
        <w:fldChar w:fldCharType="begin"/>
      </w:r>
      <w:r>
        <w:rPr>
          <w:sz w:val="28"/>
          <w:szCs w:val="28"/>
          <w:lang w:val="ru-RU"/>
        </w:rPr>
        <w:instrText xml:space="preserve"> REF _Ref91670960 \h </w:instrText>
      </w:r>
      <w:r>
        <w:rPr>
          <w:sz w:val="28"/>
          <w:szCs w:val="28"/>
          <w:lang w:val="ru-RU"/>
        </w:rPr>
      </w:r>
      <w:r>
        <w:rPr>
          <w:sz w:val="28"/>
          <w:szCs w:val="28"/>
          <w:lang w:val="ru-RU"/>
        </w:rPr>
        <w:fldChar w:fldCharType="separate"/>
      </w:r>
      <w:r w:rsidRPr="00922B26">
        <w:rPr>
          <w:noProof/>
          <w:lang w:val="ru-RU"/>
        </w:rPr>
        <w:t>0</w:t>
      </w:r>
      <w:r w:rsidRPr="00922B26">
        <w:rPr>
          <w:lang w:val="ru-RU"/>
        </w:rPr>
        <w:noBreakHyphen/>
      </w:r>
      <w:r w:rsidRPr="00922B26">
        <w:rPr>
          <w:noProof/>
          <w:lang w:val="ru-RU"/>
        </w:rPr>
        <w:t>3</w:t>
      </w:r>
      <w:r>
        <w:rPr>
          <w:sz w:val="28"/>
          <w:szCs w:val="28"/>
          <w:lang w:val="ru-RU"/>
        </w:rPr>
        <w:fldChar w:fldCharType="end"/>
      </w:r>
      <w:r w:rsidRPr="00922B26">
        <w:rPr>
          <w:sz w:val="28"/>
          <w:szCs w:val="28"/>
          <w:lang w:val="ru-RU"/>
        </w:rPr>
        <w:t xml:space="preserve"> иллюстрирует геометрию предлагаемого подхода. Без потери общности применена обратная репараметризация глубины, используя левую камеру. Обозначен интервал сопоставления [min, max] глубины, в котором проводится оптимизация.</w:t>
      </w:r>
    </w:p>
    <w:p w14:paraId="21081182" w14:textId="77777777" w:rsidR="00433E78" w:rsidRPr="00922B26" w:rsidRDefault="00433E78" w:rsidP="00433E78">
      <w:pPr>
        <w:spacing w:after="160" w:line="259" w:lineRule="auto"/>
        <w:rPr>
          <w:sz w:val="28"/>
          <w:szCs w:val="28"/>
          <w:lang w:val="ru-RU"/>
        </w:rPr>
      </w:pPr>
      <w:r w:rsidRPr="00922B26">
        <w:rPr>
          <w:sz w:val="28"/>
          <w:szCs w:val="28"/>
          <w:lang w:val="ru-RU"/>
        </w:rPr>
        <w:t>Для оценки обратной глубины событий, произошедших до стереонаблюдения в момент времени применена процедура оптимизации энергии модели.</w:t>
      </w:r>
    </w:p>
    <w:p w14:paraId="4D94733B" w14:textId="77777777" w:rsidR="00433E78" w:rsidRPr="00922B26" w:rsidRDefault="00433E78" w:rsidP="00433E78">
      <w:pPr>
        <w:spacing w:after="160" w:line="259" w:lineRule="auto"/>
        <w:rPr>
          <w:sz w:val="28"/>
          <w:szCs w:val="28"/>
          <w:lang w:val="ru-RU"/>
        </w:rPr>
      </w:pPr>
      <w:r w:rsidRPr="00922B26">
        <w:rPr>
          <w:sz w:val="28"/>
          <w:szCs w:val="28"/>
          <w:lang w:val="ru-RU"/>
        </w:rPr>
        <w:t xml:space="preserve">Стереонаблюдение в момент времени t относится к паре временных поверхностей левой и правой (left( , t), right( , t)), созданных с помощью (1) [см. также рис. </w:t>
      </w:r>
      <w:r>
        <w:rPr>
          <w:sz w:val="28"/>
          <w:szCs w:val="28"/>
          <w:lang w:val="ru-RU"/>
        </w:rPr>
        <w:fldChar w:fldCharType="begin"/>
      </w:r>
      <w:r>
        <w:rPr>
          <w:sz w:val="28"/>
          <w:szCs w:val="28"/>
          <w:lang w:val="ru-RU"/>
        </w:rPr>
        <w:instrText xml:space="preserve"> REF _Ref91670593 \h </w:instrText>
      </w:r>
      <w:r>
        <w:rPr>
          <w:sz w:val="28"/>
          <w:szCs w:val="28"/>
          <w:lang w:val="ru-RU"/>
        </w:rPr>
      </w:r>
      <w:r>
        <w:rPr>
          <w:sz w:val="28"/>
          <w:szCs w:val="28"/>
          <w:lang w:val="ru-RU"/>
        </w:rPr>
        <w:fldChar w:fldCharType="separate"/>
      </w:r>
      <w:r>
        <w:rPr>
          <w:noProof/>
          <w:lang w:val="ru-RU"/>
        </w:rPr>
        <w:t>0</w:t>
      </w:r>
      <w:r>
        <w:rPr>
          <w:lang w:val="ru-RU"/>
        </w:rPr>
        <w:noBreakHyphen/>
      </w:r>
      <w:r>
        <w:rPr>
          <w:noProof/>
          <w:lang w:val="ru-RU"/>
        </w:rPr>
        <w:t>4</w:t>
      </w:r>
      <w:r>
        <w:rPr>
          <w:sz w:val="28"/>
          <w:szCs w:val="28"/>
          <w:lang w:val="ru-RU"/>
        </w:rPr>
        <w:fldChar w:fldCharType="end"/>
      </w:r>
      <w:r w:rsidRPr="00922B26">
        <w:rPr>
          <w:sz w:val="28"/>
          <w:szCs w:val="28"/>
          <w:lang w:val="ru-RU"/>
        </w:rPr>
        <w:t>(c) и (d)]. Система решает задачу стереосопоставления кадров как задачу минимизацию выбранного критерия. Предполагается, что калибровка камеры (внутренние и внешние параметры) известна и не меняется.</w:t>
      </w:r>
    </w:p>
    <w:p w14:paraId="53157174" w14:textId="77777777" w:rsidR="00433E78" w:rsidRDefault="00433E78" w:rsidP="00433E78">
      <w:pPr>
        <w:keepNext/>
        <w:spacing w:after="160" w:line="259" w:lineRule="auto"/>
      </w:pPr>
      <w:r w:rsidRPr="00922B26">
        <w:rPr>
          <w:noProof/>
          <w:sz w:val="28"/>
          <w:szCs w:val="28"/>
          <w:lang w:val="ru-RU"/>
        </w:rPr>
        <w:lastRenderedPageBreak/>
        <mc:AlternateContent>
          <mc:Choice Requires="wpg">
            <w:drawing>
              <wp:inline distT="0" distB="0" distL="0" distR="0" wp14:anchorId="3582D972" wp14:editId="77DCB2CB">
                <wp:extent cx="3049905" cy="2622550"/>
                <wp:effectExtent l="0" t="0" r="0" b="6350"/>
                <wp:docPr id="124" name="Группа 12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049905" cy="2622550"/>
                          <a:chOff x="859" y="-2114"/>
                          <a:chExt cx="4803" cy="4130"/>
                        </a:xfrm>
                      </wpg:grpSpPr>
                      <pic:pic xmlns:pic="http://schemas.openxmlformats.org/drawingml/2006/picture">
                        <pic:nvPicPr>
                          <pic:cNvPr id="125" name="docshape84"/>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858" y="-1926"/>
                            <a:ext cx="4803" cy="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26" name="docshape85"/>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1845" y="-99"/>
                            <a:ext cx="162" cy="1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7" name="Line 71"/>
                        <wps:cNvCnPr>
                          <a:cxnSpLocks noChangeShapeType="1"/>
                        </wps:cNvCnPr>
                        <wps:spPr bwMode="auto">
                          <a:xfrm>
                            <a:off x="3609" y="-519"/>
                            <a:ext cx="1994"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28" name="Line 72"/>
                        <wps:cNvCnPr>
                          <a:cxnSpLocks noChangeShapeType="1"/>
                        </wps:cNvCnPr>
                        <wps:spPr bwMode="auto">
                          <a:xfrm>
                            <a:off x="3609" y="-1985"/>
                            <a:ext cx="1994"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29" name="Line 73"/>
                        <wps:cNvCnPr>
                          <a:cxnSpLocks noChangeShapeType="1"/>
                        </wps:cNvCnPr>
                        <wps:spPr bwMode="auto">
                          <a:xfrm>
                            <a:off x="3609" y="-519"/>
                            <a:ext cx="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30" name="Line 74"/>
                        <wps:cNvCnPr>
                          <a:cxnSpLocks noChangeShapeType="1"/>
                        </wps:cNvCnPr>
                        <wps:spPr bwMode="auto">
                          <a:xfrm>
                            <a:off x="4274" y="-519"/>
                            <a:ext cx="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31" name="Line 75"/>
                        <wps:cNvCnPr>
                          <a:cxnSpLocks noChangeShapeType="1"/>
                        </wps:cNvCnPr>
                        <wps:spPr bwMode="auto">
                          <a:xfrm>
                            <a:off x="4939" y="-519"/>
                            <a:ext cx="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32" name="Line 76"/>
                        <wps:cNvCnPr>
                          <a:cxnSpLocks noChangeShapeType="1"/>
                        </wps:cNvCnPr>
                        <wps:spPr bwMode="auto">
                          <a:xfrm>
                            <a:off x="5603" y="-519"/>
                            <a:ext cx="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33" name="Line 77"/>
                        <wps:cNvCnPr>
                          <a:cxnSpLocks noChangeShapeType="1"/>
                        </wps:cNvCnPr>
                        <wps:spPr bwMode="auto">
                          <a:xfrm>
                            <a:off x="3609" y="-1985"/>
                            <a:ext cx="0" cy="2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34" name="Line 78"/>
                        <wps:cNvCnPr>
                          <a:cxnSpLocks noChangeShapeType="1"/>
                        </wps:cNvCnPr>
                        <wps:spPr bwMode="auto">
                          <a:xfrm>
                            <a:off x="4274" y="-1985"/>
                            <a:ext cx="0" cy="2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35" name="Line 79"/>
                        <wps:cNvCnPr>
                          <a:cxnSpLocks noChangeShapeType="1"/>
                        </wps:cNvCnPr>
                        <wps:spPr bwMode="auto">
                          <a:xfrm>
                            <a:off x="4939" y="-1985"/>
                            <a:ext cx="0" cy="2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36" name="Line 80"/>
                        <wps:cNvCnPr>
                          <a:cxnSpLocks noChangeShapeType="1"/>
                        </wps:cNvCnPr>
                        <wps:spPr bwMode="auto">
                          <a:xfrm>
                            <a:off x="5603" y="-1985"/>
                            <a:ext cx="0" cy="2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37" name="docshape86"/>
                        <wps:cNvSpPr>
                          <a:spLocks/>
                        </wps:cNvSpPr>
                        <wps:spPr bwMode="auto">
                          <a:xfrm>
                            <a:off x="3581" y="-467"/>
                            <a:ext cx="2077" cy="261"/>
                          </a:xfrm>
                          <a:custGeom>
                            <a:avLst/>
                            <a:gdLst>
                              <a:gd name="T0" fmla="+- 0 3595 3581"/>
                              <a:gd name="T1" fmla="*/ T0 w 2077"/>
                              <a:gd name="T2" fmla="+- 0 -401 -467"/>
                              <a:gd name="T3" fmla="*/ -401 h 261"/>
                              <a:gd name="T4" fmla="+- 0 3610 3581"/>
                              <a:gd name="T5" fmla="*/ T4 w 2077"/>
                              <a:gd name="T6" fmla="+- 0 -467 -467"/>
                              <a:gd name="T7" fmla="*/ -467 h 261"/>
                              <a:gd name="T8" fmla="+- 0 3587 3581"/>
                              <a:gd name="T9" fmla="*/ T8 w 2077"/>
                              <a:gd name="T10" fmla="+- 0 -403 -467"/>
                              <a:gd name="T11" fmla="*/ -403 h 261"/>
                              <a:gd name="T12" fmla="+- 0 3627 3581"/>
                              <a:gd name="T13" fmla="*/ T12 w 2077"/>
                              <a:gd name="T14" fmla="+- 0 -443 -467"/>
                              <a:gd name="T15" fmla="*/ -443 h 261"/>
                              <a:gd name="T16" fmla="+- 0 4102 3581"/>
                              <a:gd name="T17" fmla="*/ T16 w 2077"/>
                              <a:gd name="T18" fmla="+- 0 -288 -467"/>
                              <a:gd name="T19" fmla="*/ -288 h 261"/>
                              <a:gd name="T20" fmla="+- 0 4096 3581"/>
                              <a:gd name="T21" fmla="*/ T20 w 2077"/>
                              <a:gd name="T22" fmla="+- 0 -277 -467"/>
                              <a:gd name="T23" fmla="*/ -277 h 261"/>
                              <a:gd name="T24" fmla="+- 0 4188 3581"/>
                              <a:gd name="T25" fmla="*/ T24 w 2077"/>
                              <a:gd name="T26" fmla="+- 0 -286 -467"/>
                              <a:gd name="T27" fmla="*/ -286 h 261"/>
                              <a:gd name="T28" fmla="+- 0 4188 3581"/>
                              <a:gd name="T29" fmla="*/ T28 w 2077"/>
                              <a:gd name="T30" fmla="+- 0 -286 -467"/>
                              <a:gd name="T31" fmla="*/ -286 h 261"/>
                              <a:gd name="T32" fmla="+- 0 4235 3581"/>
                              <a:gd name="T33" fmla="*/ T32 w 2077"/>
                              <a:gd name="T34" fmla="+- 0 -263 -467"/>
                              <a:gd name="T35" fmla="*/ -263 h 261"/>
                              <a:gd name="T36" fmla="+- 0 4220 3581"/>
                              <a:gd name="T37" fmla="*/ T36 w 2077"/>
                              <a:gd name="T38" fmla="+- 0 -288 -467"/>
                              <a:gd name="T39" fmla="*/ -288 h 261"/>
                              <a:gd name="T40" fmla="+- 0 4241 3581"/>
                              <a:gd name="T41" fmla="*/ T40 w 2077"/>
                              <a:gd name="T42" fmla="+- 0 -235 -467"/>
                              <a:gd name="T43" fmla="*/ -235 h 261"/>
                              <a:gd name="T44" fmla="+- 0 4206 3581"/>
                              <a:gd name="T45" fmla="*/ T44 w 2077"/>
                              <a:gd name="T46" fmla="+- 0 -243 -467"/>
                              <a:gd name="T47" fmla="*/ -243 h 261"/>
                              <a:gd name="T48" fmla="+- 0 4243 3581"/>
                              <a:gd name="T49" fmla="*/ T48 w 2077"/>
                              <a:gd name="T50" fmla="+- 0 -452 -467"/>
                              <a:gd name="T51" fmla="*/ -452 h 261"/>
                              <a:gd name="T52" fmla="+- 0 4209 3581"/>
                              <a:gd name="T53" fmla="*/ T52 w 2077"/>
                              <a:gd name="T54" fmla="+- 0 -449 -467"/>
                              <a:gd name="T55" fmla="*/ -449 h 261"/>
                              <a:gd name="T56" fmla="+- 0 4210 3581"/>
                              <a:gd name="T57" fmla="*/ T56 w 2077"/>
                              <a:gd name="T58" fmla="+- 0 -464 -467"/>
                              <a:gd name="T59" fmla="*/ -464 h 261"/>
                              <a:gd name="T60" fmla="+- 0 4223 3581"/>
                              <a:gd name="T61" fmla="*/ T60 w 2077"/>
                              <a:gd name="T62" fmla="+- 0 -393 -467"/>
                              <a:gd name="T63" fmla="*/ -393 h 261"/>
                              <a:gd name="T64" fmla="+- 0 4259 3581"/>
                              <a:gd name="T65" fmla="*/ T64 w 2077"/>
                              <a:gd name="T66" fmla="+- 0 -406 -467"/>
                              <a:gd name="T67" fmla="*/ -406 h 261"/>
                              <a:gd name="T68" fmla="+- 0 4265 3581"/>
                              <a:gd name="T69" fmla="*/ T68 w 2077"/>
                              <a:gd name="T70" fmla="+- 0 -276 -467"/>
                              <a:gd name="T71" fmla="*/ -276 h 261"/>
                              <a:gd name="T72" fmla="+- 0 4284 3581"/>
                              <a:gd name="T73" fmla="*/ T72 w 2077"/>
                              <a:gd name="T74" fmla="+- 0 -279 -467"/>
                              <a:gd name="T75" fmla="*/ -279 h 261"/>
                              <a:gd name="T76" fmla="+- 0 4300 3581"/>
                              <a:gd name="T77" fmla="*/ T76 w 2077"/>
                              <a:gd name="T78" fmla="+- 0 -442 -467"/>
                              <a:gd name="T79" fmla="*/ -442 h 261"/>
                              <a:gd name="T80" fmla="+- 0 4291 3581"/>
                              <a:gd name="T81" fmla="*/ T80 w 2077"/>
                              <a:gd name="T82" fmla="+- 0 -427 -467"/>
                              <a:gd name="T83" fmla="*/ -427 h 261"/>
                              <a:gd name="T84" fmla="+- 0 4292 3581"/>
                              <a:gd name="T85" fmla="*/ T84 w 2077"/>
                              <a:gd name="T86" fmla="+- 0 -405 -467"/>
                              <a:gd name="T87" fmla="*/ -405 h 261"/>
                              <a:gd name="T88" fmla="+- 0 4318 3581"/>
                              <a:gd name="T89" fmla="*/ T88 w 2077"/>
                              <a:gd name="T90" fmla="+- 0 -393 -467"/>
                              <a:gd name="T91" fmla="*/ -393 h 261"/>
                              <a:gd name="T92" fmla="+- 0 4304 3581"/>
                              <a:gd name="T93" fmla="*/ T92 w 2077"/>
                              <a:gd name="T94" fmla="+- 0 -280 -467"/>
                              <a:gd name="T95" fmla="*/ -280 h 261"/>
                              <a:gd name="T96" fmla="+- 0 4299 3581"/>
                              <a:gd name="T97" fmla="*/ T96 w 2077"/>
                              <a:gd name="T98" fmla="+- 0 -288 -467"/>
                              <a:gd name="T99" fmla="*/ -288 h 261"/>
                              <a:gd name="T100" fmla="+- 0 4307 3581"/>
                              <a:gd name="T101" fmla="*/ T100 w 2077"/>
                              <a:gd name="T102" fmla="+- 0 -236 -467"/>
                              <a:gd name="T103" fmla="*/ -236 h 261"/>
                              <a:gd name="T104" fmla="+- 0 4297 3581"/>
                              <a:gd name="T105" fmla="*/ T104 w 2077"/>
                              <a:gd name="T106" fmla="+- 0 -227 -467"/>
                              <a:gd name="T107" fmla="*/ -227 h 261"/>
                              <a:gd name="T108" fmla="+- 0 4390 3581"/>
                              <a:gd name="T109" fmla="*/ T108 w 2077"/>
                              <a:gd name="T110" fmla="+- 0 -280 -467"/>
                              <a:gd name="T111" fmla="*/ -280 h 261"/>
                              <a:gd name="T112" fmla="+- 0 4378 3581"/>
                              <a:gd name="T113" fmla="*/ T112 w 2077"/>
                              <a:gd name="T114" fmla="+- 0 -280 -467"/>
                              <a:gd name="T115" fmla="*/ -280 h 261"/>
                              <a:gd name="T116" fmla="+- 0 4344 3581"/>
                              <a:gd name="T117" fmla="*/ T116 w 2077"/>
                              <a:gd name="T118" fmla="+- 0 -257 -467"/>
                              <a:gd name="T119" fmla="*/ -257 h 261"/>
                              <a:gd name="T120" fmla="+- 0 4382 3581"/>
                              <a:gd name="T121" fmla="*/ T120 w 2077"/>
                              <a:gd name="T122" fmla="+- 0 -240 -467"/>
                              <a:gd name="T123" fmla="*/ -240 h 261"/>
                              <a:gd name="T124" fmla="+- 0 4395 3581"/>
                              <a:gd name="T125" fmla="*/ T124 w 2077"/>
                              <a:gd name="T126" fmla="+- 0 -255 -467"/>
                              <a:gd name="T127" fmla="*/ -255 h 261"/>
                              <a:gd name="T128" fmla="+- 0 4467 3581"/>
                              <a:gd name="T129" fmla="*/ T128 w 2077"/>
                              <a:gd name="T130" fmla="+- 0 -236 -467"/>
                              <a:gd name="T131" fmla="*/ -236 h 261"/>
                              <a:gd name="T132" fmla="+- 0 4473 3581"/>
                              <a:gd name="T133" fmla="*/ T132 w 2077"/>
                              <a:gd name="T134" fmla="+- 0 -280 -467"/>
                              <a:gd name="T135" fmla="*/ -280 h 261"/>
                              <a:gd name="T136" fmla="+- 0 4470 3581"/>
                              <a:gd name="T137" fmla="*/ T136 w 2077"/>
                              <a:gd name="T138" fmla="+- 0 -230 -467"/>
                              <a:gd name="T139" fmla="*/ -230 h 261"/>
                              <a:gd name="T140" fmla="+- 0 4544 3581"/>
                              <a:gd name="T141" fmla="*/ T140 w 2077"/>
                              <a:gd name="T142" fmla="+- 0 -264 -467"/>
                              <a:gd name="T143" fmla="*/ -264 h 261"/>
                              <a:gd name="T144" fmla="+- 0 4503 3581"/>
                              <a:gd name="T145" fmla="*/ T144 w 2077"/>
                              <a:gd name="T146" fmla="+- 0 -263 -467"/>
                              <a:gd name="T147" fmla="*/ -263 h 261"/>
                              <a:gd name="T148" fmla="+- 0 4509 3581"/>
                              <a:gd name="T149" fmla="*/ T148 w 2077"/>
                              <a:gd name="T150" fmla="+- 0 -286 -467"/>
                              <a:gd name="T151" fmla="*/ -286 h 261"/>
                              <a:gd name="T152" fmla="+- 0 4541 3581"/>
                              <a:gd name="T153" fmla="*/ T152 w 2077"/>
                              <a:gd name="T154" fmla="+- 0 -236 -467"/>
                              <a:gd name="T155" fmla="*/ -236 h 261"/>
                              <a:gd name="T156" fmla="+- 0 4504 3581"/>
                              <a:gd name="T157" fmla="*/ T156 w 2077"/>
                              <a:gd name="T158" fmla="+- 0 -246 -467"/>
                              <a:gd name="T159" fmla="*/ -246 h 261"/>
                              <a:gd name="T160" fmla="+- 0 4596 3581"/>
                              <a:gd name="T161" fmla="*/ T160 w 2077"/>
                              <a:gd name="T162" fmla="+- 0 -288 -467"/>
                              <a:gd name="T163" fmla="*/ -288 h 261"/>
                              <a:gd name="T164" fmla="+- 0 4570 3581"/>
                              <a:gd name="T165" fmla="*/ T164 w 2077"/>
                              <a:gd name="T166" fmla="+- 0 -280 -467"/>
                              <a:gd name="T167" fmla="*/ -280 h 261"/>
                              <a:gd name="T168" fmla="+- 0 4563 3581"/>
                              <a:gd name="T169" fmla="*/ T168 w 2077"/>
                              <a:gd name="T170" fmla="+- 0 -286 -467"/>
                              <a:gd name="T171" fmla="*/ -286 h 261"/>
                              <a:gd name="T172" fmla="+- 0 4605 3581"/>
                              <a:gd name="T173" fmla="*/ T172 w 2077"/>
                              <a:gd name="T174" fmla="+- 0 -239 -467"/>
                              <a:gd name="T175" fmla="*/ -239 h 261"/>
                              <a:gd name="T176" fmla="+- 0 4611 3581"/>
                              <a:gd name="T177" fmla="*/ T176 w 2077"/>
                              <a:gd name="T178" fmla="+- 0 -279 -467"/>
                              <a:gd name="T179" fmla="*/ -279 h 261"/>
                              <a:gd name="T180" fmla="+- 0 4636 3581"/>
                              <a:gd name="T181" fmla="*/ T180 w 2077"/>
                              <a:gd name="T182" fmla="+- 0 -236 -467"/>
                              <a:gd name="T183" fmla="*/ -236 h 261"/>
                              <a:gd name="T184" fmla="+- 0 4691 3581"/>
                              <a:gd name="T185" fmla="*/ T184 w 2077"/>
                              <a:gd name="T186" fmla="+- 0 -282 -467"/>
                              <a:gd name="T187" fmla="*/ -282 h 261"/>
                              <a:gd name="T188" fmla="+- 0 4656 3581"/>
                              <a:gd name="T189" fmla="*/ T188 w 2077"/>
                              <a:gd name="T190" fmla="+- 0 -230 -467"/>
                              <a:gd name="T191" fmla="*/ -230 h 261"/>
                              <a:gd name="T192" fmla="+- 0 4682 3581"/>
                              <a:gd name="T193" fmla="*/ T192 w 2077"/>
                              <a:gd name="T194" fmla="+- 0 -230 -467"/>
                              <a:gd name="T195" fmla="*/ -230 h 261"/>
                              <a:gd name="T196" fmla="+- 0 4916 3581"/>
                              <a:gd name="T197" fmla="*/ T196 w 2077"/>
                              <a:gd name="T198" fmla="+- 0 -452 -467"/>
                              <a:gd name="T199" fmla="*/ -452 h 261"/>
                              <a:gd name="T200" fmla="+- 0 5551 3581"/>
                              <a:gd name="T201" fmla="*/ T200 w 2077"/>
                              <a:gd name="T202" fmla="+- 0 -456 -467"/>
                              <a:gd name="T203" fmla="*/ -456 h 261"/>
                              <a:gd name="T204" fmla="+- 0 5598 3581"/>
                              <a:gd name="T205" fmla="*/ T204 w 2077"/>
                              <a:gd name="T206" fmla="+- 0 -406 -467"/>
                              <a:gd name="T207" fmla="*/ -406 h 261"/>
                              <a:gd name="T208" fmla="+- 0 5652 3581"/>
                              <a:gd name="T209" fmla="*/ T208 w 2077"/>
                              <a:gd name="T210" fmla="+- 0 -437 -467"/>
                              <a:gd name="T211" fmla="*/ -437 h 261"/>
                              <a:gd name="T212" fmla="+- 0 5618 3581"/>
                              <a:gd name="T213" fmla="*/ T212 w 2077"/>
                              <a:gd name="T214" fmla="+- 0 -465 -467"/>
                              <a:gd name="T215" fmla="*/ -465 h 261"/>
                              <a:gd name="T216" fmla="+- 0 5643 3581"/>
                              <a:gd name="T217" fmla="*/ T216 w 2077"/>
                              <a:gd name="T218" fmla="+- 0 -401 -467"/>
                              <a:gd name="T219" fmla="*/ -401 h 261"/>
                              <a:gd name="T220" fmla="+- 0 5619 3581"/>
                              <a:gd name="T221" fmla="*/ T220 w 2077"/>
                              <a:gd name="T222" fmla="+- 0 -396 -467"/>
                              <a:gd name="T223" fmla="*/ -396 h 26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Lst>
                            <a:rect l="0" t="0" r="r" b="b"/>
                            <a:pathLst>
                              <a:path w="2077" h="261">
                                <a:moveTo>
                                  <a:pt x="46" y="24"/>
                                </a:moveTo>
                                <a:lnTo>
                                  <a:pt x="43" y="15"/>
                                </a:lnTo>
                                <a:lnTo>
                                  <a:pt x="39" y="8"/>
                                </a:lnTo>
                                <a:lnTo>
                                  <a:pt x="37" y="5"/>
                                </a:lnTo>
                                <a:lnTo>
                                  <a:pt x="37" y="18"/>
                                </a:lnTo>
                                <a:lnTo>
                                  <a:pt x="37" y="57"/>
                                </a:lnTo>
                                <a:lnTo>
                                  <a:pt x="32" y="66"/>
                                </a:lnTo>
                                <a:lnTo>
                                  <a:pt x="14" y="66"/>
                                </a:lnTo>
                                <a:lnTo>
                                  <a:pt x="9" y="57"/>
                                </a:lnTo>
                                <a:lnTo>
                                  <a:pt x="9" y="18"/>
                                </a:lnTo>
                                <a:lnTo>
                                  <a:pt x="14" y="8"/>
                                </a:lnTo>
                                <a:lnTo>
                                  <a:pt x="32" y="8"/>
                                </a:lnTo>
                                <a:lnTo>
                                  <a:pt x="37" y="18"/>
                                </a:lnTo>
                                <a:lnTo>
                                  <a:pt x="37" y="5"/>
                                </a:lnTo>
                                <a:lnTo>
                                  <a:pt x="35" y="3"/>
                                </a:lnTo>
                                <a:lnTo>
                                  <a:pt x="29" y="0"/>
                                </a:lnTo>
                                <a:lnTo>
                                  <a:pt x="16" y="0"/>
                                </a:lnTo>
                                <a:lnTo>
                                  <a:pt x="11" y="3"/>
                                </a:lnTo>
                                <a:lnTo>
                                  <a:pt x="7" y="8"/>
                                </a:lnTo>
                                <a:lnTo>
                                  <a:pt x="2" y="14"/>
                                </a:lnTo>
                                <a:lnTo>
                                  <a:pt x="0" y="24"/>
                                </a:lnTo>
                                <a:lnTo>
                                  <a:pt x="0" y="38"/>
                                </a:lnTo>
                                <a:lnTo>
                                  <a:pt x="2" y="53"/>
                                </a:lnTo>
                                <a:lnTo>
                                  <a:pt x="6" y="64"/>
                                </a:lnTo>
                                <a:lnTo>
                                  <a:pt x="13" y="71"/>
                                </a:lnTo>
                                <a:lnTo>
                                  <a:pt x="23" y="74"/>
                                </a:lnTo>
                                <a:lnTo>
                                  <a:pt x="33" y="71"/>
                                </a:lnTo>
                                <a:lnTo>
                                  <a:pt x="38" y="66"/>
                                </a:lnTo>
                                <a:lnTo>
                                  <a:pt x="40" y="64"/>
                                </a:lnTo>
                                <a:lnTo>
                                  <a:pt x="44" y="53"/>
                                </a:lnTo>
                                <a:lnTo>
                                  <a:pt x="46" y="38"/>
                                </a:lnTo>
                                <a:lnTo>
                                  <a:pt x="46" y="24"/>
                                </a:lnTo>
                                <a:close/>
                                <a:moveTo>
                                  <a:pt x="486" y="158"/>
                                </a:moveTo>
                                <a:lnTo>
                                  <a:pt x="475" y="158"/>
                                </a:lnTo>
                                <a:lnTo>
                                  <a:pt x="475" y="237"/>
                                </a:lnTo>
                                <a:lnTo>
                                  <a:pt x="486" y="237"/>
                                </a:lnTo>
                                <a:lnTo>
                                  <a:pt x="486" y="158"/>
                                </a:lnTo>
                                <a:close/>
                                <a:moveTo>
                                  <a:pt x="547" y="185"/>
                                </a:moveTo>
                                <a:lnTo>
                                  <a:pt x="540" y="179"/>
                                </a:lnTo>
                                <a:lnTo>
                                  <a:pt x="521" y="179"/>
                                </a:lnTo>
                                <a:lnTo>
                                  <a:pt x="515" y="182"/>
                                </a:lnTo>
                                <a:lnTo>
                                  <a:pt x="510" y="190"/>
                                </a:lnTo>
                                <a:lnTo>
                                  <a:pt x="510" y="181"/>
                                </a:lnTo>
                                <a:lnTo>
                                  <a:pt x="502" y="181"/>
                                </a:lnTo>
                                <a:lnTo>
                                  <a:pt x="502" y="237"/>
                                </a:lnTo>
                                <a:lnTo>
                                  <a:pt x="511" y="237"/>
                                </a:lnTo>
                                <a:lnTo>
                                  <a:pt x="511" y="194"/>
                                </a:lnTo>
                                <a:lnTo>
                                  <a:pt x="515" y="190"/>
                                </a:lnTo>
                                <a:lnTo>
                                  <a:pt x="517" y="187"/>
                                </a:lnTo>
                                <a:lnTo>
                                  <a:pt x="534" y="187"/>
                                </a:lnTo>
                                <a:lnTo>
                                  <a:pt x="538" y="191"/>
                                </a:lnTo>
                                <a:lnTo>
                                  <a:pt x="538" y="237"/>
                                </a:lnTo>
                                <a:lnTo>
                                  <a:pt x="547" y="237"/>
                                </a:lnTo>
                                <a:lnTo>
                                  <a:pt x="547" y="187"/>
                                </a:lnTo>
                                <a:lnTo>
                                  <a:pt x="547" y="185"/>
                                </a:lnTo>
                                <a:close/>
                                <a:moveTo>
                                  <a:pt x="607" y="181"/>
                                </a:moveTo>
                                <a:lnTo>
                                  <a:pt x="597" y="181"/>
                                </a:lnTo>
                                <a:lnTo>
                                  <a:pt x="581" y="226"/>
                                </a:lnTo>
                                <a:lnTo>
                                  <a:pt x="566" y="181"/>
                                </a:lnTo>
                                <a:lnTo>
                                  <a:pt x="556" y="181"/>
                                </a:lnTo>
                                <a:lnTo>
                                  <a:pt x="575" y="237"/>
                                </a:lnTo>
                                <a:lnTo>
                                  <a:pt x="585" y="237"/>
                                </a:lnTo>
                                <a:lnTo>
                                  <a:pt x="589" y="226"/>
                                </a:lnTo>
                                <a:lnTo>
                                  <a:pt x="607" y="181"/>
                                </a:lnTo>
                                <a:close/>
                                <a:moveTo>
                                  <a:pt x="664" y="203"/>
                                </a:moveTo>
                                <a:lnTo>
                                  <a:pt x="663" y="198"/>
                                </a:lnTo>
                                <a:lnTo>
                                  <a:pt x="661" y="194"/>
                                </a:lnTo>
                                <a:lnTo>
                                  <a:pt x="659" y="187"/>
                                </a:lnTo>
                                <a:lnTo>
                                  <a:pt x="658" y="185"/>
                                </a:lnTo>
                                <a:lnTo>
                                  <a:pt x="654" y="182"/>
                                </a:lnTo>
                                <a:lnTo>
                                  <a:pt x="654" y="194"/>
                                </a:lnTo>
                                <a:lnTo>
                                  <a:pt x="654" y="204"/>
                                </a:lnTo>
                                <a:lnTo>
                                  <a:pt x="622" y="204"/>
                                </a:lnTo>
                                <a:lnTo>
                                  <a:pt x="623" y="194"/>
                                </a:lnTo>
                                <a:lnTo>
                                  <a:pt x="629" y="187"/>
                                </a:lnTo>
                                <a:lnTo>
                                  <a:pt x="648" y="187"/>
                                </a:lnTo>
                                <a:lnTo>
                                  <a:pt x="654" y="194"/>
                                </a:lnTo>
                                <a:lnTo>
                                  <a:pt x="654" y="182"/>
                                </a:lnTo>
                                <a:lnTo>
                                  <a:pt x="649" y="179"/>
                                </a:lnTo>
                                <a:lnTo>
                                  <a:pt x="639" y="179"/>
                                </a:lnTo>
                                <a:lnTo>
                                  <a:pt x="628" y="181"/>
                                </a:lnTo>
                                <a:lnTo>
                                  <a:pt x="620" y="187"/>
                                </a:lnTo>
                                <a:lnTo>
                                  <a:pt x="615" y="197"/>
                                </a:lnTo>
                                <a:lnTo>
                                  <a:pt x="613" y="210"/>
                                </a:lnTo>
                                <a:lnTo>
                                  <a:pt x="613" y="228"/>
                                </a:lnTo>
                                <a:lnTo>
                                  <a:pt x="622" y="240"/>
                                </a:lnTo>
                                <a:lnTo>
                                  <a:pt x="651" y="240"/>
                                </a:lnTo>
                                <a:lnTo>
                                  <a:pt x="660" y="232"/>
                                </a:lnTo>
                                <a:lnTo>
                                  <a:pt x="660" y="231"/>
                                </a:lnTo>
                                <a:lnTo>
                                  <a:pt x="663" y="220"/>
                                </a:lnTo>
                                <a:lnTo>
                                  <a:pt x="654" y="220"/>
                                </a:lnTo>
                                <a:lnTo>
                                  <a:pt x="651" y="227"/>
                                </a:lnTo>
                                <a:lnTo>
                                  <a:pt x="646" y="231"/>
                                </a:lnTo>
                                <a:lnTo>
                                  <a:pt x="633" y="231"/>
                                </a:lnTo>
                                <a:lnTo>
                                  <a:pt x="628" y="229"/>
                                </a:lnTo>
                                <a:lnTo>
                                  <a:pt x="625" y="224"/>
                                </a:lnTo>
                                <a:lnTo>
                                  <a:pt x="623" y="221"/>
                                </a:lnTo>
                                <a:lnTo>
                                  <a:pt x="622" y="217"/>
                                </a:lnTo>
                                <a:lnTo>
                                  <a:pt x="622" y="212"/>
                                </a:lnTo>
                                <a:lnTo>
                                  <a:pt x="664" y="212"/>
                                </a:lnTo>
                                <a:lnTo>
                                  <a:pt x="664" y="204"/>
                                </a:lnTo>
                                <a:lnTo>
                                  <a:pt x="664" y="203"/>
                                </a:lnTo>
                                <a:close/>
                                <a:moveTo>
                                  <a:pt x="664" y="24"/>
                                </a:moveTo>
                                <a:lnTo>
                                  <a:pt x="662" y="15"/>
                                </a:lnTo>
                                <a:lnTo>
                                  <a:pt x="658" y="8"/>
                                </a:lnTo>
                                <a:lnTo>
                                  <a:pt x="656" y="5"/>
                                </a:lnTo>
                                <a:lnTo>
                                  <a:pt x="656" y="18"/>
                                </a:lnTo>
                                <a:lnTo>
                                  <a:pt x="656" y="57"/>
                                </a:lnTo>
                                <a:lnTo>
                                  <a:pt x="651" y="66"/>
                                </a:lnTo>
                                <a:lnTo>
                                  <a:pt x="632" y="66"/>
                                </a:lnTo>
                                <a:lnTo>
                                  <a:pt x="628" y="57"/>
                                </a:lnTo>
                                <a:lnTo>
                                  <a:pt x="628" y="18"/>
                                </a:lnTo>
                                <a:lnTo>
                                  <a:pt x="632" y="8"/>
                                </a:lnTo>
                                <a:lnTo>
                                  <a:pt x="651" y="8"/>
                                </a:lnTo>
                                <a:lnTo>
                                  <a:pt x="656" y="18"/>
                                </a:lnTo>
                                <a:lnTo>
                                  <a:pt x="656" y="5"/>
                                </a:lnTo>
                                <a:lnTo>
                                  <a:pt x="654" y="3"/>
                                </a:lnTo>
                                <a:lnTo>
                                  <a:pt x="648" y="0"/>
                                </a:lnTo>
                                <a:lnTo>
                                  <a:pt x="635" y="0"/>
                                </a:lnTo>
                                <a:lnTo>
                                  <a:pt x="629" y="3"/>
                                </a:lnTo>
                                <a:lnTo>
                                  <a:pt x="626" y="8"/>
                                </a:lnTo>
                                <a:lnTo>
                                  <a:pt x="621" y="14"/>
                                </a:lnTo>
                                <a:lnTo>
                                  <a:pt x="619" y="24"/>
                                </a:lnTo>
                                <a:lnTo>
                                  <a:pt x="619" y="38"/>
                                </a:lnTo>
                                <a:lnTo>
                                  <a:pt x="620" y="53"/>
                                </a:lnTo>
                                <a:lnTo>
                                  <a:pt x="625" y="64"/>
                                </a:lnTo>
                                <a:lnTo>
                                  <a:pt x="632" y="71"/>
                                </a:lnTo>
                                <a:lnTo>
                                  <a:pt x="642" y="74"/>
                                </a:lnTo>
                                <a:lnTo>
                                  <a:pt x="651" y="71"/>
                                </a:lnTo>
                                <a:lnTo>
                                  <a:pt x="656" y="66"/>
                                </a:lnTo>
                                <a:lnTo>
                                  <a:pt x="659" y="64"/>
                                </a:lnTo>
                                <a:lnTo>
                                  <a:pt x="663" y="53"/>
                                </a:lnTo>
                                <a:lnTo>
                                  <a:pt x="664" y="38"/>
                                </a:lnTo>
                                <a:lnTo>
                                  <a:pt x="664" y="24"/>
                                </a:lnTo>
                                <a:close/>
                                <a:moveTo>
                                  <a:pt x="688" y="61"/>
                                </a:moveTo>
                                <a:lnTo>
                                  <a:pt x="678" y="61"/>
                                </a:lnTo>
                                <a:lnTo>
                                  <a:pt x="678" y="71"/>
                                </a:lnTo>
                                <a:lnTo>
                                  <a:pt x="688" y="71"/>
                                </a:lnTo>
                                <a:lnTo>
                                  <a:pt x="688" y="61"/>
                                </a:lnTo>
                                <a:close/>
                                <a:moveTo>
                                  <a:pt x="703" y="179"/>
                                </a:moveTo>
                                <a:lnTo>
                                  <a:pt x="700" y="179"/>
                                </a:lnTo>
                                <a:lnTo>
                                  <a:pt x="694" y="179"/>
                                </a:lnTo>
                                <a:lnTo>
                                  <a:pt x="689" y="182"/>
                                </a:lnTo>
                                <a:lnTo>
                                  <a:pt x="684" y="191"/>
                                </a:lnTo>
                                <a:lnTo>
                                  <a:pt x="684" y="181"/>
                                </a:lnTo>
                                <a:lnTo>
                                  <a:pt x="676" y="181"/>
                                </a:lnTo>
                                <a:lnTo>
                                  <a:pt x="676" y="237"/>
                                </a:lnTo>
                                <a:lnTo>
                                  <a:pt x="685" y="237"/>
                                </a:lnTo>
                                <a:lnTo>
                                  <a:pt x="685" y="194"/>
                                </a:lnTo>
                                <a:lnTo>
                                  <a:pt x="688" y="191"/>
                                </a:lnTo>
                                <a:lnTo>
                                  <a:pt x="691" y="188"/>
                                </a:lnTo>
                                <a:lnTo>
                                  <a:pt x="703" y="188"/>
                                </a:lnTo>
                                <a:lnTo>
                                  <a:pt x="703" y="179"/>
                                </a:lnTo>
                                <a:close/>
                                <a:moveTo>
                                  <a:pt x="747" y="63"/>
                                </a:moveTo>
                                <a:lnTo>
                                  <a:pt x="747" y="35"/>
                                </a:lnTo>
                                <a:lnTo>
                                  <a:pt x="745" y="33"/>
                                </a:lnTo>
                                <a:lnTo>
                                  <a:pt x="742" y="30"/>
                                </a:lnTo>
                                <a:lnTo>
                                  <a:pt x="738" y="25"/>
                                </a:lnTo>
                                <a:lnTo>
                                  <a:pt x="719" y="25"/>
                                </a:lnTo>
                                <a:lnTo>
                                  <a:pt x="716" y="27"/>
                                </a:lnTo>
                                <a:lnTo>
                                  <a:pt x="711" y="30"/>
                                </a:lnTo>
                                <a:lnTo>
                                  <a:pt x="714" y="10"/>
                                </a:lnTo>
                                <a:lnTo>
                                  <a:pt x="743" y="10"/>
                                </a:lnTo>
                                <a:lnTo>
                                  <a:pt x="743" y="2"/>
                                </a:lnTo>
                                <a:lnTo>
                                  <a:pt x="707" y="2"/>
                                </a:lnTo>
                                <a:lnTo>
                                  <a:pt x="702" y="40"/>
                                </a:lnTo>
                                <a:lnTo>
                                  <a:pt x="710" y="40"/>
                                </a:lnTo>
                                <a:lnTo>
                                  <a:pt x="714" y="35"/>
                                </a:lnTo>
                                <a:lnTo>
                                  <a:pt x="717" y="33"/>
                                </a:lnTo>
                                <a:lnTo>
                                  <a:pt x="732" y="33"/>
                                </a:lnTo>
                                <a:lnTo>
                                  <a:pt x="738" y="40"/>
                                </a:lnTo>
                                <a:lnTo>
                                  <a:pt x="738" y="60"/>
                                </a:lnTo>
                                <a:lnTo>
                                  <a:pt x="732" y="66"/>
                                </a:lnTo>
                                <a:lnTo>
                                  <a:pt x="715" y="66"/>
                                </a:lnTo>
                                <a:lnTo>
                                  <a:pt x="711" y="62"/>
                                </a:lnTo>
                                <a:lnTo>
                                  <a:pt x="709" y="54"/>
                                </a:lnTo>
                                <a:lnTo>
                                  <a:pt x="700" y="54"/>
                                </a:lnTo>
                                <a:lnTo>
                                  <a:pt x="701" y="60"/>
                                </a:lnTo>
                                <a:lnTo>
                                  <a:pt x="702" y="63"/>
                                </a:lnTo>
                                <a:lnTo>
                                  <a:pt x="704" y="65"/>
                                </a:lnTo>
                                <a:lnTo>
                                  <a:pt x="708" y="71"/>
                                </a:lnTo>
                                <a:lnTo>
                                  <a:pt x="715" y="74"/>
                                </a:lnTo>
                                <a:lnTo>
                                  <a:pt x="737" y="74"/>
                                </a:lnTo>
                                <a:lnTo>
                                  <a:pt x="744" y="66"/>
                                </a:lnTo>
                                <a:lnTo>
                                  <a:pt x="747" y="63"/>
                                </a:lnTo>
                                <a:close/>
                                <a:moveTo>
                                  <a:pt x="754" y="213"/>
                                </a:moveTo>
                                <a:lnTo>
                                  <a:pt x="749" y="209"/>
                                </a:lnTo>
                                <a:lnTo>
                                  <a:pt x="722" y="202"/>
                                </a:lnTo>
                                <a:lnTo>
                                  <a:pt x="719" y="200"/>
                                </a:lnTo>
                                <a:lnTo>
                                  <a:pt x="719" y="190"/>
                                </a:lnTo>
                                <a:lnTo>
                                  <a:pt x="723" y="187"/>
                                </a:lnTo>
                                <a:lnTo>
                                  <a:pt x="738" y="187"/>
                                </a:lnTo>
                                <a:lnTo>
                                  <a:pt x="742" y="190"/>
                                </a:lnTo>
                                <a:lnTo>
                                  <a:pt x="742" y="196"/>
                                </a:lnTo>
                                <a:lnTo>
                                  <a:pt x="752" y="196"/>
                                </a:lnTo>
                                <a:lnTo>
                                  <a:pt x="751" y="187"/>
                                </a:lnTo>
                                <a:lnTo>
                                  <a:pt x="751" y="185"/>
                                </a:lnTo>
                                <a:lnTo>
                                  <a:pt x="744" y="179"/>
                                </a:lnTo>
                                <a:lnTo>
                                  <a:pt x="718" y="179"/>
                                </a:lnTo>
                                <a:lnTo>
                                  <a:pt x="709" y="186"/>
                                </a:lnTo>
                                <a:lnTo>
                                  <a:pt x="709" y="205"/>
                                </a:lnTo>
                                <a:lnTo>
                                  <a:pt x="714" y="209"/>
                                </a:lnTo>
                                <a:lnTo>
                                  <a:pt x="742" y="216"/>
                                </a:lnTo>
                                <a:lnTo>
                                  <a:pt x="744" y="218"/>
                                </a:lnTo>
                                <a:lnTo>
                                  <a:pt x="744" y="228"/>
                                </a:lnTo>
                                <a:lnTo>
                                  <a:pt x="739" y="231"/>
                                </a:lnTo>
                                <a:lnTo>
                                  <a:pt x="726" y="231"/>
                                </a:lnTo>
                                <a:lnTo>
                                  <a:pt x="722" y="230"/>
                                </a:lnTo>
                                <a:lnTo>
                                  <a:pt x="720" y="227"/>
                                </a:lnTo>
                                <a:lnTo>
                                  <a:pt x="719" y="226"/>
                                </a:lnTo>
                                <a:lnTo>
                                  <a:pt x="718" y="224"/>
                                </a:lnTo>
                                <a:lnTo>
                                  <a:pt x="717" y="220"/>
                                </a:lnTo>
                                <a:lnTo>
                                  <a:pt x="708" y="220"/>
                                </a:lnTo>
                                <a:lnTo>
                                  <a:pt x="708" y="233"/>
                                </a:lnTo>
                                <a:lnTo>
                                  <a:pt x="716" y="240"/>
                                </a:lnTo>
                                <a:lnTo>
                                  <a:pt x="745" y="240"/>
                                </a:lnTo>
                                <a:lnTo>
                                  <a:pt x="754" y="232"/>
                                </a:lnTo>
                                <a:lnTo>
                                  <a:pt x="754" y="231"/>
                                </a:lnTo>
                                <a:lnTo>
                                  <a:pt x="754" y="213"/>
                                </a:lnTo>
                                <a:close/>
                                <a:moveTo>
                                  <a:pt x="814" y="203"/>
                                </a:moveTo>
                                <a:lnTo>
                                  <a:pt x="813" y="198"/>
                                </a:lnTo>
                                <a:lnTo>
                                  <a:pt x="811" y="194"/>
                                </a:lnTo>
                                <a:lnTo>
                                  <a:pt x="809" y="187"/>
                                </a:lnTo>
                                <a:lnTo>
                                  <a:pt x="808" y="185"/>
                                </a:lnTo>
                                <a:lnTo>
                                  <a:pt x="804" y="182"/>
                                </a:lnTo>
                                <a:lnTo>
                                  <a:pt x="804" y="194"/>
                                </a:lnTo>
                                <a:lnTo>
                                  <a:pt x="804" y="204"/>
                                </a:lnTo>
                                <a:lnTo>
                                  <a:pt x="772" y="204"/>
                                </a:lnTo>
                                <a:lnTo>
                                  <a:pt x="773" y="194"/>
                                </a:lnTo>
                                <a:lnTo>
                                  <a:pt x="779" y="187"/>
                                </a:lnTo>
                                <a:lnTo>
                                  <a:pt x="797" y="187"/>
                                </a:lnTo>
                                <a:lnTo>
                                  <a:pt x="804" y="194"/>
                                </a:lnTo>
                                <a:lnTo>
                                  <a:pt x="804" y="182"/>
                                </a:lnTo>
                                <a:lnTo>
                                  <a:pt x="799" y="179"/>
                                </a:lnTo>
                                <a:lnTo>
                                  <a:pt x="788" y="179"/>
                                </a:lnTo>
                                <a:lnTo>
                                  <a:pt x="778" y="181"/>
                                </a:lnTo>
                                <a:lnTo>
                                  <a:pt x="770" y="187"/>
                                </a:lnTo>
                                <a:lnTo>
                                  <a:pt x="764" y="197"/>
                                </a:lnTo>
                                <a:lnTo>
                                  <a:pt x="763" y="210"/>
                                </a:lnTo>
                                <a:lnTo>
                                  <a:pt x="763" y="228"/>
                                </a:lnTo>
                                <a:lnTo>
                                  <a:pt x="772" y="240"/>
                                </a:lnTo>
                                <a:lnTo>
                                  <a:pt x="801" y="240"/>
                                </a:lnTo>
                                <a:lnTo>
                                  <a:pt x="810" y="232"/>
                                </a:lnTo>
                                <a:lnTo>
                                  <a:pt x="810" y="231"/>
                                </a:lnTo>
                                <a:lnTo>
                                  <a:pt x="812" y="220"/>
                                </a:lnTo>
                                <a:lnTo>
                                  <a:pt x="803" y="220"/>
                                </a:lnTo>
                                <a:lnTo>
                                  <a:pt x="801" y="227"/>
                                </a:lnTo>
                                <a:lnTo>
                                  <a:pt x="796" y="231"/>
                                </a:lnTo>
                                <a:lnTo>
                                  <a:pt x="783" y="231"/>
                                </a:lnTo>
                                <a:lnTo>
                                  <a:pt x="778" y="229"/>
                                </a:lnTo>
                                <a:lnTo>
                                  <a:pt x="775" y="224"/>
                                </a:lnTo>
                                <a:lnTo>
                                  <a:pt x="773" y="221"/>
                                </a:lnTo>
                                <a:lnTo>
                                  <a:pt x="772" y="217"/>
                                </a:lnTo>
                                <a:lnTo>
                                  <a:pt x="772" y="212"/>
                                </a:lnTo>
                                <a:lnTo>
                                  <a:pt x="814" y="212"/>
                                </a:lnTo>
                                <a:lnTo>
                                  <a:pt x="814" y="204"/>
                                </a:lnTo>
                                <a:lnTo>
                                  <a:pt x="814" y="203"/>
                                </a:lnTo>
                                <a:close/>
                                <a:moveTo>
                                  <a:pt x="902" y="158"/>
                                </a:moveTo>
                                <a:lnTo>
                                  <a:pt x="893" y="158"/>
                                </a:lnTo>
                                <a:lnTo>
                                  <a:pt x="893" y="188"/>
                                </a:lnTo>
                                <a:lnTo>
                                  <a:pt x="893" y="196"/>
                                </a:lnTo>
                                <a:lnTo>
                                  <a:pt x="893" y="222"/>
                                </a:lnTo>
                                <a:lnTo>
                                  <a:pt x="886" y="231"/>
                                </a:lnTo>
                                <a:lnTo>
                                  <a:pt x="867" y="231"/>
                                </a:lnTo>
                                <a:lnTo>
                                  <a:pt x="860" y="222"/>
                                </a:lnTo>
                                <a:lnTo>
                                  <a:pt x="861" y="196"/>
                                </a:lnTo>
                                <a:lnTo>
                                  <a:pt x="867" y="187"/>
                                </a:lnTo>
                                <a:lnTo>
                                  <a:pt x="886" y="187"/>
                                </a:lnTo>
                                <a:lnTo>
                                  <a:pt x="893" y="196"/>
                                </a:lnTo>
                                <a:lnTo>
                                  <a:pt x="893" y="188"/>
                                </a:lnTo>
                                <a:lnTo>
                                  <a:pt x="892" y="187"/>
                                </a:lnTo>
                                <a:lnTo>
                                  <a:pt x="889" y="182"/>
                                </a:lnTo>
                                <a:lnTo>
                                  <a:pt x="883" y="179"/>
                                </a:lnTo>
                                <a:lnTo>
                                  <a:pt x="861" y="179"/>
                                </a:lnTo>
                                <a:lnTo>
                                  <a:pt x="851" y="191"/>
                                </a:lnTo>
                                <a:lnTo>
                                  <a:pt x="851" y="228"/>
                                </a:lnTo>
                                <a:lnTo>
                                  <a:pt x="860" y="240"/>
                                </a:lnTo>
                                <a:lnTo>
                                  <a:pt x="883" y="240"/>
                                </a:lnTo>
                                <a:lnTo>
                                  <a:pt x="889" y="237"/>
                                </a:lnTo>
                                <a:lnTo>
                                  <a:pt x="893" y="231"/>
                                </a:lnTo>
                                <a:lnTo>
                                  <a:pt x="894" y="230"/>
                                </a:lnTo>
                                <a:lnTo>
                                  <a:pt x="894" y="237"/>
                                </a:lnTo>
                                <a:lnTo>
                                  <a:pt x="902" y="237"/>
                                </a:lnTo>
                                <a:lnTo>
                                  <a:pt x="902" y="230"/>
                                </a:lnTo>
                                <a:lnTo>
                                  <a:pt x="902" y="188"/>
                                </a:lnTo>
                                <a:lnTo>
                                  <a:pt x="902" y="158"/>
                                </a:lnTo>
                                <a:close/>
                                <a:moveTo>
                                  <a:pt x="963" y="203"/>
                                </a:moveTo>
                                <a:lnTo>
                                  <a:pt x="963" y="198"/>
                                </a:lnTo>
                                <a:lnTo>
                                  <a:pt x="961" y="194"/>
                                </a:lnTo>
                                <a:lnTo>
                                  <a:pt x="959" y="187"/>
                                </a:lnTo>
                                <a:lnTo>
                                  <a:pt x="957" y="185"/>
                                </a:lnTo>
                                <a:lnTo>
                                  <a:pt x="954" y="182"/>
                                </a:lnTo>
                                <a:lnTo>
                                  <a:pt x="954" y="194"/>
                                </a:lnTo>
                                <a:lnTo>
                                  <a:pt x="954" y="204"/>
                                </a:lnTo>
                                <a:lnTo>
                                  <a:pt x="922" y="204"/>
                                </a:lnTo>
                                <a:lnTo>
                                  <a:pt x="923" y="194"/>
                                </a:lnTo>
                                <a:lnTo>
                                  <a:pt x="929" y="187"/>
                                </a:lnTo>
                                <a:lnTo>
                                  <a:pt x="947" y="187"/>
                                </a:lnTo>
                                <a:lnTo>
                                  <a:pt x="954" y="194"/>
                                </a:lnTo>
                                <a:lnTo>
                                  <a:pt x="954" y="182"/>
                                </a:lnTo>
                                <a:lnTo>
                                  <a:pt x="949" y="179"/>
                                </a:lnTo>
                                <a:lnTo>
                                  <a:pt x="938" y="179"/>
                                </a:lnTo>
                                <a:lnTo>
                                  <a:pt x="928" y="181"/>
                                </a:lnTo>
                                <a:lnTo>
                                  <a:pt x="919" y="187"/>
                                </a:lnTo>
                                <a:lnTo>
                                  <a:pt x="914" y="197"/>
                                </a:lnTo>
                                <a:lnTo>
                                  <a:pt x="912" y="210"/>
                                </a:lnTo>
                                <a:lnTo>
                                  <a:pt x="912" y="228"/>
                                </a:lnTo>
                                <a:lnTo>
                                  <a:pt x="922" y="240"/>
                                </a:lnTo>
                                <a:lnTo>
                                  <a:pt x="951" y="240"/>
                                </a:lnTo>
                                <a:lnTo>
                                  <a:pt x="960" y="232"/>
                                </a:lnTo>
                                <a:lnTo>
                                  <a:pt x="960" y="231"/>
                                </a:lnTo>
                                <a:lnTo>
                                  <a:pt x="962" y="220"/>
                                </a:lnTo>
                                <a:lnTo>
                                  <a:pt x="953" y="220"/>
                                </a:lnTo>
                                <a:lnTo>
                                  <a:pt x="951" y="227"/>
                                </a:lnTo>
                                <a:lnTo>
                                  <a:pt x="946" y="231"/>
                                </a:lnTo>
                                <a:lnTo>
                                  <a:pt x="933" y="231"/>
                                </a:lnTo>
                                <a:lnTo>
                                  <a:pt x="928" y="229"/>
                                </a:lnTo>
                                <a:lnTo>
                                  <a:pt x="925" y="224"/>
                                </a:lnTo>
                                <a:lnTo>
                                  <a:pt x="923" y="221"/>
                                </a:lnTo>
                                <a:lnTo>
                                  <a:pt x="922" y="217"/>
                                </a:lnTo>
                                <a:lnTo>
                                  <a:pt x="922" y="212"/>
                                </a:lnTo>
                                <a:lnTo>
                                  <a:pt x="963" y="212"/>
                                </a:lnTo>
                                <a:lnTo>
                                  <a:pt x="963" y="204"/>
                                </a:lnTo>
                                <a:lnTo>
                                  <a:pt x="963" y="203"/>
                                </a:lnTo>
                                <a:close/>
                                <a:moveTo>
                                  <a:pt x="1024" y="191"/>
                                </a:moveTo>
                                <a:lnTo>
                                  <a:pt x="1022" y="187"/>
                                </a:lnTo>
                                <a:lnTo>
                                  <a:pt x="1015" y="179"/>
                                </a:lnTo>
                                <a:lnTo>
                                  <a:pt x="1015" y="222"/>
                                </a:lnTo>
                                <a:lnTo>
                                  <a:pt x="1009" y="231"/>
                                </a:lnTo>
                                <a:lnTo>
                                  <a:pt x="989" y="231"/>
                                </a:lnTo>
                                <a:lnTo>
                                  <a:pt x="983" y="222"/>
                                </a:lnTo>
                                <a:lnTo>
                                  <a:pt x="983" y="196"/>
                                </a:lnTo>
                                <a:lnTo>
                                  <a:pt x="988" y="189"/>
                                </a:lnTo>
                                <a:lnTo>
                                  <a:pt x="989" y="187"/>
                                </a:lnTo>
                                <a:lnTo>
                                  <a:pt x="1009" y="187"/>
                                </a:lnTo>
                                <a:lnTo>
                                  <a:pt x="1015" y="196"/>
                                </a:lnTo>
                                <a:lnTo>
                                  <a:pt x="1015" y="222"/>
                                </a:lnTo>
                                <a:lnTo>
                                  <a:pt x="1015" y="179"/>
                                </a:lnTo>
                                <a:lnTo>
                                  <a:pt x="993" y="179"/>
                                </a:lnTo>
                                <a:lnTo>
                                  <a:pt x="986" y="182"/>
                                </a:lnTo>
                                <a:lnTo>
                                  <a:pt x="982" y="189"/>
                                </a:lnTo>
                                <a:lnTo>
                                  <a:pt x="982" y="181"/>
                                </a:lnTo>
                                <a:lnTo>
                                  <a:pt x="974" y="181"/>
                                </a:lnTo>
                                <a:lnTo>
                                  <a:pt x="974" y="261"/>
                                </a:lnTo>
                                <a:lnTo>
                                  <a:pt x="983" y="261"/>
                                </a:lnTo>
                                <a:lnTo>
                                  <a:pt x="983" y="231"/>
                                </a:lnTo>
                                <a:lnTo>
                                  <a:pt x="988" y="237"/>
                                </a:lnTo>
                                <a:lnTo>
                                  <a:pt x="993" y="240"/>
                                </a:lnTo>
                                <a:lnTo>
                                  <a:pt x="1015" y="240"/>
                                </a:lnTo>
                                <a:lnTo>
                                  <a:pt x="1024" y="228"/>
                                </a:lnTo>
                                <a:lnTo>
                                  <a:pt x="1024" y="191"/>
                                </a:lnTo>
                                <a:close/>
                                <a:moveTo>
                                  <a:pt x="1055" y="181"/>
                                </a:moveTo>
                                <a:lnTo>
                                  <a:pt x="1046" y="181"/>
                                </a:lnTo>
                                <a:lnTo>
                                  <a:pt x="1046" y="165"/>
                                </a:lnTo>
                                <a:lnTo>
                                  <a:pt x="1037" y="165"/>
                                </a:lnTo>
                                <a:lnTo>
                                  <a:pt x="1037" y="181"/>
                                </a:lnTo>
                                <a:lnTo>
                                  <a:pt x="1030" y="181"/>
                                </a:lnTo>
                                <a:lnTo>
                                  <a:pt x="1030" y="188"/>
                                </a:lnTo>
                                <a:lnTo>
                                  <a:pt x="1037" y="188"/>
                                </a:lnTo>
                                <a:lnTo>
                                  <a:pt x="1037" y="236"/>
                                </a:lnTo>
                                <a:lnTo>
                                  <a:pt x="1041" y="240"/>
                                </a:lnTo>
                                <a:lnTo>
                                  <a:pt x="1050" y="240"/>
                                </a:lnTo>
                                <a:lnTo>
                                  <a:pt x="1052" y="239"/>
                                </a:lnTo>
                                <a:lnTo>
                                  <a:pt x="1055" y="239"/>
                                </a:lnTo>
                                <a:lnTo>
                                  <a:pt x="1055" y="232"/>
                                </a:lnTo>
                                <a:lnTo>
                                  <a:pt x="1055" y="231"/>
                                </a:lnTo>
                                <a:lnTo>
                                  <a:pt x="1054" y="232"/>
                                </a:lnTo>
                                <a:lnTo>
                                  <a:pt x="1053" y="232"/>
                                </a:lnTo>
                                <a:lnTo>
                                  <a:pt x="1047" y="232"/>
                                </a:lnTo>
                                <a:lnTo>
                                  <a:pt x="1046" y="231"/>
                                </a:lnTo>
                                <a:lnTo>
                                  <a:pt x="1046" y="188"/>
                                </a:lnTo>
                                <a:lnTo>
                                  <a:pt x="1055" y="188"/>
                                </a:lnTo>
                                <a:lnTo>
                                  <a:pt x="1055" y="181"/>
                                </a:lnTo>
                                <a:close/>
                                <a:moveTo>
                                  <a:pt x="1110" y="185"/>
                                </a:moveTo>
                                <a:lnTo>
                                  <a:pt x="1104" y="179"/>
                                </a:lnTo>
                                <a:lnTo>
                                  <a:pt x="1085" y="179"/>
                                </a:lnTo>
                                <a:lnTo>
                                  <a:pt x="1080" y="181"/>
                                </a:lnTo>
                                <a:lnTo>
                                  <a:pt x="1075" y="188"/>
                                </a:lnTo>
                                <a:lnTo>
                                  <a:pt x="1075" y="158"/>
                                </a:lnTo>
                                <a:lnTo>
                                  <a:pt x="1066" y="158"/>
                                </a:lnTo>
                                <a:lnTo>
                                  <a:pt x="1066" y="237"/>
                                </a:lnTo>
                                <a:lnTo>
                                  <a:pt x="1075" y="237"/>
                                </a:lnTo>
                                <a:lnTo>
                                  <a:pt x="1075" y="194"/>
                                </a:lnTo>
                                <a:lnTo>
                                  <a:pt x="1079" y="188"/>
                                </a:lnTo>
                                <a:lnTo>
                                  <a:pt x="1081" y="187"/>
                                </a:lnTo>
                                <a:lnTo>
                                  <a:pt x="1093" y="187"/>
                                </a:lnTo>
                                <a:lnTo>
                                  <a:pt x="1096" y="188"/>
                                </a:lnTo>
                                <a:lnTo>
                                  <a:pt x="1100" y="191"/>
                                </a:lnTo>
                                <a:lnTo>
                                  <a:pt x="1101" y="194"/>
                                </a:lnTo>
                                <a:lnTo>
                                  <a:pt x="1101" y="237"/>
                                </a:lnTo>
                                <a:lnTo>
                                  <a:pt x="1110" y="237"/>
                                </a:lnTo>
                                <a:lnTo>
                                  <a:pt x="1110" y="187"/>
                                </a:lnTo>
                                <a:lnTo>
                                  <a:pt x="1110" y="185"/>
                                </a:lnTo>
                                <a:close/>
                                <a:moveTo>
                                  <a:pt x="1359" y="0"/>
                                </a:moveTo>
                                <a:lnTo>
                                  <a:pt x="1354" y="0"/>
                                </a:lnTo>
                                <a:lnTo>
                                  <a:pt x="1351" y="11"/>
                                </a:lnTo>
                                <a:lnTo>
                                  <a:pt x="1349" y="13"/>
                                </a:lnTo>
                                <a:lnTo>
                                  <a:pt x="1335" y="15"/>
                                </a:lnTo>
                                <a:lnTo>
                                  <a:pt x="1335" y="21"/>
                                </a:lnTo>
                                <a:lnTo>
                                  <a:pt x="1351" y="21"/>
                                </a:lnTo>
                                <a:lnTo>
                                  <a:pt x="1351" y="71"/>
                                </a:lnTo>
                                <a:lnTo>
                                  <a:pt x="1359" y="71"/>
                                </a:lnTo>
                                <a:lnTo>
                                  <a:pt x="1359" y="0"/>
                                </a:lnTo>
                                <a:close/>
                                <a:moveTo>
                                  <a:pt x="1978" y="0"/>
                                </a:moveTo>
                                <a:lnTo>
                                  <a:pt x="1973" y="0"/>
                                </a:lnTo>
                                <a:lnTo>
                                  <a:pt x="1970" y="11"/>
                                </a:lnTo>
                                <a:lnTo>
                                  <a:pt x="1968" y="13"/>
                                </a:lnTo>
                                <a:lnTo>
                                  <a:pt x="1954" y="15"/>
                                </a:lnTo>
                                <a:lnTo>
                                  <a:pt x="1954" y="21"/>
                                </a:lnTo>
                                <a:lnTo>
                                  <a:pt x="1970" y="21"/>
                                </a:lnTo>
                                <a:lnTo>
                                  <a:pt x="1970" y="71"/>
                                </a:lnTo>
                                <a:lnTo>
                                  <a:pt x="1978" y="71"/>
                                </a:lnTo>
                                <a:lnTo>
                                  <a:pt x="1978" y="0"/>
                                </a:lnTo>
                                <a:close/>
                                <a:moveTo>
                                  <a:pt x="2017" y="61"/>
                                </a:moveTo>
                                <a:lnTo>
                                  <a:pt x="2007" y="61"/>
                                </a:lnTo>
                                <a:lnTo>
                                  <a:pt x="2007" y="71"/>
                                </a:lnTo>
                                <a:lnTo>
                                  <a:pt x="2017" y="71"/>
                                </a:lnTo>
                                <a:lnTo>
                                  <a:pt x="2017" y="61"/>
                                </a:lnTo>
                                <a:close/>
                                <a:moveTo>
                                  <a:pt x="2076" y="63"/>
                                </a:moveTo>
                                <a:lnTo>
                                  <a:pt x="2076" y="35"/>
                                </a:lnTo>
                                <a:lnTo>
                                  <a:pt x="2075" y="33"/>
                                </a:lnTo>
                                <a:lnTo>
                                  <a:pt x="2071" y="30"/>
                                </a:lnTo>
                                <a:lnTo>
                                  <a:pt x="2067" y="25"/>
                                </a:lnTo>
                                <a:lnTo>
                                  <a:pt x="2049" y="25"/>
                                </a:lnTo>
                                <a:lnTo>
                                  <a:pt x="2045" y="27"/>
                                </a:lnTo>
                                <a:lnTo>
                                  <a:pt x="2041" y="30"/>
                                </a:lnTo>
                                <a:lnTo>
                                  <a:pt x="2044" y="10"/>
                                </a:lnTo>
                                <a:lnTo>
                                  <a:pt x="2073" y="10"/>
                                </a:lnTo>
                                <a:lnTo>
                                  <a:pt x="2073" y="2"/>
                                </a:lnTo>
                                <a:lnTo>
                                  <a:pt x="2037" y="2"/>
                                </a:lnTo>
                                <a:lnTo>
                                  <a:pt x="2032" y="40"/>
                                </a:lnTo>
                                <a:lnTo>
                                  <a:pt x="2040" y="40"/>
                                </a:lnTo>
                                <a:lnTo>
                                  <a:pt x="2044" y="35"/>
                                </a:lnTo>
                                <a:lnTo>
                                  <a:pt x="2047" y="33"/>
                                </a:lnTo>
                                <a:lnTo>
                                  <a:pt x="2062" y="33"/>
                                </a:lnTo>
                                <a:lnTo>
                                  <a:pt x="2067" y="40"/>
                                </a:lnTo>
                                <a:lnTo>
                                  <a:pt x="2067" y="60"/>
                                </a:lnTo>
                                <a:lnTo>
                                  <a:pt x="2062" y="66"/>
                                </a:lnTo>
                                <a:lnTo>
                                  <a:pt x="2045" y="66"/>
                                </a:lnTo>
                                <a:lnTo>
                                  <a:pt x="2040" y="62"/>
                                </a:lnTo>
                                <a:lnTo>
                                  <a:pt x="2038" y="54"/>
                                </a:lnTo>
                                <a:lnTo>
                                  <a:pt x="2029" y="54"/>
                                </a:lnTo>
                                <a:lnTo>
                                  <a:pt x="2031" y="60"/>
                                </a:lnTo>
                                <a:lnTo>
                                  <a:pt x="2032" y="63"/>
                                </a:lnTo>
                                <a:lnTo>
                                  <a:pt x="2034" y="65"/>
                                </a:lnTo>
                                <a:lnTo>
                                  <a:pt x="2038" y="71"/>
                                </a:lnTo>
                                <a:lnTo>
                                  <a:pt x="2045" y="74"/>
                                </a:lnTo>
                                <a:lnTo>
                                  <a:pt x="2067" y="74"/>
                                </a:lnTo>
                                <a:lnTo>
                                  <a:pt x="2074" y="66"/>
                                </a:lnTo>
                                <a:lnTo>
                                  <a:pt x="2076" y="63"/>
                                </a:lnTo>
                                <a:close/>
                              </a:path>
                            </a:pathLst>
                          </a:custGeom>
                          <a:solidFill>
                            <a:srgbClr val="26262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38" name="docshape8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4829" y="-309"/>
                            <a:ext cx="169" cy="1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9" name="docshape88"/>
                        <wps:cNvSpPr>
                          <a:spLocks/>
                        </wps:cNvSpPr>
                        <wps:spPr bwMode="auto">
                          <a:xfrm>
                            <a:off x="5037" y="-343"/>
                            <a:ext cx="106" cy="136"/>
                          </a:xfrm>
                          <a:custGeom>
                            <a:avLst/>
                            <a:gdLst>
                              <a:gd name="T0" fmla="+- 0 5058 5038"/>
                              <a:gd name="T1" fmla="*/ T0 w 106"/>
                              <a:gd name="T2" fmla="+- 0 -307 -343"/>
                              <a:gd name="T3" fmla="*/ -307 h 136"/>
                              <a:gd name="T4" fmla="+- 0 5038 5038"/>
                              <a:gd name="T5" fmla="*/ T4 w 106"/>
                              <a:gd name="T6" fmla="+- 0 -307 -343"/>
                              <a:gd name="T7" fmla="*/ -307 h 136"/>
                              <a:gd name="T8" fmla="+- 0 5038 5038"/>
                              <a:gd name="T9" fmla="*/ T8 w 106"/>
                              <a:gd name="T10" fmla="+- 0 -301 -343"/>
                              <a:gd name="T11" fmla="*/ -301 h 136"/>
                              <a:gd name="T12" fmla="+- 0 5058 5038"/>
                              <a:gd name="T13" fmla="*/ T12 w 106"/>
                              <a:gd name="T14" fmla="+- 0 -301 -343"/>
                              <a:gd name="T15" fmla="*/ -301 h 136"/>
                              <a:gd name="T16" fmla="+- 0 5058 5038"/>
                              <a:gd name="T17" fmla="*/ T16 w 106"/>
                              <a:gd name="T18" fmla="+- 0 -307 -343"/>
                              <a:gd name="T19" fmla="*/ -307 h 136"/>
                              <a:gd name="T20" fmla="+- 0 5092 5038"/>
                              <a:gd name="T21" fmla="*/ T20 w 106"/>
                              <a:gd name="T22" fmla="+- 0 -343 -343"/>
                              <a:gd name="T23" fmla="*/ -343 h 136"/>
                              <a:gd name="T24" fmla="+- 0 5087 5038"/>
                              <a:gd name="T25" fmla="*/ T24 w 106"/>
                              <a:gd name="T26" fmla="+- 0 -343 -343"/>
                              <a:gd name="T27" fmla="*/ -343 h 136"/>
                              <a:gd name="T28" fmla="+- 0 5085 5038"/>
                              <a:gd name="T29" fmla="*/ T28 w 106"/>
                              <a:gd name="T30" fmla="+- 0 -333 -343"/>
                              <a:gd name="T31" fmla="*/ -333 h 136"/>
                              <a:gd name="T32" fmla="+- 0 5083 5038"/>
                              <a:gd name="T33" fmla="*/ T32 w 106"/>
                              <a:gd name="T34" fmla="+- 0 -332 -343"/>
                              <a:gd name="T35" fmla="*/ -332 h 136"/>
                              <a:gd name="T36" fmla="+- 0 5071 5038"/>
                              <a:gd name="T37" fmla="*/ T36 w 106"/>
                              <a:gd name="T38" fmla="+- 0 -330 -343"/>
                              <a:gd name="T39" fmla="*/ -330 h 136"/>
                              <a:gd name="T40" fmla="+- 0 5071 5038"/>
                              <a:gd name="T41" fmla="*/ T40 w 106"/>
                              <a:gd name="T42" fmla="+- 0 -325 -343"/>
                              <a:gd name="T43" fmla="*/ -325 h 136"/>
                              <a:gd name="T44" fmla="+- 0 5085 5038"/>
                              <a:gd name="T45" fmla="*/ T44 w 106"/>
                              <a:gd name="T46" fmla="+- 0 -325 -343"/>
                              <a:gd name="T47" fmla="*/ -325 h 136"/>
                              <a:gd name="T48" fmla="+- 0 5085 5038"/>
                              <a:gd name="T49" fmla="*/ T48 w 106"/>
                              <a:gd name="T50" fmla="+- 0 -281 -343"/>
                              <a:gd name="T51" fmla="*/ -281 h 136"/>
                              <a:gd name="T52" fmla="+- 0 5092 5038"/>
                              <a:gd name="T53" fmla="*/ T52 w 106"/>
                              <a:gd name="T54" fmla="+- 0 -281 -343"/>
                              <a:gd name="T55" fmla="*/ -281 h 136"/>
                              <a:gd name="T56" fmla="+- 0 5092 5038"/>
                              <a:gd name="T57" fmla="*/ T56 w 106"/>
                              <a:gd name="T58" fmla="+- 0 -343 -343"/>
                              <a:gd name="T59" fmla="*/ -343 h 136"/>
                              <a:gd name="T60" fmla="+- 0 5143 5038"/>
                              <a:gd name="T61" fmla="*/ T60 w 106"/>
                              <a:gd name="T62" fmla="+- 0 -309 -343"/>
                              <a:gd name="T63" fmla="*/ -309 h 136"/>
                              <a:gd name="T64" fmla="+- 0 5123 5038"/>
                              <a:gd name="T65" fmla="*/ T64 w 106"/>
                              <a:gd name="T66" fmla="+- 0 -309 -343"/>
                              <a:gd name="T67" fmla="*/ -309 h 136"/>
                              <a:gd name="T68" fmla="+- 0 5123 5038"/>
                              <a:gd name="T69" fmla="*/ T68 w 106"/>
                              <a:gd name="T70" fmla="+- 0 -301 -343"/>
                              <a:gd name="T71" fmla="*/ -301 h 136"/>
                              <a:gd name="T72" fmla="+- 0 5134 5038"/>
                              <a:gd name="T73" fmla="*/ T72 w 106"/>
                              <a:gd name="T74" fmla="+- 0 -301 -343"/>
                              <a:gd name="T75" fmla="*/ -301 h 136"/>
                              <a:gd name="T76" fmla="+- 0 5134 5038"/>
                              <a:gd name="T77" fmla="*/ T76 w 106"/>
                              <a:gd name="T78" fmla="+- 0 -215 -343"/>
                              <a:gd name="T79" fmla="*/ -215 h 136"/>
                              <a:gd name="T80" fmla="+- 0 5123 5038"/>
                              <a:gd name="T81" fmla="*/ T80 w 106"/>
                              <a:gd name="T82" fmla="+- 0 -215 -343"/>
                              <a:gd name="T83" fmla="*/ -215 h 136"/>
                              <a:gd name="T84" fmla="+- 0 5123 5038"/>
                              <a:gd name="T85" fmla="*/ T84 w 106"/>
                              <a:gd name="T86" fmla="+- 0 -207 -343"/>
                              <a:gd name="T87" fmla="*/ -207 h 136"/>
                              <a:gd name="T88" fmla="+- 0 5143 5038"/>
                              <a:gd name="T89" fmla="*/ T88 w 106"/>
                              <a:gd name="T90" fmla="+- 0 -207 -343"/>
                              <a:gd name="T91" fmla="*/ -207 h 136"/>
                              <a:gd name="T92" fmla="+- 0 5143 5038"/>
                              <a:gd name="T93" fmla="*/ T92 w 106"/>
                              <a:gd name="T94" fmla="+- 0 -309 -343"/>
                              <a:gd name="T95" fmla="*/ -309 h 13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Lst>
                            <a:rect l="0" t="0" r="r" b="b"/>
                            <a:pathLst>
                              <a:path w="106" h="136">
                                <a:moveTo>
                                  <a:pt x="20" y="36"/>
                                </a:moveTo>
                                <a:lnTo>
                                  <a:pt x="0" y="36"/>
                                </a:lnTo>
                                <a:lnTo>
                                  <a:pt x="0" y="42"/>
                                </a:lnTo>
                                <a:lnTo>
                                  <a:pt x="20" y="42"/>
                                </a:lnTo>
                                <a:lnTo>
                                  <a:pt x="20" y="36"/>
                                </a:lnTo>
                                <a:close/>
                                <a:moveTo>
                                  <a:pt x="54" y="0"/>
                                </a:moveTo>
                                <a:lnTo>
                                  <a:pt x="49" y="0"/>
                                </a:lnTo>
                                <a:lnTo>
                                  <a:pt x="47" y="10"/>
                                </a:lnTo>
                                <a:lnTo>
                                  <a:pt x="45" y="11"/>
                                </a:lnTo>
                                <a:lnTo>
                                  <a:pt x="33" y="13"/>
                                </a:lnTo>
                                <a:lnTo>
                                  <a:pt x="33" y="18"/>
                                </a:lnTo>
                                <a:lnTo>
                                  <a:pt x="47" y="18"/>
                                </a:lnTo>
                                <a:lnTo>
                                  <a:pt x="47" y="62"/>
                                </a:lnTo>
                                <a:lnTo>
                                  <a:pt x="54" y="62"/>
                                </a:lnTo>
                                <a:lnTo>
                                  <a:pt x="54" y="0"/>
                                </a:lnTo>
                                <a:close/>
                                <a:moveTo>
                                  <a:pt x="105" y="34"/>
                                </a:moveTo>
                                <a:lnTo>
                                  <a:pt x="85" y="34"/>
                                </a:lnTo>
                                <a:lnTo>
                                  <a:pt x="85" y="42"/>
                                </a:lnTo>
                                <a:lnTo>
                                  <a:pt x="96" y="42"/>
                                </a:lnTo>
                                <a:lnTo>
                                  <a:pt x="96" y="128"/>
                                </a:lnTo>
                                <a:lnTo>
                                  <a:pt x="85" y="128"/>
                                </a:lnTo>
                                <a:lnTo>
                                  <a:pt x="85" y="136"/>
                                </a:lnTo>
                                <a:lnTo>
                                  <a:pt x="105" y="136"/>
                                </a:lnTo>
                                <a:lnTo>
                                  <a:pt x="105" y="34"/>
                                </a:lnTo>
                                <a:close/>
                              </a:path>
                            </a:pathLst>
                          </a:custGeom>
                          <a:solidFill>
                            <a:srgbClr val="26262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0" name="Line 84"/>
                        <wps:cNvCnPr>
                          <a:cxnSpLocks noChangeShapeType="1"/>
                        </wps:cNvCnPr>
                        <wps:spPr bwMode="auto">
                          <a:xfrm>
                            <a:off x="3609" y="-519"/>
                            <a:ext cx="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41" name="Line 85"/>
                        <wps:cNvCnPr>
                          <a:cxnSpLocks noChangeShapeType="1"/>
                        </wps:cNvCnPr>
                        <wps:spPr bwMode="auto">
                          <a:xfrm>
                            <a:off x="5603" y="-519"/>
                            <a:ext cx="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42" name="Line 86"/>
                        <wps:cNvCnPr>
                          <a:cxnSpLocks noChangeShapeType="1"/>
                        </wps:cNvCnPr>
                        <wps:spPr bwMode="auto">
                          <a:xfrm>
                            <a:off x="3609" y="-519"/>
                            <a:ext cx="2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43" name="Line 87"/>
                        <wps:cNvCnPr>
                          <a:cxnSpLocks noChangeShapeType="1"/>
                        </wps:cNvCnPr>
                        <wps:spPr bwMode="auto">
                          <a:xfrm>
                            <a:off x="3609" y="-758"/>
                            <a:ext cx="2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44" name="Line 88"/>
                        <wps:cNvCnPr>
                          <a:cxnSpLocks noChangeShapeType="1"/>
                        </wps:cNvCnPr>
                        <wps:spPr bwMode="auto">
                          <a:xfrm>
                            <a:off x="3609" y="-997"/>
                            <a:ext cx="2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45" name="Line 89"/>
                        <wps:cNvCnPr>
                          <a:cxnSpLocks noChangeShapeType="1"/>
                        </wps:cNvCnPr>
                        <wps:spPr bwMode="auto">
                          <a:xfrm>
                            <a:off x="3609" y="-1235"/>
                            <a:ext cx="2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46" name="Line 90"/>
                        <wps:cNvCnPr>
                          <a:cxnSpLocks noChangeShapeType="1"/>
                        </wps:cNvCnPr>
                        <wps:spPr bwMode="auto">
                          <a:xfrm>
                            <a:off x="3609" y="-1474"/>
                            <a:ext cx="2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47" name="Line 91"/>
                        <wps:cNvCnPr>
                          <a:cxnSpLocks noChangeShapeType="1"/>
                        </wps:cNvCnPr>
                        <wps:spPr bwMode="auto">
                          <a:xfrm>
                            <a:off x="3609" y="-1713"/>
                            <a:ext cx="2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48" name="Line 92"/>
                        <wps:cNvCnPr>
                          <a:cxnSpLocks noChangeShapeType="1"/>
                        </wps:cNvCnPr>
                        <wps:spPr bwMode="auto">
                          <a:xfrm>
                            <a:off x="3609" y="-1951"/>
                            <a:ext cx="2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49" name="Line 93"/>
                        <wps:cNvCnPr>
                          <a:cxnSpLocks noChangeShapeType="1"/>
                        </wps:cNvCnPr>
                        <wps:spPr bwMode="auto">
                          <a:xfrm>
                            <a:off x="5603" y="-519"/>
                            <a:ext cx="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50" name="Line 94"/>
                        <wps:cNvCnPr>
                          <a:cxnSpLocks noChangeShapeType="1"/>
                        </wps:cNvCnPr>
                        <wps:spPr bwMode="auto">
                          <a:xfrm>
                            <a:off x="5603" y="-758"/>
                            <a:ext cx="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51" name="Line 95"/>
                        <wps:cNvCnPr>
                          <a:cxnSpLocks noChangeShapeType="1"/>
                        </wps:cNvCnPr>
                        <wps:spPr bwMode="auto">
                          <a:xfrm>
                            <a:off x="5603" y="-997"/>
                            <a:ext cx="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52" name="Line 96"/>
                        <wps:cNvCnPr>
                          <a:cxnSpLocks noChangeShapeType="1"/>
                        </wps:cNvCnPr>
                        <wps:spPr bwMode="auto">
                          <a:xfrm>
                            <a:off x="5603" y="-1235"/>
                            <a:ext cx="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53" name="Line 97"/>
                        <wps:cNvCnPr>
                          <a:cxnSpLocks noChangeShapeType="1"/>
                        </wps:cNvCnPr>
                        <wps:spPr bwMode="auto">
                          <a:xfrm>
                            <a:off x="5603" y="-1474"/>
                            <a:ext cx="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54" name="Line 98"/>
                        <wps:cNvCnPr>
                          <a:cxnSpLocks noChangeShapeType="1"/>
                        </wps:cNvCnPr>
                        <wps:spPr bwMode="auto">
                          <a:xfrm>
                            <a:off x="5603" y="-1713"/>
                            <a:ext cx="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55" name="Line 99"/>
                        <wps:cNvCnPr>
                          <a:cxnSpLocks noChangeShapeType="1"/>
                        </wps:cNvCnPr>
                        <wps:spPr bwMode="auto">
                          <a:xfrm>
                            <a:off x="5603" y="-1951"/>
                            <a:ext cx="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56" name="docshape89"/>
                        <wps:cNvSpPr>
                          <a:spLocks/>
                        </wps:cNvSpPr>
                        <wps:spPr bwMode="auto">
                          <a:xfrm>
                            <a:off x="3388" y="-1991"/>
                            <a:ext cx="176" cy="1505"/>
                          </a:xfrm>
                          <a:custGeom>
                            <a:avLst/>
                            <a:gdLst>
                              <a:gd name="T0" fmla="+- 0 3422 3388"/>
                              <a:gd name="T1" fmla="*/ T0 w 176"/>
                              <a:gd name="T2" fmla="+- 0 -1124 -1990"/>
                              <a:gd name="T3" fmla="*/ -1124 h 1505"/>
                              <a:gd name="T4" fmla="+- 0 3467 3388"/>
                              <a:gd name="T5" fmla="*/ T4 w 176"/>
                              <a:gd name="T6" fmla="+- 0 -1071 -1990"/>
                              <a:gd name="T7" fmla="*/ -1071 h 1505"/>
                              <a:gd name="T8" fmla="+- 0 3409 3388"/>
                              <a:gd name="T9" fmla="*/ T8 w 176"/>
                              <a:gd name="T10" fmla="+- 0 -1160 -1990"/>
                              <a:gd name="T11" fmla="*/ -1160 h 1505"/>
                              <a:gd name="T12" fmla="+- 0 3467 3388"/>
                              <a:gd name="T13" fmla="*/ T12 w 176"/>
                              <a:gd name="T14" fmla="+- 0 -1150 -1990"/>
                              <a:gd name="T15" fmla="*/ -1150 h 1505"/>
                              <a:gd name="T16" fmla="+- 0 3467 3388"/>
                              <a:gd name="T17" fmla="*/ T16 w 176"/>
                              <a:gd name="T18" fmla="+- 0 -1186 -1990"/>
                              <a:gd name="T19" fmla="*/ -1186 h 1505"/>
                              <a:gd name="T20" fmla="+- 0 3409 3388"/>
                              <a:gd name="T21" fmla="*/ T20 w 176"/>
                              <a:gd name="T22" fmla="+- 0 -1288 -1990"/>
                              <a:gd name="T23" fmla="*/ -1288 h 1505"/>
                              <a:gd name="T24" fmla="+- 0 3410 3388"/>
                              <a:gd name="T25" fmla="*/ T24 w 176"/>
                              <a:gd name="T26" fmla="+- 0 -1261 -1990"/>
                              <a:gd name="T27" fmla="*/ -1261 h 1505"/>
                              <a:gd name="T28" fmla="+- 0 3450 3388"/>
                              <a:gd name="T29" fmla="*/ T28 w 176"/>
                              <a:gd name="T30" fmla="+- 0 -1239 -1990"/>
                              <a:gd name="T31" fmla="*/ -1239 h 1505"/>
                              <a:gd name="T32" fmla="+- 0 3451 3388"/>
                              <a:gd name="T33" fmla="*/ T32 w 176"/>
                              <a:gd name="T34" fmla="+- 0 -1208 -1990"/>
                              <a:gd name="T35" fmla="*/ -1208 h 1505"/>
                              <a:gd name="T36" fmla="+- 0 3434 3388"/>
                              <a:gd name="T37" fmla="*/ T36 w 176"/>
                              <a:gd name="T38" fmla="+- 0 -1249 -1990"/>
                              <a:gd name="T39" fmla="*/ -1249 h 1505"/>
                              <a:gd name="T40" fmla="+- 0 3424 3388"/>
                              <a:gd name="T41" fmla="*/ T40 w 176"/>
                              <a:gd name="T42" fmla="+- 0 -1239 -1990"/>
                              <a:gd name="T43" fmla="*/ -1239 h 1505"/>
                              <a:gd name="T44" fmla="+- 0 3409 3388"/>
                              <a:gd name="T45" fmla="*/ T44 w 176"/>
                              <a:gd name="T46" fmla="+- 0 -1234 -1990"/>
                              <a:gd name="T47" fmla="*/ -1234 h 1505"/>
                              <a:gd name="T48" fmla="+- 0 3458 3388"/>
                              <a:gd name="T49" fmla="*/ T48 w 176"/>
                              <a:gd name="T50" fmla="+- 0 -1198 -1990"/>
                              <a:gd name="T51" fmla="*/ -1198 h 1505"/>
                              <a:gd name="T52" fmla="+- 0 3487 3388"/>
                              <a:gd name="T53" fmla="*/ T52 w 176"/>
                              <a:gd name="T54" fmla="+- 0 -1332 -1990"/>
                              <a:gd name="T55" fmla="*/ -1332 h 1505"/>
                              <a:gd name="T56" fmla="+- 0 3412 3388"/>
                              <a:gd name="T57" fmla="*/ T56 w 176"/>
                              <a:gd name="T58" fmla="+- 0 -1328 -1990"/>
                              <a:gd name="T59" fmla="*/ -1328 h 1505"/>
                              <a:gd name="T60" fmla="+- 0 3464 3388"/>
                              <a:gd name="T61" fmla="*/ T60 w 176"/>
                              <a:gd name="T62" fmla="+- 0 -1303 -1990"/>
                              <a:gd name="T63" fmla="*/ -1303 h 1505"/>
                              <a:gd name="T64" fmla="+- 0 3461 3388"/>
                              <a:gd name="T65" fmla="*/ T64 w 176"/>
                              <a:gd name="T66" fmla="+- 0 -1308 -1990"/>
                              <a:gd name="T67" fmla="*/ -1308 h 1505"/>
                              <a:gd name="T68" fmla="+- 0 3453 3388"/>
                              <a:gd name="T69" fmla="*/ T68 w 176"/>
                              <a:gd name="T70" fmla="+- 0 -1332 -1990"/>
                              <a:gd name="T71" fmla="*/ -1332 h 1505"/>
                              <a:gd name="T72" fmla="+- 0 3483 3388"/>
                              <a:gd name="T73" fmla="*/ T72 w 176"/>
                              <a:gd name="T74" fmla="+- 0 -1328 -1990"/>
                              <a:gd name="T75" fmla="*/ -1328 h 1505"/>
                              <a:gd name="T76" fmla="+- 0 3490 3388"/>
                              <a:gd name="T77" fmla="*/ T76 w 176"/>
                              <a:gd name="T78" fmla="+- 0 -1304 -1990"/>
                              <a:gd name="T79" fmla="*/ -1304 h 1505"/>
                              <a:gd name="T80" fmla="+- 0 3483 3388"/>
                              <a:gd name="T81" fmla="*/ T80 w 176"/>
                              <a:gd name="T82" fmla="+- 0 -1374 -1990"/>
                              <a:gd name="T83" fmla="*/ -1374 h 1505"/>
                              <a:gd name="T84" fmla="+- 0 3410 3388"/>
                              <a:gd name="T85" fmla="*/ T84 w 176"/>
                              <a:gd name="T86" fmla="+- 0 -1352 -1990"/>
                              <a:gd name="T87" fmla="*/ -1352 h 1505"/>
                              <a:gd name="T88" fmla="+- 0 3481 3388"/>
                              <a:gd name="T89" fmla="*/ T88 w 176"/>
                              <a:gd name="T90" fmla="+- 0 -1355 -1990"/>
                              <a:gd name="T91" fmla="*/ -1355 h 1505"/>
                              <a:gd name="T92" fmla="+- 0 3541 3388"/>
                              <a:gd name="T93" fmla="*/ T92 w 176"/>
                              <a:gd name="T94" fmla="+- 0 -797 -1990"/>
                              <a:gd name="T95" fmla="*/ -797 h 1505"/>
                              <a:gd name="T96" fmla="+- 0 3538 3388"/>
                              <a:gd name="T97" fmla="*/ T96 w 176"/>
                              <a:gd name="T98" fmla="+- 0 -726 -1990"/>
                              <a:gd name="T99" fmla="*/ -726 h 1505"/>
                              <a:gd name="T100" fmla="+- 0 3557 3388"/>
                              <a:gd name="T101" fmla="*/ T100 w 176"/>
                              <a:gd name="T102" fmla="+- 0 -1243 -1990"/>
                              <a:gd name="T103" fmla="*/ -1243 h 1505"/>
                              <a:gd name="T104" fmla="+- 0 3518 3388"/>
                              <a:gd name="T105" fmla="*/ T104 w 176"/>
                              <a:gd name="T106" fmla="+- 0 -1251 -1990"/>
                              <a:gd name="T107" fmla="*/ -1251 h 1505"/>
                              <a:gd name="T108" fmla="+- 0 3547 3388"/>
                              <a:gd name="T109" fmla="*/ T108 w 176"/>
                              <a:gd name="T110" fmla="+- 0 -1267 -1990"/>
                              <a:gd name="T111" fmla="*/ -1267 h 1505"/>
                              <a:gd name="T112" fmla="+- 0 3535 3388"/>
                              <a:gd name="T113" fmla="*/ T112 w 176"/>
                              <a:gd name="T114" fmla="+- 0 -1243 -1990"/>
                              <a:gd name="T115" fmla="*/ -1243 h 1505"/>
                              <a:gd name="T116" fmla="+- 0 3530 3388"/>
                              <a:gd name="T117" fmla="*/ T116 w 176"/>
                              <a:gd name="T118" fmla="+- 0 -1209 -1990"/>
                              <a:gd name="T119" fmla="*/ -1209 h 1505"/>
                              <a:gd name="T120" fmla="+- 0 3523 3388"/>
                              <a:gd name="T121" fmla="*/ T120 w 176"/>
                              <a:gd name="T122" fmla="+- 0 -1204 -1990"/>
                              <a:gd name="T123" fmla="*/ -1204 h 1505"/>
                              <a:gd name="T124" fmla="+- 0 3560 3388"/>
                              <a:gd name="T125" fmla="*/ T124 w 176"/>
                              <a:gd name="T126" fmla="+- 0 -544 -1990"/>
                              <a:gd name="T127" fmla="*/ -544 h 1505"/>
                              <a:gd name="T128" fmla="+- 0 3531 3388"/>
                              <a:gd name="T129" fmla="*/ T128 w 176"/>
                              <a:gd name="T130" fmla="+- 0 -492 -1990"/>
                              <a:gd name="T131" fmla="*/ -492 h 1505"/>
                              <a:gd name="T132" fmla="+- 0 3554 3388"/>
                              <a:gd name="T133" fmla="*/ T132 w 176"/>
                              <a:gd name="T134" fmla="+- 0 -553 -1990"/>
                              <a:gd name="T135" fmla="*/ -553 h 1505"/>
                              <a:gd name="T136" fmla="+- 0 3519 3388"/>
                              <a:gd name="T137" fmla="*/ T136 w 176"/>
                              <a:gd name="T138" fmla="+- 0 -544 -1990"/>
                              <a:gd name="T139" fmla="*/ -544 h 1505"/>
                              <a:gd name="T140" fmla="+- 0 3540 3388"/>
                              <a:gd name="T141" fmla="*/ T140 w 176"/>
                              <a:gd name="T142" fmla="+- 0 -485 -1990"/>
                              <a:gd name="T143" fmla="*/ -485 h 1505"/>
                              <a:gd name="T144" fmla="+- 0 3563 3388"/>
                              <a:gd name="T145" fmla="*/ T144 w 176"/>
                              <a:gd name="T146" fmla="+- 0 -535 -1990"/>
                              <a:gd name="T147" fmla="*/ -535 h 1505"/>
                              <a:gd name="T148" fmla="+- 0 3525 3388"/>
                              <a:gd name="T149" fmla="*/ T148 w 176"/>
                              <a:gd name="T150" fmla="+- 0 -1032 -1990"/>
                              <a:gd name="T151" fmla="*/ -1032 h 1505"/>
                              <a:gd name="T152" fmla="+- 0 3527 3388"/>
                              <a:gd name="T153" fmla="*/ T152 w 176"/>
                              <a:gd name="T154" fmla="+- 0 -1019 -1990"/>
                              <a:gd name="T155" fmla="*/ -1019 h 1505"/>
                              <a:gd name="T156" fmla="+- 0 3551 3388"/>
                              <a:gd name="T157" fmla="*/ T156 w 176"/>
                              <a:gd name="T158" fmla="+- 0 -1004 -1990"/>
                              <a:gd name="T159" fmla="*/ -1004 h 1505"/>
                              <a:gd name="T160" fmla="+- 0 3526 3388"/>
                              <a:gd name="T161" fmla="*/ T160 w 176"/>
                              <a:gd name="T162" fmla="+- 0 -973 -1990"/>
                              <a:gd name="T163" fmla="*/ -973 h 1505"/>
                              <a:gd name="T164" fmla="+- 0 3563 3388"/>
                              <a:gd name="T165" fmla="*/ T164 w 176"/>
                              <a:gd name="T166" fmla="+- 0 -1021 -1990"/>
                              <a:gd name="T167" fmla="*/ -1021 h 1505"/>
                              <a:gd name="T168" fmla="+- 0 3531 3388"/>
                              <a:gd name="T169" fmla="*/ T168 w 176"/>
                              <a:gd name="T170" fmla="+- 0 -1741 -1990"/>
                              <a:gd name="T171" fmla="*/ -1741 h 1505"/>
                              <a:gd name="T172" fmla="+- 0 3530 3388"/>
                              <a:gd name="T173" fmla="*/ T172 w 176"/>
                              <a:gd name="T174" fmla="+- 0 -1717 -1990"/>
                              <a:gd name="T175" fmla="*/ -1717 h 1505"/>
                              <a:gd name="T176" fmla="+- 0 3532 3388"/>
                              <a:gd name="T177" fmla="*/ T176 w 176"/>
                              <a:gd name="T178" fmla="+- 0 -1686 -1990"/>
                              <a:gd name="T179" fmla="*/ -1686 h 1505"/>
                              <a:gd name="T180" fmla="+- 0 3521 3388"/>
                              <a:gd name="T181" fmla="*/ T180 w 176"/>
                              <a:gd name="T182" fmla="+- 0 -1687 -1990"/>
                              <a:gd name="T183" fmla="*/ -1687 h 1505"/>
                              <a:gd name="T184" fmla="+- 0 3563 3388"/>
                              <a:gd name="T185" fmla="*/ T184 w 176"/>
                              <a:gd name="T186" fmla="+- 0 -1954 -1990"/>
                              <a:gd name="T187" fmla="*/ -1954 h 1505"/>
                              <a:gd name="T188" fmla="+- 0 3533 3388"/>
                              <a:gd name="T189" fmla="*/ T188 w 176"/>
                              <a:gd name="T190" fmla="+- 0 -1925 -1990"/>
                              <a:gd name="T191" fmla="*/ -1925 h 1505"/>
                              <a:gd name="T192" fmla="+- 0 3554 3388"/>
                              <a:gd name="T193" fmla="*/ T192 w 176"/>
                              <a:gd name="T194" fmla="+- 0 -1949 -1990"/>
                              <a:gd name="T195" fmla="*/ -1949 h 1505"/>
                              <a:gd name="T196" fmla="+- 0 3532 3388"/>
                              <a:gd name="T197" fmla="*/ T196 w 176"/>
                              <a:gd name="T198" fmla="+- 0 -1982 -1990"/>
                              <a:gd name="T199" fmla="*/ -1982 h 1505"/>
                              <a:gd name="T200" fmla="+- 0 3560 3388"/>
                              <a:gd name="T201" fmla="*/ T200 w 176"/>
                              <a:gd name="T202" fmla="+- 0 -1983 -1990"/>
                              <a:gd name="T203" fmla="*/ -1983 h 1505"/>
                              <a:gd name="T204" fmla="+- 0 3517 3388"/>
                              <a:gd name="T205" fmla="*/ T204 w 176"/>
                              <a:gd name="T206" fmla="+- 0 -1964 -1990"/>
                              <a:gd name="T207" fmla="*/ -1964 h 1505"/>
                              <a:gd name="T208" fmla="+- 0 3554 3388"/>
                              <a:gd name="T209" fmla="*/ T208 w 176"/>
                              <a:gd name="T210" fmla="+- 0 -1917 -1990"/>
                              <a:gd name="T211" fmla="*/ -1917 h 1505"/>
                              <a:gd name="T212" fmla="+- 0 3554 3388"/>
                              <a:gd name="T213" fmla="*/ T212 w 176"/>
                              <a:gd name="T214" fmla="+- 0 -1498 -1990"/>
                              <a:gd name="T215" fmla="*/ -1498 h 1505"/>
                              <a:gd name="T216" fmla="+- 0 3523 3388"/>
                              <a:gd name="T217" fmla="*/ T216 w 176"/>
                              <a:gd name="T218" fmla="+- 0 -1467 -1990"/>
                              <a:gd name="T219" fmla="*/ -1467 h 1505"/>
                              <a:gd name="T220" fmla="+- 0 3545 3388"/>
                              <a:gd name="T221" fmla="*/ T220 w 176"/>
                              <a:gd name="T222" fmla="+- 0 -1442 -1990"/>
                              <a:gd name="T223" fmla="*/ -1442 h 150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Lst>
                            <a:rect l="0" t="0" r="r" b="b"/>
                            <a:pathLst>
                              <a:path w="176" h="1505">
                                <a:moveTo>
                                  <a:pt x="79" y="862"/>
                                </a:moveTo>
                                <a:lnTo>
                                  <a:pt x="70" y="862"/>
                                </a:lnTo>
                                <a:lnTo>
                                  <a:pt x="70" y="909"/>
                                </a:lnTo>
                                <a:lnTo>
                                  <a:pt x="43" y="909"/>
                                </a:lnTo>
                                <a:lnTo>
                                  <a:pt x="43" y="866"/>
                                </a:lnTo>
                                <a:lnTo>
                                  <a:pt x="34" y="866"/>
                                </a:lnTo>
                                <a:lnTo>
                                  <a:pt x="34" y="909"/>
                                </a:lnTo>
                                <a:lnTo>
                                  <a:pt x="9" y="909"/>
                                </a:lnTo>
                                <a:lnTo>
                                  <a:pt x="9" y="864"/>
                                </a:lnTo>
                                <a:lnTo>
                                  <a:pt x="0" y="864"/>
                                </a:lnTo>
                                <a:lnTo>
                                  <a:pt x="0" y="919"/>
                                </a:lnTo>
                                <a:lnTo>
                                  <a:pt x="79" y="919"/>
                                </a:lnTo>
                                <a:lnTo>
                                  <a:pt x="79" y="909"/>
                                </a:lnTo>
                                <a:lnTo>
                                  <a:pt x="79" y="862"/>
                                </a:lnTo>
                                <a:close/>
                                <a:moveTo>
                                  <a:pt x="79" y="804"/>
                                </a:moveTo>
                                <a:lnTo>
                                  <a:pt x="27" y="804"/>
                                </a:lnTo>
                                <a:lnTo>
                                  <a:pt x="21" y="811"/>
                                </a:lnTo>
                                <a:lnTo>
                                  <a:pt x="21" y="830"/>
                                </a:lnTo>
                                <a:lnTo>
                                  <a:pt x="24" y="836"/>
                                </a:lnTo>
                                <a:lnTo>
                                  <a:pt x="32" y="841"/>
                                </a:lnTo>
                                <a:lnTo>
                                  <a:pt x="22" y="841"/>
                                </a:lnTo>
                                <a:lnTo>
                                  <a:pt x="22" y="849"/>
                                </a:lnTo>
                                <a:lnTo>
                                  <a:pt x="79" y="849"/>
                                </a:lnTo>
                                <a:lnTo>
                                  <a:pt x="79" y="840"/>
                                </a:lnTo>
                                <a:lnTo>
                                  <a:pt x="36" y="840"/>
                                </a:lnTo>
                                <a:lnTo>
                                  <a:pt x="29" y="834"/>
                                </a:lnTo>
                                <a:lnTo>
                                  <a:pt x="29" y="817"/>
                                </a:lnTo>
                                <a:lnTo>
                                  <a:pt x="33" y="813"/>
                                </a:lnTo>
                                <a:lnTo>
                                  <a:pt x="79" y="813"/>
                                </a:lnTo>
                                <a:lnTo>
                                  <a:pt x="79" y="804"/>
                                </a:lnTo>
                                <a:close/>
                                <a:moveTo>
                                  <a:pt x="79" y="720"/>
                                </a:moveTo>
                                <a:lnTo>
                                  <a:pt x="50" y="720"/>
                                </a:lnTo>
                                <a:lnTo>
                                  <a:pt x="36" y="720"/>
                                </a:lnTo>
                                <a:lnTo>
                                  <a:pt x="30" y="714"/>
                                </a:lnTo>
                                <a:lnTo>
                                  <a:pt x="30" y="702"/>
                                </a:lnTo>
                                <a:lnTo>
                                  <a:pt x="21" y="702"/>
                                </a:lnTo>
                                <a:lnTo>
                                  <a:pt x="21" y="705"/>
                                </a:lnTo>
                                <a:lnTo>
                                  <a:pt x="21" y="711"/>
                                </a:lnTo>
                                <a:lnTo>
                                  <a:pt x="24" y="716"/>
                                </a:lnTo>
                                <a:lnTo>
                                  <a:pt x="33" y="721"/>
                                </a:lnTo>
                                <a:lnTo>
                                  <a:pt x="22" y="721"/>
                                </a:lnTo>
                                <a:lnTo>
                                  <a:pt x="22" y="729"/>
                                </a:lnTo>
                                <a:lnTo>
                                  <a:pt x="79" y="729"/>
                                </a:lnTo>
                                <a:lnTo>
                                  <a:pt x="79" y="720"/>
                                </a:lnTo>
                                <a:close/>
                                <a:moveTo>
                                  <a:pt x="81" y="754"/>
                                </a:moveTo>
                                <a:lnTo>
                                  <a:pt x="74" y="745"/>
                                </a:lnTo>
                                <a:lnTo>
                                  <a:pt x="62" y="742"/>
                                </a:lnTo>
                                <a:lnTo>
                                  <a:pt x="62" y="751"/>
                                </a:lnTo>
                                <a:lnTo>
                                  <a:pt x="69" y="754"/>
                                </a:lnTo>
                                <a:lnTo>
                                  <a:pt x="73" y="759"/>
                                </a:lnTo>
                                <a:lnTo>
                                  <a:pt x="73" y="772"/>
                                </a:lnTo>
                                <a:lnTo>
                                  <a:pt x="71" y="777"/>
                                </a:lnTo>
                                <a:lnTo>
                                  <a:pt x="66" y="780"/>
                                </a:lnTo>
                                <a:lnTo>
                                  <a:pt x="63" y="782"/>
                                </a:lnTo>
                                <a:lnTo>
                                  <a:pt x="59" y="783"/>
                                </a:lnTo>
                                <a:lnTo>
                                  <a:pt x="54" y="783"/>
                                </a:lnTo>
                                <a:lnTo>
                                  <a:pt x="54" y="751"/>
                                </a:lnTo>
                                <a:lnTo>
                                  <a:pt x="54" y="741"/>
                                </a:lnTo>
                                <a:lnTo>
                                  <a:pt x="46" y="741"/>
                                </a:lnTo>
                                <a:lnTo>
                                  <a:pt x="46" y="751"/>
                                </a:lnTo>
                                <a:lnTo>
                                  <a:pt x="46" y="783"/>
                                </a:lnTo>
                                <a:lnTo>
                                  <a:pt x="36" y="782"/>
                                </a:lnTo>
                                <a:lnTo>
                                  <a:pt x="29" y="775"/>
                                </a:lnTo>
                                <a:lnTo>
                                  <a:pt x="29" y="757"/>
                                </a:lnTo>
                                <a:lnTo>
                                  <a:pt x="36" y="751"/>
                                </a:lnTo>
                                <a:lnTo>
                                  <a:pt x="46" y="751"/>
                                </a:lnTo>
                                <a:lnTo>
                                  <a:pt x="46" y="741"/>
                                </a:lnTo>
                                <a:lnTo>
                                  <a:pt x="45" y="741"/>
                                </a:lnTo>
                                <a:lnTo>
                                  <a:pt x="40" y="742"/>
                                </a:lnTo>
                                <a:lnTo>
                                  <a:pt x="26" y="747"/>
                                </a:lnTo>
                                <a:lnTo>
                                  <a:pt x="21" y="756"/>
                                </a:lnTo>
                                <a:lnTo>
                                  <a:pt x="21" y="766"/>
                                </a:lnTo>
                                <a:lnTo>
                                  <a:pt x="23" y="777"/>
                                </a:lnTo>
                                <a:lnTo>
                                  <a:pt x="29" y="785"/>
                                </a:lnTo>
                                <a:lnTo>
                                  <a:pt x="39" y="790"/>
                                </a:lnTo>
                                <a:lnTo>
                                  <a:pt x="51" y="792"/>
                                </a:lnTo>
                                <a:lnTo>
                                  <a:pt x="70" y="792"/>
                                </a:lnTo>
                                <a:lnTo>
                                  <a:pt x="81" y="783"/>
                                </a:lnTo>
                                <a:lnTo>
                                  <a:pt x="81" y="754"/>
                                </a:lnTo>
                                <a:close/>
                                <a:moveTo>
                                  <a:pt x="102" y="665"/>
                                </a:moveTo>
                                <a:lnTo>
                                  <a:pt x="100" y="658"/>
                                </a:lnTo>
                                <a:lnTo>
                                  <a:pt x="99" y="658"/>
                                </a:lnTo>
                                <a:lnTo>
                                  <a:pt x="90" y="650"/>
                                </a:lnTo>
                                <a:lnTo>
                                  <a:pt x="83" y="649"/>
                                </a:lnTo>
                                <a:lnTo>
                                  <a:pt x="22" y="649"/>
                                </a:lnTo>
                                <a:lnTo>
                                  <a:pt x="22" y="657"/>
                                </a:lnTo>
                                <a:lnTo>
                                  <a:pt x="31" y="657"/>
                                </a:lnTo>
                                <a:lnTo>
                                  <a:pt x="24" y="662"/>
                                </a:lnTo>
                                <a:lnTo>
                                  <a:pt x="21" y="667"/>
                                </a:lnTo>
                                <a:lnTo>
                                  <a:pt x="21" y="687"/>
                                </a:lnTo>
                                <a:lnTo>
                                  <a:pt x="34" y="697"/>
                                </a:lnTo>
                                <a:lnTo>
                                  <a:pt x="61" y="697"/>
                                </a:lnTo>
                                <a:lnTo>
                                  <a:pt x="68" y="695"/>
                                </a:lnTo>
                                <a:lnTo>
                                  <a:pt x="76" y="687"/>
                                </a:lnTo>
                                <a:lnTo>
                                  <a:pt x="79" y="685"/>
                                </a:lnTo>
                                <a:lnTo>
                                  <a:pt x="81" y="680"/>
                                </a:lnTo>
                                <a:lnTo>
                                  <a:pt x="81" y="667"/>
                                </a:lnTo>
                                <a:lnTo>
                                  <a:pt x="78" y="663"/>
                                </a:lnTo>
                                <a:lnTo>
                                  <a:pt x="73" y="659"/>
                                </a:lnTo>
                                <a:lnTo>
                                  <a:pt x="73" y="682"/>
                                </a:lnTo>
                                <a:lnTo>
                                  <a:pt x="65" y="687"/>
                                </a:lnTo>
                                <a:lnTo>
                                  <a:pt x="37" y="687"/>
                                </a:lnTo>
                                <a:lnTo>
                                  <a:pt x="29" y="682"/>
                                </a:lnTo>
                                <a:lnTo>
                                  <a:pt x="29" y="663"/>
                                </a:lnTo>
                                <a:lnTo>
                                  <a:pt x="37" y="658"/>
                                </a:lnTo>
                                <a:lnTo>
                                  <a:pt x="65" y="658"/>
                                </a:lnTo>
                                <a:lnTo>
                                  <a:pt x="73" y="663"/>
                                </a:lnTo>
                                <a:lnTo>
                                  <a:pt x="73" y="682"/>
                                </a:lnTo>
                                <a:lnTo>
                                  <a:pt x="73" y="659"/>
                                </a:lnTo>
                                <a:lnTo>
                                  <a:pt x="71" y="658"/>
                                </a:lnTo>
                                <a:lnTo>
                                  <a:pt x="89" y="658"/>
                                </a:lnTo>
                                <a:lnTo>
                                  <a:pt x="95" y="662"/>
                                </a:lnTo>
                                <a:lnTo>
                                  <a:pt x="95" y="681"/>
                                </a:lnTo>
                                <a:lnTo>
                                  <a:pt x="92" y="685"/>
                                </a:lnTo>
                                <a:lnTo>
                                  <a:pt x="85" y="686"/>
                                </a:lnTo>
                                <a:lnTo>
                                  <a:pt x="85" y="695"/>
                                </a:lnTo>
                                <a:lnTo>
                                  <a:pt x="96" y="694"/>
                                </a:lnTo>
                                <a:lnTo>
                                  <a:pt x="102" y="686"/>
                                </a:lnTo>
                                <a:lnTo>
                                  <a:pt x="102" y="665"/>
                                </a:lnTo>
                                <a:close/>
                                <a:moveTo>
                                  <a:pt x="102" y="626"/>
                                </a:moveTo>
                                <a:lnTo>
                                  <a:pt x="101" y="623"/>
                                </a:lnTo>
                                <a:lnTo>
                                  <a:pt x="99" y="619"/>
                                </a:lnTo>
                                <a:lnTo>
                                  <a:pt x="98" y="618"/>
                                </a:lnTo>
                                <a:lnTo>
                                  <a:pt x="95" y="616"/>
                                </a:lnTo>
                                <a:lnTo>
                                  <a:pt x="91" y="614"/>
                                </a:lnTo>
                                <a:lnTo>
                                  <a:pt x="22" y="589"/>
                                </a:lnTo>
                                <a:lnTo>
                                  <a:pt x="22" y="599"/>
                                </a:lnTo>
                                <a:lnTo>
                                  <a:pt x="66" y="614"/>
                                </a:lnTo>
                                <a:lnTo>
                                  <a:pt x="22" y="629"/>
                                </a:lnTo>
                                <a:lnTo>
                                  <a:pt x="22" y="638"/>
                                </a:lnTo>
                                <a:lnTo>
                                  <a:pt x="79" y="619"/>
                                </a:lnTo>
                                <a:lnTo>
                                  <a:pt x="92" y="624"/>
                                </a:lnTo>
                                <a:lnTo>
                                  <a:pt x="94" y="626"/>
                                </a:lnTo>
                                <a:lnTo>
                                  <a:pt x="94" y="632"/>
                                </a:lnTo>
                                <a:lnTo>
                                  <a:pt x="93" y="633"/>
                                </a:lnTo>
                                <a:lnTo>
                                  <a:pt x="93" y="635"/>
                                </a:lnTo>
                                <a:lnTo>
                                  <a:pt x="101" y="635"/>
                                </a:lnTo>
                                <a:lnTo>
                                  <a:pt x="102" y="633"/>
                                </a:lnTo>
                                <a:lnTo>
                                  <a:pt x="102" y="632"/>
                                </a:lnTo>
                                <a:lnTo>
                                  <a:pt x="102" y="626"/>
                                </a:lnTo>
                                <a:close/>
                                <a:moveTo>
                                  <a:pt x="159" y="1193"/>
                                </a:moveTo>
                                <a:lnTo>
                                  <a:pt x="153" y="1193"/>
                                </a:lnTo>
                                <a:lnTo>
                                  <a:pt x="150" y="1204"/>
                                </a:lnTo>
                                <a:lnTo>
                                  <a:pt x="148" y="1206"/>
                                </a:lnTo>
                                <a:lnTo>
                                  <a:pt x="135" y="1207"/>
                                </a:lnTo>
                                <a:lnTo>
                                  <a:pt x="135" y="1214"/>
                                </a:lnTo>
                                <a:lnTo>
                                  <a:pt x="150" y="1214"/>
                                </a:lnTo>
                                <a:lnTo>
                                  <a:pt x="150" y="1264"/>
                                </a:lnTo>
                                <a:lnTo>
                                  <a:pt x="159" y="1264"/>
                                </a:lnTo>
                                <a:lnTo>
                                  <a:pt x="159" y="1193"/>
                                </a:lnTo>
                                <a:close/>
                                <a:moveTo>
                                  <a:pt x="175" y="758"/>
                                </a:moveTo>
                                <a:lnTo>
                                  <a:pt x="171" y="753"/>
                                </a:lnTo>
                                <a:lnTo>
                                  <a:pt x="163" y="750"/>
                                </a:lnTo>
                                <a:lnTo>
                                  <a:pt x="169" y="747"/>
                                </a:lnTo>
                                <a:lnTo>
                                  <a:pt x="172" y="743"/>
                                </a:lnTo>
                                <a:lnTo>
                                  <a:pt x="172" y="723"/>
                                </a:lnTo>
                                <a:lnTo>
                                  <a:pt x="165" y="716"/>
                                </a:lnTo>
                                <a:lnTo>
                                  <a:pt x="137" y="716"/>
                                </a:lnTo>
                                <a:lnTo>
                                  <a:pt x="130" y="724"/>
                                </a:lnTo>
                                <a:lnTo>
                                  <a:pt x="130" y="739"/>
                                </a:lnTo>
                                <a:lnTo>
                                  <a:pt x="138" y="739"/>
                                </a:lnTo>
                                <a:lnTo>
                                  <a:pt x="138" y="734"/>
                                </a:lnTo>
                                <a:lnTo>
                                  <a:pt x="139" y="732"/>
                                </a:lnTo>
                                <a:lnTo>
                                  <a:pt x="142" y="726"/>
                                </a:lnTo>
                                <a:lnTo>
                                  <a:pt x="146" y="723"/>
                                </a:lnTo>
                                <a:lnTo>
                                  <a:pt x="159" y="723"/>
                                </a:lnTo>
                                <a:lnTo>
                                  <a:pt x="164" y="728"/>
                                </a:lnTo>
                                <a:lnTo>
                                  <a:pt x="164" y="741"/>
                                </a:lnTo>
                                <a:lnTo>
                                  <a:pt x="162" y="744"/>
                                </a:lnTo>
                                <a:lnTo>
                                  <a:pt x="156" y="746"/>
                                </a:lnTo>
                                <a:lnTo>
                                  <a:pt x="153" y="747"/>
                                </a:lnTo>
                                <a:lnTo>
                                  <a:pt x="147" y="747"/>
                                </a:lnTo>
                                <a:lnTo>
                                  <a:pt x="147" y="754"/>
                                </a:lnTo>
                                <a:lnTo>
                                  <a:pt x="161" y="754"/>
                                </a:lnTo>
                                <a:lnTo>
                                  <a:pt x="166" y="759"/>
                                </a:lnTo>
                                <a:lnTo>
                                  <a:pt x="166" y="776"/>
                                </a:lnTo>
                                <a:lnTo>
                                  <a:pt x="160" y="781"/>
                                </a:lnTo>
                                <a:lnTo>
                                  <a:pt x="142" y="781"/>
                                </a:lnTo>
                                <a:lnTo>
                                  <a:pt x="137" y="777"/>
                                </a:lnTo>
                                <a:lnTo>
                                  <a:pt x="137" y="766"/>
                                </a:lnTo>
                                <a:lnTo>
                                  <a:pt x="128" y="766"/>
                                </a:lnTo>
                                <a:lnTo>
                                  <a:pt x="128" y="772"/>
                                </a:lnTo>
                                <a:lnTo>
                                  <a:pt x="129" y="776"/>
                                </a:lnTo>
                                <a:lnTo>
                                  <a:pt x="135" y="786"/>
                                </a:lnTo>
                                <a:lnTo>
                                  <a:pt x="141" y="789"/>
                                </a:lnTo>
                                <a:lnTo>
                                  <a:pt x="165" y="789"/>
                                </a:lnTo>
                                <a:lnTo>
                                  <a:pt x="175" y="780"/>
                                </a:lnTo>
                                <a:lnTo>
                                  <a:pt x="175" y="758"/>
                                </a:lnTo>
                                <a:close/>
                                <a:moveTo>
                                  <a:pt x="175" y="1455"/>
                                </a:moveTo>
                                <a:lnTo>
                                  <a:pt x="172" y="1446"/>
                                </a:lnTo>
                                <a:lnTo>
                                  <a:pt x="168" y="1439"/>
                                </a:lnTo>
                                <a:lnTo>
                                  <a:pt x="166" y="1437"/>
                                </a:lnTo>
                                <a:lnTo>
                                  <a:pt x="166" y="1449"/>
                                </a:lnTo>
                                <a:lnTo>
                                  <a:pt x="166" y="1488"/>
                                </a:lnTo>
                                <a:lnTo>
                                  <a:pt x="161" y="1498"/>
                                </a:lnTo>
                                <a:lnTo>
                                  <a:pt x="143" y="1498"/>
                                </a:lnTo>
                                <a:lnTo>
                                  <a:pt x="138" y="1488"/>
                                </a:lnTo>
                                <a:lnTo>
                                  <a:pt x="138" y="1449"/>
                                </a:lnTo>
                                <a:lnTo>
                                  <a:pt x="143" y="1439"/>
                                </a:lnTo>
                                <a:lnTo>
                                  <a:pt x="161" y="1439"/>
                                </a:lnTo>
                                <a:lnTo>
                                  <a:pt x="166" y="1449"/>
                                </a:lnTo>
                                <a:lnTo>
                                  <a:pt x="166" y="1437"/>
                                </a:lnTo>
                                <a:lnTo>
                                  <a:pt x="164" y="1435"/>
                                </a:lnTo>
                                <a:lnTo>
                                  <a:pt x="158" y="1432"/>
                                </a:lnTo>
                                <a:lnTo>
                                  <a:pt x="145" y="1432"/>
                                </a:lnTo>
                                <a:lnTo>
                                  <a:pt x="139" y="1435"/>
                                </a:lnTo>
                                <a:lnTo>
                                  <a:pt x="136" y="1440"/>
                                </a:lnTo>
                                <a:lnTo>
                                  <a:pt x="131" y="1446"/>
                                </a:lnTo>
                                <a:lnTo>
                                  <a:pt x="129" y="1455"/>
                                </a:lnTo>
                                <a:lnTo>
                                  <a:pt x="129" y="1469"/>
                                </a:lnTo>
                                <a:lnTo>
                                  <a:pt x="131" y="1484"/>
                                </a:lnTo>
                                <a:lnTo>
                                  <a:pt x="135" y="1496"/>
                                </a:lnTo>
                                <a:lnTo>
                                  <a:pt x="142" y="1503"/>
                                </a:lnTo>
                                <a:lnTo>
                                  <a:pt x="152" y="1505"/>
                                </a:lnTo>
                                <a:lnTo>
                                  <a:pt x="162" y="1503"/>
                                </a:lnTo>
                                <a:lnTo>
                                  <a:pt x="167" y="1498"/>
                                </a:lnTo>
                                <a:lnTo>
                                  <a:pt x="169" y="1496"/>
                                </a:lnTo>
                                <a:lnTo>
                                  <a:pt x="173" y="1484"/>
                                </a:lnTo>
                                <a:lnTo>
                                  <a:pt x="175" y="1469"/>
                                </a:lnTo>
                                <a:lnTo>
                                  <a:pt x="175" y="1455"/>
                                </a:lnTo>
                                <a:close/>
                                <a:moveTo>
                                  <a:pt x="175" y="969"/>
                                </a:moveTo>
                                <a:lnTo>
                                  <a:pt x="173" y="964"/>
                                </a:lnTo>
                                <a:lnTo>
                                  <a:pt x="164" y="956"/>
                                </a:lnTo>
                                <a:lnTo>
                                  <a:pt x="159" y="955"/>
                                </a:lnTo>
                                <a:lnTo>
                                  <a:pt x="144" y="955"/>
                                </a:lnTo>
                                <a:lnTo>
                                  <a:pt x="137" y="958"/>
                                </a:lnTo>
                                <a:lnTo>
                                  <a:pt x="131" y="967"/>
                                </a:lnTo>
                                <a:lnTo>
                                  <a:pt x="130" y="972"/>
                                </a:lnTo>
                                <a:lnTo>
                                  <a:pt x="130" y="979"/>
                                </a:lnTo>
                                <a:lnTo>
                                  <a:pt x="138" y="979"/>
                                </a:lnTo>
                                <a:lnTo>
                                  <a:pt x="139" y="974"/>
                                </a:lnTo>
                                <a:lnTo>
                                  <a:pt x="139" y="971"/>
                                </a:lnTo>
                                <a:lnTo>
                                  <a:pt x="143" y="965"/>
                                </a:lnTo>
                                <a:lnTo>
                                  <a:pt x="147" y="962"/>
                                </a:lnTo>
                                <a:lnTo>
                                  <a:pt x="160" y="962"/>
                                </a:lnTo>
                                <a:lnTo>
                                  <a:pt x="166" y="968"/>
                                </a:lnTo>
                                <a:lnTo>
                                  <a:pt x="166" y="981"/>
                                </a:lnTo>
                                <a:lnTo>
                                  <a:pt x="163" y="986"/>
                                </a:lnTo>
                                <a:lnTo>
                                  <a:pt x="133" y="1003"/>
                                </a:lnTo>
                                <a:lnTo>
                                  <a:pt x="129" y="1010"/>
                                </a:lnTo>
                                <a:lnTo>
                                  <a:pt x="128" y="1025"/>
                                </a:lnTo>
                                <a:lnTo>
                                  <a:pt x="175" y="1025"/>
                                </a:lnTo>
                                <a:lnTo>
                                  <a:pt x="175" y="1017"/>
                                </a:lnTo>
                                <a:lnTo>
                                  <a:pt x="138" y="1017"/>
                                </a:lnTo>
                                <a:lnTo>
                                  <a:pt x="139" y="1011"/>
                                </a:lnTo>
                                <a:lnTo>
                                  <a:pt x="142" y="1007"/>
                                </a:lnTo>
                                <a:lnTo>
                                  <a:pt x="150" y="1002"/>
                                </a:lnTo>
                                <a:lnTo>
                                  <a:pt x="170" y="991"/>
                                </a:lnTo>
                                <a:lnTo>
                                  <a:pt x="175" y="984"/>
                                </a:lnTo>
                                <a:lnTo>
                                  <a:pt x="175" y="969"/>
                                </a:lnTo>
                                <a:close/>
                                <a:moveTo>
                                  <a:pt x="175" y="273"/>
                                </a:moveTo>
                                <a:lnTo>
                                  <a:pt x="166" y="264"/>
                                </a:lnTo>
                                <a:lnTo>
                                  <a:pt x="148" y="264"/>
                                </a:lnTo>
                                <a:lnTo>
                                  <a:pt x="144" y="265"/>
                                </a:lnTo>
                                <a:lnTo>
                                  <a:pt x="140" y="268"/>
                                </a:lnTo>
                                <a:lnTo>
                                  <a:pt x="143" y="249"/>
                                </a:lnTo>
                                <a:lnTo>
                                  <a:pt x="172" y="249"/>
                                </a:lnTo>
                                <a:lnTo>
                                  <a:pt x="172" y="240"/>
                                </a:lnTo>
                                <a:lnTo>
                                  <a:pt x="136" y="240"/>
                                </a:lnTo>
                                <a:lnTo>
                                  <a:pt x="130" y="278"/>
                                </a:lnTo>
                                <a:lnTo>
                                  <a:pt x="138" y="278"/>
                                </a:lnTo>
                                <a:lnTo>
                                  <a:pt x="142" y="273"/>
                                </a:lnTo>
                                <a:lnTo>
                                  <a:pt x="146" y="271"/>
                                </a:lnTo>
                                <a:lnTo>
                                  <a:pt x="161" y="271"/>
                                </a:lnTo>
                                <a:lnTo>
                                  <a:pt x="166" y="278"/>
                                </a:lnTo>
                                <a:lnTo>
                                  <a:pt x="166" y="298"/>
                                </a:lnTo>
                                <a:lnTo>
                                  <a:pt x="161" y="304"/>
                                </a:lnTo>
                                <a:lnTo>
                                  <a:pt x="144" y="304"/>
                                </a:lnTo>
                                <a:lnTo>
                                  <a:pt x="139" y="300"/>
                                </a:lnTo>
                                <a:lnTo>
                                  <a:pt x="137" y="292"/>
                                </a:lnTo>
                                <a:lnTo>
                                  <a:pt x="128" y="292"/>
                                </a:lnTo>
                                <a:lnTo>
                                  <a:pt x="129" y="298"/>
                                </a:lnTo>
                                <a:lnTo>
                                  <a:pt x="130" y="301"/>
                                </a:lnTo>
                                <a:lnTo>
                                  <a:pt x="133" y="303"/>
                                </a:lnTo>
                                <a:lnTo>
                                  <a:pt x="136" y="309"/>
                                </a:lnTo>
                                <a:lnTo>
                                  <a:pt x="144" y="312"/>
                                </a:lnTo>
                                <a:lnTo>
                                  <a:pt x="165" y="312"/>
                                </a:lnTo>
                                <a:lnTo>
                                  <a:pt x="175" y="302"/>
                                </a:lnTo>
                                <a:lnTo>
                                  <a:pt x="175" y="273"/>
                                </a:lnTo>
                                <a:close/>
                                <a:moveTo>
                                  <a:pt x="175" y="36"/>
                                </a:moveTo>
                                <a:lnTo>
                                  <a:pt x="174" y="35"/>
                                </a:lnTo>
                                <a:lnTo>
                                  <a:pt x="166" y="27"/>
                                </a:lnTo>
                                <a:lnTo>
                                  <a:pt x="166" y="41"/>
                                </a:lnTo>
                                <a:lnTo>
                                  <a:pt x="166" y="59"/>
                                </a:lnTo>
                                <a:lnTo>
                                  <a:pt x="160" y="65"/>
                                </a:lnTo>
                                <a:lnTo>
                                  <a:pt x="145" y="65"/>
                                </a:lnTo>
                                <a:lnTo>
                                  <a:pt x="138" y="59"/>
                                </a:lnTo>
                                <a:lnTo>
                                  <a:pt x="139" y="41"/>
                                </a:lnTo>
                                <a:lnTo>
                                  <a:pt x="144" y="35"/>
                                </a:lnTo>
                                <a:lnTo>
                                  <a:pt x="161" y="35"/>
                                </a:lnTo>
                                <a:lnTo>
                                  <a:pt x="166" y="41"/>
                                </a:lnTo>
                                <a:lnTo>
                                  <a:pt x="166" y="27"/>
                                </a:lnTo>
                                <a:lnTo>
                                  <a:pt x="147" y="27"/>
                                </a:lnTo>
                                <a:lnTo>
                                  <a:pt x="142" y="30"/>
                                </a:lnTo>
                                <a:lnTo>
                                  <a:pt x="138" y="35"/>
                                </a:lnTo>
                                <a:lnTo>
                                  <a:pt x="138" y="17"/>
                                </a:lnTo>
                                <a:lnTo>
                                  <a:pt x="144" y="8"/>
                                </a:lnTo>
                                <a:lnTo>
                                  <a:pt x="160" y="8"/>
                                </a:lnTo>
                                <a:lnTo>
                                  <a:pt x="164" y="12"/>
                                </a:lnTo>
                                <a:lnTo>
                                  <a:pt x="165" y="18"/>
                                </a:lnTo>
                                <a:lnTo>
                                  <a:pt x="174" y="18"/>
                                </a:lnTo>
                                <a:lnTo>
                                  <a:pt x="172" y="8"/>
                                </a:lnTo>
                                <a:lnTo>
                                  <a:pt x="172" y="7"/>
                                </a:lnTo>
                                <a:lnTo>
                                  <a:pt x="165" y="0"/>
                                </a:lnTo>
                                <a:lnTo>
                                  <a:pt x="146" y="0"/>
                                </a:lnTo>
                                <a:lnTo>
                                  <a:pt x="140" y="4"/>
                                </a:lnTo>
                                <a:lnTo>
                                  <a:pt x="135" y="10"/>
                                </a:lnTo>
                                <a:lnTo>
                                  <a:pt x="131" y="17"/>
                                </a:lnTo>
                                <a:lnTo>
                                  <a:pt x="129" y="26"/>
                                </a:lnTo>
                                <a:lnTo>
                                  <a:pt x="129" y="50"/>
                                </a:lnTo>
                                <a:lnTo>
                                  <a:pt x="131" y="58"/>
                                </a:lnTo>
                                <a:lnTo>
                                  <a:pt x="135" y="64"/>
                                </a:lnTo>
                                <a:lnTo>
                                  <a:pt x="139" y="70"/>
                                </a:lnTo>
                                <a:lnTo>
                                  <a:pt x="145" y="73"/>
                                </a:lnTo>
                                <a:lnTo>
                                  <a:pt x="166" y="73"/>
                                </a:lnTo>
                                <a:lnTo>
                                  <a:pt x="173" y="65"/>
                                </a:lnTo>
                                <a:lnTo>
                                  <a:pt x="175" y="63"/>
                                </a:lnTo>
                                <a:lnTo>
                                  <a:pt x="175" y="36"/>
                                </a:lnTo>
                                <a:close/>
                                <a:moveTo>
                                  <a:pt x="176" y="523"/>
                                </a:moveTo>
                                <a:lnTo>
                                  <a:pt x="166" y="523"/>
                                </a:lnTo>
                                <a:lnTo>
                                  <a:pt x="166" y="492"/>
                                </a:lnTo>
                                <a:lnTo>
                                  <a:pt x="166" y="477"/>
                                </a:lnTo>
                                <a:lnTo>
                                  <a:pt x="159" y="477"/>
                                </a:lnTo>
                                <a:lnTo>
                                  <a:pt x="157" y="480"/>
                                </a:lnTo>
                                <a:lnTo>
                                  <a:pt x="157" y="492"/>
                                </a:lnTo>
                                <a:lnTo>
                                  <a:pt x="157" y="523"/>
                                </a:lnTo>
                                <a:lnTo>
                                  <a:pt x="135" y="523"/>
                                </a:lnTo>
                                <a:lnTo>
                                  <a:pt x="157" y="492"/>
                                </a:lnTo>
                                <a:lnTo>
                                  <a:pt x="157" y="480"/>
                                </a:lnTo>
                                <a:lnTo>
                                  <a:pt x="128" y="522"/>
                                </a:lnTo>
                                <a:lnTo>
                                  <a:pt x="128" y="531"/>
                                </a:lnTo>
                                <a:lnTo>
                                  <a:pt x="157" y="531"/>
                                </a:lnTo>
                                <a:lnTo>
                                  <a:pt x="157" y="548"/>
                                </a:lnTo>
                                <a:lnTo>
                                  <a:pt x="166" y="548"/>
                                </a:lnTo>
                                <a:lnTo>
                                  <a:pt x="166" y="531"/>
                                </a:lnTo>
                                <a:lnTo>
                                  <a:pt x="176" y="531"/>
                                </a:lnTo>
                                <a:lnTo>
                                  <a:pt x="176" y="523"/>
                                </a:lnTo>
                                <a:close/>
                              </a:path>
                            </a:pathLst>
                          </a:custGeom>
                          <a:solidFill>
                            <a:srgbClr val="26262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57" name="docshape90"/>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3623" y="-2115"/>
                            <a:ext cx="233" cy="1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8" name="docshape91"/>
                        <wps:cNvSpPr>
                          <a:spLocks/>
                        </wps:cNvSpPr>
                        <wps:spPr bwMode="auto">
                          <a:xfrm>
                            <a:off x="3742" y="-1986"/>
                            <a:ext cx="1862" cy="1415"/>
                          </a:xfrm>
                          <a:custGeom>
                            <a:avLst/>
                            <a:gdLst>
                              <a:gd name="T0" fmla="+- 0 3769 3742"/>
                              <a:gd name="T1" fmla="*/ T0 w 1862"/>
                              <a:gd name="T2" fmla="+- 0 -1056 -1985"/>
                              <a:gd name="T3" fmla="*/ -1056 h 1415"/>
                              <a:gd name="T4" fmla="+- 0 3822 3742"/>
                              <a:gd name="T5" fmla="*/ T4 w 1862"/>
                              <a:gd name="T6" fmla="+- 0 -1054 -1985"/>
                              <a:gd name="T7" fmla="*/ -1054 h 1415"/>
                              <a:gd name="T8" fmla="+- 0 3875 3742"/>
                              <a:gd name="T9" fmla="*/ T8 w 1862"/>
                              <a:gd name="T10" fmla="+- 0 -1053 -1985"/>
                              <a:gd name="T11" fmla="*/ -1053 h 1415"/>
                              <a:gd name="T12" fmla="+- 0 3928 3742"/>
                              <a:gd name="T13" fmla="*/ T12 w 1862"/>
                              <a:gd name="T14" fmla="+- 0 -1057 -1985"/>
                              <a:gd name="T15" fmla="*/ -1057 h 1415"/>
                              <a:gd name="T16" fmla="+- 0 3981 3742"/>
                              <a:gd name="T17" fmla="*/ T16 w 1862"/>
                              <a:gd name="T18" fmla="+- 0 -1048 -1985"/>
                              <a:gd name="T19" fmla="*/ -1048 h 1415"/>
                              <a:gd name="T20" fmla="+- 0 4035 3742"/>
                              <a:gd name="T21" fmla="*/ T20 w 1862"/>
                              <a:gd name="T22" fmla="+- 0 -1014 -1985"/>
                              <a:gd name="T23" fmla="*/ -1014 h 1415"/>
                              <a:gd name="T24" fmla="+- 0 4088 3742"/>
                              <a:gd name="T25" fmla="*/ T24 w 1862"/>
                              <a:gd name="T26" fmla="+- 0 -962 -1985"/>
                              <a:gd name="T27" fmla="*/ -962 h 1415"/>
                              <a:gd name="T28" fmla="+- 0 4141 3742"/>
                              <a:gd name="T29" fmla="*/ T28 w 1862"/>
                              <a:gd name="T30" fmla="+- 0 -898 -1985"/>
                              <a:gd name="T31" fmla="*/ -898 h 1415"/>
                              <a:gd name="T32" fmla="+- 0 4194 3742"/>
                              <a:gd name="T33" fmla="*/ T32 w 1862"/>
                              <a:gd name="T34" fmla="+- 0 -830 -1985"/>
                              <a:gd name="T35" fmla="*/ -830 h 1415"/>
                              <a:gd name="T36" fmla="+- 0 4247 3742"/>
                              <a:gd name="T37" fmla="*/ T36 w 1862"/>
                              <a:gd name="T38" fmla="+- 0 -760 -1985"/>
                              <a:gd name="T39" fmla="*/ -760 h 1415"/>
                              <a:gd name="T40" fmla="+- 0 4300 3742"/>
                              <a:gd name="T41" fmla="*/ T40 w 1862"/>
                              <a:gd name="T42" fmla="+- 0 -689 -1985"/>
                              <a:gd name="T43" fmla="*/ -689 h 1415"/>
                              <a:gd name="T44" fmla="+- 0 4354 3742"/>
                              <a:gd name="T45" fmla="*/ T44 w 1862"/>
                              <a:gd name="T46" fmla="+- 0 -627 -1985"/>
                              <a:gd name="T47" fmla="*/ -627 h 1415"/>
                              <a:gd name="T48" fmla="+- 0 4407 3742"/>
                              <a:gd name="T49" fmla="*/ T48 w 1862"/>
                              <a:gd name="T50" fmla="+- 0 -583 -1985"/>
                              <a:gd name="T51" fmla="*/ -583 h 1415"/>
                              <a:gd name="T52" fmla="+- 0 4460 3742"/>
                              <a:gd name="T53" fmla="*/ T52 w 1862"/>
                              <a:gd name="T54" fmla="+- 0 -573 -1985"/>
                              <a:gd name="T55" fmla="*/ -573 h 1415"/>
                              <a:gd name="T56" fmla="+- 0 4593 3742"/>
                              <a:gd name="T57" fmla="*/ T56 w 1862"/>
                              <a:gd name="T58" fmla="+- 0 -695 -1985"/>
                              <a:gd name="T59" fmla="*/ -695 h 1415"/>
                              <a:gd name="T60" fmla="+- 0 4646 3742"/>
                              <a:gd name="T61" fmla="*/ T60 w 1862"/>
                              <a:gd name="T62" fmla="+- 0 -786 -1985"/>
                              <a:gd name="T63" fmla="*/ -786 h 1415"/>
                              <a:gd name="T64" fmla="+- 0 4699 3742"/>
                              <a:gd name="T65" fmla="*/ T64 w 1862"/>
                              <a:gd name="T66" fmla="+- 0 -895 -1985"/>
                              <a:gd name="T67" fmla="*/ -895 h 1415"/>
                              <a:gd name="T68" fmla="+- 0 4752 3742"/>
                              <a:gd name="T69" fmla="*/ T68 w 1862"/>
                              <a:gd name="T70" fmla="+- 0 -1021 -1985"/>
                              <a:gd name="T71" fmla="*/ -1021 h 1415"/>
                              <a:gd name="T72" fmla="+- 0 4806 3742"/>
                              <a:gd name="T73" fmla="*/ T72 w 1862"/>
                              <a:gd name="T74" fmla="+- 0 -1154 -1985"/>
                              <a:gd name="T75" fmla="*/ -1154 h 1415"/>
                              <a:gd name="T76" fmla="+- 0 4859 3742"/>
                              <a:gd name="T77" fmla="*/ T76 w 1862"/>
                              <a:gd name="T78" fmla="+- 0 -1283 -1985"/>
                              <a:gd name="T79" fmla="*/ -1283 h 1415"/>
                              <a:gd name="T80" fmla="+- 0 4912 3742"/>
                              <a:gd name="T81" fmla="*/ T80 w 1862"/>
                              <a:gd name="T82" fmla="+- 0 -1358 -1985"/>
                              <a:gd name="T83" fmla="*/ -1358 h 1415"/>
                              <a:gd name="T84" fmla="+- 0 4965 3742"/>
                              <a:gd name="T85" fmla="*/ T84 w 1862"/>
                              <a:gd name="T86" fmla="+- 0 -1396 -1985"/>
                              <a:gd name="T87" fmla="*/ -1396 h 1415"/>
                              <a:gd name="T88" fmla="+- 0 5018 3742"/>
                              <a:gd name="T89" fmla="*/ T88 w 1862"/>
                              <a:gd name="T90" fmla="+- 0 -1416 -1985"/>
                              <a:gd name="T91" fmla="*/ -1416 h 1415"/>
                              <a:gd name="T92" fmla="+- 0 5072 3742"/>
                              <a:gd name="T93" fmla="*/ T92 w 1862"/>
                              <a:gd name="T94" fmla="+- 0 -1444 -1985"/>
                              <a:gd name="T95" fmla="*/ -1444 h 1415"/>
                              <a:gd name="T96" fmla="+- 0 5125 3742"/>
                              <a:gd name="T97" fmla="*/ T96 w 1862"/>
                              <a:gd name="T98" fmla="+- 0 -1486 -1985"/>
                              <a:gd name="T99" fmla="*/ -1486 h 1415"/>
                              <a:gd name="T100" fmla="+- 0 5178 3742"/>
                              <a:gd name="T101" fmla="*/ T100 w 1862"/>
                              <a:gd name="T102" fmla="+- 0 -1509 -1985"/>
                              <a:gd name="T103" fmla="*/ -1509 h 1415"/>
                              <a:gd name="T104" fmla="+- 0 5231 3742"/>
                              <a:gd name="T105" fmla="*/ T104 w 1862"/>
                              <a:gd name="T106" fmla="+- 0 -1545 -1985"/>
                              <a:gd name="T107" fmla="*/ -1545 h 1415"/>
                              <a:gd name="T108" fmla="+- 0 5284 3742"/>
                              <a:gd name="T109" fmla="*/ T108 w 1862"/>
                              <a:gd name="T110" fmla="+- 0 -1602 -1985"/>
                              <a:gd name="T111" fmla="*/ -1602 h 1415"/>
                              <a:gd name="T112" fmla="+- 0 5337 3742"/>
                              <a:gd name="T113" fmla="*/ T112 w 1862"/>
                              <a:gd name="T114" fmla="+- 0 -1683 -1985"/>
                              <a:gd name="T115" fmla="*/ -1683 h 1415"/>
                              <a:gd name="T116" fmla="+- 0 5391 3742"/>
                              <a:gd name="T117" fmla="*/ T116 w 1862"/>
                              <a:gd name="T118" fmla="+- 0 -1787 -1985"/>
                              <a:gd name="T119" fmla="*/ -1787 h 1415"/>
                              <a:gd name="T120" fmla="+- 0 5444 3742"/>
                              <a:gd name="T121" fmla="*/ T120 w 1862"/>
                              <a:gd name="T122" fmla="+- 0 -1869 -1985"/>
                              <a:gd name="T123" fmla="*/ -1869 h 1415"/>
                              <a:gd name="T124" fmla="+- 0 5497 3742"/>
                              <a:gd name="T125" fmla="*/ T124 w 1862"/>
                              <a:gd name="T126" fmla="+- 0 -1932 -1985"/>
                              <a:gd name="T127" fmla="*/ -1932 h 1415"/>
                              <a:gd name="T128" fmla="+- 0 5550 3742"/>
                              <a:gd name="T129" fmla="*/ T128 w 1862"/>
                              <a:gd name="T130" fmla="+- 0 -1965 -1985"/>
                              <a:gd name="T131" fmla="*/ -1965 h 1415"/>
                              <a:gd name="T132" fmla="+- 0 5603 3742"/>
                              <a:gd name="T133" fmla="*/ T132 w 1862"/>
                              <a:gd name="T134" fmla="+- 0 -1957 -1985"/>
                              <a:gd name="T135" fmla="*/ -1957 h 141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Lst>
                            <a:rect l="0" t="0" r="r" b="b"/>
                            <a:pathLst>
                              <a:path w="1862" h="1415">
                                <a:moveTo>
                                  <a:pt x="0" y="929"/>
                                </a:moveTo>
                                <a:lnTo>
                                  <a:pt x="27" y="929"/>
                                </a:lnTo>
                                <a:lnTo>
                                  <a:pt x="53" y="929"/>
                                </a:lnTo>
                                <a:lnTo>
                                  <a:pt x="80" y="931"/>
                                </a:lnTo>
                                <a:lnTo>
                                  <a:pt x="106" y="930"/>
                                </a:lnTo>
                                <a:lnTo>
                                  <a:pt x="133" y="932"/>
                                </a:lnTo>
                                <a:lnTo>
                                  <a:pt x="160" y="930"/>
                                </a:lnTo>
                                <a:lnTo>
                                  <a:pt x="186" y="928"/>
                                </a:lnTo>
                                <a:lnTo>
                                  <a:pt x="213" y="937"/>
                                </a:lnTo>
                                <a:lnTo>
                                  <a:pt x="239" y="937"/>
                                </a:lnTo>
                                <a:lnTo>
                                  <a:pt x="266" y="953"/>
                                </a:lnTo>
                                <a:lnTo>
                                  <a:pt x="293" y="971"/>
                                </a:lnTo>
                                <a:lnTo>
                                  <a:pt x="319" y="986"/>
                                </a:lnTo>
                                <a:lnTo>
                                  <a:pt x="346" y="1023"/>
                                </a:lnTo>
                                <a:lnTo>
                                  <a:pt x="372" y="1049"/>
                                </a:lnTo>
                                <a:lnTo>
                                  <a:pt x="399" y="1087"/>
                                </a:lnTo>
                                <a:lnTo>
                                  <a:pt x="425" y="1125"/>
                                </a:lnTo>
                                <a:lnTo>
                                  <a:pt x="452" y="1155"/>
                                </a:lnTo>
                                <a:lnTo>
                                  <a:pt x="479" y="1196"/>
                                </a:lnTo>
                                <a:lnTo>
                                  <a:pt x="505" y="1225"/>
                                </a:lnTo>
                                <a:lnTo>
                                  <a:pt x="532" y="1262"/>
                                </a:lnTo>
                                <a:lnTo>
                                  <a:pt x="558" y="1296"/>
                                </a:lnTo>
                                <a:lnTo>
                                  <a:pt x="585" y="1321"/>
                                </a:lnTo>
                                <a:lnTo>
                                  <a:pt x="612" y="1358"/>
                                </a:lnTo>
                                <a:lnTo>
                                  <a:pt x="638" y="1381"/>
                                </a:lnTo>
                                <a:lnTo>
                                  <a:pt x="665" y="1402"/>
                                </a:lnTo>
                                <a:lnTo>
                                  <a:pt x="691" y="1414"/>
                                </a:lnTo>
                                <a:lnTo>
                                  <a:pt x="718" y="1412"/>
                                </a:lnTo>
                                <a:lnTo>
                                  <a:pt x="798" y="1365"/>
                                </a:lnTo>
                                <a:lnTo>
                                  <a:pt x="851" y="1290"/>
                                </a:lnTo>
                                <a:lnTo>
                                  <a:pt x="878" y="1253"/>
                                </a:lnTo>
                                <a:lnTo>
                                  <a:pt x="904" y="1199"/>
                                </a:lnTo>
                                <a:lnTo>
                                  <a:pt x="931" y="1148"/>
                                </a:lnTo>
                                <a:lnTo>
                                  <a:pt x="957" y="1090"/>
                                </a:lnTo>
                                <a:lnTo>
                                  <a:pt x="984" y="1018"/>
                                </a:lnTo>
                                <a:lnTo>
                                  <a:pt x="1010" y="964"/>
                                </a:lnTo>
                                <a:lnTo>
                                  <a:pt x="1037" y="890"/>
                                </a:lnTo>
                                <a:lnTo>
                                  <a:pt x="1064" y="831"/>
                                </a:lnTo>
                                <a:lnTo>
                                  <a:pt x="1090" y="774"/>
                                </a:lnTo>
                                <a:lnTo>
                                  <a:pt x="1117" y="702"/>
                                </a:lnTo>
                                <a:lnTo>
                                  <a:pt x="1143" y="676"/>
                                </a:lnTo>
                                <a:lnTo>
                                  <a:pt x="1170" y="627"/>
                                </a:lnTo>
                                <a:lnTo>
                                  <a:pt x="1197" y="602"/>
                                </a:lnTo>
                                <a:lnTo>
                                  <a:pt x="1223" y="589"/>
                                </a:lnTo>
                                <a:lnTo>
                                  <a:pt x="1250" y="557"/>
                                </a:lnTo>
                                <a:lnTo>
                                  <a:pt x="1276" y="569"/>
                                </a:lnTo>
                                <a:lnTo>
                                  <a:pt x="1303" y="550"/>
                                </a:lnTo>
                                <a:lnTo>
                                  <a:pt x="1330" y="541"/>
                                </a:lnTo>
                                <a:lnTo>
                                  <a:pt x="1356" y="534"/>
                                </a:lnTo>
                                <a:lnTo>
                                  <a:pt x="1383" y="499"/>
                                </a:lnTo>
                                <a:lnTo>
                                  <a:pt x="1409" y="503"/>
                                </a:lnTo>
                                <a:lnTo>
                                  <a:pt x="1436" y="476"/>
                                </a:lnTo>
                                <a:lnTo>
                                  <a:pt x="1462" y="457"/>
                                </a:lnTo>
                                <a:lnTo>
                                  <a:pt x="1489" y="440"/>
                                </a:lnTo>
                                <a:lnTo>
                                  <a:pt x="1516" y="394"/>
                                </a:lnTo>
                                <a:lnTo>
                                  <a:pt x="1542" y="383"/>
                                </a:lnTo>
                                <a:lnTo>
                                  <a:pt x="1569" y="340"/>
                                </a:lnTo>
                                <a:lnTo>
                                  <a:pt x="1595" y="302"/>
                                </a:lnTo>
                                <a:lnTo>
                                  <a:pt x="1622" y="265"/>
                                </a:lnTo>
                                <a:lnTo>
                                  <a:pt x="1649" y="198"/>
                                </a:lnTo>
                                <a:lnTo>
                                  <a:pt x="1675" y="173"/>
                                </a:lnTo>
                                <a:lnTo>
                                  <a:pt x="1702" y="116"/>
                                </a:lnTo>
                                <a:lnTo>
                                  <a:pt x="1728" y="77"/>
                                </a:lnTo>
                                <a:lnTo>
                                  <a:pt x="1755" y="53"/>
                                </a:lnTo>
                                <a:lnTo>
                                  <a:pt x="1782" y="0"/>
                                </a:lnTo>
                                <a:lnTo>
                                  <a:pt x="1808" y="20"/>
                                </a:lnTo>
                                <a:lnTo>
                                  <a:pt x="1835" y="14"/>
                                </a:lnTo>
                                <a:lnTo>
                                  <a:pt x="1861" y="28"/>
                                </a:lnTo>
                                <a:lnTo>
                                  <a:pt x="1862" y="28"/>
                                </a:lnTo>
                              </a:path>
                            </a:pathLst>
                          </a:custGeom>
                          <a:noFill/>
                          <a:ln w="19456">
                            <a:solidFill>
                              <a:srgbClr val="FF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9" name="Line 103"/>
                        <wps:cNvCnPr>
                          <a:cxnSpLocks noChangeShapeType="1"/>
                        </wps:cNvCnPr>
                        <wps:spPr bwMode="auto">
                          <a:xfrm>
                            <a:off x="4449" y="-519"/>
                            <a:ext cx="0" cy="0"/>
                          </a:xfrm>
                          <a:prstGeom prst="line">
                            <a:avLst/>
                          </a:prstGeom>
                          <a:noFill/>
                          <a:ln w="11671">
                            <a:solidFill>
                              <a:srgbClr val="000000"/>
                            </a:solidFill>
                            <a:prstDash val="dash"/>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160" name="docshape9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4435" y="-100"/>
                            <a:ext cx="171" cy="1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1" name="docshape93"/>
                        <wps:cNvSpPr>
                          <a:spLocks/>
                        </wps:cNvSpPr>
                        <wps:spPr bwMode="auto">
                          <a:xfrm>
                            <a:off x="1229" y="732"/>
                            <a:ext cx="2578" cy="119"/>
                          </a:xfrm>
                          <a:custGeom>
                            <a:avLst/>
                            <a:gdLst>
                              <a:gd name="T0" fmla="+- 0 1230 1230"/>
                              <a:gd name="T1" fmla="*/ T0 w 2578"/>
                              <a:gd name="T2" fmla="+- 0 851 733"/>
                              <a:gd name="T3" fmla="*/ 851 h 119"/>
                              <a:gd name="T4" fmla="+- 0 1348 1230"/>
                              <a:gd name="T5" fmla="*/ T4 w 2578"/>
                              <a:gd name="T6" fmla="+- 0 851 733"/>
                              <a:gd name="T7" fmla="*/ 851 h 119"/>
                              <a:gd name="T8" fmla="+- 0 1348 1230"/>
                              <a:gd name="T9" fmla="*/ T8 w 2578"/>
                              <a:gd name="T10" fmla="+- 0 733 733"/>
                              <a:gd name="T11" fmla="*/ 733 h 119"/>
                              <a:gd name="T12" fmla="+- 0 1230 1230"/>
                              <a:gd name="T13" fmla="*/ T12 w 2578"/>
                              <a:gd name="T14" fmla="+- 0 733 733"/>
                              <a:gd name="T15" fmla="*/ 733 h 119"/>
                              <a:gd name="T16" fmla="+- 0 1230 1230"/>
                              <a:gd name="T17" fmla="*/ T16 w 2578"/>
                              <a:gd name="T18" fmla="+- 0 851 733"/>
                              <a:gd name="T19" fmla="*/ 851 h 119"/>
                              <a:gd name="T20" fmla="+- 0 3689 1230"/>
                              <a:gd name="T21" fmla="*/ T20 w 2578"/>
                              <a:gd name="T22" fmla="+- 0 851 733"/>
                              <a:gd name="T23" fmla="*/ 851 h 119"/>
                              <a:gd name="T24" fmla="+- 0 3807 1230"/>
                              <a:gd name="T25" fmla="*/ T24 w 2578"/>
                              <a:gd name="T26" fmla="+- 0 851 733"/>
                              <a:gd name="T27" fmla="*/ 851 h 119"/>
                              <a:gd name="T28" fmla="+- 0 3807 1230"/>
                              <a:gd name="T29" fmla="*/ T28 w 2578"/>
                              <a:gd name="T30" fmla="+- 0 733 733"/>
                              <a:gd name="T31" fmla="*/ 733 h 119"/>
                              <a:gd name="T32" fmla="+- 0 3689 1230"/>
                              <a:gd name="T33" fmla="*/ T32 w 2578"/>
                              <a:gd name="T34" fmla="+- 0 733 733"/>
                              <a:gd name="T35" fmla="*/ 733 h 119"/>
                              <a:gd name="T36" fmla="+- 0 3689 1230"/>
                              <a:gd name="T37" fmla="*/ T36 w 2578"/>
                              <a:gd name="T38" fmla="+- 0 851 733"/>
                              <a:gd name="T39" fmla="*/ 851 h 11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2578" h="119">
                                <a:moveTo>
                                  <a:pt x="0" y="118"/>
                                </a:moveTo>
                                <a:lnTo>
                                  <a:pt x="118" y="118"/>
                                </a:lnTo>
                                <a:lnTo>
                                  <a:pt x="118" y="0"/>
                                </a:lnTo>
                                <a:lnTo>
                                  <a:pt x="0" y="0"/>
                                </a:lnTo>
                                <a:lnTo>
                                  <a:pt x="0" y="118"/>
                                </a:lnTo>
                                <a:close/>
                                <a:moveTo>
                                  <a:pt x="2459" y="118"/>
                                </a:moveTo>
                                <a:lnTo>
                                  <a:pt x="2577" y="118"/>
                                </a:lnTo>
                                <a:lnTo>
                                  <a:pt x="2577" y="0"/>
                                </a:lnTo>
                                <a:lnTo>
                                  <a:pt x="2459" y="0"/>
                                </a:lnTo>
                                <a:lnTo>
                                  <a:pt x="2459" y="118"/>
                                </a:lnTo>
                                <a:close/>
                              </a:path>
                            </a:pathLst>
                          </a:custGeom>
                          <a:noFill/>
                          <a:ln w="11112">
                            <a:solidFill>
                              <a:srgbClr val="FF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241AF8A8" id="Группа 124" o:spid="_x0000_s1026" style="width:240.15pt;height:206.5pt;mso-position-horizontal-relative:char;mso-position-vertical-relative:line" coordorigin="859,-2114" coordsize="4803,4130"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">
                <v:shape id="docshape84" o:spid="_x0000_s1027" type="#_x0000_t75" style="position:absolute;left:858;top:-1926;width:4803;height:39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">
                  <v:imagedata r:id="rId69" o:title=""/>
                </v:shape>
                <v:shape id="docshape85" o:spid="_x0000_s1028" type="#_x0000_t75" style="position:absolute;left:1845;top:-99;width:162;height:1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">
                  <v:imagedata r:id="rId70" o:title=""/>
                </v:shape>
                <v:line id="Line 71" o:spid="_x0000_s1029" style="position:absolute;visibility:visible;mso-wrap-style:square" from="3609,-519" to="5603,-5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" strokecolor="#262626" strokeweight=".35pt"/>
                <v:line id="Line 72" o:spid="_x0000_s1030" style="position:absolute;visibility:visible;mso-wrap-style:square" from="3609,-1985" to="5603,-19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" strokecolor="#262626" strokeweight=".35pt"/>
                <v:line id="Line 73" o:spid="_x0000_s1031" style="position:absolute;visibility:visible;mso-wrap-style:square" from="3609,-519" to="3609,-5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" strokecolor="#262626" strokeweight=".35pt"/>
                <v:line id="Line 74" o:spid="_x0000_s1032" style="position:absolute;visibility:visible;mso-wrap-style:square" from="4274,-519" to="4274,-5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" strokecolor="#262626" strokeweight=".35pt"/>
                <v:line id="Line 75" o:spid="_x0000_s1033" style="position:absolute;visibility:visible;mso-wrap-style:square" from="4939,-519" to="4939,-5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" strokecolor="#262626" strokeweight=".35pt"/>
                <v:line id="Line 76" o:spid="_x0000_s1034" style="position:absolute;visibility:visible;mso-wrap-style:square" from="5603,-519" to="5603,-5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" strokecolor="#262626" strokeweight=".35pt"/>
                <v:line id="Line 77" o:spid="_x0000_s1035" style="position:absolute;visibility:visible;mso-wrap-style:square" from="3609,-1985" to="3609,-19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" strokecolor="#262626" strokeweight=".35pt"/>
                <v:line id="Line 78" o:spid="_x0000_s1036" style="position:absolute;visibility:visible;mso-wrap-style:square" from="4274,-1985" to="4274,-19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" strokecolor="#262626" strokeweight=".35pt"/>
                <v:line id="Line 79" o:spid="_x0000_s1037" style="position:absolute;visibility:visible;mso-wrap-style:square" from="4939,-1985" to="4939,-19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" strokecolor="#262626" strokeweight=".35pt"/>
                <v:line id="Line 80" o:spid="_x0000_s1038" style="position:absolute;visibility:visible;mso-wrap-style:square" from="5603,-1985" to="5603,-19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" strokecolor="#262626" strokeweight=".35pt"/>
                <v:shape id="docshape86" o:spid="_x0000_s1039" style="position:absolute;left:3581;top:-467;width:2077;height:261;visibility:visible;mso-wrap-style:square;v-text-anchor:top" coordsize="2077,2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" path="m46,24l43,15,39,8,37,5r,13l37,57r-5,9l14,66,9,57,9,18,14,8r18,l37,18,37,5,35,3,29,,16,,11,3,7,8,2,14,,24,,38,2,53,6,64r7,7l23,74,33,71r5,-5l40,64,44,53,46,38r,-14xm486,158r-11,l475,237r11,l486,158xm547,185r-7,-6l521,179r-6,3l510,190r,-9l502,181r,56l511,237r,-43l515,190r2,-3l534,187r4,4l538,237r9,l547,187r,-2xm607,181r-10,l581,226,566,181r-10,l575,237r10,l589,226r18,-45xm664,203r-1,-5l661,194r-2,-7l658,185r-4,-3l654,194r,10l622,204r1,-10l629,187r19,l654,194r,-12l649,179r-10,l628,181r-8,6l615,197r-2,13l613,228r9,12l651,240r9,-8l660,231r3,-11l654,220r-3,7l646,231r-13,l628,229r-3,-5l623,221r-1,-4l622,212r42,l664,204r,-1xm664,24r-2,-9l658,8,656,5r,13l656,57r-5,9l632,66r-4,-9l628,18,632,8r19,l656,18r,-13l654,3,648,,635,r-6,3l626,8r-5,6l619,24r,14l620,53r5,11l632,71r10,3l651,71r5,-5l659,64r4,-11l664,38r,-14xm688,61r-10,l678,71r10,l688,61xm703,179r-3,l694,179r-5,3l684,191r,-10l676,181r,56l685,237r,-43l688,191r3,-3l703,188r,-9xm747,63r,-28l745,33r-3,-3l738,25r-19,l716,27r-5,3l714,10r29,l743,2r-36,l702,40r8,l714,35r3,-2l732,33r6,7l738,60r-6,6l715,66r-4,-4l709,54r-9,l701,60r1,3l704,65r4,6l715,74r22,l744,66r3,-3xm754,213r-5,-4l722,202r-3,-2l719,190r4,-3l738,187r4,3l742,196r10,l751,187r,-2l744,179r-26,l709,186r,19l714,209r28,7l744,218r,10l739,231r-13,l722,230r-2,-3l719,226r-1,-2l717,220r-9,l708,233r8,7l745,240r9,-8l754,231r,-18xm814,203r-1,-5l811,194r-2,-7l808,185r-4,-3l804,194r,10l772,204r1,-10l779,187r18,l804,194r,-12l799,179r-11,l778,181r-8,6l764,197r-1,13l763,228r9,12l801,240r9,-8l810,231r2,-11l803,220r-2,7l796,231r-13,l778,229r-3,-5l773,221r-1,-4l772,212r42,l814,204r,-1xm902,158r-9,l893,188r,8l893,222r-7,9l867,231r-7,-9l861,196r6,-9l886,187r7,9l893,188r-1,-1l889,182r-6,-3l861,179r-10,12l851,228r9,12l883,240r6,-3l893,231r1,-1l894,237r8,l902,230r,-42l902,158xm963,203r,-5l961,194r-2,-7l957,185r-3,-3l954,194r,10l922,204r1,-10l929,187r18,l954,194r,-12l949,179r-11,l928,181r-9,6l914,197r-2,13l912,228r10,12l951,240r9,-8l960,231r2,-11l953,220r-2,7l946,231r-13,l928,229r-3,-5l923,221r-1,-4l922,212r41,l963,204r,-1xm1024,191r-2,-4l1015,179r,43l1009,231r-20,l983,222r,-26l988,189r1,-2l1009,187r6,9l1015,222r,-43l993,179r-7,3l982,189r,-8l974,181r,80l983,261r,-30l988,237r5,3l1015,240r9,-12l1024,191xm1055,181r-9,l1046,165r-9,l1037,181r-7,l1030,188r7,l1037,236r4,4l1050,240r2,-1l1055,239r,-7l1055,231r-1,1l1053,232r-6,l1046,231r,-43l1055,188r,-7xm1110,185r-6,-6l1085,179r-5,2l1075,188r,-30l1066,158r,79l1075,237r,-43l1079,188r2,-1l1093,187r3,1l1100,191r1,3l1101,237r9,l1110,187r,-2xm1359,r-5,l1351,11r-2,2l1335,15r,6l1351,21r,50l1359,71r,-71xm1978,r-5,l1970,11r-2,2l1954,15r,6l1970,21r,50l1978,71r,-71xm2017,61r-10,l2007,71r10,l2017,61xm2076,63r,-28l2075,33r-4,-3l2067,25r-18,l2045,27r-4,3l2044,10r29,l2073,2r-36,l2032,40r8,l2044,35r3,-2l2062,33r5,7l2067,60r-5,6l2045,66r-5,-4l2038,54r-9,l2031,60r1,3l2034,65r4,6l2045,74r22,l2074,66r2,-3xe" fillcolor="#262626" stroked="f">
                  <v:path arrowok="t" o:connecttype="custom" o:connectlocs="14,-401;29,-467;6,-403;46,-443;521,-288;515,-277;607,-286;607,-286;654,-263;639,-288;660,-235;625,-243;662,-452;628,-449;629,-464;642,-393;678,-406;684,-276;703,-279;719,-442;710,-427;711,-405;737,-393;723,-280;718,-288;726,-236;716,-227;809,-280;797,-280;763,-257;801,-240;814,-255;886,-236;892,-280;889,-230;963,-264;922,-263;928,-286;960,-236;923,-246;1015,-288;989,-280;982,-286;1024,-239;1030,-279;1055,-236;1110,-282;1075,-230;1101,-230;1335,-452;1970,-456;2017,-406;2071,-437;2037,-465;2062,-401;2038,-396" o:connectangles="0,0,0,0,0,0,0,0,0,0,0,0,0,0,0,0,0,0,0,0,0,0,0,0,0,0,0,0,0,0,0,0,0,0,0,0,0,0,0,0,0,0,0,0,0,0,0,0,0,0,0,0,0,0,0,0"/>
                </v:shape>
                <v:shape id="docshape87" o:spid="_x0000_s1040" type="#_x0000_t75" style="position:absolute;left:4829;top:-309;width:169;height:1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">
                  <v:imagedata r:id="rId71" o:title=""/>
                </v:shape>
                <v:shape id="docshape88" o:spid="_x0000_s1041" style="position:absolute;left:5037;top:-343;width:106;height:136;visibility:visible;mso-wrap-style:square;v-text-anchor:top" coordsize="106,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" path="m20,36l,36r,6l20,42r,-6xm54,l49,,47,10r-2,1l33,13r,5l47,18r,44l54,62,54,xm105,34r-20,l85,42r11,l96,128r-11,l85,136r20,l105,34xe" fillcolor="#262626" stroked="f">
                  <v:path arrowok="t" o:connecttype="custom" o:connectlocs="20,-307;0,-307;0,-301;20,-301;20,-307;54,-343;49,-343;47,-333;45,-332;33,-330;33,-325;47,-325;47,-281;54,-281;54,-343;105,-309;85,-309;85,-301;96,-301;96,-215;85,-215;85,-207;105,-207;105,-309" o:connectangles="0,0,0,0,0,0,0,0,0,0,0,0,0,0,0,0,0,0,0,0,0,0,0,0"/>
                </v:shape>
                <v:line id="Line 84" o:spid="_x0000_s1042" style="position:absolute;visibility:visible;mso-wrap-style:square" from="3609,-519" to="3609,-5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" strokecolor="#262626" strokeweight=".35pt"/>
                <v:line id="Line 85" o:spid="_x0000_s1043" style="position:absolute;visibility:visible;mso-wrap-style:square" from="5603,-519" to="5603,-5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" strokecolor="#262626" strokeweight=".35pt"/>
                <v:line id="Line 86" o:spid="_x0000_s1044" style="position:absolute;visibility:visible;mso-wrap-style:square" from="3609,-519" to="3629,-5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" strokecolor="#262626" strokeweight=".35pt"/>
                <v:line id="Line 87" o:spid="_x0000_s1045" style="position:absolute;visibility:visible;mso-wrap-style:square" from="3609,-758" to="3629,-7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" strokecolor="#262626" strokeweight=".35pt"/>
                <v:line id="Line 88" o:spid="_x0000_s1046" style="position:absolute;visibility:visible;mso-wrap-style:square" from="3609,-997" to="3629,-9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" strokecolor="#262626" strokeweight=".35pt"/>
                <v:line id="Line 89" o:spid="_x0000_s1047" style="position:absolute;visibility:visible;mso-wrap-style:square" from="3609,-1235" to="3629,-1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" strokecolor="#262626" strokeweight=".35pt"/>
                <v:line id="Line 90" o:spid="_x0000_s1048" style="position:absolute;visibility:visible;mso-wrap-style:square" from="3609,-1474" to="3629,-14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" strokecolor="#262626" strokeweight=".35pt"/>
                <v:line id="Line 91" o:spid="_x0000_s1049" style="position:absolute;visibility:visible;mso-wrap-style:square" from="3609,-1713" to="3629,-17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" strokecolor="#262626" strokeweight=".35pt"/>
                <v:line id="Line 92" o:spid="_x0000_s1050" style="position:absolute;visibility:visible;mso-wrap-style:square" from="3609,-1951" to="3629,-19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" strokecolor="#262626" strokeweight=".35pt"/>
                <v:line id="Line 93" o:spid="_x0000_s1051" style="position:absolute;visibility:visible;mso-wrap-style:square" from="5603,-519" to="5603,-5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" strokecolor="#262626" strokeweight=".35pt"/>
                <v:line id="Line 94" o:spid="_x0000_s1052" style="position:absolute;visibility:visible;mso-wrap-style:square" from="5603,-758" to="5603,-7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" strokecolor="#262626" strokeweight=".35pt"/>
                <v:line id="Line 95" o:spid="_x0000_s1053" style="position:absolute;visibility:visible;mso-wrap-style:square" from="5603,-997" to="5603,-9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" strokecolor="#262626" strokeweight=".35pt"/>
                <v:line id="Line 96" o:spid="_x0000_s1054" style="position:absolute;visibility:visible;mso-wrap-style:square" from="5603,-1235" to="5603,-1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" strokecolor="#262626" strokeweight=".35pt"/>
                <v:line id="Line 97" o:spid="_x0000_s1055" style="position:absolute;visibility:visible;mso-wrap-style:square" from="5603,-1474" to="5603,-14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" strokecolor="#262626" strokeweight=".35pt"/>
                <v:line id="Line 98" o:spid="_x0000_s1056" style="position:absolute;visibility:visible;mso-wrap-style:square" from="5603,-1713" to="5603,-17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" strokecolor="#262626" strokeweight=".35pt"/>
                <v:line id="Line 99" o:spid="_x0000_s1057" style="position:absolute;visibility:visible;mso-wrap-style:square" from="5603,-1951" to="5603,-19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" strokecolor="#262626" strokeweight=".35pt"/>
                <v:shape id="docshape89" o:spid="_x0000_s1058" style="position:absolute;left:3388;top:-1991;width:176;height:1505;visibility:visible;mso-wrap-style:square;v-text-anchor:top" coordsize="176,15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" path="m79,862r-9,l70,909r-27,l43,866r-9,l34,909r-25,l9,864r-9,l,919r79,l79,909r,-47xm79,804r-52,l21,811r,19l24,836r8,5l22,841r,8l79,849r,-9l36,840r-7,-6l29,817r4,-4l79,813r,-9xm79,720r-29,l36,720r-6,-6l30,702r-9,l21,705r,6l24,716r9,5l22,721r,8l79,729r,-9xm81,754r-7,-9l62,742r,9l69,754r4,5l73,772r-2,5l66,780r-3,2l59,783r-5,l54,751r,-10l46,741r,10l46,783,36,782r-7,-7l29,757r7,-6l46,751r,-10l45,741r-5,1l26,747r-5,9l21,766r2,11l29,785r10,5l51,792r19,l81,783r,-29xm102,665r-2,-7l99,658r-9,-8l83,649r-61,l22,657r9,l24,662r-3,5l21,687r13,10l61,697r7,-2l76,687r3,-2l81,680r,-13l78,663r-5,-4l73,682r-8,5l37,687r-8,-5l29,663r8,-5l65,658r8,5l73,682r,-23l71,658r18,l95,662r,19l92,685r-7,1l85,695r11,-1l102,686r,-21xm102,626r-1,-3l99,619r-1,-1l95,616r-4,-2l22,589r,10l66,614,22,629r,9l79,619r13,5l94,626r,6l93,633r,2l101,635r1,-2l102,632r,-6xm159,1193r-6,l150,1204r-2,2l135,1207r,7l150,1214r,50l159,1264r,-71xm175,758r-4,-5l163,750r6,-3l172,743r,-20l165,716r-28,l130,724r,15l138,739r,-5l139,732r3,-6l146,723r13,l164,728r,13l162,744r-6,2l153,747r-6,l147,754r14,l166,759r,17l160,781r-18,l137,777r,-11l128,766r,6l129,776r6,10l141,789r24,l175,780r,-22xm175,1455r-3,-9l168,1439r-2,-2l166,1449r,39l161,1498r-18,l138,1488r,-39l143,1439r18,l166,1449r,-12l164,1435r-6,-3l145,1432r-6,3l136,1440r-5,6l129,1455r,14l131,1484r4,12l142,1503r10,2l162,1503r5,-5l169,1496r4,-12l175,1469r,-14xm175,969r-2,-5l164,956r-5,-1l144,955r-7,3l131,967r-1,5l130,979r8,l139,974r,-3l143,965r4,-3l160,962r6,6l166,981r-3,5l133,1003r-4,7l128,1025r47,l175,1017r-37,l139,1011r3,-4l150,1002r20,-11l175,984r,-15xm175,273r-9,-9l148,264r-4,1l140,268r3,-19l172,249r,-9l136,240r-6,38l138,278r4,-5l146,271r15,l166,278r,20l161,304r-17,l139,300r-2,-8l128,292r1,6l130,301r3,2l136,309r8,3l165,312r10,-10l175,273xm175,36r-1,-1l166,27r,14l166,59r-6,6l145,65r-7,-6l139,41r5,-6l161,35r5,6l166,27r-19,l142,30r-4,5l138,17r6,-9l160,8r4,4l165,18r9,l172,8r,-1l165,,146,r-6,4l135,10r-4,7l129,26r,24l131,58r4,6l139,70r6,3l166,73r7,-8l175,63r,-27xm176,523r-10,l166,492r,-15l159,477r-2,3l157,492r,31l135,523r22,-31l157,480r-29,42l128,531r29,l157,548r9,l166,531r10,l176,523xe" fillcolor="#262626" stroked="f">
                  <v:path arrowok="t" o:connecttype="custom" o:connectlocs="34,-1124;79,-1071;21,-1160;79,-1150;79,-1186;21,-1288;22,-1261;62,-1239;63,-1208;46,-1249;36,-1239;21,-1234;70,-1198;99,-1332;24,-1328;76,-1303;73,-1308;65,-1332;95,-1328;102,-1304;95,-1374;22,-1352;93,-1355;153,-797;150,-726;169,-1243;130,-1251;159,-1267;147,-1243;142,-1209;135,-1204;172,-544;143,-492;166,-553;131,-544;152,-485;175,-535;137,-1032;139,-1019;163,-1004;138,-973;175,-1021;143,-1741;142,-1717;144,-1686;133,-1687;175,-1954;145,-1925;166,-1949;144,-1982;172,-1983;129,-1964;166,-1917;166,-1498;135,-1467;157,-1442" o:connectangles="0,0,0,0,0,0,0,0,0,0,0,0,0,0,0,0,0,0,0,0,0,0,0,0,0,0,0,0,0,0,0,0,0,0,0,0,0,0,0,0,0,0,0,0,0,0,0,0,0,0,0,0,0,0,0,0"/>
                </v:shape>
                <v:shape id="docshape90" o:spid="_x0000_s1059" type="#_x0000_t75" style="position:absolute;left:3623;top:-2115;width:233;height: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">
                  <v:imagedata r:id="rId72" o:title=""/>
                </v:shape>
                <v:shape id="docshape91" o:spid="_x0000_s1060" style="position:absolute;left:3742;top:-1986;width:1862;height:1415;visibility:visible;mso-wrap-style:square;v-text-anchor:top" coordsize="1862,14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" path="m,929r27,l53,929r27,2l106,930r27,2l160,930r26,-2l213,937r26,l266,953r27,18l319,986r27,37l372,1049r27,38l425,1125r27,30l479,1196r26,29l532,1262r26,34l585,1321r27,37l638,1381r27,21l691,1414r27,-2l798,1365r53,-75l878,1253r26,-54l931,1148r26,-58l984,1018r26,-54l1037,890r27,-59l1090,774r27,-72l1143,676r27,-49l1197,602r26,-13l1250,557r26,12l1303,550r27,-9l1356,534r27,-35l1409,503r27,-27l1462,457r27,-17l1516,394r26,-11l1569,340r26,-38l1622,265r27,-67l1675,173r27,-57l1728,77r27,-24l1782,r26,20l1835,14r26,14l1862,28e" filled="f" strokecolor="red" strokeweight=".54044mm">
                  <v:path arrowok="t" o:connecttype="custom" o:connectlocs="27,-1056;80,-1054;133,-1053;186,-1057;239,-1048;293,-1014;346,-962;399,-898;452,-830;505,-760;558,-689;612,-627;665,-583;718,-573;851,-695;904,-786;957,-895;1010,-1021;1064,-1154;1117,-1283;1170,-1358;1223,-1396;1276,-1416;1330,-1444;1383,-1486;1436,-1509;1489,-1545;1542,-1602;1595,-1683;1649,-1787;1702,-1869;1755,-1932;1808,-1965;1861,-1957" o:connectangles="0,0,0,0,0,0,0,0,0,0,0,0,0,0,0,0,0,0,0,0,0,0,0,0,0,0,0,0,0,0,0,0,0,0"/>
                </v:shape>
                <v:line id="Line 103" o:spid="_x0000_s1061" style="position:absolute;visibility:visible;mso-wrap-style:square" from="4449,-519" to="4449,-5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" strokeweight=".32419mm">
                  <v:stroke dashstyle="dash"/>
                </v:line>
                <v:shape id="docshape92" o:spid="_x0000_s1062" type="#_x0000_t75" style="position:absolute;left:4435;top:-100;width:171;height:1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">
                  <v:imagedata r:id="rId73" o:title=""/>
                </v:shape>
                <v:shape id="docshape93" o:spid="_x0000_s1063" style="position:absolute;left:1229;top:732;width:2578;height:119;visibility:visible;mso-wrap-style:square;v-text-anchor:top" coordsize="2578,1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" path="m,118r118,l118,,,,,118xm2459,118r118,l2577,,2459,r,118xe" filled="f" strokecolor="red" strokeweight=".30867mm">
                  <v:path arrowok="t" o:connecttype="custom" o:connectlocs="0,851;118,851;118,733;0,733;0,851;2459,851;2577,851;2577,733;2459,733;2459,851" o:connectangles="0,0,0,0,0,0,0,0,0,0"/>
                </v:shape>
                <w10:anchorlock/>
              </v:group>
            </w:pict>
          </mc:Fallback>
        </mc:AlternateContent>
      </w:r>
    </w:p>
    <w:p w14:paraId="78AE52DE" w14:textId="77777777" w:rsidR="00433E78" w:rsidRPr="00922B26" w:rsidRDefault="00433E78" w:rsidP="00433E78">
      <w:pPr>
        <w:pStyle w:val="af0"/>
        <w:rPr>
          <w:sz w:val="28"/>
          <w:szCs w:val="28"/>
          <w:lang w:val="ru-RU"/>
        </w:rPr>
      </w:pPr>
      <w:bookmarkStart w:id="132" w:name="_Ref91670593"/>
      <w:r w:rsidRPr="00922B26">
        <w:rPr>
          <w:lang w:val="ru-RU"/>
        </w:rPr>
        <w:t xml:space="preserve">Рисунок </w:t>
      </w:r>
      <w:r>
        <w:rPr>
          <w:lang w:val="ru-RU"/>
        </w:rPr>
        <w:fldChar w:fldCharType="begin"/>
      </w:r>
      <w:r>
        <w:rPr>
          <w:lang w:val="ru-RU"/>
        </w:rPr>
        <w:instrText xml:space="preserve"> STYLEREF 1 \s </w:instrText>
      </w:r>
      <w:r>
        <w:rPr>
          <w:lang w:val="ru-RU"/>
        </w:rPr>
        <w:fldChar w:fldCharType="separate"/>
      </w:r>
      <w:r>
        <w:rPr>
          <w:noProof/>
          <w:lang w:val="ru-RU"/>
        </w:rPr>
        <w:t>0</w:t>
      </w:r>
      <w:r>
        <w:rPr>
          <w:lang w:val="ru-RU"/>
        </w:rPr>
        <w:fldChar w:fldCharType="end"/>
      </w:r>
      <w:r>
        <w:rPr>
          <w:lang w:val="ru-RU"/>
        </w:rPr>
        <w:noBreakHyphen/>
      </w:r>
      <w:r>
        <w:rPr>
          <w:lang w:val="ru-RU"/>
        </w:rPr>
        <w:fldChar w:fldCharType="begin"/>
      </w:r>
      <w:r>
        <w:rPr>
          <w:lang w:val="ru-RU"/>
        </w:rPr>
        <w:instrText xml:space="preserve"> SEQ Рисунок \* ARABIC \s 1 </w:instrText>
      </w:r>
      <w:r>
        <w:rPr>
          <w:lang w:val="ru-RU"/>
        </w:rPr>
        <w:fldChar w:fldCharType="separate"/>
      </w:r>
      <w:r>
        <w:rPr>
          <w:noProof/>
          <w:lang w:val="ru-RU"/>
        </w:rPr>
        <w:t>4</w:t>
      </w:r>
      <w:r>
        <w:rPr>
          <w:lang w:val="ru-RU"/>
        </w:rPr>
        <w:fldChar w:fldCharType="end"/>
      </w:r>
      <w:bookmarkEnd w:id="132"/>
      <w:r>
        <w:rPr>
          <w:lang w:val="ru-RU"/>
        </w:rPr>
        <w:t xml:space="preserve"> </w:t>
      </w:r>
      <w:r w:rsidRPr="004A49D9">
        <w:rPr>
          <w:lang w:val="ru-RU"/>
        </w:rPr>
        <w:t>Сопоставление. Пространственно-временная согласованность. (a) Кадр интенсивности</w:t>
      </w:r>
      <w:r>
        <w:rPr>
          <w:lang w:val="ru-RU"/>
        </w:rPr>
        <w:t>.</w:t>
      </w:r>
      <w:r w:rsidRPr="00922B26">
        <w:rPr>
          <w:lang w:val="ru-RU"/>
        </w:rPr>
        <w:t xml:space="preserve"> (b) Объективная функция</w:t>
      </w:r>
      <w:r>
        <w:rPr>
          <w:lang w:val="ru-RU"/>
        </w:rPr>
        <w:t xml:space="preserve"> </w:t>
      </w:r>
      <w:r w:rsidRPr="00922B26">
        <w:rPr>
          <w:lang w:val="ru-RU"/>
        </w:rPr>
        <w:t>несоответстви</w:t>
      </w:r>
      <w:r>
        <w:rPr>
          <w:lang w:val="ru-RU"/>
        </w:rPr>
        <w:t xml:space="preserve">я, </w:t>
      </w:r>
      <w:r w:rsidRPr="00922B26">
        <w:rPr>
          <w:lang w:val="ru-RU"/>
        </w:rPr>
        <w:t>временные поверхности (c) и (d)</w:t>
      </w:r>
    </w:p>
    <w:p w14:paraId="52AE05C9" w14:textId="77777777" w:rsidR="00433E78" w:rsidRDefault="00433E78" w:rsidP="00433E78">
      <w:pPr>
        <w:spacing w:after="160" w:line="259" w:lineRule="auto"/>
        <w:rPr>
          <w:sz w:val="28"/>
          <w:szCs w:val="28"/>
          <w:lang w:val="ru-RU"/>
        </w:rPr>
      </w:pPr>
      <w:r>
        <w:rPr>
          <w:sz w:val="28"/>
          <w:szCs w:val="28"/>
          <w:lang w:val="ru-RU"/>
        </w:rPr>
        <w:t xml:space="preserve">На рисунке </w:t>
      </w:r>
      <w:r>
        <w:rPr>
          <w:sz w:val="28"/>
          <w:szCs w:val="28"/>
          <w:lang w:val="ru-RU"/>
        </w:rPr>
        <w:fldChar w:fldCharType="begin"/>
      </w:r>
      <w:r>
        <w:rPr>
          <w:sz w:val="28"/>
          <w:szCs w:val="28"/>
          <w:lang w:val="ru-RU"/>
        </w:rPr>
        <w:instrText xml:space="preserve"> REF _Ref91670593 \h </w:instrText>
      </w:r>
      <w:r>
        <w:rPr>
          <w:sz w:val="28"/>
          <w:szCs w:val="28"/>
          <w:lang w:val="ru-RU"/>
        </w:rPr>
      </w:r>
      <w:r>
        <w:rPr>
          <w:sz w:val="28"/>
          <w:szCs w:val="28"/>
          <w:lang w:val="ru-RU"/>
        </w:rPr>
        <w:fldChar w:fldCharType="separate"/>
      </w:r>
      <w:r w:rsidRPr="00922B26">
        <w:rPr>
          <w:noProof/>
          <w:lang w:val="ru-RU"/>
        </w:rPr>
        <w:t>8</w:t>
      </w:r>
      <w:r w:rsidRPr="00922B26">
        <w:rPr>
          <w:lang w:val="ru-RU"/>
        </w:rPr>
        <w:noBreakHyphen/>
      </w:r>
      <w:r w:rsidRPr="00922B26">
        <w:rPr>
          <w:noProof/>
          <w:lang w:val="ru-RU"/>
        </w:rPr>
        <w:t>4</w:t>
      </w:r>
      <w:r>
        <w:rPr>
          <w:sz w:val="28"/>
          <w:szCs w:val="28"/>
          <w:lang w:val="ru-RU"/>
        </w:rPr>
        <w:fldChar w:fldCharType="end"/>
      </w:r>
      <w:r>
        <w:rPr>
          <w:sz w:val="28"/>
          <w:szCs w:val="28"/>
          <w:lang w:val="ru-RU"/>
        </w:rPr>
        <w:t xml:space="preserve"> показан процесс</w:t>
      </w:r>
      <w:r w:rsidRPr="00922B26">
        <w:rPr>
          <w:sz w:val="28"/>
          <w:szCs w:val="28"/>
          <w:lang w:val="ru-RU"/>
        </w:rPr>
        <w:t xml:space="preserve"> </w:t>
      </w:r>
      <w:r>
        <w:rPr>
          <w:sz w:val="28"/>
          <w:szCs w:val="28"/>
          <w:lang w:val="ru-RU"/>
        </w:rPr>
        <w:t>с</w:t>
      </w:r>
      <w:r w:rsidRPr="00922B26">
        <w:rPr>
          <w:sz w:val="28"/>
          <w:szCs w:val="28"/>
          <w:lang w:val="ru-RU"/>
        </w:rPr>
        <w:t>опоставление</w:t>
      </w:r>
      <w:r>
        <w:rPr>
          <w:sz w:val="28"/>
          <w:szCs w:val="28"/>
          <w:lang w:val="ru-RU"/>
        </w:rPr>
        <w:t xml:space="preserve"> изображений по пространственно</w:t>
      </w:r>
      <w:r w:rsidRPr="00922B26">
        <w:rPr>
          <w:sz w:val="28"/>
          <w:szCs w:val="28"/>
          <w:lang w:val="ru-RU"/>
        </w:rPr>
        <w:t>-временная согласованност</w:t>
      </w:r>
      <w:r>
        <w:rPr>
          <w:sz w:val="28"/>
          <w:szCs w:val="28"/>
          <w:lang w:val="ru-RU"/>
        </w:rPr>
        <w:t>и</w:t>
      </w:r>
      <w:r w:rsidRPr="00922B26">
        <w:rPr>
          <w:sz w:val="28"/>
          <w:szCs w:val="28"/>
          <w:lang w:val="ru-RU"/>
        </w:rPr>
        <w:t xml:space="preserve">. </w:t>
      </w:r>
    </w:p>
    <w:p w14:paraId="7920C2AA" w14:textId="0F09E9A8" w:rsidR="00433E78" w:rsidRPr="00922B26" w:rsidRDefault="00433E78" w:rsidP="00433E78">
      <w:pPr>
        <w:spacing w:after="160" w:line="259" w:lineRule="auto"/>
        <w:rPr>
          <w:sz w:val="28"/>
          <w:szCs w:val="28"/>
          <w:lang w:val="ru-RU"/>
        </w:rPr>
      </w:pPr>
      <w:r w:rsidRPr="00922B26">
        <w:rPr>
          <w:sz w:val="28"/>
          <w:szCs w:val="28"/>
          <w:lang w:val="ru-RU"/>
        </w:rPr>
        <w:t>(a) Кадр интенсивности показывает визуальный вид сцены. Наш метод не использует кадры интенсивности; только события</w:t>
      </w:r>
      <w:bookmarkStart w:id="133" w:name="_Hlk91670554"/>
      <w:r w:rsidRPr="00922B26">
        <w:rPr>
          <w:sz w:val="28"/>
          <w:szCs w:val="28"/>
          <w:lang w:val="ru-RU"/>
        </w:rPr>
        <w:t>. (b) Объективная функция измеряет несоответствие</w:t>
      </w:r>
      <w:bookmarkEnd w:id="133"/>
      <w:r w:rsidRPr="00922B26">
        <w:rPr>
          <w:sz w:val="28"/>
          <w:szCs w:val="28"/>
          <w:lang w:val="ru-RU"/>
        </w:rPr>
        <w:t xml:space="preserve"> между содержанием истории движения [</w:t>
      </w:r>
      <w:bookmarkStart w:id="134" w:name="_Hlk91670570"/>
      <w:r w:rsidRPr="00922B26">
        <w:rPr>
          <w:sz w:val="28"/>
          <w:szCs w:val="28"/>
          <w:lang w:val="ru-RU"/>
        </w:rPr>
        <w:t>временные поверхности (c) и (d)</w:t>
      </w:r>
      <w:bookmarkEnd w:id="134"/>
      <w:r w:rsidRPr="00922B26">
        <w:rPr>
          <w:sz w:val="28"/>
          <w:szCs w:val="28"/>
          <w:lang w:val="ru-RU"/>
        </w:rPr>
        <w:t xml:space="preserve">] на левой и правой сетчатках, заменяя таким образом фотометрическую ошибку в стерео на основе кадров. В частности, (b) изображает изменение C(x, ρ, left( , t), right( , t), T tδt:t) с обратной глубиной ρ. Вертикальная пунктирная линия (черная) указывает на обратную глубину. (c), (d) показывают временные поверхности стереокамеры событий в момент наблюдения, где пиксели для измерения временного остатка в (b) выделены красным цветом. (a) Сцена в наборе данных </w:t>
      </w:r>
      <w:r>
        <w:rPr>
          <w:sz w:val="28"/>
          <w:szCs w:val="28"/>
          <w:lang w:val="ru-RU"/>
        </w:rPr>
        <w:fldChar w:fldCharType="begin"/>
      </w:r>
      <w:r w:rsidR="003409A9">
        <w:rPr>
          <w:sz w:val="28"/>
          <w:szCs w:val="28"/>
          <w:lang w:val="ru-RU"/>
        </w:rPr>
        <w:instrText xml:space="preserve"> ADDIN ZOTERO_ITEM CSL_CITATION {"citationID":"uQ8mkJKY","properties":{"formattedCitation":"[95]","plainCitation":"[95]","noteIndex":0},"citationItems":[{"id":160,"uris":["http://zotero.org/users/local/XvQpfN4m/items/SUJVUR5W"],"uri":["http://zotero.org/users/local/XvQpfN4m/items/SUJVUR5W"],"itemData":{"id":160,"type":"article-journal","container-title":"IEEE Robotics and Automation Letters","DOI":"10.1109/LRA.2018.2800793","ISSN":"2377-3766, 2377-3774","issue":"3","journalAbbreviation":"IEEE Robot. Autom. Lett.","page":"2032-2039","source":"DOI.org (Crossref)","title":"The Multivehicle Stereo Event Camera Dataset: An Event Camera Dataset for 3D Perception","title-short":"The Multivehicle Stereo Event Camera Dataset","volume":"3","author":[{"family":"Zhu","given":"Alex Zihao"},{"family":"Thakur","given":"Dinesh"},{"family":"Ozaslan","given":"Tolga"},{"family":"Pfrommer","given":"Bernd"},{"family":"Kumar","given":"Vijay"},{"family":"Daniilidis","given":"Kostas"}],"issued":{"date-parts":[["2018",7]]}}}],"schema":"https://github.com/citation-style-language/schema/raw/master/csl-citation.json"} </w:instrText>
      </w:r>
      <w:r>
        <w:rPr>
          <w:sz w:val="28"/>
          <w:szCs w:val="28"/>
          <w:lang w:val="ru-RU"/>
        </w:rPr>
        <w:fldChar w:fldCharType="separate"/>
      </w:r>
      <w:r w:rsidR="003409A9" w:rsidRPr="003409A9">
        <w:rPr>
          <w:sz w:val="28"/>
          <w:lang w:val="ru-RU"/>
        </w:rPr>
        <w:t>[95]</w:t>
      </w:r>
      <w:r>
        <w:rPr>
          <w:sz w:val="28"/>
          <w:szCs w:val="28"/>
          <w:lang w:val="ru-RU"/>
        </w:rPr>
        <w:fldChar w:fldCharType="end"/>
      </w:r>
      <w:r w:rsidRPr="00922B26">
        <w:rPr>
          <w:sz w:val="28"/>
          <w:szCs w:val="28"/>
          <w:lang w:val="ru-RU"/>
        </w:rPr>
        <w:t>. (b) Целевая функция (3) (красным цветом). (c) Временная поверхность (левый DVS). (d) Временная поверхность (правая DVS).</w:t>
      </w:r>
    </w:p>
    <w:p w14:paraId="78D8DB02" w14:textId="77777777" w:rsidR="00433E78" w:rsidRDefault="00433E78" w:rsidP="00433E78">
      <w:pPr>
        <w:spacing w:after="160" w:line="259" w:lineRule="auto"/>
        <w:rPr>
          <w:sz w:val="28"/>
          <w:szCs w:val="28"/>
          <w:lang w:val="ru-RU"/>
        </w:rPr>
      </w:pPr>
      <w:r w:rsidRPr="00922B26">
        <w:rPr>
          <w:sz w:val="28"/>
          <w:szCs w:val="28"/>
          <w:lang w:val="ru-RU"/>
        </w:rPr>
        <w:t xml:space="preserve">Как показано на рис. </w:t>
      </w:r>
      <w:r>
        <w:rPr>
          <w:sz w:val="28"/>
          <w:szCs w:val="28"/>
          <w:lang w:val="ru-RU"/>
        </w:rPr>
        <w:fldChar w:fldCharType="begin"/>
      </w:r>
      <w:r>
        <w:rPr>
          <w:sz w:val="28"/>
          <w:szCs w:val="28"/>
          <w:lang w:val="ru-RU"/>
        </w:rPr>
        <w:instrText xml:space="preserve"> REF _Ref91670960 \h </w:instrText>
      </w:r>
      <w:r>
        <w:rPr>
          <w:sz w:val="28"/>
          <w:szCs w:val="28"/>
          <w:lang w:val="ru-RU"/>
        </w:rPr>
      </w:r>
      <w:r>
        <w:rPr>
          <w:sz w:val="28"/>
          <w:szCs w:val="28"/>
          <w:lang w:val="ru-RU"/>
        </w:rPr>
        <w:fldChar w:fldCharType="separate"/>
      </w:r>
      <w:r w:rsidRPr="00922B26">
        <w:rPr>
          <w:noProof/>
          <w:lang w:val="ru-RU"/>
        </w:rPr>
        <w:t>0</w:t>
      </w:r>
      <w:r w:rsidRPr="00922B26">
        <w:rPr>
          <w:lang w:val="ru-RU"/>
        </w:rPr>
        <w:noBreakHyphen/>
      </w:r>
      <w:r w:rsidRPr="00922B26">
        <w:rPr>
          <w:noProof/>
          <w:lang w:val="ru-RU"/>
        </w:rPr>
        <w:t>3</w:t>
      </w:r>
      <w:r>
        <w:rPr>
          <w:sz w:val="28"/>
          <w:szCs w:val="28"/>
          <w:lang w:val="ru-RU"/>
        </w:rPr>
        <w:fldChar w:fldCharType="end"/>
      </w:r>
      <w:r w:rsidRPr="00922B26">
        <w:rPr>
          <w:sz w:val="28"/>
          <w:szCs w:val="28"/>
          <w:lang w:val="ru-RU"/>
        </w:rPr>
        <w:t>, предположение об обратной глубине ρ дает трехмерную точку (x, ρ), проекция которой на обе плоскости стереоизображения в момент времени t дает точки x 1(ρ) и x 2(ρ), окрестности которых сравниваются в объективной функции. Следовательно, обратная гипотеза глубины ρ устанавливает кандидата на совпадение стереособытий, а наилучшее совпадение обеспечивается тем ρ, который минимизирует цель. Нелинейный решатель для оценки глубины: Объективная функция оптимизируется с помощью нелинейных методов наименьших квадратов, таких как метод Гаусса-Ньютона, которые итеративно находят корень из необходимого условия оптимальности.</w:t>
      </w:r>
    </w:p>
    <w:p w14:paraId="3256C141" w14:textId="77777777" w:rsidR="00433E78" w:rsidRDefault="00433E78" w:rsidP="00433E78">
      <w:pPr>
        <w:spacing w:after="160" w:line="259" w:lineRule="auto"/>
        <w:rPr>
          <w:sz w:val="28"/>
          <w:szCs w:val="28"/>
          <w:lang w:val="ru-RU"/>
        </w:rPr>
      </w:pPr>
      <w:r>
        <w:rPr>
          <w:sz w:val="28"/>
          <w:szCs w:val="28"/>
          <w:lang w:val="ru-RU"/>
        </w:rPr>
        <w:br w:type="page"/>
      </w:r>
    </w:p>
    <w:p w14:paraId="4540B93F" w14:textId="77777777" w:rsidR="00433E78" w:rsidRPr="00922B26" w:rsidRDefault="00433E78" w:rsidP="00433E78">
      <w:pPr>
        <w:spacing w:after="160" w:line="259" w:lineRule="auto"/>
        <w:rPr>
          <w:sz w:val="28"/>
          <w:szCs w:val="28"/>
          <w:lang w:val="ru-RU"/>
        </w:rPr>
      </w:pPr>
    </w:p>
    <w:p w14:paraId="5F0F8F89" w14:textId="77777777" w:rsidR="00433E78" w:rsidRDefault="00433E78" w:rsidP="00433E78">
      <w:pPr>
        <w:keepNext/>
        <w:spacing w:after="160" w:line="259" w:lineRule="auto"/>
      </w:pPr>
      <w:r w:rsidRPr="00922B26">
        <w:rPr>
          <w:noProof/>
          <w:sz w:val="28"/>
          <w:szCs w:val="28"/>
          <w:lang w:val="ru-RU"/>
        </w:rPr>
        <mc:AlternateContent>
          <mc:Choice Requires="wpg">
            <w:drawing>
              <wp:inline distT="0" distB="0" distL="0" distR="0" wp14:anchorId="68C4016A" wp14:editId="42774076">
                <wp:extent cx="1433195" cy="1070610"/>
                <wp:effectExtent l="0" t="9525" r="5080" b="5715"/>
                <wp:docPr id="162" name="Группа 16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433195" cy="1070610"/>
                          <a:chOff x="0" y="0"/>
                          <a:chExt cx="2257" cy="1686"/>
                        </a:xfrm>
                      </wpg:grpSpPr>
                      <wps:wsp>
                        <wps:cNvPr id="163" name="docshape64"/>
                        <wps:cNvSpPr>
                          <a:spLocks/>
                        </wps:cNvSpPr>
                        <wps:spPr bwMode="auto">
                          <a:xfrm>
                            <a:off x="352" y="36"/>
                            <a:ext cx="19" cy="1406"/>
                          </a:xfrm>
                          <a:custGeom>
                            <a:avLst/>
                            <a:gdLst>
                              <a:gd name="T0" fmla="+- 0 353 353"/>
                              <a:gd name="T1" fmla="*/ T0 w 19"/>
                              <a:gd name="T2" fmla="+- 0 1442 36"/>
                              <a:gd name="T3" fmla="*/ 1442 h 1406"/>
                              <a:gd name="T4" fmla="+- 0 353 353"/>
                              <a:gd name="T5" fmla="*/ T4 w 19"/>
                              <a:gd name="T6" fmla="+- 0 36 36"/>
                              <a:gd name="T7" fmla="*/ 36 h 1406"/>
                              <a:gd name="T8" fmla="+- 0 353 353"/>
                              <a:gd name="T9" fmla="*/ T8 w 19"/>
                              <a:gd name="T10" fmla="+- 0 1442 36"/>
                              <a:gd name="T11" fmla="*/ 1442 h 1406"/>
                              <a:gd name="T12" fmla="+- 0 371 353"/>
                              <a:gd name="T13" fmla="*/ T12 w 19"/>
                              <a:gd name="T14" fmla="+- 0 1442 36"/>
                              <a:gd name="T15" fmla="*/ 1442 h 1406"/>
                            </a:gdLst>
                            <a:ahLst/>
                            <a:cxnLst>
                              <a:cxn ang="0">
                                <a:pos x="T1" y="T3"/>
                              </a:cxn>
                              <a:cxn ang="0">
                                <a:pos x="T5" y="T7"/>
                              </a:cxn>
                              <a:cxn ang="0">
                                <a:pos x="T9" y="T11"/>
                              </a:cxn>
                              <a:cxn ang="0">
                                <a:pos x="T13" y="T15"/>
                              </a:cxn>
                            </a:cxnLst>
                            <a:rect l="0" t="0" r="r" b="b"/>
                            <a:pathLst>
                              <a:path w="19" h="1406">
                                <a:moveTo>
                                  <a:pt x="0" y="1406"/>
                                </a:moveTo>
                                <a:lnTo>
                                  <a:pt x="0" y="0"/>
                                </a:lnTo>
                                <a:moveTo>
                                  <a:pt x="0" y="1406"/>
                                </a:moveTo>
                                <a:lnTo>
                                  <a:pt x="18" y="1406"/>
                                </a:lnTo>
                              </a:path>
                            </a:pathLst>
                          </a:custGeom>
                          <a:noFill/>
                          <a:ln w="4445">
                            <a:solidFill>
                              <a:srgbClr val="26262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4" name="Line 108"/>
                        <wps:cNvCnPr>
                          <a:cxnSpLocks noChangeShapeType="1"/>
                        </wps:cNvCnPr>
                        <wps:spPr bwMode="auto">
                          <a:xfrm>
                            <a:off x="353" y="1090"/>
                            <a:ext cx="18"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65" name="Line 109"/>
                        <wps:cNvCnPr>
                          <a:cxnSpLocks noChangeShapeType="1"/>
                        </wps:cNvCnPr>
                        <wps:spPr bwMode="auto">
                          <a:xfrm>
                            <a:off x="353" y="739"/>
                            <a:ext cx="18"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66" name="Line 110"/>
                        <wps:cNvCnPr>
                          <a:cxnSpLocks noChangeShapeType="1"/>
                        </wps:cNvCnPr>
                        <wps:spPr bwMode="auto">
                          <a:xfrm>
                            <a:off x="353" y="388"/>
                            <a:ext cx="18"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67" name="Line 111"/>
                        <wps:cNvCnPr>
                          <a:cxnSpLocks noChangeShapeType="1"/>
                        </wps:cNvCnPr>
                        <wps:spPr bwMode="auto">
                          <a:xfrm>
                            <a:off x="353" y="36"/>
                            <a:ext cx="18"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68" name="docshape65"/>
                        <wps:cNvSpPr>
                          <a:spLocks/>
                        </wps:cNvSpPr>
                        <wps:spPr bwMode="auto">
                          <a:xfrm>
                            <a:off x="0" y="0"/>
                            <a:ext cx="310" cy="1475"/>
                          </a:xfrm>
                          <a:custGeom>
                            <a:avLst/>
                            <a:gdLst>
                              <a:gd name="T0" fmla="*/ 11 w 310"/>
                              <a:gd name="T1" fmla="*/ 636 h 1475"/>
                              <a:gd name="T2" fmla="*/ 30 w 310"/>
                              <a:gd name="T3" fmla="*/ 939 h 1475"/>
                              <a:gd name="T4" fmla="*/ 73 w 310"/>
                              <a:gd name="T5" fmla="*/ 658 h 1475"/>
                              <a:gd name="T6" fmla="*/ 76 w 310"/>
                              <a:gd name="T7" fmla="*/ 878 h 1475"/>
                              <a:gd name="T8" fmla="*/ 60 w 310"/>
                              <a:gd name="T9" fmla="*/ 877 h 1475"/>
                              <a:gd name="T10" fmla="*/ 76 w 310"/>
                              <a:gd name="T11" fmla="*/ 878 h 1475"/>
                              <a:gd name="T12" fmla="*/ 35 w 310"/>
                              <a:gd name="T13" fmla="*/ 820 h 1475"/>
                              <a:gd name="T14" fmla="*/ 0 w 310"/>
                              <a:gd name="T15" fmla="*/ 850 h 1475"/>
                              <a:gd name="T16" fmla="*/ 75 w 310"/>
                              <a:gd name="T17" fmla="*/ 754 h 1475"/>
                              <a:gd name="T18" fmla="*/ 28 w 310"/>
                              <a:gd name="T19" fmla="*/ 800 h 1475"/>
                              <a:gd name="T20" fmla="*/ 42 w 310"/>
                              <a:gd name="T21" fmla="*/ 771 h 1475"/>
                              <a:gd name="T22" fmla="*/ 73 w 310"/>
                              <a:gd name="T23" fmla="*/ 774 h 1475"/>
                              <a:gd name="T24" fmla="*/ 47 w 310"/>
                              <a:gd name="T25" fmla="*/ 769 h 1475"/>
                              <a:gd name="T26" fmla="*/ 76 w 310"/>
                              <a:gd name="T27" fmla="*/ 758 h 1475"/>
                              <a:gd name="T28" fmla="*/ 35 w 310"/>
                              <a:gd name="T29" fmla="*/ 708 h 1475"/>
                              <a:gd name="T30" fmla="*/ 0 w 310"/>
                              <a:gd name="T31" fmla="*/ 738 h 1475"/>
                              <a:gd name="T32" fmla="*/ 76 w 310"/>
                              <a:gd name="T33" fmla="*/ 606 h 1475"/>
                              <a:gd name="T34" fmla="*/ 6 w 310"/>
                              <a:gd name="T35" fmla="*/ 612 h 1475"/>
                              <a:gd name="T36" fmla="*/ 73 w 310"/>
                              <a:gd name="T37" fmla="*/ 991 h 1475"/>
                              <a:gd name="T38" fmla="*/ 60 w 310"/>
                              <a:gd name="T39" fmla="*/ 966 h 1475"/>
                              <a:gd name="T40" fmla="*/ 21 w 310"/>
                              <a:gd name="T41" fmla="*/ 997 h 1475"/>
                              <a:gd name="T42" fmla="*/ 21 w 310"/>
                              <a:gd name="T43" fmla="*/ 552 h 1475"/>
                              <a:gd name="T44" fmla="*/ 87 w 310"/>
                              <a:gd name="T45" fmla="*/ 593 h 1475"/>
                              <a:gd name="T46" fmla="*/ 155 w 310"/>
                              <a:gd name="T47" fmla="*/ 1070 h 1475"/>
                              <a:gd name="T48" fmla="*/ 153 w 310"/>
                              <a:gd name="T49" fmla="*/ 1057 h 1475"/>
                              <a:gd name="T50" fmla="*/ 133 w 310"/>
                              <a:gd name="T51" fmla="*/ 1120 h 1475"/>
                              <a:gd name="T52" fmla="*/ 155 w 310"/>
                              <a:gd name="T53" fmla="*/ 719 h 1475"/>
                              <a:gd name="T54" fmla="*/ 153 w 310"/>
                              <a:gd name="T55" fmla="*/ 705 h 1475"/>
                              <a:gd name="T56" fmla="*/ 133 w 310"/>
                              <a:gd name="T57" fmla="*/ 769 h 1475"/>
                              <a:gd name="T58" fmla="*/ 155 w 310"/>
                              <a:gd name="T59" fmla="*/ 367 h 1475"/>
                              <a:gd name="T60" fmla="*/ 153 w 310"/>
                              <a:gd name="T61" fmla="*/ 354 h 1475"/>
                              <a:gd name="T62" fmla="*/ 133 w 310"/>
                              <a:gd name="T63" fmla="*/ 418 h 1475"/>
                              <a:gd name="T64" fmla="*/ 155 w 310"/>
                              <a:gd name="T65" fmla="*/ 16 h 1475"/>
                              <a:gd name="T66" fmla="*/ 153 w 310"/>
                              <a:gd name="T67" fmla="*/ 3 h 1475"/>
                              <a:gd name="T68" fmla="*/ 133 w 310"/>
                              <a:gd name="T69" fmla="*/ 66 h 1475"/>
                              <a:gd name="T70" fmla="*/ 185 w 310"/>
                              <a:gd name="T71" fmla="*/ 1111 h 1475"/>
                              <a:gd name="T72" fmla="*/ 185 w 310"/>
                              <a:gd name="T73" fmla="*/ 408 h 1475"/>
                              <a:gd name="T74" fmla="*/ 231 w 310"/>
                              <a:gd name="T75" fmla="*/ 1070 h 1475"/>
                              <a:gd name="T76" fmla="*/ 230 w 310"/>
                              <a:gd name="T77" fmla="*/ 1057 h 1475"/>
                              <a:gd name="T78" fmla="*/ 209 w 310"/>
                              <a:gd name="T79" fmla="*/ 1120 h 1475"/>
                              <a:gd name="T80" fmla="*/ 231 w 310"/>
                              <a:gd name="T81" fmla="*/ 719 h 1475"/>
                              <a:gd name="T82" fmla="*/ 230 w 310"/>
                              <a:gd name="T83" fmla="*/ 705 h 1475"/>
                              <a:gd name="T84" fmla="*/ 209 w 310"/>
                              <a:gd name="T85" fmla="*/ 769 h 1475"/>
                              <a:gd name="T86" fmla="*/ 231 w 310"/>
                              <a:gd name="T87" fmla="*/ 367 h 1475"/>
                              <a:gd name="T88" fmla="*/ 230 w 310"/>
                              <a:gd name="T89" fmla="*/ 354 h 1475"/>
                              <a:gd name="T90" fmla="*/ 209 w 310"/>
                              <a:gd name="T91" fmla="*/ 418 h 1475"/>
                              <a:gd name="T92" fmla="*/ 231 w 310"/>
                              <a:gd name="T93" fmla="*/ 16 h 1475"/>
                              <a:gd name="T94" fmla="*/ 230 w 310"/>
                              <a:gd name="T95" fmla="*/ 3 h 1475"/>
                              <a:gd name="T96" fmla="*/ 209 w 310"/>
                              <a:gd name="T97" fmla="*/ 66 h 1475"/>
                              <a:gd name="T98" fmla="*/ 253 w 310"/>
                              <a:gd name="T99" fmla="*/ 1067 h 1475"/>
                              <a:gd name="T100" fmla="*/ 288 w 310"/>
                              <a:gd name="T101" fmla="*/ 376 h 1475"/>
                              <a:gd name="T102" fmla="*/ 260 w 310"/>
                              <a:gd name="T103" fmla="*/ 361 h 1475"/>
                              <a:gd name="T104" fmla="*/ 277 w 310"/>
                              <a:gd name="T105" fmla="*/ 387 h 1475"/>
                              <a:gd name="T106" fmla="*/ 253 w 310"/>
                              <a:gd name="T107" fmla="*/ 417 h 1475"/>
                              <a:gd name="T108" fmla="*/ 281 w 310"/>
                              <a:gd name="T109" fmla="*/ 704 h 1475"/>
                              <a:gd name="T110" fmla="*/ 257 w 310"/>
                              <a:gd name="T111" fmla="*/ 719 h 1475"/>
                              <a:gd name="T112" fmla="*/ 248 w 310"/>
                              <a:gd name="T113" fmla="*/ 755 h 1475"/>
                              <a:gd name="T114" fmla="*/ 291 w 310"/>
                              <a:gd name="T115" fmla="*/ 717 h 1475"/>
                              <a:gd name="T116" fmla="*/ 274 w 310"/>
                              <a:gd name="T117" fmla="*/ 14 h 1475"/>
                              <a:gd name="T118" fmla="*/ 309 w 310"/>
                              <a:gd name="T119" fmla="*/ 1427 h 1475"/>
                              <a:gd name="T120" fmla="*/ 279 w 310"/>
                              <a:gd name="T121" fmla="*/ 1413 h 1475"/>
                              <a:gd name="T122" fmla="*/ 267 w 310"/>
                              <a:gd name="T123" fmla="*/ 1427 h 14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310" h="1475">
                                <a:moveTo>
                                  <a:pt x="11" y="681"/>
                                </a:moveTo>
                                <a:lnTo>
                                  <a:pt x="0" y="681"/>
                                </a:lnTo>
                                <a:lnTo>
                                  <a:pt x="0" y="689"/>
                                </a:lnTo>
                                <a:lnTo>
                                  <a:pt x="11" y="689"/>
                                </a:lnTo>
                                <a:lnTo>
                                  <a:pt x="11" y="681"/>
                                </a:lnTo>
                                <a:close/>
                                <a:moveTo>
                                  <a:pt x="11" y="636"/>
                                </a:moveTo>
                                <a:lnTo>
                                  <a:pt x="0" y="636"/>
                                </a:lnTo>
                                <a:lnTo>
                                  <a:pt x="0" y="644"/>
                                </a:lnTo>
                                <a:lnTo>
                                  <a:pt x="11" y="644"/>
                                </a:lnTo>
                                <a:lnTo>
                                  <a:pt x="11" y="636"/>
                                </a:lnTo>
                                <a:close/>
                                <a:moveTo>
                                  <a:pt x="73" y="938"/>
                                </a:moveTo>
                                <a:lnTo>
                                  <a:pt x="46" y="938"/>
                                </a:lnTo>
                                <a:lnTo>
                                  <a:pt x="33" y="938"/>
                                </a:lnTo>
                                <a:lnTo>
                                  <a:pt x="28" y="933"/>
                                </a:lnTo>
                                <a:lnTo>
                                  <a:pt x="28" y="921"/>
                                </a:lnTo>
                                <a:lnTo>
                                  <a:pt x="19" y="921"/>
                                </a:lnTo>
                                <a:lnTo>
                                  <a:pt x="19" y="925"/>
                                </a:lnTo>
                                <a:lnTo>
                                  <a:pt x="19" y="930"/>
                                </a:lnTo>
                                <a:lnTo>
                                  <a:pt x="22" y="934"/>
                                </a:lnTo>
                                <a:lnTo>
                                  <a:pt x="30" y="939"/>
                                </a:lnTo>
                                <a:lnTo>
                                  <a:pt x="21" y="939"/>
                                </a:lnTo>
                                <a:lnTo>
                                  <a:pt x="21" y="947"/>
                                </a:lnTo>
                                <a:lnTo>
                                  <a:pt x="73" y="947"/>
                                </a:lnTo>
                                <a:lnTo>
                                  <a:pt x="73" y="938"/>
                                </a:lnTo>
                                <a:close/>
                                <a:moveTo>
                                  <a:pt x="73" y="681"/>
                                </a:moveTo>
                                <a:lnTo>
                                  <a:pt x="21" y="681"/>
                                </a:lnTo>
                                <a:lnTo>
                                  <a:pt x="21" y="689"/>
                                </a:lnTo>
                                <a:lnTo>
                                  <a:pt x="73" y="689"/>
                                </a:lnTo>
                                <a:lnTo>
                                  <a:pt x="73" y="681"/>
                                </a:lnTo>
                                <a:close/>
                                <a:moveTo>
                                  <a:pt x="73" y="658"/>
                                </a:moveTo>
                                <a:lnTo>
                                  <a:pt x="0" y="658"/>
                                </a:lnTo>
                                <a:lnTo>
                                  <a:pt x="0" y="667"/>
                                </a:lnTo>
                                <a:lnTo>
                                  <a:pt x="73" y="667"/>
                                </a:lnTo>
                                <a:lnTo>
                                  <a:pt x="73" y="658"/>
                                </a:lnTo>
                                <a:close/>
                                <a:moveTo>
                                  <a:pt x="73" y="636"/>
                                </a:moveTo>
                                <a:lnTo>
                                  <a:pt x="21" y="636"/>
                                </a:lnTo>
                                <a:lnTo>
                                  <a:pt x="21" y="644"/>
                                </a:lnTo>
                                <a:lnTo>
                                  <a:pt x="73" y="644"/>
                                </a:lnTo>
                                <a:lnTo>
                                  <a:pt x="73" y="636"/>
                                </a:lnTo>
                                <a:close/>
                                <a:moveTo>
                                  <a:pt x="76" y="878"/>
                                </a:moveTo>
                                <a:lnTo>
                                  <a:pt x="76" y="877"/>
                                </a:lnTo>
                                <a:lnTo>
                                  <a:pt x="68" y="871"/>
                                </a:lnTo>
                                <a:lnTo>
                                  <a:pt x="68" y="883"/>
                                </a:lnTo>
                                <a:lnTo>
                                  <a:pt x="68" y="902"/>
                                </a:lnTo>
                                <a:lnTo>
                                  <a:pt x="60" y="908"/>
                                </a:lnTo>
                                <a:lnTo>
                                  <a:pt x="35" y="908"/>
                                </a:lnTo>
                                <a:lnTo>
                                  <a:pt x="27" y="902"/>
                                </a:lnTo>
                                <a:lnTo>
                                  <a:pt x="27" y="883"/>
                                </a:lnTo>
                                <a:lnTo>
                                  <a:pt x="35" y="877"/>
                                </a:lnTo>
                                <a:lnTo>
                                  <a:pt x="60" y="877"/>
                                </a:lnTo>
                                <a:lnTo>
                                  <a:pt x="68" y="883"/>
                                </a:lnTo>
                                <a:lnTo>
                                  <a:pt x="68" y="871"/>
                                </a:lnTo>
                                <a:lnTo>
                                  <a:pt x="65" y="869"/>
                                </a:lnTo>
                                <a:lnTo>
                                  <a:pt x="30" y="869"/>
                                </a:lnTo>
                                <a:lnTo>
                                  <a:pt x="19" y="877"/>
                                </a:lnTo>
                                <a:lnTo>
                                  <a:pt x="19" y="908"/>
                                </a:lnTo>
                                <a:lnTo>
                                  <a:pt x="30" y="917"/>
                                </a:lnTo>
                                <a:lnTo>
                                  <a:pt x="65" y="917"/>
                                </a:lnTo>
                                <a:lnTo>
                                  <a:pt x="76" y="908"/>
                                </a:lnTo>
                                <a:lnTo>
                                  <a:pt x="76" y="878"/>
                                </a:lnTo>
                                <a:close/>
                                <a:moveTo>
                                  <a:pt x="76" y="820"/>
                                </a:moveTo>
                                <a:lnTo>
                                  <a:pt x="75" y="820"/>
                                </a:lnTo>
                                <a:lnTo>
                                  <a:pt x="68" y="814"/>
                                </a:lnTo>
                                <a:lnTo>
                                  <a:pt x="68" y="826"/>
                                </a:lnTo>
                                <a:lnTo>
                                  <a:pt x="68" y="844"/>
                                </a:lnTo>
                                <a:lnTo>
                                  <a:pt x="60" y="850"/>
                                </a:lnTo>
                                <a:lnTo>
                                  <a:pt x="35" y="850"/>
                                </a:lnTo>
                                <a:lnTo>
                                  <a:pt x="27" y="844"/>
                                </a:lnTo>
                                <a:lnTo>
                                  <a:pt x="27" y="826"/>
                                </a:lnTo>
                                <a:lnTo>
                                  <a:pt x="35" y="820"/>
                                </a:lnTo>
                                <a:lnTo>
                                  <a:pt x="60" y="820"/>
                                </a:lnTo>
                                <a:lnTo>
                                  <a:pt x="68" y="826"/>
                                </a:lnTo>
                                <a:lnTo>
                                  <a:pt x="68" y="814"/>
                                </a:lnTo>
                                <a:lnTo>
                                  <a:pt x="64" y="811"/>
                                </a:lnTo>
                                <a:lnTo>
                                  <a:pt x="30" y="811"/>
                                </a:lnTo>
                                <a:lnTo>
                                  <a:pt x="19" y="820"/>
                                </a:lnTo>
                                <a:lnTo>
                                  <a:pt x="19" y="841"/>
                                </a:lnTo>
                                <a:lnTo>
                                  <a:pt x="22" y="846"/>
                                </a:lnTo>
                                <a:lnTo>
                                  <a:pt x="28" y="850"/>
                                </a:lnTo>
                                <a:lnTo>
                                  <a:pt x="0" y="850"/>
                                </a:lnTo>
                                <a:lnTo>
                                  <a:pt x="0" y="859"/>
                                </a:lnTo>
                                <a:lnTo>
                                  <a:pt x="73" y="859"/>
                                </a:lnTo>
                                <a:lnTo>
                                  <a:pt x="73" y="851"/>
                                </a:lnTo>
                                <a:lnTo>
                                  <a:pt x="67" y="851"/>
                                </a:lnTo>
                                <a:lnTo>
                                  <a:pt x="73" y="847"/>
                                </a:lnTo>
                                <a:lnTo>
                                  <a:pt x="76" y="842"/>
                                </a:lnTo>
                                <a:lnTo>
                                  <a:pt x="76" y="820"/>
                                </a:lnTo>
                                <a:close/>
                                <a:moveTo>
                                  <a:pt x="76" y="758"/>
                                </a:moveTo>
                                <a:lnTo>
                                  <a:pt x="76" y="757"/>
                                </a:lnTo>
                                <a:lnTo>
                                  <a:pt x="75" y="754"/>
                                </a:lnTo>
                                <a:lnTo>
                                  <a:pt x="69" y="754"/>
                                </a:lnTo>
                                <a:lnTo>
                                  <a:pt x="69" y="756"/>
                                </a:lnTo>
                                <a:lnTo>
                                  <a:pt x="69" y="759"/>
                                </a:lnTo>
                                <a:lnTo>
                                  <a:pt x="67" y="760"/>
                                </a:lnTo>
                                <a:lnTo>
                                  <a:pt x="24" y="760"/>
                                </a:lnTo>
                                <a:lnTo>
                                  <a:pt x="19" y="767"/>
                                </a:lnTo>
                                <a:lnTo>
                                  <a:pt x="19" y="788"/>
                                </a:lnTo>
                                <a:lnTo>
                                  <a:pt x="21" y="794"/>
                                </a:lnTo>
                                <a:lnTo>
                                  <a:pt x="25" y="798"/>
                                </a:lnTo>
                                <a:lnTo>
                                  <a:pt x="28" y="800"/>
                                </a:lnTo>
                                <a:lnTo>
                                  <a:pt x="31" y="801"/>
                                </a:lnTo>
                                <a:lnTo>
                                  <a:pt x="36" y="801"/>
                                </a:lnTo>
                                <a:lnTo>
                                  <a:pt x="36" y="793"/>
                                </a:lnTo>
                                <a:lnTo>
                                  <a:pt x="30" y="792"/>
                                </a:lnTo>
                                <a:lnTo>
                                  <a:pt x="27" y="788"/>
                                </a:lnTo>
                                <a:lnTo>
                                  <a:pt x="27" y="773"/>
                                </a:lnTo>
                                <a:lnTo>
                                  <a:pt x="30" y="769"/>
                                </a:lnTo>
                                <a:lnTo>
                                  <a:pt x="37" y="769"/>
                                </a:lnTo>
                                <a:lnTo>
                                  <a:pt x="41" y="769"/>
                                </a:lnTo>
                                <a:lnTo>
                                  <a:pt x="42" y="771"/>
                                </a:lnTo>
                                <a:lnTo>
                                  <a:pt x="44" y="789"/>
                                </a:lnTo>
                                <a:lnTo>
                                  <a:pt x="45" y="791"/>
                                </a:lnTo>
                                <a:lnTo>
                                  <a:pt x="46" y="794"/>
                                </a:lnTo>
                                <a:lnTo>
                                  <a:pt x="49" y="801"/>
                                </a:lnTo>
                                <a:lnTo>
                                  <a:pt x="53" y="804"/>
                                </a:lnTo>
                                <a:lnTo>
                                  <a:pt x="70" y="804"/>
                                </a:lnTo>
                                <a:lnTo>
                                  <a:pt x="76" y="797"/>
                                </a:lnTo>
                                <a:lnTo>
                                  <a:pt x="76" y="795"/>
                                </a:lnTo>
                                <a:lnTo>
                                  <a:pt x="76" y="780"/>
                                </a:lnTo>
                                <a:lnTo>
                                  <a:pt x="73" y="774"/>
                                </a:lnTo>
                                <a:lnTo>
                                  <a:pt x="68" y="769"/>
                                </a:lnTo>
                                <a:lnTo>
                                  <a:pt x="68" y="780"/>
                                </a:lnTo>
                                <a:lnTo>
                                  <a:pt x="68" y="791"/>
                                </a:lnTo>
                                <a:lnTo>
                                  <a:pt x="65" y="795"/>
                                </a:lnTo>
                                <a:lnTo>
                                  <a:pt x="54" y="795"/>
                                </a:lnTo>
                                <a:lnTo>
                                  <a:pt x="52" y="791"/>
                                </a:lnTo>
                                <a:lnTo>
                                  <a:pt x="50" y="782"/>
                                </a:lnTo>
                                <a:lnTo>
                                  <a:pt x="49" y="773"/>
                                </a:lnTo>
                                <a:lnTo>
                                  <a:pt x="49" y="772"/>
                                </a:lnTo>
                                <a:lnTo>
                                  <a:pt x="47" y="769"/>
                                </a:lnTo>
                                <a:lnTo>
                                  <a:pt x="60" y="769"/>
                                </a:lnTo>
                                <a:lnTo>
                                  <a:pt x="61" y="770"/>
                                </a:lnTo>
                                <a:lnTo>
                                  <a:pt x="67" y="776"/>
                                </a:lnTo>
                                <a:lnTo>
                                  <a:pt x="68" y="780"/>
                                </a:lnTo>
                                <a:lnTo>
                                  <a:pt x="68" y="769"/>
                                </a:lnTo>
                                <a:lnTo>
                                  <a:pt x="68" y="768"/>
                                </a:lnTo>
                                <a:lnTo>
                                  <a:pt x="73" y="768"/>
                                </a:lnTo>
                                <a:lnTo>
                                  <a:pt x="76" y="765"/>
                                </a:lnTo>
                                <a:lnTo>
                                  <a:pt x="76" y="758"/>
                                </a:lnTo>
                                <a:close/>
                                <a:moveTo>
                                  <a:pt x="76" y="708"/>
                                </a:moveTo>
                                <a:lnTo>
                                  <a:pt x="75" y="708"/>
                                </a:lnTo>
                                <a:lnTo>
                                  <a:pt x="68" y="702"/>
                                </a:lnTo>
                                <a:lnTo>
                                  <a:pt x="68" y="714"/>
                                </a:lnTo>
                                <a:lnTo>
                                  <a:pt x="68" y="732"/>
                                </a:lnTo>
                                <a:lnTo>
                                  <a:pt x="60" y="738"/>
                                </a:lnTo>
                                <a:lnTo>
                                  <a:pt x="35" y="738"/>
                                </a:lnTo>
                                <a:lnTo>
                                  <a:pt x="27" y="732"/>
                                </a:lnTo>
                                <a:lnTo>
                                  <a:pt x="27" y="714"/>
                                </a:lnTo>
                                <a:lnTo>
                                  <a:pt x="35" y="708"/>
                                </a:lnTo>
                                <a:lnTo>
                                  <a:pt x="60" y="708"/>
                                </a:lnTo>
                                <a:lnTo>
                                  <a:pt x="68" y="714"/>
                                </a:lnTo>
                                <a:lnTo>
                                  <a:pt x="68" y="702"/>
                                </a:lnTo>
                                <a:lnTo>
                                  <a:pt x="64" y="699"/>
                                </a:lnTo>
                                <a:lnTo>
                                  <a:pt x="30" y="699"/>
                                </a:lnTo>
                                <a:lnTo>
                                  <a:pt x="19" y="708"/>
                                </a:lnTo>
                                <a:lnTo>
                                  <a:pt x="19" y="729"/>
                                </a:lnTo>
                                <a:lnTo>
                                  <a:pt x="22" y="734"/>
                                </a:lnTo>
                                <a:lnTo>
                                  <a:pt x="28" y="738"/>
                                </a:lnTo>
                                <a:lnTo>
                                  <a:pt x="0" y="738"/>
                                </a:lnTo>
                                <a:lnTo>
                                  <a:pt x="0" y="746"/>
                                </a:lnTo>
                                <a:lnTo>
                                  <a:pt x="73" y="746"/>
                                </a:lnTo>
                                <a:lnTo>
                                  <a:pt x="73" y="739"/>
                                </a:lnTo>
                                <a:lnTo>
                                  <a:pt x="67" y="739"/>
                                </a:lnTo>
                                <a:lnTo>
                                  <a:pt x="73" y="735"/>
                                </a:lnTo>
                                <a:lnTo>
                                  <a:pt x="76" y="730"/>
                                </a:lnTo>
                                <a:lnTo>
                                  <a:pt x="76" y="708"/>
                                </a:lnTo>
                                <a:close/>
                                <a:moveTo>
                                  <a:pt x="76" y="616"/>
                                </a:moveTo>
                                <a:lnTo>
                                  <a:pt x="76" y="607"/>
                                </a:lnTo>
                                <a:lnTo>
                                  <a:pt x="76" y="606"/>
                                </a:lnTo>
                                <a:lnTo>
                                  <a:pt x="75" y="603"/>
                                </a:lnTo>
                                <a:lnTo>
                                  <a:pt x="68" y="603"/>
                                </a:lnTo>
                                <a:lnTo>
                                  <a:pt x="68" y="606"/>
                                </a:lnTo>
                                <a:lnTo>
                                  <a:pt x="68" y="611"/>
                                </a:lnTo>
                                <a:lnTo>
                                  <a:pt x="67" y="612"/>
                                </a:lnTo>
                                <a:lnTo>
                                  <a:pt x="28" y="612"/>
                                </a:lnTo>
                                <a:lnTo>
                                  <a:pt x="28" y="603"/>
                                </a:lnTo>
                                <a:lnTo>
                                  <a:pt x="21" y="603"/>
                                </a:lnTo>
                                <a:lnTo>
                                  <a:pt x="21" y="612"/>
                                </a:lnTo>
                                <a:lnTo>
                                  <a:pt x="6" y="612"/>
                                </a:lnTo>
                                <a:lnTo>
                                  <a:pt x="6" y="620"/>
                                </a:lnTo>
                                <a:lnTo>
                                  <a:pt x="21" y="620"/>
                                </a:lnTo>
                                <a:lnTo>
                                  <a:pt x="21" y="627"/>
                                </a:lnTo>
                                <a:lnTo>
                                  <a:pt x="28" y="627"/>
                                </a:lnTo>
                                <a:lnTo>
                                  <a:pt x="28" y="620"/>
                                </a:lnTo>
                                <a:lnTo>
                                  <a:pt x="73" y="620"/>
                                </a:lnTo>
                                <a:lnTo>
                                  <a:pt x="76" y="616"/>
                                </a:lnTo>
                                <a:close/>
                                <a:moveTo>
                                  <a:pt x="95" y="996"/>
                                </a:moveTo>
                                <a:lnTo>
                                  <a:pt x="68" y="996"/>
                                </a:lnTo>
                                <a:lnTo>
                                  <a:pt x="73" y="991"/>
                                </a:lnTo>
                                <a:lnTo>
                                  <a:pt x="76" y="987"/>
                                </a:lnTo>
                                <a:lnTo>
                                  <a:pt x="76" y="966"/>
                                </a:lnTo>
                                <a:lnTo>
                                  <a:pt x="68" y="960"/>
                                </a:lnTo>
                                <a:lnTo>
                                  <a:pt x="68" y="990"/>
                                </a:lnTo>
                                <a:lnTo>
                                  <a:pt x="60" y="996"/>
                                </a:lnTo>
                                <a:lnTo>
                                  <a:pt x="35" y="996"/>
                                </a:lnTo>
                                <a:lnTo>
                                  <a:pt x="27" y="990"/>
                                </a:lnTo>
                                <a:lnTo>
                                  <a:pt x="27" y="972"/>
                                </a:lnTo>
                                <a:lnTo>
                                  <a:pt x="35" y="966"/>
                                </a:lnTo>
                                <a:lnTo>
                                  <a:pt x="60" y="966"/>
                                </a:lnTo>
                                <a:lnTo>
                                  <a:pt x="68" y="972"/>
                                </a:lnTo>
                                <a:lnTo>
                                  <a:pt x="68" y="990"/>
                                </a:lnTo>
                                <a:lnTo>
                                  <a:pt x="68" y="960"/>
                                </a:lnTo>
                                <a:lnTo>
                                  <a:pt x="65" y="957"/>
                                </a:lnTo>
                                <a:lnTo>
                                  <a:pt x="30" y="957"/>
                                </a:lnTo>
                                <a:lnTo>
                                  <a:pt x="19" y="966"/>
                                </a:lnTo>
                                <a:lnTo>
                                  <a:pt x="19" y="987"/>
                                </a:lnTo>
                                <a:lnTo>
                                  <a:pt x="22" y="993"/>
                                </a:lnTo>
                                <a:lnTo>
                                  <a:pt x="29" y="997"/>
                                </a:lnTo>
                                <a:lnTo>
                                  <a:pt x="21" y="997"/>
                                </a:lnTo>
                                <a:lnTo>
                                  <a:pt x="21" y="1004"/>
                                </a:lnTo>
                                <a:lnTo>
                                  <a:pt x="95" y="1004"/>
                                </a:lnTo>
                                <a:lnTo>
                                  <a:pt x="95" y="996"/>
                                </a:lnTo>
                                <a:close/>
                                <a:moveTo>
                                  <a:pt x="95" y="587"/>
                                </a:moveTo>
                                <a:lnTo>
                                  <a:pt x="95" y="584"/>
                                </a:lnTo>
                                <a:lnTo>
                                  <a:pt x="92" y="581"/>
                                </a:lnTo>
                                <a:lnTo>
                                  <a:pt x="91" y="579"/>
                                </a:lnTo>
                                <a:lnTo>
                                  <a:pt x="89" y="577"/>
                                </a:lnTo>
                                <a:lnTo>
                                  <a:pt x="85" y="576"/>
                                </a:lnTo>
                                <a:lnTo>
                                  <a:pt x="21" y="552"/>
                                </a:lnTo>
                                <a:lnTo>
                                  <a:pt x="21" y="561"/>
                                </a:lnTo>
                                <a:lnTo>
                                  <a:pt x="62" y="576"/>
                                </a:lnTo>
                                <a:lnTo>
                                  <a:pt x="21" y="590"/>
                                </a:lnTo>
                                <a:lnTo>
                                  <a:pt x="21" y="599"/>
                                </a:lnTo>
                                <a:lnTo>
                                  <a:pt x="74" y="581"/>
                                </a:lnTo>
                                <a:lnTo>
                                  <a:pt x="82" y="584"/>
                                </a:lnTo>
                                <a:lnTo>
                                  <a:pt x="86" y="585"/>
                                </a:lnTo>
                                <a:lnTo>
                                  <a:pt x="87" y="587"/>
                                </a:lnTo>
                                <a:lnTo>
                                  <a:pt x="87" y="592"/>
                                </a:lnTo>
                                <a:lnTo>
                                  <a:pt x="87" y="593"/>
                                </a:lnTo>
                                <a:lnTo>
                                  <a:pt x="87" y="595"/>
                                </a:lnTo>
                                <a:lnTo>
                                  <a:pt x="94" y="595"/>
                                </a:lnTo>
                                <a:lnTo>
                                  <a:pt x="95" y="593"/>
                                </a:lnTo>
                                <a:lnTo>
                                  <a:pt x="95" y="592"/>
                                </a:lnTo>
                                <a:lnTo>
                                  <a:pt x="95" y="587"/>
                                </a:lnTo>
                                <a:close/>
                                <a:moveTo>
                                  <a:pt x="163" y="1076"/>
                                </a:moveTo>
                                <a:lnTo>
                                  <a:pt x="161" y="1067"/>
                                </a:lnTo>
                                <a:lnTo>
                                  <a:pt x="157" y="1061"/>
                                </a:lnTo>
                                <a:lnTo>
                                  <a:pt x="155" y="1059"/>
                                </a:lnTo>
                                <a:lnTo>
                                  <a:pt x="155" y="1070"/>
                                </a:lnTo>
                                <a:lnTo>
                                  <a:pt x="155" y="1107"/>
                                </a:lnTo>
                                <a:lnTo>
                                  <a:pt x="151" y="1116"/>
                                </a:lnTo>
                                <a:lnTo>
                                  <a:pt x="133" y="1116"/>
                                </a:lnTo>
                                <a:lnTo>
                                  <a:pt x="129" y="1107"/>
                                </a:lnTo>
                                <a:lnTo>
                                  <a:pt x="129" y="1070"/>
                                </a:lnTo>
                                <a:lnTo>
                                  <a:pt x="133" y="1061"/>
                                </a:lnTo>
                                <a:lnTo>
                                  <a:pt x="150" y="1061"/>
                                </a:lnTo>
                                <a:lnTo>
                                  <a:pt x="155" y="1070"/>
                                </a:lnTo>
                                <a:lnTo>
                                  <a:pt x="155" y="1059"/>
                                </a:lnTo>
                                <a:lnTo>
                                  <a:pt x="153" y="1057"/>
                                </a:lnTo>
                                <a:lnTo>
                                  <a:pt x="148" y="1054"/>
                                </a:lnTo>
                                <a:lnTo>
                                  <a:pt x="136" y="1054"/>
                                </a:lnTo>
                                <a:lnTo>
                                  <a:pt x="130" y="1057"/>
                                </a:lnTo>
                                <a:lnTo>
                                  <a:pt x="127" y="1061"/>
                                </a:lnTo>
                                <a:lnTo>
                                  <a:pt x="123" y="1067"/>
                                </a:lnTo>
                                <a:lnTo>
                                  <a:pt x="120" y="1076"/>
                                </a:lnTo>
                                <a:lnTo>
                                  <a:pt x="120" y="1088"/>
                                </a:lnTo>
                                <a:lnTo>
                                  <a:pt x="122" y="1103"/>
                                </a:lnTo>
                                <a:lnTo>
                                  <a:pt x="126" y="1114"/>
                                </a:lnTo>
                                <a:lnTo>
                                  <a:pt x="133" y="1120"/>
                                </a:lnTo>
                                <a:lnTo>
                                  <a:pt x="142" y="1123"/>
                                </a:lnTo>
                                <a:lnTo>
                                  <a:pt x="155" y="1123"/>
                                </a:lnTo>
                                <a:lnTo>
                                  <a:pt x="160" y="1116"/>
                                </a:lnTo>
                                <a:lnTo>
                                  <a:pt x="163" y="1111"/>
                                </a:lnTo>
                                <a:lnTo>
                                  <a:pt x="163" y="1076"/>
                                </a:lnTo>
                                <a:close/>
                                <a:moveTo>
                                  <a:pt x="163" y="725"/>
                                </a:moveTo>
                                <a:lnTo>
                                  <a:pt x="161" y="716"/>
                                </a:lnTo>
                                <a:lnTo>
                                  <a:pt x="157" y="710"/>
                                </a:lnTo>
                                <a:lnTo>
                                  <a:pt x="155" y="707"/>
                                </a:lnTo>
                                <a:lnTo>
                                  <a:pt x="155" y="719"/>
                                </a:lnTo>
                                <a:lnTo>
                                  <a:pt x="155" y="756"/>
                                </a:lnTo>
                                <a:lnTo>
                                  <a:pt x="151" y="765"/>
                                </a:lnTo>
                                <a:lnTo>
                                  <a:pt x="133" y="765"/>
                                </a:lnTo>
                                <a:lnTo>
                                  <a:pt x="129" y="756"/>
                                </a:lnTo>
                                <a:lnTo>
                                  <a:pt x="129" y="719"/>
                                </a:lnTo>
                                <a:lnTo>
                                  <a:pt x="133" y="710"/>
                                </a:lnTo>
                                <a:lnTo>
                                  <a:pt x="150" y="710"/>
                                </a:lnTo>
                                <a:lnTo>
                                  <a:pt x="155" y="719"/>
                                </a:lnTo>
                                <a:lnTo>
                                  <a:pt x="155" y="707"/>
                                </a:lnTo>
                                <a:lnTo>
                                  <a:pt x="153" y="705"/>
                                </a:lnTo>
                                <a:lnTo>
                                  <a:pt x="148" y="703"/>
                                </a:lnTo>
                                <a:lnTo>
                                  <a:pt x="136" y="703"/>
                                </a:lnTo>
                                <a:lnTo>
                                  <a:pt x="130" y="706"/>
                                </a:lnTo>
                                <a:lnTo>
                                  <a:pt x="127" y="710"/>
                                </a:lnTo>
                                <a:lnTo>
                                  <a:pt x="123" y="716"/>
                                </a:lnTo>
                                <a:lnTo>
                                  <a:pt x="120" y="725"/>
                                </a:lnTo>
                                <a:lnTo>
                                  <a:pt x="120" y="737"/>
                                </a:lnTo>
                                <a:lnTo>
                                  <a:pt x="122" y="752"/>
                                </a:lnTo>
                                <a:lnTo>
                                  <a:pt x="126" y="763"/>
                                </a:lnTo>
                                <a:lnTo>
                                  <a:pt x="133" y="769"/>
                                </a:lnTo>
                                <a:lnTo>
                                  <a:pt x="142" y="771"/>
                                </a:lnTo>
                                <a:lnTo>
                                  <a:pt x="155" y="771"/>
                                </a:lnTo>
                                <a:lnTo>
                                  <a:pt x="160" y="765"/>
                                </a:lnTo>
                                <a:lnTo>
                                  <a:pt x="163" y="759"/>
                                </a:lnTo>
                                <a:lnTo>
                                  <a:pt x="163" y="725"/>
                                </a:lnTo>
                                <a:close/>
                                <a:moveTo>
                                  <a:pt x="163" y="373"/>
                                </a:moveTo>
                                <a:lnTo>
                                  <a:pt x="161" y="365"/>
                                </a:lnTo>
                                <a:lnTo>
                                  <a:pt x="157" y="359"/>
                                </a:lnTo>
                                <a:lnTo>
                                  <a:pt x="155" y="356"/>
                                </a:lnTo>
                                <a:lnTo>
                                  <a:pt x="155" y="367"/>
                                </a:lnTo>
                                <a:lnTo>
                                  <a:pt x="155" y="404"/>
                                </a:lnTo>
                                <a:lnTo>
                                  <a:pt x="151" y="413"/>
                                </a:lnTo>
                                <a:lnTo>
                                  <a:pt x="133" y="413"/>
                                </a:lnTo>
                                <a:lnTo>
                                  <a:pt x="129" y="404"/>
                                </a:lnTo>
                                <a:lnTo>
                                  <a:pt x="129" y="367"/>
                                </a:lnTo>
                                <a:lnTo>
                                  <a:pt x="133" y="359"/>
                                </a:lnTo>
                                <a:lnTo>
                                  <a:pt x="150" y="359"/>
                                </a:lnTo>
                                <a:lnTo>
                                  <a:pt x="155" y="367"/>
                                </a:lnTo>
                                <a:lnTo>
                                  <a:pt x="155" y="356"/>
                                </a:lnTo>
                                <a:lnTo>
                                  <a:pt x="153" y="354"/>
                                </a:lnTo>
                                <a:lnTo>
                                  <a:pt x="148" y="351"/>
                                </a:lnTo>
                                <a:lnTo>
                                  <a:pt x="136" y="351"/>
                                </a:lnTo>
                                <a:lnTo>
                                  <a:pt x="130" y="354"/>
                                </a:lnTo>
                                <a:lnTo>
                                  <a:pt x="127" y="359"/>
                                </a:lnTo>
                                <a:lnTo>
                                  <a:pt x="123" y="364"/>
                                </a:lnTo>
                                <a:lnTo>
                                  <a:pt x="120" y="373"/>
                                </a:lnTo>
                                <a:lnTo>
                                  <a:pt x="120" y="386"/>
                                </a:lnTo>
                                <a:lnTo>
                                  <a:pt x="122" y="400"/>
                                </a:lnTo>
                                <a:lnTo>
                                  <a:pt x="126" y="411"/>
                                </a:lnTo>
                                <a:lnTo>
                                  <a:pt x="133" y="418"/>
                                </a:lnTo>
                                <a:lnTo>
                                  <a:pt x="142" y="420"/>
                                </a:lnTo>
                                <a:lnTo>
                                  <a:pt x="155" y="420"/>
                                </a:lnTo>
                                <a:lnTo>
                                  <a:pt x="160" y="413"/>
                                </a:lnTo>
                                <a:lnTo>
                                  <a:pt x="163" y="408"/>
                                </a:lnTo>
                                <a:lnTo>
                                  <a:pt x="163" y="373"/>
                                </a:lnTo>
                                <a:close/>
                                <a:moveTo>
                                  <a:pt x="163" y="22"/>
                                </a:moveTo>
                                <a:lnTo>
                                  <a:pt x="161" y="13"/>
                                </a:lnTo>
                                <a:lnTo>
                                  <a:pt x="157" y="7"/>
                                </a:lnTo>
                                <a:lnTo>
                                  <a:pt x="155" y="5"/>
                                </a:lnTo>
                                <a:lnTo>
                                  <a:pt x="155" y="16"/>
                                </a:lnTo>
                                <a:lnTo>
                                  <a:pt x="155" y="53"/>
                                </a:lnTo>
                                <a:lnTo>
                                  <a:pt x="151" y="62"/>
                                </a:lnTo>
                                <a:lnTo>
                                  <a:pt x="133" y="62"/>
                                </a:lnTo>
                                <a:lnTo>
                                  <a:pt x="129" y="53"/>
                                </a:lnTo>
                                <a:lnTo>
                                  <a:pt x="129" y="16"/>
                                </a:lnTo>
                                <a:lnTo>
                                  <a:pt x="133" y="7"/>
                                </a:lnTo>
                                <a:lnTo>
                                  <a:pt x="150" y="7"/>
                                </a:lnTo>
                                <a:lnTo>
                                  <a:pt x="155" y="16"/>
                                </a:lnTo>
                                <a:lnTo>
                                  <a:pt x="155" y="5"/>
                                </a:lnTo>
                                <a:lnTo>
                                  <a:pt x="153" y="3"/>
                                </a:lnTo>
                                <a:lnTo>
                                  <a:pt x="148" y="0"/>
                                </a:lnTo>
                                <a:lnTo>
                                  <a:pt x="136" y="0"/>
                                </a:lnTo>
                                <a:lnTo>
                                  <a:pt x="130" y="3"/>
                                </a:lnTo>
                                <a:lnTo>
                                  <a:pt x="127" y="7"/>
                                </a:lnTo>
                                <a:lnTo>
                                  <a:pt x="123" y="13"/>
                                </a:lnTo>
                                <a:lnTo>
                                  <a:pt x="120" y="22"/>
                                </a:lnTo>
                                <a:lnTo>
                                  <a:pt x="120" y="34"/>
                                </a:lnTo>
                                <a:lnTo>
                                  <a:pt x="122" y="49"/>
                                </a:lnTo>
                                <a:lnTo>
                                  <a:pt x="126" y="60"/>
                                </a:lnTo>
                                <a:lnTo>
                                  <a:pt x="133" y="66"/>
                                </a:lnTo>
                                <a:lnTo>
                                  <a:pt x="142" y="68"/>
                                </a:lnTo>
                                <a:lnTo>
                                  <a:pt x="155" y="68"/>
                                </a:lnTo>
                                <a:lnTo>
                                  <a:pt x="160" y="62"/>
                                </a:lnTo>
                                <a:lnTo>
                                  <a:pt x="163" y="57"/>
                                </a:lnTo>
                                <a:lnTo>
                                  <a:pt x="163" y="22"/>
                                </a:lnTo>
                                <a:close/>
                                <a:moveTo>
                                  <a:pt x="185" y="1111"/>
                                </a:moveTo>
                                <a:lnTo>
                                  <a:pt x="175" y="1111"/>
                                </a:lnTo>
                                <a:lnTo>
                                  <a:pt x="175" y="1121"/>
                                </a:lnTo>
                                <a:lnTo>
                                  <a:pt x="185" y="1121"/>
                                </a:lnTo>
                                <a:lnTo>
                                  <a:pt x="185" y="1111"/>
                                </a:lnTo>
                                <a:close/>
                                <a:moveTo>
                                  <a:pt x="185" y="760"/>
                                </a:moveTo>
                                <a:lnTo>
                                  <a:pt x="175" y="760"/>
                                </a:lnTo>
                                <a:lnTo>
                                  <a:pt x="175" y="769"/>
                                </a:lnTo>
                                <a:lnTo>
                                  <a:pt x="185" y="769"/>
                                </a:lnTo>
                                <a:lnTo>
                                  <a:pt x="185" y="760"/>
                                </a:lnTo>
                                <a:close/>
                                <a:moveTo>
                                  <a:pt x="185" y="408"/>
                                </a:moveTo>
                                <a:lnTo>
                                  <a:pt x="175" y="408"/>
                                </a:lnTo>
                                <a:lnTo>
                                  <a:pt x="175" y="418"/>
                                </a:lnTo>
                                <a:lnTo>
                                  <a:pt x="185" y="418"/>
                                </a:lnTo>
                                <a:lnTo>
                                  <a:pt x="185" y="408"/>
                                </a:lnTo>
                                <a:close/>
                                <a:moveTo>
                                  <a:pt x="185" y="57"/>
                                </a:moveTo>
                                <a:lnTo>
                                  <a:pt x="175" y="57"/>
                                </a:lnTo>
                                <a:lnTo>
                                  <a:pt x="175" y="66"/>
                                </a:lnTo>
                                <a:lnTo>
                                  <a:pt x="185" y="66"/>
                                </a:lnTo>
                                <a:lnTo>
                                  <a:pt x="185" y="57"/>
                                </a:lnTo>
                                <a:close/>
                                <a:moveTo>
                                  <a:pt x="239" y="1076"/>
                                </a:moveTo>
                                <a:lnTo>
                                  <a:pt x="237" y="1067"/>
                                </a:lnTo>
                                <a:lnTo>
                                  <a:pt x="233" y="1061"/>
                                </a:lnTo>
                                <a:lnTo>
                                  <a:pt x="231" y="1059"/>
                                </a:lnTo>
                                <a:lnTo>
                                  <a:pt x="231" y="1070"/>
                                </a:lnTo>
                                <a:lnTo>
                                  <a:pt x="231" y="1107"/>
                                </a:lnTo>
                                <a:lnTo>
                                  <a:pt x="227" y="1116"/>
                                </a:lnTo>
                                <a:lnTo>
                                  <a:pt x="209" y="1116"/>
                                </a:lnTo>
                                <a:lnTo>
                                  <a:pt x="205" y="1107"/>
                                </a:lnTo>
                                <a:lnTo>
                                  <a:pt x="205" y="1070"/>
                                </a:lnTo>
                                <a:lnTo>
                                  <a:pt x="209" y="1061"/>
                                </a:lnTo>
                                <a:lnTo>
                                  <a:pt x="227" y="1061"/>
                                </a:lnTo>
                                <a:lnTo>
                                  <a:pt x="231" y="1070"/>
                                </a:lnTo>
                                <a:lnTo>
                                  <a:pt x="231" y="1059"/>
                                </a:lnTo>
                                <a:lnTo>
                                  <a:pt x="230" y="1057"/>
                                </a:lnTo>
                                <a:lnTo>
                                  <a:pt x="224" y="1054"/>
                                </a:lnTo>
                                <a:lnTo>
                                  <a:pt x="212" y="1054"/>
                                </a:lnTo>
                                <a:lnTo>
                                  <a:pt x="207" y="1057"/>
                                </a:lnTo>
                                <a:lnTo>
                                  <a:pt x="203" y="1061"/>
                                </a:lnTo>
                                <a:lnTo>
                                  <a:pt x="199" y="1067"/>
                                </a:lnTo>
                                <a:lnTo>
                                  <a:pt x="197" y="1076"/>
                                </a:lnTo>
                                <a:lnTo>
                                  <a:pt x="197" y="1088"/>
                                </a:lnTo>
                                <a:lnTo>
                                  <a:pt x="198" y="1103"/>
                                </a:lnTo>
                                <a:lnTo>
                                  <a:pt x="202" y="1114"/>
                                </a:lnTo>
                                <a:lnTo>
                                  <a:pt x="209" y="1120"/>
                                </a:lnTo>
                                <a:lnTo>
                                  <a:pt x="218" y="1123"/>
                                </a:lnTo>
                                <a:lnTo>
                                  <a:pt x="232" y="1123"/>
                                </a:lnTo>
                                <a:lnTo>
                                  <a:pt x="236" y="1116"/>
                                </a:lnTo>
                                <a:lnTo>
                                  <a:pt x="239" y="1111"/>
                                </a:lnTo>
                                <a:lnTo>
                                  <a:pt x="239" y="1076"/>
                                </a:lnTo>
                                <a:close/>
                                <a:moveTo>
                                  <a:pt x="239" y="725"/>
                                </a:moveTo>
                                <a:lnTo>
                                  <a:pt x="237" y="716"/>
                                </a:lnTo>
                                <a:lnTo>
                                  <a:pt x="233" y="710"/>
                                </a:lnTo>
                                <a:lnTo>
                                  <a:pt x="231" y="707"/>
                                </a:lnTo>
                                <a:lnTo>
                                  <a:pt x="231" y="719"/>
                                </a:lnTo>
                                <a:lnTo>
                                  <a:pt x="231" y="756"/>
                                </a:lnTo>
                                <a:lnTo>
                                  <a:pt x="227" y="765"/>
                                </a:lnTo>
                                <a:lnTo>
                                  <a:pt x="209" y="765"/>
                                </a:lnTo>
                                <a:lnTo>
                                  <a:pt x="205" y="756"/>
                                </a:lnTo>
                                <a:lnTo>
                                  <a:pt x="205" y="719"/>
                                </a:lnTo>
                                <a:lnTo>
                                  <a:pt x="209" y="710"/>
                                </a:lnTo>
                                <a:lnTo>
                                  <a:pt x="227" y="710"/>
                                </a:lnTo>
                                <a:lnTo>
                                  <a:pt x="231" y="719"/>
                                </a:lnTo>
                                <a:lnTo>
                                  <a:pt x="231" y="707"/>
                                </a:lnTo>
                                <a:lnTo>
                                  <a:pt x="230" y="705"/>
                                </a:lnTo>
                                <a:lnTo>
                                  <a:pt x="224" y="703"/>
                                </a:lnTo>
                                <a:lnTo>
                                  <a:pt x="212" y="703"/>
                                </a:lnTo>
                                <a:lnTo>
                                  <a:pt x="207" y="706"/>
                                </a:lnTo>
                                <a:lnTo>
                                  <a:pt x="203" y="710"/>
                                </a:lnTo>
                                <a:lnTo>
                                  <a:pt x="199" y="716"/>
                                </a:lnTo>
                                <a:lnTo>
                                  <a:pt x="197" y="725"/>
                                </a:lnTo>
                                <a:lnTo>
                                  <a:pt x="197" y="737"/>
                                </a:lnTo>
                                <a:lnTo>
                                  <a:pt x="198" y="752"/>
                                </a:lnTo>
                                <a:lnTo>
                                  <a:pt x="202" y="763"/>
                                </a:lnTo>
                                <a:lnTo>
                                  <a:pt x="209" y="769"/>
                                </a:lnTo>
                                <a:lnTo>
                                  <a:pt x="218" y="771"/>
                                </a:lnTo>
                                <a:lnTo>
                                  <a:pt x="232" y="771"/>
                                </a:lnTo>
                                <a:lnTo>
                                  <a:pt x="236" y="765"/>
                                </a:lnTo>
                                <a:lnTo>
                                  <a:pt x="239" y="759"/>
                                </a:lnTo>
                                <a:lnTo>
                                  <a:pt x="239" y="725"/>
                                </a:lnTo>
                                <a:close/>
                                <a:moveTo>
                                  <a:pt x="239" y="373"/>
                                </a:moveTo>
                                <a:lnTo>
                                  <a:pt x="237" y="365"/>
                                </a:lnTo>
                                <a:lnTo>
                                  <a:pt x="233" y="359"/>
                                </a:lnTo>
                                <a:lnTo>
                                  <a:pt x="231" y="356"/>
                                </a:lnTo>
                                <a:lnTo>
                                  <a:pt x="231" y="367"/>
                                </a:lnTo>
                                <a:lnTo>
                                  <a:pt x="231" y="404"/>
                                </a:lnTo>
                                <a:lnTo>
                                  <a:pt x="227" y="413"/>
                                </a:lnTo>
                                <a:lnTo>
                                  <a:pt x="209" y="413"/>
                                </a:lnTo>
                                <a:lnTo>
                                  <a:pt x="205" y="404"/>
                                </a:lnTo>
                                <a:lnTo>
                                  <a:pt x="205" y="367"/>
                                </a:lnTo>
                                <a:lnTo>
                                  <a:pt x="209" y="359"/>
                                </a:lnTo>
                                <a:lnTo>
                                  <a:pt x="227" y="359"/>
                                </a:lnTo>
                                <a:lnTo>
                                  <a:pt x="231" y="367"/>
                                </a:lnTo>
                                <a:lnTo>
                                  <a:pt x="231" y="356"/>
                                </a:lnTo>
                                <a:lnTo>
                                  <a:pt x="230" y="354"/>
                                </a:lnTo>
                                <a:lnTo>
                                  <a:pt x="224" y="351"/>
                                </a:lnTo>
                                <a:lnTo>
                                  <a:pt x="212" y="351"/>
                                </a:lnTo>
                                <a:lnTo>
                                  <a:pt x="207" y="354"/>
                                </a:lnTo>
                                <a:lnTo>
                                  <a:pt x="203" y="359"/>
                                </a:lnTo>
                                <a:lnTo>
                                  <a:pt x="199" y="364"/>
                                </a:lnTo>
                                <a:lnTo>
                                  <a:pt x="197" y="373"/>
                                </a:lnTo>
                                <a:lnTo>
                                  <a:pt x="197" y="386"/>
                                </a:lnTo>
                                <a:lnTo>
                                  <a:pt x="198" y="400"/>
                                </a:lnTo>
                                <a:lnTo>
                                  <a:pt x="202" y="411"/>
                                </a:lnTo>
                                <a:lnTo>
                                  <a:pt x="209" y="418"/>
                                </a:lnTo>
                                <a:lnTo>
                                  <a:pt x="218" y="420"/>
                                </a:lnTo>
                                <a:lnTo>
                                  <a:pt x="232" y="420"/>
                                </a:lnTo>
                                <a:lnTo>
                                  <a:pt x="236" y="413"/>
                                </a:lnTo>
                                <a:lnTo>
                                  <a:pt x="239" y="408"/>
                                </a:lnTo>
                                <a:lnTo>
                                  <a:pt x="239" y="373"/>
                                </a:lnTo>
                                <a:close/>
                                <a:moveTo>
                                  <a:pt x="239" y="22"/>
                                </a:moveTo>
                                <a:lnTo>
                                  <a:pt x="237" y="13"/>
                                </a:lnTo>
                                <a:lnTo>
                                  <a:pt x="233" y="7"/>
                                </a:lnTo>
                                <a:lnTo>
                                  <a:pt x="231" y="5"/>
                                </a:lnTo>
                                <a:lnTo>
                                  <a:pt x="231" y="16"/>
                                </a:lnTo>
                                <a:lnTo>
                                  <a:pt x="231" y="53"/>
                                </a:lnTo>
                                <a:lnTo>
                                  <a:pt x="227" y="62"/>
                                </a:lnTo>
                                <a:lnTo>
                                  <a:pt x="209" y="62"/>
                                </a:lnTo>
                                <a:lnTo>
                                  <a:pt x="205" y="53"/>
                                </a:lnTo>
                                <a:lnTo>
                                  <a:pt x="205" y="16"/>
                                </a:lnTo>
                                <a:lnTo>
                                  <a:pt x="209" y="7"/>
                                </a:lnTo>
                                <a:lnTo>
                                  <a:pt x="227" y="7"/>
                                </a:lnTo>
                                <a:lnTo>
                                  <a:pt x="231" y="16"/>
                                </a:lnTo>
                                <a:lnTo>
                                  <a:pt x="231" y="5"/>
                                </a:lnTo>
                                <a:lnTo>
                                  <a:pt x="230" y="3"/>
                                </a:lnTo>
                                <a:lnTo>
                                  <a:pt x="224" y="0"/>
                                </a:lnTo>
                                <a:lnTo>
                                  <a:pt x="212" y="0"/>
                                </a:lnTo>
                                <a:lnTo>
                                  <a:pt x="207" y="3"/>
                                </a:lnTo>
                                <a:lnTo>
                                  <a:pt x="203" y="7"/>
                                </a:lnTo>
                                <a:lnTo>
                                  <a:pt x="199" y="13"/>
                                </a:lnTo>
                                <a:lnTo>
                                  <a:pt x="197" y="22"/>
                                </a:lnTo>
                                <a:lnTo>
                                  <a:pt x="197" y="34"/>
                                </a:lnTo>
                                <a:lnTo>
                                  <a:pt x="198" y="49"/>
                                </a:lnTo>
                                <a:lnTo>
                                  <a:pt x="202" y="60"/>
                                </a:lnTo>
                                <a:lnTo>
                                  <a:pt x="209" y="66"/>
                                </a:lnTo>
                                <a:lnTo>
                                  <a:pt x="218" y="68"/>
                                </a:lnTo>
                                <a:lnTo>
                                  <a:pt x="232" y="68"/>
                                </a:lnTo>
                                <a:lnTo>
                                  <a:pt x="236" y="62"/>
                                </a:lnTo>
                                <a:lnTo>
                                  <a:pt x="239" y="57"/>
                                </a:lnTo>
                                <a:lnTo>
                                  <a:pt x="239" y="22"/>
                                </a:lnTo>
                                <a:close/>
                                <a:moveTo>
                                  <a:pt x="276" y="1054"/>
                                </a:moveTo>
                                <a:lnTo>
                                  <a:pt x="270" y="1054"/>
                                </a:lnTo>
                                <a:lnTo>
                                  <a:pt x="268" y="1064"/>
                                </a:lnTo>
                                <a:lnTo>
                                  <a:pt x="266" y="1066"/>
                                </a:lnTo>
                                <a:lnTo>
                                  <a:pt x="253" y="1067"/>
                                </a:lnTo>
                                <a:lnTo>
                                  <a:pt x="253" y="1073"/>
                                </a:lnTo>
                                <a:lnTo>
                                  <a:pt x="268" y="1073"/>
                                </a:lnTo>
                                <a:lnTo>
                                  <a:pt x="268" y="1120"/>
                                </a:lnTo>
                                <a:lnTo>
                                  <a:pt x="276" y="1120"/>
                                </a:lnTo>
                                <a:lnTo>
                                  <a:pt x="276" y="1054"/>
                                </a:lnTo>
                                <a:close/>
                                <a:moveTo>
                                  <a:pt x="290" y="391"/>
                                </a:moveTo>
                                <a:lnTo>
                                  <a:pt x="287" y="386"/>
                                </a:lnTo>
                                <a:lnTo>
                                  <a:pt x="279" y="383"/>
                                </a:lnTo>
                                <a:lnTo>
                                  <a:pt x="285" y="381"/>
                                </a:lnTo>
                                <a:lnTo>
                                  <a:pt x="288" y="376"/>
                                </a:lnTo>
                                <a:lnTo>
                                  <a:pt x="288" y="358"/>
                                </a:lnTo>
                                <a:lnTo>
                                  <a:pt x="281" y="351"/>
                                </a:lnTo>
                                <a:lnTo>
                                  <a:pt x="256" y="351"/>
                                </a:lnTo>
                                <a:lnTo>
                                  <a:pt x="249" y="359"/>
                                </a:lnTo>
                                <a:lnTo>
                                  <a:pt x="248" y="373"/>
                                </a:lnTo>
                                <a:lnTo>
                                  <a:pt x="256" y="373"/>
                                </a:lnTo>
                                <a:lnTo>
                                  <a:pt x="256" y="369"/>
                                </a:lnTo>
                                <a:lnTo>
                                  <a:pt x="257" y="366"/>
                                </a:lnTo>
                                <a:lnTo>
                                  <a:pt x="260" y="361"/>
                                </a:lnTo>
                                <a:lnTo>
                                  <a:pt x="264" y="358"/>
                                </a:lnTo>
                                <a:lnTo>
                                  <a:pt x="276" y="358"/>
                                </a:lnTo>
                                <a:lnTo>
                                  <a:pt x="280" y="363"/>
                                </a:lnTo>
                                <a:lnTo>
                                  <a:pt x="280" y="375"/>
                                </a:lnTo>
                                <a:lnTo>
                                  <a:pt x="279" y="377"/>
                                </a:lnTo>
                                <a:lnTo>
                                  <a:pt x="273" y="380"/>
                                </a:lnTo>
                                <a:lnTo>
                                  <a:pt x="270" y="380"/>
                                </a:lnTo>
                                <a:lnTo>
                                  <a:pt x="264" y="380"/>
                                </a:lnTo>
                                <a:lnTo>
                                  <a:pt x="264" y="387"/>
                                </a:lnTo>
                                <a:lnTo>
                                  <a:pt x="277" y="387"/>
                                </a:lnTo>
                                <a:lnTo>
                                  <a:pt x="282" y="391"/>
                                </a:lnTo>
                                <a:lnTo>
                                  <a:pt x="282" y="408"/>
                                </a:lnTo>
                                <a:lnTo>
                                  <a:pt x="277" y="413"/>
                                </a:lnTo>
                                <a:lnTo>
                                  <a:pt x="260" y="413"/>
                                </a:lnTo>
                                <a:lnTo>
                                  <a:pt x="256" y="408"/>
                                </a:lnTo>
                                <a:lnTo>
                                  <a:pt x="255" y="398"/>
                                </a:lnTo>
                                <a:lnTo>
                                  <a:pt x="247" y="398"/>
                                </a:lnTo>
                                <a:lnTo>
                                  <a:pt x="247" y="404"/>
                                </a:lnTo>
                                <a:lnTo>
                                  <a:pt x="248" y="407"/>
                                </a:lnTo>
                                <a:lnTo>
                                  <a:pt x="253" y="417"/>
                                </a:lnTo>
                                <a:lnTo>
                                  <a:pt x="259" y="420"/>
                                </a:lnTo>
                                <a:lnTo>
                                  <a:pt x="282" y="420"/>
                                </a:lnTo>
                                <a:lnTo>
                                  <a:pt x="289" y="413"/>
                                </a:lnTo>
                                <a:lnTo>
                                  <a:pt x="290" y="412"/>
                                </a:lnTo>
                                <a:lnTo>
                                  <a:pt x="290" y="391"/>
                                </a:lnTo>
                                <a:close/>
                                <a:moveTo>
                                  <a:pt x="291" y="717"/>
                                </a:moveTo>
                                <a:lnTo>
                                  <a:pt x="289" y="711"/>
                                </a:lnTo>
                                <a:lnTo>
                                  <a:pt x="287" y="710"/>
                                </a:lnTo>
                                <a:lnTo>
                                  <a:pt x="285" y="708"/>
                                </a:lnTo>
                                <a:lnTo>
                                  <a:pt x="281" y="704"/>
                                </a:lnTo>
                                <a:lnTo>
                                  <a:pt x="276" y="703"/>
                                </a:lnTo>
                                <a:lnTo>
                                  <a:pt x="262" y="703"/>
                                </a:lnTo>
                                <a:lnTo>
                                  <a:pt x="256" y="706"/>
                                </a:lnTo>
                                <a:lnTo>
                                  <a:pt x="252" y="711"/>
                                </a:lnTo>
                                <a:lnTo>
                                  <a:pt x="250" y="715"/>
                                </a:lnTo>
                                <a:lnTo>
                                  <a:pt x="249" y="719"/>
                                </a:lnTo>
                                <a:lnTo>
                                  <a:pt x="249" y="726"/>
                                </a:lnTo>
                                <a:lnTo>
                                  <a:pt x="257" y="726"/>
                                </a:lnTo>
                                <a:lnTo>
                                  <a:pt x="257" y="721"/>
                                </a:lnTo>
                                <a:lnTo>
                                  <a:pt x="257" y="719"/>
                                </a:lnTo>
                                <a:lnTo>
                                  <a:pt x="261" y="712"/>
                                </a:lnTo>
                                <a:lnTo>
                                  <a:pt x="265" y="710"/>
                                </a:lnTo>
                                <a:lnTo>
                                  <a:pt x="277" y="710"/>
                                </a:lnTo>
                                <a:lnTo>
                                  <a:pt x="283" y="715"/>
                                </a:lnTo>
                                <a:lnTo>
                                  <a:pt x="283" y="728"/>
                                </a:lnTo>
                                <a:lnTo>
                                  <a:pt x="280" y="732"/>
                                </a:lnTo>
                                <a:lnTo>
                                  <a:pt x="274" y="736"/>
                                </a:lnTo>
                                <a:lnTo>
                                  <a:pt x="265" y="740"/>
                                </a:lnTo>
                                <a:lnTo>
                                  <a:pt x="252" y="748"/>
                                </a:lnTo>
                                <a:lnTo>
                                  <a:pt x="248" y="755"/>
                                </a:lnTo>
                                <a:lnTo>
                                  <a:pt x="247" y="769"/>
                                </a:lnTo>
                                <a:lnTo>
                                  <a:pt x="290" y="769"/>
                                </a:lnTo>
                                <a:lnTo>
                                  <a:pt x="290" y="761"/>
                                </a:lnTo>
                                <a:lnTo>
                                  <a:pt x="256" y="761"/>
                                </a:lnTo>
                                <a:lnTo>
                                  <a:pt x="257" y="756"/>
                                </a:lnTo>
                                <a:lnTo>
                                  <a:pt x="260" y="752"/>
                                </a:lnTo>
                                <a:lnTo>
                                  <a:pt x="268" y="747"/>
                                </a:lnTo>
                                <a:lnTo>
                                  <a:pt x="286" y="737"/>
                                </a:lnTo>
                                <a:lnTo>
                                  <a:pt x="291" y="730"/>
                                </a:lnTo>
                                <a:lnTo>
                                  <a:pt x="291" y="717"/>
                                </a:lnTo>
                                <a:close/>
                                <a:moveTo>
                                  <a:pt x="292" y="43"/>
                                </a:moveTo>
                                <a:lnTo>
                                  <a:pt x="282" y="43"/>
                                </a:lnTo>
                                <a:lnTo>
                                  <a:pt x="282" y="14"/>
                                </a:lnTo>
                                <a:lnTo>
                                  <a:pt x="282" y="0"/>
                                </a:lnTo>
                                <a:lnTo>
                                  <a:pt x="276" y="0"/>
                                </a:lnTo>
                                <a:lnTo>
                                  <a:pt x="274" y="3"/>
                                </a:lnTo>
                                <a:lnTo>
                                  <a:pt x="274" y="14"/>
                                </a:lnTo>
                                <a:lnTo>
                                  <a:pt x="274" y="43"/>
                                </a:lnTo>
                                <a:lnTo>
                                  <a:pt x="254" y="43"/>
                                </a:lnTo>
                                <a:lnTo>
                                  <a:pt x="274" y="14"/>
                                </a:lnTo>
                                <a:lnTo>
                                  <a:pt x="274" y="3"/>
                                </a:lnTo>
                                <a:lnTo>
                                  <a:pt x="247" y="42"/>
                                </a:lnTo>
                                <a:lnTo>
                                  <a:pt x="247" y="50"/>
                                </a:lnTo>
                                <a:lnTo>
                                  <a:pt x="274" y="50"/>
                                </a:lnTo>
                                <a:lnTo>
                                  <a:pt x="274" y="66"/>
                                </a:lnTo>
                                <a:lnTo>
                                  <a:pt x="282" y="66"/>
                                </a:lnTo>
                                <a:lnTo>
                                  <a:pt x="282" y="50"/>
                                </a:lnTo>
                                <a:lnTo>
                                  <a:pt x="292" y="50"/>
                                </a:lnTo>
                                <a:lnTo>
                                  <a:pt x="292" y="43"/>
                                </a:lnTo>
                                <a:close/>
                                <a:moveTo>
                                  <a:pt x="309" y="1427"/>
                                </a:moveTo>
                                <a:lnTo>
                                  <a:pt x="307" y="1419"/>
                                </a:lnTo>
                                <a:lnTo>
                                  <a:pt x="303" y="1413"/>
                                </a:lnTo>
                                <a:lnTo>
                                  <a:pt x="301" y="1410"/>
                                </a:lnTo>
                                <a:lnTo>
                                  <a:pt x="301" y="1422"/>
                                </a:lnTo>
                                <a:lnTo>
                                  <a:pt x="301" y="1459"/>
                                </a:lnTo>
                                <a:lnTo>
                                  <a:pt x="297" y="1467"/>
                                </a:lnTo>
                                <a:lnTo>
                                  <a:pt x="279" y="1467"/>
                                </a:lnTo>
                                <a:lnTo>
                                  <a:pt x="275" y="1459"/>
                                </a:lnTo>
                                <a:lnTo>
                                  <a:pt x="275" y="1422"/>
                                </a:lnTo>
                                <a:lnTo>
                                  <a:pt x="279" y="1413"/>
                                </a:lnTo>
                                <a:lnTo>
                                  <a:pt x="297" y="1413"/>
                                </a:lnTo>
                                <a:lnTo>
                                  <a:pt x="301" y="1422"/>
                                </a:lnTo>
                                <a:lnTo>
                                  <a:pt x="301" y="1410"/>
                                </a:lnTo>
                                <a:lnTo>
                                  <a:pt x="299" y="1408"/>
                                </a:lnTo>
                                <a:lnTo>
                                  <a:pt x="294" y="1406"/>
                                </a:lnTo>
                                <a:lnTo>
                                  <a:pt x="282" y="1406"/>
                                </a:lnTo>
                                <a:lnTo>
                                  <a:pt x="276" y="1408"/>
                                </a:lnTo>
                                <a:lnTo>
                                  <a:pt x="273" y="1413"/>
                                </a:lnTo>
                                <a:lnTo>
                                  <a:pt x="269" y="1419"/>
                                </a:lnTo>
                                <a:lnTo>
                                  <a:pt x="267" y="1427"/>
                                </a:lnTo>
                                <a:lnTo>
                                  <a:pt x="267" y="1440"/>
                                </a:lnTo>
                                <a:lnTo>
                                  <a:pt x="268" y="1455"/>
                                </a:lnTo>
                                <a:lnTo>
                                  <a:pt x="272" y="1465"/>
                                </a:lnTo>
                                <a:lnTo>
                                  <a:pt x="279" y="1472"/>
                                </a:lnTo>
                                <a:lnTo>
                                  <a:pt x="288" y="1474"/>
                                </a:lnTo>
                                <a:lnTo>
                                  <a:pt x="302" y="1474"/>
                                </a:lnTo>
                                <a:lnTo>
                                  <a:pt x="306" y="1467"/>
                                </a:lnTo>
                                <a:lnTo>
                                  <a:pt x="309" y="1462"/>
                                </a:lnTo>
                                <a:lnTo>
                                  <a:pt x="309" y="1427"/>
                                </a:lnTo>
                                <a:close/>
                              </a:path>
                            </a:pathLst>
                          </a:custGeom>
                          <a:solidFill>
                            <a:srgbClr val="26262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9" name="docshape66"/>
                        <wps:cNvSpPr>
                          <a:spLocks/>
                        </wps:cNvSpPr>
                        <wps:spPr bwMode="auto">
                          <a:xfrm>
                            <a:off x="2178" y="36"/>
                            <a:ext cx="19" cy="1406"/>
                          </a:xfrm>
                          <a:custGeom>
                            <a:avLst/>
                            <a:gdLst>
                              <a:gd name="T0" fmla="+- 0 2197 2178"/>
                              <a:gd name="T1" fmla="*/ T0 w 19"/>
                              <a:gd name="T2" fmla="+- 0 1442 36"/>
                              <a:gd name="T3" fmla="*/ 1442 h 1406"/>
                              <a:gd name="T4" fmla="+- 0 2197 2178"/>
                              <a:gd name="T5" fmla="*/ T4 w 19"/>
                              <a:gd name="T6" fmla="+- 0 36 36"/>
                              <a:gd name="T7" fmla="*/ 36 h 1406"/>
                              <a:gd name="T8" fmla="+- 0 2197 2178"/>
                              <a:gd name="T9" fmla="*/ T8 w 19"/>
                              <a:gd name="T10" fmla="+- 0 1442 36"/>
                              <a:gd name="T11" fmla="*/ 1442 h 1406"/>
                              <a:gd name="T12" fmla="+- 0 2178 2178"/>
                              <a:gd name="T13" fmla="*/ T12 w 19"/>
                              <a:gd name="T14" fmla="+- 0 1442 36"/>
                              <a:gd name="T15" fmla="*/ 1442 h 1406"/>
                            </a:gdLst>
                            <a:ahLst/>
                            <a:cxnLst>
                              <a:cxn ang="0">
                                <a:pos x="T1" y="T3"/>
                              </a:cxn>
                              <a:cxn ang="0">
                                <a:pos x="T5" y="T7"/>
                              </a:cxn>
                              <a:cxn ang="0">
                                <a:pos x="T9" y="T11"/>
                              </a:cxn>
                              <a:cxn ang="0">
                                <a:pos x="T13" y="T15"/>
                              </a:cxn>
                            </a:cxnLst>
                            <a:rect l="0" t="0" r="r" b="b"/>
                            <a:pathLst>
                              <a:path w="19" h="1406">
                                <a:moveTo>
                                  <a:pt x="19" y="1406"/>
                                </a:moveTo>
                                <a:lnTo>
                                  <a:pt x="19" y="0"/>
                                </a:lnTo>
                                <a:moveTo>
                                  <a:pt x="19" y="1406"/>
                                </a:moveTo>
                                <a:lnTo>
                                  <a:pt x="0" y="1406"/>
                                </a:lnTo>
                              </a:path>
                            </a:pathLst>
                          </a:custGeom>
                          <a:noFill/>
                          <a:ln w="4445">
                            <a:solidFill>
                              <a:srgbClr val="26262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0" name="Line 114"/>
                        <wps:cNvCnPr>
                          <a:cxnSpLocks noChangeShapeType="1"/>
                        </wps:cNvCnPr>
                        <wps:spPr bwMode="auto">
                          <a:xfrm>
                            <a:off x="2197" y="1090"/>
                            <a:ext cx="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71" name="Line 115"/>
                        <wps:cNvCnPr>
                          <a:cxnSpLocks noChangeShapeType="1"/>
                        </wps:cNvCnPr>
                        <wps:spPr bwMode="auto">
                          <a:xfrm>
                            <a:off x="2197" y="739"/>
                            <a:ext cx="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72" name="Line 116"/>
                        <wps:cNvCnPr>
                          <a:cxnSpLocks noChangeShapeType="1"/>
                        </wps:cNvCnPr>
                        <wps:spPr bwMode="auto">
                          <a:xfrm>
                            <a:off x="2197" y="388"/>
                            <a:ext cx="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73" name="Line 117"/>
                        <wps:cNvCnPr>
                          <a:cxnSpLocks noChangeShapeType="1"/>
                        </wps:cNvCnPr>
                        <wps:spPr bwMode="auto">
                          <a:xfrm>
                            <a:off x="2197" y="36"/>
                            <a:ext cx="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74" name="Line 118"/>
                        <wps:cNvCnPr>
                          <a:cxnSpLocks noChangeShapeType="1"/>
                        </wps:cNvCnPr>
                        <wps:spPr bwMode="auto">
                          <a:xfrm>
                            <a:off x="353" y="1442"/>
                            <a:ext cx="1844"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75" name="Line 119"/>
                        <wps:cNvCnPr>
                          <a:cxnSpLocks noChangeShapeType="1"/>
                        </wps:cNvCnPr>
                        <wps:spPr bwMode="auto">
                          <a:xfrm>
                            <a:off x="478" y="1442"/>
                            <a:ext cx="0" cy="0"/>
                          </a:xfrm>
                          <a:prstGeom prst="line">
                            <a:avLst/>
                          </a:prstGeom>
                          <a:noFill/>
                          <a:ln w="1092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176" name="Line 120"/>
                        <wps:cNvCnPr>
                          <a:cxnSpLocks noChangeShapeType="1"/>
                        </wps:cNvCnPr>
                        <wps:spPr bwMode="auto">
                          <a:xfrm>
                            <a:off x="531" y="1442"/>
                            <a:ext cx="0" cy="0"/>
                          </a:xfrm>
                          <a:prstGeom prst="line">
                            <a:avLst/>
                          </a:prstGeom>
                          <a:noFill/>
                          <a:ln w="1092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177" name="Line 121"/>
                        <wps:cNvCnPr>
                          <a:cxnSpLocks noChangeShapeType="1"/>
                        </wps:cNvCnPr>
                        <wps:spPr bwMode="auto">
                          <a:xfrm>
                            <a:off x="584" y="1442"/>
                            <a:ext cx="0" cy="0"/>
                          </a:xfrm>
                          <a:prstGeom prst="line">
                            <a:avLst/>
                          </a:prstGeom>
                          <a:noFill/>
                          <a:ln w="1092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178" name="Line 122"/>
                        <wps:cNvCnPr>
                          <a:cxnSpLocks noChangeShapeType="1"/>
                        </wps:cNvCnPr>
                        <wps:spPr bwMode="auto">
                          <a:xfrm>
                            <a:off x="637" y="1442"/>
                            <a:ext cx="0" cy="0"/>
                          </a:xfrm>
                          <a:prstGeom prst="line">
                            <a:avLst/>
                          </a:prstGeom>
                          <a:noFill/>
                          <a:ln w="1092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179" name="Line 123"/>
                        <wps:cNvCnPr>
                          <a:cxnSpLocks noChangeShapeType="1"/>
                        </wps:cNvCnPr>
                        <wps:spPr bwMode="auto">
                          <a:xfrm>
                            <a:off x="690" y="1442"/>
                            <a:ext cx="0" cy="0"/>
                          </a:xfrm>
                          <a:prstGeom prst="line">
                            <a:avLst/>
                          </a:prstGeom>
                          <a:noFill/>
                          <a:ln w="1092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180" name="Line 124"/>
                        <wps:cNvCnPr>
                          <a:cxnSpLocks noChangeShapeType="1"/>
                        </wps:cNvCnPr>
                        <wps:spPr bwMode="auto">
                          <a:xfrm>
                            <a:off x="743" y="1442"/>
                            <a:ext cx="0" cy="0"/>
                          </a:xfrm>
                          <a:prstGeom prst="line">
                            <a:avLst/>
                          </a:prstGeom>
                          <a:noFill/>
                          <a:ln w="1092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181" name="Line 125"/>
                        <wps:cNvCnPr>
                          <a:cxnSpLocks noChangeShapeType="1"/>
                        </wps:cNvCnPr>
                        <wps:spPr bwMode="auto">
                          <a:xfrm>
                            <a:off x="796" y="1442"/>
                            <a:ext cx="0" cy="0"/>
                          </a:xfrm>
                          <a:prstGeom prst="line">
                            <a:avLst/>
                          </a:prstGeom>
                          <a:noFill/>
                          <a:ln w="1092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182" name="Line 126"/>
                        <wps:cNvCnPr>
                          <a:cxnSpLocks noChangeShapeType="1"/>
                        </wps:cNvCnPr>
                        <wps:spPr bwMode="auto">
                          <a:xfrm>
                            <a:off x="849" y="1442"/>
                            <a:ext cx="0" cy="0"/>
                          </a:xfrm>
                          <a:prstGeom prst="line">
                            <a:avLst/>
                          </a:prstGeom>
                          <a:noFill/>
                          <a:ln w="1092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183" name="Line 127"/>
                        <wps:cNvCnPr>
                          <a:cxnSpLocks noChangeShapeType="1"/>
                        </wps:cNvCnPr>
                        <wps:spPr bwMode="auto">
                          <a:xfrm>
                            <a:off x="902" y="1442"/>
                            <a:ext cx="0" cy="0"/>
                          </a:xfrm>
                          <a:prstGeom prst="line">
                            <a:avLst/>
                          </a:prstGeom>
                          <a:noFill/>
                          <a:ln w="1092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184" name="Line 128"/>
                        <wps:cNvCnPr>
                          <a:cxnSpLocks noChangeShapeType="1"/>
                        </wps:cNvCnPr>
                        <wps:spPr bwMode="auto">
                          <a:xfrm>
                            <a:off x="955" y="1442"/>
                            <a:ext cx="0" cy="0"/>
                          </a:xfrm>
                          <a:prstGeom prst="line">
                            <a:avLst/>
                          </a:prstGeom>
                          <a:noFill/>
                          <a:ln w="1092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185" name="Line 129"/>
                        <wps:cNvCnPr>
                          <a:cxnSpLocks noChangeShapeType="1"/>
                        </wps:cNvCnPr>
                        <wps:spPr bwMode="auto">
                          <a:xfrm>
                            <a:off x="1008" y="1442"/>
                            <a:ext cx="0" cy="0"/>
                          </a:xfrm>
                          <a:prstGeom prst="line">
                            <a:avLst/>
                          </a:prstGeom>
                          <a:noFill/>
                          <a:ln w="1092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186" name="Line 130"/>
                        <wps:cNvCnPr>
                          <a:cxnSpLocks noChangeShapeType="1"/>
                        </wps:cNvCnPr>
                        <wps:spPr bwMode="auto">
                          <a:xfrm>
                            <a:off x="1061" y="1442"/>
                            <a:ext cx="0" cy="0"/>
                          </a:xfrm>
                          <a:prstGeom prst="line">
                            <a:avLst/>
                          </a:prstGeom>
                          <a:noFill/>
                          <a:ln w="1092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187" name="Line 131"/>
                        <wps:cNvCnPr>
                          <a:cxnSpLocks noChangeShapeType="1"/>
                        </wps:cNvCnPr>
                        <wps:spPr bwMode="auto">
                          <a:xfrm>
                            <a:off x="1114" y="1442"/>
                            <a:ext cx="0" cy="0"/>
                          </a:xfrm>
                          <a:prstGeom prst="line">
                            <a:avLst/>
                          </a:prstGeom>
                          <a:noFill/>
                          <a:ln w="1092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188" name="Line 132"/>
                        <wps:cNvCnPr>
                          <a:cxnSpLocks noChangeShapeType="1"/>
                        </wps:cNvCnPr>
                        <wps:spPr bwMode="auto">
                          <a:xfrm>
                            <a:off x="1167" y="1442"/>
                            <a:ext cx="0" cy="0"/>
                          </a:xfrm>
                          <a:prstGeom prst="line">
                            <a:avLst/>
                          </a:prstGeom>
                          <a:noFill/>
                          <a:ln w="1092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189" name="Line 133"/>
                        <wps:cNvCnPr>
                          <a:cxnSpLocks noChangeShapeType="1"/>
                        </wps:cNvCnPr>
                        <wps:spPr bwMode="auto">
                          <a:xfrm>
                            <a:off x="1220" y="1442"/>
                            <a:ext cx="0" cy="0"/>
                          </a:xfrm>
                          <a:prstGeom prst="line">
                            <a:avLst/>
                          </a:prstGeom>
                          <a:noFill/>
                          <a:ln w="1092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190" name="Line 134"/>
                        <wps:cNvCnPr>
                          <a:cxnSpLocks noChangeShapeType="1"/>
                        </wps:cNvCnPr>
                        <wps:spPr bwMode="auto">
                          <a:xfrm>
                            <a:off x="1273" y="1442"/>
                            <a:ext cx="0" cy="0"/>
                          </a:xfrm>
                          <a:prstGeom prst="line">
                            <a:avLst/>
                          </a:prstGeom>
                          <a:noFill/>
                          <a:ln w="1092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191" name="Line 135"/>
                        <wps:cNvCnPr>
                          <a:cxnSpLocks noChangeShapeType="1"/>
                        </wps:cNvCnPr>
                        <wps:spPr bwMode="auto">
                          <a:xfrm>
                            <a:off x="1326" y="1442"/>
                            <a:ext cx="0" cy="0"/>
                          </a:xfrm>
                          <a:prstGeom prst="line">
                            <a:avLst/>
                          </a:prstGeom>
                          <a:noFill/>
                          <a:ln w="1092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192" name="Line 136"/>
                        <wps:cNvCnPr>
                          <a:cxnSpLocks noChangeShapeType="1"/>
                        </wps:cNvCnPr>
                        <wps:spPr bwMode="auto">
                          <a:xfrm>
                            <a:off x="1379" y="1442"/>
                            <a:ext cx="0" cy="0"/>
                          </a:xfrm>
                          <a:prstGeom prst="line">
                            <a:avLst/>
                          </a:prstGeom>
                          <a:noFill/>
                          <a:ln w="1092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193" name="Line 137"/>
                        <wps:cNvCnPr>
                          <a:cxnSpLocks noChangeShapeType="1"/>
                        </wps:cNvCnPr>
                        <wps:spPr bwMode="auto">
                          <a:xfrm>
                            <a:off x="1432" y="1442"/>
                            <a:ext cx="0" cy="0"/>
                          </a:xfrm>
                          <a:prstGeom prst="line">
                            <a:avLst/>
                          </a:prstGeom>
                          <a:noFill/>
                          <a:ln w="1092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194" name="Line 138"/>
                        <wps:cNvCnPr>
                          <a:cxnSpLocks noChangeShapeType="1"/>
                        </wps:cNvCnPr>
                        <wps:spPr bwMode="auto">
                          <a:xfrm>
                            <a:off x="1485" y="1442"/>
                            <a:ext cx="0" cy="0"/>
                          </a:xfrm>
                          <a:prstGeom prst="line">
                            <a:avLst/>
                          </a:prstGeom>
                          <a:noFill/>
                          <a:ln w="1092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195" name="Line 139"/>
                        <wps:cNvCnPr>
                          <a:cxnSpLocks noChangeShapeType="1"/>
                        </wps:cNvCnPr>
                        <wps:spPr bwMode="auto">
                          <a:xfrm>
                            <a:off x="1538" y="1442"/>
                            <a:ext cx="0" cy="0"/>
                          </a:xfrm>
                          <a:prstGeom prst="line">
                            <a:avLst/>
                          </a:prstGeom>
                          <a:noFill/>
                          <a:ln w="1092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196" name="Line 140"/>
                        <wps:cNvCnPr>
                          <a:cxnSpLocks noChangeShapeType="1"/>
                        </wps:cNvCnPr>
                        <wps:spPr bwMode="auto">
                          <a:xfrm>
                            <a:off x="1591" y="1442"/>
                            <a:ext cx="0" cy="0"/>
                          </a:xfrm>
                          <a:prstGeom prst="line">
                            <a:avLst/>
                          </a:prstGeom>
                          <a:noFill/>
                          <a:ln w="1092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197" name="Line 141"/>
                        <wps:cNvCnPr>
                          <a:cxnSpLocks noChangeShapeType="1"/>
                        </wps:cNvCnPr>
                        <wps:spPr bwMode="auto">
                          <a:xfrm>
                            <a:off x="1644" y="1442"/>
                            <a:ext cx="0" cy="0"/>
                          </a:xfrm>
                          <a:prstGeom prst="line">
                            <a:avLst/>
                          </a:prstGeom>
                          <a:noFill/>
                          <a:ln w="1092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198" name="Line 142"/>
                        <wps:cNvCnPr>
                          <a:cxnSpLocks noChangeShapeType="1"/>
                        </wps:cNvCnPr>
                        <wps:spPr bwMode="auto">
                          <a:xfrm>
                            <a:off x="1697" y="1442"/>
                            <a:ext cx="0" cy="0"/>
                          </a:xfrm>
                          <a:prstGeom prst="line">
                            <a:avLst/>
                          </a:prstGeom>
                          <a:noFill/>
                          <a:ln w="1092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199" name="Line 143"/>
                        <wps:cNvCnPr>
                          <a:cxnSpLocks noChangeShapeType="1"/>
                        </wps:cNvCnPr>
                        <wps:spPr bwMode="auto">
                          <a:xfrm>
                            <a:off x="1750" y="1442"/>
                            <a:ext cx="0" cy="0"/>
                          </a:xfrm>
                          <a:prstGeom prst="line">
                            <a:avLst/>
                          </a:prstGeom>
                          <a:noFill/>
                          <a:ln w="1092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00" name="Line 144"/>
                        <wps:cNvCnPr>
                          <a:cxnSpLocks noChangeShapeType="1"/>
                        </wps:cNvCnPr>
                        <wps:spPr bwMode="auto">
                          <a:xfrm>
                            <a:off x="1803" y="1442"/>
                            <a:ext cx="0" cy="0"/>
                          </a:xfrm>
                          <a:prstGeom prst="line">
                            <a:avLst/>
                          </a:prstGeom>
                          <a:noFill/>
                          <a:ln w="1092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01" name="Line 145"/>
                        <wps:cNvCnPr>
                          <a:cxnSpLocks noChangeShapeType="1"/>
                        </wps:cNvCnPr>
                        <wps:spPr bwMode="auto">
                          <a:xfrm>
                            <a:off x="1856" y="1442"/>
                            <a:ext cx="0" cy="0"/>
                          </a:xfrm>
                          <a:prstGeom prst="line">
                            <a:avLst/>
                          </a:prstGeom>
                          <a:noFill/>
                          <a:ln w="1092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02" name="Line 146"/>
                        <wps:cNvCnPr>
                          <a:cxnSpLocks noChangeShapeType="1"/>
                        </wps:cNvCnPr>
                        <wps:spPr bwMode="auto">
                          <a:xfrm>
                            <a:off x="1909" y="1442"/>
                            <a:ext cx="0" cy="0"/>
                          </a:xfrm>
                          <a:prstGeom prst="line">
                            <a:avLst/>
                          </a:prstGeom>
                          <a:noFill/>
                          <a:ln w="1092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03" name="Line 147"/>
                        <wps:cNvCnPr>
                          <a:cxnSpLocks noChangeShapeType="1"/>
                        </wps:cNvCnPr>
                        <wps:spPr bwMode="auto">
                          <a:xfrm>
                            <a:off x="1962" y="1442"/>
                            <a:ext cx="0" cy="0"/>
                          </a:xfrm>
                          <a:prstGeom prst="line">
                            <a:avLst/>
                          </a:prstGeom>
                          <a:noFill/>
                          <a:ln w="1092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04" name="Line 148"/>
                        <wps:cNvCnPr>
                          <a:cxnSpLocks noChangeShapeType="1"/>
                        </wps:cNvCnPr>
                        <wps:spPr bwMode="auto">
                          <a:xfrm>
                            <a:off x="2015" y="1442"/>
                            <a:ext cx="0" cy="0"/>
                          </a:xfrm>
                          <a:prstGeom prst="line">
                            <a:avLst/>
                          </a:prstGeom>
                          <a:noFill/>
                          <a:ln w="1092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05" name="Line 149"/>
                        <wps:cNvCnPr>
                          <a:cxnSpLocks noChangeShapeType="1"/>
                        </wps:cNvCnPr>
                        <wps:spPr bwMode="auto">
                          <a:xfrm>
                            <a:off x="2068" y="1442"/>
                            <a:ext cx="0" cy="0"/>
                          </a:xfrm>
                          <a:prstGeom prst="line">
                            <a:avLst/>
                          </a:prstGeom>
                          <a:noFill/>
                          <a:ln w="1092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06" name="Line 150"/>
                        <wps:cNvCnPr>
                          <a:cxnSpLocks noChangeShapeType="1"/>
                        </wps:cNvCnPr>
                        <wps:spPr bwMode="auto">
                          <a:xfrm>
                            <a:off x="2121" y="1442"/>
                            <a:ext cx="0" cy="0"/>
                          </a:xfrm>
                          <a:prstGeom prst="line">
                            <a:avLst/>
                          </a:prstGeom>
                          <a:noFill/>
                          <a:ln w="1092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07" name="docshape67"/>
                        <wps:cNvSpPr>
                          <a:spLocks/>
                        </wps:cNvSpPr>
                        <wps:spPr bwMode="auto">
                          <a:xfrm>
                            <a:off x="352" y="202"/>
                            <a:ext cx="1845" cy="1239"/>
                          </a:xfrm>
                          <a:custGeom>
                            <a:avLst/>
                            <a:gdLst>
                              <a:gd name="T0" fmla="+- 0 376 353"/>
                              <a:gd name="T1" fmla="*/ T0 w 1845"/>
                              <a:gd name="T2" fmla="+- 0 1441 203"/>
                              <a:gd name="T3" fmla="*/ 1441 h 1239"/>
                              <a:gd name="T4" fmla="+- 0 408 353"/>
                              <a:gd name="T5" fmla="*/ T4 w 1845"/>
                              <a:gd name="T6" fmla="+- 0 1441 203"/>
                              <a:gd name="T7" fmla="*/ 1441 h 1239"/>
                              <a:gd name="T8" fmla="+- 0 436 353"/>
                              <a:gd name="T9" fmla="*/ T8 w 1845"/>
                              <a:gd name="T10" fmla="+- 0 1441 203"/>
                              <a:gd name="T11" fmla="*/ 1441 h 1239"/>
                              <a:gd name="T12" fmla="+- 0 459 353"/>
                              <a:gd name="T13" fmla="*/ T12 w 1845"/>
                              <a:gd name="T14" fmla="+- 0 1441 203"/>
                              <a:gd name="T15" fmla="*/ 1441 h 1239"/>
                              <a:gd name="T16" fmla="+- 0 500 353"/>
                              <a:gd name="T17" fmla="*/ T16 w 1845"/>
                              <a:gd name="T18" fmla="+- 0 1441 203"/>
                              <a:gd name="T19" fmla="*/ 1441 h 1239"/>
                              <a:gd name="T20" fmla="+- 0 532 353"/>
                              <a:gd name="T21" fmla="*/ T20 w 1845"/>
                              <a:gd name="T22" fmla="+- 0 1441 203"/>
                              <a:gd name="T23" fmla="*/ 1441 h 1239"/>
                              <a:gd name="T24" fmla="+- 0 560 353"/>
                              <a:gd name="T25" fmla="*/ T24 w 1845"/>
                              <a:gd name="T26" fmla="+- 0 1441 203"/>
                              <a:gd name="T27" fmla="*/ 1441 h 1239"/>
                              <a:gd name="T28" fmla="+- 0 583 353"/>
                              <a:gd name="T29" fmla="*/ T28 w 1845"/>
                              <a:gd name="T30" fmla="+- 0 1441 203"/>
                              <a:gd name="T31" fmla="*/ 1441 h 1239"/>
                              <a:gd name="T32" fmla="+- 0 602 353"/>
                              <a:gd name="T33" fmla="*/ T32 w 1845"/>
                              <a:gd name="T34" fmla="+- 0 1441 203"/>
                              <a:gd name="T35" fmla="*/ 1441 h 1239"/>
                              <a:gd name="T36" fmla="+- 0 634 353"/>
                              <a:gd name="T37" fmla="*/ T36 w 1845"/>
                              <a:gd name="T38" fmla="+- 0 1441 203"/>
                              <a:gd name="T39" fmla="*/ 1441 h 1239"/>
                              <a:gd name="T40" fmla="+- 0 657 353"/>
                              <a:gd name="T41" fmla="*/ T40 w 1845"/>
                              <a:gd name="T42" fmla="+- 0 1441 203"/>
                              <a:gd name="T43" fmla="*/ 1441 h 1239"/>
                              <a:gd name="T44" fmla="+- 0 675 353"/>
                              <a:gd name="T45" fmla="*/ T44 w 1845"/>
                              <a:gd name="T46" fmla="+- 0 1441 203"/>
                              <a:gd name="T47" fmla="*/ 1441 h 1239"/>
                              <a:gd name="T48" fmla="+- 0 694 353"/>
                              <a:gd name="T49" fmla="*/ T48 w 1845"/>
                              <a:gd name="T50" fmla="+- 0 1440 203"/>
                              <a:gd name="T51" fmla="*/ 1440 h 1239"/>
                              <a:gd name="T52" fmla="+- 0 749 353"/>
                              <a:gd name="T53" fmla="*/ T52 w 1845"/>
                              <a:gd name="T54" fmla="+- 0 1440 203"/>
                              <a:gd name="T55" fmla="*/ 1440 h 1239"/>
                              <a:gd name="T56" fmla="+- 0 777 353"/>
                              <a:gd name="T57" fmla="*/ T56 w 1845"/>
                              <a:gd name="T58" fmla="+- 0 1440 203"/>
                              <a:gd name="T59" fmla="*/ 1440 h 1239"/>
                              <a:gd name="T60" fmla="+- 0 804 353"/>
                              <a:gd name="T61" fmla="*/ T60 w 1845"/>
                              <a:gd name="T62" fmla="+- 0 1439 203"/>
                              <a:gd name="T63" fmla="*/ 1439 h 1239"/>
                              <a:gd name="T64" fmla="+- 0 827 353"/>
                              <a:gd name="T65" fmla="*/ T64 w 1845"/>
                              <a:gd name="T66" fmla="+- 0 1439 203"/>
                              <a:gd name="T67" fmla="*/ 1439 h 1239"/>
                              <a:gd name="T68" fmla="+- 0 846 353"/>
                              <a:gd name="T69" fmla="*/ T68 w 1845"/>
                              <a:gd name="T70" fmla="+- 0 1438 203"/>
                              <a:gd name="T71" fmla="*/ 1438 h 1239"/>
                              <a:gd name="T72" fmla="+- 0 864 353"/>
                              <a:gd name="T73" fmla="*/ T72 w 1845"/>
                              <a:gd name="T74" fmla="+- 0 1438 203"/>
                              <a:gd name="T75" fmla="*/ 1438 h 1239"/>
                              <a:gd name="T76" fmla="+- 0 892 353"/>
                              <a:gd name="T77" fmla="*/ T76 w 1845"/>
                              <a:gd name="T78" fmla="+- 0 1437 203"/>
                              <a:gd name="T79" fmla="*/ 1437 h 1239"/>
                              <a:gd name="T80" fmla="+- 0 910 353"/>
                              <a:gd name="T81" fmla="*/ T80 w 1845"/>
                              <a:gd name="T82" fmla="+- 0 1436 203"/>
                              <a:gd name="T83" fmla="*/ 1436 h 1239"/>
                              <a:gd name="T84" fmla="+- 0 938 353"/>
                              <a:gd name="T85" fmla="*/ T84 w 1845"/>
                              <a:gd name="T86" fmla="+- 0 1434 203"/>
                              <a:gd name="T87" fmla="*/ 1434 h 1239"/>
                              <a:gd name="T88" fmla="+- 0 957 353"/>
                              <a:gd name="T89" fmla="*/ T88 w 1845"/>
                              <a:gd name="T90" fmla="+- 0 1433 203"/>
                              <a:gd name="T91" fmla="*/ 1433 h 1239"/>
                              <a:gd name="T92" fmla="+- 0 975 353"/>
                              <a:gd name="T93" fmla="*/ T92 w 1845"/>
                              <a:gd name="T94" fmla="+- 0 1431 203"/>
                              <a:gd name="T95" fmla="*/ 1431 h 1239"/>
                              <a:gd name="T96" fmla="+- 0 1159 353"/>
                              <a:gd name="T97" fmla="*/ T96 w 1845"/>
                              <a:gd name="T98" fmla="+- 0 1288 203"/>
                              <a:gd name="T99" fmla="*/ 1288 h 1239"/>
                              <a:gd name="T100" fmla="+- 0 1210 353"/>
                              <a:gd name="T101" fmla="*/ T100 w 1845"/>
                              <a:gd name="T102" fmla="+- 0 965 203"/>
                              <a:gd name="T103" fmla="*/ 965 h 1239"/>
                              <a:gd name="T104" fmla="+- 0 1233 353"/>
                              <a:gd name="T105" fmla="*/ T104 w 1845"/>
                              <a:gd name="T106" fmla="+- 0 652 203"/>
                              <a:gd name="T107" fmla="*/ 652 h 1239"/>
                              <a:gd name="T108" fmla="+- 0 1252 353"/>
                              <a:gd name="T109" fmla="*/ T108 w 1845"/>
                              <a:gd name="T110" fmla="+- 0 365 203"/>
                              <a:gd name="T111" fmla="*/ 365 h 1239"/>
                              <a:gd name="T112" fmla="+- 0 1288 353"/>
                              <a:gd name="T113" fmla="*/ T112 w 1845"/>
                              <a:gd name="T114" fmla="+- 0 298 203"/>
                              <a:gd name="T115" fmla="*/ 298 h 1239"/>
                              <a:gd name="T116" fmla="+- 0 1311 353"/>
                              <a:gd name="T117" fmla="*/ T116 w 1845"/>
                              <a:gd name="T118" fmla="+- 0 641 203"/>
                              <a:gd name="T119" fmla="*/ 641 h 1239"/>
                              <a:gd name="T120" fmla="+- 0 1335 353"/>
                              <a:gd name="T121" fmla="*/ T120 w 1845"/>
                              <a:gd name="T122" fmla="+- 0 957 203"/>
                              <a:gd name="T123" fmla="*/ 957 h 1239"/>
                              <a:gd name="T124" fmla="+- 0 1376 353"/>
                              <a:gd name="T125" fmla="*/ T124 w 1845"/>
                              <a:gd name="T126" fmla="+- 0 1252 203"/>
                              <a:gd name="T127" fmla="*/ 1252 h 1239"/>
                              <a:gd name="T128" fmla="+- 0 1519 353"/>
                              <a:gd name="T129" fmla="*/ T128 w 1845"/>
                              <a:gd name="T130" fmla="+- 0 1423 203"/>
                              <a:gd name="T131" fmla="*/ 1423 h 1239"/>
                              <a:gd name="T132" fmla="+- 0 1588 353"/>
                              <a:gd name="T133" fmla="*/ T132 w 1845"/>
                              <a:gd name="T134" fmla="+- 0 1433 203"/>
                              <a:gd name="T135" fmla="*/ 1433 h 1239"/>
                              <a:gd name="T136" fmla="+- 0 1616 353"/>
                              <a:gd name="T137" fmla="*/ T136 w 1845"/>
                              <a:gd name="T138" fmla="+- 0 1435 203"/>
                              <a:gd name="T139" fmla="*/ 1435 h 1239"/>
                              <a:gd name="T140" fmla="+- 0 1634 353"/>
                              <a:gd name="T141" fmla="*/ T140 w 1845"/>
                              <a:gd name="T142" fmla="+- 0 1436 203"/>
                              <a:gd name="T143" fmla="*/ 1436 h 1239"/>
                              <a:gd name="T144" fmla="+- 0 1657 353"/>
                              <a:gd name="T145" fmla="*/ T144 w 1845"/>
                              <a:gd name="T146" fmla="+- 0 1437 203"/>
                              <a:gd name="T147" fmla="*/ 1437 h 1239"/>
                              <a:gd name="T148" fmla="+- 0 1676 353"/>
                              <a:gd name="T149" fmla="*/ T148 w 1845"/>
                              <a:gd name="T150" fmla="+- 0 1438 203"/>
                              <a:gd name="T151" fmla="*/ 1438 h 1239"/>
                              <a:gd name="T152" fmla="+- 0 1694 353"/>
                              <a:gd name="T153" fmla="*/ T152 w 1845"/>
                              <a:gd name="T154" fmla="+- 0 1438 203"/>
                              <a:gd name="T155" fmla="*/ 1438 h 1239"/>
                              <a:gd name="T156" fmla="+- 0 1713 353"/>
                              <a:gd name="T157" fmla="*/ T156 w 1845"/>
                              <a:gd name="T158" fmla="+- 0 1439 203"/>
                              <a:gd name="T159" fmla="*/ 1439 h 1239"/>
                              <a:gd name="T160" fmla="+- 0 1731 353"/>
                              <a:gd name="T161" fmla="*/ T160 w 1845"/>
                              <a:gd name="T162" fmla="+- 0 1439 203"/>
                              <a:gd name="T163" fmla="*/ 1439 h 1239"/>
                              <a:gd name="T164" fmla="+- 0 1768 353"/>
                              <a:gd name="T165" fmla="*/ T164 w 1845"/>
                              <a:gd name="T166" fmla="+- 0 1440 203"/>
                              <a:gd name="T167" fmla="*/ 1440 h 1239"/>
                              <a:gd name="T168" fmla="+- 0 1796 353"/>
                              <a:gd name="T169" fmla="*/ T168 w 1845"/>
                              <a:gd name="T170" fmla="+- 0 1440 203"/>
                              <a:gd name="T171" fmla="*/ 1440 h 1239"/>
                              <a:gd name="T172" fmla="+- 0 1814 353"/>
                              <a:gd name="T173" fmla="*/ T172 w 1845"/>
                              <a:gd name="T174" fmla="+- 0 1440 203"/>
                              <a:gd name="T175" fmla="*/ 1440 h 1239"/>
                              <a:gd name="T176" fmla="+- 0 1855 353"/>
                              <a:gd name="T177" fmla="*/ T176 w 1845"/>
                              <a:gd name="T178" fmla="+- 0 1440 203"/>
                              <a:gd name="T179" fmla="*/ 1440 h 1239"/>
                              <a:gd name="T180" fmla="+- 0 1874 353"/>
                              <a:gd name="T181" fmla="*/ T180 w 1845"/>
                              <a:gd name="T182" fmla="+- 0 1441 203"/>
                              <a:gd name="T183" fmla="*/ 1441 h 1239"/>
                              <a:gd name="T184" fmla="+- 0 1892 353"/>
                              <a:gd name="T185" fmla="*/ T184 w 1845"/>
                              <a:gd name="T186" fmla="+- 0 1441 203"/>
                              <a:gd name="T187" fmla="*/ 1441 h 1239"/>
                              <a:gd name="T188" fmla="+- 0 1929 353"/>
                              <a:gd name="T189" fmla="*/ T188 w 1845"/>
                              <a:gd name="T190" fmla="+- 0 1441 203"/>
                              <a:gd name="T191" fmla="*/ 1441 h 1239"/>
                              <a:gd name="T192" fmla="+- 0 1948 353"/>
                              <a:gd name="T193" fmla="*/ T192 w 1845"/>
                              <a:gd name="T194" fmla="+- 0 1441 203"/>
                              <a:gd name="T195" fmla="*/ 1441 h 1239"/>
                              <a:gd name="T196" fmla="+- 0 1971 353"/>
                              <a:gd name="T197" fmla="*/ T196 w 1845"/>
                              <a:gd name="T198" fmla="+- 0 1441 203"/>
                              <a:gd name="T199" fmla="*/ 1441 h 1239"/>
                              <a:gd name="T200" fmla="+- 0 1994 353"/>
                              <a:gd name="T201" fmla="*/ T200 w 1845"/>
                              <a:gd name="T202" fmla="+- 0 1441 203"/>
                              <a:gd name="T203" fmla="*/ 1441 h 1239"/>
                              <a:gd name="T204" fmla="+- 0 2026 353"/>
                              <a:gd name="T205" fmla="*/ T204 w 1845"/>
                              <a:gd name="T206" fmla="+- 0 1441 203"/>
                              <a:gd name="T207" fmla="*/ 1441 h 1239"/>
                              <a:gd name="T208" fmla="+- 0 2063 353"/>
                              <a:gd name="T209" fmla="*/ T208 w 1845"/>
                              <a:gd name="T210" fmla="+- 0 1441 203"/>
                              <a:gd name="T211" fmla="*/ 1441 h 1239"/>
                              <a:gd name="T212" fmla="+- 0 2095 353"/>
                              <a:gd name="T213" fmla="*/ T212 w 1845"/>
                              <a:gd name="T214" fmla="+- 0 1441 203"/>
                              <a:gd name="T215" fmla="*/ 1441 h 1239"/>
                              <a:gd name="T216" fmla="+- 0 2118 353"/>
                              <a:gd name="T217" fmla="*/ T216 w 1845"/>
                              <a:gd name="T218" fmla="+- 0 1441 203"/>
                              <a:gd name="T219" fmla="*/ 1441 h 1239"/>
                              <a:gd name="T220" fmla="+- 0 2146 353"/>
                              <a:gd name="T221" fmla="*/ T220 w 1845"/>
                              <a:gd name="T222" fmla="+- 0 1441 203"/>
                              <a:gd name="T223" fmla="*/ 1441 h 1239"/>
                              <a:gd name="T224" fmla="+- 0 2178 353"/>
                              <a:gd name="T225" fmla="*/ T224 w 1845"/>
                              <a:gd name="T226" fmla="+- 0 1441 203"/>
                              <a:gd name="T227" fmla="*/ 1441 h 123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Lst>
                            <a:rect l="0" t="0" r="r" b="b"/>
                            <a:pathLst>
                              <a:path w="1845" h="1239">
                                <a:moveTo>
                                  <a:pt x="0" y="1238"/>
                                </a:moveTo>
                                <a:lnTo>
                                  <a:pt x="9" y="1238"/>
                                </a:lnTo>
                                <a:lnTo>
                                  <a:pt x="13" y="1238"/>
                                </a:lnTo>
                                <a:lnTo>
                                  <a:pt x="23" y="1238"/>
                                </a:lnTo>
                                <a:lnTo>
                                  <a:pt x="27" y="1238"/>
                                </a:lnTo>
                                <a:lnTo>
                                  <a:pt x="41" y="1238"/>
                                </a:lnTo>
                                <a:lnTo>
                                  <a:pt x="46" y="1238"/>
                                </a:lnTo>
                                <a:lnTo>
                                  <a:pt x="55" y="1238"/>
                                </a:lnTo>
                                <a:lnTo>
                                  <a:pt x="60" y="1238"/>
                                </a:lnTo>
                                <a:lnTo>
                                  <a:pt x="69" y="1238"/>
                                </a:lnTo>
                                <a:lnTo>
                                  <a:pt x="73" y="1238"/>
                                </a:lnTo>
                                <a:lnTo>
                                  <a:pt x="83" y="1238"/>
                                </a:lnTo>
                                <a:lnTo>
                                  <a:pt x="87" y="1238"/>
                                </a:lnTo>
                                <a:lnTo>
                                  <a:pt x="92" y="1238"/>
                                </a:lnTo>
                                <a:lnTo>
                                  <a:pt x="96" y="1238"/>
                                </a:lnTo>
                                <a:lnTo>
                                  <a:pt x="106" y="1238"/>
                                </a:lnTo>
                                <a:lnTo>
                                  <a:pt x="110" y="1238"/>
                                </a:lnTo>
                                <a:lnTo>
                                  <a:pt x="124" y="1238"/>
                                </a:lnTo>
                                <a:lnTo>
                                  <a:pt x="129" y="1238"/>
                                </a:lnTo>
                                <a:lnTo>
                                  <a:pt x="147" y="1238"/>
                                </a:lnTo>
                                <a:lnTo>
                                  <a:pt x="152" y="1238"/>
                                </a:lnTo>
                                <a:lnTo>
                                  <a:pt x="161" y="1238"/>
                                </a:lnTo>
                                <a:lnTo>
                                  <a:pt x="166" y="1238"/>
                                </a:lnTo>
                                <a:lnTo>
                                  <a:pt x="179" y="1238"/>
                                </a:lnTo>
                                <a:lnTo>
                                  <a:pt x="184" y="1238"/>
                                </a:lnTo>
                                <a:lnTo>
                                  <a:pt x="193" y="1238"/>
                                </a:lnTo>
                                <a:lnTo>
                                  <a:pt x="198" y="1238"/>
                                </a:lnTo>
                                <a:lnTo>
                                  <a:pt x="207" y="1238"/>
                                </a:lnTo>
                                <a:lnTo>
                                  <a:pt x="212" y="1238"/>
                                </a:lnTo>
                                <a:lnTo>
                                  <a:pt x="216" y="1238"/>
                                </a:lnTo>
                                <a:lnTo>
                                  <a:pt x="221" y="1238"/>
                                </a:lnTo>
                                <a:lnTo>
                                  <a:pt x="230" y="1238"/>
                                </a:lnTo>
                                <a:lnTo>
                                  <a:pt x="235" y="1238"/>
                                </a:lnTo>
                                <a:lnTo>
                                  <a:pt x="239" y="1238"/>
                                </a:lnTo>
                                <a:lnTo>
                                  <a:pt x="244" y="1238"/>
                                </a:lnTo>
                                <a:lnTo>
                                  <a:pt x="249" y="1238"/>
                                </a:lnTo>
                                <a:lnTo>
                                  <a:pt x="253" y="1238"/>
                                </a:lnTo>
                                <a:lnTo>
                                  <a:pt x="258" y="1238"/>
                                </a:lnTo>
                                <a:lnTo>
                                  <a:pt x="276" y="1238"/>
                                </a:lnTo>
                                <a:lnTo>
                                  <a:pt x="281" y="1238"/>
                                </a:lnTo>
                                <a:lnTo>
                                  <a:pt x="290" y="1238"/>
                                </a:lnTo>
                                <a:lnTo>
                                  <a:pt x="295" y="1238"/>
                                </a:lnTo>
                                <a:lnTo>
                                  <a:pt x="299" y="1238"/>
                                </a:lnTo>
                                <a:lnTo>
                                  <a:pt x="304" y="1238"/>
                                </a:lnTo>
                                <a:lnTo>
                                  <a:pt x="308" y="1238"/>
                                </a:lnTo>
                                <a:lnTo>
                                  <a:pt x="313" y="1238"/>
                                </a:lnTo>
                                <a:lnTo>
                                  <a:pt x="318" y="1238"/>
                                </a:lnTo>
                                <a:lnTo>
                                  <a:pt x="322" y="1238"/>
                                </a:lnTo>
                                <a:lnTo>
                                  <a:pt x="327" y="1238"/>
                                </a:lnTo>
                                <a:lnTo>
                                  <a:pt x="332" y="1238"/>
                                </a:lnTo>
                                <a:lnTo>
                                  <a:pt x="336" y="1237"/>
                                </a:lnTo>
                                <a:lnTo>
                                  <a:pt x="341" y="1237"/>
                                </a:lnTo>
                                <a:lnTo>
                                  <a:pt x="382" y="1237"/>
                                </a:lnTo>
                                <a:lnTo>
                                  <a:pt x="387" y="1237"/>
                                </a:lnTo>
                                <a:lnTo>
                                  <a:pt x="391" y="1237"/>
                                </a:lnTo>
                                <a:lnTo>
                                  <a:pt x="396" y="1237"/>
                                </a:lnTo>
                                <a:lnTo>
                                  <a:pt x="401" y="1237"/>
                                </a:lnTo>
                                <a:lnTo>
                                  <a:pt x="405" y="1237"/>
                                </a:lnTo>
                                <a:lnTo>
                                  <a:pt x="419" y="1237"/>
                                </a:lnTo>
                                <a:lnTo>
                                  <a:pt x="424" y="1237"/>
                                </a:lnTo>
                                <a:lnTo>
                                  <a:pt x="428" y="1237"/>
                                </a:lnTo>
                                <a:lnTo>
                                  <a:pt x="442" y="1236"/>
                                </a:lnTo>
                                <a:lnTo>
                                  <a:pt x="447" y="1236"/>
                                </a:lnTo>
                                <a:lnTo>
                                  <a:pt x="451" y="1236"/>
                                </a:lnTo>
                                <a:lnTo>
                                  <a:pt x="456" y="1236"/>
                                </a:lnTo>
                                <a:lnTo>
                                  <a:pt x="465" y="1236"/>
                                </a:lnTo>
                                <a:lnTo>
                                  <a:pt x="470" y="1236"/>
                                </a:lnTo>
                                <a:lnTo>
                                  <a:pt x="474" y="1236"/>
                                </a:lnTo>
                                <a:lnTo>
                                  <a:pt x="479" y="1236"/>
                                </a:lnTo>
                                <a:lnTo>
                                  <a:pt x="484" y="1236"/>
                                </a:lnTo>
                                <a:lnTo>
                                  <a:pt x="488" y="1235"/>
                                </a:lnTo>
                                <a:lnTo>
                                  <a:pt x="493" y="1235"/>
                                </a:lnTo>
                                <a:lnTo>
                                  <a:pt x="497" y="1235"/>
                                </a:lnTo>
                                <a:lnTo>
                                  <a:pt x="502" y="1235"/>
                                </a:lnTo>
                                <a:lnTo>
                                  <a:pt x="507" y="1235"/>
                                </a:lnTo>
                                <a:lnTo>
                                  <a:pt x="511" y="1235"/>
                                </a:lnTo>
                                <a:lnTo>
                                  <a:pt x="521" y="1234"/>
                                </a:lnTo>
                                <a:lnTo>
                                  <a:pt x="525" y="1234"/>
                                </a:lnTo>
                                <a:lnTo>
                                  <a:pt x="530" y="1234"/>
                                </a:lnTo>
                                <a:lnTo>
                                  <a:pt x="539" y="1234"/>
                                </a:lnTo>
                                <a:lnTo>
                                  <a:pt x="544" y="1234"/>
                                </a:lnTo>
                                <a:lnTo>
                                  <a:pt x="548" y="1233"/>
                                </a:lnTo>
                                <a:lnTo>
                                  <a:pt x="553" y="1233"/>
                                </a:lnTo>
                                <a:lnTo>
                                  <a:pt x="557" y="1233"/>
                                </a:lnTo>
                                <a:lnTo>
                                  <a:pt x="567" y="1232"/>
                                </a:lnTo>
                                <a:lnTo>
                                  <a:pt x="576" y="1232"/>
                                </a:lnTo>
                                <a:lnTo>
                                  <a:pt x="580" y="1232"/>
                                </a:lnTo>
                                <a:lnTo>
                                  <a:pt x="585" y="1231"/>
                                </a:lnTo>
                                <a:lnTo>
                                  <a:pt x="590" y="1231"/>
                                </a:lnTo>
                                <a:lnTo>
                                  <a:pt x="594" y="1231"/>
                                </a:lnTo>
                                <a:lnTo>
                                  <a:pt x="599" y="1230"/>
                                </a:lnTo>
                                <a:lnTo>
                                  <a:pt x="604" y="1230"/>
                                </a:lnTo>
                                <a:lnTo>
                                  <a:pt x="608" y="1230"/>
                                </a:lnTo>
                                <a:lnTo>
                                  <a:pt x="613" y="1229"/>
                                </a:lnTo>
                                <a:lnTo>
                                  <a:pt x="617" y="1229"/>
                                </a:lnTo>
                                <a:lnTo>
                                  <a:pt x="622" y="1228"/>
                                </a:lnTo>
                                <a:lnTo>
                                  <a:pt x="682" y="1218"/>
                                </a:lnTo>
                                <a:lnTo>
                                  <a:pt x="737" y="1194"/>
                                </a:lnTo>
                                <a:lnTo>
                                  <a:pt x="779" y="1149"/>
                                </a:lnTo>
                                <a:lnTo>
                                  <a:pt x="806" y="1085"/>
                                </a:lnTo>
                                <a:lnTo>
                                  <a:pt x="825" y="1010"/>
                                </a:lnTo>
                                <a:lnTo>
                                  <a:pt x="839" y="927"/>
                                </a:lnTo>
                                <a:lnTo>
                                  <a:pt x="848" y="853"/>
                                </a:lnTo>
                                <a:lnTo>
                                  <a:pt x="857" y="762"/>
                                </a:lnTo>
                                <a:lnTo>
                                  <a:pt x="866" y="651"/>
                                </a:lnTo>
                                <a:lnTo>
                                  <a:pt x="871" y="588"/>
                                </a:lnTo>
                                <a:lnTo>
                                  <a:pt x="875" y="520"/>
                                </a:lnTo>
                                <a:lnTo>
                                  <a:pt x="880" y="449"/>
                                </a:lnTo>
                                <a:lnTo>
                                  <a:pt x="885" y="376"/>
                                </a:lnTo>
                                <a:lnTo>
                                  <a:pt x="889" y="302"/>
                                </a:lnTo>
                                <a:lnTo>
                                  <a:pt x="894" y="230"/>
                                </a:lnTo>
                                <a:lnTo>
                                  <a:pt x="899" y="162"/>
                                </a:lnTo>
                                <a:lnTo>
                                  <a:pt x="908" y="54"/>
                                </a:lnTo>
                                <a:lnTo>
                                  <a:pt x="922" y="0"/>
                                </a:lnTo>
                                <a:lnTo>
                                  <a:pt x="926" y="16"/>
                                </a:lnTo>
                                <a:lnTo>
                                  <a:pt x="935" y="95"/>
                                </a:lnTo>
                                <a:lnTo>
                                  <a:pt x="945" y="219"/>
                                </a:lnTo>
                                <a:lnTo>
                                  <a:pt x="949" y="291"/>
                                </a:lnTo>
                                <a:lnTo>
                                  <a:pt x="954" y="364"/>
                                </a:lnTo>
                                <a:lnTo>
                                  <a:pt x="958" y="438"/>
                                </a:lnTo>
                                <a:lnTo>
                                  <a:pt x="963" y="509"/>
                                </a:lnTo>
                                <a:lnTo>
                                  <a:pt x="968" y="577"/>
                                </a:lnTo>
                                <a:lnTo>
                                  <a:pt x="972" y="641"/>
                                </a:lnTo>
                                <a:lnTo>
                                  <a:pt x="982" y="754"/>
                                </a:lnTo>
                                <a:lnTo>
                                  <a:pt x="991" y="847"/>
                                </a:lnTo>
                                <a:lnTo>
                                  <a:pt x="1000" y="922"/>
                                </a:lnTo>
                                <a:lnTo>
                                  <a:pt x="1009" y="982"/>
                                </a:lnTo>
                                <a:lnTo>
                                  <a:pt x="1023" y="1049"/>
                                </a:lnTo>
                                <a:lnTo>
                                  <a:pt x="1041" y="1109"/>
                                </a:lnTo>
                                <a:lnTo>
                                  <a:pt x="1074" y="1168"/>
                                </a:lnTo>
                                <a:lnTo>
                                  <a:pt x="1124" y="1206"/>
                                </a:lnTo>
                                <a:lnTo>
                                  <a:pt x="1166" y="1220"/>
                                </a:lnTo>
                                <a:lnTo>
                                  <a:pt x="1171" y="1221"/>
                                </a:lnTo>
                                <a:lnTo>
                                  <a:pt x="1226" y="1229"/>
                                </a:lnTo>
                                <a:lnTo>
                                  <a:pt x="1230" y="1229"/>
                                </a:lnTo>
                                <a:lnTo>
                                  <a:pt x="1235" y="1230"/>
                                </a:lnTo>
                                <a:lnTo>
                                  <a:pt x="1240" y="1230"/>
                                </a:lnTo>
                                <a:lnTo>
                                  <a:pt x="1254" y="1231"/>
                                </a:lnTo>
                                <a:lnTo>
                                  <a:pt x="1258" y="1232"/>
                                </a:lnTo>
                                <a:lnTo>
                                  <a:pt x="1263" y="1232"/>
                                </a:lnTo>
                                <a:lnTo>
                                  <a:pt x="1267" y="1232"/>
                                </a:lnTo>
                                <a:lnTo>
                                  <a:pt x="1272" y="1232"/>
                                </a:lnTo>
                                <a:lnTo>
                                  <a:pt x="1277" y="1233"/>
                                </a:lnTo>
                                <a:lnTo>
                                  <a:pt x="1281" y="1233"/>
                                </a:lnTo>
                                <a:lnTo>
                                  <a:pt x="1286" y="1233"/>
                                </a:lnTo>
                                <a:lnTo>
                                  <a:pt x="1295" y="1234"/>
                                </a:lnTo>
                                <a:lnTo>
                                  <a:pt x="1300" y="1234"/>
                                </a:lnTo>
                                <a:lnTo>
                                  <a:pt x="1304" y="1234"/>
                                </a:lnTo>
                                <a:lnTo>
                                  <a:pt x="1309" y="1234"/>
                                </a:lnTo>
                                <a:lnTo>
                                  <a:pt x="1313" y="1234"/>
                                </a:lnTo>
                                <a:lnTo>
                                  <a:pt x="1318" y="1234"/>
                                </a:lnTo>
                                <a:lnTo>
                                  <a:pt x="1323" y="1235"/>
                                </a:lnTo>
                                <a:lnTo>
                                  <a:pt x="1327" y="1235"/>
                                </a:lnTo>
                                <a:lnTo>
                                  <a:pt x="1332" y="1235"/>
                                </a:lnTo>
                                <a:lnTo>
                                  <a:pt x="1337" y="1235"/>
                                </a:lnTo>
                                <a:lnTo>
                                  <a:pt x="1341" y="1235"/>
                                </a:lnTo>
                                <a:lnTo>
                                  <a:pt x="1346" y="1235"/>
                                </a:lnTo>
                                <a:lnTo>
                                  <a:pt x="1350" y="1235"/>
                                </a:lnTo>
                                <a:lnTo>
                                  <a:pt x="1355" y="1236"/>
                                </a:lnTo>
                                <a:lnTo>
                                  <a:pt x="1360" y="1236"/>
                                </a:lnTo>
                                <a:lnTo>
                                  <a:pt x="1364" y="1236"/>
                                </a:lnTo>
                                <a:lnTo>
                                  <a:pt x="1369" y="1236"/>
                                </a:lnTo>
                                <a:lnTo>
                                  <a:pt x="1373" y="1236"/>
                                </a:lnTo>
                                <a:lnTo>
                                  <a:pt x="1378" y="1236"/>
                                </a:lnTo>
                                <a:lnTo>
                                  <a:pt x="1383" y="1236"/>
                                </a:lnTo>
                                <a:lnTo>
                                  <a:pt x="1406" y="1236"/>
                                </a:lnTo>
                                <a:lnTo>
                                  <a:pt x="1410" y="1237"/>
                                </a:lnTo>
                                <a:lnTo>
                                  <a:pt x="1415" y="1237"/>
                                </a:lnTo>
                                <a:lnTo>
                                  <a:pt x="1419" y="1237"/>
                                </a:lnTo>
                                <a:lnTo>
                                  <a:pt x="1433" y="1237"/>
                                </a:lnTo>
                                <a:lnTo>
                                  <a:pt x="1438" y="1237"/>
                                </a:lnTo>
                                <a:lnTo>
                                  <a:pt x="1443" y="1237"/>
                                </a:lnTo>
                                <a:lnTo>
                                  <a:pt x="1447" y="1237"/>
                                </a:lnTo>
                                <a:lnTo>
                                  <a:pt x="1452" y="1237"/>
                                </a:lnTo>
                                <a:lnTo>
                                  <a:pt x="1456" y="1237"/>
                                </a:lnTo>
                                <a:lnTo>
                                  <a:pt x="1461" y="1237"/>
                                </a:lnTo>
                                <a:lnTo>
                                  <a:pt x="1466" y="1237"/>
                                </a:lnTo>
                                <a:lnTo>
                                  <a:pt x="1470" y="1237"/>
                                </a:lnTo>
                                <a:lnTo>
                                  <a:pt x="1475" y="1237"/>
                                </a:lnTo>
                                <a:lnTo>
                                  <a:pt x="1502" y="1237"/>
                                </a:lnTo>
                                <a:lnTo>
                                  <a:pt x="1507" y="1238"/>
                                </a:lnTo>
                                <a:lnTo>
                                  <a:pt x="1512" y="1238"/>
                                </a:lnTo>
                                <a:lnTo>
                                  <a:pt x="1516" y="1238"/>
                                </a:lnTo>
                                <a:lnTo>
                                  <a:pt x="1521" y="1238"/>
                                </a:lnTo>
                                <a:lnTo>
                                  <a:pt x="1526" y="1238"/>
                                </a:lnTo>
                                <a:lnTo>
                                  <a:pt x="1530" y="1238"/>
                                </a:lnTo>
                                <a:lnTo>
                                  <a:pt x="1535" y="1238"/>
                                </a:lnTo>
                                <a:lnTo>
                                  <a:pt x="1539" y="1238"/>
                                </a:lnTo>
                                <a:lnTo>
                                  <a:pt x="1544" y="1238"/>
                                </a:lnTo>
                                <a:lnTo>
                                  <a:pt x="1549" y="1238"/>
                                </a:lnTo>
                                <a:lnTo>
                                  <a:pt x="1572" y="1238"/>
                                </a:lnTo>
                                <a:lnTo>
                                  <a:pt x="1576" y="1238"/>
                                </a:lnTo>
                                <a:lnTo>
                                  <a:pt x="1581" y="1238"/>
                                </a:lnTo>
                                <a:lnTo>
                                  <a:pt x="1585" y="1238"/>
                                </a:lnTo>
                                <a:lnTo>
                                  <a:pt x="1590" y="1238"/>
                                </a:lnTo>
                                <a:lnTo>
                                  <a:pt x="1595" y="1238"/>
                                </a:lnTo>
                                <a:lnTo>
                                  <a:pt x="1599" y="1238"/>
                                </a:lnTo>
                                <a:lnTo>
                                  <a:pt x="1604" y="1238"/>
                                </a:lnTo>
                                <a:lnTo>
                                  <a:pt x="1608" y="1238"/>
                                </a:lnTo>
                                <a:lnTo>
                                  <a:pt x="1618" y="1238"/>
                                </a:lnTo>
                                <a:lnTo>
                                  <a:pt x="1622" y="1238"/>
                                </a:lnTo>
                                <a:lnTo>
                                  <a:pt x="1627" y="1238"/>
                                </a:lnTo>
                                <a:lnTo>
                                  <a:pt x="1632" y="1238"/>
                                </a:lnTo>
                                <a:lnTo>
                                  <a:pt x="1641" y="1238"/>
                                </a:lnTo>
                                <a:lnTo>
                                  <a:pt x="1645" y="1238"/>
                                </a:lnTo>
                                <a:lnTo>
                                  <a:pt x="1659" y="1238"/>
                                </a:lnTo>
                                <a:lnTo>
                                  <a:pt x="1664" y="1238"/>
                                </a:lnTo>
                                <a:lnTo>
                                  <a:pt x="1673" y="1238"/>
                                </a:lnTo>
                                <a:lnTo>
                                  <a:pt x="1678" y="1238"/>
                                </a:lnTo>
                                <a:lnTo>
                                  <a:pt x="1687" y="1238"/>
                                </a:lnTo>
                                <a:lnTo>
                                  <a:pt x="1691" y="1238"/>
                                </a:lnTo>
                                <a:lnTo>
                                  <a:pt x="1710" y="1238"/>
                                </a:lnTo>
                                <a:lnTo>
                                  <a:pt x="1715" y="1238"/>
                                </a:lnTo>
                                <a:lnTo>
                                  <a:pt x="1728" y="1238"/>
                                </a:lnTo>
                                <a:lnTo>
                                  <a:pt x="1733" y="1238"/>
                                </a:lnTo>
                                <a:lnTo>
                                  <a:pt x="1742" y="1238"/>
                                </a:lnTo>
                                <a:lnTo>
                                  <a:pt x="1747" y="1238"/>
                                </a:lnTo>
                                <a:lnTo>
                                  <a:pt x="1751" y="1238"/>
                                </a:lnTo>
                                <a:lnTo>
                                  <a:pt x="1756" y="1238"/>
                                </a:lnTo>
                                <a:lnTo>
                                  <a:pt x="1765" y="1238"/>
                                </a:lnTo>
                                <a:lnTo>
                                  <a:pt x="1770" y="1238"/>
                                </a:lnTo>
                                <a:lnTo>
                                  <a:pt x="1779" y="1238"/>
                                </a:lnTo>
                                <a:lnTo>
                                  <a:pt x="1784" y="1238"/>
                                </a:lnTo>
                                <a:lnTo>
                                  <a:pt x="1793" y="1238"/>
                                </a:lnTo>
                                <a:lnTo>
                                  <a:pt x="1798" y="1238"/>
                                </a:lnTo>
                                <a:lnTo>
                                  <a:pt x="1811" y="1238"/>
                                </a:lnTo>
                                <a:lnTo>
                                  <a:pt x="1816" y="1238"/>
                                </a:lnTo>
                                <a:lnTo>
                                  <a:pt x="1825" y="1238"/>
                                </a:lnTo>
                                <a:lnTo>
                                  <a:pt x="1830" y="1238"/>
                                </a:lnTo>
                                <a:lnTo>
                                  <a:pt x="1844" y="1238"/>
                                </a:lnTo>
                              </a:path>
                            </a:pathLst>
                          </a:custGeom>
                          <a:noFill/>
                          <a:ln w="7277">
                            <a:solidFill>
                              <a:srgbClr val="0072B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8" name="Line 152"/>
                        <wps:cNvCnPr>
                          <a:cxnSpLocks noChangeShapeType="1"/>
                        </wps:cNvCnPr>
                        <wps:spPr bwMode="auto">
                          <a:xfrm>
                            <a:off x="353" y="1442"/>
                            <a:ext cx="1844"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09" name="Line 153"/>
                        <wps:cNvCnPr>
                          <a:cxnSpLocks noChangeShapeType="1"/>
                        </wps:cNvCnPr>
                        <wps:spPr bwMode="auto">
                          <a:xfrm>
                            <a:off x="353" y="36"/>
                            <a:ext cx="1844"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10" name="Line 154"/>
                        <wps:cNvCnPr>
                          <a:cxnSpLocks noChangeShapeType="1"/>
                        </wps:cNvCnPr>
                        <wps:spPr bwMode="auto">
                          <a:xfrm>
                            <a:off x="353" y="1442"/>
                            <a:ext cx="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11" name="Line 155"/>
                        <wps:cNvCnPr>
                          <a:cxnSpLocks noChangeShapeType="1"/>
                        </wps:cNvCnPr>
                        <wps:spPr bwMode="auto">
                          <a:xfrm>
                            <a:off x="814" y="1442"/>
                            <a:ext cx="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12" name="Line 156"/>
                        <wps:cNvCnPr>
                          <a:cxnSpLocks noChangeShapeType="1"/>
                        </wps:cNvCnPr>
                        <wps:spPr bwMode="auto">
                          <a:xfrm>
                            <a:off x="1275" y="1442"/>
                            <a:ext cx="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13" name="Line 157"/>
                        <wps:cNvCnPr>
                          <a:cxnSpLocks noChangeShapeType="1"/>
                        </wps:cNvCnPr>
                        <wps:spPr bwMode="auto">
                          <a:xfrm>
                            <a:off x="1736" y="1442"/>
                            <a:ext cx="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14" name="Line 158"/>
                        <wps:cNvCnPr>
                          <a:cxnSpLocks noChangeShapeType="1"/>
                        </wps:cNvCnPr>
                        <wps:spPr bwMode="auto">
                          <a:xfrm>
                            <a:off x="2197" y="1442"/>
                            <a:ext cx="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15" name="Line 159"/>
                        <wps:cNvCnPr>
                          <a:cxnSpLocks noChangeShapeType="1"/>
                        </wps:cNvCnPr>
                        <wps:spPr bwMode="auto">
                          <a:xfrm>
                            <a:off x="353" y="36"/>
                            <a:ext cx="0" cy="19"/>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16" name="Line 160"/>
                        <wps:cNvCnPr>
                          <a:cxnSpLocks noChangeShapeType="1"/>
                        </wps:cNvCnPr>
                        <wps:spPr bwMode="auto">
                          <a:xfrm>
                            <a:off x="814" y="36"/>
                            <a:ext cx="0" cy="19"/>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17" name="Line 161"/>
                        <wps:cNvCnPr>
                          <a:cxnSpLocks noChangeShapeType="1"/>
                        </wps:cNvCnPr>
                        <wps:spPr bwMode="auto">
                          <a:xfrm>
                            <a:off x="1275" y="36"/>
                            <a:ext cx="0" cy="19"/>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18" name="Line 162"/>
                        <wps:cNvCnPr>
                          <a:cxnSpLocks noChangeShapeType="1"/>
                        </wps:cNvCnPr>
                        <wps:spPr bwMode="auto">
                          <a:xfrm>
                            <a:off x="1736" y="36"/>
                            <a:ext cx="0" cy="19"/>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19" name="Line 163"/>
                        <wps:cNvCnPr>
                          <a:cxnSpLocks noChangeShapeType="1"/>
                        </wps:cNvCnPr>
                        <wps:spPr bwMode="auto">
                          <a:xfrm>
                            <a:off x="2197" y="36"/>
                            <a:ext cx="0" cy="19"/>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20" name="docshape68"/>
                        <wps:cNvSpPr>
                          <a:spLocks/>
                        </wps:cNvSpPr>
                        <wps:spPr bwMode="auto">
                          <a:xfrm>
                            <a:off x="251" y="1491"/>
                            <a:ext cx="2006" cy="195"/>
                          </a:xfrm>
                          <a:custGeom>
                            <a:avLst/>
                            <a:gdLst>
                              <a:gd name="T0" fmla="+- 0 319 252"/>
                              <a:gd name="T1" fmla="*/ T0 w 2006"/>
                              <a:gd name="T2" fmla="+- 0 1496 1491"/>
                              <a:gd name="T3" fmla="*/ 1496 h 195"/>
                              <a:gd name="T4" fmla="+- 0 290 252"/>
                              <a:gd name="T5" fmla="*/ T4 w 2006"/>
                              <a:gd name="T6" fmla="+- 0 1514 1491"/>
                              <a:gd name="T7" fmla="*/ 1514 h 195"/>
                              <a:gd name="T8" fmla="+- 0 286 252"/>
                              <a:gd name="T9" fmla="*/ T8 w 2006"/>
                              <a:gd name="T10" fmla="+- 0 1537 1491"/>
                              <a:gd name="T11" fmla="*/ 1537 h 195"/>
                              <a:gd name="T12" fmla="+- 0 320 252"/>
                              <a:gd name="T13" fmla="*/ T12 w 2006"/>
                              <a:gd name="T14" fmla="+- 0 1526 1491"/>
                              <a:gd name="T15" fmla="*/ 1526 h 195"/>
                              <a:gd name="T16" fmla="+- 0 363 252"/>
                              <a:gd name="T17" fmla="*/ T16 w 2006"/>
                              <a:gd name="T18" fmla="+- 0 1553 1491"/>
                              <a:gd name="T19" fmla="*/ 1553 h 195"/>
                              <a:gd name="T20" fmla="+- 0 360 252"/>
                              <a:gd name="T21" fmla="*/ T20 w 2006"/>
                              <a:gd name="T22" fmla="+- 0 1491 1491"/>
                              <a:gd name="T23" fmla="*/ 1491 h 195"/>
                              <a:gd name="T24" fmla="+- 0 345 252"/>
                              <a:gd name="T25" fmla="*/ T24 w 2006"/>
                              <a:gd name="T26" fmla="+- 0 1557 1491"/>
                              <a:gd name="T27" fmla="*/ 1557 h 195"/>
                              <a:gd name="T28" fmla="+- 0 418 252"/>
                              <a:gd name="T29" fmla="*/ T28 w 2006"/>
                              <a:gd name="T30" fmla="+- 0 1496 1491"/>
                              <a:gd name="T31" fmla="*/ 1496 h 195"/>
                              <a:gd name="T32" fmla="+- 0 418 252"/>
                              <a:gd name="T33" fmla="*/ T32 w 2006"/>
                              <a:gd name="T34" fmla="+- 0 1507 1491"/>
                              <a:gd name="T35" fmla="*/ 1507 h 195"/>
                              <a:gd name="T36" fmla="+- 0 384 252"/>
                              <a:gd name="T37" fmla="*/ T36 w 2006"/>
                              <a:gd name="T38" fmla="+- 0 1525 1491"/>
                              <a:gd name="T39" fmla="*/ 1525 h 195"/>
                              <a:gd name="T40" fmla="+- 0 734 252"/>
                              <a:gd name="T41" fmla="*/ T40 w 2006"/>
                              <a:gd name="T42" fmla="+- 0 1529 1491"/>
                              <a:gd name="T43" fmla="*/ 1529 h 195"/>
                              <a:gd name="T44" fmla="+- 0 748 252"/>
                              <a:gd name="T45" fmla="*/ T44 w 2006"/>
                              <a:gd name="T46" fmla="+- 0 1504 1491"/>
                              <a:gd name="T47" fmla="*/ 1504 h 195"/>
                              <a:gd name="T48" fmla="+- 0 828 252"/>
                              <a:gd name="T49" fmla="*/ T48 w 2006"/>
                              <a:gd name="T50" fmla="+- 0 1496 1491"/>
                              <a:gd name="T51" fmla="*/ 1496 h 195"/>
                              <a:gd name="T52" fmla="+- 0 828 252"/>
                              <a:gd name="T53" fmla="*/ T52 w 2006"/>
                              <a:gd name="T54" fmla="+- 0 1507 1491"/>
                              <a:gd name="T55" fmla="*/ 1507 h 195"/>
                              <a:gd name="T56" fmla="+- 0 794 252"/>
                              <a:gd name="T57" fmla="*/ T56 w 2006"/>
                              <a:gd name="T58" fmla="+- 0 1525 1491"/>
                              <a:gd name="T59" fmla="*/ 1525 h 195"/>
                              <a:gd name="T60" fmla="+- 0 887 252"/>
                              <a:gd name="T61" fmla="*/ T60 w 2006"/>
                              <a:gd name="T62" fmla="+- 0 1513 1491"/>
                              <a:gd name="T63" fmla="*/ 1513 h 195"/>
                              <a:gd name="T64" fmla="+- 0 853 252"/>
                              <a:gd name="T65" fmla="*/ T64 w 2006"/>
                              <a:gd name="T66" fmla="+- 0 1507 1491"/>
                              <a:gd name="T67" fmla="*/ 1507 h 195"/>
                              <a:gd name="T68" fmla="+- 0 851 252"/>
                              <a:gd name="T69" fmla="*/ T68 w 2006"/>
                              <a:gd name="T70" fmla="+- 0 1498 1491"/>
                              <a:gd name="T71" fmla="*/ 1498 h 195"/>
                              <a:gd name="T72" fmla="+- 0 884 252"/>
                              <a:gd name="T73" fmla="*/ T72 w 2006"/>
                              <a:gd name="T74" fmla="+- 0 1553 1491"/>
                              <a:gd name="T75" fmla="*/ 1553 h 195"/>
                              <a:gd name="T76" fmla="+- 0 1080 252"/>
                              <a:gd name="T77" fmla="*/ T76 w 2006"/>
                              <a:gd name="T78" fmla="+- 0 1631 1491"/>
                              <a:gd name="T79" fmla="*/ 1631 h 195"/>
                              <a:gd name="T80" fmla="+- 0 1158 252"/>
                              <a:gd name="T81" fmla="*/ T80 w 2006"/>
                              <a:gd name="T82" fmla="+- 0 1652 1491"/>
                              <a:gd name="T83" fmla="*/ 1652 h 195"/>
                              <a:gd name="T84" fmla="+- 0 1126 252"/>
                              <a:gd name="T85" fmla="*/ T84 w 2006"/>
                              <a:gd name="T86" fmla="+- 0 1637 1491"/>
                              <a:gd name="T87" fmla="*/ 1637 h 195"/>
                              <a:gd name="T88" fmla="+- 0 1146 252"/>
                              <a:gd name="T89" fmla="*/ T88 w 2006"/>
                              <a:gd name="T90" fmla="+- 0 1686 1491"/>
                              <a:gd name="T91" fmla="*/ 1686 h 195"/>
                              <a:gd name="T92" fmla="+- 0 1122 252"/>
                              <a:gd name="T93" fmla="*/ T92 w 2006"/>
                              <a:gd name="T94" fmla="+- 0 1671 1491"/>
                              <a:gd name="T95" fmla="*/ 1671 h 195"/>
                              <a:gd name="T96" fmla="+- 0 1179 252"/>
                              <a:gd name="T97" fmla="*/ T96 w 2006"/>
                              <a:gd name="T98" fmla="+- 0 1651 1491"/>
                              <a:gd name="T99" fmla="*/ 1651 h 195"/>
                              <a:gd name="T100" fmla="+- 0 1206 252"/>
                              <a:gd name="T101" fmla="*/ T100 w 2006"/>
                              <a:gd name="T102" fmla="+- 0 1635 1491"/>
                              <a:gd name="T103" fmla="*/ 1635 h 195"/>
                              <a:gd name="T104" fmla="+- 0 1195 252"/>
                              <a:gd name="T105" fmla="*/ T104 w 2006"/>
                              <a:gd name="T106" fmla="+- 0 1678 1491"/>
                              <a:gd name="T107" fmla="*/ 1678 h 195"/>
                              <a:gd name="T108" fmla="+- 0 1173 252"/>
                              <a:gd name="T109" fmla="*/ T108 w 2006"/>
                              <a:gd name="T110" fmla="+- 0 1686 1491"/>
                              <a:gd name="T111" fmla="*/ 1686 h 195"/>
                              <a:gd name="T112" fmla="+- 0 1228 252"/>
                              <a:gd name="T113" fmla="*/ T112 w 2006"/>
                              <a:gd name="T114" fmla="+- 0 1631 1491"/>
                              <a:gd name="T115" fmla="*/ 1631 h 195"/>
                              <a:gd name="T116" fmla="+- 0 1277 252"/>
                              <a:gd name="T117" fmla="*/ T116 w 2006"/>
                              <a:gd name="T118" fmla="+- 0 1645 1491"/>
                              <a:gd name="T119" fmla="*/ 1645 h 195"/>
                              <a:gd name="T120" fmla="+- 0 1277 252"/>
                              <a:gd name="T121" fmla="*/ T120 w 2006"/>
                              <a:gd name="T122" fmla="+- 0 1637 1491"/>
                              <a:gd name="T123" fmla="*/ 1637 h 195"/>
                              <a:gd name="T124" fmla="+- 0 1273 252"/>
                              <a:gd name="T125" fmla="*/ T124 w 2006"/>
                              <a:gd name="T126" fmla="+- 0 1683 1491"/>
                              <a:gd name="T127" fmla="*/ 1683 h 195"/>
                              <a:gd name="T128" fmla="+- 0 1289 252"/>
                              <a:gd name="T129" fmla="*/ T128 w 2006"/>
                              <a:gd name="T130" fmla="+- 0 1505 1491"/>
                              <a:gd name="T131" fmla="*/ 1505 h 195"/>
                              <a:gd name="T132" fmla="+- 0 1261 252"/>
                              <a:gd name="T133" fmla="*/ T132 w 2006"/>
                              <a:gd name="T134" fmla="+- 0 1498 1491"/>
                              <a:gd name="T135" fmla="*/ 1498 h 195"/>
                              <a:gd name="T136" fmla="+- 0 1251 252"/>
                              <a:gd name="T137" fmla="*/ T136 w 2006"/>
                              <a:gd name="T138" fmla="+- 0 1504 1491"/>
                              <a:gd name="T139" fmla="*/ 1504 h 195"/>
                              <a:gd name="T140" fmla="+- 0 1291 252"/>
                              <a:gd name="T141" fmla="*/ T140 w 2006"/>
                              <a:gd name="T142" fmla="+- 0 1548 1491"/>
                              <a:gd name="T143" fmla="*/ 1548 h 195"/>
                              <a:gd name="T144" fmla="+- 0 1298 252"/>
                              <a:gd name="T145" fmla="*/ T144 w 2006"/>
                              <a:gd name="T146" fmla="+- 0 1631 1491"/>
                              <a:gd name="T147" fmla="*/ 1631 h 195"/>
                              <a:gd name="T148" fmla="+- 0 1340 252"/>
                              <a:gd name="T149" fmla="*/ T148 w 2006"/>
                              <a:gd name="T150" fmla="+- 0 1676 1491"/>
                              <a:gd name="T151" fmla="*/ 1676 h 195"/>
                              <a:gd name="T152" fmla="+- 0 1395 252"/>
                              <a:gd name="T153" fmla="*/ T152 w 2006"/>
                              <a:gd name="T154" fmla="+- 0 1634 1491"/>
                              <a:gd name="T155" fmla="*/ 1634 h 195"/>
                              <a:gd name="T156" fmla="+- 0 1363 252"/>
                              <a:gd name="T157" fmla="*/ T156 w 2006"/>
                              <a:gd name="T158" fmla="+- 0 1640 1491"/>
                              <a:gd name="T159" fmla="*/ 1640 h 195"/>
                              <a:gd name="T160" fmla="+- 0 1364 252"/>
                              <a:gd name="T161" fmla="*/ T160 w 2006"/>
                              <a:gd name="T162" fmla="+- 0 1679 1491"/>
                              <a:gd name="T163" fmla="*/ 1679 h 195"/>
                              <a:gd name="T164" fmla="+- 0 1386 252"/>
                              <a:gd name="T165" fmla="*/ T164 w 2006"/>
                              <a:gd name="T166" fmla="+- 0 1651 1491"/>
                              <a:gd name="T167" fmla="*/ 1651 h 195"/>
                              <a:gd name="T168" fmla="+- 0 1375 252"/>
                              <a:gd name="T169" fmla="*/ T168 w 2006"/>
                              <a:gd name="T170" fmla="+- 0 1686 1491"/>
                              <a:gd name="T171" fmla="*/ 1686 h 195"/>
                              <a:gd name="T172" fmla="+- 0 1401 252"/>
                              <a:gd name="T173" fmla="*/ T172 w 2006"/>
                              <a:gd name="T174" fmla="+- 0 1679 1491"/>
                              <a:gd name="T175" fmla="*/ 1679 h 195"/>
                              <a:gd name="T176" fmla="+- 0 1671 252"/>
                              <a:gd name="T177" fmla="*/ T176 w 2006"/>
                              <a:gd name="T178" fmla="+- 0 1501 1491"/>
                              <a:gd name="T179" fmla="*/ 1501 h 195"/>
                              <a:gd name="T180" fmla="+- 0 1743 252"/>
                              <a:gd name="T181" fmla="*/ T180 w 2006"/>
                              <a:gd name="T182" fmla="+- 0 1505 1491"/>
                              <a:gd name="T183" fmla="*/ 1505 h 195"/>
                              <a:gd name="T184" fmla="+- 0 1715 252"/>
                              <a:gd name="T185" fmla="*/ T184 w 2006"/>
                              <a:gd name="T186" fmla="+- 0 1498 1491"/>
                              <a:gd name="T187" fmla="*/ 1498 h 195"/>
                              <a:gd name="T188" fmla="+- 0 1705 252"/>
                              <a:gd name="T189" fmla="*/ T188 w 2006"/>
                              <a:gd name="T190" fmla="+- 0 1504 1491"/>
                              <a:gd name="T191" fmla="*/ 1504 h 195"/>
                              <a:gd name="T192" fmla="+- 0 1745 252"/>
                              <a:gd name="T193" fmla="*/ T192 w 2006"/>
                              <a:gd name="T194" fmla="+- 0 1548 1491"/>
                              <a:gd name="T195" fmla="*/ 1548 h 195"/>
                              <a:gd name="T196" fmla="+- 0 1766 252"/>
                              <a:gd name="T197" fmla="*/ T196 w 2006"/>
                              <a:gd name="T198" fmla="+- 0 1553 1491"/>
                              <a:gd name="T199" fmla="*/ 1553 h 195"/>
                              <a:gd name="T200" fmla="+- 0 1769 252"/>
                              <a:gd name="T201" fmla="*/ T200 w 2006"/>
                              <a:gd name="T202" fmla="+- 0 1491 1491"/>
                              <a:gd name="T203" fmla="*/ 1491 h 195"/>
                              <a:gd name="T204" fmla="+- 0 1775 252"/>
                              <a:gd name="T205" fmla="*/ T204 w 2006"/>
                              <a:gd name="T206" fmla="+- 0 1560 1491"/>
                              <a:gd name="T207" fmla="*/ 1560 h 195"/>
                              <a:gd name="T208" fmla="+- 0 2149 252"/>
                              <a:gd name="T209" fmla="*/ T208 w 2006"/>
                              <a:gd name="T210" fmla="+- 0 1496 1491"/>
                              <a:gd name="T211" fmla="*/ 1496 h 195"/>
                              <a:gd name="T212" fmla="+- 0 2121 252"/>
                              <a:gd name="T213" fmla="*/ T212 w 2006"/>
                              <a:gd name="T214" fmla="+- 0 1514 1491"/>
                              <a:gd name="T215" fmla="*/ 1514 h 195"/>
                              <a:gd name="T216" fmla="+- 0 2144 252"/>
                              <a:gd name="T217" fmla="*/ T216 w 2006"/>
                              <a:gd name="T218" fmla="+- 0 1521 1491"/>
                              <a:gd name="T219" fmla="*/ 1521 h 195"/>
                              <a:gd name="T220" fmla="+- 0 2122 252"/>
                              <a:gd name="T221" fmla="*/ T220 w 2006"/>
                              <a:gd name="T222" fmla="+- 0 1544 1491"/>
                              <a:gd name="T223" fmla="*/ 1544 h 195"/>
                              <a:gd name="T224" fmla="+- 0 2198 252"/>
                              <a:gd name="T225" fmla="*/ T224 w 2006"/>
                              <a:gd name="T226" fmla="+- 0 1507 1491"/>
                              <a:gd name="T227" fmla="*/ 1507 h 195"/>
                              <a:gd name="T228" fmla="+- 0 2198 252"/>
                              <a:gd name="T229" fmla="*/ T228 w 2006"/>
                              <a:gd name="T230" fmla="+- 0 1496 1491"/>
                              <a:gd name="T231" fmla="*/ 1496 h 195"/>
                              <a:gd name="T232" fmla="+- 0 2165 252"/>
                              <a:gd name="T233" fmla="*/ T232 w 2006"/>
                              <a:gd name="T234" fmla="+- 0 1540 1491"/>
                              <a:gd name="T235" fmla="*/ 1540 h 195"/>
                              <a:gd name="T236" fmla="+- 0 2255 252"/>
                              <a:gd name="T237" fmla="*/ T236 w 2006"/>
                              <a:gd name="T238" fmla="+- 0 1505 1491"/>
                              <a:gd name="T239" fmla="*/ 1505 h 195"/>
                              <a:gd name="T240" fmla="+- 0 2227 252"/>
                              <a:gd name="T241" fmla="*/ T240 w 2006"/>
                              <a:gd name="T242" fmla="+- 0 1498 1491"/>
                              <a:gd name="T243" fmla="*/ 1498 h 195"/>
                              <a:gd name="T244" fmla="+- 0 2217 252"/>
                              <a:gd name="T245" fmla="*/ T244 w 2006"/>
                              <a:gd name="T246" fmla="+- 0 1504 1491"/>
                              <a:gd name="T247" fmla="*/ 1504 h 195"/>
                              <a:gd name="T248" fmla="+- 0 2257 252"/>
                              <a:gd name="T249" fmla="*/ T248 w 2006"/>
                              <a:gd name="T250" fmla="+- 0 1548 1491"/>
                              <a:gd name="T251" fmla="*/ 1548 h 19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 ang="0">
                                <a:pos x="T233" y="T235"/>
                              </a:cxn>
                              <a:cxn ang="0">
                                <a:pos x="T237" y="T239"/>
                              </a:cxn>
                              <a:cxn ang="0">
                                <a:pos x="T241" y="T243"/>
                              </a:cxn>
                              <a:cxn ang="0">
                                <a:pos x="T245" y="T247"/>
                              </a:cxn>
                              <a:cxn ang="0">
                                <a:pos x="T249" y="T251"/>
                              </a:cxn>
                            </a:cxnLst>
                            <a:rect l="0" t="0" r="r" b="b"/>
                            <a:pathLst>
                              <a:path w="2006" h="195">
                                <a:moveTo>
                                  <a:pt x="21" y="38"/>
                                </a:moveTo>
                                <a:lnTo>
                                  <a:pt x="0" y="38"/>
                                </a:lnTo>
                                <a:lnTo>
                                  <a:pt x="0" y="45"/>
                                </a:lnTo>
                                <a:lnTo>
                                  <a:pt x="21" y="45"/>
                                </a:lnTo>
                                <a:lnTo>
                                  <a:pt x="21" y="38"/>
                                </a:lnTo>
                                <a:close/>
                                <a:moveTo>
                                  <a:pt x="73" y="14"/>
                                </a:moveTo>
                                <a:lnTo>
                                  <a:pt x="70" y="9"/>
                                </a:lnTo>
                                <a:lnTo>
                                  <a:pt x="69" y="7"/>
                                </a:lnTo>
                                <a:lnTo>
                                  <a:pt x="67" y="5"/>
                                </a:lnTo>
                                <a:lnTo>
                                  <a:pt x="63" y="2"/>
                                </a:lnTo>
                                <a:lnTo>
                                  <a:pt x="58" y="0"/>
                                </a:lnTo>
                                <a:lnTo>
                                  <a:pt x="44" y="0"/>
                                </a:lnTo>
                                <a:lnTo>
                                  <a:pt x="37" y="3"/>
                                </a:lnTo>
                                <a:lnTo>
                                  <a:pt x="34" y="9"/>
                                </a:lnTo>
                                <a:lnTo>
                                  <a:pt x="32" y="12"/>
                                </a:lnTo>
                                <a:lnTo>
                                  <a:pt x="31" y="16"/>
                                </a:lnTo>
                                <a:lnTo>
                                  <a:pt x="30" y="23"/>
                                </a:lnTo>
                                <a:lnTo>
                                  <a:pt x="38" y="23"/>
                                </a:lnTo>
                                <a:lnTo>
                                  <a:pt x="39" y="19"/>
                                </a:lnTo>
                                <a:lnTo>
                                  <a:pt x="39" y="16"/>
                                </a:lnTo>
                                <a:lnTo>
                                  <a:pt x="43" y="10"/>
                                </a:lnTo>
                                <a:lnTo>
                                  <a:pt x="47" y="7"/>
                                </a:lnTo>
                                <a:lnTo>
                                  <a:pt x="59" y="7"/>
                                </a:lnTo>
                                <a:lnTo>
                                  <a:pt x="64" y="13"/>
                                </a:lnTo>
                                <a:lnTo>
                                  <a:pt x="64" y="25"/>
                                </a:lnTo>
                                <a:lnTo>
                                  <a:pt x="61" y="30"/>
                                </a:lnTo>
                                <a:lnTo>
                                  <a:pt x="34" y="46"/>
                                </a:lnTo>
                                <a:lnTo>
                                  <a:pt x="30" y="52"/>
                                </a:lnTo>
                                <a:lnTo>
                                  <a:pt x="29" y="66"/>
                                </a:lnTo>
                                <a:lnTo>
                                  <a:pt x="72" y="66"/>
                                </a:lnTo>
                                <a:lnTo>
                                  <a:pt x="72" y="59"/>
                                </a:lnTo>
                                <a:lnTo>
                                  <a:pt x="38" y="59"/>
                                </a:lnTo>
                                <a:lnTo>
                                  <a:pt x="39" y="53"/>
                                </a:lnTo>
                                <a:lnTo>
                                  <a:pt x="42" y="50"/>
                                </a:lnTo>
                                <a:lnTo>
                                  <a:pt x="50" y="45"/>
                                </a:lnTo>
                                <a:lnTo>
                                  <a:pt x="68" y="35"/>
                                </a:lnTo>
                                <a:lnTo>
                                  <a:pt x="73" y="28"/>
                                </a:lnTo>
                                <a:lnTo>
                                  <a:pt x="73" y="14"/>
                                </a:lnTo>
                                <a:close/>
                                <a:moveTo>
                                  <a:pt x="123" y="22"/>
                                </a:moveTo>
                                <a:lnTo>
                                  <a:pt x="121" y="14"/>
                                </a:lnTo>
                                <a:lnTo>
                                  <a:pt x="117" y="7"/>
                                </a:lnTo>
                                <a:lnTo>
                                  <a:pt x="115" y="5"/>
                                </a:lnTo>
                                <a:lnTo>
                                  <a:pt x="115" y="16"/>
                                </a:lnTo>
                                <a:lnTo>
                                  <a:pt x="115" y="53"/>
                                </a:lnTo>
                                <a:lnTo>
                                  <a:pt x="111" y="62"/>
                                </a:lnTo>
                                <a:lnTo>
                                  <a:pt x="93" y="62"/>
                                </a:lnTo>
                                <a:lnTo>
                                  <a:pt x="89" y="53"/>
                                </a:lnTo>
                                <a:lnTo>
                                  <a:pt x="89" y="16"/>
                                </a:lnTo>
                                <a:lnTo>
                                  <a:pt x="93" y="7"/>
                                </a:lnTo>
                                <a:lnTo>
                                  <a:pt x="111" y="7"/>
                                </a:lnTo>
                                <a:lnTo>
                                  <a:pt x="115" y="16"/>
                                </a:lnTo>
                                <a:lnTo>
                                  <a:pt x="115" y="5"/>
                                </a:lnTo>
                                <a:lnTo>
                                  <a:pt x="114" y="3"/>
                                </a:lnTo>
                                <a:lnTo>
                                  <a:pt x="108" y="0"/>
                                </a:lnTo>
                                <a:lnTo>
                                  <a:pt x="96" y="0"/>
                                </a:lnTo>
                                <a:lnTo>
                                  <a:pt x="90" y="3"/>
                                </a:lnTo>
                                <a:lnTo>
                                  <a:pt x="87" y="7"/>
                                </a:lnTo>
                                <a:lnTo>
                                  <a:pt x="83" y="13"/>
                                </a:lnTo>
                                <a:lnTo>
                                  <a:pt x="81" y="22"/>
                                </a:lnTo>
                                <a:lnTo>
                                  <a:pt x="81" y="34"/>
                                </a:lnTo>
                                <a:lnTo>
                                  <a:pt x="82" y="49"/>
                                </a:lnTo>
                                <a:lnTo>
                                  <a:pt x="86" y="60"/>
                                </a:lnTo>
                                <a:lnTo>
                                  <a:pt x="93" y="66"/>
                                </a:lnTo>
                                <a:lnTo>
                                  <a:pt x="102" y="69"/>
                                </a:lnTo>
                                <a:lnTo>
                                  <a:pt x="116" y="69"/>
                                </a:lnTo>
                                <a:lnTo>
                                  <a:pt x="120" y="62"/>
                                </a:lnTo>
                                <a:lnTo>
                                  <a:pt x="123" y="57"/>
                                </a:lnTo>
                                <a:lnTo>
                                  <a:pt x="123" y="22"/>
                                </a:lnTo>
                                <a:close/>
                                <a:moveTo>
                                  <a:pt x="174" y="22"/>
                                </a:moveTo>
                                <a:lnTo>
                                  <a:pt x="172" y="14"/>
                                </a:lnTo>
                                <a:lnTo>
                                  <a:pt x="168" y="7"/>
                                </a:lnTo>
                                <a:lnTo>
                                  <a:pt x="166" y="5"/>
                                </a:lnTo>
                                <a:lnTo>
                                  <a:pt x="166" y="16"/>
                                </a:lnTo>
                                <a:lnTo>
                                  <a:pt x="166" y="53"/>
                                </a:lnTo>
                                <a:lnTo>
                                  <a:pt x="162" y="62"/>
                                </a:lnTo>
                                <a:lnTo>
                                  <a:pt x="144" y="62"/>
                                </a:lnTo>
                                <a:lnTo>
                                  <a:pt x="140" y="53"/>
                                </a:lnTo>
                                <a:lnTo>
                                  <a:pt x="140" y="16"/>
                                </a:lnTo>
                                <a:lnTo>
                                  <a:pt x="144" y="7"/>
                                </a:lnTo>
                                <a:lnTo>
                                  <a:pt x="162" y="7"/>
                                </a:lnTo>
                                <a:lnTo>
                                  <a:pt x="166" y="16"/>
                                </a:lnTo>
                                <a:lnTo>
                                  <a:pt x="166" y="5"/>
                                </a:lnTo>
                                <a:lnTo>
                                  <a:pt x="165" y="3"/>
                                </a:lnTo>
                                <a:lnTo>
                                  <a:pt x="159" y="0"/>
                                </a:lnTo>
                                <a:lnTo>
                                  <a:pt x="147" y="0"/>
                                </a:lnTo>
                                <a:lnTo>
                                  <a:pt x="141" y="3"/>
                                </a:lnTo>
                                <a:lnTo>
                                  <a:pt x="138" y="7"/>
                                </a:lnTo>
                                <a:lnTo>
                                  <a:pt x="134" y="13"/>
                                </a:lnTo>
                                <a:lnTo>
                                  <a:pt x="132" y="22"/>
                                </a:lnTo>
                                <a:lnTo>
                                  <a:pt x="132" y="34"/>
                                </a:lnTo>
                                <a:lnTo>
                                  <a:pt x="133" y="49"/>
                                </a:lnTo>
                                <a:lnTo>
                                  <a:pt x="137" y="60"/>
                                </a:lnTo>
                                <a:lnTo>
                                  <a:pt x="144" y="66"/>
                                </a:lnTo>
                                <a:lnTo>
                                  <a:pt x="153" y="69"/>
                                </a:lnTo>
                                <a:lnTo>
                                  <a:pt x="167" y="69"/>
                                </a:lnTo>
                                <a:lnTo>
                                  <a:pt x="171" y="62"/>
                                </a:lnTo>
                                <a:lnTo>
                                  <a:pt x="174" y="57"/>
                                </a:lnTo>
                                <a:lnTo>
                                  <a:pt x="174" y="22"/>
                                </a:lnTo>
                                <a:close/>
                                <a:moveTo>
                                  <a:pt x="482" y="38"/>
                                </a:moveTo>
                                <a:lnTo>
                                  <a:pt x="461" y="38"/>
                                </a:lnTo>
                                <a:lnTo>
                                  <a:pt x="461" y="45"/>
                                </a:lnTo>
                                <a:lnTo>
                                  <a:pt x="482" y="45"/>
                                </a:lnTo>
                                <a:lnTo>
                                  <a:pt x="482" y="38"/>
                                </a:lnTo>
                                <a:close/>
                                <a:moveTo>
                                  <a:pt x="519" y="0"/>
                                </a:moveTo>
                                <a:lnTo>
                                  <a:pt x="513" y="0"/>
                                </a:lnTo>
                                <a:lnTo>
                                  <a:pt x="510" y="10"/>
                                </a:lnTo>
                                <a:lnTo>
                                  <a:pt x="509" y="12"/>
                                </a:lnTo>
                                <a:lnTo>
                                  <a:pt x="496" y="13"/>
                                </a:lnTo>
                                <a:lnTo>
                                  <a:pt x="496" y="19"/>
                                </a:lnTo>
                                <a:lnTo>
                                  <a:pt x="511" y="19"/>
                                </a:lnTo>
                                <a:lnTo>
                                  <a:pt x="511" y="67"/>
                                </a:lnTo>
                                <a:lnTo>
                                  <a:pt x="519" y="67"/>
                                </a:lnTo>
                                <a:lnTo>
                                  <a:pt x="519" y="0"/>
                                </a:lnTo>
                                <a:close/>
                                <a:moveTo>
                                  <a:pt x="584" y="22"/>
                                </a:moveTo>
                                <a:lnTo>
                                  <a:pt x="582" y="14"/>
                                </a:lnTo>
                                <a:lnTo>
                                  <a:pt x="578" y="7"/>
                                </a:lnTo>
                                <a:lnTo>
                                  <a:pt x="576" y="5"/>
                                </a:lnTo>
                                <a:lnTo>
                                  <a:pt x="576" y="16"/>
                                </a:lnTo>
                                <a:lnTo>
                                  <a:pt x="576" y="53"/>
                                </a:lnTo>
                                <a:lnTo>
                                  <a:pt x="572" y="62"/>
                                </a:lnTo>
                                <a:lnTo>
                                  <a:pt x="554" y="62"/>
                                </a:lnTo>
                                <a:lnTo>
                                  <a:pt x="550" y="53"/>
                                </a:lnTo>
                                <a:lnTo>
                                  <a:pt x="550" y="16"/>
                                </a:lnTo>
                                <a:lnTo>
                                  <a:pt x="554" y="7"/>
                                </a:lnTo>
                                <a:lnTo>
                                  <a:pt x="572" y="7"/>
                                </a:lnTo>
                                <a:lnTo>
                                  <a:pt x="576" y="16"/>
                                </a:lnTo>
                                <a:lnTo>
                                  <a:pt x="576" y="5"/>
                                </a:lnTo>
                                <a:lnTo>
                                  <a:pt x="575" y="3"/>
                                </a:lnTo>
                                <a:lnTo>
                                  <a:pt x="569" y="0"/>
                                </a:lnTo>
                                <a:lnTo>
                                  <a:pt x="557" y="0"/>
                                </a:lnTo>
                                <a:lnTo>
                                  <a:pt x="551" y="3"/>
                                </a:lnTo>
                                <a:lnTo>
                                  <a:pt x="548" y="7"/>
                                </a:lnTo>
                                <a:lnTo>
                                  <a:pt x="544" y="13"/>
                                </a:lnTo>
                                <a:lnTo>
                                  <a:pt x="542" y="22"/>
                                </a:lnTo>
                                <a:lnTo>
                                  <a:pt x="542" y="34"/>
                                </a:lnTo>
                                <a:lnTo>
                                  <a:pt x="543" y="49"/>
                                </a:lnTo>
                                <a:lnTo>
                                  <a:pt x="547" y="60"/>
                                </a:lnTo>
                                <a:lnTo>
                                  <a:pt x="554" y="66"/>
                                </a:lnTo>
                                <a:lnTo>
                                  <a:pt x="563" y="69"/>
                                </a:lnTo>
                                <a:lnTo>
                                  <a:pt x="577" y="69"/>
                                </a:lnTo>
                                <a:lnTo>
                                  <a:pt x="581" y="62"/>
                                </a:lnTo>
                                <a:lnTo>
                                  <a:pt x="584" y="57"/>
                                </a:lnTo>
                                <a:lnTo>
                                  <a:pt x="584" y="22"/>
                                </a:lnTo>
                                <a:close/>
                                <a:moveTo>
                                  <a:pt x="635" y="22"/>
                                </a:moveTo>
                                <a:lnTo>
                                  <a:pt x="633" y="14"/>
                                </a:lnTo>
                                <a:lnTo>
                                  <a:pt x="629" y="7"/>
                                </a:lnTo>
                                <a:lnTo>
                                  <a:pt x="627" y="5"/>
                                </a:lnTo>
                                <a:lnTo>
                                  <a:pt x="627" y="16"/>
                                </a:lnTo>
                                <a:lnTo>
                                  <a:pt x="627" y="53"/>
                                </a:lnTo>
                                <a:lnTo>
                                  <a:pt x="623" y="62"/>
                                </a:lnTo>
                                <a:lnTo>
                                  <a:pt x="605" y="62"/>
                                </a:lnTo>
                                <a:lnTo>
                                  <a:pt x="601" y="53"/>
                                </a:lnTo>
                                <a:lnTo>
                                  <a:pt x="601" y="16"/>
                                </a:lnTo>
                                <a:lnTo>
                                  <a:pt x="605" y="7"/>
                                </a:lnTo>
                                <a:lnTo>
                                  <a:pt x="623" y="7"/>
                                </a:lnTo>
                                <a:lnTo>
                                  <a:pt x="627" y="16"/>
                                </a:lnTo>
                                <a:lnTo>
                                  <a:pt x="627" y="5"/>
                                </a:lnTo>
                                <a:lnTo>
                                  <a:pt x="626" y="3"/>
                                </a:lnTo>
                                <a:lnTo>
                                  <a:pt x="620" y="0"/>
                                </a:lnTo>
                                <a:lnTo>
                                  <a:pt x="608" y="0"/>
                                </a:lnTo>
                                <a:lnTo>
                                  <a:pt x="602" y="3"/>
                                </a:lnTo>
                                <a:lnTo>
                                  <a:pt x="599" y="7"/>
                                </a:lnTo>
                                <a:lnTo>
                                  <a:pt x="595" y="13"/>
                                </a:lnTo>
                                <a:lnTo>
                                  <a:pt x="593" y="22"/>
                                </a:lnTo>
                                <a:lnTo>
                                  <a:pt x="593" y="34"/>
                                </a:lnTo>
                                <a:lnTo>
                                  <a:pt x="594" y="49"/>
                                </a:lnTo>
                                <a:lnTo>
                                  <a:pt x="598" y="60"/>
                                </a:lnTo>
                                <a:lnTo>
                                  <a:pt x="605" y="66"/>
                                </a:lnTo>
                                <a:lnTo>
                                  <a:pt x="614" y="69"/>
                                </a:lnTo>
                                <a:lnTo>
                                  <a:pt x="628" y="69"/>
                                </a:lnTo>
                                <a:lnTo>
                                  <a:pt x="632" y="62"/>
                                </a:lnTo>
                                <a:lnTo>
                                  <a:pt x="635" y="57"/>
                                </a:lnTo>
                                <a:lnTo>
                                  <a:pt x="635" y="22"/>
                                </a:lnTo>
                                <a:close/>
                                <a:moveTo>
                                  <a:pt x="853" y="139"/>
                                </a:moveTo>
                                <a:lnTo>
                                  <a:pt x="850" y="138"/>
                                </a:lnTo>
                                <a:lnTo>
                                  <a:pt x="844" y="138"/>
                                </a:lnTo>
                                <a:lnTo>
                                  <a:pt x="840" y="142"/>
                                </a:lnTo>
                                <a:lnTo>
                                  <a:pt x="835" y="149"/>
                                </a:lnTo>
                                <a:lnTo>
                                  <a:pt x="835" y="140"/>
                                </a:lnTo>
                                <a:lnTo>
                                  <a:pt x="828" y="140"/>
                                </a:lnTo>
                                <a:lnTo>
                                  <a:pt x="828" y="193"/>
                                </a:lnTo>
                                <a:lnTo>
                                  <a:pt x="836" y="193"/>
                                </a:lnTo>
                                <a:lnTo>
                                  <a:pt x="836" y="153"/>
                                </a:lnTo>
                                <a:lnTo>
                                  <a:pt x="839" y="149"/>
                                </a:lnTo>
                                <a:lnTo>
                                  <a:pt x="841" y="147"/>
                                </a:lnTo>
                                <a:lnTo>
                                  <a:pt x="853" y="147"/>
                                </a:lnTo>
                                <a:lnTo>
                                  <a:pt x="853" y="139"/>
                                </a:lnTo>
                                <a:close/>
                                <a:moveTo>
                                  <a:pt x="906" y="161"/>
                                </a:moveTo>
                                <a:lnTo>
                                  <a:pt x="905" y="156"/>
                                </a:lnTo>
                                <a:lnTo>
                                  <a:pt x="901" y="146"/>
                                </a:lnTo>
                                <a:lnTo>
                                  <a:pt x="900" y="144"/>
                                </a:lnTo>
                                <a:lnTo>
                                  <a:pt x="897" y="141"/>
                                </a:lnTo>
                                <a:lnTo>
                                  <a:pt x="897" y="153"/>
                                </a:lnTo>
                                <a:lnTo>
                                  <a:pt x="897" y="162"/>
                                </a:lnTo>
                                <a:lnTo>
                                  <a:pt x="867" y="162"/>
                                </a:lnTo>
                                <a:lnTo>
                                  <a:pt x="868" y="152"/>
                                </a:lnTo>
                                <a:lnTo>
                                  <a:pt x="874" y="146"/>
                                </a:lnTo>
                                <a:lnTo>
                                  <a:pt x="891" y="146"/>
                                </a:lnTo>
                                <a:lnTo>
                                  <a:pt x="897" y="153"/>
                                </a:lnTo>
                                <a:lnTo>
                                  <a:pt x="897" y="141"/>
                                </a:lnTo>
                                <a:lnTo>
                                  <a:pt x="892" y="138"/>
                                </a:lnTo>
                                <a:lnTo>
                                  <a:pt x="868" y="138"/>
                                </a:lnTo>
                                <a:lnTo>
                                  <a:pt x="858" y="149"/>
                                </a:lnTo>
                                <a:lnTo>
                                  <a:pt x="858" y="184"/>
                                </a:lnTo>
                                <a:lnTo>
                                  <a:pt x="867" y="195"/>
                                </a:lnTo>
                                <a:lnTo>
                                  <a:pt x="894" y="195"/>
                                </a:lnTo>
                                <a:lnTo>
                                  <a:pt x="903" y="188"/>
                                </a:lnTo>
                                <a:lnTo>
                                  <a:pt x="903" y="187"/>
                                </a:lnTo>
                                <a:lnTo>
                                  <a:pt x="905" y="177"/>
                                </a:lnTo>
                                <a:lnTo>
                                  <a:pt x="896" y="177"/>
                                </a:lnTo>
                                <a:lnTo>
                                  <a:pt x="894" y="184"/>
                                </a:lnTo>
                                <a:lnTo>
                                  <a:pt x="889" y="187"/>
                                </a:lnTo>
                                <a:lnTo>
                                  <a:pt x="877" y="187"/>
                                </a:lnTo>
                                <a:lnTo>
                                  <a:pt x="873" y="185"/>
                                </a:lnTo>
                                <a:lnTo>
                                  <a:pt x="870" y="180"/>
                                </a:lnTo>
                                <a:lnTo>
                                  <a:pt x="868" y="177"/>
                                </a:lnTo>
                                <a:lnTo>
                                  <a:pt x="867" y="174"/>
                                </a:lnTo>
                                <a:lnTo>
                                  <a:pt x="867" y="169"/>
                                </a:lnTo>
                                <a:lnTo>
                                  <a:pt x="906" y="169"/>
                                </a:lnTo>
                                <a:lnTo>
                                  <a:pt x="906" y="162"/>
                                </a:lnTo>
                                <a:lnTo>
                                  <a:pt x="906" y="161"/>
                                </a:lnTo>
                                <a:close/>
                                <a:moveTo>
                                  <a:pt x="957" y="170"/>
                                </a:moveTo>
                                <a:lnTo>
                                  <a:pt x="952" y="166"/>
                                </a:lnTo>
                                <a:lnTo>
                                  <a:pt x="927" y="160"/>
                                </a:lnTo>
                                <a:lnTo>
                                  <a:pt x="924" y="158"/>
                                </a:lnTo>
                                <a:lnTo>
                                  <a:pt x="924" y="149"/>
                                </a:lnTo>
                                <a:lnTo>
                                  <a:pt x="928" y="146"/>
                                </a:lnTo>
                                <a:lnTo>
                                  <a:pt x="942" y="146"/>
                                </a:lnTo>
                                <a:lnTo>
                                  <a:pt x="945" y="149"/>
                                </a:lnTo>
                                <a:lnTo>
                                  <a:pt x="946" y="155"/>
                                </a:lnTo>
                                <a:lnTo>
                                  <a:pt x="954" y="155"/>
                                </a:lnTo>
                                <a:lnTo>
                                  <a:pt x="954" y="146"/>
                                </a:lnTo>
                                <a:lnTo>
                                  <a:pt x="954" y="144"/>
                                </a:lnTo>
                                <a:lnTo>
                                  <a:pt x="947" y="138"/>
                                </a:lnTo>
                                <a:lnTo>
                                  <a:pt x="923" y="138"/>
                                </a:lnTo>
                                <a:lnTo>
                                  <a:pt x="915" y="145"/>
                                </a:lnTo>
                                <a:lnTo>
                                  <a:pt x="915" y="163"/>
                                </a:lnTo>
                                <a:lnTo>
                                  <a:pt x="919" y="167"/>
                                </a:lnTo>
                                <a:lnTo>
                                  <a:pt x="945" y="173"/>
                                </a:lnTo>
                                <a:lnTo>
                                  <a:pt x="948" y="175"/>
                                </a:lnTo>
                                <a:lnTo>
                                  <a:pt x="948" y="184"/>
                                </a:lnTo>
                                <a:lnTo>
                                  <a:pt x="943" y="187"/>
                                </a:lnTo>
                                <a:lnTo>
                                  <a:pt x="931" y="187"/>
                                </a:lnTo>
                                <a:lnTo>
                                  <a:pt x="927" y="186"/>
                                </a:lnTo>
                                <a:lnTo>
                                  <a:pt x="925" y="184"/>
                                </a:lnTo>
                                <a:lnTo>
                                  <a:pt x="924" y="182"/>
                                </a:lnTo>
                                <a:lnTo>
                                  <a:pt x="923" y="181"/>
                                </a:lnTo>
                                <a:lnTo>
                                  <a:pt x="923" y="177"/>
                                </a:lnTo>
                                <a:lnTo>
                                  <a:pt x="914" y="177"/>
                                </a:lnTo>
                                <a:lnTo>
                                  <a:pt x="914" y="189"/>
                                </a:lnTo>
                                <a:lnTo>
                                  <a:pt x="921" y="195"/>
                                </a:lnTo>
                                <a:lnTo>
                                  <a:pt x="948" y="195"/>
                                </a:lnTo>
                                <a:lnTo>
                                  <a:pt x="957" y="188"/>
                                </a:lnTo>
                                <a:lnTo>
                                  <a:pt x="957" y="187"/>
                                </a:lnTo>
                                <a:lnTo>
                                  <a:pt x="957" y="170"/>
                                </a:lnTo>
                                <a:close/>
                                <a:moveTo>
                                  <a:pt x="976" y="140"/>
                                </a:moveTo>
                                <a:lnTo>
                                  <a:pt x="967" y="140"/>
                                </a:lnTo>
                                <a:lnTo>
                                  <a:pt x="967" y="193"/>
                                </a:lnTo>
                                <a:lnTo>
                                  <a:pt x="976" y="193"/>
                                </a:lnTo>
                                <a:lnTo>
                                  <a:pt x="976" y="140"/>
                                </a:lnTo>
                                <a:close/>
                                <a:moveTo>
                                  <a:pt x="976" y="119"/>
                                </a:moveTo>
                                <a:lnTo>
                                  <a:pt x="967" y="119"/>
                                </a:lnTo>
                                <a:lnTo>
                                  <a:pt x="967" y="130"/>
                                </a:lnTo>
                                <a:lnTo>
                                  <a:pt x="976" y="130"/>
                                </a:lnTo>
                                <a:lnTo>
                                  <a:pt x="976" y="119"/>
                                </a:lnTo>
                                <a:close/>
                                <a:moveTo>
                                  <a:pt x="1033" y="119"/>
                                </a:moveTo>
                                <a:lnTo>
                                  <a:pt x="1025" y="119"/>
                                </a:lnTo>
                                <a:lnTo>
                                  <a:pt x="1025" y="146"/>
                                </a:lnTo>
                                <a:lnTo>
                                  <a:pt x="1025" y="154"/>
                                </a:lnTo>
                                <a:lnTo>
                                  <a:pt x="1025" y="179"/>
                                </a:lnTo>
                                <a:lnTo>
                                  <a:pt x="1019" y="187"/>
                                </a:lnTo>
                                <a:lnTo>
                                  <a:pt x="1001" y="187"/>
                                </a:lnTo>
                                <a:lnTo>
                                  <a:pt x="995" y="179"/>
                                </a:lnTo>
                                <a:lnTo>
                                  <a:pt x="995" y="154"/>
                                </a:lnTo>
                                <a:lnTo>
                                  <a:pt x="1001" y="146"/>
                                </a:lnTo>
                                <a:lnTo>
                                  <a:pt x="1019" y="146"/>
                                </a:lnTo>
                                <a:lnTo>
                                  <a:pt x="1025" y="154"/>
                                </a:lnTo>
                                <a:lnTo>
                                  <a:pt x="1025" y="146"/>
                                </a:lnTo>
                                <a:lnTo>
                                  <a:pt x="1024" y="146"/>
                                </a:lnTo>
                                <a:lnTo>
                                  <a:pt x="1021" y="141"/>
                                </a:lnTo>
                                <a:lnTo>
                                  <a:pt x="1015" y="138"/>
                                </a:lnTo>
                                <a:lnTo>
                                  <a:pt x="995" y="138"/>
                                </a:lnTo>
                                <a:lnTo>
                                  <a:pt x="986" y="149"/>
                                </a:lnTo>
                                <a:lnTo>
                                  <a:pt x="986" y="184"/>
                                </a:lnTo>
                                <a:lnTo>
                                  <a:pt x="994" y="195"/>
                                </a:lnTo>
                                <a:lnTo>
                                  <a:pt x="1016" y="195"/>
                                </a:lnTo>
                                <a:lnTo>
                                  <a:pt x="1021" y="192"/>
                                </a:lnTo>
                                <a:lnTo>
                                  <a:pt x="1025" y="187"/>
                                </a:lnTo>
                                <a:lnTo>
                                  <a:pt x="1026" y="186"/>
                                </a:lnTo>
                                <a:lnTo>
                                  <a:pt x="1026" y="193"/>
                                </a:lnTo>
                                <a:lnTo>
                                  <a:pt x="1033" y="193"/>
                                </a:lnTo>
                                <a:lnTo>
                                  <a:pt x="1033" y="186"/>
                                </a:lnTo>
                                <a:lnTo>
                                  <a:pt x="1033" y="146"/>
                                </a:lnTo>
                                <a:lnTo>
                                  <a:pt x="1033" y="119"/>
                                </a:lnTo>
                                <a:close/>
                                <a:moveTo>
                                  <a:pt x="1039" y="22"/>
                                </a:moveTo>
                                <a:lnTo>
                                  <a:pt x="1037" y="14"/>
                                </a:lnTo>
                                <a:lnTo>
                                  <a:pt x="1033" y="7"/>
                                </a:lnTo>
                                <a:lnTo>
                                  <a:pt x="1031" y="5"/>
                                </a:lnTo>
                                <a:lnTo>
                                  <a:pt x="1031" y="16"/>
                                </a:lnTo>
                                <a:lnTo>
                                  <a:pt x="1031" y="53"/>
                                </a:lnTo>
                                <a:lnTo>
                                  <a:pt x="1027" y="62"/>
                                </a:lnTo>
                                <a:lnTo>
                                  <a:pt x="1009" y="62"/>
                                </a:lnTo>
                                <a:lnTo>
                                  <a:pt x="1005" y="53"/>
                                </a:lnTo>
                                <a:lnTo>
                                  <a:pt x="1005" y="16"/>
                                </a:lnTo>
                                <a:lnTo>
                                  <a:pt x="1009" y="7"/>
                                </a:lnTo>
                                <a:lnTo>
                                  <a:pt x="1026" y="7"/>
                                </a:lnTo>
                                <a:lnTo>
                                  <a:pt x="1031" y="16"/>
                                </a:lnTo>
                                <a:lnTo>
                                  <a:pt x="1031" y="5"/>
                                </a:lnTo>
                                <a:lnTo>
                                  <a:pt x="1029" y="3"/>
                                </a:lnTo>
                                <a:lnTo>
                                  <a:pt x="1024" y="0"/>
                                </a:lnTo>
                                <a:lnTo>
                                  <a:pt x="1012" y="0"/>
                                </a:lnTo>
                                <a:lnTo>
                                  <a:pt x="1006" y="3"/>
                                </a:lnTo>
                                <a:lnTo>
                                  <a:pt x="1003" y="7"/>
                                </a:lnTo>
                                <a:lnTo>
                                  <a:pt x="999" y="13"/>
                                </a:lnTo>
                                <a:lnTo>
                                  <a:pt x="996" y="22"/>
                                </a:lnTo>
                                <a:lnTo>
                                  <a:pt x="996" y="34"/>
                                </a:lnTo>
                                <a:lnTo>
                                  <a:pt x="998" y="49"/>
                                </a:lnTo>
                                <a:lnTo>
                                  <a:pt x="1002" y="60"/>
                                </a:lnTo>
                                <a:lnTo>
                                  <a:pt x="1009" y="66"/>
                                </a:lnTo>
                                <a:lnTo>
                                  <a:pt x="1018" y="69"/>
                                </a:lnTo>
                                <a:lnTo>
                                  <a:pt x="1032" y="69"/>
                                </a:lnTo>
                                <a:lnTo>
                                  <a:pt x="1036" y="62"/>
                                </a:lnTo>
                                <a:lnTo>
                                  <a:pt x="1039" y="57"/>
                                </a:lnTo>
                                <a:lnTo>
                                  <a:pt x="1039" y="22"/>
                                </a:lnTo>
                                <a:close/>
                                <a:moveTo>
                                  <a:pt x="1088" y="140"/>
                                </a:moveTo>
                                <a:lnTo>
                                  <a:pt x="1079" y="140"/>
                                </a:lnTo>
                                <a:lnTo>
                                  <a:pt x="1079" y="181"/>
                                </a:lnTo>
                                <a:lnTo>
                                  <a:pt x="1074" y="188"/>
                                </a:lnTo>
                                <a:lnTo>
                                  <a:pt x="1058" y="188"/>
                                </a:lnTo>
                                <a:lnTo>
                                  <a:pt x="1054" y="184"/>
                                </a:lnTo>
                                <a:lnTo>
                                  <a:pt x="1054" y="140"/>
                                </a:lnTo>
                                <a:lnTo>
                                  <a:pt x="1046" y="140"/>
                                </a:lnTo>
                                <a:lnTo>
                                  <a:pt x="1046" y="189"/>
                                </a:lnTo>
                                <a:lnTo>
                                  <a:pt x="1052" y="195"/>
                                </a:lnTo>
                                <a:lnTo>
                                  <a:pt x="1070" y="195"/>
                                </a:lnTo>
                                <a:lnTo>
                                  <a:pt x="1075" y="192"/>
                                </a:lnTo>
                                <a:lnTo>
                                  <a:pt x="1079" y="188"/>
                                </a:lnTo>
                                <a:lnTo>
                                  <a:pt x="1080" y="185"/>
                                </a:lnTo>
                                <a:lnTo>
                                  <a:pt x="1080" y="193"/>
                                </a:lnTo>
                                <a:lnTo>
                                  <a:pt x="1088" y="193"/>
                                </a:lnTo>
                                <a:lnTo>
                                  <a:pt x="1088" y="185"/>
                                </a:lnTo>
                                <a:lnTo>
                                  <a:pt x="1088" y="140"/>
                                </a:lnTo>
                                <a:close/>
                                <a:moveTo>
                                  <a:pt x="1149" y="188"/>
                                </a:moveTo>
                                <a:lnTo>
                                  <a:pt x="1147" y="188"/>
                                </a:lnTo>
                                <a:lnTo>
                                  <a:pt x="1144" y="188"/>
                                </a:lnTo>
                                <a:lnTo>
                                  <a:pt x="1144" y="187"/>
                                </a:lnTo>
                                <a:lnTo>
                                  <a:pt x="1143" y="186"/>
                                </a:lnTo>
                                <a:lnTo>
                                  <a:pt x="1143" y="167"/>
                                </a:lnTo>
                                <a:lnTo>
                                  <a:pt x="1143" y="146"/>
                                </a:lnTo>
                                <a:lnTo>
                                  <a:pt x="1143" y="143"/>
                                </a:lnTo>
                                <a:lnTo>
                                  <a:pt x="1136" y="138"/>
                                </a:lnTo>
                                <a:lnTo>
                                  <a:pt x="1115" y="138"/>
                                </a:lnTo>
                                <a:lnTo>
                                  <a:pt x="1109" y="141"/>
                                </a:lnTo>
                                <a:lnTo>
                                  <a:pt x="1105" y="144"/>
                                </a:lnTo>
                                <a:lnTo>
                                  <a:pt x="1103" y="147"/>
                                </a:lnTo>
                                <a:lnTo>
                                  <a:pt x="1102" y="150"/>
                                </a:lnTo>
                                <a:lnTo>
                                  <a:pt x="1102" y="155"/>
                                </a:lnTo>
                                <a:lnTo>
                                  <a:pt x="1110" y="155"/>
                                </a:lnTo>
                                <a:lnTo>
                                  <a:pt x="1111" y="149"/>
                                </a:lnTo>
                                <a:lnTo>
                                  <a:pt x="1115" y="146"/>
                                </a:lnTo>
                                <a:lnTo>
                                  <a:pt x="1130" y="146"/>
                                </a:lnTo>
                                <a:lnTo>
                                  <a:pt x="1134" y="149"/>
                                </a:lnTo>
                                <a:lnTo>
                                  <a:pt x="1134" y="167"/>
                                </a:lnTo>
                                <a:lnTo>
                                  <a:pt x="1134" y="179"/>
                                </a:lnTo>
                                <a:lnTo>
                                  <a:pt x="1134" y="181"/>
                                </a:lnTo>
                                <a:lnTo>
                                  <a:pt x="1128" y="186"/>
                                </a:lnTo>
                                <a:lnTo>
                                  <a:pt x="1124" y="188"/>
                                </a:lnTo>
                                <a:lnTo>
                                  <a:pt x="1112" y="188"/>
                                </a:lnTo>
                                <a:lnTo>
                                  <a:pt x="1108" y="184"/>
                                </a:lnTo>
                                <a:lnTo>
                                  <a:pt x="1108" y="174"/>
                                </a:lnTo>
                                <a:lnTo>
                                  <a:pt x="1112" y="171"/>
                                </a:lnTo>
                                <a:lnTo>
                                  <a:pt x="1121" y="169"/>
                                </a:lnTo>
                                <a:lnTo>
                                  <a:pt x="1130" y="168"/>
                                </a:lnTo>
                                <a:lnTo>
                                  <a:pt x="1132" y="168"/>
                                </a:lnTo>
                                <a:lnTo>
                                  <a:pt x="1134" y="167"/>
                                </a:lnTo>
                                <a:lnTo>
                                  <a:pt x="1134" y="149"/>
                                </a:lnTo>
                                <a:lnTo>
                                  <a:pt x="1134" y="160"/>
                                </a:lnTo>
                                <a:lnTo>
                                  <a:pt x="1133" y="161"/>
                                </a:lnTo>
                                <a:lnTo>
                                  <a:pt x="1114" y="164"/>
                                </a:lnTo>
                                <a:lnTo>
                                  <a:pt x="1112" y="164"/>
                                </a:lnTo>
                                <a:lnTo>
                                  <a:pt x="1109" y="165"/>
                                </a:lnTo>
                                <a:lnTo>
                                  <a:pt x="1103" y="168"/>
                                </a:lnTo>
                                <a:lnTo>
                                  <a:pt x="1099" y="172"/>
                                </a:lnTo>
                                <a:lnTo>
                                  <a:pt x="1099" y="189"/>
                                </a:lnTo>
                                <a:lnTo>
                                  <a:pt x="1106" y="195"/>
                                </a:lnTo>
                                <a:lnTo>
                                  <a:pt x="1123" y="195"/>
                                </a:lnTo>
                                <a:lnTo>
                                  <a:pt x="1129" y="193"/>
                                </a:lnTo>
                                <a:lnTo>
                                  <a:pt x="1134" y="188"/>
                                </a:lnTo>
                                <a:lnTo>
                                  <a:pt x="1135" y="187"/>
                                </a:lnTo>
                                <a:lnTo>
                                  <a:pt x="1135" y="193"/>
                                </a:lnTo>
                                <a:lnTo>
                                  <a:pt x="1138" y="195"/>
                                </a:lnTo>
                                <a:lnTo>
                                  <a:pt x="1145" y="195"/>
                                </a:lnTo>
                                <a:lnTo>
                                  <a:pt x="1146" y="195"/>
                                </a:lnTo>
                                <a:lnTo>
                                  <a:pt x="1149" y="194"/>
                                </a:lnTo>
                                <a:lnTo>
                                  <a:pt x="1149" y="188"/>
                                </a:lnTo>
                                <a:close/>
                                <a:moveTo>
                                  <a:pt x="1167" y="119"/>
                                </a:moveTo>
                                <a:lnTo>
                                  <a:pt x="1158" y="119"/>
                                </a:lnTo>
                                <a:lnTo>
                                  <a:pt x="1158" y="193"/>
                                </a:lnTo>
                                <a:lnTo>
                                  <a:pt x="1167" y="193"/>
                                </a:lnTo>
                                <a:lnTo>
                                  <a:pt x="1167" y="119"/>
                                </a:lnTo>
                                <a:close/>
                                <a:moveTo>
                                  <a:pt x="1427" y="0"/>
                                </a:moveTo>
                                <a:lnTo>
                                  <a:pt x="1422" y="0"/>
                                </a:lnTo>
                                <a:lnTo>
                                  <a:pt x="1419" y="10"/>
                                </a:lnTo>
                                <a:lnTo>
                                  <a:pt x="1417" y="12"/>
                                </a:lnTo>
                                <a:lnTo>
                                  <a:pt x="1405" y="13"/>
                                </a:lnTo>
                                <a:lnTo>
                                  <a:pt x="1405" y="19"/>
                                </a:lnTo>
                                <a:lnTo>
                                  <a:pt x="1419" y="19"/>
                                </a:lnTo>
                                <a:lnTo>
                                  <a:pt x="1419" y="67"/>
                                </a:lnTo>
                                <a:lnTo>
                                  <a:pt x="1427" y="67"/>
                                </a:lnTo>
                                <a:lnTo>
                                  <a:pt x="1427" y="0"/>
                                </a:lnTo>
                                <a:close/>
                                <a:moveTo>
                                  <a:pt x="1493" y="22"/>
                                </a:moveTo>
                                <a:lnTo>
                                  <a:pt x="1491" y="14"/>
                                </a:lnTo>
                                <a:lnTo>
                                  <a:pt x="1487" y="7"/>
                                </a:lnTo>
                                <a:lnTo>
                                  <a:pt x="1485" y="5"/>
                                </a:lnTo>
                                <a:lnTo>
                                  <a:pt x="1485" y="16"/>
                                </a:lnTo>
                                <a:lnTo>
                                  <a:pt x="1485" y="53"/>
                                </a:lnTo>
                                <a:lnTo>
                                  <a:pt x="1481" y="62"/>
                                </a:lnTo>
                                <a:lnTo>
                                  <a:pt x="1463" y="62"/>
                                </a:lnTo>
                                <a:lnTo>
                                  <a:pt x="1459" y="53"/>
                                </a:lnTo>
                                <a:lnTo>
                                  <a:pt x="1459" y="16"/>
                                </a:lnTo>
                                <a:lnTo>
                                  <a:pt x="1463" y="7"/>
                                </a:lnTo>
                                <a:lnTo>
                                  <a:pt x="1480" y="7"/>
                                </a:lnTo>
                                <a:lnTo>
                                  <a:pt x="1485" y="16"/>
                                </a:lnTo>
                                <a:lnTo>
                                  <a:pt x="1485" y="5"/>
                                </a:lnTo>
                                <a:lnTo>
                                  <a:pt x="1483" y="3"/>
                                </a:lnTo>
                                <a:lnTo>
                                  <a:pt x="1478" y="0"/>
                                </a:lnTo>
                                <a:lnTo>
                                  <a:pt x="1466" y="0"/>
                                </a:lnTo>
                                <a:lnTo>
                                  <a:pt x="1460" y="3"/>
                                </a:lnTo>
                                <a:lnTo>
                                  <a:pt x="1457" y="7"/>
                                </a:lnTo>
                                <a:lnTo>
                                  <a:pt x="1453" y="13"/>
                                </a:lnTo>
                                <a:lnTo>
                                  <a:pt x="1450" y="22"/>
                                </a:lnTo>
                                <a:lnTo>
                                  <a:pt x="1450" y="34"/>
                                </a:lnTo>
                                <a:lnTo>
                                  <a:pt x="1452" y="49"/>
                                </a:lnTo>
                                <a:lnTo>
                                  <a:pt x="1456" y="60"/>
                                </a:lnTo>
                                <a:lnTo>
                                  <a:pt x="1463" y="66"/>
                                </a:lnTo>
                                <a:lnTo>
                                  <a:pt x="1472" y="69"/>
                                </a:lnTo>
                                <a:lnTo>
                                  <a:pt x="1485" y="69"/>
                                </a:lnTo>
                                <a:lnTo>
                                  <a:pt x="1490" y="62"/>
                                </a:lnTo>
                                <a:lnTo>
                                  <a:pt x="1493" y="57"/>
                                </a:lnTo>
                                <a:lnTo>
                                  <a:pt x="1493" y="22"/>
                                </a:lnTo>
                                <a:close/>
                                <a:moveTo>
                                  <a:pt x="1544" y="22"/>
                                </a:moveTo>
                                <a:lnTo>
                                  <a:pt x="1542" y="14"/>
                                </a:lnTo>
                                <a:lnTo>
                                  <a:pt x="1538" y="7"/>
                                </a:lnTo>
                                <a:lnTo>
                                  <a:pt x="1536" y="5"/>
                                </a:lnTo>
                                <a:lnTo>
                                  <a:pt x="1536" y="16"/>
                                </a:lnTo>
                                <a:lnTo>
                                  <a:pt x="1536" y="53"/>
                                </a:lnTo>
                                <a:lnTo>
                                  <a:pt x="1531" y="62"/>
                                </a:lnTo>
                                <a:lnTo>
                                  <a:pt x="1514" y="62"/>
                                </a:lnTo>
                                <a:lnTo>
                                  <a:pt x="1510" y="53"/>
                                </a:lnTo>
                                <a:lnTo>
                                  <a:pt x="1510" y="16"/>
                                </a:lnTo>
                                <a:lnTo>
                                  <a:pt x="1514" y="7"/>
                                </a:lnTo>
                                <a:lnTo>
                                  <a:pt x="1531" y="7"/>
                                </a:lnTo>
                                <a:lnTo>
                                  <a:pt x="1536" y="16"/>
                                </a:lnTo>
                                <a:lnTo>
                                  <a:pt x="1536" y="5"/>
                                </a:lnTo>
                                <a:lnTo>
                                  <a:pt x="1534" y="3"/>
                                </a:lnTo>
                                <a:lnTo>
                                  <a:pt x="1529" y="0"/>
                                </a:lnTo>
                                <a:lnTo>
                                  <a:pt x="1517" y="0"/>
                                </a:lnTo>
                                <a:lnTo>
                                  <a:pt x="1511" y="3"/>
                                </a:lnTo>
                                <a:lnTo>
                                  <a:pt x="1508" y="7"/>
                                </a:lnTo>
                                <a:lnTo>
                                  <a:pt x="1503" y="13"/>
                                </a:lnTo>
                                <a:lnTo>
                                  <a:pt x="1501" y="22"/>
                                </a:lnTo>
                                <a:lnTo>
                                  <a:pt x="1501" y="34"/>
                                </a:lnTo>
                                <a:lnTo>
                                  <a:pt x="1503" y="49"/>
                                </a:lnTo>
                                <a:lnTo>
                                  <a:pt x="1507" y="60"/>
                                </a:lnTo>
                                <a:lnTo>
                                  <a:pt x="1513" y="66"/>
                                </a:lnTo>
                                <a:lnTo>
                                  <a:pt x="1523" y="69"/>
                                </a:lnTo>
                                <a:lnTo>
                                  <a:pt x="1536" y="69"/>
                                </a:lnTo>
                                <a:lnTo>
                                  <a:pt x="1541" y="62"/>
                                </a:lnTo>
                                <a:lnTo>
                                  <a:pt x="1544" y="57"/>
                                </a:lnTo>
                                <a:lnTo>
                                  <a:pt x="1544" y="22"/>
                                </a:lnTo>
                                <a:close/>
                                <a:moveTo>
                                  <a:pt x="1903" y="28"/>
                                </a:moveTo>
                                <a:lnTo>
                                  <a:pt x="1903" y="14"/>
                                </a:lnTo>
                                <a:lnTo>
                                  <a:pt x="1901" y="9"/>
                                </a:lnTo>
                                <a:lnTo>
                                  <a:pt x="1899" y="7"/>
                                </a:lnTo>
                                <a:lnTo>
                                  <a:pt x="1897" y="5"/>
                                </a:lnTo>
                                <a:lnTo>
                                  <a:pt x="1893" y="2"/>
                                </a:lnTo>
                                <a:lnTo>
                                  <a:pt x="1889" y="0"/>
                                </a:lnTo>
                                <a:lnTo>
                                  <a:pt x="1874" y="0"/>
                                </a:lnTo>
                                <a:lnTo>
                                  <a:pt x="1868" y="3"/>
                                </a:lnTo>
                                <a:lnTo>
                                  <a:pt x="1865" y="9"/>
                                </a:lnTo>
                                <a:lnTo>
                                  <a:pt x="1862" y="12"/>
                                </a:lnTo>
                                <a:lnTo>
                                  <a:pt x="1861" y="16"/>
                                </a:lnTo>
                                <a:lnTo>
                                  <a:pt x="1861" y="23"/>
                                </a:lnTo>
                                <a:lnTo>
                                  <a:pt x="1869" y="23"/>
                                </a:lnTo>
                                <a:lnTo>
                                  <a:pt x="1869" y="19"/>
                                </a:lnTo>
                                <a:lnTo>
                                  <a:pt x="1870" y="16"/>
                                </a:lnTo>
                                <a:lnTo>
                                  <a:pt x="1871" y="14"/>
                                </a:lnTo>
                                <a:lnTo>
                                  <a:pt x="1873" y="10"/>
                                </a:lnTo>
                                <a:lnTo>
                                  <a:pt x="1877" y="7"/>
                                </a:lnTo>
                                <a:lnTo>
                                  <a:pt x="1890" y="7"/>
                                </a:lnTo>
                                <a:lnTo>
                                  <a:pt x="1895" y="13"/>
                                </a:lnTo>
                                <a:lnTo>
                                  <a:pt x="1895" y="25"/>
                                </a:lnTo>
                                <a:lnTo>
                                  <a:pt x="1892" y="30"/>
                                </a:lnTo>
                                <a:lnTo>
                                  <a:pt x="1886" y="33"/>
                                </a:lnTo>
                                <a:lnTo>
                                  <a:pt x="1878" y="38"/>
                                </a:lnTo>
                                <a:lnTo>
                                  <a:pt x="1864" y="46"/>
                                </a:lnTo>
                                <a:lnTo>
                                  <a:pt x="1860" y="52"/>
                                </a:lnTo>
                                <a:lnTo>
                                  <a:pt x="1860" y="66"/>
                                </a:lnTo>
                                <a:lnTo>
                                  <a:pt x="1903" y="66"/>
                                </a:lnTo>
                                <a:lnTo>
                                  <a:pt x="1903" y="59"/>
                                </a:lnTo>
                                <a:lnTo>
                                  <a:pt x="1869" y="59"/>
                                </a:lnTo>
                                <a:lnTo>
                                  <a:pt x="1870" y="53"/>
                                </a:lnTo>
                                <a:lnTo>
                                  <a:pt x="1872" y="50"/>
                                </a:lnTo>
                                <a:lnTo>
                                  <a:pt x="1880" y="45"/>
                                </a:lnTo>
                                <a:lnTo>
                                  <a:pt x="1899" y="35"/>
                                </a:lnTo>
                                <a:lnTo>
                                  <a:pt x="1903" y="28"/>
                                </a:lnTo>
                                <a:close/>
                                <a:moveTo>
                                  <a:pt x="1954" y="22"/>
                                </a:moveTo>
                                <a:lnTo>
                                  <a:pt x="1952" y="14"/>
                                </a:lnTo>
                                <a:lnTo>
                                  <a:pt x="1948" y="7"/>
                                </a:lnTo>
                                <a:lnTo>
                                  <a:pt x="1946" y="5"/>
                                </a:lnTo>
                                <a:lnTo>
                                  <a:pt x="1946" y="16"/>
                                </a:lnTo>
                                <a:lnTo>
                                  <a:pt x="1946" y="53"/>
                                </a:lnTo>
                                <a:lnTo>
                                  <a:pt x="1942" y="62"/>
                                </a:lnTo>
                                <a:lnTo>
                                  <a:pt x="1924" y="62"/>
                                </a:lnTo>
                                <a:lnTo>
                                  <a:pt x="1920" y="53"/>
                                </a:lnTo>
                                <a:lnTo>
                                  <a:pt x="1920" y="16"/>
                                </a:lnTo>
                                <a:lnTo>
                                  <a:pt x="1924" y="7"/>
                                </a:lnTo>
                                <a:lnTo>
                                  <a:pt x="1941" y="7"/>
                                </a:lnTo>
                                <a:lnTo>
                                  <a:pt x="1946" y="16"/>
                                </a:lnTo>
                                <a:lnTo>
                                  <a:pt x="1946" y="5"/>
                                </a:lnTo>
                                <a:lnTo>
                                  <a:pt x="1944" y="3"/>
                                </a:lnTo>
                                <a:lnTo>
                                  <a:pt x="1939" y="0"/>
                                </a:lnTo>
                                <a:lnTo>
                                  <a:pt x="1927" y="0"/>
                                </a:lnTo>
                                <a:lnTo>
                                  <a:pt x="1921" y="3"/>
                                </a:lnTo>
                                <a:lnTo>
                                  <a:pt x="1918" y="7"/>
                                </a:lnTo>
                                <a:lnTo>
                                  <a:pt x="1914" y="13"/>
                                </a:lnTo>
                                <a:lnTo>
                                  <a:pt x="1911" y="22"/>
                                </a:lnTo>
                                <a:lnTo>
                                  <a:pt x="1911" y="34"/>
                                </a:lnTo>
                                <a:lnTo>
                                  <a:pt x="1913" y="49"/>
                                </a:lnTo>
                                <a:lnTo>
                                  <a:pt x="1917" y="60"/>
                                </a:lnTo>
                                <a:lnTo>
                                  <a:pt x="1924" y="66"/>
                                </a:lnTo>
                                <a:lnTo>
                                  <a:pt x="1933" y="69"/>
                                </a:lnTo>
                                <a:lnTo>
                                  <a:pt x="1946" y="69"/>
                                </a:lnTo>
                                <a:lnTo>
                                  <a:pt x="1951" y="62"/>
                                </a:lnTo>
                                <a:lnTo>
                                  <a:pt x="1954" y="57"/>
                                </a:lnTo>
                                <a:lnTo>
                                  <a:pt x="1954" y="22"/>
                                </a:lnTo>
                                <a:close/>
                                <a:moveTo>
                                  <a:pt x="2005" y="22"/>
                                </a:moveTo>
                                <a:lnTo>
                                  <a:pt x="2003" y="14"/>
                                </a:lnTo>
                                <a:lnTo>
                                  <a:pt x="1999" y="7"/>
                                </a:lnTo>
                                <a:lnTo>
                                  <a:pt x="1997" y="5"/>
                                </a:lnTo>
                                <a:lnTo>
                                  <a:pt x="1997" y="16"/>
                                </a:lnTo>
                                <a:lnTo>
                                  <a:pt x="1997" y="53"/>
                                </a:lnTo>
                                <a:lnTo>
                                  <a:pt x="1993" y="62"/>
                                </a:lnTo>
                                <a:lnTo>
                                  <a:pt x="1975" y="62"/>
                                </a:lnTo>
                                <a:lnTo>
                                  <a:pt x="1971" y="53"/>
                                </a:lnTo>
                                <a:lnTo>
                                  <a:pt x="1971" y="16"/>
                                </a:lnTo>
                                <a:lnTo>
                                  <a:pt x="1975" y="7"/>
                                </a:lnTo>
                                <a:lnTo>
                                  <a:pt x="1992" y="7"/>
                                </a:lnTo>
                                <a:lnTo>
                                  <a:pt x="1997" y="16"/>
                                </a:lnTo>
                                <a:lnTo>
                                  <a:pt x="1997" y="5"/>
                                </a:lnTo>
                                <a:lnTo>
                                  <a:pt x="1995" y="3"/>
                                </a:lnTo>
                                <a:lnTo>
                                  <a:pt x="1990" y="0"/>
                                </a:lnTo>
                                <a:lnTo>
                                  <a:pt x="1978" y="0"/>
                                </a:lnTo>
                                <a:lnTo>
                                  <a:pt x="1972" y="3"/>
                                </a:lnTo>
                                <a:lnTo>
                                  <a:pt x="1969" y="7"/>
                                </a:lnTo>
                                <a:lnTo>
                                  <a:pt x="1965" y="13"/>
                                </a:lnTo>
                                <a:lnTo>
                                  <a:pt x="1962" y="22"/>
                                </a:lnTo>
                                <a:lnTo>
                                  <a:pt x="1962" y="34"/>
                                </a:lnTo>
                                <a:lnTo>
                                  <a:pt x="1964" y="49"/>
                                </a:lnTo>
                                <a:lnTo>
                                  <a:pt x="1968" y="60"/>
                                </a:lnTo>
                                <a:lnTo>
                                  <a:pt x="1974" y="66"/>
                                </a:lnTo>
                                <a:lnTo>
                                  <a:pt x="1984" y="69"/>
                                </a:lnTo>
                                <a:lnTo>
                                  <a:pt x="1997" y="69"/>
                                </a:lnTo>
                                <a:lnTo>
                                  <a:pt x="2002" y="62"/>
                                </a:lnTo>
                                <a:lnTo>
                                  <a:pt x="2005" y="57"/>
                                </a:lnTo>
                                <a:lnTo>
                                  <a:pt x="2005" y="22"/>
                                </a:lnTo>
                                <a:close/>
                              </a:path>
                            </a:pathLst>
                          </a:custGeom>
                          <a:solidFill>
                            <a:srgbClr val="26262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21" name="docshape69"/>
                        <wps:cNvSpPr>
                          <a:spLocks noChangeArrowheads="1"/>
                        </wps:cNvSpPr>
                        <wps:spPr bwMode="auto">
                          <a:xfrm>
                            <a:off x="1388" y="92"/>
                            <a:ext cx="753" cy="2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22" name="docshape70"/>
                        <wps:cNvSpPr>
                          <a:spLocks/>
                        </wps:cNvSpPr>
                        <wps:spPr bwMode="auto">
                          <a:xfrm>
                            <a:off x="1596" y="118"/>
                            <a:ext cx="351" cy="79"/>
                          </a:xfrm>
                          <a:custGeom>
                            <a:avLst/>
                            <a:gdLst>
                              <a:gd name="T0" fmla="+- 0 1603 1596"/>
                              <a:gd name="T1" fmla="*/ T0 w 351"/>
                              <a:gd name="T2" fmla="+- 0 146 118"/>
                              <a:gd name="T3" fmla="*/ 146 h 79"/>
                              <a:gd name="T4" fmla="+- 0 1617 1596"/>
                              <a:gd name="T5" fmla="*/ T4 w 351"/>
                              <a:gd name="T6" fmla="+- 0 140 118"/>
                              <a:gd name="T7" fmla="*/ 140 h 79"/>
                              <a:gd name="T8" fmla="+- 0 1631 1596"/>
                              <a:gd name="T9" fmla="*/ T8 w 351"/>
                              <a:gd name="T10" fmla="+- 0 179 118"/>
                              <a:gd name="T11" fmla="*/ 179 h 79"/>
                              <a:gd name="T12" fmla="+- 0 1603 1596"/>
                              <a:gd name="T13" fmla="*/ T12 w 351"/>
                              <a:gd name="T14" fmla="+- 0 141 118"/>
                              <a:gd name="T15" fmla="*/ 141 h 79"/>
                              <a:gd name="T16" fmla="+- 0 1625 1596"/>
                              <a:gd name="T17" fmla="*/ T16 w 351"/>
                              <a:gd name="T18" fmla="+- 0 134 118"/>
                              <a:gd name="T19" fmla="*/ 134 h 79"/>
                              <a:gd name="T20" fmla="+- 0 1649 1596"/>
                              <a:gd name="T21" fmla="*/ T20 w 351"/>
                              <a:gd name="T22" fmla="+- 0 135 118"/>
                              <a:gd name="T23" fmla="*/ 135 h 79"/>
                              <a:gd name="T24" fmla="+- 0 1649 1596"/>
                              <a:gd name="T25" fmla="*/ T24 w 351"/>
                              <a:gd name="T26" fmla="+- 0 118 118"/>
                              <a:gd name="T27" fmla="*/ 118 h 79"/>
                              <a:gd name="T28" fmla="+- 0 1686 1596"/>
                              <a:gd name="T29" fmla="*/ T28 w 351"/>
                              <a:gd name="T30" fmla="+- 0 181 118"/>
                              <a:gd name="T31" fmla="*/ 181 h 79"/>
                              <a:gd name="T32" fmla="+- 0 1667 1596"/>
                              <a:gd name="T33" fmla="*/ T32 w 351"/>
                              <a:gd name="T34" fmla="+- 0 171 118"/>
                              <a:gd name="T35" fmla="*/ 171 h 79"/>
                              <a:gd name="T36" fmla="+- 0 1665 1596"/>
                              <a:gd name="T37" fmla="*/ T36 w 351"/>
                              <a:gd name="T38" fmla="+- 0 134 118"/>
                              <a:gd name="T39" fmla="*/ 134 h 79"/>
                              <a:gd name="T40" fmla="+- 0 1685 1596"/>
                              <a:gd name="T41" fmla="*/ T40 w 351"/>
                              <a:gd name="T42" fmla="+- 0 164 118"/>
                              <a:gd name="T43" fmla="*/ 164 h 79"/>
                              <a:gd name="T44" fmla="+- 0 1689 1596"/>
                              <a:gd name="T45" fmla="*/ T44 w 351"/>
                              <a:gd name="T46" fmla="+- 0 157 118"/>
                              <a:gd name="T47" fmla="*/ 157 h 79"/>
                              <a:gd name="T48" fmla="+- 0 1691 1596"/>
                              <a:gd name="T49" fmla="*/ T48 w 351"/>
                              <a:gd name="T50" fmla="+- 0 140 118"/>
                              <a:gd name="T51" fmla="*/ 140 h 79"/>
                              <a:gd name="T52" fmla="+- 0 1683 1596"/>
                              <a:gd name="T53" fmla="*/ T52 w 351"/>
                              <a:gd name="T54" fmla="+- 0 143 118"/>
                              <a:gd name="T55" fmla="*/ 143 h 79"/>
                              <a:gd name="T56" fmla="+- 0 1703 1596"/>
                              <a:gd name="T57" fmla="*/ T56 w 351"/>
                              <a:gd name="T58" fmla="+- 0 141 118"/>
                              <a:gd name="T59" fmla="*/ 141 h 79"/>
                              <a:gd name="T60" fmla="+- 0 1717 1596"/>
                              <a:gd name="T61" fmla="*/ T60 w 351"/>
                              <a:gd name="T62" fmla="+- 0 180 118"/>
                              <a:gd name="T63" fmla="*/ 180 h 79"/>
                              <a:gd name="T64" fmla="+- 0 1717 1596"/>
                              <a:gd name="T65" fmla="*/ T64 w 351"/>
                              <a:gd name="T66" fmla="+- 0 174 118"/>
                              <a:gd name="T67" fmla="*/ 174 h 79"/>
                              <a:gd name="T68" fmla="+- 0 1697 1596"/>
                              <a:gd name="T69" fmla="*/ T68 w 351"/>
                              <a:gd name="T70" fmla="+- 0 135 118"/>
                              <a:gd name="T71" fmla="*/ 135 h 79"/>
                              <a:gd name="T72" fmla="+- 0 1703 1596"/>
                              <a:gd name="T73" fmla="*/ T72 w 351"/>
                              <a:gd name="T74" fmla="+- 0 123 118"/>
                              <a:gd name="T75" fmla="*/ 123 h 79"/>
                              <a:gd name="T76" fmla="+- 0 1729 1596"/>
                              <a:gd name="T77" fmla="*/ T76 w 351"/>
                              <a:gd name="T78" fmla="+- 0 134 118"/>
                              <a:gd name="T79" fmla="*/ 134 h 79"/>
                              <a:gd name="T80" fmla="+- 0 1759 1596"/>
                              <a:gd name="T81" fmla="*/ T80 w 351"/>
                              <a:gd name="T82" fmla="+- 0 174 118"/>
                              <a:gd name="T83" fmla="*/ 174 h 79"/>
                              <a:gd name="T84" fmla="+- 0 1759 1596"/>
                              <a:gd name="T85" fmla="*/ T84 w 351"/>
                              <a:gd name="T86" fmla="+- 0 140 118"/>
                              <a:gd name="T87" fmla="*/ 140 h 79"/>
                              <a:gd name="T88" fmla="+- 0 1754 1596"/>
                              <a:gd name="T89" fmla="*/ T88 w 351"/>
                              <a:gd name="T90" fmla="+- 0 168 118"/>
                              <a:gd name="T91" fmla="*/ 168 h 79"/>
                              <a:gd name="T92" fmla="+- 0 1759 1596"/>
                              <a:gd name="T93" fmla="*/ T92 w 351"/>
                              <a:gd name="T94" fmla="+- 0 140 118"/>
                              <a:gd name="T95" fmla="*/ 140 h 79"/>
                              <a:gd name="T96" fmla="+- 0 1792 1596"/>
                              <a:gd name="T97" fmla="*/ T96 w 351"/>
                              <a:gd name="T98" fmla="+- 0 197 118"/>
                              <a:gd name="T99" fmla="*/ 197 h 79"/>
                              <a:gd name="T100" fmla="+- 0 1776 1596"/>
                              <a:gd name="T101" fmla="*/ T100 w 351"/>
                              <a:gd name="T102" fmla="+- 0 184 118"/>
                              <a:gd name="T103" fmla="*/ 184 h 79"/>
                              <a:gd name="T104" fmla="+- 0 1800 1596"/>
                              <a:gd name="T105" fmla="*/ T104 w 351"/>
                              <a:gd name="T106" fmla="+- 0 191 118"/>
                              <a:gd name="T107" fmla="*/ 191 h 79"/>
                              <a:gd name="T108" fmla="+- 0 1775 1596"/>
                              <a:gd name="T109" fmla="*/ T108 w 351"/>
                              <a:gd name="T110" fmla="+- 0 134 118"/>
                              <a:gd name="T111" fmla="*/ 134 h 79"/>
                              <a:gd name="T112" fmla="+- 0 1781 1596"/>
                              <a:gd name="T113" fmla="*/ T112 w 351"/>
                              <a:gd name="T114" fmla="+- 0 181 118"/>
                              <a:gd name="T115" fmla="*/ 181 h 79"/>
                              <a:gd name="T116" fmla="+- 0 1775 1596"/>
                              <a:gd name="T117" fmla="*/ T116 w 351"/>
                              <a:gd name="T118" fmla="+- 0 168 118"/>
                              <a:gd name="T119" fmla="*/ 168 h 79"/>
                              <a:gd name="T120" fmla="+- 0 1791 1596"/>
                              <a:gd name="T121" fmla="*/ T120 w 351"/>
                              <a:gd name="T122" fmla="+- 0 134 118"/>
                              <a:gd name="T123" fmla="*/ 134 h 79"/>
                              <a:gd name="T124" fmla="+- 0 1793 1596"/>
                              <a:gd name="T125" fmla="*/ T124 w 351"/>
                              <a:gd name="T126" fmla="+- 0 174 118"/>
                              <a:gd name="T127" fmla="*/ 174 h 79"/>
                              <a:gd name="T128" fmla="+- 0 1798 1596"/>
                              <a:gd name="T129" fmla="*/ T128 w 351"/>
                              <a:gd name="T130" fmla="+- 0 142 118"/>
                              <a:gd name="T131" fmla="*/ 142 h 79"/>
                              <a:gd name="T132" fmla="+- 0 1805 1596"/>
                              <a:gd name="T133" fmla="*/ T132 w 351"/>
                              <a:gd name="T134" fmla="+- 0 142 118"/>
                              <a:gd name="T135" fmla="*/ 142 h 79"/>
                              <a:gd name="T136" fmla="+- 0 1823 1596"/>
                              <a:gd name="T137" fmla="*/ T136 w 351"/>
                              <a:gd name="T138" fmla="+- 0 179 118"/>
                              <a:gd name="T139" fmla="*/ 179 h 79"/>
                              <a:gd name="T140" fmla="+- 0 1835 1596"/>
                              <a:gd name="T141" fmla="*/ T140 w 351"/>
                              <a:gd name="T142" fmla="+- 0 134 118"/>
                              <a:gd name="T143" fmla="*/ 134 h 79"/>
                              <a:gd name="T144" fmla="+- 0 1828 1596"/>
                              <a:gd name="T145" fmla="*/ T144 w 351"/>
                              <a:gd name="T146" fmla="+- 0 141 118"/>
                              <a:gd name="T147" fmla="*/ 141 h 79"/>
                              <a:gd name="T148" fmla="+- 0 1828 1596"/>
                              <a:gd name="T149" fmla="*/ T148 w 351"/>
                              <a:gd name="T150" fmla="+- 0 141 118"/>
                              <a:gd name="T151" fmla="*/ 141 h 79"/>
                              <a:gd name="T152" fmla="+- 0 1870 1596"/>
                              <a:gd name="T153" fmla="*/ T152 w 351"/>
                              <a:gd name="T154" fmla="+- 0 143 118"/>
                              <a:gd name="T155" fmla="*/ 143 h 79"/>
                              <a:gd name="T156" fmla="+- 0 1849 1596"/>
                              <a:gd name="T157" fmla="*/ T156 w 351"/>
                              <a:gd name="T158" fmla="+- 0 156 118"/>
                              <a:gd name="T159" fmla="*/ 156 h 79"/>
                              <a:gd name="T160" fmla="+- 0 1861 1596"/>
                              <a:gd name="T161" fmla="*/ T160 w 351"/>
                              <a:gd name="T162" fmla="+- 0 181 118"/>
                              <a:gd name="T163" fmla="*/ 181 h 79"/>
                              <a:gd name="T164" fmla="+- 0 1849 1596"/>
                              <a:gd name="T165" fmla="*/ T164 w 351"/>
                              <a:gd name="T166" fmla="+- 0 163 118"/>
                              <a:gd name="T167" fmla="*/ 163 h 79"/>
                              <a:gd name="T168" fmla="+- 0 1877 1596"/>
                              <a:gd name="T169" fmla="*/ T168 w 351"/>
                              <a:gd name="T170" fmla="+- 0 157 118"/>
                              <a:gd name="T171" fmla="*/ 157 h 79"/>
                              <a:gd name="T172" fmla="+- 0 1873 1596"/>
                              <a:gd name="T173" fmla="*/ T172 w 351"/>
                              <a:gd name="T174" fmla="+- 0 181 118"/>
                              <a:gd name="T175" fmla="*/ 181 h 79"/>
                              <a:gd name="T176" fmla="+- 0 1878 1596"/>
                              <a:gd name="T177" fmla="*/ T176 w 351"/>
                              <a:gd name="T178" fmla="+- 0 175 118"/>
                              <a:gd name="T179" fmla="*/ 175 h 79"/>
                              <a:gd name="T180" fmla="+- 0 1882 1596"/>
                              <a:gd name="T181" fmla="*/ T180 w 351"/>
                              <a:gd name="T182" fmla="+- 0 175 118"/>
                              <a:gd name="T183" fmla="*/ 175 h 79"/>
                              <a:gd name="T184" fmla="+- 0 1865 1596"/>
                              <a:gd name="T185" fmla="*/ T184 w 351"/>
                              <a:gd name="T186" fmla="+- 0 173 118"/>
                              <a:gd name="T187" fmla="*/ 173 h 79"/>
                              <a:gd name="T188" fmla="+- 0 1877 1596"/>
                              <a:gd name="T189" fmla="*/ T188 w 351"/>
                              <a:gd name="T190" fmla="+- 0 174 118"/>
                              <a:gd name="T191" fmla="*/ 174 h 79"/>
                              <a:gd name="T192" fmla="+- 0 1847 1596"/>
                              <a:gd name="T193" fmla="*/ T192 w 351"/>
                              <a:gd name="T194" fmla="+- 0 139 118"/>
                              <a:gd name="T195" fmla="*/ 139 h 79"/>
                              <a:gd name="T196" fmla="+- 0 1851 1596"/>
                              <a:gd name="T197" fmla="*/ T196 w 351"/>
                              <a:gd name="T198" fmla="+- 0 143 118"/>
                              <a:gd name="T199" fmla="*/ 143 h 79"/>
                              <a:gd name="T200" fmla="+- 0 1896 1596"/>
                              <a:gd name="T201" fmla="*/ T200 w 351"/>
                              <a:gd name="T202" fmla="+- 0 135 118"/>
                              <a:gd name="T203" fmla="*/ 135 h 79"/>
                              <a:gd name="T204" fmla="+- 0 1900 1596"/>
                              <a:gd name="T205" fmla="*/ T204 w 351"/>
                              <a:gd name="T206" fmla="+- 0 141 118"/>
                              <a:gd name="T207" fmla="*/ 141 h 79"/>
                              <a:gd name="T208" fmla="+- 0 1915 1596"/>
                              <a:gd name="T209" fmla="*/ T208 w 351"/>
                              <a:gd name="T210" fmla="+- 0 143 118"/>
                              <a:gd name="T211" fmla="*/ 143 h 79"/>
                              <a:gd name="T212" fmla="+- 0 1921 1596"/>
                              <a:gd name="T213" fmla="*/ T212 w 351"/>
                              <a:gd name="T214" fmla="+- 0 141 118"/>
                              <a:gd name="T215" fmla="*/ 141 h 79"/>
                              <a:gd name="T216" fmla="+- 0 1940 1596"/>
                              <a:gd name="T217" fmla="*/ T216 w 351"/>
                              <a:gd name="T218" fmla="+- 0 179 118"/>
                              <a:gd name="T219" fmla="*/ 179 h 79"/>
                              <a:gd name="T220" fmla="+- 0 1900 1596"/>
                              <a:gd name="T221" fmla="*/ T220 w 351"/>
                              <a:gd name="T222" fmla="+- 0 136 118"/>
                              <a:gd name="T223" fmla="*/ 136 h 79"/>
                              <a:gd name="T224" fmla="+- 0 1919 1596"/>
                              <a:gd name="T225" fmla="*/ T224 w 351"/>
                              <a:gd name="T226" fmla="+- 0 136 118"/>
                              <a:gd name="T227" fmla="*/ 136 h 79"/>
                              <a:gd name="T228" fmla="+- 0 1921 1596"/>
                              <a:gd name="T229" fmla="*/ T228 w 351"/>
                              <a:gd name="T230" fmla="+- 0 141 118"/>
                              <a:gd name="T231" fmla="*/ 141 h 79"/>
                              <a:gd name="T232" fmla="+- 0 1943 1596"/>
                              <a:gd name="T233" fmla="*/ T232 w 351"/>
                              <a:gd name="T234" fmla="+- 0 134 118"/>
                              <a:gd name="T235" fmla="*/ 134 h 7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 ang="0">
                                <a:pos x="T233" y="T235"/>
                              </a:cxn>
                            </a:cxnLst>
                            <a:rect l="0" t="0" r="r" b="b"/>
                            <a:pathLst>
                              <a:path w="351" h="79">
                                <a:moveTo>
                                  <a:pt x="7" y="0"/>
                                </a:moveTo>
                                <a:lnTo>
                                  <a:pt x="0" y="0"/>
                                </a:lnTo>
                                <a:lnTo>
                                  <a:pt x="0" y="61"/>
                                </a:lnTo>
                                <a:lnTo>
                                  <a:pt x="7" y="61"/>
                                </a:lnTo>
                                <a:lnTo>
                                  <a:pt x="7" y="28"/>
                                </a:lnTo>
                                <a:lnTo>
                                  <a:pt x="11" y="23"/>
                                </a:lnTo>
                                <a:lnTo>
                                  <a:pt x="7" y="23"/>
                                </a:lnTo>
                                <a:lnTo>
                                  <a:pt x="7" y="0"/>
                                </a:lnTo>
                                <a:close/>
                                <a:moveTo>
                                  <a:pt x="35" y="22"/>
                                </a:moveTo>
                                <a:lnTo>
                                  <a:pt x="21" y="22"/>
                                </a:lnTo>
                                <a:lnTo>
                                  <a:pt x="23" y="23"/>
                                </a:lnTo>
                                <a:lnTo>
                                  <a:pt x="27" y="26"/>
                                </a:lnTo>
                                <a:lnTo>
                                  <a:pt x="28" y="28"/>
                                </a:lnTo>
                                <a:lnTo>
                                  <a:pt x="28" y="61"/>
                                </a:lnTo>
                                <a:lnTo>
                                  <a:pt x="35" y="61"/>
                                </a:lnTo>
                                <a:lnTo>
                                  <a:pt x="35" y="22"/>
                                </a:lnTo>
                                <a:close/>
                                <a:moveTo>
                                  <a:pt x="29" y="16"/>
                                </a:moveTo>
                                <a:lnTo>
                                  <a:pt x="15" y="16"/>
                                </a:lnTo>
                                <a:lnTo>
                                  <a:pt x="11" y="18"/>
                                </a:lnTo>
                                <a:lnTo>
                                  <a:pt x="7" y="23"/>
                                </a:lnTo>
                                <a:lnTo>
                                  <a:pt x="11" y="23"/>
                                </a:lnTo>
                                <a:lnTo>
                                  <a:pt x="12" y="22"/>
                                </a:lnTo>
                                <a:lnTo>
                                  <a:pt x="35" y="22"/>
                                </a:lnTo>
                                <a:lnTo>
                                  <a:pt x="35" y="21"/>
                                </a:lnTo>
                                <a:lnTo>
                                  <a:pt x="29" y="16"/>
                                </a:lnTo>
                                <a:close/>
                                <a:moveTo>
                                  <a:pt x="53" y="17"/>
                                </a:moveTo>
                                <a:lnTo>
                                  <a:pt x="46" y="17"/>
                                </a:lnTo>
                                <a:lnTo>
                                  <a:pt x="46" y="61"/>
                                </a:lnTo>
                                <a:lnTo>
                                  <a:pt x="53" y="61"/>
                                </a:lnTo>
                                <a:lnTo>
                                  <a:pt x="53" y="17"/>
                                </a:lnTo>
                                <a:close/>
                                <a:moveTo>
                                  <a:pt x="53" y="0"/>
                                </a:moveTo>
                                <a:lnTo>
                                  <a:pt x="46" y="0"/>
                                </a:lnTo>
                                <a:lnTo>
                                  <a:pt x="46" y="9"/>
                                </a:lnTo>
                                <a:lnTo>
                                  <a:pt x="53" y="9"/>
                                </a:lnTo>
                                <a:lnTo>
                                  <a:pt x="53" y="0"/>
                                </a:lnTo>
                                <a:close/>
                                <a:moveTo>
                                  <a:pt x="69" y="48"/>
                                </a:moveTo>
                                <a:lnTo>
                                  <a:pt x="62" y="48"/>
                                </a:lnTo>
                                <a:lnTo>
                                  <a:pt x="62" y="58"/>
                                </a:lnTo>
                                <a:lnTo>
                                  <a:pt x="67" y="63"/>
                                </a:lnTo>
                                <a:lnTo>
                                  <a:pt x="90" y="63"/>
                                </a:lnTo>
                                <a:lnTo>
                                  <a:pt x="97" y="57"/>
                                </a:lnTo>
                                <a:lnTo>
                                  <a:pt x="97" y="56"/>
                                </a:lnTo>
                                <a:lnTo>
                                  <a:pt x="76" y="56"/>
                                </a:lnTo>
                                <a:lnTo>
                                  <a:pt x="73" y="55"/>
                                </a:lnTo>
                                <a:lnTo>
                                  <a:pt x="71" y="53"/>
                                </a:lnTo>
                                <a:lnTo>
                                  <a:pt x="70" y="52"/>
                                </a:lnTo>
                                <a:lnTo>
                                  <a:pt x="69" y="51"/>
                                </a:lnTo>
                                <a:lnTo>
                                  <a:pt x="69" y="48"/>
                                </a:lnTo>
                                <a:close/>
                                <a:moveTo>
                                  <a:pt x="89" y="16"/>
                                </a:moveTo>
                                <a:lnTo>
                                  <a:pt x="69" y="16"/>
                                </a:lnTo>
                                <a:lnTo>
                                  <a:pt x="63" y="21"/>
                                </a:lnTo>
                                <a:lnTo>
                                  <a:pt x="63" y="36"/>
                                </a:lnTo>
                                <a:lnTo>
                                  <a:pt x="66" y="39"/>
                                </a:lnTo>
                                <a:lnTo>
                                  <a:pt x="88" y="45"/>
                                </a:lnTo>
                                <a:lnTo>
                                  <a:pt x="89" y="46"/>
                                </a:lnTo>
                                <a:lnTo>
                                  <a:pt x="89" y="53"/>
                                </a:lnTo>
                                <a:lnTo>
                                  <a:pt x="85" y="56"/>
                                </a:lnTo>
                                <a:lnTo>
                                  <a:pt x="97" y="56"/>
                                </a:lnTo>
                                <a:lnTo>
                                  <a:pt x="97" y="42"/>
                                </a:lnTo>
                                <a:lnTo>
                                  <a:pt x="93" y="39"/>
                                </a:lnTo>
                                <a:lnTo>
                                  <a:pt x="72" y="34"/>
                                </a:lnTo>
                                <a:lnTo>
                                  <a:pt x="70" y="32"/>
                                </a:lnTo>
                                <a:lnTo>
                                  <a:pt x="70" y="25"/>
                                </a:lnTo>
                                <a:lnTo>
                                  <a:pt x="73" y="22"/>
                                </a:lnTo>
                                <a:lnTo>
                                  <a:pt x="95" y="22"/>
                                </a:lnTo>
                                <a:lnTo>
                                  <a:pt x="95" y="21"/>
                                </a:lnTo>
                                <a:lnTo>
                                  <a:pt x="89" y="16"/>
                                </a:lnTo>
                                <a:close/>
                                <a:moveTo>
                                  <a:pt x="95" y="22"/>
                                </a:moveTo>
                                <a:lnTo>
                                  <a:pt x="85" y="22"/>
                                </a:lnTo>
                                <a:lnTo>
                                  <a:pt x="87" y="25"/>
                                </a:lnTo>
                                <a:lnTo>
                                  <a:pt x="88" y="29"/>
                                </a:lnTo>
                                <a:lnTo>
                                  <a:pt x="95" y="29"/>
                                </a:lnTo>
                                <a:lnTo>
                                  <a:pt x="95" y="22"/>
                                </a:lnTo>
                                <a:close/>
                                <a:moveTo>
                                  <a:pt x="114" y="23"/>
                                </a:moveTo>
                                <a:lnTo>
                                  <a:pt x="107" y="23"/>
                                </a:lnTo>
                                <a:lnTo>
                                  <a:pt x="107" y="60"/>
                                </a:lnTo>
                                <a:lnTo>
                                  <a:pt x="110" y="63"/>
                                </a:lnTo>
                                <a:lnTo>
                                  <a:pt x="117" y="63"/>
                                </a:lnTo>
                                <a:lnTo>
                                  <a:pt x="119" y="62"/>
                                </a:lnTo>
                                <a:lnTo>
                                  <a:pt x="121" y="62"/>
                                </a:lnTo>
                                <a:lnTo>
                                  <a:pt x="121" y="57"/>
                                </a:lnTo>
                                <a:lnTo>
                                  <a:pt x="115" y="57"/>
                                </a:lnTo>
                                <a:lnTo>
                                  <a:pt x="114" y="56"/>
                                </a:lnTo>
                                <a:lnTo>
                                  <a:pt x="114" y="23"/>
                                </a:lnTo>
                                <a:close/>
                                <a:moveTo>
                                  <a:pt x="121" y="56"/>
                                </a:moveTo>
                                <a:lnTo>
                                  <a:pt x="118" y="57"/>
                                </a:lnTo>
                                <a:lnTo>
                                  <a:pt x="121" y="57"/>
                                </a:lnTo>
                                <a:lnTo>
                                  <a:pt x="121" y="56"/>
                                </a:lnTo>
                                <a:close/>
                                <a:moveTo>
                                  <a:pt x="121" y="17"/>
                                </a:moveTo>
                                <a:lnTo>
                                  <a:pt x="101" y="17"/>
                                </a:lnTo>
                                <a:lnTo>
                                  <a:pt x="101" y="23"/>
                                </a:lnTo>
                                <a:lnTo>
                                  <a:pt x="121" y="23"/>
                                </a:lnTo>
                                <a:lnTo>
                                  <a:pt x="121" y="17"/>
                                </a:lnTo>
                                <a:close/>
                                <a:moveTo>
                                  <a:pt x="114" y="5"/>
                                </a:moveTo>
                                <a:lnTo>
                                  <a:pt x="107" y="5"/>
                                </a:lnTo>
                                <a:lnTo>
                                  <a:pt x="107" y="17"/>
                                </a:lnTo>
                                <a:lnTo>
                                  <a:pt x="114" y="17"/>
                                </a:lnTo>
                                <a:lnTo>
                                  <a:pt x="114" y="5"/>
                                </a:lnTo>
                                <a:close/>
                                <a:moveTo>
                                  <a:pt x="158" y="16"/>
                                </a:moveTo>
                                <a:lnTo>
                                  <a:pt x="133" y="16"/>
                                </a:lnTo>
                                <a:lnTo>
                                  <a:pt x="126" y="25"/>
                                </a:lnTo>
                                <a:lnTo>
                                  <a:pt x="126" y="54"/>
                                </a:lnTo>
                                <a:lnTo>
                                  <a:pt x="133" y="63"/>
                                </a:lnTo>
                                <a:lnTo>
                                  <a:pt x="158" y="63"/>
                                </a:lnTo>
                                <a:lnTo>
                                  <a:pt x="163" y="56"/>
                                </a:lnTo>
                                <a:lnTo>
                                  <a:pt x="138" y="56"/>
                                </a:lnTo>
                                <a:lnTo>
                                  <a:pt x="133" y="50"/>
                                </a:lnTo>
                                <a:lnTo>
                                  <a:pt x="133" y="29"/>
                                </a:lnTo>
                                <a:lnTo>
                                  <a:pt x="138" y="22"/>
                                </a:lnTo>
                                <a:lnTo>
                                  <a:pt x="163" y="22"/>
                                </a:lnTo>
                                <a:lnTo>
                                  <a:pt x="158" y="16"/>
                                </a:lnTo>
                                <a:close/>
                                <a:moveTo>
                                  <a:pt x="163" y="22"/>
                                </a:moveTo>
                                <a:lnTo>
                                  <a:pt x="153" y="22"/>
                                </a:lnTo>
                                <a:lnTo>
                                  <a:pt x="158" y="29"/>
                                </a:lnTo>
                                <a:lnTo>
                                  <a:pt x="158" y="50"/>
                                </a:lnTo>
                                <a:lnTo>
                                  <a:pt x="153" y="56"/>
                                </a:lnTo>
                                <a:lnTo>
                                  <a:pt x="163" y="56"/>
                                </a:lnTo>
                                <a:lnTo>
                                  <a:pt x="165" y="54"/>
                                </a:lnTo>
                                <a:lnTo>
                                  <a:pt x="165" y="25"/>
                                </a:lnTo>
                                <a:lnTo>
                                  <a:pt x="163" y="22"/>
                                </a:lnTo>
                                <a:close/>
                                <a:moveTo>
                                  <a:pt x="180" y="66"/>
                                </a:moveTo>
                                <a:lnTo>
                                  <a:pt x="173" y="66"/>
                                </a:lnTo>
                                <a:lnTo>
                                  <a:pt x="174" y="74"/>
                                </a:lnTo>
                                <a:lnTo>
                                  <a:pt x="180" y="79"/>
                                </a:lnTo>
                                <a:lnTo>
                                  <a:pt x="196" y="79"/>
                                </a:lnTo>
                                <a:lnTo>
                                  <a:pt x="201" y="77"/>
                                </a:lnTo>
                                <a:lnTo>
                                  <a:pt x="204" y="73"/>
                                </a:lnTo>
                                <a:lnTo>
                                  <a:pt x="184" y="73"/>
                                </a:lnTo>
                                <a:lnTo>
                                  <a:pt x="181" y="71"/>
                                </a:lnTo>
                                <a:lnTo>
                                  <a:pt x="180" y="66"/>
                                </a:lnTo>
                                <a:close/>
                                <a:moveTo>
                                  <a:pt x="209" y="55"/>
                                </a:moveTo>
                                <a:lnTo>
                                  <a:pt x="202" y="55"/>
                                </a:lnTo>
                                <a:lnTo>
                                  <a:pt x="202" y="69"/>
                                </a:lnTo>
                                <a:lnTo>
                                  <a:pt x="198" y="73"/>
                                </a:lnTo>
                                <a:lnTo>
                                  <a:pt x="204" y="73"/>
                                </a:lnTo>
                                <a:lnTo>
                                  <a:pt x="207" y="69"/>
                                </a:lnTo>
                                <a:lnTo>
                                  <a:pt x="209" y="64"/>
                                </a:lnTo>
                                <a:lnTo>
                                  <a:pt x="209" y="55"/>
                                </a:lnTo>
                                <a:close/>
                                <a:moveTo>
                                  <a:pt x="195" y="16"/>
                                </a:moveTo>
                                <a:lnTo>
                                  <a:pt x="179" y="16"/>
                                </a:lnTo>
                                <a:lnTo>
                                  <a:pt x="172" y="26"/>
                                </a:lnTo>
                                <a:lnTo>
                                  <a:pt x="172" y="47"/>
                                </a:lnTo>
                                <a:lnTo>
                                  <a:pt x="173" y="52"/>
                                </a:lnTo>
                                <a:lnTo>
                                  <a:pt x="180" y="60"/>
                                </a:lnTo>
                                <a:lnTo>
                                  <a:pt x="185" y="63"/>
                                </a:lnTo>
                                <a:lnTo>
                                  <a:pt x="194" y="63"/>
                                </a:lnTo>
                                <a:lnTo>
                                  <a:pt x="198" y="60"/>
                                </a:lnTo>
                                <a:lnTo>
                                  <a:pt x="201" y="56"/>
                                </a:lnTo>
                                <a:lnTo>
                                  <a:pt x="183" y="56"/>
                                </a:lnTo>
                                <a:lnTo>
                                  <a:pt x="179" y="50"/>
                                </a:lnTo>
                                <a:lnTo>
                                  <a:pt x="179" y="29"/>
                                </a:lnTo>
                                <a:lnTo>
                                  <a:pt x="183" y="22"/>
                                </a:lnTo>
                                <a:lnTo>
                                  <a:pt x="201" y="22"/>
                                </a:lnTo>
                                <a:lnTo>
                                  <a:pt x="199" y="18"/>
                                </a:lnTo>
                                <a:lnTo>
                                  <a:pt x="195" y="16"/>
                                </a:lnTo>
                                <a:close/>
                                <a:moveTo>
                                  <a:pt x="201" y="22"/>
                                </a:moveTo>
                                <a:lnTo>
                                  <a:pt x="197" y="22"/>
                                </a:lnTo>
                                <a:lnTo>
                                  <a:pt x="202" y="29"/>
                                </a:lnTo>
                                <a:lnTo>
                                  <a:pt x="202" y="50"/>
                                </a:lnTo>
                                <a:lnTo>
                                  <a:pt x="197" y="56"/>
                                </a:lnTo>
                                <a:lnTo>
                                  <a:pt x="201" y="56"/>
                                </a:lnTo>
                                <a:lnTo>
                                  <a:pt x="202" y="55"/>
                                </a:lnTo>
                                <a:lnTo>
                                  <a:pt x="209" y="55"/>
                                </a:lnTo>
                                <a:lnTo>
                                  <a:pt x="209" y="24"/>
                                </a:lnTo>
                                <a:lnTo>
                                  <a:pt x="202" y="24"/>
                                </a:lnTo>
                                <a:lnTo>
                                  <a:pt x="201" y="22"/>
                                </a:lnTo>
                                <a:close/>
                                <a:moveTo>
                                  <a:pt x="209" y="17"/>
                                </a:moveTo>
                                <a:lnTo>
                                  <a:pt x="202" y="17"/>
                                </a:lnTo>
                                <a:lnTo>
                                  <a:pt x="202" y="24"/>
                                </a:lnTo>
                                <a:lnTo>
                                  <a:pt x="209" y="24"/>
                                </a:lnTo>
                                <a:lnTo>
                                  <a:pt x="209" y="17"/>
                                </a:lnTo>
                                <a:close/>
                                <a:moveTo>
                                  <a:pt x="227" y="17"/>
                                </a:moveTo>
                                <a:lnTo>
                                  <a:pt x="220" y="17"/>
                                </a:lnTo>
                                <a:lnTo>
                                  <a:pt x="220" y="61"/>
                                </a:lnTo>
                                <a:lnTo>
                                  <a:pt x="227" y="61"/>
                                </a:lnTo>
                                <a:lnTo>
                                  <a:pt x="227" y="28"/>
                                </a:lnTo>
                                <a:lnTo>
                                  <a:pt x="230" y="25"/>
                                </a:lnTo>
                                <a:lnTo>
                                  <a:pt x="227" y="25"/>
                                </a:lnTo>
                                <a:lnTo>
                                  <a:pt x="227" y="17"/>
                                </a:lnTo>
                                <a:close/>
                                <a:moveTo>
                                  <a:pt x="239" y="16"/>
                                </a:moveTo>
                                <a:lnTo>
                                  <a:pt x="234" y="16"/>
                                </a:lnTo>
                                <a:lnTo>
                                  <a:pt x="231" y="19"/>
                                </a:lnTo>
                                <a:lnTo>
                                  <a:pt x="227" y="25"/>
                                </a:lnTo>
                                <a:lnTo>
                                  <a:pt x="230" y="25"/>
                                </a:lnTo>
                                <a:lnTo>
                                  <a:pt x="232" y="23"/>
                                </a:lnTo>
                                <a:lnTo>
                                  <a:pt x="241" y="23"/>
                                </a:lnTo>
                                <a:lnTo>
                                  <a:pt x="241" y="16"/>
                                </a:lnTo>
                                <a:lnTo>
                                  <a:pt x="239" y="16"/>
                                </a:lnTo>
                                <a:close/>
                                <a:moveTo>
                                  <a:pt x="241" y="23"/>
                                </a:moveTo>
                                <a:lnTo>
                                  <a:pt x="232" y="23"/>
                                </a:lnTo>
                                <a:lnTo>
                                  <a:pt x="241" y="23"/>
                                </a:lnTo>
                                <a:close/>
                                <a:moveTo>
                                  <a:pt x="281" y="22"/>
                                </a:moveTo>
                                <a:lnTo>
                                  <a:pt x="271" y="22"/>
                                </a:lnTo>
                                <a:lnTo>
                                  <a:pt x="274" y="25"/>
                                </a:lnTo>
                                <a:lnTo>
                                  <a:pt x="274" y="34"/>
                                </a:lnTo>
                                <a:lnTo>
                                  <a:pt x="273" y="35"/>
                                </a:lnTo>
                                <a:lnTo>
                                  <a:pt x="257" y="37"/>
                                </a:lnTo>
                                <a:lnTo>
                                  <a:pt x="256" y="37"/>
                                </a:lnTo>
                                <a:lnTo>
                                  <a:pt x="253" y="38"/>
                                </a:lnTo>
                                <a:lnTo>
                                  <a:pt x="248" y="40"/>
                                </a:lnTo>
                                <a:lnTo>
                                  <a:pt x="246" y="44"/>
                                </a:lnTo>
                                <a:lnTo>
                                  <a:pt x="246" y="58"/>
                                </a:lnTo>
                                <a:lnTo>
                                  <a:pt x="251" y="63"/>
                                </a:lnTo>
                                <a:lnTo>
                                  <a:pt x="265" y="63"/>
                                </a:lnTo>
                                <a:lnTo>
                                  <a:pt x="270" y="61"/>
                                </a:lnTo>
                                <a:lnTo>
                                  <a:pt x="274" y="57"/>
                                </a:lnTo>
                                <a:lnTo>
                                  <a:pt x="256" y="57"/>
                                </a:lnTo>
                                <a:lnTo>
                                  <a:pt x="253" y="54"/>
                                </a:lnTo>
                                <a:lnTo>
                                  <a:pt x="253" y="45"/>
                                </a:lnTo>
                                <a:lnTo>
                                  <a:pt x="256" y="43"/>
                                </a:lnTo>
                                <a:lnTo>
                                  <a:pt x="271" y="41"/>
                                </a:lnTo>
                                <a:lnTo>
                                  <a:pt x="272" y="40"/>
                                </a:lnTo>
                                <a:lnTo>
                                  <a:pt x="274" y="39"/>
                                </a:lnTo>
                                <a:lnTo>
                                  <a:pt x="281" y="39"/>
                                </a:lnTo>
                                <a:lnTo>
                                  <a:pt x="281" y="22"/>
                                </a:lnTo>
                                <a:close/>
                                <a:moveTo>
                                  <a:pt x="282" y="56"/>
                                </a:moveTo>
                                <a:lnTo>
                                  <a:pt x="275" y="56"/>
                                </a:lnTo>
                                <a:lnTo>
                                  <a:pt x="275" y="61"/>
                                </a:lnTo>
                                <a:lnTo>
                                  <a:pt x="277" y="63"/>
                                </a:lnTo>
                                <a:lnTo>
                                  <a:pt x="283" y="63"/>
                                </a:lnTo>
                                <a:lnTo>
                                  <a:pt x="284" y="62"/>
                                </a:lnTo>
                                <a:lnTo>
                                  <a:pt x="286" y="62"/>
                                </a:lnTo>
                                <a:lnTo>
                                  <a:pt x="286" y="57"/>
                                </a:lnTo>
                                <a:lnTo>
                                  <a:pt x="282" y="57"/>
                                </a:lnTo>
                                <a:lnTo>
                                  <a:pt x="282" y="56"/>
                                </a:lnTo>
                                <a:close/>
                                <a:moveTo>
                                  <a:pt x="286" y="57"/>
                                </a:moveTo>
                                <a:lnTo>
                                  <a:pt x="285" y="57"/>
                                </a:lnTo>
                                <a:lnTo>
                                  <a:pt x="286" y="57"/>
                                </a:lnTo>
                                <a:close/>
                                <a:moveTo>
                                  <a:pt x="281" y="39"/>
                                </a:moveTo>
                                <a:lnTo>
                                  <a:pt x="274" y="39"/>
                                </a:lnTo>
                                <a:lnTo>
                                  <a:pt x="274" y="49"/>
                                </a:lnTo>
                                <a:lnTo>
                                  <a:pt x="274" y="51"/>
                                </a:lnTo>
                                <a:lnTo>
                                  <a:pt x="269" y="55"/>
                                </a:lnTo>
                                <a:lnTo>
                                  <a:pt x="265" y="57"/>
                                </a:lnTo>
                                <a:lnTo>
                                  <a:pt x="274" y="57"/>
                                </a:lnTo>
                                <a:lnTo>
                                  <a:pt x="275" y="56"/>
                                </a:lnTo>
                                <a:lnTo>
                                  <a:pt x="282" y="56"/>
                                </a:lnTo>
                                <a:lnTo>
                                  <a:pt x="281" y="56"/>
                                </a:lnTo>
                                <a:lnTo>
                                  <a:pt x="281" y="39"/>
                                </a:lnTo>
                                <a:close/>
                                <a:moveTo>
                                  <a:pt x="276" y="16"/>
                                </a:moveTo>
                                <a:lnTo>
                                  <a:pt x="259" y="16"/>
                                </a:lnTo>
                                <a:lnTo>
                                  <a:pt x="254" y="18"/>
                                </a:lnTo>
                                <a:lnTo>
                                  <a:pt x="251" y="21"/>
                                </a:lnTo>
                                <a:lnTo>
                                  <a:pt x="249" y="23"/>
                                </a:lnTo>
                                <a:lnTo>
                                  <a:pt x="248" y="26"/>
                                </a:lnTo>
                                <a:lnTo>
                                  <a:pt x="248" y="30"/>
                                </a:lnTo>
                                <a:lnTo>
                                  <a:pt x="255" y="30"/>
                                </a:lnTo>
                                <a:lnTo>
                                  <a:pt x="255" y="25"/>
                                </a:lnTo>
                                <a:lnTo>
                                  <a:pt x="258" y="22"/>
                                </a:lnTo>
                                <a:lnTo>
                                  <a:pt x="281" y="22"/>
                                </a:lnTo>
                                <a:lnTo>
                                  <a:pt x="281" y="20"/>
                                </a:lnTo>
                                <a:lnTo>
                                  <a:pt x="276" y="16"/>
                                </a:lnTo>
                                <a:close/>
                                <a:moveTo>
                                  <a:pt x="300" y="17"/>
                                </a:moveTo>
                                <a:lnTo>
                                  <a:pt x="294" y="17"/>
                                </a:lnTo>
                                <a:lnTo>
                                  <a:pt x="294" y="61"/>
                                </a:lnTo>
                                <a:lnTo>
                                  <a:pt x="301" y="61"/>
                                </a:lnTo>
                                <a:lnTo>
                                  <a:pt x="301" y="27"/>
                                </a:lnTo>
                                <a:lnTo>
                                  <a:pt x="304" y="23"/>
                                </a:lnTo>
                                <a:lnTo>
                                  <a:pt x="300" y="23"/>
                                </a:lnTo>
                                <a:lnTo>
                                  <a:pt x="300" y="17"/>
                                </a:lnTo>
                                <a:close/>
                                <a:moveTo>
                                  <a:pt x="325" y="22"/>
                                </a:moveTo>
                                <a:lnTo>
                                  <a:pt x="316" y="22"/>
                                </a:lnTo>
                                <a:lnTo>
                                  <a:pt x="319" y="25"/>
                                </a:lnTo>
                                <a:lnTo>
                                  <a:pt x="319" y="61"/>
                                </a:lnTo>
                                <a:lnTo>
                                  <a:pt x="326" y="61"/>
                                </a:lnTo>
                                <a:lnTo>
                                  <a:pt x="326" y="27"/>
                                </a:lnTo>
                                <a:lnTo>
                                  <a:pt x="330" y="23"/>
                                </a:lnTo>
                                <a:lnTo>
                                  <a:pt x="325" y="23"/>
                                </a:lnTo>
                                <a:lnTo>
                                  <a:pt x="325" y="22"/>
                                </a:lnTo>
                                <a:close/>
                                <a:moveTo>
                                  <a:pt x="351" y="22"/>
                                </a:moveTo>
                                <a:lnTo>
                                  <a:pt x="341" y="22"/>
                                </a:lnTo>
                                <a:lnTo>
                                  <a:pt x="344" y="25"/>
                                </a:lnTo>
                                <a:lnTo>
                                  <a:pt x="344" y="61"/>
                                </a:lnTo>
                                <a:lnTo>
                                  <a:pt x="351" y="61"/>
                                </a:lnTo>
                                <a:lnTo>
                                  <a:pt x="351" y="22"/>
                                </a:lnTo>
                                <a:close/>
                                <a:moveTo>
                                  <a:pt x="319" y="16"/>
                                </a:moveTo>
                                <a:lnTo>
                                  <a:pt x="308" y="16"/>
                                </a:lnTo>
                                <a:lnTo>
                                  <a:pt x="304" y="18"/>
                                </a:lnTo>
                                <a:lnTo>
                                  <a:pt x="300" y="23"/>
                                </a:lnTo>
                                <a:lnTo>
                                  <a:pt x="304" y="23"/>
                                </a:lnTo>
                                <a:lnTo>
                                  <a:pt x="305" y="22"/>
                                </a:lnTo>
                                <a:lnTo>
                                  <a:pt x="325" y="22"/>
                                </a:lnTo>
                                <a:lnTo>
                                  <a:pt x="323" y="18"/>
                                </a:lnTo>
                                <a:lnTo>
                                  <a:pt x="319" y="16"/>
                                </a:lnTo>
                                <a:close/>
                                <a:moveTo>
                                  <a:pt x="347" y="16"/>
                                </a:moveTo>
                                <a:lnTo>
                                  <a:pt x="333" y="16"/>
                                </a:lnTo>
                                <a:lnTo>
                                  <a:pt x="329" y="18"/>
                                </a:lnTo>
                                <a:lnTo>
                                  <a:pt x="325" y="23"/>
                                </a:lnTo>
                                <a:lnTo>
                                  <a:pt x="330" y="23"/>
                                </a:lnTo>
                                <a:lnTo>
                                  <a:pt x="330" y="22"/>
                                </a:lnTo>
                                <a:lnTo>
                                  <a:pt x="351" y="22"/>
                                </a:lnTo>
                                <a:lnTo>
                                  <a:pt x="351" y="20"/>
                                </a:lnTo>
                                <a:lnTo>
                                  <a:pt x="347" y="1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23" name="Line 167"/>
                        <wps:cNvCnPr>
                          <a:cxnSpLocks noChangeShapeType="1"/>
                        </wps:cNvCnPr>
                        <wps:spPr bwMode="auto">
                          <a:xfrm>
                            <a:off x="1406" y="151"/>
                            <a:ext cx="120" cy="0"/>
                          </a:xfrm>
                          <a:prstGeom prst="line">
                            <a:avLst/>
                          </a:prstGeom>
                          <a:noFill/>
                          <a:ln w="1092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24" name="docshape71"/>
                        <wps:cNvSpPr>
                          <a:spLocks/>
                        </wps:cNvSpPr>
                        <wps:spPr bwMode="auto">
                          <a:xfrm>
                            <a:off x="1591" y="220"/>
                            <a:ext cx="443" cy="63"/>
                          </a:xfrm>
                          <a:custGeom>
                            <a:avLst/>
                            <a:gdLst>
                              <a:gd name="T0" fmla="+- 0 1608 1592"/>
                              <a:gd name="T1" fmla="*/ T0 w 443"/>
                              <a:gd name="T2" fmla="+- 0 283 220"/>
                              <a:gd name="T3" fmla="*/ 283 h 63"/>
                              <a:gd name="T4" fmla="+- 0 1604 1592"/>
                              <a:gd name="T5" fmla="*/ T4 w 443"/>
                              <a:gd name="T6" fmla="+- 0 276 220"/>
                              <a:gd name="T7" fmla="*/ 276 h 63"/>
                              <a:gd name="T8" fmla="+- 0 1611 1592"/>
                              <a:gd name="T9" fmla="*/ T8 w 443"/>
                              <a:gd name="T10" fmla="+- 0 276 220"/>
                              <a:gd name="T11" fmla="*/ 276 h 63"/>
                              <a:gd name="T12" fmla="+- 0 1611 1592"/>
                              <a:gd name="T13" fmla="*/ T12 w 443"/>
                              <a:gd name="T14" fmla="+- 0 237 220"/>
                              <a:gd name="T15" fmla="*/ 237 h 63"/>
                              <a:gd name="T16" fmla="+- 0 1604 1592"/>
                              <a:gd name="T17" fmla="*/ T16 w 443"/>
                              <a:gd name="T18" fmla="+- 0 226 220"/>
                              <a:gd name="T19" fmla="*/ 226 h 63"/>
                              <a:gd name="T20" fmla="+- 0 1637 1592"/>
                              <a:gd name="T21" fmla="*/ T20 w 443"/>
                              <a:gd name="T22" fmla="+- 0 255 220"/>
                              <a:gd name="T23" fmla="*/ 255 h 63"/>
                              <a:gd name="T24" fmla="+- 0 1650 1592"/>
                              <a:gd name="T25" fmla="*/ T24 w 443"/>
                              <a:gd name="T26" fmla="+- 0 283 220"/>
                              <a:gd name="T27" fmla="*/ 283 h 63"/>
                              <a:gd name="T28" fmla="+- 0 1650 1592"/>
                              <a:gd name="T29" fmla="*/ T28 w 443"/>
                              <a:gd name="T30" fmla="+- 0 270 220"/>
                              <a:gd name="T31" fmla="*/ 270 h 63"/>
                              <a:gd name="T32" fmla="+- 0 1667 1592"/>
                              <a:gd name="T33" fmla="*/ T32 w 443"/>
                              <a:gd name="T34" fmla="+- 0 236 220"/>
                              <a:gd name="T35" fmla="*/ 236 h 63"/>
                              <a:gd name="T36" fmla="+- 0 1682 1592"/>
                              <a:gd name="T37" fmla="*/ T36 w 443"/>
                              <a:gd name="T38" fmla="+- 0 275 220"/>
                              <a:gd name="T39" fmla="*/ 275 h 63"/>
                              <a:gd name="T40" fmla="+- 0 1670 1592"/>
                              <a:gd name="T41" fmla="*/ T40 w 443"/>
                              <a:gd name="T42" fmla="+- 0 276 220"/>
                              <a:gd name="T43" fmla="*/ 276 h 63"/>
                              <a:gd name="T44" fmla="+- 0 1675 1592"/>
                              <a:gd name="T45" fmla="*/ T44 w 443"/>
                              <a:gd name="T46" fmla="+- 0 243 220"/>
                              <a:gd name="T47" fmla="*/ 243 h 63"/>
                              <a:gd name="T48" fmla="+- 0 1682 1592"/>
                              <a:gd name="T49" fmla="*/ T48 w 443"/>
                              <a:gd name="T50" fmla="+- 0 243 220"/>
                              <a:gd name="T51" fmla="*/ 243 h 63"/>
                              <a:gd name="T52" fmla="+- 0 1699 1592"/>
                              <a:gd name="T53" fmla="*/ T52 w 443"/>
                              <a:gd name="T54" fmla="+- 0 281 220"/>
                              <a:gd name="T55" fmla="*/ 281 h 63"/>
                              <a:gd name="T56" fmla="+- 0 1699 1592"/>
                              <a:gd name="T57" fmla="*/ T56 w 443"/>
                              <a:gd name="T58" fmla="+- 0 229 220"/>
                              <a:gd name="T59" fmla="*/ 229 h 63"/>
                              <a:gd name="T60" fmla="+- 0 1714 1592"/>
                              <a:gd name="T61" fmla="*/ T60 w 443"/>
                              <a:gd name="T62" fmla="+- 0 283 220"/>
                              <a:gd name="T63" fmla="*/ 283 h 63"/>
                              <a:gd name="T64" fmla="+- 0 1719 1592"/>
                              <a:gd name="T65" fmla="*/ T64 w 443"/>
                              <a:gd name="T66" fmla="+- 0 275 220"/>
                              <a:gd name="T67" fmla="*/ 275 h 63"/>
                              <a:gd name="T68" fmla="+- 0 1736 1592"/>
                              <a:gd name="T69" fmla="*/ T68 w 443"/>
                              <a:gd name="T70" fmla="+- 0 236 220"/>
                              <a:gd name="T71" fmla="*/ 236 h 63"/>
                              <a:gd name="T72" fmla="+- 0 1734 1592"/>
                              <a:gd name="T73" fmla="*/ T72 w 443"/>
                              <a:gd name="T74" fmla="+- 0 265 220"/>
                              <a:gd name="T75" fmla="*/ 265 h 63"/>
                              <a:gd name="T76" fmla="+- 0 1743 1592"/>
                              <a:gd name="T77" fmla="*/ T76 w 443"/>
                              <a:gd name="T78" fmla="+- 0 262 220"/>
                              <a:gd name="T79" fmla="*/ 262 h 63"/>
                              <a:gd name="T80" fmla="+- 0 1720 1592"/>
                              <a:gd name="T81" fmla="*/ T80 w 443"/>
                              <a:gd name="T82" fmla="+- 0 243 220"/>
                              <a:gd name="T83" fmla="*/ 243 h 63"/>
                              <a:gd name="T84" fmla="+- 0 1731 1592"/>
                              <a:gd name="T85" fmla="*/ T84 w 443"/>
                              <a:gd name="T86" fmla="+- 0 243 220"/>
                              <a:gd name="T87" fmla="*/ 243 h 63"/>
                              <a:gd name="T88" fmla="+- 0 1760 1592"/>
                              <a:gd name="T89" fmla="*/ T88 w 443"/>
                              <a:gd name="T90" fmla="+- 0 243 220"/>
                              <a:gd name="T91" fmla="*/ 243 h 63"/>
                              <a:gd name="T92" fmla="+- 0 1765 1592"/>
                              <a:gd name="T93" fmla="*/ T92 w 443"/>
                              <a:gd name="T94" fmla="+- 0 282 220"/>
                              <a:gd name="T95" fmla="*/ 282 h 63"/>
                              <a:gd name="T96" fmla="+- 0 1760 1592"/>
                              <a:gd name="T97" fmla="*/ T96 w 443"/>
                              <a:gd name="T98" fmla="+- 0 243 220"/>
                              <a:gd name="T99" fmla="*/ 243 h 63"/>
                              <a:gd name="T100" fmla="+- 0 1767 1592"/>
                              <a:gd name="T101" fmla="*/ T100 w 443"/>
                              <a:gd name="T102" fmla="+- 0 237 220"/>
                              <a:gd name="T103" fmla="*/ 237 h 63"/>
                              <a:gd name="T104" fmla="+- 0 1760 1592"/>
                              <a:gd name="T105" fmla="*/ T104 w 443"/>
                              <a:gd name="T106" fmla="+- 0 226 220"/>
                              <a:gd name="T107" fmla="*/ 226 h 63"/>
                              <a:gd name="T108" fmla="+- 0 1781 1592"/>
                              <a:gd name="T109" fmla="*/ T108 w 443"/>
                              <a:gd name="T110" fmla="+- 0 237 220"/>
                              <a:gd name="T111" fmla="*/ 237 h 63"/>
                              <a:gd name="T112" fmla="+- 0 1784 1592"/>
                              <a:gd name="T113" fmla="*/ T112 w 443"/>
                              <a:gd name="T114" fmla="+- 0 245 220"/>
                              <a:gd name="T115" fmla="*/ 245 h 63"/>
                              <a:gd name="T116" fmla="+- 0 1785 1592"/>
                              <a:gd name="T117" fmla="*/ T116 w 443"/>
                              <a:gd name="T118" fmla="+- 0 239 220"/>
                              <a:gd name="T119" fmla="*/ 239 h 63"/>
                              <a:gd name="T120" fmla="+- 0 1796 1592"/>
                              <a:gd name="T121" fmla="*/ T120 w 443"/>
                              <a:gd name="T122" fmla="+- 0 236 220"/>
                              <a:gd name="T123" fmla="*/ 236 h 63"/>
                              <a:gd name="T124" fmla="+- 0 1796 1592"/>
                              <a:gd name="T125" fmla="*/ T124 w 443"/>
                              <a:gd name="T126" fmla="+- 0 243 220"/>
                              <a:gd name="T127" fmla="*/ 243 h 63"/>
                              <a:gd name="T128" fmla="+- 0 1809 1592"/>
                              <a:gd name="T129" fmla="*/ T128 w 443"/>
                              <a:gd name="T130" fmla="+- 0 237 220"/>
                              <a:gd name="T131" fmla="*/ 237 h 63"/>
                              <a:gd name="T132" fmla="+- 0 1809 1592"/>
                              <a:gd name="T133" fmla="*/ T132 w 443"/>
                              <a:gd name="T134" fmla="+- 0 220 220"/>
                              <a:gd name="T135" fmla="*/ 220 h 63"/>
                              <a:gd name="T136" fmla="+- 0 1851 1592"/>
                              <a:gd name="T137" fmla="*/ T136 w 443"/>
                              <a:gd name="T138" fmla="+- 0 283 220"/>
                              <a:gd name="T139" fmla="*/ 283 h 63"/>
                              <a:gd name="T140" fmla="+- 0 1820 1592"/>
                              <a:gd name="T141" fmla="*/ T140 w 443"/>
                              <a:gd name="T142" fmla="+- 0 220 220"/>
                              <a:gd name="T143" fmla="*/ 220 h 63"/>
                              <a:gd name="T144" fmla="+- 0 1826 1592"/>
                              <a:gd name="T145" fmla="*/ T144 w 443"/>
                              <a:gd name="T146" fmla="+- 0 270 220"/>
                              <a:gd name="T147" fmla="*/ 270 h 63"/>
                              <a:gd name="T148" fmla="+- 0 1857 1592"/>
                              <a:gd name="T149" fmla="*/ T148 w 443"/>
                              <a:gd name="T150" fmla="+- 0 243 220"/>
                              <a:gd name="T151" fmla="*/ 243 h 63"/>
                              <a:gd name="T152" fmla="+- 0 1856 1592"/>
                              <a:gd name="T153" fmla="*/ T152 w 443"/>
                              <a:gd name="T154" fmla="+- 0 276 220"/>
                              <a:gd name="T155" fmla="*/ 276 h 63"/>
                              <a:gd name="T156" fmla="+- 0 1834 1592"/>
                              <a:gd name="T157" fmla="*/ T156 w 443"/>
                              <a:gd name="T158" fmla="+- 0 236 220"/>
                              <a:gd name="T159" fmla="*/ 236 h 63"/>
                              <a:gd name="T160" fmla="+- 0 1857 1592"/>
                              <a:gd name="T161" fmla="*/ T160 w 443"/>
                              <a:gd name="T162" fmla="+- 0 243 220"/>
                              <a:gd name="T163" fmla="*/ 243 h 63"/>
                              <a:gd name="T164" fmla="+- 0 1872 1592"/>
                              <a:gd name="T165" fmla="*/ T164 w 443"/>
                              <a:gd name="T166" fmla="+- 0 283 220"/>
                              <a:gd name="T167" fmla="*/ 283 h 63"/>
                              <a:gd name="T168" fmla="+- 0 1873 1592"/>
                              <a:gd name="T169" fmla="*/ T168 w 443"/>
                              <a:gd name="T170" fmla="+- 0 273 220"/>
                              <a:gd name="T171" fmla="*/ 273 h 63"/>
                              <a:gd name="T172" fmla="+- 0 1901 1592"/>
                              <a:gd name="T173" fmla="*/ T172 w 443"/>
                              <a:gd name="T174" fmla="+- 0 281 220"/>
                              <a:gd name="T175" fmla="*/ 281 h 63"/>
                              <a:gd name="T176" fmla="+- 0 1889 1592"/>
                              <a:gd name="T177" fmla="*/ T176 w 443"/>
                              <a:gd name="T178" fmla="+- 0 277 220"/>
                              <a:gd name="T179" fmla="*/ 277 h 63"/>
                              <a:gd name="T180" fmla="+- 0 1921 1592"/>
                              <a:gd name="T181" fmla="*/ T180 w 443"/>
                              <a:gd name="T182" fmla="+- 0 243 220"/>
                              <a:gd name="T183" fmla="*/ 243 h 63"/>
                              <a:gd name="T184" fmla="+- 0 1926 1592"/>
                              <a:gd name="T185" fmla="*/ T184 w 443"/>
                              <a:gd name="T186" fmla="+- 0 282 220"/>
                              <a:gd name="T187" fmla="*/ 282 h 63"/>
                              <a:gd name="T188" fmla="+- 0 1921 1592"/>
                              <a:gd name="T189" fmla="*/ T188 w 443"/>
                              <a:gd name="T190" fmla="+- 0 243 220"/>
                              <a:gd name="T191" fmla="*/ 243 h 63"/>
                              <a:gd name="T192" fmla="+- 0 1928 1592"/>
                              <a:gd name="T193" fmla="*/ T192 w 443"/>
                              <a:gd name="T194" fmla="+- 0 237 220"/>
                              <a:gd name="T195" fmla="*/ 237 h 63"/>
                              <a:gd name="T196" fmla="+- 0 1921 1592"/>
                              <a:gd name="T197" fmla="*/ T196 w 443"/>
                              <a:gd name="T198" fmla="+- 0 226 220"/>
                              <a:gd name="T199" fmla="*/ 226 h 63"/>
                              <a:gd name="T200" fmla="+- 0 1942 1592"/>
                              <a:gd name="T201" fmla="*/ T200 w 443"/>
                              <a:gd name="T202" fmla="+- 0 237 220"/>
                              <a:gd name="T203" fmla="*/ 237 h 63"/>
                              <a:gd name="T204" fmla="+- 0 1942 1592"/>
                              <a:gd name="T205" fmla="*/ T204 w 443"/>
                              <a:gd name="T206" fmla="+- 0 220 220"/>
                              <a:gd name="T207" fmla="*/ 220 h 63"/>
                              <a:gd name="T208" fmla="+- 0 1983 1592"/>
                              <a:gd name="T209" fmla="*/ T208 w 443"/>
                              <a:gd name="T210" fmla="+- 0 236 220"/>
                              <a:gd name="T211" fmla="*/ 236 h 63"/>
                              <a:gd name="T212" fmla="+- 0 1983 1592"/>
                              <a:gd name="T213" fmla="*/ T212 w 443"/>
                              <a:gd name="T214" fmla="+- 0 283 220"/>
                              <a:gd name="T215" fmla="*/ 283 h 63"/>
                              <a:gd name="T216" fmla="+- 0 1963 1592"/>
                              <a:gd name="T217" fmla="*/ T216 w 443"/>
                              <a:gd name="T218" fmla="+- 0 243 220"/>
                              <a:gd name="T219" fmla="*/ 243 h 63"/>
                              <a:gd name="T220" fmla="+- 0 1983 1592"/>
                              <a:gd name="T221" fmla="*/ T220 w 443"/>
                              <a:gd name="T222" fmla="+- 0 249 220"/>
                              <a:gd name="T223" fmla="*/ 249 h 63"/>
                              <a:gd name="T224" fmla="+- 0 1990 1592"/>
                              <a:gd name="T225" fmla="*/ T224 w 443"/>
                              <a:gd name="T226" fmla="+- 0 245 220"/>
                              <a:gd name="T227" fmla="*/ 245 h 63"/>
                              <a:gd name="T228" fmla="+- 0 2007 1592"/>
                              <a:gd name="T229" fmla="*/ T228 w 443"/>
                              <a:gd name="T230" fmla="+- 0 281 220"/>
                              <a:gd name="T231" fmla="*/ 281 h 63"/>
                              <a:gd name="T232" fmla="+- 0 2034 1592"/>
                              <a:gd name="T233" fmla="*/ T232 w 443"/>
                              <a:gd name="T234" fmla="+- 0 242 220"/>
                              <a:gd name="T235" fmla="*/ 242 h 63"/>
                              <a:gd name="T236" fmla="+- 0 2034 1592"/>
                              <a:gd name="T237" fmla="*/ T236 w 443"/>
                              <a:gd name="T238" fmla="+- 0 242 220"/>
                              <a:gd name="T239" fmla="*/ 242 h 63"/>
                              <a:gd name="T240" fmla="+- 0 2009 1592"/>
                              <a:gd name="T241" fmla="*/ T240 w 443"/>
                              <a:gd name="T242" fmla="+- 0 245 220"/>
                              <a:gd name="T243" fmla="*/ 245 h 6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 ang="0">
                                <a:pos x="T233" y="T235"/>
                              </a:cxn>
                              <a:cxn ang="0">
                                <a:pos x="T237" y="T239"/>
                              </a:cxn>
                              <a:cxn ang="0">
                                <a:pos x="T241" y="T243"/>
                              </a:cxn>
                            </a:cxnLst>
                            <a:rect l="0" t="0" r="r" b="b"/>
                            <a:pathLst>
                              <a:path w="443" h="63">
                                <a:moveTo>
                                  <a:pt x="12" y="23"/>
                                </a:moveTo>
                                <a:lnTo>
                                  <a:pt x="6" y="23"/>
                                </a:lnTo>
                                <a:lnTo>
                                  <a:pt x="6" y="60"/>
                                </a:lnTo>
                                <a:lnTo>
                                  <a:pt x="9" y="63"/>
                                </a:lnTo>
                                <a:lnTo>
                                  <a:pt x="16" y="63"/>
                                </a:lnTo>
                                <a:lnTo>
                                  <a:pt x="17" y="62"/>
                                </a:lnTo>
                                <a:lnTo>
                                  <a:pt x="19" y="62"/>
                                </a:lnTo>
                                <a:lnTo>
                                  <a:pt x="19" y="57"/>
                                </a:lnTo>
                                <a:lnTo>
                                  <a:pt x="13" y="57"/>
                                </a:lnTo>
                                <a:lnTo>
                                  <a:pt x="12" y="56"/>
                                </a:lnTo>
                                <a:lnTo>
                                  <a:pt x="12" y="23"/>
                                </a:lnTo>
                                <a:close/>
                                <a:moveTo>
                                  <a:pt x="19" y="56"/>
                                </a:moveTo>
                                <a:lnTo>
                                  <a:pt x="16" y="57"/>
                                </a:lnTo>
                                <a:lnTo>
                                  <a:pt x="19" y="57"/>
                                </a:lnTo>
                                <a:lnTo>
                                  <a:pt x="19" y="56"/>
                                </a:lnTo>
                                <a:close/>
                                <a:moveTo>
                                  <a:pt x="19" y="17"/>
                                </a:moveTo>
                                <a:lnTo>
                                  <a:pt x="0" y="17"/>
                                </a:lnTo>
                                <a:lnTo>
                                  <a:pt x="0" y="23"/>
                                </a:lnTo>
                                <a:lnTo>
                                  <a:pt x="19" y="23"/>
                                </a:lnTo>
                                <a:lnTo>
                                  <a:pt x="19" y="17"/>
                                </a:lnTo>
                                <a:close/>
                                <a:moveTo>
                                  <a:pt x="12" y="6"/>
                                </a:moveTo>
                                <a:lnTo>
                                  <a:pt x="6" y="6"/>
                                </a:lnTo>
                                <a:lnTo>
                                  <a:pt x="6" y="17"/>
                                </a:lnTo>
                                <a:lnTo>
                                  <a:pt x="12" y="17"/>
                                </a:lnTo>
                                <a:lnTo>
                                  <a:pt x="12" y="6"/>
                                </a:lnTo>
                                <a:close/>
                                <a:moveTo>
                                  <a:pt x="45" y="35"/>
                                </a:moveTo>
                                <a:lnTo>
                                  <a:pt x="25" y="35"/>
                                </a:lnTo>
                                <a:lnTo>
                                  <a:pt x="25" y="41"/>
                                </a:lnTo>
                                <a:lnTo>
                                  <a:pt x="45" y="41"/>
                                </a:lnTo>
                                <a:lnTo>
                                  <a:pt x="45" y="35"/>
                                </a:lnTo>
                                <a:close/>
                                <a:moveTo>
                                  <a:pt x="75" y="16"/>
                                </a:moveTo>
                                <a:lnTo>
                                  <a:pt x="58" y="16"/>
                                </a:lnTo>
                                <a:lnTo>
                                  <a:pt x="51" y="25"/>
                                </a:lnTo>
                                <a:lnTo>
                                  <a:pt x="51" y="54"/>
                                </a:lnTo>
                                <a:lnTo>
                                  <a:pt x="58" y="63"/>
                                </a:lnTo>
                                <a:lnTo>
                                  <a:pt x="76" y="63"/>
                                </a:lnTo>
                                <a:lnTo>
                                  <a:pt x="80" y="60"/>
                                </a:lnTo>
                                <a:lnTo>
                                  <a:pt x="83" y="56"/>
                                </a:lnTo>
                                <a:lnTo>
                                  <a:pt x="63" y="56"/>
                                </a:lnTo>
                                <a:lnTo>
                                  <a:pt x="58" y="50"/>
                                </a:lnTo>
                                <a:lnTo>
                                  <a:pt x="58" y="29"/>
                                </a:lnTo>
                                <a:lnTo>
                                  <a:pt x="63" y="23"/>
                                </a:lnTo>
                                <a:lnTo>
                                  <a:pt x="83" y="23"/>
                                </a:lnTo>
                                <a:lnTo>
                                  <a:pt x="80" y="18"/>
                                </a:lnTo>
                                <a:lnTo>
                                  <a:pt x="75" y="16"/>
                                </a:lnTo>
                                <a:close/>
                                <a:moveTo>
                                  <a:pt x="90" y="55"/>
                                </a:moveTo>
                                <a:lnTo>
                                  <a:pt x="84" y="55"/>
                                </a:lnTo>
                                <a:lnTo>
                                  <a:pt x="84" y="61"/>
                                </a:lnTo>
                                <a:lnTo>
                                  <a:pt x="90" y="61"/>
                                </a:lnTo>
                                <a:lnTo>
                                  <a:pt x="90" y="55"/>
                                </a:lnTo>
                                <a:close/>
                                <a:moveTo>
                                  <a:pt x="83" y="23"/>
                                </a:moveTo>
                                <a:lnTo>
                                  <a:pt x="78" y="23"/>
                                </a:lnTo>
                                <a:lnTo>
                                  <a:pt x="83" y="29"/>
                                </a:lnTo>
                                <a:lnTo>
                                  <a:pt x="83" y="50"/>
                                </a:lnTo>
                                <a:lnTo>
                                  <a:pt x="78" y="56"/>
                                </a:lnTo>
                                <a:lnTo>
                                  <a:pt x="83" y="56"/>
                                </a:lnTo>
                                <a:lnTo>
                                  <a:pt x="84" y="55"/>
                                </a:lnTo>
                                <a:lnTo>
                                  <a:pt x="90" y="55"/>
                                </a:lnTo>
                                <a:lnTo>
                                  <a:pt x="90" y="23"/>
                                </a:lnTo>
                                <a:lnTo>
                                  <a:pt x="83" y="23"/>
                                </a:lnTo>
                                <a:close/>
                                <a:moveTo>
                                  <a:pt x="90" y="0"/>
                                </a:moveTo>
                                <a:lnTo>
                                  <a:pt x="83" y="0"/>
                                </a:lnTo>
                                <a:lnTo>
                                  <a:pt x="83" y="23"/>
                                </a:lnTo>
                                <a:lnTo>
                                  <a:pt x="90" y="23"/>
                                </a:lnTo>
                                <a:lnTo>
                                  <a:pt x="90" y="0"/>
                                </a:lnTo>
                                <a:close/>
                                <a:moveTo>
                                  <a:pt x="107" y="17"/>
                                </a:moveTo>
                                <a:lnTo>
                                  <a:pt x="100" y="17"/>
                                </a:lnTo>
                                <a:lnTo>
                                  <a:pt x="100" y="61"/>
                                </a:lnTo>
                                <a:lnTo>
                                  <a:pt x="107" y="61"/>
                                </a:lnTo>
                                <a:lnTo>
                                  <a:pt x="107" y="17"/>
                                </a:lnTo>
                                <a:close/>
                                <a:moveTo>
                                  <a:pt x="107" y="0"/>
                                </a:moveTo>
                                <a:lnTo>
                                  <a:pt x="100" y="0"/>
                                </a:lnTo>
                                <a:lnTo>
                                  <a:pt x="100" y="9"/>
                                </a:lnTo>
                                <a:lnTo>
                                  <a:pt x="107" y="9"/>
                                </a:lnTo>
                                <a:lnTo>
                                  <a:pt x="107" y="0"/>
                                </a:lnTo>
                                <a:close/>
                                <a:moveTo>
                                  <a:pt x="123" y="48"/>
                                </a:moveTo>
                                <a:lnTo>
                                  <a:pt x="116" y="48"/>
                                </a:lnTo>
                                <a:lnTo>
                                  <a:pt x="116" y="58"/>
                                </a:lnTo>
                                <a:lnTo>
                                  <a:pt x="122" y="63"/>
                                </a:lnTo>
                                <a:lnTo>
                                  <a:pt x="144" y="63"/>
                                </a:lnTo>
                                <a:lnTo>
                                  <a:pt x="151" y="57"/>
                                </a:lnTo>
                                <a:lnTo>
                                  <a:pt x="151" y="56"/>
                                </a:lnTo>
                                <a:lnTo>
                                  <a:pt x="130" y="56"/>
                                </a:lnTo>
                                <a:lnTo>
                                  <a:pt x="127" y="55"/>
                                </a:lnTo>
                                <a:lnTo>
                                  <a:pt x="125" y="53"/>
                                </a:lnTo>
                                <a:lnTo>
                                  <a:pt x="124" y="52"/>
                                </a:lnTo>
                                <a:lnTo>
                                  <a:pt x="124" y="51"/>
                                </a:lnTo>
                                <a:lnTo>
                                  <a:pt x="123" y="48"/>
                                </a:lnTo>
                                <a:close/>
                                <a:moveTo>
                                  <a:pt x="144" y="16"/>
                                </a:moveTo>
                                <a:lnTo>
                                  <a:pt x="124" y="16"/>
                                </a:lnTo>
                                <a:lnTo>
                                  <a:pt x="117" y="21"/>
                                </a:lnTo>
                                <a:lnTo>
                                  <a:pt x="117" y="36"/>
                                </a:lnTo>
                                <a:lnTo>
                                  <a:pt x="121" y="39"/>
                                </a:lnTo>
                                <a:lnTo>
                                  <a:pt x="142" y="45"/>
                                </a:lnTo>
                                <a:lnTo>
                                  <a:pt x="144" y="46"/>
                                </a:lnTo>
                                <a:lnTo>
                                  <a:pt x="144" y="53"/>
                                </a:lnTo>
                                <a:lnTo>
                                  <a:pt x="140" y="56"/>
                                </a:lnTo>
                                <a:lnTo>
                                  <a:pt x="151" y="56"/>
                                </a:lnTo>
                                <a:lnTo>
                                  <a:pt x="151" y="42"/>
                                </a:lnTo>
                                <a:lnTo>
                                  <a:pt x="147" y="39"/>
                                </a:lnTo>
                                <a:lnTo>
                                  <a:pt x="127" y="34"/>
                                </a:lnTo>
                                <a:lnTo>
                                  <a:pt x="124" y="32"/>
                                </a:lnTo>
                                <a:lnTo>
                                  <a:pt x="124" y="25"/>
                                </a:lnTo>
                                <a:lnTo>
                                  <a:pt x="128" y="23"/>
                                </a:lnTo>
                                <a:lnTo>
                                  <a:pt x="149" y="23"/>
                                </a:lnTo>
                                <a:lnTo>
                                  <a:pt x="149" y="21"/>
                                </a:lnTo>
                                <a:lnTo>
                                  <a:pt x="144" y="16"/>
                                </a:lnTo>
                                <a:close/>
                                <a:moveTo>
                                  <a:pt x="149" y="23"/>
                                </a:moveTo>
                                <a:lnTo>
                                  <a:pt x="139" y="23"/>
                                </a:lnTo>
                                <a:lnTo>
                                  <a:pt x="142" y="25"/>
                                </a:lnTo>
                                <a:lnTo>
                                  <a:pt x="142" y="29"/>
                                </a:lnTo>
                                <a:lnTo>
                                  <a:pt x="149" y="29"/>
                                </a:lnTo>
                                <a:lnTo>
                                  <a:pt x="149" y="23"/>
                                </a:lnTo>
                                <a:close/>
                                <a:moveTo>
                                  <a:pt x="168" y="23"/>
                                </a:moveTo>
                                <a:lnTo>
                                  <a:pt x="161" y="23"/>
                                </a:lnTo>
                                <a:lnTo>
                                  <a:pt x="161" y="60"/>
                                </a:lnTo>
                                <a:lnTo>
                                  <a:pt x="164" y="63"/>
                                </a:lnTo>
                                <a:lnTo>
                                  <a:pt x="172" y="63"/>
                                </a:lnTo>
                                <a:lnTo>
                                  <a:pt x="173" y="62"/>
                                </a:lnTo>
                                <a:lnTo>
                                  <a:pt x="175" y="62"/>
                                </a:lnTo>
                                <a:lnTo>
                                  <a:pt x="175" y="57"/>
                                </a:lnTo>
                                <a:lnTo>
                                  <a:pt x="169" y="57"/>
                                </a:lnTo>
                                <a:lnTo>
                                  <a:pt x="168" y="56"/>
                                </a:lnTo>
                                <a:lnTo>
                                  <a:pt x="168" y="23"/>
                                </a:lnTo>
                                <a:close/>
                                <a:moveTo>
                                  <a:pt x="175" y="56"/>
                                </a:moveTo>
                                <a:lnTo>
                                  <a:pt x="172" y="57"/>
                                </a:lnTo>
                                <a:lnTo>
                                  <a:pt x="175" y="57"/>
                                </a:lnTo>
                                <a:lnTo>
                                  <a:pt x="175" y="56"/>
                                </a:lnTo>
                                <a:close/>
                                <a:moveTo>
                                  <a:pt x="175" y="17"/>
                                </a:moveTo>
                                <a:lnTo>
                                  <a:pt x="156" y="17"/>
                                </a:lnTo>
                                <a:lnTo>
                                  <a:pt x="156" y="23"/>
                                </a:lnTo>
                                <a:lnTo>
                                  <a:pt x="175" y="23"/>
                                </a:lnTo>
                                <a:lnTo>
                                  <a:pt x="175" y="17"/>
                                </a:lnTo>
                                <a:close/>
                                <a:moveTo>
                                  <a:pt x="168" y="6"/>
                                </a:moveTo>
                                <a:lnTo>
                                  <a:pt x="161" y="6"/>
                                </a:lnTo>
                                <a:lnTo>
                                  <a:pt x="161" y="17"/>
                                </a:lnTo>
                                <a:lnTo>
                                  <a:pt x="168" y="17"/>
                                </a:lnTo>
                                <a:lnTo>
                                  <a:pt x="168" y="6"/>
                                </a:lnTo>
                                <a:close/>
                                <a:moveTo>
                                  <a:pt x="189" y="17"/>
                                </a:moveTo>
                                <a:lnTo>
                                  <a:pt x="183" y="17"/>
                                </a:lnTo>
                                <a:lnTo>
                                  <a:pt x="183" y="61"/>
                                </a:lnTo>
                                <a:lnTo>
                                  <a:pt x="190" y="61"/>
                                </a:lnTo>
                                <a:lnTo>
                                  <a:pt x="190" y="28"/>
                                </a:lnTo>
                                <a:lnTo>
                                  <a:pt x="192" y="25"/>
                                </a:lnTo>
                                <a:lnTo>
                                  <a:pt x="189" y="25"/>
                                </a:lnTo>
                                <a:lnTo>
                                  <a:pt x="189" y="17"/>
                                </a:lnTo>
                                <a:close/>
                                <a:moveTo>
                                  <a:pt x="201" y="16"/>
                                </a:moveTo>
                                <a:lnTo>
                                  <a:pt x="197" y="16"/>
                                </a:lnTo>
                                <a:lnTo>
                                  <a:pt x="193" y="19"/>
                                </a:lnTo>
                                <a:lnTo>
                                  <a:pt x="189" y="25"/>
                                </a:lnTo>
                                <a:lnTo>
                                  <a:pt x="192" y="25"/>
                                </a:lnTo>
                                <a:lnTo>
                                  <a:pt x="194" y="23"/>
                                </a:lnTo>
                                <a:lnTo>
                                  <a:pt x="204" y="23"/>
                                </a:lnTo>
                                <a:lnTo>
                                  <a:pt x="204" y="16"/>
                                </a:lnTo>
                                <a:lnTo>
                                  <a:pt x="201" y="16"/>
                                </a:lnTo>
                                <a:close/>
                                <a:moveTo>
                                  <a:pt x="204" y="23"/>
                                </a:moveTo>
                                <a:lnTo>
                                  <a:pt x="194" y="23"/>
                                </a:lnTo>
                                <a:lnTo>
                                  <a:pt x="204" y="23"/>
                                </a:lnTo>
                                <a:close/>
                                <a:moveTo>
                                  <a:pt x="217" y="17"/>
                                </a:moveTo>
                                <a:lnTo>
                                  <a:pt x="210" y="17"/>
                                </a:lnTo>
                                <a:lnTo>
                                  <a:pt x="210" y="61"/>
                                </a:lnTo>
                                <a:lnTo>
                                  <a:pt x="217" y="61"/>
                                </a:lnTo>
                                <a:lnTo>
                                  <a:pt x="217" y="17"/>
                                </a:lnTo>
                                <a:close/>
                                <a:moveTo>
                                  <a:pt x="217" y="0"/>
                                </a:moveTo>
                                <a:lnTo>
                                  <a:pt x="210" y="0"/>
                                </a:lnTo>
                                <a:lnTo>
                                  <a:pt x="210" y="9"/>
                                </a:lnTo>
                                <a:lnTo>
                                  <a:pt x="217" y="9"/>
                                </a:lnTo>
                                <a:lnTo>
                                  <a:pt x="217" y="0"/>
                                </a:lnTo>
                                <a:close/>
                                <a:moveTo>
                                  <a:pt x="238" y="55"/>
                                </a:moveTo>
                                <a:lnTo>
                                  <a:pt x="234" y="55"/>
                                </a:lnTo>
                                <a:lnTo>
                                  <a:pt x="237" y="60"/>
                                </a:lnTo>
                                <a:lnTo>
                                  <a:pt x="242" y="63"/>
                                </a:lnTo>
                                <a:lnTo>
                                  <a:pt x="259" y="63"/>
                                </a:lnTo>
                                <a:lnTo>
                                  <a:pt x="264" y="56"/>
                                </a:lnTo>
                                <a:lnTo>
                                  <a:pt x="239" y="56"/>
                                </a:lnTo>
                                <a:lnTo>
                                  <a:pt x="238" y="55"/>
                                </a:lnTo>
                                <a:close/>
                                <a:moveTo>
                                  <a:pt x="234" y="0"/>
                                </a:moveTo>
                                <a:lnTo>
                                  <a:pt x="228" y="0"/>
                                </a:lnTo>
                                <a:lnTo>
                                  <a:pt x="228" y="61"/>
                                </a:lnTo>
                                <a:lnTo>
                                  <a:pt x="234" y="61"/>
                                </a:lnTo>
                                <a:lnTo>
                                  <a:pt x="234" y="55"/>
                                </a:lnTo>
                                <a:lnTo>
                                  <a:pt x="238" y="55"/>
                                </a:lnTo>
                                <a:lnTo>
                                  <a:pt x="234" y="50"/>
                                </a:lnTo>
                                <a:lnTo>
                                  <a:pt x="234" y="29"/>
                                </a:lnTo>
                                <a:lnTo>
                                  <a:pt x="239" y="23"/>
                                </a:lnTo>
                                <a:lnTo>
                                  <a:pt x="234" y="23"/>
                                </a:lnTo>
                                <a:lnTo>
                                  <a:pt x="234" y="0"/>
                                </a:lnTo>
                                <a:close/>
                                <a:moveTo>
                                  <a:pt x="265" y="23"/>
                                </a:moveTo>
                                <a:lnTo>
                                  <a:pt x="254" y="23"/>
                                </a:lnTo>
                                <a:lnTo>
                                  <a:pt x="259" y="29"/>
                                </a:lnTo>
                                <a:lnTo>
                                  <a:pt x="259" y="50"/>
                                </a:lnTo>
                                <a:lnTo>
                                  <a:pt x="254" y="56"/>
                                </a:lnTo>
                                <a:lnTo>
                                  <a:pt x="264" y="56"/>
                                </a:lnTo>
                                <a:lnTo>
                                  <a:pt x="266" y="53"/>
                                </a:lnTo>
                                <a:lnTo>
                                  <a:pt x="266" y="25"/>
                                </a:lnTo>
                                <a:lnTo>
                                  <a:pt x="265" y="23"/>
                                </a:lnTo>
                                <a:close/>
                                <a:moveTo>
                                  <a:pt x="259" y="16"/>
                                </a:moveTo>
                                <a:lnTo>
                                  <a:pt x="242" y="16"/>
                                </a:lnTo>
                                <a:lnTo>
                                  <a:pt x="238" y="18"/>
                                </a:lnTo>
                                <a:lnTo>
                                  <a:pt x="234" y="23"/>
                                </a:lnTo>
                                <a:lnTo>
                                  <a:pt x="239" y="23"/>
                                </a:lnTo>
                                <a:lnTo>
                                  <a:pt x="265" y="23"/>
                                </a:lnTo>
                                <a:lnTo>
                                  <a:pt x="259" y="16"/>
                                </a:lnTo>
                                <a:close/>
                                <a:moveTo>
                                  <a:pt x="281" y="17"/>
                                </a:moveTo>
                                <a:lnTo>
                                  <a:pt x="274" y="17"/>
                                </a:lnTo>
                                <a:lnTo>
                                  <a:pt x="274" y="58"/>
                                </a:lnTo>
                                <a:lnTo>
                                  <a:pt x="280" y="63"/>
                                </a:lnTo>
                                <a:lnTo>
                                  <a:pt x="295" y="63"/>
                                </a:lnTo>
                                <a:lnTo>
                                  <a:pt x="299" y="60"/>
                                </a:lnTo>
                                <a:lnTo>
                                  <a:pt x="301" y="57"/>
                                </a:lnTo>
                                <a:lnTo>
                                  <a:pt x="285" y="57"/>
                                </a:lnTo>
                                <a:lnTo>
                                  <a:pt x="281" y="53"/>
                                </a:lnTo>
                                <a:lnTo>
                                  <a:pt x="281" y="17"/>
                                </a:lnTo>
                                <a:close/>
                                <a:moveTo>
                                  <a:pt x="309" y="55"/>
                                </a:moveTo>
                                <a:lnTo>
                                  <a:pt x="303" y="55"/>
                                </a:lnTo>
                                <a:lnTo>
                                  <a:pt x="303" y="61"/>
                                </a:lnTo>
                                <a:lnTo>
                                  <a:pt x="309" y="61"/>
                                </a:lnTo>
                                <a:lnTo>
                                  <a:pt x="309" y="55"/>
                                </a:lnTo>
                                <a:close/>
                                <a:moveTo>
                                  <a:pt x="309" y="17"/>
                                </a:moveTo>
                                <a:lnTo>
                                  <a:pt x="302" y="17"/>
                                </a:lnTo>
                                <a:lnTo>
                                  <a:pt x="302" y="51"/>
                                </a:lnTo>
                                <a:lnTo>
                                  <a:pt x="297" y="57"/>
                                </a:lnTo>
                                <a:lnTo>
                                  <a:pt x="301" y="57"/>
                                </a:lnTo>
                                <a:lnTo>
                                  <a:pt x="303" y="55"/>
                                </a:lnTo>
                                <a:lnTo>
                                  <a:pt x="309" y="55"/>
                                </a:lnTo>
                                <a:lnTo>
                                  <a:pt x="309" y="17"/>
                                </a:lnTo>
                                <a:close/>
                                <a:moveTo>
                                  <a:pt x="329" y="23"/>
                                </a:moveTo>
                                <a:lnTo>
                                  <a:pt x="322" y="23"/>
                                </a:lnTo>
                                <a:lnTo>
                                  <a:pt x="322" y="60"/>
                                </a:lnTo>
                                <a:lnTo>
                                  <a:pt x="325" y="63"/>
                                </a:lnTo>
                                <a:lnTo>
                                  <a:pt x="332" y="63"/>
                                </a:lnTo>
                                <a:lnTo>
                                  <a:pt x="334" y="62"/>
                                </a:lnTo>
                                <a:lnTo>
                                  <a:pt x="336" y="62"/>
                                </a:lnTo>
                                <a:lnTo>
                                  <a:pt x="336" y="57"/>
                                </a:lnTo>
                                <a:lnTo>
                                  <a:pt x="330" y="57"/>
                                </a:lnTo>
                                <a:lnTo>
                                  <a:pt x="329" y="56"/>
                                </a:lnTo>
                                <a:lnTo>
                                  <a:pt x="329" y="23"/>
                                </a:lnTo>
                                <a:close/>
                                <a:moveTo>
                                  <a:pt x="336" y="56"/>
                                </a:moveTo>
                                <a:lnTo>
                                  <a:pt x="333" y="57"/>
                                </a:lnTo>
                                <a:lnTo>
                                  <a:pt x="336" y="57"/>
                                </a:lnTo>
                                <a:lnTo>
                                  <a:pt x="336" y="56"/>
                                </a:lnTo>
                                <a:close/>
                                <a:moveTo>
                                  <a:pt x="336" y="17"/>
                                </a:moveTo>
                                <a:lnTo>
                                  <a:pt x="316" y="17"/>
                                </a:lnTo>
                                <a:lnTo>
                                  <a:pt x="316" y="23"/>
                                </a:lnTo>
                                <a:lnTo>
                                  <a:pt x="336" y="23"/>
                                </a:lnTo>
                                <a:lnTo>
                                  <a:pt x="336" y="17"/>
                                </a:lnTo>
                                <a:close/>
                                <a:moveTo>
                                  <a:pt x="329" y="6"/>
                                </a:moveTo>
                                <a:lnTo>
                                  <a:pt x="322" y="6"/>
                                </a:lnTo>
                                <a:lnTo>
                                  <a:pt x="322" y="17"/>
                                </a:lnTo>
                                <a:lnTo>
                                  <a:pt x="329" y="17"/>
                                </a:lnTo>
                                <a:lnTo>
                                  <a:pt x="329" y="6"/>
                                </a:lnTo>
                                <a:close/>
                                <a:moveTo>
                                  <a:pt x="350" y="17"/>
                                </a:moveTo>
                                <a:lnTo>
                                  <a:pt x="343" y="17"/>
                                </a:lnTo>
                                <a:lnTo>
                                  <a:pt x="343" y="61"/>
                                </a:lnTo>
                                <a:lnTo>
                                  <a:pt x="350" y="61"/>
                                </a:lnTo>
                                <a:lnTo>
                                  <a:pt x="350" y="17"/>
                                </a:lnTo>
                                <a:close/>
                                <a:moveTo>
                                  <a:pt x="350" y="0"/>
                                </a:moveTo>
                                <a:lnTo>
                                  <a:pt x="343" y="0"/>
                                </a:lnTo>
                                <a:lnTo>
                                  <a:pt x="343" y="9"/>
                                </a:lnTo>
                                <a:lnTo>
                                  <a:pt x="350" y="9"/>
                                </a:lnTo>
                                <a:lnTo>
                                  <a:pt x="350" y="0"/>
                                </a:lnTo>
                                <a:close/>
                                <a:moveTo>
                                  <a:pt x="391" y="16"/>
                                </a:moveTo>
                                <a:lnTo>
                                  <a:pt x="366" y="16"/>
                                </a:lnTo>
                                <a:lnTo>
                                  <a:pt x="359" y="25"/>
                                </a:lnTo>
                                <a:lnTo>
                                  <a:pt x="359" y="54"/>
                                </a:lnTo>
                                <a:lnTo>
                                  <a:pt x="366" y="63"/>
                                </a:lnTo>
                                <a:lnTo>
                                  <a:pt x="391" y="63"/>
                                </a:lnTo>
                                <a:lnTo>
                                  <a:pt x="396" y="56"/>
                                </a:lnTo>
                                <a:lnTo>
                                  <a:pt x="371" y="56"/>
                                </a:lnTo>
                                <a:lnTo>
                                  <a:pt x="366" y="50"/>
                                </a:lnTo>
                                <a:lnTo>
                                  <a:pt x="366" y="29"/>
                                </a:lnTo>
                                <a:lnTo>
                                  <a:pt x="371" y="23"/>
                                </a:lnTo>
                                <a:lnTo>
                                  <a:pt x="397" y="23"/>
                                </a:lnTo>
                                <a:lnTo>
                                  <a:pt x="391" y="16"/>
                                </a:lnTo>
                                <a:close/>
                                <a:moveTo>
                                  <a:pt x="397" y="23"/>
                                </a:moveTo>
                                <a:lnTo>
                                  <a:pt x="387" y="23"/>
                                </a:lnTo>
                                <a:lnTo>
                                  <a:pt x="391" y="29"/>
                                </a:lnTo>
                                <a:lnTo>
                                  <a:pt x="391" y="50"/>
                                </a:lnTo>
                                <a:lnTo>
                                  <a:pt x="386" y="56"/>
                                </a:lnTo>
                                <a:lnTo>
                                  <a:pt x="396" y="56"/>
                                </a:lnTo>
                                <a:lnTo>
                                  <a:pt x="398" y="54"/>
                                </a:lnTo>
                                <a:lnTo>
                                  <a:pt x="398" y="25"/>
                                </a:lnTo>
                                <a:lnTo>
                                  <a:pt x="397" y="23"/>
                                </a:lnTo>
                                <a:close/>
                                <a:moveTo>
                                  <a:pt x="414" y="17"/>
                                </a:moveTo>
                                <a:lnTo>
                                  <a:pt x="408" y="17"/>
                                </a:lnTo>
                                <a:lnTo>
                                  <a:pt x="408" y="61"/>
                                </a:lnTo>
                                <a:lnTo>
                                  <a:pt x="415" y="61"/>
                                </a:lnTo>
                                <a:lnTo>
                                  <a:pt x="415" y="28"/>
                                </a:lnTo>
                                <a:lnTo>
                                  <a:pt x="417" y="25"/>
                                </a:lnTo>
                                <a:lnTo>
                                  <a:pt x="414" y="25"/>
                                </a:lnTo>
                                <a:lnTo>
                                  <a:pt x="414" y="17"/>
                                </a:lnTo>
                                <a:close/>
                                <a:moveTo>
                                  <a:pt x="442" y="22"/>
                                </a:moveTo>
                                <a:lnTo>
                                  <a:pt x="432" y="22"/>
                                </a:lnTo>
                                <a:lnTo>
                                  <a:pt x="435" y="26"/>
                                </a:lnTo>
                                <a:lnTo>
                                  <a:pt x="435" y="61"/>
                                </a:lnTo>
                                <a:lnTo>
                                  <a:pt x="442" y="61"/>
                                </a:lnTo>
                                <a:lnTo>
                                  <a:pt x="442" y="22"/>
                                </a:lnTo>
                                <a:close/>
                                <a:moveTo>
                                  <a:pt x="437" y="16"/>
                                </a:moveTo>
                                <a:lnTo>
                                  <a:pt x="422" y="16"/>
                                </a:lnTo>
                                <a:lnTo>
                                  <a:pt x="418" y="19"/>
                                </a:lnTo>
                                <a:lnTo>
                                  <a:pt x="414" y="25"/>
                                </a:lnTo>
                                <a:lnTo>
                                  <a:pt x="417" y="25"/>
                                </a:lnTo>
                                <a:lnTo>
                                  <a:pt x="419" y="22"/>
                                </a:lnTo>
                                <a:lnTo>
                                  <a:pt x="442" y="22"/>
                                </a:lnTo>
                                <a:lnTo>
                                  <a:pt x="442" y="21"/>
                                </a:lnTo>
                                <a:lnTo>
                                  <a:pt x="437" y="1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25" name="Line 169"/>
                        <wps:cNvCnPr>
                          <a:cxnSpLocks noChangeShapeType="1"/>
                        </wps:cNvCnPr>
                        <wps:spPr bwMode="auto">
                          <a:xfrm>
                            <a:off x="1406" y="253"/>
                            <a:ext cx="172" cy="0"/>
                          </a:xfrm>
                          <a:prstGeom prst="line">
                            <a:avLst/>
                          </a:prstGeom>
                          <a:noFill/>
                          <a:ln w="7277">
                            <a:solidFill>
                              <a:srgbClr val="0072BD"/>
                            </a:solidFill>
                            <a:prstDash val="solid"/>
                            <a:round/>
                            <a:headEnd/>
                            <a:tailEnd/>
                          </a:ln>
                          <a:extLst>
                            <a:ext uri="{909E8E84-426E-40DD-AFC4-6F175D3DCCD1}">
                              <a14:hiddenFill xmlns:a14="http://schemas.microsoft.com/office/drawing/2010/main">
                                <a:noFill/>
                              </a14:hiddenFill>
                            </a:ext>
                          </a:extLst>
                        </wps:spPr>
                        <wps:bodyPr/>
                      </wps:wsp>
                      <wps:wsp>
                        <wps:cNvPr id="226" name="docshape72"/>
                        <wps:cNvSpPr>
                          <a:spLocks noChangeArrowheads="1"/>
                        </wps:cNvSpPr>
                        <wps:spPr bwMode="auto">
                          <a:xfrm>
                            <a:off x="1388" y="92"/>
                            <a:ext cx="753" cy="220"/>
                          </a:xfrm>
                          <a:prstGeom prst="rect">
                            <a:avLst/>
                          </a:prstGeom>
                          <a:noFill/>
                          <a:ln w="4445">
                            <a:solidFill>
                              <a:srgbClr val="262626"/>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6268E75A" id="Группа 162" o:spid="_x0000_s1026" style="width:112.85pt;height:84.3pt;mso-position-horizontal-relative:char;mso-position-vertical-relative:line" coordsize="2257,16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">
                <v:shape id="docshape64" o:spid="_x0000_s1027" style="position:absolute;left:352;top:36;width:19;height:1406;visibility:visible;mso-wrap-style:square;v-text-anchor:top" coordsize="19,14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" path="m,1406l,m,1406r18,e" filled="f" strokecolor="#262626" strokeweight=".35pt">
                  <v:path arrowok="t" o:connecttype="custom" o:connectlocs="0,1442;0,36;0,1442;18,1442" o:connectangles="0,0,0,0"/>
                </v:shape>
                <v:line id="Line 108" o:spid="_x0000_s1028" style="position:absolute;visibility:visible;mso-wrap-style:square" from="353,1090" to="371,10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" strokecolor="#262626" strokeweight=".35pt"/>
                <v:line id="Line 109" o:spid="_x0000_s1029" style="position:absolute;visibility:visible;mso-wrap-style:square" from="353,739" to="371,7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" strokecolor="#262626" strokeweight=".35pt"/>
                <v:line id="Line 110" o:spid="_x0000_s1030" style="position:absolute;visibility:visible;mso-wrap-style:square" from="353,388" to="371,3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" strokecolor="#262626" strokeweight=".35pt"/>
                <v:line id="Line 111" o:spid="_x0000_s1031" style="position:absolute;visibility:visible;mso-wrap-style:square" from="353,36" to="371,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" strokecolor="#262626" strokeweight=".35pt"/>
                <v:shape id="docshape65" o:spid="_x0000_s1032" style="position:absolute;width:310;height:1475;visibility:visible;mso-wrap-style:square;v-text-anchor:top" coordsize="310,14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" path="m11,681l,681r,8l11,689r,-8xm11,636l,636r,8l11,644r,-8xm73,938r-27,l33,938r-5,-5l28,921r-9,l19,925r,5l22,934r8,5l21,939r,8l73,947r,-9xm73,681r-52,l21,689r52,l73,681xm73,658l,658r,9l73,667r,-9xm73,636r-52,l21,644r52,l73,636xm76,878r,-1l68,871r,12l68,902r-8,6l35,908r-8,-6l27,883r8,-6l60,877r8,6l68,871r-3,-2l30,869r-11,8l19,908r11,9l65,917r11,-9l76,878xm76,820r-1,l68,814r,12l68,844r-8,6l35,850r-8,-6l27,826r8,-6l60,820r8,6l68,814r-4,-3l30,811r-11,9l19,841r3,5l28,850,,850r,9l73,859r,-8l67,851r6,-4l76,842r,-22xm76,758r,-1l75,754r-6,l69,756r,3l67,760r-43,l19,767r,21l21,794r4,4l28,800r3,1l36,801r,-8l30,792r-3,-4l27,773r3,-4l37,769r4,l42,771r2,18l45,791r1,3l49,801r4,3l70,804r6,-7l76,795r,-15l73,774r-5,-5l68,780r,11l65,795r-11,l52,791r-2,-9l49,773r,-1l47,769r13,l61,770r6,6l68,780r,-11l68,768r5,l76,765r,-7xm76,708r-1,l68,702r,12l68,732r-8,6l35,738r-8,-6l27,714r8,-6l60,708r8,6l68,702r-4,-3l30,699r-11,9l19,729r3,5l28,738,,738r,8l73,746r,-7l67,739r6,-4l76,730r,-22xm76,616r,-9l76,606r-1,-3l68,603r,3l68,611r-1,1l28,612r,-9l21,603r,9l6,612r,8l21,620r,7l28,627r,-7l73,620r3,-4xm95,996r-27,l73,991r3,-4l76,966r-8,-6l68,990r-8,6l35,996r-8,-6l27,972r8,-6l60,966r8,6l68,990r,-30l65,957r-35,l19,966r,21l22,993r7,4l21,997r,7l95,1004r,-8xm95,587r,-3l92,581r-1,-2l89,577r-4,-1l21,552r,9l62,576,21,590r,9l74,581r8,3l86,585r1,2l87,592r,1l87,595r7,l95,593r,-1l95,587xm163,1076r-2,-9l157,1061r-2,-2l155,1070r,37l151,1116r-18,l129,1107r,-37l133,1061r17,l155,1070r,-11l153,1057r-5,-3l136,1054r-6,3l127,1061r-4,6l120,1076r,12l122,1103r4,11l133,1120r9,3l155,1123r5,-7l163,1111r,-35xm163,725r-2,-9l157,710r-2,-3l155,719r,37l151,765r-18,l129,756r,-37l133,710r17,l155,719r,-12l153,705r-5,-2l136,703r-6,3l127,710r-4,6l120,725r,12l122,752r4,11l133,769r9,2l155,771r5,-6l163,759r,-34xm163,373r-2,-8l157,359r-2,-3l155,367r,37l151,413r-18,l129,404r,-37l133,359r17,l155,367r,-11l153,354r-5,-3l136,351r-6,3l127,359r-4,5l120,373r,13l122,400r4,11l133,418r9,2l155,420r5,-7l163,408r,-35xm163,22r-2,-9l157,7,155,5r,11l155,53r-4,9l133,62r-4,-9l129,16r4,-9l150,7r5,9l155,5,153,3,148,,136,r-6,3l127,7r-4,6l120,22r,12l122,49r4,11l133,66r9,2l155,68r5,-6l163,57r,-35xm185,1111r-10,l175,1121r10,l185,1111xm185,760r-10,l175,769r10,l185,760xm185,408r-10,l175,418r10,l185,408xm185,57r-10,l175,66r10,l185,57xm239,1076r-2,-9l233,1061r-2,-2l231,1070r,37l227,1116r-18,l205,1107r,-37l209,1061r18,l231,1070r,-11l230,1057r-6,-3l212,1054r-5,3l203,1061r-4,6l197,1076r,12l198,1103r4,11l209,1120r9,3l232,1123r4,-7l239,1111r,-35xm239,725r-2,-9l233,710r-2,-3l231,719r,37l227,765r-18,l205,756r,-37l209,710r18,l231,719r,-12l230,705r-6,-2l212,703r-5,3l203,710r-4,6l197,725r,12l198,752r4,11l209,769r9,2l232,771r4,-6l239,759r,-34xm239,373r-2,-8l233,359r-2,-3l231,367r,37l227,413r-18,l205,404r,-37l209,359r18,l231,367r,-11l230,354r-6,-3l212,351r-5,3l203,359r-4,5l197,373r,13l198,400r4,11l209,418r9,2l232,420r4,-7l239,408r,-35xm239,22r-2,-9l233,7,231,5r,11l231,53r-4,9l209,62r-4,-9l205,16r4,-9l227,7r4,9l231,5,230,3,224,,212,r-5,3l203,7r-4,6l197,22r,12l198,49r4,11l209,66r9,2l232,68r4,-6l239,57r,-35xm276,1054r-6,l268,1064r-2,2l253,1067r,6l268,1073r,47l276,1120r,-66xm290,391r-3,-5l279,383r6,-2l288,376r,-18l281,351r-25,l249,359r-1,14l256,373r,-4l257,366r3,-5l264,358r12,l280,363r,12l279,377r-6,3l270,380r-6,l264,387r13,l282,391r,17l277,413r-17,l256,408r-1,-10l247,398r,6l248,407r5,10l259,420r23,l289,413r1,-1l290,391xm291,717r-2,-6l287,710r-2,-2l281,704r-5,-1l262,703r-6,3l252,711r-2,4l249,719r,7l257,726r,-5l257,719r4,-7l265,710r12,l283,715r,13l280,732r-6,4l265,740r-13,8l248,755r-1,14l290,769r,-8l256,761r1,-5l260,752r8,-5l286,737r5,-7l291,717xm292,43r-10,l282,14,282,r-6,l274,3r,11l274,43r-20,l274,14r,-11l247,42r,8l274,50r,16l282,66r,-16l292,50r,-7xm309,1427r-2,-8l303,1413r-2,-3l301,1422r,37l297,1467r-18,l275,1459r,-37l279,1413r18,l301,1422r,-12l299,1408r-5,-2l282,1406r-6,2l273,1413r-4,6l267,1427r,13l268,1455r4,10l279,1472r9,2l302,1474r4,-7l309,1462r,-35xe" fillcolor="#262626" stroked="f">
                  <v:path arrowok="t" o:connecttype="custom" o:connectlocs="11,636;30,939;73,658;76,878;60,877;76,878;35,820;0,850;75,754;28,800;42,771;73,774;47,769;76,758;35,708;0,738;76,606;6,612;73,991;60,966;21,997;21,552;87,593;155,1070;153,1057;133,1120;155,719;153,705;133,769;155,367;153,354;133,418;155,16;153,3;133,66;185,1111;185,408;231,1070;230,1057;209,1120;231,719;230,705;209,769;231,367;230,354;209,418;231,16;230,3;209,66;253,1067;288,376;260,361;277,387;253,417;281,704;257,719;248,755;291,717;274,14;309,1427;279,1413;267,1427" o:connectangles="0,0,0,0,0,0,0,0,0,0,0,0,0,0,0,0,0,0,0,0,0,0,0,0,0,0,0,0,0,0,0,0,0,0,0,0,0,0,0,0,0,0,0,0,0,0,0,0,0,0,0,0,0,0,0,0,0,0,0,0,0,0"/>
                </v:shape>
                <v:shape id="docshape66" o:spid="_x0000_s1033" style="position:absolute;left:2178;top:36;width:19;height:1406;visibility:visible;mso-wrap-style:square;v-text-anchor:top" coordsize="19,14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" path="m19,1406l19,t,1406l,1406e" filled="f" strokecolor="#262626" strokeweight=".35pt">
                  <v:path arrowok="t" o:connecttype="custom" o:connectlocs="19,1442;19,36;19,1442;0,1442" o:connectangles="0,0,0,0"/>
                </v:shape>
                <v:line id="Line 114" o:spid="_x0000_s1034" style="position:absolute;visibility:visible;mso-wrap-style:square" from="2197,1090" to="2197,10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" strokecolor="#262626" strokeweight=".35pt"/>
                <v:line id="Line 115" o:spid="_x0000_s1035" style="position:absolute;visibility:visible;mso-wrap-style:square" from="2197,739" to="2197,7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" strokecolor="#262626" strokeweight=".35pt"/>
                <v:line id="Line 116" o:spid="_x0000_s1036" style="position:absolute;visibility:visible;mso-wrap-style:square" from="2197,388" to="2197,3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" strokecolor="#262626" strokeweight=".35pt"/>
                <v:line id="Line 117" o:spid="_x0000_s1037" style="position:absolute;visibility:visible;mso-wrap-style:square" from="2197,36" to="2197,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" strokecolor="#262626" strokeweight=".35pt"/>
                <v:line id="Line 118" o:spid="_x0000_s1038" style="position:absolute;visibility:visible;mso-wrap-style:square" from="353,1442" to="2197,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" strokecolor="#262626" strokeweight=".35pt"/>
                <v:line id="Line 119" o:spid="_x0000_s1039" style="position:absolute;visibility:visible;mso-wrap-style:square" from="478,1442" to="478,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" strokecolor="#3ca0a0" strokeweight=".86pt"/>
                <v:line id="Line 120" o:spid="_x0000_s1040" style="position:absolute;visibility:visible;mso-wrap-style:square" from="531,1442" to="531,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" strokecolor="#3ca0a0" strokeweight=".86pt"/>
                <v:line id="Line 121" o:spid="_x0000_s1041" style="position:absolute;visibility:visible;mso-wrap-style:square" from="584,1442" to="584,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" strokecolor="#3ca0a0" strokeweight=".86pt"/>
                <v:line id="Line 122" o:spid="_x0000_s1042" style="position:absolute;visibility:visible;mso-wrap-style:square" from="637,1442" to="637,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" strokecolor="#3ca0a0" strokeweight=".86pt"/>
                <v:line id="Line 123" o:spid="_x0000_s1043" style="position:absolute;visibility:visible;mso-wrap-style:square" from="690,1442" to="690,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" strokecolor="#3ca0a0" strokeweight=".86pt"/>
                <v:line id="Line 124" o:spid="_x0000_s1044" style="position:absolute;visibility:visible;mso-wrap-style:square" from="743,1442" to="743,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" strokecolor="#3ca0a0" strokeweight=".86pt"/>
                <v:line id="Line 125" o:spid="_x0000_s1045" style="position:absolute;visibility:visible;mso-wrap-style:square" from="796,1442" to="796,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" strokecolor="#3ca0a0" strokeweight=".86pt"/>
                <v:line id="Line 126" o:spid="_x0000_s1046" style="position:absolute;visibility:visible;mso-wrap-style:square" from="849,1442" to="849,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" strokecolor="#3ca0a0" strokeweight=".86pt"/>
                <v:line id="Line 127" o:spid="_x0000_s1047" style="position:absolute;visibility:visible;mso-wrap-style:square" from="902,1442" to="902,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" strokecolor="#3ca0a0" strokeweight=".86pt"/>
                <v:line id="Line 128" o:spid="_x0000_s1048" style="position:absolute;visibility:visible;mso-wrap-style:square" from="955,1442" to="955,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" strokecolor="#3ca0a0" strokeweight=".86pt"/>
                <v:line id="Line 129" o:spid="_x0000_s1049" style="position:absolute;visibility:visible;mso-wrap-style:square" from="1008,1442" to="1008,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" strokecolor="#3ca0a0" strokeweight=".86pt"/>
                <v:line id="Line 130" o:spid="_x0000_s1050" style="position:absolute;visibility:visible;mso-wrap-style:square" from="1061,1442" to="1061,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" strokecolor="#3ca0a0" strokeweight=".86pt"/>
                <v:line id="Line 131" o:spid="_x0000_s1051" style="position:absolute;visibility:visible;mso-wrap-style:square" from="1114,1442" to="1114,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" strokecolor="#3ca0a0" strokeweight=".86pt"/>
                <v:line id="Line 132" o:spid="_x0000_s1052" style="position:absolute;visibility:visible;mso-wrap-style:square" from="1167,1442" to="1167,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" strokecolor="#3ca0a0" strokeweight=".86pt"/>
                <v:line id="Line 133" o:spid="_x0000_s1053" style="position:absolute;visibility:visible;mso-wrap-style:square" from="1220,1442" to="1220,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" strokecolor="#3ca0a0" strokeweight=".86pt"/>
                <v:line id="Line 134" o:spid="_x0000_s1054" style="position:absolute;visibility:visible;mso-wrap-style:square" from="1273,1442" to="1273,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" strokecolor="#3ca0a0" strokeweight=".86pt"/>
                <v:line id="Line 135" o:spid="_x0000_s1055" style="position:absolute;visibility:visible;mso-wrap-style:square" from="1326,1442" to="1326,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" strokecolor="#3ca0a0" strokeweight=".86pt"/>
                <v:line id="Line 136" o:spid="_x0000_s1056" style="position:absolute;visibility:visible;mso-wrap-style:square" from="1379,1442" to="1379,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" strokecolor="#3ca0a0" strokeweight=".86pt"/>
                <v:line id="Line 137" o:spid="_x0000_s1057" style="position:absolute;visibility:visible;mso-wrap-style:square" from="1432,1442" to="1432,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" strokecolor="#3ca0a0" strokeweight=".86pt"/>
                <v:line id="Line 138" o:spid="_x0000_s1058" style="position:absolute;visibility:visible;mso-wrap-style:square" from="1485,1442" to="1485,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" strokecolor="#3ca0a0" strokeweight=".86pt"/>
                <v:line id="Line 139" o:spid="_x0000_s1059" style="position:absolute;visibility:visible;mso-wrap-style:square" from="1538,1442" to="1538,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" strokecolor="#3ca0a0" strokeweight=".86pt"/>
                <v:line id="Line 140" o:spid="_x0000_s1060" style="position:absolute;visibility:visible;mso-wrap-style:square" from="1591,1442" to="1591,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" strokecolor="#3ca0a0" strokeweight=".86pt"/>
                <v:line id="Line 141" o:spid="_x0000_s1061" style="position:absolute;visibility:visible;mso-wrap-style:square" from="1644,1442" to="1644,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" strokecolor="#3ca0a0" strokeweight=".86pt"/>
                <v:line id="Line 142" o:spid="_x0000_s1062" style="position:absolute;visibility:visible;mso-wrap-style:square" from="1697,1442" to="1697,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" strokecolor="#3ca0a0" strokeweight=".86pt"/>
                <v:line id="Line 143" o:spid="_x0000_s1063" style="position:absolute;visibility:visible;mso-wrap-style:square" from="1750,1442" to="1750,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" strokecolor="#3ca0a0" strokeweight=".86pt"/>
                <v:line id="Line 144" o:spid="_x0000_s1064" style="position:absolute;visibility:visible;mso-wrap-style:square" from="1803,1442" to="1803,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" strokecolor="#3ca0a0" strokeweight=".86pt"/>
                <v:line id="Line 145" o:spid="_x0000_s1065" style="position:absolute;visibility:visible;mso-wrap-style:square" from="1856,1442" to="1856,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" strokecolor="#3ca0a0" strokeweight=".86pt"/>
                <v:line id="Line 146" o:spid="_x0000_s1066" style="position:absolute;visibility:visible;mso-wrap-style:square" from="1909,1442" to="1909,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" strokecolor="#3ca0a0" strokeweight=".86pt"/>
                <v:line id="Line 147" o:spid="_x0000_s1067" style="position:absolute;visibility:visible;mso-wrap-style:square" from="1962,1442" to="1962,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" strokecolor="#3ca0a0" strokeweight=".86pt"/>
                <v:line id="Line 148" o:spid="_x0000_s1068" style="position:absolute;visibility:visible;mso-wrap-style:square" from="2015,1442" to="2015,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" strokecolor="#3ca0a0" strokeweight=".86pt"/>
                <v:line id="Line 149" o:spid="_x0000_s1069" style="position:absolute;visibility:visible;mso-wrap-style:square" from="2068,1442" to="2068,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" strokecolor="#3ca0a0" strokeweight=".86pt"/>
                <v:line id="Line 150" o:spid="_x0000_s1070" style="position:absolute;visibility:visible;mso-wrap-style:square" from="2121,1442" to="2121,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" strokecolor="#3ca0a0" strokeweight=".86pt"/>
                <v:shape id="docshape67" o:spid="_x0000_s1071" style="position:absolute;left:352;top:202;width:1845;height:1239;visibility:visible;mso-wrap-style:square;v-text-anchor:top" coordsize="1845,12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" path="m,1238r9,l13,1238r10,l27,1238r14,l46,1238r9,l60,1238r9,l73,1238r10,l87,1238r5,l96,1238r10,l110,1238r14,l129,1238r18,l152,1238r9,l166,1238r13,l184,1238r9,l198,1238r9,l212,1238r4,l221,1238r9,l235,1238r4,l244,1238r5,l253,1238r5,l276,1238r5,l290,1238r5,l299,1238r5,l308,1238r5,l318,1238r4,l327,1238r5,l336,1237r5,l382,1237r5,l391,1237r5,l401,1237r4,l419,1237r5,l428,1237r14,-1l447,1236r4,l456,1236r9,l470,1236r4,l479,1236r5,l488,1235r5,l497,1235r5,l507,1235r4,l521,1234r4,l530,1234r9,l544,1234r4,-1l553,1233r4,l567,1232r9,l580,1232r5,-1l590,1231r4,l599,1230r5,l608,1230r5,-1l617,1229r5,-1l682,1218r55,-24l779,1149r27,-64l825,1010r14,-83l848,853r9,-91l866,651r5,-63l875,520r5,-71l885,376r4,-74l894,230r5,-68l908,54,922,r4,16l935,95r10,124l949,291r5,73l958,438r5,71l968,577r4,64l982,754r9,93l1000,922r9,60l1023,1049r18,60l1074,1168r50,38l1166,1220r5,1l1226,1229r4,l1235,1230r5,l1254,1231r4,1l1263,1232r4,l1272,1232r5,1l1281,1233r5,l1295,1234r5,l1304,1234r5,l1313,1234r5,l1323,1235r4,l1332,1235r5,l1341,1235r5,l1350,1235r5,1l1360,1236r4,l1369,1236r4,l1378,1236r5,l1406,1236r4,1l1415,1237r4,l1433,1237r5,l1443,1237r4,l1452,1237r4,l1461,1237r5,l1470,1237r5,l1502,1237r5,1l1512,1238r4,l1521,1238r5,l1530,1238r5,l1539,1238r5,l1549,1238r23,l1576,1238r5,l1585,1238r5,l1595,1238r4,l1604,1238r4,l1618,1238r4,l1627,1238r5,l1641,1238r4,l1659,1238r5,l1673,1238r5,l1687,1238r4,l1710,1238r5,l1728,1238r5,l1742,1238r5,l1751,1238r5,l1765,1238r5,l1779,1238r5,l1793,1238r5,l1811,1238r5,l1825,1238r5,l1844,1238e" filled="f" strokecolor="#0072bd" strokeweight=".20214mm">
                  <v:path arrowok="t" o:connecttype="custom" o:connectlocs="23,1441;55,1441;83,1441;106,1441;147,1441;179,1441;207,1441;230,1441;249,1441;281,1441;304,1441;322,1441;341,1440;396,1440;424,1440;451,1439;474,1439;493,1438;511,1438;539,1437;557,1436;585,1434;604,1433;622,1431;806,1288;857,965;880,652;899,365;935,298;958,641;982,957;1023,1252;1166,1423;1235,1433;1263,1435;1281,1436;1304,1437;1323,1438;1341,1438;1360,1439;1378,1439;1415,1440;1443,1440;1461,1440;1502,1440;1521,1441;1539,1441;1576,1441;1595,1441;1618,1441;1641,1441;1673,1441;1710,1441;1742,1441;1765,1441;1793,1441;1825,1441" o:connectangles="0,0,0,0,0,0,0,0,0,0,0,0,0,0,0,0,0,0,0,0,0,0,0,0,0,0,0,0,0,0,0,0,0,0,0,0,0,0,0,0,0,0,0,0,0,0,0,0,0,0,0,0,0,0,0,0,0"/>
                </v:shape>
                <v:line id="Line 152" o:spid="_x0000_s1072" style="position:absolute;visibility:visible;mso-wrap-style:square" from="353,1442" to="2197,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" strokecolor="#262626" strokeweight=".35pt"/>
                <v:line id="Line 153" o:spid="_x0000_s1073" style="position:absolute;visibility:visible;mso-wrap-style:square" from="353,36" to="2197,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" strokecolor="#262626" strokeweight=".35pt"/>
                <v:line id="Line 154" o:spid="_x0000_s1074" style="position:absolute;visibility:visible;mso-wrap-style:square" from="353,1442" to="353,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" strokecolor="#262626" strokeweight=".35pt"/>
                <v:line id="Line 155" o:spid="_x0000_s1075" style="position:absolute;visibility:visible;mso-wrap-style:square" from="814,1442" to="814,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" strokecolor="#262626" strokeweight=".35pt"/>
                <v:line id="Line 156" o:spid="_x0000_s1076" style="position:absolute;visibility:visible;mso-wrap-style:square" from="1275,1442" to="1275,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" strokecolor="#262626" strokeweight=".35pt"/>
                <v:line id="Line 157" o:spid="_x0000_s1077" style="position:absolute;visibility:visible;mso-wrap-style:square" from="1736,1442" to="1736,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" strokecolor="#262626" strokeweight=".35pt"/>
                <v:line id="Line 158" o:spid="_x0000_s1078" style="position:absolute;visibility:visible;mso-wrap-style:square" from="2197,1442" to="2197,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" strokecolor="#262626" strokeweight=".35pt"/>
                <v:line id="Line 159" o:spid="_x0000_s1079" style="position:absolute;visibility:visible;mso-wrap-style:square" from="353,36" to="353,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" strokecolor="#262626" strokeweight=".35pt"/>
                <v:line id="Line 160" o:spid="_x0000_s1080" style="position:absolute;visibility:visible;mso-wrap-style:square" from="814,36" to="814,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" strokecolor="#262626" strokeweight=".35pt"/>
                <v:line id="Line 161" o:spid="_x0000_s1081" style="position:absolute;visibility:visible;mso-wrap-style:square" from="1275,36" to="1275,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" strokecolor="#262626" strokeweight=".35pt"/>
                <v:line id="Line 162" o:spid="_x0000_s1082" style="position:absolute;visibility:visible;mso-wrap-style:square" from="1736,36" to="1736,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" strokecolor="#262626" strokeweight=".35pt"/>
                <v:line id="Line 163" o:spid="_x0000_s1083" style="position:absolute;visibility:visible;mso-wrap-style:square" from="2197,36" to="2197,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" strokecolor="#262626" strokeweight=".35pt"/>
                <v:shape id="docshape68" o:spid="_x0000_s1084" style="position:absolute;left:251;top:1491;width:2006;height:195;visibility:visible;mso-wrap-style:square;v-text-anchor:top" coordsize="2006,1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" path="m21,38l,38r,7l21,45r,-7xm73,14l70,9,69,7,67,5,63,2,58,,44,,37,3,34,9r-2,3l31,16r-1,7l38,23r1,-4l39,16r4,-6l47,7r12,l64,13r,12l61,30,34,46r-4,6l29,66r43,l72,59r-34,l39,53r3,-3l50,45,68,35r5,-7l73,14xm123,22r-2,-8l117,7,115,5r,11l115,53r-4,9l93,62,89,53r,-37l93,7r18,l115,16r,-11l114,3,108,,96,,90,3,87,7r-4,6l81,22r,12l82,49r4,11l93,66r9,3l116,69r4,-7l123,57r,-35xm174,22r-2,-8l168,7,166,5r,11l166,53r-4,9l144,62r-4,-9l140,16r4,-9l162,7r4,9l166,5,165,3,159,,147,r-6,3l138,7r-4,6l132,22r,12l133,49r4,11l144,66r9,3l167,69r4,-7l174,57r,-35xm482,38r-21,l461,45r21,l482,38xm519,r-6,l510,10r-1,2l496,13r,6l511,19r,48l519,67,519,xm584,22r-2,-8l578,7,576,5r,11l576,53r-4,9l554,62r-4,-9l550,16r4,-9l572,7r4,9l576,5,575,3,569,,557,r-6,3l548,7r-4,6l542,22r,12l543,49r4,11l554,66r9,3l577,69r4,-7l584,57r,-35xm635,22r-2,-8l629,7,627,5r,11l627,53r-4,9l605,62r-4,-9l601,16r4,-9l623,7r4,9l627,5,626,3,620,,608,r-6,3l599,7r-4,6l593,22r,12l594,49r4,11l605,66r9,3l628,69r4,-7l635,57r,-35xm853,139r-3,-1l844,138r-4,4l835,149r,-9l828,140r,53l836,193r,-40l839,149r2,-2l853,147r,-8xm906,161r-1,-5l901,146r-1,-2l897,141r,12l897,162r-30,l868,152r6,-6l891,146r6,7l897,141r-5,-3l868,138r-10,11l858,184r9,11l894,195r9,-7l903,187r2,-10l896,177r-2,7l889,187r-12,l873,185r-3,-5l868,177r-1,-3l867,169r39,l906,162r,-1xm957,170r-5,-4l927,160r-3,-2l924,149r4,-3l942,146r3,3l946,155r8,l954,146r,-2l947,138r-24,l915,145r,18l919,167r26,6l948,175r,9l943,187r-12,l927,186r-2,-2l924,182r-1,-1l923,177r-9,l914,189r7,6l948,195r9,-7l957,187r,-17xm976,140r-9,l967,193r9,l976,140xm976,119r-9,l967,130r9,l976,119xm1033,119r-8,l1025,146r,8l1025,179r-6,8l1001,187r-6,-8l995,154r6,-8l1019,146r6,8l1025,146r-1,l1021,141r-6,-3l995,138r-9,11l986,184r8,11l1016,195r5,-3l1025,187r1,-1l1026,193r7,l1033,186r,-40l1033,119xm1039,22r-2,-8l1033,7r-2,-2l1031,16r,37l1027,62r-18,l1005,53r,-37l1009,7r17,l1031,16r,-11l1029,3,1024,r-12,l1006,3r-3,4l999,13r-3,9l996,34r2,15l1002,60r7,6l1018,69r14,l1036,62r3,-5l1039,22xm1088,140r-9,l1079,181r-5,7l1058,188r-4,-4l1054,140r-8,l1046,189r6,6l1070,195r5,-3l1079,188r1,-3l1080,193r8,l1088,185r,-45xm1149,188r-2,l1144,188r,-1l1143,186r,-19l1143,146r,-3l1136,138r-21,l1109,141r-4,3l1103,147r-1,3l1102,155r8,l1111,149r4,-3l1130,146r4,3l1134,167r,12l1134,181r-6,5l1124,188r-12,l1108,184r,-10l1112,171r9,-2l1130,168r2,l1134,167r,-18l1134,160r-1,1l1114,164r-2,l1109,165r-6,3l1099,172r,17l1106,195r17,l1129,193r5,-5l1135,187r,6l1138,195r7,l1146,195r3,-1l1149,188xm1167,119r-9,l1158,193r9,l1167,119xm1427,r-5,l1419,10r-2,2l1405,13r,6l1419,19r,48l1427,67r,-67xm1493,22r-2,-8l1487,7r-2,-2l1485,16r,37l1481,62r-18,l1459,53r,-37l1463,7r17,l1485,16r,-11l1483,3,1478,r-12,l1460,3r-3,4l1453,13r-3,9l1450,34r2,15l1456,60r7,6l1472,69r13,l1490,62r3,-5l1493,22xm1544,22r-2,-8l1538,7r-2,-2l1536,16r,37l1531,62r-17,l1510,53r,-37l1514,7r17,l1536,16r,-11l1534,3,1529,r-12,l1511,3r-3,4l1503,13r-2,9l1501,34r2,15l1507,60r6,6l1523,69r13,l1541,62r3,-5l1544,22xm1903,28r,-14l1901,9r-2,-2l1897,5r-4,-3l1889,r-15,l1868,3r-3,6l1862,12r-1,4l1861,23r8,l1869,19r1,-3l1871,14r2,-4l1877,7r13,l1895,13r,12l1892,30r-6,3l1878,38r-14,8l1860,52r,14l1903,66r,-7l1869,59r1,-6l1872,50r8,-5l1899,35r4,-7xm1954,22r-2,-8l1948,7r-2,-2l1946,16r,37l1942,62r-18,l1920,53r,-37l1924,7r17,l1946,16r,-11l1944,3,1939,r-12,l1921,3r-3,4l1914,13r-3,9l1911,34r2,15l1917,60r7,6l1933,69r13,l1951,62r3,-5l1954,22xm2005,22r-2,-8l1999,7r-2,-2l1997,16r,37l1993,62r-18,l1971,53r,-37l1975,7r17,l1997,16r,-11l1995,3,1990,r-12,l1972,3r-3,4l1965,13r-3,9l1962,34r2,15l1968,60r6,6l1984,69r13,l2002,62r3,-5l2005,22xe" fillcolor="#262626" stroked="f">
                  <v:path arrowok="t" o:connecttype="custom" o:connectlocs="67,1496;38,1514;34,1537;68,1526;111,1553;108,1491;93,1557;166,1496;166,1507;132,1525;482,1529;496,1504;576,1496;576,1507;542,1525;635,1513;601,1507;599,1498;632,1553;828,1631;906,1652;874,1637;894,1686;870,1671;927,1651;954,1635;943,1678;921,1686;976,1631;1025,1645;1025,1637;1021,1683;1037,1505;1009,1498;999,1504;1039,1548;1046,1631;1088,1676;1143,1634;1111,1640;1112,1679;1134,1651;1123,1686;1149,1679;1419,1501;1491,1505;1463,1498;1453,1504;1493,1548;1514,1553;1517,1491;1523,1560;1897,1496;1869,1514;1892,1521;1870,1544;1946,1507;1946,1496;1913,1540;2003,1505;1975,1498;1965,1504;2005,1548" o:connectangles="0,0,0,0,0,0,0,0,0,0,0,0,0,0,0,0,0,0,0,0,0,0,0,0,0,0,0,0,0,0,0,0,0,0,0,0,0,0,0,0,0,0,0,0,0,0,0,0,0,0,0,0,0,0,0,0,0,0,0,0,0,0,0"/>
                </v:shape>
                <v:rect id="docshape69" o:spid="_x0000_s1085" style="position:absolute;left:1388;top:92;width:753;height: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" stroked="f"/>
                <v:shape id="docshape70" o:spid="_x0000_s1086" style="position:absolute;left:1596;top:118;width:351;height:79;visibility:visible;mso-wrap-style:square;v-text-anchor:top" coordsize="35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" path="m7,l,,,61r7,l7,28r4,-5l7,23,7,xm35,22r-14,l23,23r4,3l28,28r,33l35,61r,-39xm29,16r-14,l11,18,7,23r4,l12,22r23,l35,21,29,16xm53,17r-7,l46,61r7,l53,17xm53,l46,r,9l53,9,53,xm69,48r-7,l62,58r5,5l90,63r7,-6l97,56r-21,l73,55,71,53,70,52,69,51r,-3xm89,16r-20,l63,21r,15l66,39r22,6l89,46r,7l85,56r12,l97,42,93,39,72,34,70,32r,-7l73,22r22,l95,21,89,16xm95,22r-10,l87,25r1,4l95,29r,-7xm114,23r-7,l107,60r3,3l117,63r2,-1l121,62r,-5l115,57r-1,-1l114,23xm121,56r-3,1l121,57r,-1xm121,17r-20,l101,23r20,l121,17xm114,5r-7,l107,17r7,l114,5xm158,16r-25,l126,25r,29l133,63r25,l163,56r-25,l133,50r,-21l138,22r25,l158,16xm163,22r-10,l158,29r,21l153,56r10,l165,54r,-29l163,22xm180,66r-7,l174,74r6,5l196,79r5,-2l204,73r-20,l181,71r-1,-5xm209,55r-7,l202,69r-4,4l204,73r3,-4l209,64r,-9xm195,16r-16,l172,26r,21l173,52r7,8l185,63r9,l198,60r3,-4l183,56r-4,-6l179,29r4,-7l201,22r-2,-4l195,16xm201,22r-4,l202,29r,21l197,56r4,l202,55r7,l209,24r-7,l201,22xm209,17r-7,l202,24r7,l209,17xm227,17r-7,l220,61r7,l227,28r3,-3l227,25r,-8xm239,16r-5,l231,19r-4,6l230,25r2,-2l241,23r,-7l239,16xm241,23r-9,l241,23xm281,22r-10,l274,25r,9l273,35r-16,2l256,37r-3,1l248,40r-2,4l246,58r5,5l265,63r5,-2l274,57r-18,l253,54r,-9l256,43r15,-2l272,40r2,-1l281,39r,-17xm282,56r-7,l275,61r2,2l283,63r1,-1l286,62r,-5l282,57r,-1xm286,57r-1,l286,57xm281,39r-7,l274,49r,2l269,55r-4,2l274,57r1,-1l282,56r-1,l281,39xm276,16r-17,l254,18r-3,3l249,23r-1,3l248,30r7,l255,25r3,-3l281,22r,-2l276,16xm300,17r-6,l294,61r7,l301,27r3,-4l300,23r,-6xm325,22r-9,l319,25r,36l326,61r,-34l330,23r-5,l325,22xm351,22r-10,l344,25r,36l351,61r,-39xm319,16r-11,l304,18r-4,5l304,23r1,-1l325,22r-2,-4l319,16xm347,16r-14,l329,18r-4,5l330,23r,-1l351,22r,-2l347,16xe" fillcolor="black" stroked="f">
                  <v:path arrowok="t" o:connecttype="custom" o:connectlocs="7,146;21,140;35,179;7,141;29,134;53,135;53,118;90,181;71,171;69,134;89,164;93,157;95,140;87,143;107,141;121,180;121,174;101,135;107,123;133,134;163,174;163,140;158,168;163,140;196,197;180,184;204,191;179,134;185,181;179,168;195,134;197,174;202,142;209,142;227,179;239,134;232,141;232,141;274,143;253,156;265,181;253,163;281,157;277,181;282,175;286,175;269,173;281,174;251,139;255,143;300,135;304,141;319,143;325,141;344,179;304,136;323,136;325,141;347,134" o:connectangles="0,0,0,0,0,0,0,0,0,0,0,0,0,0,0,0,0,0,0,0,0,0,0,0,0,0,0,0,0,0,0,0,0,0,0,0,0,0,0,0,0,0,0,0,0,0,0,0,0,0,0,0,0,0,0,0,0,0,0"/>
                </v:shape>
                <v:line id="Line 167" o:spid="_x0000_s1087" style="position:absolute;visibility:visible;mso-wrap-style:square" from="1406,151" to="1526,1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" strokecolor="#3ca0a0" strokeweight=".86pt"/>
                <v:shape id="docshape71" o:spid="_x0000_s1088" style="position:absolute;left:1591;top:220;width:443;height:63;visibility:visible;mso-wrap-style:square;v-text-anchor:top" coordsize="443,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" path="m12,23r-6,l6,60r3,3l16,63r1,-1l19,62r,-5l13,57,12,56r,-33xm19,56r-3,1l19,57r,-1xm19,17l,17r,6l19,23r,-6xm12,6l6,6r,11l12,17,12,6xm45,35r-20,l25,41r20,l45,35xm75,16r-17,l51,25r,29l58,63r18,l80,60r3,-4l63,56,58,50r,-21l63,23r20,l80,18,75,16xm90,55r-6,l84,61r6,l90,55xm83,23r-5,l83,29r,21l78,56r5,l84,55r6,l90,23r-7,xm90,l83,r,23l90,23,90,xm107,17r-7,l100,61r7,l107,17xm107,r-7,l100,9r7,l107,xm123,48r-7,l116,58r6,5l144,63r7,-6l151,56r-21,l127,55r-2,-2l124,52r,-1l123,48xm144,16r-20,l117,21r,15l121,39r21,6l144,46r,7l140,56r11,l151,42r-4,-3l127,34r-3,-2l124,25r4,-2l149,23r,-2l144,16xm149,23r-10,l142,25r,4l149,29r,-6xm168,23r-7,l161,60r3,3l172,63r1,-1l175,62r,-5l169,57r-1,-1l168,23xm175,56r-3,1l175,57r,-1xm175,17r-19,l156,23r19,l175,17xm168,6r-7,l161,17r7,l168,6xm189,17r-6,l183,61r7,l190,28r2,-3l189,25r,-8xm201,16r-4,l193,19r-4,6l192,25r2,-2l204,23r,-7l201,16xm204,23r-10,l204,23xm217,17r-7,l210,61r7,l217,17xm217,r-7,l210,9r7,l217,xm238,55r-4,l237,60r5,3l259,63r5,-7l239,56r-1,-1xm234,r-6,l228,61r6,l234,55r4,l234,50r,-21l239,23r-5,l234,xm265,23r-11,l259,29r,21l254,56r10,l266,53r,-28l265,23xm259,16r-17,l238,18r-4,5l239,23r26,l259,16xm281,17r-7,l274,58r6,5l295,63r4,-3l301,57r-16,l281,53r,-36xm309,55r-6,l303,61r6,l309,55xm309,17r-7,l302,51r-5,6l301,57r2,-2l309,55r,-38xm329,23r-7,l322,60r3,3l332,63r2,-1l336,62r,-5l330,57r-1,-1l329,23xm336,56r-3,1l336,57r,-1xm336,17r-20,l316,23r20,l336,17xm329,6r-7,l322,17r7,l329,6xm350,17r-7,l343,61r7,l350,17xm350,r-7,l343,9r7,l350,xm391,16r-25,l359,25r,29l366,63r25,l396,56r-25,l366,50r,-21l371,23r26,l391,16xm397,23r-10,l391,29r,21l386,56r10,l398,54r,-29l397,23xm414,17r-6,l408,61r7,l415,28r2,-3l414,25r,-8xm442,22r-10,l435,26r,35l442,61r,-39xm437,16r-15,l418,19r-4,6l417,25r2,-3l442,22r,-1l437,16xe" fillcolor="black" stroked="f">
                  <v:path arrowok="t" o:connecttype="custom" o:connectlocs="16,283;12,276;19,276;19,237;12,226;45,255;58,283;58,270;75,236;90,275;78,276;83,243;90,243;107,281;107,229;122,283;127,275;144,236;142,265;151,262;128,243;139,243;168,243;173,282;168,243;175,237;168,226;189,237;192,245;193,239;204,236;204,243;217,237;217,220;259,283;228,220;234,270;265,243;264,276;242,236;265,243;280,283;281,273;309,281;297,277;329,243;334,282;329,243;336,237;329,226;350,237;350,220;391,236;391,283;371,243;391,249;398,245;415,281;442,242;442,242;417,245" o:connectangles="0,0,0,0,0,0,0,0,0,0,0,0,0,0,0,0,0,0,0,0,0,0,0,0,0,0,0,0,0,0,0,0,0,0,0,0,0,0,0,0,0,0,0,0,0,0,0,0,0,0,0,0,0,0,0,0,0,0,0,0,0"/>
                </v:shape>
                <v:line id="Line 169" o:spid="_x0000_s1089" style="position:absolute;visibility:visible;mso-wrap-style:square" from="1406,253" to="1578,2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" strokecolor="#0072bd" strokeweight=".20214mm"/>
                <v:rect id="docshape72" o:spid="_x0000_s1090" style="position:absolute;left:1388;top:92;width:753;height: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" filled="f" strokecolor="#262626" strokeweight=".35pt"/>
                <w10:anchorlock/>
              </v:group>
            </w:pict>
          </mc:Fallback>
        </mc:AlternateContent>
      </w:r>
      <w:r w:rsidRPr="00922B26">
        <w:rPr>
          <w:noProof/>
          <w:sz w:val="28"/>
          <w:szCs w:val="28"/>
          <w:lang w:val="ru-RU"/>
        </w:rPr>
        <mc:AlternateContent>
          <mc:Choice Requires="wpg">
            <w:drawing>
              <wp:inline distT="0" distB="0" distL="0" distR="0" wp14:anchorId="73F0B97E" wp14:editId="750913AD">
                <wp:extent cx="1433830" cy="1089660"/>
                <wp:effectExtent l="9525" t="9525" r="4445" b="5715"/>
                <wp:docPr id="227" name="Группа 2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433830" cy="1089660"/>
                          <a:chOff x="0" y="0"/>
                          <a:chExt cx="2258" cy="1716"/>
                        </a:xfrm>
                      </wpg:grpSpPr>
                      <wps:wsp>
                        <wps:cNvPr id="228" name="docshape74"/>
                        <wps:cNvSpPr>
                          <a:spLocks/>
                        </wps:cNvSpPr>
                        <wps:spPr bwMode="auto">
                          <a:xfrm>
                            <a:off x="420" y="36"/>
                            <a:ext cx="18" cy="1431"/>
                          </a:xfrm>
                          <a:custGeom>
                            <a:avLst/>
                            <a:gdLst>
                              <a:gd name="T0" fmla="+- 0 420 420"/>
                              <a:gd name="T1" fmla="*/ T0 w 18"/>
                              <a:gd name="T2" fmla="+- 0 1467 37"/>
                              <a:gd name="T3" fmla="*/ 1467 h 1431"/>
                              <a:gd name="T4" fmla="+- 0 420 420"/>
                              <a:gd name="T5" fmla="*/ T4 w 18"/>
                              <a:gd name="T6" fmla="+- 0 37 37"/>
                              <a:gd name="T7" fmla="*/ 37 h 1431"/>
                              <a:gd name="T8" fmla="+- 0 420 420"/>
                              <a:gd name="T9" fmla="*/ T8 w 18"/>
                              <a:gd name="T10" fmla="+- 0 1467 37"/>
                              <a:gd name="T11" fmla="*/ 1467 h 1431"/>
                              <a:gd name="T12" fmla="+- 0 438 420"/>
                              <a:gd name="T13" fmla="*/ T12 w 18"/>
                              <a:gd name="T14" fmla="+- 0 1467 37"/>
                              <a:gd name="T15" fmla="*/ 1467 h 1431"/>
                            </a:gdLst>
                            <a:ahLst/>
                            <a:cxnLst>
                              <a:cxn ang="0">
                                <a:pos x="T1" y="T3"/>
                              </a:cxn>
                              <a:cxn ang="0">
                                <a:pos x="T5" y="T7"/>
                              </a:cxn>
                              <a:cxn ang="0">
                                <a:pos x="T9" y="T11"/>
                              </a:cxn>
                              <a:cxn ang="0">
                                <a:pos x="T13" y="T15"/>
                              </a:cxn>
                            </a:cxnLst>
                            <a:rect l="0" t="0" r="r" b="b"/>
                            <a:pathLst>
                              <a:path w="18" h="1431">
                                <a:moveTo>
                                  <a:pt x="0" y="1430"/>
                                </a:moveTo>
                                <a:lnTo>
                                  <a:pt x="0" y="0"/>
                                </a:lnTo>
                                <a:moveTo>
                                  <a:pt x="0" y="1430"/>
                                </a:moveTo>
                                <a:lnTo>
                                  <a:pt x="18" y="1430"/>
                                </a:lnTo>
                              </a:path>
                            </a:pathLst>
                          </a:custGeom>
                          <a:noFill/>
                          <a:ln w="4445">
                            <a:solidFill>
                              <a:srgbClr val="26262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9" name="Line 173"/>
                        <wps:cNvCnPr>
                          <a:cxnSpLocks noChangeShapeType="1"/>
                        </wps:cNvCnPr>
                        <wps:spPr bwMode="auto">
                          <a:xfrm>
                            <a:off x="420" y="1181"/>
                            <a:ext cx="18"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30" name="Line 174"/>
                        <wps:cNvCnPr>
                          <a:cxnSpLocks noChangeShapeType="1"/>
                        </wps:cNvCnPr>
                        <wps:spPr bwMode="auto">
                          <a:xfrm>
                            <a:off x="420" y="895"/>
                            <a:ext cx="18"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31" name="Line 175"/>
                        <wps:cNvCnPr>
                          <a:cxnSpLocks noChangeShapeType="1"/>
                        </wps:cNvCnPr>
                        <wps:spPr bwMode="auto">
                          <a:xfrm>
                            <a:off x="420" y="609"/>
                            <a:ext cx="18"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32" name="Line 176"/>
                        <wps:cNvCnPr>
                          <a:cxnSpLocks noChangeShapeType="1"/>
                        </wps:cNvCnPr>
                        <wps:spPr bwMode="auto">
                          <a:xfrm>
                            <a:off x="420" y="323"/>
                            <a:ext cx="18"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33" name="Line 177"/>
                        <wps:cNvCnPr>
                          <a:cxnSpLocks noChangeShapeType="1"/>
                        </wps:cNvCnPr>
                        <wps:spPr bwMode="auto">
                          <a:xfrm>
                            <a:off x="420" y="37"/>
                            <a:ext cx="18"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34" name="docshape75"/>
                        <wps:cNvSpPr>
                          <a:spLocks/>
                        </wps:cNvSpPr>
                        <wps:spPr bwMode="auto">
                          <a:xfrm>
                            <a:off x="-1" y="0"/>
                            <a:ext cx="376" cy="1501"/>
                          </a:xfrm>
                          <a:custGeom>
                            <a:avLst/>
                            <a:gdLst>
                              <a:gd name="T0" fmla="*/ 34 w 376"/>
                              <a:gd name="T1" fmla="*/ 955 h 1501"/>
                              <a:gd name="T2" fmla="*/ 0 w 376"/>
                              <a:gd name="T3" fmla="*/ 670 h 1501"/>
                              <a:gd name="T4" fmla="*/ 75 w 376"/>
                              <a:gd name="T5" fmla="*/ 647 h 1501"/>
                              <a:gd name="T6" fmla="*/ 69 w 376"/>
                              <a:gd name="T7" fmla="*/ 887 h 1501"/>
                              <a:gd name="T8" fmla="*/ 69 w 376"/>
                              <a:gd name="T9" fmla="*/ 859 h 1501"/>
                              <a:gd name="T10" fmla="*/ 22 w 376"/>
                              <a:gd name="T11" fmla="*/ 861 h 1501"/>
                              <a:gd name="T12" fmla="*/ 70 w 376"/>
                              <a:gd name="T13" fmla="*/ 767 h 1501"/>
                              <a:gd name="T14" fmla="*/ 30 w 376"/>
                              <a:gd name="T15" fmla="*/ 806 h 1501"/>
                              <a:gd name="T16" fmla="*/ 71 w 376"/>
                              <a:gd name="T17" fmla="*/ 818 h 1501"/>
                              <a:gd name="T18" fmla="*/ 48 w 376"/>
                              <a:gd name="T19" fmla="*/ 782 h 1501"/>
                              <a:gd name="T20" fmla="*/ 69 w 376"/>
                              <a:gd name="T21" fmla="*/ 727 h 1501"/>
                              <a:gd name="T22" fmla="*/ 20 w 376"/>
                              <a:gd name="T23" fmla="*/ 742 h 1501"/>
                              <a:gd name="T24" fmla="*/ 76 w 376"/>
                              <a:gd name="T25" fmla="*/ 614 h 1501"/>
                              <a:gd name="T26" fmla="*/ 28 w 376"/>
                              <a:gd name="T27" fmla="*/ 638 h 1501"/>
                              <a:gd name="T28" fmla="*/ 27 w 376"/>
                              <a:gd name="T29" fmla="*/ 1008 h 1501"/>
                              <a:gd name="T30" fmla="*/ 21 w 376"/>
                              <a:gd name="T31" fmla="*/ 1014 h 1501"/>
                              <a:gd name="T32" fmla="*/ 21 w 376"/>
                              <a:gd name="T33" fmla="*/ 600 h 1501"/>
                              <a:gd name="T34" fmla="*/ 164 w 376"/>
                              <a:gd name="T35" fmla="*/ 1158 h 1501"/>
                              <a:gd name="T36" fmla="*/ 156 w 376"/>
                              <a:gd name="T37" fmla="*/ 1147 h 1501"/>
                              <a:gd name="T38" fmla="*/ 158 w 376"/>
                              <a:gd name="T39" fmla="*/ 1207 h 1501"/>
                              <a:gd name="T40" fmla="*/ 131 w 376"/>
                              <a:gd name="T41" fmla="*/ 626 h 1501"/>
                              <a:gd name="T42" fmla="*/ 123 w 376"/>
                              <a:gd name="T43" fmla="*/ 608 h 1501"/>
                              <a:gd name="T44" fmla="*/ 159 w 376"/>
                              <a:gd name="T45" fmla="*/ 7 h 1501"/>
                              <a:gd name="T46" fmla="*/ 150 w 376"/>
                              <a:gd name="T47" fmla="*/ 0 h 1501"/>
                              <a:gd name="T48" fmla="*/ 160 w 376"/>
                              <a:gd name="T49" fmla="*/ 61 h 1501"/>
                              <a:gd name="T50" fmla="*/ 188 w 376"/>
                              <a:gd name="T51" fmla="*/ 630 h 1501"/>
                              <a:gd name="T52" fmla="*/ 197 w 376"/>
                              <a:gd name="T53" fmla="*/ 921 h 1501"/>
                              <a:gd name="T54" fmla="*/ 184 w 376"/>
                              <a:gd name="T55" fmla="*/ 881 h 1501"/>
                              <a:gd name="T56" fmla="*/ 225 w 376"/>
                              <a:gd name="T57" fmla="*/ 300 h 1501"/>
                              <a:gd name="T58" fmla="*/ 217 w 376"/>
                              <a:gd name="T59" fmla="*/ 289 h 1501"/>
                              <a:gd name="T60" fmla="*/ 219 w 376"/>
                              <a:gd name="T61" fmla="*/ 349 h 1501"/>
                              <a:gd name="T62" fmla="*/ 209 w 376"/>
                              <a:gd name="T63" fmla="*/ 1198 h 1501"/>
                              <a:gd name="T64" fmla="*/ 200 w 376"/>
                              <a:gd name="T65" fmla="*/ 1180 h 1501"/>
                              <a:gd name="T66" fmla="*/ 237 w 376"/>
                              <a:gd name="T67" fmla="*/ 579 h 1501"/>
                              <a:gd name="T68" fmla="*/ 228 w 376"/>
                              <a:gd name="T69" fmla="*/ 572 h 1501"/>
                              <a:gd name="T70" fmla="*/ 238 w 376"/>
                              <a:gd name="T71" fmla="*/ 633 h 1501"/>
                              <a:gd name="T72" fmla="*/ 209 w 376"/>
                              <a:gd name="T73" fmla="*/ 16 h 1501"/>
                              <a:gd name="T74" fmla="*/ 202 w 376"/>
                              <a:gd name="T75" fmla="*/ 50 h 1501"/>
                              <a:gd name="T76" fmla="*/ 250 w 376"/>
                              <a:gd name="T77" fmla="*/ 926 h 1501"/>
                              <a:gd name="T78" fmla="*/ 272 w 376"/>
                              <a:gd name="T79" fmla="*/ 592 h 1501"/>
                              <a:gd name="T80" fmla="*/ 261 w 376"/>
                              <a:gd name="T81" fmla="*/ 1161 h 1501"/>
                              <a:gd name="T82" fmla="*/ 254 w 376"/>
                              <a:gd name="T83" fmla="*/ 1194 h 1501"/>
                              <a:gd name="T84" fmla="*/ 292 w 376"/>
                              <a:gd name="T85" fmla="*/ 7 h 1501"/>
                              <a:gd name="T86" fmla="*/ 263 w 376"/>
                              <a:gd name="T87" fmla="*/ 14 h 1501"/>
                              <a:gd name="T88" fmla="*/ 295 w 376"/>
                              <a:gd name="T89" fmla="*/ 59 h 1501"/>
                              <a:gd name="T90" fmla="*/ 292 w 376"/>
                              <a:gd name="T91" fmla="*/ 921 h 1501"/>
                              <a:gd name="T92" fmla="*/ 264 w 376"/>
                              <a:gd name="T93" fmla="*/ 872 h 1501"/>
                              <a:gd name="T94" fmla="*/ 305 w 376"/>
                              <a:gd name="T95" fmla="*/ 308 h 1501"/>
                              <a:gd name="T96" fmla="*/ 297 w 376"/>
                              <a:gd name="T97" fmla="*/ 291 h 1501"/>
                              <a:gd name="T98" fmla="*/ 293 w 376"/>
                              <a:gd name="T99" fmla="*/ 354 h 1501"/>
                              <a:gd name="T100" fmla="*/ 334 w 376"/>
                              <a:gd name="T101" fmla="*/ 926 h 1501"/>
                              <a:gd name="T102" fmla="*/ 345 w 376"/>
                              <a:gd name="T103" fmla="*/ 1146 h 1501"/>
                              <a:gd name="T104" fmla="*/ 303 w 376"/>
                              <a:gd name="T105" fmla="*/ 1196 h 1501"/>
                              <a:gd name="T106" fmla="*/ 339 w 376"/>
                              <a:gd name="T107" fmla="*/ 596 h 1501"/>
                              <a:gd name="T108" fmla="*/ 340 w 376"/>
                              <a:gd name="T109" fmla="*/ 609 h 1501"/>
                              <a:gd name="T110" fmla="*/ 346 w 376"/>
                              <a:gd name="T111" fmla="*/ 635 h 1501"/>
                              <a:gd name="T112" fmla="*/ 310 w 376"/>
                              <a:gd name="T113" fmla="*/ 1 h 1501"/>
                              <a:gd name="T114" fmla="*/ 305 w 376"/>
                              <a:gd name="T115" fmla="*/ 57 h 1501"/>
                              <a:gd name="T116" fmla="*/ 347 w 376"/>
                              <a:gd name="T117" fmla="*/ 288 h 1501"/>
                              <a:gd name="T118" fmla="*/ 343 w 376"/>
                              <a:gd name="T119" fmla="*/ 293 h 1501"/>
                              <a:gd name="T120" fmla="*/ 326 w 376"/>
                              <a:gd name="T121" fmla="*/ 336 h 1501"/>
                              <a:gd name="T122" fmla="*/ 341 w 376"/>
                              <a:gd name="T123" fmla="*/ 1447 h 1501"/>
                              <a:gd name="T124" fmla="*/ 334 w 376"/>
                              <a:gd name="T125" fmla="*/ 1480 h 15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 ang="0">
                                <a:pos x="T124" y="T125"/>
                              </a:cxn>
                            </a:cxnLst>
                            <a:rect l="0" t="0" r="r" b="b"/>
                            <a:pathLst>
                              <a:path w="376" h="1501">
                                <a:moveTo>
                                  <a:pt x="11" y="693"/>
                                </a:moveTo>
                                <a:lnTo>
                                  <a:pt x="0" y="693"/>
                                </a:lnTo>
                                <a:lnTo>
                                  <a:pt x="0" y="701"/>
                                </a:lnTo>
                                <a:lnTo>
                                  <a:pt x="11" y="701"/>
                                </a:lnTo>
                                <a:lnTo>
                                  <a:pt x="11" y="693"/>
                                </a:lnTo>
                                <a:close/>
                                <a:moveTo>
                                  <a:pt x="11" y="647"/>
                                </a:moveTo>
                                <a:lnTo>
                                  <a:pt x="0" y="647"/>
                                </a:lnTo>
                                <a:lnTo>
                                  <a:pt x="0" y="656"/>
                                </a:lnTo>
                                <a:lnTo>
                                  <a:pt x="11" y="656"/>
                                </a:lnTo>
                                <a:lnTo>
                                  <a:pt x="11" y="647"/>
                                </a:lnTo>
                                <a:close/>
                                <a:moveTo>
                                  <a:pt x="75" y="955"/>
                                </a:moveTo>
                                <a:lnTo>
                                  <a:pt x="47" y="955"/>
                                </a:lnTo>
                                <a:lnTo>
                                  <a:pt x="34" y="955"/>
                                </a:lnTo>
                                <a:lnTo>
                                  <a:pt x="28" y="949"/>
                                </a:lnTo>
                                <a:lnTo>
                                  <a:pt x="29" y="938"/>
                                </a:lnTo>
                                <a:lnTo>
                                  <a:pt x="20" y="938"/>
                                </a:lnTo>
                                <a:lnTo>
                                  <a:pt x="20" y="941"/>
                                </a:lnTo>
                                <a:lnTo>
                                  <a:pt x="20" y="947"/>
                                </a:lnTo>
                                <a:lnTo>
                                  <a:pt x="23" y="951"/>
                                </a:lnTo>
                                <a:lnTo>
                                  <a:pt x="31" y="956"/>
                                </a:lnTo>
                                <a:lnTo>
                                  <a:pt x="21" y="956"/>
                                </a:lnTo>
                                <a:lnTo>
                                  <a:pt x="21" y="964"/>
                                </a:lnTo>
                                <a:lnTo>
                                  <a:pt x="75" y="964"/>
                                </a:lnTo>
                                <a:lnTo>
                                  <a:pt x="75" y="955"/>
                                </a:lnTo>
                                <a:close/>
                                <a:moveTo>
                                  <a:pt x="75" y="670"/>
                                </a:moveTo>
                                <a:lnTo>
                                  <a:pt x="0" y="670"/>
                                </a:lnTo>
                                <a:lnTo>
                                  <a:pt x="0" y="678"/>
                                </a:lnTo>
                                <a:lnTo>
                                  <a:pt x="75" y="678"/>
                                </a:lnTo>
                                <a:lnTo>
                                  <a:pt x="75" y="670"/>
                                </a:lnTo>
                                <a:close/>
                                <a:moveTo>
                                  <a:pt x="75" y="693"/>
                                </a:moveTo>
                                <a:lnTo>
                                  <a:pt x="21" y="693"/>
                                </a:lnTo>
                                <a:lnTo>
                                  <a:pt x="21" y="701"/>
                                </a:lnTo>
                                <a:lnTo>
                                  <a:pt x="75" y="701"/>
                                </a:lnTo>
                                <a:lnTo>
                                  <a:pt x="75" y="693"/>
                                </a:lnTo>
                                <a:close/>
                                <a:moveTo>
                                  <a:pt x="75" y="647"/>
                                </a:moveTo>
                                <a:lnTo>
                                  <a:pt x="21" y="647"/>
                                </a:lnTo>
                                <a:lnTo>
                                  <a:pt x="21" y="656"/>
                                </a:lnTo>
                                <a:lnTo>
                                  <a:pt x="75" y="656"/>
                                </a:lnTo>
                                <a:lnTo>
                                  <a:pt x="75" y="647"/>
                                </a:lnTo>
                                <a:close/>
                                <a:moveTo>
                                  <a:pt x="77" y="893"/>
                                </a:moveTo>
                                <a:lnTo>
                                  <a:pt x="77" y="893"/>
                                </a:lnTo>
                                <a:lnTo>
                                  <a:pt x="69" y="887"/>
                                </a:lnTo>
                                <a:lnTo>
                                  <a:pt x="69" y="899"/>
                                </a:lnTo>
                                <a:lnTo>
                                  <a:pt x="69" y="918"/>
                                </a:lnTo>
                                <a:lnTo>
                                  <a:pt x="61" y="924"/>
                                </a:lnTo>
                                <a:lnTo>
                                  <a:pt x="35" y="924"/>
                                </a:lnTo>
                                <a:lnTo>
                                  <a:pt x="27" y="918"/>
                                </a:lnTo>
                                <a:lnTo>
                                  <a:pt x="27" y="899"/>
                                </a:lnTo>
                                <a:lnTo>
                                  <a:pt x="35" y="893"/>
                                </a:lnTo>
                                <a:lnTo>
                                  <a:pt x="61" y="893"/>
                                </a:lnTo>
                                <a:lnTo>
                                  <a:pt x="69" y="899"/>
                                </a:lnTo>
                                <a:lnTo>
                                  <a:pt x="69" y="887"/>
                                </a:lnTo>
                                <a:lnTo>
                                  <a:pt x="66" y="884"/>
                                </a:lnTo>
                                <a:lnTo>
                                  <a:pt x="30" y="884"/>
                                </a:lnTo>
                                <a:lnTo>
                                  <a:pt x="20" y="893"/>
                                </a:lnTo>
                                <a:lnTo>
                                  <a:pt x="20" y="924"/>
                                </a:lnTo>
                                <a:lnTo>
                                  <a:pt x="30" y="933"/>
                                </a:lnTo>
                                <a:lnTo>
                                  <a:pt x="66" y="933"/>
                                </a:lnTo>
                                <a:lnTo>
                                  <a:pt x="77" y="924"/>
                                </a:lnTo>
                                <a:lnTo>
                                  <a:pt x="77" y="893"/>
                                </a:lnTo>
                                <a:close/>
                                <a:moveTo>
                                  <a:pt x="77" y="835"/>
                                </a:moveTo>
                                <a:lnTo>
                                  <a:pt x="77" y="835"/>
                                </a:lnTo>
                                <a:lnTo>
                                  <a:pt x="69" y="829"/>
                                </a:lnTo>
                                <a:lnTo>
                                  <a:pt x="69" y="841"/>
                                </a:lnTo>
                                <a:lnTo>
                                  <a:pt x="69" y="859"/>
                                </a:lnTo>
                                <a:lnTo>
                                  <a:pt x="61" y="865"/>
                                </a:lnTo>
                                <a:lnTo>
                                  <a:pt x="36" y="865"/>
                                </a:lnTo>
                                <a:lnTo>
                                  <a:pt x="27" y="859"/>
                                </a:lnTo>
                                <a:lnTo>
                                  <a:pt x="27" y="841"/>
                                </a:lnTo>
                                <a:lnTo>
                                  <a:pt x="36" y="835"/>
                                </a:lnTo>
                                <a:lnTo>
                                  <a:pt x="61" y="835"/>
                                </a:lnTo>
                                <a:lnTo>
                                  <a:pt x="69" y="841"/>
                                </a:lnTo>
                                <a:lnTo>
                                  <a:pt x="69" y="829"/>
                                </a:lnTo>
                                <a:lnTo>
                                  <a:pt x="66" y="826"/>
                                </a:lnTo>
                                <a:lnTo>
                                  <a:pt x="30" y="826"/>
                                </a:lnTo>
                                <a:lnTo>
                                  <a:pt x="20" y="834"/>
                                </a:lnTo>
                                <a:lnTo>
                                  <a:pt x="20" y="856"/>
                                </a:lnTo>
                                <a:lnTo>
                                  <a:pt x="22" y="861"/>
                                </a:lnTo>
                                <a:lnTo>
                                  <a:pt x="28" y="865"/>
                                </a:lnTo>
                                <a:lnTo>
                                  <a:pt x="0" y="865"/>
                                </a:lnTo>
                                <a:lnTo>
                                  <a:pt x="0" y="874"/>
                                </a:lnTo>
                                <a:lnTo>
                                  <a:pt x="75" y="874"/>
                                </a:lnTo>
                                <a:lnTo>
                                  <a:pt x="75" y="866"/>
                                </a:lnTo>
                                <a:lnTo>
                                  <a:pt x="68" y="866"/>
                                </a:lnTo>
                                <a:lnTo>
                                  <a:pt x="74" y="862"/>
                                </a:lnTo>
                                <a:lnTo>
                                  <a:pt x="77" y="857"/>
                                </a:lnTo>
                                <a:lnTo>
                                  <a:pt x="77" y="835"/>
                                </a:lnTo>
                                <a:close/>
                                <a:moveTo>
                                  <a:pt x="77" y="779"/>
                                </a:moveTo>
                                <a:lnTo>
                                  <a:pt x="77" y="770"/>
                                </a:lnTo>
                                <a:lnTo>
                                  <a:pt x="76" y="767"/>
                                </a:lnTo>
                                <a:lnTo>
                                  <a:pt x="70" y="767"/>
                                </a:lnTo>
                                <a:lnTo>
                                  <a:pt x="70" y="769"/>
                                </a:lnTo>
                                <a:lnTo>
                                  <a:pt x="70" y="772"/>
                                </a:lnTo>
                                <a:lnTo>
                                  <a:pt x="68" y="774"/>
                                </a:lnTo>
                                <a:lnTo>
                                  <a:pt x="25" y="774"/>
                                </a:lnTo>
                                <a:lnTo>
                                  <a:pt x="20" y="781"/>
                                </a:lnTo>
                                <a:lnTo>
                                  <a:pt x="20" y="802"/>
                                </a:lnTo>
                                <a:lnTo>
                                  <a:pt x="22" y="808"/>
                                </a:lnTo>
                                <a:lnTo>
                                  <a:pt x="26" y="812"/>
                                </a:lnTo>
                                <a:lnTo>
                                  <a:pt x="29" y="814"/>
                                </a:lnTo>
                                <a:lnTo>
                                  <a:pt x="32" y="815"/>
                                </a:lnTo>
                                <a:lnTo>
                                  <a:pt x="37" y="816"/>
                                </a:lnTo>
                                <a:lnTo>
                                  <a:pt x="37" y="807"/>
                                </a:lnTo>
                                <a:lnTo>
                                  <a:pt x="30" y="806"/>
                                </a:lnTo>
                                <a:lnTo>
                                  <a:pt x="27" y="802"/>
                                </a:lnTo>
                                <a:lnTo>
                                  <a:pt x="27" y="787"/>
                                </a:lnTo>
                                <a:lnTo>
                                  <a:pt x="30" y="782"/>
                                </a:lnTo>
                                <a:lnTo>
                                  <a:pt x="38" y="782"/>
                                </a:lnTo>
                                <a:lnTo>
                                  <a:pt x="41" y="782"/>
                                </a:lnTo>
                                <a:lnTo>
                                  <a:pt x="43" y="784"/>
                                </a:lnTo>
                                <a:lnTo>
                                  <a:pt x="44" y="794"/>
                                </a:lnTo>
                                <a:lnTo>
                                  <a:pt x="45" y="803"/>
                                </a:lnTo>
                                <a:lnTo>
                                  <a:pt x="46" y="805"/>
                                </a:lnTo>
                                <a:lnTo>
                                  <a:pt x="47" y="809"/>
                                </a:lnTo>
                                <a:lnTo>
                                  <a:pt x="50" y="815"/>
                                </a:lnTo>
                                <a:lnTo>
                                  <a:pt x="54" y="818"/>
                                </a:lnTo>
                                <a:lnTo>
                                  <a:pt x="71" y="818"/>
                                </a:lnTo>
                                <a:lnTo>
                                  <a:pt x="77" y="811"/>
                                </a:lnTo>
                                <a:lnTo>
                                  <a:pt x="77" y="809"/>
                                </a:lnTo>
                                <a:lnTo>
                                  <a:pt x="77" y="793"/>
                                </a:lnTo>
                                <a:lnTo>
                                  <a:pt x="75" y="788"/>
                                </a:lnTo>
                                <a:lnTo>
                                  <a:pt x="70" y="783"/>
                                </a:lnTo>
                                <a:lnTo>
                                  <a:pt x="70" y="793"/>
                                </a:lnTo>
                                <a:lnTo>
                                  <a:pt x="70" y="805"/>
                                </a:lnTo>
                                <a:lnTo>
                                  <a:pt x="66" y="809"/>
                                </a:lnTo>
                                <a:lnTo>
                                  <a:pt x="55" y="809"/>
                                </a:lnTo>
                                <a:lnTo>
                                  <a:pt x="53" y="805"/>
                                </a:lnTo>
                                <a:lnTo>
                                  <a:pt x="50" y="787"/>
                                </a:lnTo>
                                <a:lnTo>
                                  <a:pt x="50" y="785"/>
                                </a:lnTo>
                                <a:lnTo>
                                  <a:pt x="48" y="782"/>
                                </a:lnTo>
                                <a:lnTo>
                                  <a:pt x="61" y="782"/>
                                </a:lnTo>
                                <a:lnTo>
                                  <a:pt x="62" y="783"/>
                                </a:lnTo>
                                <a:lnTo>
                                  <a:pt x="68" y="789"/>
                                </a:lnTo>
                                <a:lnTo>
                                  <a:pt x="70" y="793"/>
                                </a:lnTo>
                                <a:lnTo>
                                  <a:pt x="70" y="783"/>
                                </a:lnTo>
                                <a:lnTo>
                                  <a:pt x="70" y="782"/>
                                </a:lnTo>
                                <a:lnTo>
                                  <a:pt x="69" y="782"/>
                                </a:lnTo>
                                <a:lnTo>
                                  <a:pt x="75" y="781"/>
                                </a:lnTo>
                                <a:lnTo>
                                  <a:pt x="77" y="779"/>
                                </a:lnTo>
                                <a:close/>
                                <a:moveTo>
                                  <a:pt x="77" y="721"/>
                                </a:moveTo>
                                <a:lnTo>
                                  <a:pt x="77" y="720"/>
                                </a:lnTo>
                                <a:lnTo>
                                  <a:pt x="69" y="714"/>
                                </a:lnTo>
                                <a:lnTo>
                                  <a:pt x="69" y="727"/>
                                </a:lnTo>
                                <a:lnTo>
                                  <a:pt x="69" y="745"/>
                                </a:lnTo>
                                <a:lnTo>
                                  <a:pt x="61" y="751"/>
                                </a:lnTo>
                                <a:lnTo>
                                  <a:pt x="36" y="751"/>
                                </a:lnTo>
                                <a:lnTo>
                                  <a:pt x="27" y="745"/>
                                </a:lnTo>
                                <a:lnTo>
                                  <a:pt x="27" y="727"/>
                                </a:lnTo>
                                <a:lnTo>
                                  <a:pt x="36" y="720"/>
                                </a:lnTo>
                                <a:lnTo>
                                  <a:pt x="61" y="720"/>
                                </a:lnTo>
                                <a:lnTo>
                                  <a:pt x="69" y="727"/>
                                </a:lnTo>
                                <a:lnTo>
                                  <a:pt x="69" y="714"/>
                                </a:lnTo>
                                <a:lnTo>
                                  <a:pt x="66" y="712"/>
                                </a:lnTo>
                                <a:lnTo>
                                  <a:pt x="30" y="712"/>
                                </a:lnTo>
                                <a:lnTo>
                                  <a:pt x="20" y="720"/>
                                </a:lnTo>
                                <a:lnTo>
                                  <a:pt x="20" y="742"/>
                                </a:lnTo>
                                <a:lnTo>
                                  <a:pt x="22" y="747"/>
                                </a:lnTo>
                                <a:lnTo>
                                  <a:pt x="28" y="751"/>
                                </a:lnTo>
                                <a:lnTo>
                                  <a:pt x="0" y="751"/>
                                </a:lnTo>
                                <a:lnTo>
                                  <a:pt x="0" y="760"/>
                                </a:lnTo>
                                <a:lnTo>
                                  <a:pt x="75" y="760"/>
                                </a:lnTo>
                                <a:lnTo>
                                  <a:pt x="75" y="752"/>
                                </a:lnTo>
                                <a:lnTo>
                                  <a:pt x="68" y="752"/>
                                </a:lnTo>
                                <a:lnTo>
                                  <a:pt x="74" y="748"/>
                                </a:lnTo>
                                <a:lnTo>
                                  <a:pt x="77" y="742"/>
                                </a:lnTo>
                                <a:lnTo>
                                  <a:pt x="77" y="721"/>
                                </a:lnTo>
                                <a:close/>
                                <a:moveTo>
                                  <a:pt x="77" y="627"/>
                                </a:moveTo>
                                <a:lnTo>
                                  <a:pt x="77" y="617"/>
                                </a:lnTo>
                                <a:lnTo>
                                  <a:pt x="76" y="614"/>
                                </a:lnTo>
                                <a:lnTo>
                                  <a:pt x="69" y="614"/>
                                </a:lnTo>
                                <a:lnTo>
                                  <a:pt x="70" y="617"/>
                                </a:lnTo>
                                <a:lnTo>
                                  <a:pt x="70" y="621"/>
                                </a:lnTo>
                                <a:lnTo>
                                  <a:pt x="69" y="623"/>
                                </a:lnTo>
                                <a:lnTo>
                                  <a:pt x="28" y="623"/>
                                </a:lnTo>
                                <a:lnTo>
                                  <a:pt x="28" y="614"/>
                                </a:lnTo>
                                <a:lnTo>
                                  <a:pt x="21" y="614"/>
                                </a:lnTo>
                                <a:lnTo>
                                  <a:pt x="21" y="623"/>
                                </a:lnTo>
                                <a:lnTo>
                                  <a:pt x="6" y="623"/>
                                </a:lnTo>
                                <a:lnTo>
                                  <a:pt x="6" y="631"/>
                                </a:lnTo>
                                <a:lnTo>
                                  <a:pt x="21" y="631"/>
                                </a:lnTo>
                                <a:lnTo>
                                  <a:pt x="21" y="638"/>
                                </a:lnTo>
                                <a:lnTo>
                                  <a:pt x="28" y="638"/>
                                </a:lnTo>
                                <a:lnTo>
                                  <a:pt x="28" y="631"/>
                                </a:lnTo>
                                <a:lnTo>
                                  <a:pt x="74" y="631"/>
                                </a:lnTo>
                                <a:lnTo>
                                  <a:pt x="77" y="627"/>
                                </a:lnTo>
                                <a:close/>
                                <a:moveTo>
                                  <a:pt x="97" y="1014"/>
                                </a:moveTo>
                                <a:lnTo>
                                  <a:pt x="69" y="1014"/>
                                </a:lnTo>
                                <a:lnTo>
                                  <a:pt x="75" y="1009"/>
                                </a:lnTo>
                                <a:lnTo>
                                  <a:pt x="77" y="1004"/>
                                </a:lnTo>
                                <a:lnTo>
                                  <a:pt x="77" y="983"/>
                                </a:lnTo>
                                <a:lnTo>
                                  <a:pt x="69" y="977"/>
                                </a:lnTo>
                                <a:lnTo>
                                  <a:pt x="69" y="1008"/>
                                </a:lnTo>
                                <a:lnTo>
                                  <a:pt x="61" y="1014"/>
                                </a:lnTo>
                                <a:lnTo>
                                  <a:pt x="36" y="1014"/>
                                </a:lnTo>
                                <a:lnTo>
                                  <a:pt x="27" y="1008"/>
                                </a:lnTo>
                                <a:lnTo>
                                  <a:pt x="27" y="989"/>
                                </a:lnTo>
                                <a:lnTo>
                                  <a:pt x="36" y="983"/>
                                </a:lnTo>
                                <a:lnTo>
                                  <a:pt x="61" y="983"/>
                                </a:lnTo>
                                <a:lnTo>
                                  <a:pt x="69" y="989"/>
                                </a:lnTo>
                                <a:lnTo>
                                  <a:pt x="69" y="1008"/>
                                </a:lnTo>
                                <a:lnTo>
                                  <a:pt x="69" y="977"/>
                                </a:lnTo>
                                <a:lnTo>
                                  <a:pt x="66" y="974"/>
                                </a:lnTo>
                                <a:lnTo>
                                  <a:pt x="31" y="974"/>
                                </a:lnTo>
                                <a:lnTo>
                                  <a:pt x="20" y="983"/>
                                </a:lnTo>
                                <a:lnTo>
                                  <a:pt x="20" y="1004"/>
                                </a:lnTo>
                                <a:lnTo>
                                  <a:pt x="23" y="1010"/>
                                </a:lnTo>
                                <a:lnTo>
                                  <a:pt x="29" y="1014"/>
                                </a:lnTo>
                                <a:lnTo>
                                  <a:pt x="21" y="1014"/>
                                </a:lnTo>
                                <a:lnTo>
                                  <a:pt x="21" y="1022"/>
                                </a:lnTo>
                                <a:lnTo>
                                  <a:pt x="97" y="1022"/>
                                </a:lnTo>
                                <a:lnTo>
                                  <a:pt x="97" y="1014"/>
                                </a:lnTo>
                                <a:close/>
                                <a:moveTo>
                                  <a:pt x="97" y="597"/>
                                </a:moveTo>
                                <a:lnTo>
                                  <a:pt x="96" y="594"/>
                                </a:lnTo>
                                <a:lnTo>
                                  <a:pt x="94" y="591"/>
                                </a:lnTo>
                                <a:lnTo>
                                  <a:pt x="93" y="589"/>
                                </a:lnTo>
                                <a:lnTo>
                                  <a:pt x="90" y="588"/>
                                </a:lnTo>
                                <a:lnTo>
                                  <a:pt x="86" y="586"/>
                                </a:lnTo>
                                <a:lnTo>
                                  <a:pt x="21" y="562"/>
                                </a:lnTo>
                                <a:lnTo>
                                  <a:pt x="21" y="571"/>
                                </a:lnTo>
                                <a:lnTo>
                                  <a:pt x="63" y="586"/>
                                </a:lnTo>
                                <a:lnTo>
                                  <a:pt x="21" y="600"/>
                                </a:lnTo>
                                <a:lnTo>
                                  <a:pt x="21" y="609"/>
                                </a:lnTo>
                                <a:lnTo>
                                  <a:pt x="75" y="591"/>
                                </a:lnTo>
                                <a:lnTo>
                                  <a:pt x="87" y="596"/>
                                </a:lnTo>
                                <a:lnTo>
                                  <a:pt x="89" y="598"/>
                                </a:lnTo>
                                <a:lnTo>
                                  <a:pt x="89" y="603"/>
                                </a:lnTo>
                                <a:lnTo>
                                  <a:pt x="89" y="604"/>
                                </a:lnTo>
                                <a:lnTo>
                                  <a:pt x="88" y="606"/>
                                </a:lnTo>
                                <a:lnTo>
                                  <a:pt x="96" y="606"/>
                                </a:lnTo>
                                <a:lnTo>
                                  <a:pt x="97" y="604"/>
                                </a:lnTo>
                                <a:lnTo>
                                  <a:pt x="97" y="603"/>
                                </a:lnTo>
                                <a:lnTo>
                                  <a:pt x="97" y="597"/>
                                </a:lnTo>
                                <a:close/>
                                <a:moveTo>
                                  <a:pt x="166" y="1167"/>
                                </a:moveTo>
                                <a:lnTo>
                                  <a:pt x="164" y="1158"/>
                                </a:lnTo>
                                <a:lnTo>
                                  <a:pt x="159" y="1152"/>
                                </a:lnTo>
                                <a:lnTo>
                                  <a:pt x="157" y="1149"/>
                                </a:lnTo>
                                <a:lnTo>
                                  <a:pt x="157" y="1161"/>
                                </a:lnTo>
                                <a:lnTo>
                                  <a:pt x="157" y="1198"/>
                                </a:lnTo>
                                <a:lnTo>
                                  <a:pt x="153" y="1207"/>
                                </a:lnTo>
                                <a:lnTo>
                                  <a:pt x="135" y="1207"/>
                                </a:lnTo>
                                <a:lnTo>
                                  <a:pt x="131" y="1198"/>
                                </a:lnTo>
                                <a:lnTo>
                                  <a:pt x="131" y="1161"/>
                                </a:lnTo>
                                <a:lnTo>
                                  <a:pt x="135" y="1152"/>
                                </a:lnTo>
                                <a:lnTo>
                                  <a:pt x="153" y="1152"/>
                                </a:lnTo>
                                <a:lnTo>
                                  <a:pt x="157" y="1161"/>
                                </a:lnTo>
                                <a:lnTo>
                                  <a:pt x="157" y="1149"/>
                                </a:lnTo>
                                <a:lnTo>
                                  <a:pt x="156" y="1147"/>
                                </a:lnTo>
                                <a:lnTo>
                                  <a:pt x="150" y="1144"/>
                                </a:lnTo>
                                <a:lnTo>
                                  <a:pt x="138" y="1144"/>
                                </a:lnTo>
                                <a:lnTo>
                                  <a:pt x="132" y="1147"/>
                                </a:lnTo>
                                <a:lnTo>
                                  <a:pt x="129" y="1152"/>
                                </a:lnTo>
                                <a:lnTo>
                                  <a:pt x="125" y="1158"/>
                                </a:lnTo>
                                <a:lnTo>
                                  <a:pt x="123" y="1167"/>
                                </a:lnTo>
                                <a:lnTo>
                                  <a:pt x="123" y="1180"/>
                                </a:lnTo>
                                <a:lnTo>
                                  <a:pt x="124" y="1194"/>
                                </a:lnTo>
                                <a:lnTo>
                                  <a:pt x="128" y="1205"/>
                                </a:lnTo>
                                <a:lnTo>
                                  <a:pt x="135" y="1212"/>
                                </a:lnTo>
                                <a:lnTo>
                                  <a:pt x="144" y="1214"/>
                                </a:lnTo>
                                <a:lnTo>
                                  <a:pt x="154" y="1212"/>
                                </a:lnTo>
                                <a:lnTo>
                                  <a:pt x="158" y="1207"/>
                                </a:lnTo>
                                <a:lnTo>
                                  <a:pt x="160" y="1205"/>
                                </a:lnTo>
                                <a:lnTo>
                                  <a:pt x="164" y="1194"/>
                                </a:lnTo>
                                <a:lnTo>
                                  <a:pt x="166" y="1180"/>
                                </a:lnTo>
                                <a:lnTo>
                                  <a:pt x="166" y="1167"/>
                                </a:lnTo>
                                <a:close/>
                                <a:moveTo>
                                  <a:pt x="166" y="594"/>
                                </a:moveTo>
                                <a:lnTo>
                                  <a:pt x="164" y="586"/>
                                </a:lnTo>
                                <a:lnTo>
                                  <a:pt x="159" y="579"/>
                                </a:lnTo>
                                <a:lnTo>
                                  <a:pt x="157" y="577"/>
                                </a:lnTo>
                                <a:lnTo>
                                  <a:pt x="157" y="589"/>
                                </a:lnTo>
                                <a:lnTo>
                                  <a:pt x="157" y="626"/>
                                </a:lnTo>
                                <a:lnTo>
                                  <a:pt x="153" y="635"/>
                                </a:lnTo>
                                <a:lnTo>
                                  <a:pt x="135" y="635"/>
                                </a:lnTo>
                                <a:lnTo>
                                  <a:pt x="131" y="626"/>
                                </a:lnTo>
                                <a:lnTo>
                                  <a:pt x="131" y="589"/>
                                </a:lnTo>
                                <a:lnTo>
                                  <a:pt x="135" y="579"/>
                                </a:lnTo>
                                <a:lnTo>
                                  <a:pt x="153" y="579"/>
                                </a:lnTo>
                                <a:lnTo>
                                  <a:pt x="157" y="589"/>
                                </a:lnTo>
                                <a:lnTo>
                                  <a:pt x="157" y="577"/>
                                </a:lnTo>
                                <a:lnTo>
                                  <a:pt x="156" y="575"/>
                                </a:lnTo>
                                <a:lnTo>
                                  <a:pt x="150" y="572"/>
                                </a:lnTo>
                                <a:lnTo>
                                  <a:pt x="138" y="572"/>
                                </a:lnTo>
                                <a:lnTo>
                                  <a:pt x="132" y="575"/>
                                </a:lnTo>
                                <a:lnTo>
                                  <a:pt x="129" y="580"/>
                                </a:lnTo>
                                <a:lnTo>
                                  <a:pt x="125" y="586"/>
                                </a:lnTo>
                                <a:lnTo>
                                  <a:pt x="123" y="594"/>
                                </a:lnTo>
                                <a:lnTo>
                                  <a:pt x="123" y="608"/>
                                </a:lnTo>
                                <a:lnTo>
                                  <a:pt x="124" y="622"/>
                                </a:lnTo>
                                <a:lnTo>
                                  <a:pt x="128" y="633"/>
                                </a:lnTo>
                                <a:lnTo>
                                  <a:pt x="135" y="640"/>
                                </a:lnTo>
                                <a:lnTo>
                                  <a:pt x="144" y="642"/>
                                </a:lnTo>
                                <a:lnTo>
                                  <a:pt x="154" y="640"/>
                                </a:lnTo>
                                <a:lnTo>
                                  <a:pt x="158" y="635"/>
                                </a:lnTo>
                                <a:lnTo>
                                  <a:pt x="160" y="633"/>
                                </a:lnTo>
                                <a:lnTo>
                                  <a:pt x="164" y="622"/>
                                </a:lnTo>
                                <a:lnTo>
                                  <a:pt x="166" y="608"/>
                                </a:lnTo>
                                <a:lnTo>
                                  <a:pt x="166" y="594"/>
                                </a:lnTo>
                                <a:close/>
                                <a:moveTo>
                                  <a:pt x="166" y="22"/>
                                </a:moveTo>
                                <a:lnTo>
                                  <a:pt x="164" y="14"/>
                                </a:lnTo>
                                <a:lnTo>
                                  <a:pt x="159" y="7"/>
                                </a:lnTo>
                                <a:lnTo>
                                  <a:pt x="157" y="5"/>
                                </a:lnTo>
                                <a:lnTo>
                                  <a:pt x="157" y="16"/>
                                </a:lnTo>
                                <a:lnTo>
                                  <a:pt x="157" y="54"/>
                                </a:lnTo>
                                <a:lnTo>
                                  <a:pt x="153" y="63"/>
                                </a:lnTo>
                                <a:lnTo>
                                  <a:pt x="135" y="63"/>
                                </a:lnTo>
                                <a:lnTo>
                                  <a:pt x="131" y="54"/>
                                </a:lnTo>
                                <a:lnTo>
                                  <a:pt x="131" y="16"/>
                                </a:lnTo>
                                <a:lnTo>
                                  <a:pt x="135" y="7"/>
                                </a:lnTo>
                                <a:lnTo>
                                  <a:pt x="153" y="7"/>
                                </a:lnTo>
                                <a:lnTo>
                                  <a:pt x="157" y="16"/>
                                </a:lnTo>
                                <a:lnTo>
                                  <a:pt x="157" y="5"/>
                                </a:lnTo>
                                <a:lnTo>
                                  <a:pt x="156" y="3"/>
                                </a:lnTo>
                                <a:lnTo>
                                  <a:pt x="150" y="0"/>
                                </a:lnTo>
                                <a:lnTo>
                                  <a:pt x="138" y="0"/>
                                </a:lnTo>
                                <a:lnTo>
                                  <a:pt x="132" y="3"/>
                                </a:lnTo>
                                <a:lnTo>
                                  <a:pt x="129" y="7"/>
                                </a:lnTo>
                                <a:lnTo>
                                  <a:pt x="125" y="13"/>
                                </a:lnTo>
                                <a:lnTo>
                                  <a:pt x="123" y="22"/>
                                </a:lnTo>
                                <a:lnTo>
                                  <a:pt x="123" y="35"/>
                                </a:lnTo>
                                <a:lnTo>
                                  <a:pt x="124" y="50"/>
                                </a:lnTo>
                                <a:lnTo>
                                  <a:pt x="128" y="61"/>
                                </a:lnTo>
                                <a:lnTo>
                                  <a:pt x="135" y="67"/>
                                </a:lnTo>
                                <a:lnTo>
                                  <a:pt x="144" y="70"/>
                                </a:lnTo>
                                <a:lnTo>
                                  <a:pt x="154" y="67"/>
                                </a:lnTo>
                                <a:lnTo>
                                  <a:pt x="158" y="63"/>
                                </a:lnTo>
                                <a:lnTo>
                                  <a:pt x="160" y="61"/>
                                </a:lnTo>
                                <a:lnTo>
                                  <a:pt x="164" y="50"/>
                                </a:lnTo>
                                <a:lnTo>
                                  <a:pt x="166" y="35"/>
                                </a:lnTo>
                                <a:lnTo>
                                  <a:pt x="166" y="22"/>
                                </a:lnTo>
                                <a:close/>
                                <a:moveTo>
                                  <a:pt x="188" y="1202"/>
                                </a:moveTo>
                                <a:lnTo>
                                  <a:pt x="179" y="1202"/>
                                </a:lnTo>
                                <a:lnTo>
                                  <a:pt x="179" y="1212"/>
                                </a:lnTo>
                                <a:lnTo>
                                  <a:pt x="188" y="1212"/>
                                </a:lnTo>
                                <a:lnTo>
                                  <a:pt x="188" y="1202"/>
                                </a:lnTo>
                                <a:close/>
                                <a:moveTo>
                                  <a:pt x="188" y="630"/>
                                </a:moveTo>
                                <a:lnTo>
                                  <a:pt x="179" y="630"/>
                                </a:lnTo>
                                <a:lnTo>
                                  <a:pt x="179" y="640"/>
                                </a:lnTo>
                                <a:lnTo>
                                  <a:pt x="188" y="640"/>
                                </a:lnTo>
                                <a:lnTo>
                                  <a:pt x="188" y="630"/>
                                </a:lnTo>
                                <a:close/>
                                <a:moveTo>
                                  <a:pt x="188" y="58"/>
                                </a:moveTo>
                                <a:lnTo>
                                  <a:pt x="179" y="58"/>
                                </a:lnTo>
                                <a:lnTo>
                                  <a:pt x="179" y="67"/>
                                </a:lnTo>
                                <a:lnTo>
                                  <a:pt x="188" y="67"/>
                                </a:lnTo>
                                <a:lnTo>
                                  <a:pt x="188" y="58"/>
                                </a:lnTo>
                                <a:close/>
                                <a:moveTo>
                                  <a:pt x="227" y="881"/>
                                </a:moveTo>
                                <a:lnTo>
                                  <a:pt x="225" y="872"/>
                                </a:lnTo>
                                <a:lnTo>
                                  <a:pt x="221" y="866"/>
                                </a:lnTo>
                                <a:lnTo>
                                  <a:pt x="219" y="863"/>
                                </a:lnTo>
                                <a:lnTo>
                                  <a:pt x="219" y="875"/>
                                </a:lnTo>
                                <a:lnTo>
                                  <a:pt x="219" y="912"/>
                                </a:lnTo>
                                <a:lnTo>
                                  <a:pt x="214" y="921"/>
                                </a:lnTo>
                                <a:lnTo>
                                  <a:pt x="197" y="921"/>
                                </a:lnTo>
                                <a:lnTo>
                                  <a:pt x="192" y="912"/>
                                </a:lnTo>
                                <a:lnTo>
                                  <a:pt x="192" y="875"/>
                                </a:lnTo>
                                <a:lnTo>
                                  <a:pt x="197" y="866"/>
                                </a:lnTo>
                                <a:lnTo>
                                  <a:pt x="214" y="866"/>
                                </a:lnTo>
                                <a:lnTo>
                                  <a:pt x="219" y="875"/>
                                </a:lnTo>
                                <a:lnTo>
                                  <a:pt x="219" y="863"/>
                                </a:lnTo>
                                <a:lnTo>
                                  <a:pt x="217" y="861"/>
                                </a:lnTo>
                                <a:lnTo>
                                  <a:pt x="212" y="858"/>
                                </a:lnTo>
                                <a:lnTo>
                                  <a:pt x="199" y="858"/>
                                </a:lnTo>
                                <a:lnTo>
                                  <a:pt x="194" y="861"/>
                                </a:lnTo>
                                <a:lnTo>
                                  <a:pt x="190" y="866"/>
                                </a:lnTo>
                                <a:lnTo>
                                  <a:pt x="186" y="872"/>
                                </a:lnTo>
                                <a:lnTo>
                                  <a:pt x="184" y="881"/>
                                </a:lnTo>
                                <a:lnTo>
                                  <a:pt x="184" y="894"/>
                                </a:lnTo>
                                <a:lnTo>
                                  <a:pt x="185" y="908"/>
                                </a:lnTo>
                                <a:lnTo>
                                  <a:pt x="189" y="919"/>
                                </a:lnTo>
                                <a:lnTo>
                                  <a:pt x="196" y="926"/>
                                </a:lnTo>
                                <a:lnTo>
                                  <a:pt x="205" y="928"/>
                                </a:lnTo>
                                <a:lnTo>
                                  <a:pt x="215" y="926"/>
                                </a:lnTo>
                                <a:lnTo>
                                  <a:pt x="219" y="921"/>
                                </a:lnTo>
                                <a:lnTo>
                                  <a:pt x="222" y="919"/>
                                </a:lnTo>
                                <a:lnTo>
                                  <a:pt x="226" y="908"/>
                                </a:lnTo>
                                <a:lnTo>
                                  <a:pt x="227" y="894"/>
                                </a:lnTo>
                                <a:lnTo>
                                  <a:pt x="227" y="881"/>
                                </a:lnTo>
                                <a:close/>
                                <a:moveTo>
                                  <a:pt x="227" y="308"/>
                                </a:moveTo>
                                <a:lnTo>
                                  <a:pt x="225" y="300"/>
                                </a:lnTo>
                                <a:lnTo>
                                  <a:pt x="221" y="293"/>
                                </a:lnTo>
                                <a:lnTo>
                                  <a:pt x="219" y="291"/>
                                </a:lnTo>
                                <a:lnTo>
                                  <a:pt x="219" y="302"/>
                                </a:lnTo>
                                <a:lnTo>
                                  <a:pt x="219" y="340"/>
                                </a:lnTo>
                                <a:lnTo>
                                  <a:pt x="214" y="349"/>
                                </a:lnTo>
                                <a:lnTo>
                                  <a:pt x="197" y="349"/>
                                </a:lnTo>
                                <a:lnTo>
                                  <a:pt x="192" y="340"/>
                                </a:lnTo>
                                <a:lnTo>
                                  <a:pt x="192" y="302"/>
                                </a:lnTo>
                                <a:lnTo>
                                  <a:pt x="197" y="293"/>
                                </a:lnTo>
                                <a:lnTo>
                                  <a:pt x="214" y="293"/>
                                </a:lnTo>
                                <a:lnTo>
                                  <a:pt x="219" y="302"/>
                                </a:lnTo>
                                <a:lnTo>
                                  <a:pt x="219" y="291"/>
                                </a:lnTo>
                                <a:lnTo>
                                  <a:pt x="217" y="289"/>
                                </a:lnTo>
                                <a:lnTo>
                                  <a:pt x="212" y="286"/>
                                </a:lnTo>
                                <a:lnTo>
                                  <a:pt x="199" y="286"/>
                                </a:lnTo>
                                <a:lnTo>
                                  <a:pt x="194" y="289"/>
                                </a:lnTo>
                                <a:lnTo>
                                  <a:pt x="190" y="293"/>
                                </a:lnTo>
                                <a:lnTo>
                                  <a:pt x="186" y="299"/>
                                </a:lnTo>
                                <a:lnTo>
                                  <a:pt x="184" y="308"/>
                                </a:lnTo>
                                <a:lnTo>
                                  <a:pt x="184" y="321"/>
                                </a:lnTo>
                                <a:lnTo>
                                  <a:pt x="185" y="336"/>
                                </a:lnTo>
                                <a:lnTo>
                                  <a:pt x="189" y="347"/>
                                </a:lnTo>
                                <a:lnTo>
                                  <a:pt x="196" y="354"/>
                                </a:lnTo>
                                <a:lnTo>
                                  <a:pt x="205" y="356"/>
                                </a:lnTo>
                                <a:lnTo>
                                  <a:pt x="215" y="354"/>
                                </a:lnTo>
                                <a:lnTo>
                                  <a:pt x="219" y="349"/>
                                </a:lnTo>
                                <a:lnTo>
                                  <a:pt x="222" y="347"/>
                                </a:lnTo>
                                <a:lnTo>
                                  <a:pt x="226" y="336"/>
                                </a:lnTo>
                                <a:lnTo>
                                  <a:pt x="227" y="321"/>
                                </a:lnTo>
                                <a:lnTo>
                                  <a:pt x="227" y="308"/>
                                </a:lnTo>
                                <a:close/>
                                <a:moveTo>
                                  <a:pt x="244" y="1167"/>
                                </a:moveTo>
                                <a:lnTo>
                                  <a:pt x="242" y="1158"/>
                                </a:lnTo>
                                <a:lnTo>
                                  <a:pt x="237" y="1152"/>
                                </a:lnTo>
                                <a:lnTo>
                                  <a:pt x="235" y="1149"/>
                                </a:lnTo>
                                <a:lnTo>
                                  <a:pt x="235" y="1161"/>
                                </a:lnTo>
                                <a:lnTo>
                                  <a:pt x="235" y="1198"/>
                                </a:lnTo>
                                <a:lnTo>
                                  <a:pt x="231" y="1207"/>
                                </a:lnTo>
                                <a:lnTo>
                                  <a:pt x="213" y="1207"/>
                                </a:lnTo>
                                <a:lnTo>
                                  <a:pt x="209" y="1198"/>
                                </a:lnTo>
                                <a:lnTo>
                                  <a:pt x="209" y="1161"/>
                                </a:lnTo>
                                <a:lnTo>
                                  <a:pt x="213" y="1152"/>
                                </a:lnTo>
                                <a:lnTo>
                                  <a:pt x="231" y="1152"/>
                                </a:lnTo>
                                <a:lnTo>
                                  <a:pt x="235" y="1161"/>
                                </a:lnTo>
                                <a:lnTo>
                                  <a:pt x="235" y="1149"/>
                                </a:lnTo>
                                <a:lnTo>
                                  <a:pt x="234" y="1147"/>
                                </a:lnTo>
                                <a:lnTo>
                                  <a:pt x="228" y="1144"/>
                                </a:lnTo>
                                <a:lnTo>
                                  <a:pt x="216" y="1144"/>
                                </a:lnTo>
                                <a:lnTo>
                                  <a:pt x="210" y="1147"/>
                                </a:lnTo>
                                <a:lnTo>
                                  <a:pt x="207" y="1152"/>
                                </a:lnTo>
                                <a:lnTo>
                                  <a:pt x="203" y="1158"/>
                                </a:lnTo>
                                <a:lnTo>
                                  <a:pt x="200" y="1167"/>
                                </a:lnTo>
                                <a:lnTo>
                                  <a:pt x="200" y="1180"/>
                                </a:lnTo>
                                <a:lnTo>
                                  <a:pt x="202" y="1194"/>
                                </a:lnTo>
                                <a:lnTo>
                                  <a:pt x="206" y="1205"/>
                                </a:lnTo>
                                <a:lnTo>
                                  <a:pt x="213" y="1212"/>
                                </a:lnTo>
                                <a:lnTo>
                                  <a:pt x="222" y="1214"/>
                                </a:lnTo>
                                <a:lnTo>
                                  <a:pt x="231" y="1212"/>
                                </a:lnTo>
                                <a:lnTo>
                                  <a:pt x="236" y="1207"/>
                                </a:lnTo>
                                <a:lnTo>
                                  <a:pt x="238" y="1205"/>
                                </a:lnTo>
                                <a:lnTo>
                                  <a:pt x="242" y="1194"/>
                                </a:lnTo>
                                <a:lnTo>
                                  <a:pt x="244" y="1180"/>
                                </a:lnTo>
                                <a:lnTo>
                                  <a:pt x="244" y="1167"/>
                                </a:lnTo>
                                <a:close/>
                                <a:moveTo>
                                  <a:pt x="244" y="594"/>
                                </a:moveTo>
                                <a:lnTo>
                                  <a:pt x="242" y="586"/>
                                </a:lnTo>
                                <a:lnTo>
                                  <a:pt x="237" y="579"/>
                                </a:lnTo>
                                <a:lnTo>
                                  <a:pt x="235" y="577"/>
                                </a:lnTo>
                                <a:lnTo>
                                  <a:pt x="235" y="589"/>
                                </a:lnTo>
                                <a:lnTo>
                                  <a:pt x="235" y="626"/>
                                </a:lnTo>
                                <a:lnTo>
                                  <a:pt x="231" y="635"/>
                                </a:lnTo>
                                <a:lnTo>
                                  <a:pt x="213" y="635"/>
                                </a:lnTo>
                                <a:lnTo>
                                  <a:pt x="209" y="626"/>
                                </a:lnTo>
                                <a:lnTo>
                                  <a:pt x="209" y="589"/>
                                </a:lnTo>
                                <a:lnTo>
                                  <a:pt x="213" y="579"/>
                                </a:lnTo>
                                <a:lnTo>
                                  <a:pt x="231" y="579"/>
                                </a:lnTo>
                                <a:lnTo>
                                  <a:pt x="235" y="589"/>
                                </a:lnTo>
                                <a:lnTo>
                                  <a:pt x="235" y="577"/>
                                </a:lnTo>
                                <a:lnTo>
                                  <a:pt x="234" y="575"/>
                                </a:lnTo>
                                <a:lnTo>
                                  <a:pt x="228" y="572"/>
                                </a:lnTo>
                                <a:lnTo>
                                  <a:pt x="216" y="572"/>
                                </a:lnTo>
                                <a:lnTo>
                                  <a:pt x="210" y="575"/>
                                </a:lnTo>
                                <a:lnTo>
                                  <a:pt x="207" y="580"/>
                                </a:lnTo>
                                <a:lnTo>
                                  <a:pt x="203" y="586"/>
                                </a:lnTo>
                                <a:lnTo>
                                  <a:pt x="200" y="594"/>
                                </a:lnTo>
                                <a:lnTo>
                                  <a:pt x="200" y="608"/>
                                </a:lnTo>
                                <a:lnTo>
                                  <a:pt x="202" y="622"/>
                                </a:lnTo>
                                <a:lnTo>
                                  <a:pt x="206" y="633"/>
                                </a:lnTo>
                                <a:lnTo>
                                  <a:pt x="213" y="640"/>
                                </a:lnTo>
                                <a:lnTo>
                                  <a:pt x="222" y="642"/>
                                </a:lnTo>
                                <a:lnTo>
                                  <a:pt x="231" y="640"/>
                                </a:lnTo>
                                <a:lnTo>
                                  <a:pt x="236" y="635"/>
                                </a:lnTo>
                                <a:lnTo>
                                  <a:pt x="238" y="633"/>
                                </a:lnTo>
                                <a:lnTo>
                                  <a:pt x="242" y="622"/>
                                </a:lnTo>
                                <a:lnTo>
                                  <a:pt x="244" y="608"/>
                                </a:lnTo>
                                <a:lnTo>
                                  <a:pt x="244" y="594"/>
                                </a:lnTo>
                                <a:close/>
                                <a:moveTo>
                                  <a:pt x="244" y="22"/>
                                </a:moveTo>
                                <a:lnTo>
                                  <a:pt x="242" y="14"/>
                                </a:lnTo>
                                <a:lnTo>
                                  <a:pt x="237" y="7"/>
                                </a:lnTo>
                                <a:lnTo>
                                  <a:pt x="235" y="5"/>
                                </a:lnTo>
                                <a:lnTo>
                                  <a:pt x="235" y="16"/>
                                </a:lnTo>
                                <a:lnTo>
                                  <a:pt x="235" y="54"/>
                                </a:lnTo>
                                <a:lnTo>
                                  <a:pt x="231" y="63"/>
                                </a:lnTo>
                                <a:lnTo>
                                  <a:pt x="213" y="63"/>
                                </a:lnTo>
                                <a:lnTo>
                                  <a:pt x="209" y="54"/>
                                </a:lnTo>
                                <a:lnTo>
                                  <a:pt x="209" y="16"/>
                                </a:lnTo>
                                <a:lnTo>
                                  <a:pt x="213" y="7"/>
                                </a:lnTo>
                                <a:lnTo>
                                  <a:pt x="231" y="7"/>
                                </a:lnTo>
                                <a:lnTo>
                                  <a:pt x="235" y="16"/>
                                </a:lnTo>
                                <a:lnTo>
                                  <a:pt x="235" y="5"/>
                                </a:lnTo>
                                <a:lnTo>
                                  <a:pt x="234" y="3"/>
                                </a:lnTo>
                                <a:lnTo>
                                  <a:pt x="228" y="0"/>
                                </a:lnTo>
                                <a:lnTo>
                                  <a:pt x="216" y="0"/>
                                </a:lnTo>
                                <a:lnTo>
                                  <a:pt x="210" y="3"/>
                                </a:lnTo>
                                <a:lnTo>
                                  <a:pt x="207" y="7"/>
                                </a:lnTo>
                                <a:lnTo>
                                  <a:pt x="203" y="13"/>
                                </a:lnTo>
                                <a:lnTo>
                                  <a:pt x="200" y="22"/>
                                </a:lnTo>
                                <a:lnTo>
                                  <a:pt x="200" y="35"/>
                                </a:lnTo>
                                <a:lnTo>
                                  <a:pt x="202" y="50"/>
                                </a:lnTo>
                                <a:lnTo>
                                  <a:pt x="206" y="61"/>
                                </a:lnTo>
                                <a:lnTo>
                                  <a:pt x="213" y="67"/>
                                </a:lnTo>
                                <a:lnTo>
                                  <a:pt x="222" y="70"/>
                                </a:lnTo>
                                <a:lnTo>
                                  <a:pt x="231" y="67"/>
                                </a:lnTo>
                                <a:lnTo>
                                  <a:pt x="236" y="63"/>
                                </a:lnTo>
                                <a:lnTo>
                                  <a:pt x="238" y="61"/>
                                </a:lnTo>
                                <a:lnTo>
                                  <a:pt x="242" y="50"/>
                                </a:lnTo>
                                <a:lnTo>
                                  <a:pt x="244" y="35"/>
                                </a:lnTo>
                                <a:lnTo>
                                  <a:pt x="244" y="22"/>
                                </a:lnTo>
                                <a:close/>
                                <a:moveTo>
                                  <a:pt x="250" y="916"/>
                                </a:moveTo>
                                <a:lnTo>
                                  <a:pt x="240" y="916"/>
                                </a:lnTo>
                                <a:lnTo>
                                  <a:pt x="240" y="926"/>
                                </a:lnTo>
                                <a:lnTo>
                                  <a:pt x="250" y="926"/>
                                </a:lnTo>
                                <a:lnTo>
                                  <a:pt x="250" y="916"/>
                                </a:lnTo>
                                <a:close/>
                                <a:moveTo>
                                  <a:pt x="250" y="344"/>
                                </a:moveTo>
                                <a:lnTo>
                                  <a:pt x="240" y="344"/>
                                </a:lnTo>
                                <a:lnTo>
                                  <a:pt x="240" y="354"/>
                                </a:lnTo>
                                <a:lnTo>
                                  <a:pt x="250" y="354"/>
                                </a:lnTo>
                                <a:lnTo>
                                  <a:pt x="250" y="344"/>
                                </a:lnTo>
                                <a:close/>
                                <a:moveTo>
                                  <a:pt x="281" y="572"/>
                                </a:moveTo>
                                <a:lnTo>
                                  <a:pt x="275" y="572"/>
                                </a:lnTo>
                                <a:lnTo>
                                  <a:pt x="272" y="583"/>
                                </a:lnTo>
                                <a:lnTo>
                                  <a:pt x="270" y="584"/>
                                </a:lnTo>
                                <a:lnTo>
                                  <a:pt x="258" y="586"/>
                                </a:lnTo>
                                <a:lnTo>
                                  <a:pt x="258" y="592"/>
                                </a:lnTo>
                                <a:lnTo>
                                  <a:pt x="272" y="592"/>
                                </a:lnTo>
                                <a:lnTo>
                                  <a:pt x="272" y="640"/>
                                </a:lnTo>
                                <a:lnTo>
                                  <a:pt x="281" y="640"/>
                                </a:lnTo>
                                <a:lnTo>
                                  <a:pt x="281" y="572"/>
                                </a:lnTo>
                                <a:close/>
                                <a:moveTo>
                                  <a:pt x="296" y="1167"/>
                                </a:moveTo>
                                <a:lnTo>
                                  <a:pt x="294" y="1158"/>
                                </a:lnTo>
                                <a:lnTo>
                                  <a:pt x="289" y="1152"/>
                                </a:lnTo>
                                <a:lnTo>
                                  <a:pt x="287" y="1149"/>
                                </a:lnTo>
                                <a:lnTo>
                                  <a:pt x="287" y="1161"/>
                                </a:lnTo>
                                <a:lnTo>
                                  <a:pt x="287" y="1198"/>
                                </a:lnTo>
                                <a:lnTo>
                                  <a:pt x="283" y="1207"/>
                                </a:lnTo>
                                <a:lnTo>
                                  <a:pt x="265" y="1207"/>
                                </a:lnTo>
                                <a:lnTo>
                                  <a:pt x="261" y="1198"/>
                                </a:lnTo>
                                <a:lnTo>
                                  <a:pt x="261" y="1161"/>
                                </a:lnTo>
                                <a:lnTo>
                                  <a:pt x="265" y="1152"/>
                                </a:lnTo>
                                <a:lnTo>
                                  <a:pt x="283" y="1152"/>
                                </a:lnTo>
                                <a:lnTo>
                                  <a:pt x="287" y="1161"/>
                                </a:lnTo>
                                <a:lnTo>
                                  <a:pt x="287" y="1149"/>
                                </a:lnTo>
                                <a:lnTo>
                                  <a:pt x="286" y="1147"/>
                                </a:lnTo>
                                <a:lnTo>
                                  <a:pt x="280" y="1144"/>
                                </a:lnTo>
                                <a:lnTo>
                                  <a:pt x="268" y="1144"/>
                                </a:lnTo>
                                <a:lnTo>
                                  <a:pt x="262" y="1147"/>
                                </a:lnTo>
                                <a:lnTo>
                                  <a:pt x="259" y="1152"/>
                                </a:lnTo>
                                <a:lnTo>
                                  <a:pt x="254" y="1158"/>
                                </a:lnTo>
                                <a:lnTo>
                                  <a:pt x="252" y="1167"/>
                                </a:lnTo>
                                <a:lnTo>
                                  <a:pt x="252" y="1180"/>
                                </a:lnTo>
                                <a:lnTo>
                                  <a:pt x="254" y="1194"/>
                                </a:lnTo>
                                <a:lnTo>
                                  <a:pt x="258" y="1205"/>
                                </a:lnTo>
                                <a:lnTo>
                                  <a:pt x="265" y="1212"/>
                                </a:lnTo>
                                <a:lnTo>
                                  <a:pt x="274" y="1214"/>
                                </a:lnTo>
                                <a:lnTo>
                                  <a:pt x="283" y="1212"/>
                                </a:lnTo>
                                <a:lnTo>
                                  <a:pt x="288" y="1207"/>
                                </a:lnTo>
                                <a:lnTo>
                                  <a:pt x="290" y="1205"/>
                                </a:lnTo>
                                <a:lnTo>
                                  <a:pt x="294" y="1194"/>
                                </a:lnTo>
                                <a:lnTo>
                                  <a:pt x="296" y="1180"/>
                                </a:lnTo>
                                <a:lnTo>
                                  <a:pt x="296" y="1167"/>
                                </a:lnTo>
                                <a:close/>
                                <a:moveTo>
                                  <a:pt x="296" y="28"/>
                                </a:moveTo>
                                <a:lnTo>
                                  <a:pt x="296" y="14"/>
                                </a:lnTo>
                                <a:lnTo>
                                  <a:pt x="294" y="9"/>
                                </a:lnTo>
                                <a:lnTo>
                                  <a:pt x="292" y="7"/>
                                </a:lnTo>
                                <a:lnTo>
                                  <a:pt x="290" y="5"/>
                                </a:lnTo>
                                <a:lnTo>
                                  <a:pt x="286" y="2"/>
                                </a:lnTo>
                                <a:lnTo>
                                  <a:pt x="281" y="0"/>
                                </a:lnTo>
                                <a:lnTo>
                                  <a:pt x="266" y="0"/>
                                </a:lnTo>
                                <a:lnTo>
                                  <a:pt x="260" y="3"/>
                                </a:lnTo>
                                <a:lnTo>
                                  <a:pt x="256" y="9"/>
                                </a:lnTo>
                                <a:lnTo>
                                  <a:pt x="254" y="12"/>
                                </a:lnTo>
                                <a:lnTo>
                                  <a:pt x="253" y="17"/>
                                </a:lnTo>
                                <a:lnTo>
                                  <a:pt x="253" y="23"/>
                                </a:lnTo>
                                <a:lnTo>
                                  <a:pt x="261" y="23"/>
                                </a:lnTo>
                                <a:lnTo>
                                  <a:pt x="261" y="19"/>
                                </a:lnTo>
                                <a:lnTo>
                                  <a:pt x="262" y="16"/>
                                </a:lnTo>
                                <a:lnTo>
                                  <a:pt x="263" y="14"/>
                                </a:lnTo>
                                <a:lnTo>
                                  <a:pt x="265" y="10"/>
                                </a:lnTo>
                                <a:lnTo>
                                  <a:pt x="270" y="7"/>
                                </a:lnTo>
                                <a:lnTo>
                                  <a:pt x="282" y="7"/>
                                </a:lnTo>
                                <a:lnTo>
                                  <a:pt x="288" y="13"/>
                                </a:lnTo>
                                <a:lnTo>
                                  <a:pt x="288" y="25"/>
                                </a:lnTo>
                                <a:lnTo>
                                  <a:pt x="284" y="30"/>
                                </a:lnTo>
                                <a:lnTo>
                                  <a:pt x="279" y="33"/>
                                </a:lnTo>
                                <a:lnTo>
                                  <a:pt x="270" y="38"/>
                                </a:lnTo>
                                <a:lnTo>
                                  <a:pt x="256" y="46"/>
                                </a:lnTo>
                                <a:lnTo>
                                  <a:pt x="252" y="53"/>
                                </a:lnTo>
                                <a:lnTo>
                                  <a:pt x="251" y="67"/>
                                </a:lnTo>
                                <a:lnTo>
                                  <a:pt x="295" y="67"/>
                                </a:lnTo>
                                <a:lnTo>
                                  <a:pt x="295" y="59"/>
                                </a:lnTo>
                                <a:lnTo>
                                  <a:pt x="261" y="59"/>
                                </a:lnTo>
                                <a:lnTo>
                                  <a:pt x="262" y="54"/>
                                </a:lnTo>
                                <a:lnTo>
                                  <a:pt x="265" y="50"/>
                                </a:lnTo>
                                <a:lnTo>
                                  <a:pt x="273" y="45"/>
                                </a:lnTo>
                                <a:lnTo>
                                  <a:pt x="291" y="35"/>
                                </a:lnTo>
                                <a:lnTo>
                                  <a:pt x="296" y="28"/>
                                </a:lnTo>
                                <a:close/>
                                <a:moveTo>
                                  <a:pt x="305" y="881"/>
                                </a:moveTo>
                                <a:lnTo>
                                  <a:pt x="303" y="872"/>
                                </a:lnTo>
                                <a:lnTo>
                                  <a:pt x="298" y="866"/>
                                </a:lnTo>
                                <a:lnTo>
                                  <a:pt x="297" y="863"/>
                                </a:lnTo>
                                <a:lnTo>
                                  <a:pt x="297" y="875"/>
                                </a:lnTo>
                                <a:lnTo>
                                  <a:pt x="297" y="912"/>
                                </a:lnTo>
                                <a:lnTo>
                                  <a:pt x="292" y="921"/>
                                </a:lnTo>
                                <a:lnTo>
                                  <a:pt x="274" y="921"/>
                                </a:lnTo>
                                <a:lnTo>
                                  <a:pt x="270" y="912"/>
                                </a:lnTo>
                                <a:lnTo>
                                  <a:pt x="270" y="875"/>
                                </a:lnTo>
                                <a:lnTo>
                                  <a:pt x="274" y="866"/>
                                </a:lnTo>
                                <a:lnTo>
                                  <a:pt x="292" y="866"/>
                                </a:lnTo>
                                <a:lnTo>
                                  <a:pt x="297" y="875"/>
                                </a:lnTo>
                                <a:lnTo>
                                  <a:pt x="297" y="863"/>
                                </a:lnTo>
                                <a:lnTo>
                                  <a:pt x="295" y="861"/>
                                </a:lnTo>
                                <a:lnTo>
                                  <a:pt x="290" y="858"/>
                                </a:lnTo>
                                <a:lnTo>
                                  <a:pt x="277" y="858"/>
                                </a:lnTo>
                                <a:lnTo>
                                  <a:pt x="272" y="861"/>
                                </a:lnTo>
                                <a:lnTo>
                                  <a:pt x="268" y="866"/>
                                </a:lnTo>
                                <a:lnTo>
                                  <a:pt x="264" y="872"/>
                                </a:lnTo>
                                <a:lnTo>
                                  <a:pt x="262" y="881"/>
                                </a:lnTo>
                                <a:lnTo>
                                  <a:pt x="262" y="894"/>
                                </a:lnTo>
                                <a:lnTo>
                                  <a:pt x="263" y="908"/>
                                </a:lnTo>
                                <a:lnTo>
                                  <a:pt x="267" y="919"/>
                                </a:lnTo>
                                <a:lnTo>
                                  <a:pt x="274" y="926"/>
                                </a:lnTo>
                                <a:lnTo>
                                  <a:pt x="283" y="928"/>
                                </a:lnTo>
                                <a:lnTo>
                                  <a:pt x="293" y="926"/>
                                </a:lnTo>
                                <a:lnTo>
                                  <a:pt x="297" y="921"/>
                                </a:lnTo>
                                <a:lnTo>
                                  <a:pt x="299" y="919"/>
                                </a:lnTo>
                                <a:lnTo>
                                  <a:pt x="304" y="908"/>
                                </a:lnTo>
                                <a:lnTo>
                                  <a:pt x="305" y="894"/>
                                </a:lnTo>
                                <a:lnTo>
                                  <a:pt x="305" y="881"/>
                                </a:lnTo>
                                <a:close/>
                                <a:moveTo>
                                  <a:pt x="305" y="308"/>
                                </a:moveTo>
                                <a:lnTo>
                                  <a:pt x="303" y="300"/>
                                </a:lnTo>
                                <a:lnTo>
                                  <a:pt x="298" y="293"/>
                                </a:lnTo>
                                <a:lnTo>
                                  <a:pt x="297" y="291"/>
                                </a:lnTo>
                                <a:lnTo>
                                  <a:pt x="297" y="302"/>
                                </a:lnTo>
                                <a:lnTo>
                                  <a:pt x="297" y="340"/>
                                </a:lnTo>
                                <a:lnTo>
                                  <a:pt x="292" y="349"/>
                                </a:lnTo>
                                <a:lnTo>
                                  <a:pt x="274" y="349"/>
                                </a:lnTo>
                                <a:lnTo>
                                  <a:pt x="270" y="340"/>
                                </a:lnTo>
                                <a:lnTo>
                                  <a:pt x="270" y="302"/>
                                </a:lnTo>
                                <a:lnTo>
                                  <a:pt x="274" y="293"/>
                                </a:lnTo>
                                <a:lnTo>
                                  <a:pt x="292" y="293"/>
                                </a:lnTo>
                                <a:lnTo>
                                  <a:pt x="297" y="302"/>
                                </a:lnTo>
                                <a:lnTo>
                                  <a:pt x="297" y="291"/>
                                </a:lnTo>
                                <a:lnTo>
                                  <a:pt x="295" y="289"/>
                                </a:lnTo>
                                <a:lnTo>
                                  <a:pt x="290" y="286"/>
                                </a:lnTo>
                                <a:lnTo>
                                  <a:pt x="277" y="286"/>
                                </a:lnTo>
                                <a:lnTo>
                                  <a:pt x="272" y="289"/>
                                </a:lnTo>
                                <a:lnTo>
                                  <a:pt x="268" y="293"/>
                                </a:lnTo>
                                <a:lnTo>
                                  <a:pt x="264" y="299"/>
                                </a:lnTo>
                                <a:lnTo>
                                  <a:pt x="262" y="308"/>
                                </a:lnTo>
                                <a:lnTo>
                                  <a:pt x="262" y="321"/>
                                </a:lnTo>
                                <a:lnTo>
                                  <a:pt x="263" y="336"/>
                                </a:lnTo>
                                <a:lnTo>
                                  <a:pt x="267" y="347"/>
                                </a:lnTo>
                                <a:lnTo>
                                  <a:pt x="274" y="354"/>
                                </a:lnTo>
                                <a:lnTo>
                                  <a:pt x="283" y="356"/>
                                </a:lnTo>
                                <a:lnTo>
                                  <a:pt x="293" y="354"/>
                                </a:lnTo>
                                <a:lnTo>
                                  <a:pt x="297" y="349"/>
                                </a:lnTo>
                                <a:lnTo>
                                  <a:pt x="299" y="347"/>
                                </a:lnTo>
                                <a:lnTo>
                                  <a:pt x="304" y="336"/>
                                </a:lnTo>
                                <a:lnTo>
                                  <a:pt x="305" y="321"/>
                                </a:lnTo>
                                <a:lnTo>
                                  <a:pt x="305" y="308"/>
                                </a:lnTo>
                                <a:close/>
                                <a:moveTo>
                                  <a:pt x="342" y="858"/>
                                </a:moveTo>
                                <a:lnTo>
                                  <a:pt x="336" y="858"/>
                                </a:lnTo>
                                <a:lnTo>
                                  <a:pt x="334" y="869"/>
                                </a:lnTo>
                                <a:lnTo>
                                  <a:pt x="332" y="870"/>
                                </a:lnTo>
                                <a:lnTo>
                                  <a:pt x="319" y="872"/>
                                </a:lnTo>
                                <a:lnTo>
                                  <a:pt x="319" y="878"/>
                                </a:lnTo>
                                <a:lnTo>
                                  <a:pt x="334" y="878"/>
                                </a:lnTo>
                                <a:lnTo>
                                  <a:pt x="334" y="926"/>
                                </a:lnTo>
                                <a:lnTo>
                                  <a:pt x="342" y="926"/>
                                </a:lnTo>
                                <a:lnTo>
                                  <a:pt x="342" y="858"/>
                                </a:lnTo>
                                <a:close/>
                                <a:moveTo>
                                  <a:pt x="348" y="1204"/>
                                </a:moveTo>
                                <a:lnTo>
                                  <a:pt x="348" y="1177"/>
                                </a:lnTo>
                                <a:lnTo>
                                  <a:pt x="346" y="1176"/>
                                </a:lnTo>
                                <a:lnTo>
                                  <a:pt x="343" y="1172"/>
                                </a:lnTo>
                                <a:lnTo>
                                  <a:pt x="339" y="1168"/>
                                </a:lnTo>
                                <a:lnTo>
                                  <a:pt x="322" y="1168"/>
                                </a:lnTo>
                                <a:lnTo>
                                  <a:pt x="318" y="1170"/>
                                </a:lnTo>
                                <a:lnTo>
                                  <a:pt x="314" y="1172"/>
                                </a:lnTo>
                                <a:lnTo>
                                  <a:pt x="317" y="1154"/>
                                </a:lnTo>
                                <a:lnTo>
                                  <a:pt x="345" y="1154"/>
                                </a:lnTo>
                                <a:lnTo>
                                  <a:pt x="345" y="1146"/>
                                </a:lnTo>
                                <a:lnTo>
                                  <a:pt x="310" y="1146"/>
                                </a:lnTo>
                                <a:lnTo>
                                  <a:pt x="305" y="1182"/>
                                </a:lnTo>
                                <a:lnTo>
                                  <a:pt x="313" y="1182"/>
                                </a:lnTo>
                                <a:lnTo>
                                  <a:pt x="317" y="1177"/>
                                </a:lnTo>
                                <a:lnTo>
                                  <a:pt x="320" y="1176"/>
                                </a:lnTo>
                                <a:lnTo>
                                  <a:pt x="334" y="1176"/>
                                </a:lnTo>
                                <a:lnTo>
                                  <a:pt x="340" y="1182"/>
                                </a:lnTo>
                                <a:lnTo>
                                  <a:pt x="340" y="1201"/>
                                </a:lnTo>
                                <a:lnTo>
                                  <a:pt x="334" y="1207"/>
                                </a:lnTo>
                                <a:lnTo>
                                  <a:pt x="318" y="1207"/>
                                </a:lnTo>
                                <a:lnTo>
                                  <a:pt x="314" y="1203"/>
                                </a:lnTo>
                                <a:lnTo>
                                  <a:pt x="312" y="1196"/>
                                </a:lnTo>
                                <a:lnTo>
                                  <a:pt x="303" y="1196"/>
                                </a:lnTo>
                                <a:lnTo>
                                  <a:pt x="305" y="1201"/>
                                </a:lnTo>
                                <a:lnTo>
                                  <a:pt x="305" y="1204"/>
                                </a:lnTo>
                                <a:lnTo>
                                  <a:pt x="307" y="1206"/>
                                </a:lnTo>
                                <a:lnTo>
                                  <a:pt x="311" y="1211"/>
                                </a:lnTo>
                                <a:lnTo>
                                  <a:pt x="318" y="1214"/>
                                </a:lnTo>
                                <a:lnTo>
                                  <a:pt x="339" y="1214"/>
                                </a:lnTo>
                                <a:lnTo>
                                  <a:pt x="346" y="1207"/>
                                </a:lnTo>
                                <a:lnTo>
                                  <a:pt x="348" y="1204"/>
                                </a:lnTo>
                                <a:close/>
                                <a:moveTo>
                                  <a:pt x="348" y="632"/>
                                </a:moveTo>
                                <a:lnTo>
                                  <a:pt x="348" y="605"/>
                                </a:lnTo>
                                <a:lnTo>
                                  <a:pt x="346" y="603"/>
                                </a:lnTo>
                                <a:lnTo>
                                  <a:pt x="343" y="600"/>
                                </a:lnTo>
                                <a:lnTo>
                                  <a:pt x="339" y="596"/>
                                </a:lnTo>
                                <a:lnTo>
                                  <a:pt x="322" y="596"/>
                                </a:lnTo>
                                <a:lnTo>
                                  <a:pt x="318" y="597"/>
                                </a:lnTo>
                                <a:lnTo>
                                  <a:pt x="314" y="600"/>
                                </a:lnTo>
                                <a:lnTo>
                                  <a:pt x="317" y="582"/>
                                </a:lnTo>
                                <a:lnTo>
                                  <a:pt x="345" y="582"/>
                                </a:lnTo>
                                <a:lnTo>
                                  <a:pt x="345" y="573"/>
                                </a:lnTo>
                                <a:lnTo>
                                  <a:pt x="310" y="573"/>
                                </a:lnTo>
                                <a:lnTo>
                                  <a:pt x="305" y="610"/>
                                </a:lnTo>
                                <a:lnTo>
                                  <a:pt x="313" y="610"/>
                                </a:lnTo>
                                <a:lnTo>
                                  <a:pt x="317" y="605"/>
                                </a:lnTo>
                                <a:lnTo>
                                  <a:pt x="320" y="603"/>
                                </a:lnTo>
                                <a:lnTo>
                                  <a:pt x="334" y="603"/>
                                </a:lnTo>
                                <a:lnTo>
                                  <a:pt x="340" y="609"/>
                                </a:lnTo>
                                <a:lnTo>
                                  <a:pt x="340" y="629"/>
                                </a:lnTo>
                                <a:lnTo>
                                  <a:pt x="334" y="635"/>
                                </a:lnTo>
                                <a:lnTo>
                                  <a:pt x="318" y="635"/>
                                </a:lnTo>
                                <a:lnTo>
                                  <a:pt x="314" y="631"/>
                                </a:lnTo>
                                <a:lnTo>
                                  <a:pt x="312" y="623"/>
                                </a:lnTo>
                                <a:lnTo>
                                  <a:pt x="303" y="623"/>
                                </a:lnTo>
                                <a:lnTo>
                                  <a:pt x="305" y="629"/>
                                </a:lnTo>
                                <a:lnTo>
                                  <a:pt x="305" y="631"/>
                                </a:lnTo>
                                <a:lnTo>
                                  <a:pt x="307" y="634"/>
                                </a:lnTo>
                                <a:lnTo>
                                  <a:pt x="311" y="639"/>
                                </a:lnTo>
                                <a:lnTo>
                                  <a:pt x="318" y="642"/>
                                </a:lnTo>
                                <a:lnTo>
                                  <a:pt x="339" y="642"/>
                                </a:lnTo>
                                <a:lnTo>
                                  <a:pt x="346" y="635"/>
                                </a:lnTo>
                                <a:lnTo>
                                  <a:pt x="348" y="632"/>
                                </a:lnTo>
                                <a:close/>
                                <a:moveTo>
                                  <a:pt x="348" y="60"/>
                                </a:moveTo>
                                <a:lnTo>
                                  <a:pt x="348" y="33"/>
                                </a:lnTo>
                                <a:lnTo>
                                  <a:pt x="346" y="31"/>
                                </a:lnTo>
                                <a:lnTo>
                                  <a:pt x="343" y="28"/>
                                </a:lnTo>
                                <a:lnTo>
                                  <a:pt x="339" y="24"/>
                                </a:lnTo>
                                <a:lnTo>
                                  <a:pt x="322" y="24"/>
                                </a:lnTo>
                                <a:lnTo>
                                  <a:pt x="318" y="25"/>
                                </a:lnTo>
                                <a:lnTo>
                                  <a:pt x="314" y="28"/>
                                </a:lnTo>
                                <a:lnTo>
                                  <a:pt x="317" y="9"/>
                                </a:lnTo>
                                <a:lnTo>
                                  <a:pt x="345" y="9"/>
                                </a:lnTo>
                                <a:lnTo>
                                  <a:pt x="345" y="1"/>
                                </a:lnTo>
                                <a:lnTo>
                                  <a:pt x="310" y="1"/>
                                </a:lnTo>
                                <a:lnTo>
                                  <a:pt x="305" y="37"/>
                                </a:lnTo>
                                <a:lnTo>
                                  <a:pt x="313" y="37"/>
                                </a:lnTo>
                                <a:lnTo>
                                  <a:pt x="317" y="33"/>
                                </a:lnTo>
                                <a:lnTo>
                                  <a:pt x="320" y="31"/>
                                </a:lnTo>
                                <a:lnTo>
                                  <a:pt x="334" y="31"/>
                                </a:lnTo>
                                <a:lnTo>
                                  <a:pt x="340" y="37"/>
                                </a:lnTo>
                                <a:lnTo>
                                  <a:pt x="340" y="57"/>
                                </a:lnTo>
                                <a:lnTo>
                                  <a:pt x="334" y="62"/>
                                </a:lnTo>
                                <a:lnTo>
                                  <a:pt x="318" y="62"/>
                                </a:lnTo>
                                <a:lnTo>
                                  <a:pt x="314" y="59"/>
                                </a:lnTo>
                                <a:lnTo>
                                  <a:pt x="312" y="51"/>
                                </a:lnTo>
                                <a:lnTo>
                                  <a:pt x="303" y="51"/>
                                </a:lnTo>
                                <a:lnTo>
                                  <a:pt x="305" y="57"/>
                                </a:lnTo>
                                <a:lnTo>
                                  <a:pt x="305" y="59"/>
                                </a:lnTo>
                                <a:lnTo>
                                  <a:pt x="307" y="62"/>
                                </a:lnTo>
                                <a:lnTo>
                                  <a:pt x="311" y="67"/>
                                </a:lnTo>
                                <a:lnTo>
                                  <a:pt x="318" y="70"/>
                                </a:lnTo>
                                <a:lnTo>
                                  <a:pt x="339" y="70"/>
                                </a:lnTo>
                                <a:lnTo>
                                  <a:pt x="346" y="62"/>
                                </a:lnTo>
                                <a:lnTo>
                                  <a:pt x="348" y="60"/>
                                </a:lnTo>
                                <a:close/>
                                <a:moveTo>
                                  <a:pt x="357" y="314"/>
                                </a:moveTo>
                                <a:lnTo>
                                  <a:pt x="357" y="300"/>
                                </a:lnTo>
                                <a:lnTo>
                                  <a:pt x="355" y="295"/>
                                </a:lnTo>
                                <a:lnTo>
                                  <a:pt x="353" y="293"/>
                                </a:lnTo>
                                <a:lnTo>
                                  <a:pt x="351" y="291"/>
                                </a:lnTo>
                                <a:lnTo>
                                  <a:pt x="347" y="288"/>
                                </a:lnTo>
                                <a:lnTo>
                                  <a:pt x="342" y="286"/>
                                </a:lnTo>
                                <a:lnTo>
                                  <a:pt x="328" y="286"/>
                                </a:lnTo>
                                <a:lnTo>
                                  <a:pt x="321" y="289"/>
                                </a:lnTo>
                                <a:lnTo>
                                  <a:pt x="318" y="295"/>
                                </a:lnTo>
                                <a:lnTo>
                                  <a:pt x="315" y="298"/>
                                </a:lnTo>
                                <a:lnTo>
                                  <a:pt x="314" y="303"/>
                                </a:lnTo>
                                <a:lnTo>
                                  <a:pt x="314" y="309"/>
                                </a:lnTo>
                                <a:lnTo>
                                  <a:pt x="322" y="309"/>
                                </a:lnTo>
                                <a:lnTo>
                                  <a:pt x="323" y="305"/>
                                </a:lnTo>
                                <a:lnTo>
                                  <a:pt x="323" y="302"/>
                                </a:lnTo>
                                <a:lnTo>
                                  <a:pt x="327" y="296"/>
                                </a:lnTo>
                                <a:lnTo>
                                  <a:pt x="331" y="293"/>
                                </a:lnTo>
                                <a:lnTo>
                                  <a:pt x="343" y="293"/>
                                </a:lnTo>
                                <a:lnTo>
                                  <a:pt x="349" y="299"/>
                                </a:lnTo>
                                <a:lnTo>
                                  <a:pt x="349" y="311"/>
                                </a:lnTo>
                                <a:lnTo>
                                  <a:pt x="346" y="316"/>
                                </a:lnTo>
                                <a:lnTo>
                                  <a:pt x="340" y="319"/>
                                </a:lnTo>
                                <a:lnTo>
                                  <a:pt x="331" y="324"/>
                                </a:lnTo>
                                <a:lnTo>
                                  <a:pt x="317" y="332"/>
                                </a:lnTo>
                                <a:lnTo>
                                  <a:pt x="313" y="339"/>
                                </a:lnTo>
                                <a:lnTo>
                                  <a:pt x="313" y="353"/>
                                </a:lnTo>
                                <a:lnTo>
                                  <a:pt x="357" y="353"/>
                                </a:lnTo>
                                <a:lnTo>
                                  <a:pt x="357" y="345"/>
                                </a:lnTo>
                                <a:lnTo>
                                  <a:pt x="322" y="345"/>
                                </a:lnTo>
                                <a:lnTo>
                                  <a:pt x="323" y="340"/>
                                </a:lnTo>
                                <a:lnTo>
                                  <a:pt x="326" y="336"/>
                                </a:lnTo>
                                <a:lnTo>
                                  <a:pt x="334" y="331"/>
                                </a:lnTo>
                                <a:lnTo>
                                  <a:pt x="352" y="321"/>
                                </a:lnTo>
                                <a:lnTo>
                                  <a:pt x="357" y="314"/>
                                </a:lnTo>
                                <a:close/>
                                <a:moveTo>
                                  <a:pt x="376" y="1453"/>
                                </a:moveTo>
                                <a:lnTo>
                                  <a:pt x="374" y="1444"/>
                                </a:lnTo>
                                <a:lnTo>
                                  <a:pt x="369" y="1438"/>
                                </a:lnTo>
                                <a:lnTo>
                                  <a:pt x="367" y="1435"/>
                                </a:lnTo>
                                <a:lnTo>
                                  <a:pt x="367" y="1447"/>
                                </a:lnTo>
                                <a:lnTo>
                                  <a:pt x="367" y="1484"/>
                                </a:lnTo>
                                <a:lnTo>
                                  <a:pt x="363" y="1493"/>
                                </a:lnTo>
                                <a:lnTo>
                                  <a:pt x="345" y="1493"/>
                                </a:lnTo>
                                <a:lnTo>
                                  <a:pt x="341" y="1484"/>
                                </a:lnTo>
                                <a:lnTo>
                                  <a:pt x="341" y="1447"/>
                                </a:lnTo>
                                <a:lnTo>
                                  <a:pt x="345" y="1438"/>
                                </a:lnTo>
                                <a:lnTo>
                                  <a:pt x="363" y="1438"/>
                                </a:lnTo>
                                <a:lnTo>
                                  <a:pt x="367" y="1447"/>
                                </a:lnTo>
                                <a:lnTo>
                                  <a:pt x="367" y="1435"/>
                                </a:lnTo>
                                <a:lnTo>
                                  <a:pt x="366" y="1433"/>
                                </a:lnTo>
                                <a:lnTo>
                                  <a:pt x="360" y="1430"/>
                                </a:lnTo>
                                <a:lnTo>
                                  <a:pt x="348" y="1430"/>
                                </a:lnTo>
                                <a:lnTo>
                                  <a:pt x="342" y="1433"/>
                                </a:lnTo>
                                <a:lnTo>
                                  <a:pt x="339" y="1438"/>
                                </a:lnTo>
                                <a:lnTo>
                                  <a:pt x="335" y="1444"/>
                                </a:lnTo>
                                <a:lnTo>
                                  <a:pt x="333" y="1453"/>
                                </a:lnTo>
                                <a:lnTo>
                                  <a:pt x="333" y="1466"/>
                                </a:lnTo>
                                <a:lnTo>
                                  <a:pt x="334" y="1480"/>
                                </a:lnTo>
                                <a:lnTo>
                                  <a:pt x="338" y="1491"/>
                                </a:lnTo>
                                <a:lnTo>
                                  <a:pt x="345" y="1498"/>
                                </a:lnTo>
                                <a:lnTo>
                                  <a:pt x="354" y="1500"/>
                                </a:lnTo>
                                <a:lnTo>
                                  <a:pt x="364" y="1498"/>
                                </a:lnTo>
                                <a:lnTo>
                                  <a:pt x="368" y="1493"/>
                                </a:lnTo>
                                <a:lnTo>
                                  <a:pt x="370" y="1491"/>
                                </a:lnTo>
                                <a:lnTo>
                                  <a:pt x="374" y="1481"/>
                                </a:lnTo>
                                <a:lnTo>
                                  <a:pt x="376" y="1466"/>
                                </a:lnTo>
                                <a:lnTo>
                                  <a:pt x="376" y="1453"/>
                                </a:lnTo>
                                <a:close/>
                              </a:path>
                            </a:pathLst>
                          </a:custGeom>
                          <a:solidFill>
                            <a:srgbClr val="26262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5" name="docshape76"/>
                        <wps:cNvSpPr>
                          <a:spLocks/>
                        </wps:cNvSpPr>
                        <wps:spPr bwMode="auto">
                          <a:xfrm>
                            <a:off x="2178" y="36"/>
                            <a:ext cx="18" cy="1431"/>
                          </a:xfrm>
                          <a:custGeom>
                            <a:avLst/>
                            <a:gdLst>
                              <a:gd name="T0" fmla="+- 0 2196 2178"/>
                              <a:gd name="T1" fmla="*/ T0 w 18"/>
                              <a:gd name="T2" fmla="+- 0 1467 37"/>
                              <a:gd name="T3" fmla="*/ 1467 h 1431"/>
                              <a:gd name="T4" fmla="+- 0 2196 2178"/>
                              <a:gd name="T5" fmla="*/ T4 w 18"/>
                              <a:gd name="T6" fmla="+- 0 37 37"/>
                              <a:gd name="T7" fmla="*/ 37 h 1431"/>
                              <a:gd name="T8" fmla="+- 0 2196 2178"/>
                              <a:gd name="T9" fmla="*/ T8 w 18"/>
                              <a:gd name="T10" fmla="+- 0 1467 37"/>
                              <a:gd name="T11" fmla="*/ 1467 h 1431"/>
                              <a:gd name="T12" fmla="+- 0 2178 2178"/>
                              <a:gd name="T13" fmla="*/ T12 w 18"/>
                              <a:gd name="T14" fmla="+- 0 1467 37"/>
                              <a:gd name="T15" fmla="*/ 1467 h 1431"/>
                            </a:gdLst>
                            <a:ahLst/>
                            <a:cxnLst>
                              <a:cxn ang="0">
                                <a:pos x="T1" y="T3"/>
                              </a:cxn>
                              <a:cxn ang="0">
                                <a:pos x="T5" y="T7"/>
                              </a:cxn>
                              <a:cxn ang="0">
                                <a:pos x="T9" y="T11"/>
                              </a:cxn>
                              <a:cxn ang="0">
                                <a:pos x="T13" y="T15"/>
                              </a:cxn>
                            </a:cxnLst>
                            <a:rect l="0" t="0" r="r" b="b"/>
                            <a:pathLst>
                              <a:path w="18" h="1431">
                                <a:moveTo>
                                  <a:pt x="18" y="1430"/>
                                </a:moveTo>
                                <a:lnTo>
                                  <a:pt x="18" y="0"/>
                                </a:lnTo>
                                <a:moveTo>
                                  <a:pt x="18" y="1430"/>
                                </a:moveTo>
                                <a:lnTo>
                                  <a:pt x="0" y="1430"/>
                                </a:lnTo>
                              </a:path>
                            </a:pathLst>
                          </a:custGeom>
                          <a:noFill/>
                          <a:ln w="4445">
                            <a:solidFill>
                              <a:srgbClr val="26262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6" name="Line 180"/>
                        <wps:cNvCnPr>
                          <a:cxnSpLocks noChangeShapeType="1"/>
                        </wps:cNvCnPr>
                        <wps:spPr bwMode="auto">
                          <a:xfrm>
                            <a:off x="2196" y="1181"/>
                            <a:ext cx="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37" name="Line 181"/>
                        <wps:cNvCnPr>
                          <a:cxnSpLocks noChangeShapeType="1"/>
                        </wps:cNvCnPr>
                        <wps:spPr bwMode="auto">
                          <a:xfrm>
                            <a:off x="2196" y="895"/>
                            <a:ext cx="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38" name="Line 182"/>
                        <wps:cNvCnPr>
                          <a:cxnSpLocks noChangeShapeType="1"/>
                        </wps:cNvCnPr>
                        <wps:spPr bwMode="auto">
                          <a:xfrm>
                            <a:off x="2196" y="609"/>
                            <a:ext cx="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39" name="Line 183"/>
                        <wps:cNvCnPr>
                          <a:cxnSpLocks noChangeShapeType="1"/>
                        </wps:cNvCnPr>
                        <wps:spPr bwMode="auto">
                          <a:xfrm>
                            <a:off x="2196" y="323"/>
                            <a:ext cx="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40" name="Line 184"/>
                        <wps:cNvCnPr>
                          <a:cxnSpLocks noChangeShapeType="1"/>
                        </wps:cNvCnPr>
                        <wps:spPr bwMode="auto">
                          <a:xfrm>
                            <a:off x="2196" y="37"/>
                            <a:ext cx="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41" name="Line 185"/>
                        <wps:cNvCnPr>
                          <a:cxnSpLocks noChangeShapeType="1"/>
                        </wps:cNvCnPr>
                        <wps:spPr bwMode="auto">
                          <a:xfrm>
                            <a:off x="420" y="1467"/>
                            <a:ext cx="1776"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42" name="Line 186"/>
                        <wps:cNvCnPr>
                          <a:cxnSpLocks noChangeShapeType="1"/>
                        </wps:cNvCnPr>
                        <wps:spPr bwMode="auto">
                          <a:xfrm>
                            <a:off x="451"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43" name="Line 187"/>
                        <wps:cNvCnPr>
                          <a:cxnSpLocks noChangeShapeType="1"/>
                        </wps:cNvCnPr>
                        <wps:spPr bwMode="auto">
                          <a:xfrm>
                            <a:off x="494"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44" name="Line 188"/>
                        <wps:cNvCnPr>
                          <a:cxnSpLocks noChangeShapeType="1"/>
                        </wps:cNvCnPr>
                        <wps:spPr bwMode="auto">
                          <a:xfrm>
                            <a:off x="538"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45" name="Line 189"/>
                        <wps:cNvCnPr>
                          <a:cxnSpLocks noChangeShapeType="1"/>
                        </wps:cNvCnPr>
                        <wps:spPr bwMode="auto">
                          <a:xfrm>
                            <a:off x="581"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46" name="Line 190"/>
                        <wps:cNvCnPr>
                          <a:cxnSpLocks noChangeShapeType="1"/>
                        </wps:cNvCnPr>
                        <wps:spPr bwMode="auto">
                          <a:xfrm>
                            <a:off x="625"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47" name="Line 191"/>
                        <wps:cNvCnPr>
                          <a:cxnSpLocks noChangeShapeType="1"/>
                        </wps:cNvCnPr>
                        <wps:spPr bwMode="auto">
                          <a:xfrm>
                            <a:off x="668"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48" name="Line 192"/>
                        <wps:cNvCnPr>
                          <a:cxnSpLocks noChangeShapeType="1"/>
                        </wps:cNvCnPr>
                        <wps:spPr bwMode="auto">
                          <a:xfrm>
                            <a:off x="712"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49" name="Line 193"/>
                        <wps:cNvCnPr>
                          <a:cxnSpLocks noChangeShapeType="1"/>
                        </wps:cNvCnPr>
                        <wps:spPr bwMode="auto">
                          <a:xfrm>
                            <a:off x="755"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50" name="Line 194"/>
                        <wps:cNvCnPr>
                          <a:cxnSpLocks noChangeShapeType="1"/>
                        </wps:cNvCnPr>
                        <wps:spPr bwMode="auto">
                          <a:xfrm>
                            <a:off x="799"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51" name="Line 195"/>
                        <wps:cNvCnPr>
                          <a:cxnSpLocks noChangeShapeType="1"/>
                        </wps:cNvCnPr>
                        <wps:spPr bwMode="auto">
                          <a:xfrm>
                            <a:off x="842"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52" name="Line 196"/>
                        <wps:cNvCnPr>
                          <a:cxnSpLocks noChangeShapeType="1"/>
                        </wps:cNvCnPr>
                        <wps:spPr bwMode="auto">
                          <a:xfrm>
                            <a:off x="886"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53" name="Line 197"/>
                        <wps:cNvCnPr>
                          <a:cxnSpLocks noChangeShapeType="1"/>
                        </wps:cNvCnPr>
                        <wps:spPr bwMode="auto">
                          <a:xfrm>
                            <a:off x="929"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54" name="Line 198"/>
                        <wps:cNvCnPr>
                          <a:cxnSpLocks noChangeShapeType="1"/>
                        </wps:cNvCnPr>
                        <wps:spPr bwMode="auto">
                          <a:xfrm>
                            <a:off x="973"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55" name="Line 199"/>
                        <wps:cNvCnPr>
                          <a:cxnSpLocks noChangeShapeType="1"/>
                        </wps:cNvCnPr>
                        <wps:spPr bwMode="auto">
                          <a:xfrm>
                            <a:off x="1016"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56" name="Line 200"/>
                        <wps:cNvCnPr>
                          <a:cxnSpLocks noChangeShapeType="1"/>
                        </wps:cNvCnPr>
                        <wps:spPr bwMode="auto">
                          <a:xfrm>
                            <a:off x="1060"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57" name="Line 201"/>
                        <wps:cNvCnPr>
                          <a:cxnSpLocks noChangeShapeType="1"/>
                        </wps:cNvCnPr>
                        <wps:spPr bwMode="auto">
                          <a:xfrm>
                            <a:off x="1103"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58" name="Line 202"/>
                        <wps:cNvCnPr>
                          <a:cxnSpLocks noChangeShapeType="1"/>
                        </wps:cNvCnPr>
                        <wps:spPr bwMode="auto">
                          <a:xfrm>
                            <a:off x="1147"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59" name="Line 203"/>
                        <wps:cNvCnPr>
                          <a:cxnSpLocks noChangeShapeType="1"/>
                        </wps:cNvCnPr>
                        <wps:spPr bwMode="auto">
                          <a:xfrm>
                            <a:off x="1190"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60" name="Line 204"/>
                        <wps:cNvCnPr>
                          <a:cxnSpLocks noChangeShapeType="1"/>
                        </wps:cNvCnPr>
                        <wps:spPr bwMode="auto">
                          <a:xfrm>
                            <a:off x="1234"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61" name="Line 205"/>
                        <wps:cNvCnPr>
                          <a:cxnSpLocks noChangeShapeType="1"/>
                        </wps:cNvCnPr>
                        <wps:spPr bwMode="auto">
                          <a:xfrm>
                            <a:off x="1278"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62" name="Line 206"/>
                        <wps:cNvCnPr>
                          <a:cxnSpLocks noChangeShapeType="1"/>
                        </wps:cNvCnPr>
                        <wps:spPr bwMode="auto">
                          <a:xfrm>
                            <a:off x="1321"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63" name="Line 207"/>
                        <wps:cNvCnPr>
                          <a:cxnSpLocks noChangeShapeType="1"/>
                        </wps:cNvCnPr>
                        <wps:spPr bwMode="auto">
                          <a:xfrm>
                            <a:off x="1365"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64" name="Line 208"/>
                        <wps:cNvCnPr>
                          <a:cxnSpLocks noChangeShapeType="1"/>
                        </wps:cNvCnPr>
                        <wps:spPr bwMode="auto">
                          <a:xfrm>
                            <a:off x="1408"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65" name="Line 209"/>
                        <wps:cNvCnPr>
                          <a:cxnSpLocks noChangeShapeType="1"/>
                        </wps:cNvCnPr>
                        <wps:spPr bwMode="auto">
                          <a:xfrm>
                            <a:off x="1452"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66" name="Line 210"/>
                        <wps:cNvCnPr>
                          <a:cxnSpLocks noChangeShapeType="1"/>
                        </wps:cNvCnPr>
                        <wps:spPr bwMode="auto">
                          <a:xfrm>
                            <a:off x="1495"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67" name="Line 211"/>
                        <wps:cNvCnPr>
                          <a:cxnSpLocks noChangeShapeType="1"/>
                        </wps:cNvCnPr>
                        <wps:spPr bwMode="auto">
                          <a:xfrm>
                            <a:off x="1539"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68" name="Line 212"/>
                        <wps:cNvCnPr>
                          <a:cxnSpLocks noChangeShapeType="1"/>
                        </wps:cNvCnPr>
                        <wps:spPr bwMode="auto">
                          <a:xfrm>
                            <a:off x="1582"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69" name="Line 213"/>
                        <wps:cNvCnPr>
                          <a:cxnSpLocks noChangeShapeType="1"/>
                        </wps:cNvCnPr>
                        <wps:spPr bwMode="auto">
                          <a:xfrm>
                            <a:off x="1626"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70" name="Line 214"/>
                        <wps:cNvCnPr>
                          <a:cxnSpLocks noChangeShapeType="1"/>
                        </wps:cNvCnPr>
                        <wps:spPr bwMode="auto">
                          <a:xfrm>
                            <a:off x="1669"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71" name="Line 215"/>
                        <wps:cNvCnPr>
                          <a:cxnSpLocks noChangeShapeType="1"/>
                        </wps:cNvCnPr>
                        <wps:spPr bwMode="auto">
                          <a:xfrm>
                            <a:off x="1713"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72" name="Line 216"/>
                        <wps:cNvCnPr>
                          <a:cxnSpLocks noChangeShapeType="1"/>
                        </wps:cNvCnPr>
                        <wps:spPr bwMode="auto">
                          <a:xfrm>
                            <a:off x="1756"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73" name="Line 217"/>
                        <wps:cNvCnPr>
                          <a:cxnSpLocks noChangeShapeType="1"/>
                        </wps:cNvCnPr>
                        <wps:spPr bwMode="auto">
                          <a:xfrm>
                            <a:off x="1800"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74" name="Line 218"/>
                        <wps:cNvCnPr>
                          <a:cxnSpLocks noChangeShapeType="1"/>
                        </wps:cNvCnPr>
                        <wps:spPr bwMode="auto">
                          <a:xfrm>
                            <a:off x="1843"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75" name="Line 219"/>
                        <wps:cNvCnPr>
                          <a:cxnSpLocks noChangeShapeType="1"/>
                        </wps:cNvCnPr>
                        <wps:spPr bwMode="auto">
                          <a:xfrm>
                            <a:off x="1887"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76" name="Line 220"/>
                        <wps:cNvCnPr>
                          <a:cxnSpLocks noChangeShapeType="1"/>
                        </wps:cNvCnPr>
                        <wps:spPr bwMode="auto">
                          <a:xfrm>
                            <a:off x="1930"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77" name="Line 221"/>
                        <wps:cNvCnPr>
                          <a:cxnSpLocks noChangeShapeType="1"/>
                        </wps:cNvCnPr>
                        <wps:spPr bwMode="auto">
                          <a:xfrm>
                            <a:off x="1974"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78" name="Line 222"/>
                        <wps:cNvCnPr>
                          <a:cxnSpLocks noChangeShapeType="1"/>
                        </wps:cNvCnPr>
                        <wps:spPr bwMode="auto">
                          <a:xfrm>
                            <a:off x="2017"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79" name="Line 223"/>
                        <wps:cNvCnPr>
                          <a:cxnSpLocks noChangeShapeType="1"/>
                        </wps:cNvCnPr>
                        <wps:spPr bwMode="auto">
                          <a:xfrm>
                            <a:off x="2061"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80" name="Line 224"/>
                        <wps:cNvCnPr>
                          <a:cxnSpLocks noChangeShapeType="1"/>
                        </wps:cNvCnPr>
                        <wps:spPr bwMode="auto">
                          <a:xfrm>
                            <a:off x="2104"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81" name="Line 225"/>
                        <wps:cNvCnPr>
                          <a:cxnSpLocks noChangeShapeType="1"/>
                        </wps:cNvCnPr>
                        <wps:spPr bwMode="auto">
                          <a:xfrm>
                            <a:off x="2148"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82" name="docshape77"/>
                        <wps:cNvSpPr>
                          <a:spLocks/>
                        </wps:cNvSpPr>
                        <wps:spPr bwMode="auto">
                          <a:xfrm>
                            <a:off x="420" y="285"/>
                            <a:ext cx="1777" cy="1181"/>
                          </a:xfrm>
                          <a:custGeom>
                            <a:avLst/>
                            <a:gdLst>
                              <a:gd name="T0" fmla="+- 0 447 420"/>
                              <a:gd name="T1" fmla="*/ T0 w 1777"/>
                              <a:gd name="T2" fmla="+- 0 1466 285"/>
                              <a:gd name="T3" fmla="*/ 1466 h 1181"/>
                              <a:gd name="T4" fmla="+- 0 469 420"/>
                              <a:gd name="T5" fmla="*/ T4 w 1777"/>
                              <a:gd name="T6" fmla="+- 0 1466 285"/>
                              <a:gd name="T7" fmla="*/ 1466 h 1181"/>
                              <a:gd name="T8" fmla="+- 0 491 420"/>
                              <a:gd name="T9" fmla="*/ T8 w 1777"/>
                              <a:gd name="T10" fmla="+- 0 1465 285"/>
                              <a:gd name="T11" fmla="*/ 1465 h 1181"/>
                              <a:gd name="T12" fmla="+- 0 522 420"/>
                              <a:gd name="T13" fmla="*/ T12 w 1777"/>
                              <a:gd name="T14" fmla="+- 0 1465 285"/>
                              <a:gd name="T15" fmla="*/ 1465 h 1181"/>
                              <a:gd name="T16" fmla="+- 0 540 420"/>
                              <a:gd name="T17" fmla="*/ T16 w 1777"/>
                              <a:gd name="T18" fmla="+- 0 1465 285"/>
                              <a:gd name="T19" fmla="*/ 1465 h 1181"/>
                              <a:gd name="T20" fmla="+- 0 571 420"/>
                              <a:gd name="T21" fmla="*/ T20 w 1777"/>
                              <a:gd name="T22" fmla="+- 0 1465 285"/>
                              <a:gd name="T23" fmla="*/ 1465 h 1181"/>
                              <a:gd name="T24" fmla="+- 0 593 420"/>
                              <a:gd name="T25" fmla="*/ T24 w 1777"/>
                              <a:gd name="T26" fmla="+- 0 1464 285"/>
                              <a:gd name="T27" fmla="*/ 1464 h 1181"/>
                              <a:gd name="T28" fmla="+- 0 615 420"/>
                              <a:gd name="T29" fmla="*/ T28 w 1777"/>
                              <a:gd name="T30" fmla="+- 0 1464 285"/>
                              <a:gd name="T31" fmla="*/ 1464 h 1181"/>
                              <a:gd name="T32" fmla="+- 0 655 420"/>
                              <a:gd name="T33" fmla="*/ T32 w 1777"/>
                              <a:gd name="T34" fmla="+- 0 1464 285"/>
                              <a:gd name="T35" fmla="*/ 1464 h 1181"/>
                              <a:gd name="T36" fmla="+- 0 682 420"/>
                              <a:gd name="T37" fmla="*/ T36 w 1777"/>
                              <a:gd name="T38" fmla="+- 0 1463 285"/>
                              <a:gd name="T39" fmla="*/ 1463 h 1181"/>
                              <a:gd name="T40" fmla="+- 0 704 420"/>
                              <a:gd name="T41" fmla="*/ T40 w 1777"/>
                              <a:gd name="T42" fmla="+- 0 1462 285"/>
                              <a:gd name="T43" fmla="*/ 1462 h 1181"/>
                              <a:gd name="T44" fmla="+- 0 731 420"/>
                              <a:gd name="T45" fmla="*/ T44 w 1777"/>
                              <a:gd name="T46" fmla="+- 0 1462 285"/>
                              <a:gd name="T47" fmla="*/ 1462 h 1181"/>
                              <a:gd name="T48" fmla="+- 0 749 420"/>
                              <a:gd name="T49" fmla="*/ T48 w 1777"/>
                              <a:gd name="T50" fmla="+- 0 1461 285"/>
                              <a:gd name="T51" fmla="*/ 1461 h 1181"/>
                              <a:gd name="T52" fmla="+- 0 766 420"/>
                              <a:gd name="T53" fmla="*/ T52 w 1777"/>
                              <a:gd name="T54" fmla="+- 0 1461 285"/>
                              <a:gd name="T55" fmla="*/ 1461 h 1181"/>
                              <a:gd name="T56" fmla="+- 0 798 420"/>
                              <a:gd name="T57" fmla="*/ T56 w 1777"/>
                              <a:gd name="T58" fmla="+- 0 1459 285"/>
                              <a:gd name="T59" fmla="*/ 1459 h 1181"/>
                              <a:gd name="T60" fmla="+- 0 815 420"/>
                              <a:gd name="T61" fmla="*/ T60 w 1777"/>
                              <a:gd name="T62" fmla="+- 0 1458 285"/>
                              <a:gd name="T63" fmla="*/ 1458 h 1181"/>
                              <a:gd name="T64" fmla="+- 0 833 420"/>
                              <a:gd name="T65" fmla="*/ T64 w 1777"/>
                              <a:gd name="T66" fmla="+- 0 1457 285"/>
                              <a:gd name="T67" fmla="*/ 1457 h 1181"/>
                              <a:gd name="T68" fmla="+- 0 851 420"/>
                              <a:gd name="T69" fmla="*/ T68 w 1777"/>
                              <a:gd name="T70" fmla="+- 0 1456 285"/>
                              <a:gd name="T71" fmla="*/ 1456 h 1181"/>
                              <a:gd name="T72" fmla="+- 0 913 420"/>
                              <a:gd name="T73" fmla="*/ T72 w 1777"/>
                              <a:gd name="T74" fmla="+- 0 1451 285"/>
                              <a:gd name="T75" fmla="*/ 1451 h 1181"/>
                              <a:gd name="T76" fmla="+- 0 997 420"/>
                              <a:gd name="T77" fmla="*/ T76 w 1777"/>
                              <a:gd name="T78" fmla="+- 0 1435 285"/>
                              <a:gd name="T79" fmla="*/ 1435 h 1181"/>
                              <a:gd name="T80" fmla="+- 0 1171 420"/>
                              <a:gd name="T81" fmla="*/ T80 w 1777"/>
                              <a:gd name="T82" fmla="+- 0 1260 285"/>
                              <a:gd name="T83" fmla="*/ 1260 h 1181"/>
                              <a:gd name="T84" fmla="+- 0 1237 420"/>
                              <a:gd name="T85" fmla="*/ T84 w 1777"/>
                              <a:gd name="T86" fmla="+- 0 946 285"/>
                              <a:gd name="T87" fmla="*/ 946 h 1181"/>
                              <a:gd name="T88" fmla="+- 0 1273 420"/>
                              <a:gd name="T89" fmla="*/ T88 w 1777"/>
                              <a:gd name="T90" fmla="+- 0 646 285"/>
                              <a:gd name="T91" fmla="*/ 646 h 1181"/>
                              <a:gd name="T92" fmla="+- 0 1299 420"/>
                              <a:gd name="T93" fmla="*/ T92 w 1777"/>
                              <a:gd name="T94" fmla="+- 0 412 285"/>
                              <a:gd name="T95" fmla="*/ 412 h 1181"/>
                              <a:gd name="T96" fmla="+- 0 1335 420"/>
                              <a:gd name="T97" fmla="*/ T96 w 1777"/>
                              <a:gd name="T98" fmla="+- 0 288 285"/>
                              <a:gd name="T99" fmla="*/ 288 h 1181"/>
                              <a:gd name="T100" fmla="+- 0 1379 420"/>
                              <a:gd name="T101" fmla="*/ T100 w 1777"/>
                              <a:gd name="T102" fmla="+- 0 569 285"/>
                              <a:gd name="T103" fmla="*/ 569 h 1181"/>
                              <a:gd name="T104" fmla="+- 0 1410 420"/>
                              <a:gd name="T105" fmla="*/ T104 w 1777"/>
                              <a:gd name="T106" fmla="+- 0 848 285"/>
                              <a:gd name="T107" fmla="*/ 848 h 1181"/>
                              <a:gd name="T108" fmla="+- 0 1455 420"/>
                              <a:gd name="T109" fmla="*/ T108 w 1777"/>
                              <a:gd name="T110" fmla="+- 0 1132 285"/>
                              <a:gd name="T111" fmla="*/ 1132 h 1181"/>
                              <a:gd name="T112" fmla="+- 0 1561 420"/>
                              <a:gd name="T113" fmla="*/ T112 w 1777"/>
                              <a:gd name="T114" fmla="+- 0 1381 285"/>
                              <a:gd name="T115" fmla="*/ 1381 h 1181"/>
                              <a:gd name="T116" fmla="+- 0 1726 420"/>
                              <a:gd name="T117" fmla="*/ T116 w 1777"/>
                              <a:gd name="T118" fmla="+- 0 1448 285"/>
                              <a:gd name="T119" fmla="*/ 1448 h 1181"/>
                              <a:gd name="T120" fmla="+- 0 1743 420"/>
                              <a:gd name="T121" fmla="*/ T120 w 1777"/>
                              <a:gd name="T122" fmla="+- 0 1450 285"/>
                              <a:gd name="T123" fmla="*/ 1450 h 1181"/>
                              <a:gd name="T124" fmla="+- 0 1801 420"/>
                              <a:gd name="T125" fmla="*/ T124 w 1777"/>
                              <a:gd name="T126" fmla="+- 0 1456 285"/>
                              <a:gd name="T127" fmla="*/ 1456 h 1181"/>
                              <a:gd name="T128" fmla="+- 0 1828 420"/>
                              <a:gd name="T129" fmla="*/ T128 w 1777"/>
                              <a:gd name="T130" fmla="+- 0 1458 285"/>
                              <a:gd name="T131" fmla="*/ 1458 h 1181"/>
                              <a:gd name="T132" fmla="+- 0 1845 420"/>
                              <a:gd name="T133" fmla="*/ T132 w 1777"/>
                              <a:gd name="T134" fmla="+- 0 1459 285"/>
                              <a:gd name="T135" fmla="*/ 1459 h 1181"/>
                              <a:gd name="T136" fmla="+- 0 1863 420"/>
                              <a:gd name="T137" fmla="*/ T136 w 1777"/>
                              <a:gd name="T138" fmla="+- 0 1459 285"/>
                              <a:gd name="T139" fmla="*/ 1459 h 1181"/>
                              <a:gd name="T140" fmla="+- 0 1885 420"/>
                              <a:gd name="T141" fmla="*/ T140 w 1777"/>
                              <a:gd name="T142" fmla="+- 0 1460 285"/>
                              <a:gd name="T143" fmla="*/ 1460 h 1181"/>
                              <a:gd name="T144" fmla="+- 0 1934 420"/>
                              <a:gd name="T145" fmla="*/ T144 w 1777"/>
                              <a:gd name="T146" fmla="+- 0 1462 285"/>
                              <a:gd name="T147" fmla="*/ 1462 h 1181"/>
                              <a:gd name="T148" fmla="+- 0 1952 420"/>
                              <a:gd name="T149" fmla="*/ T148 w 1777"/>
                              <a:gd name="T150" fmla="+- 0 1462 285"/>
                              <a:gd name="T151" fmla="*/ 1462 h 1181"/>
                              <a:gd name="T152" fmla="+- 0 1970 420"/>
                              <a:gd name="T153" fmla="*/ T152 w 1777"/>
                              <a:gd name="T154" fmla="+- 0 1463 285"/>
                              <a:gd name="T155" fmla="*/ 1463 h 1181"/>
                              <a:gd name="T156" fmla="+- 0 1988 420"/>
                              <a:gd name="T157" fmla="*/ T156 w 1777"/>
                              <a:gd name="T158" fmla="+- 0 1463 285"/>
                              <a:gd name="T159" fmla="*/ 1463 h 1181"/>
                              <a:gd name="T160" fmla="+- 0 2032 420"/>
                              <a:gd name="T161" fmla="*/ T160 w 1777"/>
                              <a:gd name="T162" fmla="+- 0 1464 285"/>
                              <a:gd name="T163" fmla="*/ 1464 h 1181"/>
                              <a:gd name="T164" fmla="+- 0 2059 420"/>
                              <a:gd name="T165" fmla="*/ T164 w 1777"/>
                              <a:gd name="T166" fmla="+- 0 1464 285"/>
                              <a:gd name="T167" fmla="*/ 1464 h 1181"/>
                              <a:gd name="T168" fmla="+- 0 2076 420"/>
                              <a:gd name="T169" fmla="*/ T168 w 1777"/>
                              <a:gd name="T170" fmla="+- 0 1465 285"/>
                              <a:gd name="T171" fmla="*/ 1465 h 1181"/>
                              <a:gd name="T172" fmla="+- 0 2099 420"/>
                              <a:gd name="T173" fmla="*/ T172 w 1777"/>
                              <a:gd name="T174" fmla="+- 0 1465 285"/>
                              <a:gd name="T175" fmla="*/ 1465 h 1181"/>
                              <a:gd name="T176" fmla="+- 0 2121 420"/>
                              <a:gd name="T177" fmla="*/ T176 w 1777"/>
                              <a:gd name="T178" fmla="+- 0 1465 285"/>
                              <a:gd name="T179" fmla="*/ 1465 h 1181"/>
                              <a:gd name="T180" fmla="+- 0 2138 420"/>
                              <a:gd name="T181" fmla="*/ T180 w 1777"/>
                              <a:gd name="T182" fmla="+- 0 1465 285"/>
                              <a:gd name="T183" fmla="*/ 1465 h 1181"/>
                              <a:gd name="T184" fmla="+- 0 2156 420"/>
                              <a:gd name="T185" fmla="*/ T184 w 1777"/>
                              <a:gd name="T186" fmla="+- 0 1465 285"/>
                              <a:gd name="T187" fmla="*/ 1465 h 1181"/>
                              <a:gd name="T188" fmla="+- 0 2174 420"/>
                              <a:gd name="T189" fmla="*/ T188 w 1777"/>
                              <a:gd name="T190" fmla="+- 0 1465 285"/>
                              <a:gd name="T191" fmla="*/ 1465 h 1181"/>
                              <a:gd name="T192" fmla="+- 0 2196 420"/>
                              <a:gd name="T193" fmla="*/ T192 w 1777"/>
                              <a:gd name="T194" fmla="+- 0 1466 285"/>
                              <a:gd name="T195" fmla="*/ 1466 h 118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Lst>
                            <a:rect l="0" t="0" r="r" b="b"/>
                            <a:pathLst>
                              <a:path w="1777" h="1181">
                                <a:moveTo>
                                  <a:pt x="0" y="1181"/>
                                </a:moveTo>
                                <a:lnTo>
                                  <a:pt x="9" y="1181"/>
                                </a:lnTo>
                                <a:lnTo>
                                  <a:pt x="13" y="1181"/>
                                </a:lnTo>
                                <a:lnTo>
                                  <a:pt x="27" y="1181"/>
                                </a:lnTo>
                                <a:lnTo>
                                  <a:pt x="31" y="1181"/>
                                </a:lnTo>
                                <a:lnTo>
                                  <a:pt x="36" y="1181"/>
                                </a:lnTo>
                                <a:lnTo>
                                  <a:pt x="40" y="1181"/>
                                </a:lnTo>
                                <a:lnTo>
                                  <a:pt x="49" y="1181"/>
                                </a:lnTo>
                                <a:lnTo>
                                  <a:pt x="53" y="1181"/>
                                </a:lnTo>
                                <a:lnTo>
                                  <a:pt x="62" y="1180"/>
                                </a:lnTo>
                                <a:lnTo>
                                  <a:pt x="67" y="1180"/>
                                </a:lnTo>
                                <a:lnTo>
                                  <a:pt x="71" y="1180"/>
                                </a:lnTo>
                                <a:lnTo>
                                  <a:pt x="76" y="1180"/>
                                </a:lnTo>
                                <a:lnTo>
                                  <a:pt x="80" y="1180"/>
                                </a:lnTo>
                                <a:lnTo>
                                  <a:pt x="84" y="1180"/>
                                </a:lnTo>
                                <a:lnTo>
                                  <a:pt x="102" y="1180"/>
                                </a:lnTo>
                                <a:lnTo>
                                  <a:pt x="107" y="1180"/>
                                </a:lnTo>
                                <a:lnTo>
                                  <a:pt x="111" y="1180"/>
                                </a:lnTo>
                                <a:lnTo>
                                  <a:pt x="116" y="1180"/>
                                </a:lnTo>
                                <a:lnTo>
                                  <a:pt x="120" y="1180"/>
                                </a:lnTo>
                                <a:lnTo>
                                  <a:pt x="124" y="1180"/>
                                </a:lnTo>
                                <a:lnTo>
                                  <a:pt x="129" y="1180"/>
                                </a:lnTo>
                                <a:lnTo>
                                  <a:pt x="142" y="1180"/>
                                </a:lnTo>
                                <a:lnTo>
                                  <a:pt x="151" y="1180"/>
                                </a:lnTo>
                                <a:lnTo>
                                  <a:pt x="156" y="1180"/>
                                </a:lnTo>
                                <a:lnTo>
                                  <a:pt x="160" y="1180"/>
                                </a:lnTo>
                                <a:lnTo>
                                  <a:pt x="164" y="1180"/>
                                </a:lnTo>
                                <a:lnTo>
                                  <a:pt x="173" y="1179"/>
                                </a:lnTo>
                                <a:lnTo>
                                  <a:pt x="178" y="1179"/>
                                </a:lnTo>
                                <a:lnTo>
                                  <a:pt x="182" y="1179"/>
                                </a:lnTo>
                                <a:lnTo>
                                  <a:pt x="191" y="1179"/>
                                </a:lnTo>
                                <a:lnTo>
                                  <a:pt x="195" y="1179"/>
                                </a:lnTo>
                                <a:lnTo>
                                  <a:pt x="204" y="1179"/>
                                </a:lnTo>
                                <a:lnTo>
                                  <a:pt x="218" y="1179"/>
                                </a:lnTo>
                                <a:lnTo>
                                  <a:pt x="222" y="1179"/>
                                </a:lnTo>
                                <a:lnTo>
                                  <a:pt x="235" y="1179"/>
                                </a:lnTo>
                                <a:lnTo>
                                  <a:pt x="240" y="1178"/>
                                </a:lnTo>
                                <a:lnTo>
                                  <a:pt x="253" y="1178"/>
                                </a:lnTo>
                                <a:lnTo>
                                  <a:pt x="258" y="1178"/>
                                </a:lnTo>
                                <a:lnTo>
                                  <a:pt x="262" y="1178"/>
                                </a:lnTo>
                                <a:lnTo>
                                  <a:pt x="267" y="1178"/>
                                </a:lnTo>
                                <a:lnTo>
                                  <a:pt x="271" y="1178"/>
                                </a:lnTo>
                                <a:lnTo>
                                  <a:pt x="275" y="1178"/>
                                </a:lnTo>
                                <a:lnTo>
                                  <a:pt x="284" y="1177"/>
                                </a:lnTo>
                                <a:lnTo>
                                  <a:pt x="289" y="1177"/>
                                </a:lnTo>
                                <a:lnTo>
                                  <a:pt x="293" y="1177"/>
                                </a:lnTo>
                                <a:lnTo>
                                  <a:pt x="298" y="1177"/>
                                </a:lnTo>
                                <a:lnTo>
                                  <a:pt x="311" y="1177"/>
                                </a:lnTo>
                                <a:lnTo>
                                  <a:pt x="315" y="1177"/>
                                </a:lnTo>
                                <a:lnTo>
                                  <a:pt x="320" y="1177"/>
                                </a:lnTo>
                                <a:lnTo>
                                  <a:pt x="324" y="1176"/>
                                </a:lnTo>
                                <a:lnTo>
                                  <a:pt x="329" y="1176"/>
                                </a:lnTo>
                                <a:lnTo>
                                  <a:pt x="333" y="1176"/>
                                </a:lnTo>
                                <a:lnTo>
                                  <a:pt x="338" y="1176"/>
                                </a:lnTo>
                                <a:lnTo>
                                  <a:pt x="342" y="1176"/>
                                </a:lnTo>
                                <a:lnTo>
                                  <a:pt x="346" y="1176"/>
                                </a:lnTo>
                                <a:lnTo>
                                  <a:pt x="351" y="1175"/>
                                </a:lnTo>
                                <a:lnTo>
                                  <a:pt x="355" y="1175"/>
                                </a:lnTo>
                                <a:lnTo>
                                  <a:pt x="364" y="1175"/>
                                </a:lnTo>
                                <a:lnTo>
                                  <a:pt x="378" y="1174"/>
                                </a:lnTo>
                                <a:lnTo>
                                  <a:pt x="382" y="1174"/>
                                </a:lnTo>
                                <a:lnTo>
                                  <a:pt x="386" y="1174"/>
                                </a:lnTo>
                                <a:lnTo>
                                  <a:pt x="391" y="1174"/>
                                </a:lnTo>
                                <a:lnTo>
                                  <a:pt x="395" y="1173"/>
                                </a:lnTo>
                                <a:lnTo>
                                  <a:pt x="400" y="1173"/>
                                </a:lnTo>
                                <a:lnTo>
                                  <a:pt x="404" y="1173"/>
                                </a:lnTo>
                                <a:lnTo>
                                  <a:pt x="409" y="1173"/>
                                </a:lnTo>
                                <a:lnTo>
                                  <a:pt x="413" y="1172"/>
                                </a:lnTo>
                                <a:lnTo>
                                  <a:pt x="418" y="1172"/>
                                </a:lnTo>
                                <a:lnTo>
                                  <a:pt x="422" y="1172"/>
                                </a:lnTo>
                                <a:lnTo>
                                  <a:pt x="426" y="1172"/>
                                </a:lnTo>
                                <a:lnTo>
                                  <a:pt x="431" y="1171"/>
                                </a:lnTo>
                                <a:lnTo>
                                  <a:pt x="435" y="1171"/>
                                </a:lnTo>
                                <a:lnTo>
                                  <a:pt x="440" y="1171"/>
                                </a:lnTo>
                                <a:lnTo>
                                  <a:pt x="444" y="1170"/>
                                </a:lnTo>
                                <a:lnTo>
                                  <a:pt x="493" y="1166"/>
                                </a:lnTo>
                                <a:lnTo>
                                  <a:pt x="497" y="1165"/>
                                </a:lnTo>
                                <a:lnTo>
                                  <a:pt x="560" y="1155"/>
                                </a:lnTo>
                                <a:lnTo>
                                  <a:pt x="573" y="1151"/>
                                </a:lnTo>
                                <a:lnTo>
                                  <a:pt x="577" y="1150"/>
                                </a:lnTo>
                                <a:lnTo>
                                  <a:pt x="635" y="1128"/>
                                </a:lnTo>
                                <a:lnTo>
                                  <a:pt x="684" y="1091"/>
                                </a:lnTo>
                                <a:lnTo>
                                  <a:pt x="724" y="1035"/>
                                </a:lnTo>
                                <a:lnTo>
                                  <a:pt x="751" y="975"/>
                                </a:lnTo>
                                <a:lnTo>
                                  <a:pt x="773" y="902"/>
                                </a:lnTo>
                                <a:lnTo>
                                  <a:pt x="790" y="823"/>
                                </a:lnTo>
                                <a:lnTo>
                                  <a:pt x="804" y="749"/>
                                </a:lnTo>
                                <a:lnTo>
                                  <a:pt x="817" y="661"/>
                                </a:lnTo>
                                <a:lnTo>
                                  <a:pt x="826" y="594"/>
                                </a:lnTo>
                                <a:lnTo>
                                  <a:pt x="835" y="521"/>
                                </a:lnTo>
                                <a:lnTo>
                                  <a:pt x="844" y="442"/>
                                </a:lnTo>
                                <a:lnTo>
                                  <a:pt x="853" y="361"/>
                                </a:lnTo>
                                <a:lnTo>
                                  <a:pt x="857" y="319"/>
                                </a:lnTo>
                                <a:lnTo>
                                  <a:pt x="862" y="278"/>
                                </a:lnTo>
                                <a:lnTo>
                                  <a:pt x="870" y="199"/>
                                </a:lnTo>
                                <a:lnTo>
                                  <a:pt x="879" y="127"/>
                                </a:lnTo>
                                <a:lnTo>
                                  <a:pt x="888" y="67"/>
                                </a:lnTo>
                                <a:lnTo>
                                  <a:pt x="906" y="3"/>
                                </a:lnTo>
                                <a:lnTo>
                                  <a:pt x="910" y="0"/>
                                </a:lnTo>
                                <a:lnTo>
                                  <a:pt x="915" y="3"/>
                                </a:lnTo>
                                <a:lnTo>
                                  <a:pt x="933" y="71"/>
                                </a:lnTo>
                                <a:lnTo>
                                  <a:pt x="941" y="131"/>
                                </a:lnTo>
                                <a:lnTo>
                                  <a:pt x="950" y="204"/>
                                </a:lnTo>
                                <a:lnTo>
                                  <a:pt x="959" y="284"/>
                                </a:lnTo>
                                <a:lnTo>
                                  <a:pt x="968" y="366"/>
                                </a:lnTo>
                                <a:lnTo>
                                  <a:pt x="973" y="407"/>
                                </a:lnTo>
                                <a:lnTo>
                                  <a:pt x="981" y="487"/>
                                </a:lnTo>
                                <a:lnTo>
                                  <a:pt x="990" y="563"/>
                                </a:lnTo>
                                <a:lnTo>
                                  <a:pt x="999" y="633"/>
                                </a:lnTo>
                                <a:lnTo>
                                  <a:pt x="1008" y="696"/>
                                </a:lnTo>
                                <a:lnTo>
                                  <a:pt x="1021" y="779"/>
                                </a:lnTo>
                                <a:lnTo>
                                  <a:pt x="1035" y="847"/>
                                </a:lnTo>
                                <a:lnTo>
                                  <a:pt x="1052" y="920"/>
                                </a:lnTo>
                                <a:lnTo>
                                  <a:pt x="1075" y="988"/>
                                </a:lnTo>
                                <a:lnTo>
                                  <a:pt x="1101" y="1044"/>
                                </a:lnTo>
                                <a:lnTo>
                                  <a:pt x="1141" y="1096"/>
                                </a:lnTo>
                                <a:lnTo>
                                  <a:pt x="1195" y="1132"/>
                                </a:lnTo>
                                <a:lnTo>
                                  <a:pt x="1252" y="1153"/>
                                </a:lnTo>
                                <a:lnTo>
                                  <a:pt x="1301" y="1162"/>
                                </a:lnTo>
                                <a:lnTo>
                                  <a:pt x="1306" y="1163"/>
                                </a:lnTo>
                                <a:lnTo>
                                  <a:pt x="1310" y="1163"/>
                                </a:lnTo>
                                <a:lnTo>
                                  <a:pt x="1314" y="1164"/>
                                </a:lnTo>
                                <a:lnTo>
                                  <a:pt x="1319" y="1165"/>
                                </a:lnTo>
                                <a:lnTo>
                                  <a:pt x="1323" y="1165"/>
                                </a:lnTo>
                                <a:lnTo>
                                  <a:pt x="1332" y="1166"/>
                                </a:lnTo>
                                <a:lnTo>
                                  <a:pt x="1337" y="1167"/>
                                </a:lnTo>
                                <a:lnTo>
                                  <a:pt x="1341" y="1167"/>
                                </a:lnTo>
                                <a:lnTo>
                                  <a:pt x="1381" y="1171"/>
                                </a:lnTo>
                                <a:lnTo>
                                  <a:pt x="1385" y="1171"/>
                                </a:lnTo>
                                <a:lnTo>
                                  <a:pt x="1390" y="1171"/>
                                </a:lnTo>
                                <a:lnTo>
                                  <a:pt x="1403" y="1172"/>
                                </a:lnTo>
                                <a:lnTo>
                                  <a:pt x="1408" y="1173"/>
                                </a:lnTo>
                                <a:lnTo>
                                  <a:pt x="1412" y="1173"/>
                                </a:lnTo>
                                <a:lnTo>
                                  <a:pt x="1417" y="1173"/>
                                </a:lnTo>
                                <a:lnTo>
                                  <a:pt x="1421" y="1173"/>
                                </a:lnTo>
                                <a:lnTo>
                                  <a:pt x="1425" y="1174"/>
                                </a:lnTo>
                                <a:lnTo>
                                  <a:pt x="1430" y="1174"/>
                                </a:lnTo>
                                <a:lnTo>
                                  <a:pt x="1434" y="1174"/>
                                </a:lnTo>
                                <a:lnTo>
                                  <a:pt x="1439" y="1174"/>
                                </a:lnTo>
                                <a:lnTo>
                                  <a:pt x="1443" y="1174"/>
                                </a:lnTo>
                                <a:lnTo>
                                  <a:pt x="1448" y="1175"/>
                                </a:lnTo>
                                <a:lnTo>
                                  <a:pt x="1452" y="1175"/>
                                </a:lnTo>
                                <a:lnTo>
                                  <a:pt x="1461" y="1175"/>
                                </a:lnTo>
                                <a:lnTo>
                                  <a:pt x="1465" y="1175"/>
                                </a:lnTo>
                                <a:lnTo>
                                  <a:pt x="1492" y="1176"/>
                                </a:lnTo>
                                <a:lnTo>
                                  <a:pt x="1501" y="1177"/>
                                </a:lnTo>
                                <a:lnTo>
                                  <a:pt x="1505" y="1177"/>
                                </a:lnTo>
                                <a:lnTo>
                                  <a:pt x="1514" y="1177"/>
                                </a:lnTo>
                                <a:lnTo>
                                  <a:pt x="1519" y="1177"/>
                                </a:lnTo>
                                <a:lnTo>
                                  <a:pt x="1523" y="1177"/>
                                </a:lnTo>
                                <a:lnTo>
                                  <a:pt x="1528" y="1177"/>
                                </a:lnTo>
                                <a:lnTo>
                                  <a:pt x="1532" y="1177"/>
                                </a:lnTo>
                                <a:lnTo>
                                  <a:pt x="1536" y="1178"/>
                                </a:lnTo>
                                <a:lnTo>
                                  <a:pt x="1541" y="1178"/>
                                </a:lnTo>
                                <a:lnTo>
                                  <a:pt x="1545" y="1178"/>
                                </a:lnTo>
                                <a:lnTo>
                                  <a:pt x="1550" y="1178"/>
                                </a:lnTo>
                                <a:lnTo>
                                  <a:pt x="1554" y="1178"/>
                                </a:lnTo>
                                <a:lnTo>
                                  <a:pt x="1559" y="1178"/>
                                </a:lnTo>
                                <a:lnTo>
                                  <a:pt x="1563" y="1178"/>
                                </a:lnTo>
                                <a:lnTo>
                                  <a:pt x="1568" y="1178"/>
                                </a:lnTo>
                                <a:lnTo>
                                  <a:pt x="1572" y="1178"/>
                                </a:lnTo>
                                <a:lnTo>
                                  <a:pt x="1603" y="1179"/>
                                </a:lnTo>
                                <a:lnTo>
                                  <a:pt x="1607" y="1179"/>
                                </a:lnTo>
                                <a:lnTo>
                                  <a:pt x="1612" y="1179"/>
                                </a:lnTo>
                                <a:lnTo>
                                  <a:pt x="1625" y="1179"/>
                                </a:lnTo>
                                <a:lnTo>
                                  <a:pt x="1630" y="1179"/>
                                </a:lnTo>
                                <a:lnTo>
                                  <a:pt x="1634" y="1179"/>
                                </a:lnTo>
                                <a:lnTo>
                                  <a:pt x="1639" y="1179"/>
                                </a:lnTo>
                                <a:lnTo>
                                  <a:pt x="1643" y="1179"/>
                                </a:lnTo>
                                <a:lnTo>
                                  <a:pt x="1647" y="1179"/>
                                </a:lnTo>
                                <a:lnTo>
                                  <a:pt x="1652" y="1179"/>
                                </a:lnTo>
                                <a:lnTo>
                                  <a:pt x="1656" y="1180"/>
                                </a:lnTo>
                                <a:lnTo>
                                  <a:pt x="1661" y="1180"/>
                                </a:lnTo>
                                <a:lnTo>
                                  <a:pt x="1665" y="1180"/>
                                </a:lnTo>
                                <a:lnTo>
                                  <a:pt x="1670" y="1180"/>
                                </a:lnTo>
                                <a:lnTo>
                                  <a:pt x="1679" y="1180"/>
                                </a:lnTo>
                                <a:lnTo>
                                  <a:pt x="1687" y="1180"/>
                                </a:lnTo>
                                <a:lnTo>
                                  <a:pt x="1692" y="1180"/>
                                </a:lnTo>
                                <a:lnTo>
                                  <a:pt x="1696" y="1180"/>
                                </a:lnTo>
                                <a:lnTo>
                                  <a:pt x="1701" y="1180"/>
                                </a:lnTo>
                                <a:lnTo>
                                  <a:pt x="1705" y="1180"/>
                                </a:lnTo>
                                <a:lnTo>
                                  <a:pt x="1710" y="1180"/>
                                </a:lnTo>
                                <a:lnTo>
                                  <a:pt x="1714" y="1180"/>
                                </a:lnTo>
                                <a:lnTo>
                                  <a:pt x="1718" y="1180"/>
                                </a:lnTo>
                                <a:lnTo>
                                  <a:pt x="1723" y="1180"/>
                                </a:lnTo>
                                <a:lnTo>
                                  <a:pt x="1727" y="1180"/>
                                </a:lnTo>
                                <a:lnTo>
                                  <a:pt x="1732" y="1180"/>
                                </a:lnTo>
                                <a:lnTo>
                                  <a:pt x="1736" y="1180"/>
                                </a:lnTo>
                                <a:lnTo>
                                  <a:pt x="1741" y="1180"/>
                                </a:lnTo>
                                <a:lnTo>
                                  <a:pt x="1745" y="1180"/>
                                </a:lnTo>
                                <a:lnTo>
                                  <a:pt x="1750" y="1180"/>
                                </a:lnTo>
                                <a:lnTo>
                                  <a:pt x="1754" y="1180"/>
                                </a:lnTo>
                                <a:lnTo>
                                  <a:pt x="1758" y="1180"/>
                                </a:lnTo>
                                <a:lnTo>
                                  <a:pt x="1767" y="1181"/>
                                </a:lnTo>
                                <a:lnTo>
                                  <a:pt x="1772" y="1181"/>
                                </a:lnTo>
                                <a:lnTo>
                                  <a:pt x="1776" y="1181"/>
                                </a:lnTo>
                              </a:path>
                            </a:pathLst>
                          </a:custGeom>
                          <a:noFill/>
                          <a:ln w="7404">
                            <a:solidFill>
                              <a:srgbClr val="0072B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3" name="Line 227"/>
                        <wps:cNvCnPr>
                          <a:cxnSpLocks noChangeShapeType="1"/>
                        </wps:cNvCnPr>
                        <wps:spPr bwMode="auto">
                          <a:xfrm>
                            <a:off x="420" y="1467"/>
                            <a:ext cx="1776"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84" name="Line 228"/>
                        <wps:cNvCnPr>
                          <a:cxnSpLocks noChangeShapeType="1"/>
                        </wps:cNvCnPr>
                        <wps:spPr bwMode="auto">
                          <a:xfrm>
                            <a:off x="420" y="37"/>
                            <a:ext cx="1776"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85" name="Line 229"/>
                        <wps:cNvCnPr>
                          <a:cxnSpLocks noChangeShapeType="1"/>
                        </wps:cNvCnPr>
                        <wps:spPr bwMode="auto">
                          <a:xfrm>
                            <a:off x="420" y="1467"/>
                            <a:ext cx="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86" name="Line 230"/>
                        <wps:cNvCnPr>
                          <a:cxnSpLocks noChangeShapeType="1"/>
                        </wps:cNvCnPr>
                        <wps:spPr bwMode="auto">
                          <a:xfrm>
                            <a:off x="864" y="1467"/>
                            <a:ext cx="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87" name="Line 231"/>
                        <wps:cNvCnPr>
                          <a:cxnSpLocks noChangeShapeType="1"/>
                        </wps:cNvCnPr>
                        <wps:spPr bwMode="auto">
                          <a:xfrm>
                            <a:off x="1308" y="1467"/>
                            <a:ext cx="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88" name="Line 232"/>
                        <wps:cNvCnPr>
                          <a:cxnSpLocks noChangeShapeType="1"/>
                        </wps:cNvCnPr>
                        <wps:spPr bwMode="auto">
                          <a:xfrm>
                            <a:off x="1752" y="1467"/>
                            <a:ext cx="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89" name="Line 233"/>
                        <wps:cNvCnPr>
                          <a:cxnSpLocks noChangeShapeType="1"/>
                        </wps:cNvCnPr>
                        <wps:spPr bwMode="auto">
                          <a:xfrm>
                            <a:off x="2196" y="1467"/>
                            <a:ext cx="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90" name="Line 234"/>
                        <wps:cNvCnPr>
                          <a:cxnSpLocks noChangeShapeType="1"/>
                        </wps:cNvCnPr>
                        <wps:spPr bwMode="auto">
                          <a:xfrm>
                            <a:off x="420" y="37"/>
                            <a:ext cx="0" cy="18"/>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91" name="Line 235"/>
                        <wps:cNvCnPr>
                          <a:cxnSpLocks noChangeShapeType="1"/>
                        </wps:cNvCnPr>
                        <wps:spPr bwMode="auto">
                          <a:xfrm>
                            <a:off x="864" y="37"/>
                            <a:ext cx="0" cy="18"/>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92" name="Line 236"/>
                        <wps:cNvCnPr>
                          <a:cxnSpLocks noChangeShapeType="1"/>
                        </wps:cNvCnPr>
                        <wps:spPr bwMode="auto">
                          <a:xfrm>
                            <a:off x="1308" y="37"/>
                            <a:ext cx="0" cy="18"/>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93" name="Line 237"/>
                        <wps:cNvCnPr>
                          <a:cxnSpLocks noChangeShapeType="1"/>
                        </wps:cNvCnPr>
                        <wps:spPr bwMode="auto">
                          <a:xfrm>
                            <a:off x="1752" y="37"/>
                            <a:ext cx="0" cy="18"/>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94" name="Line 238"/>
                        <wps:cNvCnPr>
                          <a:cxnSpLocks noChangeShapeType="1"/>
                        </wps:cNvCnPr>
                        <wps:spPr bwMode="auto">
                          <a:xfrm>
                            <a:off x="2196" y="37"/>
                            <a:ext cx="0" cy="18"/>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95" name="docshape78"/>
                        <wps:cNvSpPr>
                          <a:spLocks/>
                        </wps:cNvSpPr>
                        <wps:spPr bwMode="auto">
                          <a:xfrm>
                            <a:off x="317" y="1517"/>
                            <a:ext cx="1941" cy="199"/>
                          </a:xfrm>
                          <a:custGeom>
                            <a:avLst/>
                            <a:gdLst>
                              <a:gd name="T0" fmla="+- 0 382 317"/>
                              <a:gd name="T1" fmla="*/ T0 w 1941"/>
                              <a:gd name="T2" fmla="+- 0 1519 1518"/>
                              <a:gd name="T3" fmla="*/ 1519 h 199"/>
                              <a:gd name="T4" fmla="+- 0 358 317"/>
                              <a:gd name="T5" fmla="*/ T4 w 1941"/>
                              <a:gd name="T6" fmla="+- 0 1534 1518"/>
                              <a:gd name="T7" fmla="*/ 1534 h 199"/>
                              <a:gd name="T8" fmla="+- 0 352 317"/>
                              <a:gd name="T9" fmla="*/ T8 w 1941"/>
                              <a:gd name="T10" fmla="+- 0 1564 1518"/>
                              <a:gd name="T11" fmla="*/ 1564 h 199"/>
                              <a:gd name="T12" fmla="+- 0 392 317"/>
                              <a:gd name="T13" fmla="*/ T12 w 1941"/>
                              <a:gd name="T14" fmla="+- 0 1546 1518"/>
                              <a:gd name="T15" fmla="*/ 1546 h 199"/>
                              <a:gd name="T16" fmla="+- 0 408 317"/>
                              <a:gd name="T17" fmla="*/ T16 w 1941"/>
                              <a:gd name="T18" fmla="+- 0 1534 1518"/>
                              <a:gd name="T19" fmla="*/ 1534 h 199"/>
                              <a:gd name="T20" fmla="+- 0 402 317"/>
                              <a:gd name="T21" fmla="*/ T20 w 1941"/>
                              <a:gd name="T22" fmla="+- 0 1531 1518"/>
                              <a:gd name="T23" fmla="*/ 1531 h 199"/>
                              <a:gd name="T24" fmla="+- 0 442 317"/>
                              <a:gd name="T25" fmla="*/ T24 w 1941"/>
                              <a:gd name="T26" fmla="+- 0 1568 1518"/>
                              <a:gd name="T27" fmla="*/ 1568 h 199"/>
                              <a:gd name="T28" fmla="+- 0 465 317"/>
                              <a:gd name="T29" fmla="*/ T28 w 1941"/>
                              <a:gd name="T30" fmla="+- 0 1581 1518"/>
                              <a:gd name="T31" fmla="*/ 1581 h 199"/>
                              <a:gd name="T32" fmla="+- 0 462 317"/>
                              <a:gd name="T33" fmla="*/ T32 w 1941"/>
                              <a:gd name="T34" fmla="+- 0 1520 1518"/>
                              <a:gd name="T35" fmla="*/ 1520 h 199"/>
                              <a:gd name="T36" fmla="+- 0 487 317"/>
                              <a:gd name="T37" fmla="*/ T36 w 1941"/>
                              <a:gd name="T38" fmla="+- 0 1581 1518"/>
                              <a:gd name="T39" fmla="*/ 1581 h 199"/>
                              <a:gd name="T40" fmla="+- 0 820 317"/>
                              <a:gd name="T41" fmla="*/ T40 w 1941"/>
                              <a:gd name="T42" fmla="+- 0 1518 1518"/>
                              <a:gd name="T43" fmla="*/ 1518 h 199"/>
                              <a:gd name="T44" fmla="+- 0 887 317"/>
                              <a:gd name="T45" fmla="*/ T44 w 1941"/>
                              <a:gd name="T46" fmla="+- 0 1540 1518"/>
                              <a:gd name="T47" fmla="*/ 1540 h 199"/>
                              <a:gd name="T48" fmla="+- 0 857 317"/>
                              <a:gd name="T49" fmla="*/ T48 w 1941"/>
                              <a:gd name="T50" fmla="+- 0 1525 1518"/>
                              <a:gd name="T51" fmla="*/ 1525 h 199"/>
                              <a:gd name="T52" fmla="+- 0 844 317"/>
                              <a:gd name="T53" fmla="*/ T52 w 1941"/>
                              <a:gd name="T54" fmla="+- 0 1540 1518"/>
                              <a:gd name="T55" fmla="*/ 1540 h 199"/>
                              <a:gd name="T56" fmla="+- 0 887 317"/>
                              <a:gd name="T57" fmla="*/ T56 w 1941"/>
                              <a:gd name="T58" fmla="+- 0 1553 1518"/>
                              <a:gd name="T59" fmla="*/ 1553 h 199"/>
                              <a:gd name="T60" fmla="+- 0 904 317"/>
                              <a:gd name="T61" fmla="*/ T60 w 1941"/>
                              <a:gd name="T62" fmla="+- 0 1572 1518"/>
                              <a:gd name="T63" fmla="*/ 1572 h 199"/>
                              <a:gd name="T64" fmla="+- 0 902 317"/>
                              <a:gd name="T65" fmla="*/ T64 w 1941"/>
                              <a:gd name="T66" fmla="+- 0 1525 1518"/>
                              <a:gd name="T67" fmla="*/ 1525 h 199"/>
                              <a:gd name="T68" fmla="+- 0 934 317"/>
                              <a:gd name="T69" fmla="*/ T68 w 1941"/>
                              <a:gd name="T70" fmla="+- 0 1579 1518"/>
                              <a:gd name="T71" fmla="*/ 1579 h 199"/>
                              <a:gd name="T72" fmla="+- 0 1110 317"/>
                              <a:gd name="T73" fmla="*/ T72 w 1941"/>
                              <a:gd name="T74" fmla="+- 0 1660 1518"/>
                              <a:gd name="T75" fmla="*/ 1660 h 199"/>
                              <a:gd name="T76" fmla="+- 0 1189 317"/>
                              <a:gd name="T77" fmla="*/ T76 w 1941"/>
                              <a:gd name="T78" fmla="+- 0 1676 1518"/>
                              <a:gd name="T79" fmla="*/ 1676 h 199"/>
                              <a:gd name="T80" fmla="+- 0 1180 317"/>
                              <a:gd name="T81" fmla="*/ T80 w 1941"/>
                              <a:gd name="T82" fmla="+- 0 1673 1518"/>
                              <a:gd name="T83" fmla="*/ 1673 h 199"/>
                              <a:gd name="T84" fmla="+- 0 1188 317"/>
                              <a:gd name="T85" fmla="*/ T84 w 1941"/>
                              <a:gd name="T86" fmla="+- 0 1697 1518"/>
                              <a:gd name="T87" fmla="*/ 1697 h 199"/>
                              <a:gd name="T88" fmla="+- 0 1189 317"/>
                              <a:gd name="T89" fmla="*/ T88 w 1941"/>
                              <a:gd name="T90" fmla="+- 0 1689 1518"/>
                              <a:gd name="T91" fmla="*/ 1689 h 199"/>
                              <a:gd name="T92" fmla="+- 0 1230 317"/>
                              <a:gd name="T93" fmla="*/ T92 w 1941"/>
                              <a:gd name="T94" fmla="+- 0 1669 1518"/>
                              <a:gd name="T95" fmla="*/ 1669 h 199"/>
                              <a:gd name="T96" fmla="+- 0 1230 317"/>
                              <a:gd name="T97" fmla="*/ T96 w 1941"/>
                              <a:gd name="T98" fmla="+- 0 1693 1518"/>
                              <a:gd name="T99" fmla="*/ 1693 h 199"/>
                              <a:gd name="T100" fmla="+- 0 1197 317"/>
                              <a:gd name="T101" fmla="*/ T100 w 1941"/>
                              <a:gd name="T102" fmla="+- 0 1697 1518"/>
                              <a:gd name="T103" fmla="*/ 1697 h 199"/>
                              <a:gd name="T104" fmla="+- 0 1261 317"/>
                              <a:gd name="T105" fmla="*/ T104 w 1941"/>
                              <a:gd name="T106" fmla="+- 0 1714 1518"/>
                              <a:gd name="T107" fmla="*/ 1714 h 199"/>
                              <a:gd name="T108" fmla="+- 0 1310 317"/>
                              <a:gd name="T109" fmla="*/ T108 w 1941"/>
                              <a:gd name="T110" fmla="+- 0 1674 1518"/>
                              <a:gd name="T111" fmla="*/ 1674 h 199"/>
                              <a:gd name="T112" fmla="+- 0 1310 317"/>
                              <a:gd name="T113" fmla="*/ T112 w 1941"/>
                              <a:gd name="T114" fmla="+- 0 1666 1518"/>
                              <a:gd name="T115" fmla="*/ 1666 h 199"/>
                              <a:gd name="T116" fmla="+- 0 1311 317"/>
                              <a:gd name="T117" fmla="*/ T116 w 1941"/>
                              <a:gd name="T118" fmla="+- 0 1706 1518"/>
                              <a:gd name="T119" fmla="*/ 1706 h 199"/>
                              <a:gd name="T120" fmla="+- 0 1316 317"/>
                              <a:gd name="T121" fmla="*/ T120 w 1941"/>
                              <a:gd name="T122" fmla="+- 0 1534 1518"/>
                              <a:gd name="T123" fmla="*/ 1534 h 199"/>
                              <a:gd name="T124" fmla="+- 0 1315 317"/>
                              <a:gd name="T125" fmla="*/ T124 w 1941"/>
                              <a:gd name="T126" fmla="+- 0 1520 1518"/>
                              <a:gd name="T127" fmla="*/ 1520 h 199"/>
                              <a:gd name="T128" fmla="+- 0 1294 317"/>
                              <a:gd name="T129" fmla="*/ T128 w 1941"/>
                              <a:gd name="T130" fmla="+- 0 1585 1518"/>
                              <a:gd name="T131" fmla="*/ 1585 h 199"/>
                              <a:gd name="T132" fmla="+- 0 1366 317"/>
                              <a:gd name="T133" fmla="*/ T132 w 1941"/>
                              <a:gd name="T134" fmla="+- 0 1701 1518"/>
                              <a:gd name="T135" fmla="*/ 1701 h 199"/>
                              <a:gd name="T136" fmla="+- 0 1365 317"/>
                              <a:gd name="T137" fmla="*/ T136 w 1941"/>
                              <a:gd name="T138" fmla="+- 0 1708 1518"/>
                              <a:gd name="T139" fmla="*/ 1708 h 199"/>
                              <a:gd name="T140" fmla="+- 0 1431 317"/>
                              <a:gd name="T141" fmla="*/ T140 w 1941"/>
                              <a:gd name="T142" fmla="+- 0 1707 1518"/>
                              <a:gd name="T143" fmla="*/ 1707 h 199"/>
                              <a:gd name="T144" fmla="+- 0 1389 317"/>
                              <a:gd name="T145" fmla="*/ T144 w 1941"/>
                              <a:gd name="T146" fmla="+- 0 1676 1518"/>
                              <a:gd name="T147" fmla="*/ 1676 h 199"/>
                              <a:gd name="T148" fmla="+- 0 1411 317"/>
                              <a:gd name="T149" fmla="*/ T148 w 1941"/>
                              <a:gd name="T150" fmla="+- 0 1708 1518"/>
                              <a:gd name="T151" fmla="*/ 1708 h 199"/>
                              <a:gd name="T152" fmla="+- 0 1420 317"/>
                              <a:gd name="T153" fmla="*/ T152 w 1941"/>
                              <a:gd name="T154" fmla="+- 0 1681 1518"/>
                              <a:gd name="T155" fmla="*/ 1681 h 199"/>
                              <a:gd name="T156" fmla="+- 0 1422 317"/>
                              <a:gd name="T157" fmla="*/ T156 w 1941"/>
                              <a:gd name="T158" fmla="+- 0 1708 1518"/>
                              <a:gd name="T159" fmla="*/ 1708 h 199"/>
                              <a:gd name="T160" fmla="+- 0 1446 317"/>
                              <a:gd name="T161" fmla="*/ T160 w 1941"/>
                              <a:gd name="T162" fmla="+- 0 1639 1518"/>
                              <a:gd name="T163" fmla="*/ 1639 h 199"/>
                              <a:gd name="T164" fmla="+- 0 1687 317"/>
                              <a:gd name="T165" fmla="*/ T164 w 1941"/>
                              <a:gd name="T166" fmla="+- 0 1537 1518"/>
                              <a:gd name="T167" fmla="*/ 1537 h 199"/>
                              <a:gd name="T168" fmla="+- 0 1749 317"/>
                              <a:gd name="T169" fmla="*/ T168 w 1941"/>
                              <a:gd name="T170" fmla="+- 0 1581 1518"/>
                              <a:gd name="T171" fmla="*/ 1581 h 199"/>
                              <a:gd name="T172" fmla="+- 0 1734 317"/>
                              <a:gd name="T173" fmla="*/ T172 w 1941"/>
                              <a:gd name="T174" fmla="+- 0 1518 1518"/>
                              <a:gd name="T175" fmla="*/ 1518 h 199"/>
                              <a:gd name="T176" fmla="+- 0 1749 317"/>
                              <a:gd name="T177" fmla="*/ T176 w 1941"/>
                              <a:gd name="T178" fmla="+- 0 1585 1518"/>
                              <a:gd name="T179" fmla="*/ 1585 h 199"/>
                              <a:gd name="T180" fmla="+- 0 1805 317"/>
                              <a:gd name="T181" fmla="*/ T180 w 1941"/>
                              <a:gd name="T182" fmla="+- 0 1534 1518"/>
                              <a:gd name="T183" fmla="*/ 1534 h 199"/>
                              <a:gd name="T184" fmla="+- 0 1804 317"/>
                              <a:gd name="T185" fmla="*/ T184 w 1941"/>
                              <a:gd name="T186" fmla="+- 0 1520 1518"/>
                              <a:gd name="T187" fmla="*/ 1520 h 199"/>
                              <a:gd name="T188" fmla="+- 0 1783 317"/>
                              <a:gd name="T189" fmla="*/ T188 w 1941"/>
                              <a:gd name="T190" fmla="+- 0 1585 1518"/>
                              <a:gd name="T191" fmla="*/ 1585 h 199"/>
                              <a:gd name="T192" fmla="+- 0 2152 317"/>
                              <a:gd name="T193" fmla="*/ T192 w 1941"/>
                              <a:gd name="T194" fmla="+- 0 1527 1518"/>
                              <a:gd name="T195" fmla="*/ 1527 h 199"/>
                              <a:gd name="T196" fmla="+- 0 2119 317"/>
                              <a:gd name="T197" fmla="*/ T196 w 1941"/>
                              <a:gd name="T198" fmla="+- 0 1541 1518"/>
                              <a:gd name="T199" fmla="*/ 1541 h 199"/>
                              <a:gd name="T200" fmla="+- 0 2137 317"/>
                              <a:gd name="T201" fmla="*/ T200 w 1941"/>
                              <a:gd name="T202" fmla="+- 0 1551 1518"/>
                              <a:gd name="T203" fmla="*/ 1551 h 199"/>
                              <a:gd name="T204" fmla="+- 0 2131 317"/>
                              <a:gd name="T205" fmla="*/ T204 w 1941"/>
                              <a:gd name="T206" fmla="+- 0 1563 1518"/>
                              <a:gd name="T207" fmla="*/ 1563 h 199"/>
                              <a:gd name="T208" fmla="+- 0 2175 317"/>
                              <a:gd name="T209" fmla="*/ T208 w 1941"/>
                              <a:gd name="T210" fmla="+- 0 1581 1518"/>
                              <a:gd name="T211" fmla="*/ 1581 h 199"/>
                              <a:gd name="T212" fmla="+- 0 2172 317"/>
                              <a:gd name="T213" fmla="*/ T212 w 1941"/>
                              <a:gd name="T214" fmla="+- 0 1520 1518"/>
                              <a:gd name="T215" fmla="*/ 1520 h 199"/>
                              <a:gd name="T216" fmla="+- 0 2198 317"/>
                              <a:gd name="T217" fmla="*/ T216 w 1941"/>
                              <a:gd name="T218" fmla="+- 0 1581 1518"/>
                              <a:gd name="T219" fmla="*/ 1581 h 199"/>
                              <a:gd name="T220" fmla="+- 0 2249 317"/>
                              <a:gd name="T221" fmla="*/ T220 w 1941"/>
                              <a:gd name="T222" fmla="+- 0 1572 1518"/>
                              <a:gd name="T223" fmla="*/ 1572 h 199"/>
                              <a:gd name="T224" fmla="+- 0 2242 317"/>
                              <a:gd name="T225" fmla="*/ T224 w 1941"/>
                              <a:gd name="T226" fmla="+- 0 1518 1518"/>
                              <a:gd name="T227" fmla="*/ 1518 h 199"/>
                              <a:gd name="T228" fmla="+- 0 2236 317"/>
                              <a:gd name="T229" fmla="*/ T228 w 1941"/>
                              <a:gd name="T230" fmla="+- 0 1587 1518"/>
                              <a:gd name="T231" fmla="*/ 1587 h 19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Lst>
                            <a:rect l="0" t="0" r="r" b="b"/>
                            <a:pathLst>
                              <a:path w="1941" h="199">
                                <a:moveTo>
                                  <a:pt x="22" y="38"/>
                                </a:moveTo>
                                <a:lnTo>
                                  <a:pt x="0" y="38"/>
                                </a:lnTo>
                                <a:lnTo>
                                  <a:pt x="0" y="45"/>
                                </a:lnTo>
                                <a:lnTo>
                                  <a:pt x="22" y="45"/>
                                </a:lnTo>
                                <a:lnTo>
                                  <a:pt x="22" y="38"/>
                                </a:lnTo>
                                <a:close/>
                                <a:moveTo>
                                  <a:pt x="75" y="28"/>
                                </a:moveTo>
                                <a:lnTo>
                                  <a:pt x="75" y="13"/>
                                </a:lnTo>
                                <a:lnTo>
                                  <a:pt x="72" y="9"/>
                                </a:lnTo>
                                <a:lnTo>
                                  <a:pt x="71" y="7"/>
                                </a:lnTo>
                                <a:lnTo>
                                  <a:pt x="65" y="1"/>
                                </a:lnTo>
                                <a:lnTo>
                                  <a:pt x="60" y="0"/>
                                </a:lnTo>
                                <a:lnTo>
                                  <a:pt x="45" y="0"/>
                                </a:lnTo>
                                <a:lnTo>
                                  <a:pt x="39" y="3"/>
                                </a:lnTo>
                                <a:lnTo>
                                  <a:pt x="35" y="9"/>
                                </a:lnTo>
                                <a:lnTo>
                                  <a:pt x="33" y="12"/>
                                </a:lnTo>
                                <a:lnTo>
                                  <a:pt x="32" y="16"/>
                                </a:lnTo>
                                <a:lnTo>
                                  <a:pt x="32" y="23"/>
                                </a:lnTo>
                                <a:lnTo>
                                  <a:pt x="40" y="23"/>
                                </a:lnTo>
                                <a:lnTo>
                                  <a:pt x="40" y="18"/>
                                </a:lnTo>
                                <a:lnTo>
                                  <a:pt x="41" y="16"/>
                                </a:lnTo>
                                <a:lnTo>
                                  <a:pt x="42" y="13"/>
                                </a:lnTo>
                                <a:lnTo>
                                  <a:pt x="44" y="9"/>
                                </a:lnTo>
                                <a:lnTo>
                                  <a:pt x="48" y="7"/>
                                </a:lnTo>
                                <a:lnTo>
                                  <a:pt x="61" y="7"/>
                                </a:lnTo>
                                <a:lnTo>
                                  <a:pt x="66" y="12"/>
                                </a:lnTo>
                                <a:lnTo>
                                  <a:pt x="66" y="25"/>
                                </a:lnTo>
                                <a:lnTo>
                                  <a:pt x="63" y="30"/>
                                </a:lnTo>
                                <a:lnTo>
                                  <a:pt x="57" y="33"/>
                                </a:lnTo>
                                <a:lnTo>
                                  <a:pt x="49" y="38"/>
                                </a:lnTo>
                                <a:lnTo>
                                  <a:pt x="35" y="46"/>
                                </a:lnTo>
                                <a:lnTo>
                                  <a:pt x="31" y="52"/>
                                </a:lnTo>
                                <a:lnTo>
                                  <a:pt x="30" y="67"/>
                                </a:lnTo>
                                <a:lnTo>
                                  <a:pt x="74" y="67"/>
                                </a:lnTo>
                                <a:lnTo>
                                  <a:pt x="74" y="59"/>
                                </a:lnTo>
                                <a:lnTo>
                                  <a:pt x="39" y="59"/>
                                </a:lnTo>
                                <a:lnTo>
                                  <a:pt x="40" y="53"/>
                                </a:lnTo>
                                <a:lnTo>
                                  <a:pt x="43" y="50"/>
                                </a:lnTo>
                                <a:lnTo>
                                  <a:pt x="51" y="45"/>
                                </a:lnTo>
                                <a:lnTo>
                                  <a:pt x="70" y="35"/>
                                </a:lnTo>
                                <a:lnTo>
                                  <a:pt x="75" y="28"/>
                                </a:lnTo>
                                <a:close/>
                                <a:moveTo>
                                  <a:pt x="126" y="22"/>
                                </a:moveTo>
                                <a:lnTo>
                                  <a:pt x="124" y="13"/>
                                </a:lnTo>
                                <a:lnTo>
                                  <a:pt x="120" y="7"/>
                                </a:lnTo>
                                <a:lnTo>
                                  <a:pt x="118" y="4"/>
                                </a:lnTo>
                                <a:lnTo>
                                  <a:pt x="118" y="16"/>
                                </a:lnTo>
                                <a:lnTo>
                                  <a:pt x="118" y="54"/>
                                </a:lnTo>
                                <a:lnTo>
                                  <a:pt x="114" y="63"/>
                                </a:lnTo>
                                <a:lnTo>
                                  <a:pt x="96" y="63"/>
                                </a:lnTo>
                                <a:lnTo>
                                  <a:pt x="91" y="54"/>
                                </a:lnTo>
                                <a:lnTo>
                                  <a:pt x="91" y="16"/>
                                </a:lnTo>
                                <a:lnTo>
                                  <a:pt x="96" y="7"/>
                                </a:lnTo>
                                <a:lnTo>
                                  <a:pt x="113" y="7"/>
                                </a:lnTo>
                                <a:lnTo>
                                  <a:pt x="118" y="16"/>
                                </a:lnTo>
                                <a:lnTo>
                                  <a:pt x="118" y="4"/>
                                </a:lnTo>
                                <a:lnTo>
                                  <a:pt x="116" y="2"/>
                                </a:lnTo>
                                <a:lnTo>
                                  <a:pt x="111" y="0"/>
                                </a:lnTo>
                                <a:lnTo>
                                  <a:pt x="98" y="0"/>
                                </a:lnTo>
                                <a:lnTo>
                                  <a:pt x="93" y="2"/>
                                </a:lnTo>
                                <a:lnTo>
                                  <a:pt x="89" y="7"/>
                                </a:lnTo>
                                <a:lnTo>
                                  <a:pt x="85" y="13"/>
                                </a:lnTo>
                                <a:lnTo>
                                  <a:pt x="83" y="22"/>
                                </a:lnTo>
                                <a:lnTo>
                                  <a:pt x="83" y="35"/>
                                </a:lnTo>
                                <a:lnTo>
                                  <a:pt x="84" y="50"/>
                                </a:lnTo>
                                <a:lnTo>
                                  <a:pt x="88" y="60"/>
                                </a:lnTo>
                                <a:lnTo>
                                  <a:pt x="95" y="67"/>
                                </a:lnTo>
                                <a:lnTo>
                                  <a:pt x="105" y="69"/>
                                </a:lnTo>
                                <a:lnTo>
                                  <a:pt x="114" y="67"/>
                                </a:lnTo>
                                <a:lnTo>
                                  <a:pt x="119" y="63"/>
                                </a:lnTo>
                                <a:lnTo>
                                  <a:pt x="121" y="61"/>
                                </a:lnTo>
                                <a:lnTo>
                                  <a:pt x="125" y="50"/>
                                </a:lnTo>
                                <a:lnTo>
                                  <a:pt x="126" y="35"/>
                                </a:lnTo>
                                <a:lnTo>
                                  <a:pt x="126" y="22"/>
                                </a:lnTo>
                                <a:close/>
                                <a:moveTo>
                                  <a:pt x="178" y="22"/>
                                </a:moveTo>
                                <a:lnTo>
                                  <a:pt x="176" y="13"/>
                                </a:lnTo>
                                <a:lnTo>
                                  <a:pt x="172" y="7"/>
                                </a:lnTo>
                                <a:lnTo>
                                  <a:pt x="170" y="4"/>
                                </a:lnTo>
                                <a:lnTo>
                                  <a:pt x="170" y="16"/>
                                </a:lnTo>
                                <a:lnTo>
                                  <a:pt x="170" y="54"/>
                                </a:lnTo>
                                <a:lnTo>
                                  <a:pt x="165" y="63"/>
                                </a:lnTo>
                                <a:lnTo>
                                  <a:pt x="148" y="63"/>
                                </a:lnTo>
                                <a:lnTo>
                                  <a:pt x="143" y="54"/>
                                </a:lnTo>
                                <a:lnTo>
                                  <a:pt x="143" y="16"/>
                                </a:lnTo>
                                <a:lnTo>
                                  <a:pt x="148" y="7"/>
                                </a:lnTo>
                                <a:lnTo>
                                  <a:pt x="165" y="7"/>
                                </a:lnTo>
                                <a:lnTo>
                                  <a:pt x="170" y="16"/>
                                </a:lnTo>
                                <a:lnTo>
                                  <a:pt x="170" y="4"/>
                                </a:lnTo>
                                <a:lnTo>
                                  <a:pt x="168" y="2"/>
                                </a:lnTo>
                                <a:lnTo>
                                  <a:pt x="163" y="0"/>
                                </a:lnTo>
                                <a:lnTo>
                                  <a:pt x="150" y="0"/>
                                </a:lnTo>
                                <a:lnTo>
                                  <a:pt x="145" y="2"/>
                                </a:lnTo>
                                <a:lnTo>
                                  <a:pt x="141" y="7"/>
                                </a:lnTo>
                                <a:lnTo>
                                  <a:pt x="137" y="13"/>
                                </a:lnTo>
                                <a:lnTo>
                                  <a:pt x="135" y="22"/>
                                </a:lnTo>
                                <a:lnTo>
                                  <a:pt x="135" y="35"/>
                                </a:lnTo>
                                <a:lnTo>
                                  <a:pt x="136" y="50"/>
                                </a:lnTo>
                                <a:lnTo>
                                  <a:pt x="140" y="60"/>
                                </a:lnTo>
                                <a:lnTo>
                                  <a:pt x="147" y="67"/>
                                </a:lnTo>
                                <a:lnTo>
                                  <a:pt x="156" y="69"/>
                                </a:lnTo>
                                <a:lnTo>
                                  <a:pt x="166" y="67"/>
                                </a:lnTo>
                                <a:lnTo>
                                  <a:pt x="170" y="63"/>
                                </a:lnTo>
                                <a:lnTo>
                                  <a:pt x="173" y="61"/>
                                </a:lnTo>
                                <a:lnTo>
                                  <a:pt x="177" y="50"/>
                                </a:lnTo>
                                <a:lnTo>
                                  <a:pt x="178" y="35"/>
                                </a:lnTo>
                                <a:lnTo>
                                  <a:pt x="178" y="22"/>
                                </a:lnTo>
                                <a:close/>
                                <a:moveTo>
                                  <a:pt x="466" y="38"/>
                                </a:moveTo>
                                <a:lnTo>
                                  <a:pt x="444" y="38"/>
                                </a:lnTo>
                                <a:lnTo>
                                  <a:pt x="444" y="45"/>
                                </a:lnTo>
                                <a:lnTo>
                                  <a:pt x="466" y="45"/>
                                </a:lnTo>
                                <a:lnTo>
                                  <a:pt x="466" y="38"/>
                                </a:lnTo>
                                <a:close/>
                                <a:moveTo>
                                  <a:pt x="503" y="0"/>
                                </a:moveTo>
                                <a:lnTo>
                                  <a:pt x="498" y="0"/>
                                </a:lnTo>
                                <a:lnTo>
                                  <a:pt x="495" y="10"/>
                                </a:lnTo>
                                <a:lnTo>
                                  <a:pt x="493" y="11"/>
                                </a:lnTo>
                                <a:lnTo>
                                  <a:pt x="481" y="13"/>
                                </a:lnTo>
                                <a:lnTo>
                                  <a:pt x="481" y="19"/>
                                </a:lnTo>
                                <a:lnTo>
                                  <a:pt x="495" y="19"/>
                                </a:lnTo>
                                <a:lnTo>
                                  <a:pt x="495" y="67"/>
                                </a:lnTo>
                                <a:lnTo>
                                  <a:pt x="503" y="67"/>
                                </a:lnTo>
                                <a:lnTo>
                                  <a:pt x="503" y="0"/>
                                </a:lnTo>
                                <a:close/>
                                <a:moveTo>
                                  <a:pt x="570" y="22"/>
                                </a:moveTo>
                                <a:lnTo>
                                  <a:pt x="568" y="13"/>
                                </a:lnTo>
                                <a:lnTo>
                                  <a:pt x="564" y="7"/>
                                </a:lnTo>
                                <a:lnTo>
                                  <a:pt x="562" y="4"/>
                                </a:lnTo>
                                <a:lnTo>
                                  <a:pt x="562" y="16"/>
                                </a:lnTo>
                                <a:lnTo>
                                  <a:pt x="562" y="54"/>
                                </a:lnTo>
                                <a:lnTo>
                                  <a:pt x="558" y="63"/>
                                </a:lnTo>
                                <a:lnTo>
                                  <a:pt x="540" y="63"/>
                                </a:lnTo>
                                <a:lnTo>
                                  <a:pt x="535" y="54"/>
                                </a:lnTo>
                                <a:lnTo>
                                  <a:pt x="535" y="16"/>
                                </a:lnTo>
                                <a:lnTo>
                                  <a:pt x="540" y="7"/>
                                </a:lnTo>
                                <a:lnTo>
                                  <a:pt x="557" y="7"/>
                                </a:lnTo>
                                <a:lnTo>
                                  <a:pt x="562" y="16"/>
                                </a:lnTo>
                                <a:lnTo>
                                  <a:pt x="562" y="4"/>
                                </a:lnTo>
                                <a:lnTo>
                                  <a:pt x="560" y="2"/>
                                </a:lnTo>
                                <a:lnTo>
                                  <a:pt x="555" y="0"/>
                                </a:lnTo>
                                <a:lnTo>
                                  <a:pt x="542" y="0"/>
                                </a:lnTo>
                                <a:lnTo>
                                  <a:pt x="537" y="2"/>
                                </a:lnTo>
                                <a:lnTo>
                                  <a:pt x="533" y="7"/>
                                </a:lnTo>
                                <a:lnTo>
                                  <a:pt x="529" y="13"/>
                                </a:lnTo>
                                <a:lnTo>
                                  <a:pt x="527" y="22"/>
                                </a:lnTo>
                                <a:lnTo>
                                  <a:pt x="527" y="35"/>
                                </a:lnTo>
                                <a:lnTo>
                                  <a:pt x="528" y="50"/>
                                </a:lnTo>
                                <a:lnTo>
                                  <a:pt x="532" y="60"/>
                                </a:lnTo>
                                <a:lnTo>
                                  <a:pt x="539" y="67"/>
                                </a:lnTo>
                                <a:lnTo>
                                  <a:pt x="549" y="69"/>
                                </a:lnTo>
                                <a:lnTo>
                                  <a:pt x="558" y="67"/>
                                </a:lnTo>
                                <a:lnTo>
                                  <a:pt x="563" y="63"/>
                                </a:lnTo>
                                <a:lnTo>
                                  <a:pt x="565" y="61"/>
                                </a:lnTo>
                                <a:lnTo>
                                  <a:pt x="569" y="50"/>
                                </a:lnTo>
                                <a:lnTo>
                                  <a:pt x="570" y="35"/>
                                </a:lnTo>
                                <a:lnTo>
                                  <a:pt x="570" y="22"/>
                                </a:lnTo>
                                <a:close/>
                                <a:moveTo>
                                  <a:pt x="622" y="22"/>
                                </a:moveTo>
                                <a:lnTo>
                                  <a:pt x="620" y="13"/>
                                </a:lnTo>
                                <a:lnTo>
                                  <a:pt x="616" y="7"/>
                                </a:lnTo>
                                <a:lnTo>
                                  <a:pt x="614" y="4"/>
                                </a:lnTo>
                                <a:lnTo>
                                  <a:pt x="614" y="16"/>
                                </a:lnTo>
                                <a:lnTo>
                                  <a:pt x="614" y="54"/>
                                </a:lnTo>
                                <a:lnTo>
                                  <a:pt x="609" y="63"/>
                                </a:lnTo>
                                <a:lnTo>
                                  <a:pt x="592" y="63"/>
                                </a:lnTo>
                                <a:lnTo>
                                  <a:pt x="587" y="54"/>
                                </a:lnTo>
                                <a:lnTo>
                                  <a:pt x="587" y="16"/>
                                </a:lnTo>
                                <a:lnTo>
                                  <a:pt x="592" y="7"/>
                                </a:lnTo>
                                <a:lnTo>
                                  <a:pt x="609" y="7"/>
                                </a:lnTo>
                                <a:lnTo>
                                  <a:pt x="614" y="16"/>
                                </a:lnTo>
                                <a:lnTo>
                                  <a:pt x="614" y="4"/>
                                </a:lnTo>
                                <a:lnTo>
                                  <a:pt x="612" y="2"/>
                                </a:lnTo>
                                <a:lnTo>
                                  <a:pt x="607" y="0"/>
                                </a:lnTo>
                                <a:lnTo>
                                  <a:pt x="594" y="0"/>
                                </a:lnTo>
                                <a:lnTo>
                                  <a:pt x="589" y="2"/>
                                </a:lnTo>
                                <a:lnTo>
                                  <a:pt x="585" y="7"/>
                                </a:lnTo>
                                <a:lnTo>
                                  <a:pt x="581" y="13"/>
                                </a:lnTo>
                                <a:lnTo>
                                  <a:pt x="579" y="22"/>
                                </a:lnTo>
                                <a:lnTo>
                                  <a:pt x="579" y="35"/>
                                </a:lnTo>
                                <a:lnTo>
                                  <a:pt x="580" y="50"/>
                                </a:lnTo>
                                <a:lnTo>
                                  <a:pt x="584" y="60"/>
                                </a:lnTo>
                                <a:lnTo>
                                  <a:pt x="591" y="67"/>
                                </a:lnTo>
                                <a:lnTo>
                                  <a:pt x="600" y="69"/>
                                </a:lnTo>
                                <a:lnTo>
                                  <a:pt x="610" y="67"/>
                                </a:lnTo>
                                <a:lnTo>
                                  <a:pt x="615" y="63"/>
                                </a:lnTo>
                                <a:lnTo>
                                  <a:pt x="617" y="61"/>
                                </a:lnTo>
                                <a:lnTo>
                                  <a:pt x="621" y="50"/>
                                </a:lnTo>
                                <a:lnTo>
                                  <a:pt x="622" y="35"/>
                                </a:lnTo>
                                <a:lnTo>
                                  <a:pt x="622" y="22"/>
                                </a:lnTo>
                                <a:close/>
                                <a:moveTo>
                                  <a:pt x="818" y="140"/>
                                </a:moveTo>
                                <a:lnTo>
                                  <a:pt x="815" y="140"/>
                                </a:lnTo>
                                <a:lnTo>
                                  <a:pt x="810" y="140"/>
                                </a:lnTo>
                                <a:lnTo>
                                  <a:pt x="805" y="143"/>
                                </a:lnTo>
                                <a:lnTo>
                                  <a:pt x="801" y="151"/>
                                </a:lnTo>
                                <a:lnTo>
                                  <a:pt x="801" y="142"/>
                                </a:lnTo>
                                <a:lnTo>
                                  <a:pt x="793" y="142"/>
                                </a:lnTo>
                                <a:lnTo>
                                  <a:pt x="793" y="195"/>
                                </a:lnTo>
                                <a:lnTo>
                                  <a:pt x="801" y="195"/>
                                </a:lnTo>
                                <a:lnTo>
                                  <a:pt x="801" y="155"/>
                                </a:lnTo>
                                <a:lnTo>
                                  <a:pt x="804" y="151"/>
                                </a:lnTo>
                                <a:lnTo>
                                  <a:pt x="807" y="149"/>
                                </a:lnTo>
                                <a:lnTo>
                                  <a:pt x="818" y="149"/>
                                </a:lnTo>
                                <a:lnTo>
                                  <a:pt x="818" y="140"/>
                                </a:lnTo>
                                <a:close/>
                                <a:moveTo>
                                  <a:pt x="872" y="163"/>
                                </a:moveTo>
                                <a:lnTo>
                                  <a:pt x="872" y="158"/>
                                </a:lnTo>
                                <a:lnTo>
                                  <a:pt x="868" y="148"/>
                                </a:lnTo>
                                <a:lnTo>
                                  <a:pt x="867" y="146"/>
                                </a:lnTo>
                                <a:lnTo>
                                  <a:pt x="863" y="143"/>
                                </a:lnTo>
                                <a:lnTo>
                                  <a:pt x="863" y="155"/>
                                </a:lnTo>
                                <a:lnTo>
                                  <a:pt x="863" y="165"/>
                                </a:lnTo>
                                <a:lnTo>
                                  <a:pt x="833" y="165"/>
                                </a:lnTo>
                                <a:lnTo>
                                  <a:pt x="834" y="155"/>
                                </a:lnTo>
                                <a:lnTo>
                                  <a:pt x="840" y="148"/>
                                </a:lnTo>
                                <a:lnTo>
                                  <a:pt x="857" y="148"/>
                                </a:lnTo>
                                <a:lnTo>
                                  <a:pt x="863" y="155"/>
                                </a:lnTo>
                                <a:lnTo>
                                  <a:pt x="863" y="143"/>
                                </a:lnTo>
                                <a:lnTo>
                                  <a:pt x="859" y="140"/>
                                </a:lnTo>
                                <a:lnTo>
                                  <a:pt x="833" y="140"/>
                                </a:lnTo>
                                <a:lnTo>
                                  <a:pt x="824" y="152"/>
                                </a:lnTo>
                                <a:lnTo>
                                  <a:pt x="824" y="187"/>
                                </a:lnTo>
                                <a:lnTo>
                                  <a:pt x="833" y="198"/>
                                </a:lnTo>
                                <a:lnTo>
                                  <a:pt x="861" y="198"/>
                                </a:lnTo>
                                <a:lnTo>
                                  <a:pt x="869" y="191"/>
                                </a:lnTo>
                                <a:lnTo>
                                  <a:pt x="869" y="190"/>
                                </a:lnTo>
                                <a:lnTo>
                                  <a:pt x="871" y="179"/>
                                </a:lnTo>
                                <a:lnTo>
                                  <a:pt x="863" y="179"/>
                                </a:lnTo>
                                <a:lnTo>
                                  <a:pt x="860" y="186"/>
                                </a:lnTo>
                                <a:lnTo>
                                  <a:pt x="855" y="190"/>
                                </a:lnTo>
                                <a:lnTo>
                                  <a:pt x="843" y="190"/>
                                </a:lnTo>
                                <a:lnTo>
                                  <a:pt x="838" y="187"/>
                                </a:lnTo>
                                <a:lnTo>
                                  <a:pt x="836" y="183"/>
                                </a:lnTo>
                                <a:lnTo>
                                  <a:pt x="834" y="180"/>
                                </a:lnTo>
                                <a:lnTo>
                                  <a:pt x="833" y="177"/>
                                </a:lnTo>
                                <a:lnTo>
                                  <a:pt x="833" y="171"/>
                                </a:lnTo>
                                <a:lnTo>
                                  <a:pt x="872" y="171"/>
                                </a:lnTo>
                                <a:lnTo>
                                  <a:pt x="872" y="165"/>
                                </a:lnTo>
                                <a:lnTo>
                                  <a:pt x="872" y="163"/>
                                </a:lnTo>
                                <a:close/>
                                <a:moveTo>
                                  <a:pt x="924" y="173"/>
                                </a:moveTo>
                                <a:lnTo>
                                  <a:pt x="919" y="168"/>
                                </a:lnTo>
                                <a:lnTo>
                                  <a:pt x="894" y="162"/>
                                </a:lnTo>
                                <a:lnTo>
                                  <a:pt x="891" y="160"/>
                                </a:lnTo>
                                <a:lnTo>
                                  <a:pt x="891" y="151"/>
                                </a:lnTo>
                                <a:lnTo>
                                  <a:pt x="895" y="148"/>
                                </a:lnTo>
                                <a:lnTo>
                                  <a:pt x="909" y="148"/>
                                </a:lnTo>
                                <a:lnTo>
                                  <a:pt x="913" y="151"/>
                                </a:lnTo>
                                <a:lnTo>
                                  <a:pt x="913" y="157"/>
                                </a:lnTo>
                                <a:lnTo>
                                  <a:pt x="922" y="157"/>
                                </a:lnTo>
                                <a:lnTo>
                                  <a:pt x="922" y="148"/>
                                </a:lnTo>
                                <a:lnTo>
                                  <a:pt x="922" y="146"/>
                                </a:lnTo>
                                <a:lnTo>
                                  <a:pt x="915" y="140"/>
                                </a:lnTo>
                                <a:lnTo>
                                  <a:pt x="890" y="140"/>
                                </a:lnTo>
                                <a:lnTo>
                                  <a:pt x="882" y="147"/>
                                </a:lnTo>
                                <a:lnTo>
                                  <a:pt x="882" y="165"/>
                                </a:lnTo>
                                <a:lnTo>
                                  <a:pt x="886" y="169"/>
                                </a:lnTo>
                                <a:lnTo>
                                  <a:pt x="913" y="175"/>
                                </a:lnTo>
                                <a:lnTo>
                                  <a:pt x="915" y="178"/>
                                </a:lnTo>
                                <a:lnTo>
                                  <a:pt x="915" y="187"/>
                                </a:lnTo>
                                <a:lnTo>
                                  <a:pt x="910" y="190"/>
                                </a:lnTo>
                                <a:lnTo>
                                  <a:pt x="898" y="190"/>
                                </a:lnTo>
                                <a:lnTo>
                                  <a:pt x="894" y="189"/>
                                </a:lnTo>
                                <a:lnTo>
                                  <a:pt x="892" y="186"/>
                                </a:lnTo>
                                <a:lnTo>
                                  <a:pt x="890" y="185"/>
                                </a:lnTo>
                                <a:lnTo>
                                  <a:pt x="890" y="183"/>
                                </a:lnTo>
                                <a:lnTo>
                                  <a:pt x="889" y="179"/>
                                </a:lnTo>
                                <a:lnTo>
                                  <a:pt x="880" y="179"/>
                                </a:lnTo>
                                <a:lnTo>
                                  <a:pt x="881" y="192"/>
                                </a:lnTo>
                                <a:lnTo>
                                  <a:pt x="888" y="198"/>
                                </a:lnTo>
                                <a:lnTo>
                                  <a:pt x="915" y="198"/>
                                </a:lnTo>
                                <a:lnTo>
                                  <a:pt x="924" y="191"/>
                                </a:lnTo>
                                <a:lnTo>
                                  <a:pt x="924" y="190"/>
                                </a:lnTo>
                                <a:lnTo>
                                  <a:pt x="924" y="173"/>
                                </a:lnTo>
                                <a:close/>
                                <a:moveTo>
                                  <a:pt x="944" y="142"/>
                                </a:moveTo>
                                <a:lnTo>
                                  <a:pt x="935" y="142"/>
                                </a:lnTo>
                                <a:lnTo>
                                  <a:pt x="935" y="196"/>
                                </a:lnTo>
                                <a:lnTo>
                                  <a:pt x="944" y="196"/>
                                </a:lnTo>
                                <a:lnTo>
                                  <a:pt x="944" y="142"/>
                                </a:lnTo>
                                <a:close/>
                                <a:moveTo>
                                  <a:pt x="944" y="121"/>
                                </a:moveTo>
                                <a:lnTo>
                                  <a:pt x="935" y="121"/>
                                </a:lnTo>
                                <a:lnTo>
                                  <a:pt x="935" y="131"/>
                                </a:lnTo>
                                <a:lnTo>
                                  <a:pt x="944" y="131"/>
                                </a:lnTo>
                                <a:lnTo>
                                  <a:pt x="944" y="121"/>
                                </a:lnTo>
                                <a:close/>
                                <a:moveTo>
                                  <a:pt x="1002" y="121"/>
                                </a:moveTo>
                                <a:lnTo>
                                  <a:pt x="993" y="121"/>
                                </a:lnTo>
                                <a:lnTo>
                                  <a:pt x="993" y="148"/>
                                </a:lnTo>
                                <a:lnTo>
                                  <a:pt x="993" y="156"/>
                                </a:lnTo>
                                <a:lnTo>
                                  <a:pt x="993" y="182"/>
                                </a:lnTo>
                                <a:lnTo>
                                  <a:pt x="987" y="190"/>
                                </a:lnTo>
                                <a:lnTo>
                                  <a:pt x="969" y="190"/>
                                </a:lnTo>
                                <a:lnTo>
                                  <a:pt x="963" y="182"/>
                                </a:lnTo>
                                <a:lnTo>
                                  <a:pt x="963" y="156"/>
                                </a:lnTo>
                                <a:lnTo>
                                  <a:pt x="969" y="148"/>
                                </a:lnTo>
                                <a:lnTo>
                                  <a:pt x="987" y="148"/>
                                </a:lnTo>
                                <a:lnTo>
                                  <a:pt x="993" y="156"/>
                                </a:lnTo>
                                <a:lnTo>
                                  <a:pt x="993" y="148"/>
                                </a:lnTo>
                                <a:lnTo>
                                  <a:pt x="990" y="143"/>
                                </a:lnTo>
                                <a:lnTo>
                                  <a:pt x="984" y="140"/>
                                </a:lnTo>
                                <a:lnTo>
                                  <a:pt x="963" y="140"/>
                                </a:lnTo>
                                <a:lnTo>
                                  <a:pt x="954" y="151"/>
                                </a:lnTo>
                                <a:lnTo>
                                  <a:pt x="954" y="187"/>
                                </a:lnTo>
                                <a:lnTo>
                                  <a:pt x="962" y="198"/>
                                </a:lnTo>
                                <a:lnTo>
                                  <a:pt x="984" y="198"/>
                                </a:lnTo>
                                <a:lnTo>
                                  <a:pt x="989" y="195"/>
                                </a:lnTo>
                                <a:lnTo>
                                  <a:pt x="993" y="190"/>
                                </a:lnTo>
                                <a:lnTo>
                                  <a:pt x="994" y="188"/>
                                </a:lnTo>
                                <a:lnTo>
                                  <a:pt x="994" y="195"/>
                                </a:lnTo>
                                <a:lnTo>
                                  <a:pt x="1002" y="195"/>
                                </a:lnTo>
                                <a:lnTo>
                                  <a:pt x="1002" y="188"/>
                                </a:lnTo>
                                <a:lnTo>
                                  <a:pt x="1002" y="148"/>
                                </a:lnTo>
                                <a:lnTo>
                                  <a:pt x="1002" y="121"/>
                                </a:lnTo>
                                <a:close/>
                                <a:moveTo>
                                  <a:pt x="1008" y="22"/>
                                </a:moveTo>
                                <a:lnTo>
                                  <a:pt x="1006" y="13"/>
                                </a:lnTo>
                                <a:lnTo>
                                  <a:pt x="1001" y="7"/>
                                </a:lnTo>
                                <a:lnTo>
                                  <a:pt x="999" y="4"/>
                                </a:lnTo>
                                <a:lnTo>
                                  <a:pt x="999" y="16"/>
                                </a:lnTo>
                                <a:lnTo>
                                  <a:pt x="999" y="54"/>
                                </a:lnTo>
                                <a:lnTo>
                                  <a:pt x="995" y="63"/>
                                </a:lnTo>
                                <a:lnTo>
                                  <a:pt x="977" y="63"/>
                                </a:lnTo>
                                <a:lnTo>
                                  <a:pt x="973" y="54"/>
                                </a:lnTo>
                                <a:lnTo>
                                  <a:pt x="973" y="16"/>
                                </a:lnTo>
                                <a:lnTo>
                                  <a:pt x="977" y="7"/>
                                </a:lnTo>
                                <a:lnTo>
                                  <a:pt x="995" y="7"/>
                                </a:lnTo>
                                <a:lnTo>
                                  <a:pt x="999" y="16"/>
                                </a:lnTo>
                                <a:lnTo>
                                  <a:pt x="999" y="4"/>
                                </a:lnTo>
                                <a:lnTo>
                                  <a:pt x="998" y="2"/>
                                </a:lnTo>
                                <a:lnTo>
                                  <a:pt x="992" y="0"/>
                                </a:lnTo>
                                <a:lnTo>
                                  <a:pt x="980" y="0"/>
                                </a:lnTo>
                                <a:lnTo>
                                  <a:pt x="974" y="2"/>
                                </a:lnTo>
                                <a:lnTo>
                                  <a:pt x="971" y="7"/>
                                </a:lnTo>
                                <a:lnTo>
                                  <a:pt x="967" y="13"/>
                                </a:lnTo>
                                <a:lnTo>
                                  <a:pt x="965" y="22"/>
                                </a:lnTo>
                                <a:lnTo>
                                  <a:pt x="965" y="35"/>
                                </a:lnTo>
                                <a:lnTo>
                                  <a:pt x="966" y="50"/>
                                </a:lnTo>
                                <a:lnTo>
                                  <a:pt x="970" y="60"/>
                                </a:lnTo>
                                <a:lnTo>
                                  <a:pt x="977" y="67"/>
                                </a:lnTo>
                                <a:lnTo>
                                  <a:pt x="986" y="69"/>
                                </a:lnTo>
                                <a:lnTo>
                                  <a:pt x="996" y="67"/>
                                </a:lnTo>
                                <a:lnTo>
                                  <a:pt x="1000" y="63"/>
                                </a:lnTo>
                                <a:lnTo>
                                  <a:pt x="1002" y="61"/>
                                </a:lnTo>
                                <a:lnTo>
                                  <a:pt x="1006" y="50"/>
                                </a:lnTo>
                                <a:lnTo>
                                  <a:pt x="1008" y="35"/>
                                </a:lnTo>
                                <a:lnTo>
                                  <a:pt x="1008" y="22"/>
                                </a:lnTo>
                                <a:close/>
                                <a:moveTo>
                                  <a:pt x="1057" y="142"/>
                                </a:moveTo>
                                <a:lnTo>
                                  <a:pt x="1049" y="142"/>
                                </a:lnTo>
                                <a:lnTo>
                                  <a:pt x="1049" y="183"/>
                                </a:lnTo>
                                <a:lnTo>
                                  <a:pt x="1043" y="190"/>
                                </a:lnTo>
                                <a:lnTo>
                                  <a:pt x="1028" y="190"/>
                                </a:lnTo>
                                <a:lnTo>
                                  <a:pt x="1023" y="186"/>
                                </a:lnTo>
                                <a:lnTo>
                                  <a:pt x="1023" y="142"/>
                                </a:lnTo>
                                <a:lnTo>
                                  <a:pt x="1015" y="142"/>
                                </a:lnTo>
                                <a:lnTo>
                                  <a:pt x="1015" y="192"/>
                                </a:lnTo>
                                <a:lnTo>
                                  <a:pt x="1021" y="198"/>
                                </a:lnTo>
                                <a:lnTo>
                                  <a:pt x="1040" y="198"/>
                                </a:lnTo>
                                <a:lnTo>
                                  <a:pt x="1045" y="195"/>
                                </a:lnTo>
                                <a:lnTo>
                                  <a:pt x="1048" y="190"/>
                                </a:lnTo>
                                <a:lnTo>
                                  <a:pt x="1050" y="188"/>
                                </a:lnTo>
                                <a:lnTo>
                                  <a:pt x="1050" y="195"/>
                                </a:lnTo>
                                <a:lnTo>
                                  <a:pt x="1057" y="195"/>
                                </a:lnTo>
                                <a:lnTo>
                                  <a:pt x="1057" y="188"/>
                                </a:lnTo>
                                <a:lnTo>
                                  <a:pt x="1057" y="142"/>
                                </a:lnTo>
                                <a:close/>
                                <a:moveTo>
                                  <a:pt x="1120" y="190"/>
                                </a:moveTo>
                                <a:lnTo>
                                  <a:pt x="1118" y="191"/>
                                </a:lnTo>
                                <a:lnTo>
                                  <a:pt x="1115" y="191"/>
                                </a:lnTo>
                                <a:lnTo>
                                  <a:pt x="1114" y="190"/>
                                </a:lnTo>
                                <a:lnTo>
                                  <a:pt x="1114" y="189"/>
                                </a:lnTo>
                                <a:lnTo>
                                  <a:pt x="1114" y="169"/>
                                </a:lnTo>
                                <a:lnTo>
                                  <a:pt x="1114" y="148"/>
                                </a:lnTo>
                                <a:lnTo>
                                  <a:pt x="1114" y="145"/>
                                </a:lnTo>
                                <a:lnTo>
                                  <a:pt x="1107" y="140"/>
                                </a:lnTo>
                                <a:lnTo>
                                  <a:pt x="1085" y="140"/>
                                </a:lnTo>
                                <a:lnTo>
                                  <a:pt x="1079" y="142"/>
                                </a:lnTo>
                                <a:lnTo>
                                  <a:pt x="1075" y="146"/>
                                </a:lnTo>
                                <a:lnTo>
                                  <a:pt x="1073" y="149"/>
                                </a:lnTo>
                                <a:lnTo>
                                  <a:pt x="1072" y="152"/>
                                </a:lnTo>
                                <a:lnTo>
                                  <a:pt x="1072" y="158"/>
                                </a:lnTo>
                                <a:lnTo>
                                  <a:pt x="1080" y="158"/>
                                </a:lnTo>
                                <a:lnTo>
                                  <a:pt x="1081" y="151"/>
                                </a:lnTo>
                                <a:lnTo>
                                  <a:pt x="1085" y="148"/>
                                </a:lnTo>
                                <a:lnTo>
                                  <a:pt x="1101" y="148"/>
                                </a:lnTo>
                                <a:lnTo>
                                  <a:pt x="1105" y="151"/>
                                </a:lnTo>
                                <a:lnTo>
                                  <a:pt x="1105" y="169"/>
                                </a:lnTo>
                                <a:lnTo>
                                  <a:pt x="1105" y="181"/>
                                </a:lnTo>
                                <a:lnTo>
                                  <a:pt x="1104" y="183"/>
                                </a:lnTo>
                                <a:lnTo>
                                  <a:pt x="1098" y="189"/>
                                </a:lnTo>
                                <a:lnTo>
                                  <a:pt x="1094" y="190"/>
                                </a:lnTo>
                                <a:lnTo>
                                  <a:pt x="1082" y="190"/>
                                </a:lnTo>
                                <a:lnTo>
                                  <a:pt x="1078" y="187"/>
                                </a:lnTo>
                                <a:lnTo>
                                  <a:pt x="1078" y="176"/>
                                </a:lnTo>
                                <a:lnTo>
                                  <a:pt x="1082" y="173"/>
                                </a:lnTo>
                                <a:lnTo>
                                  <a:pt x="1100" y="171"/>
                                </a:lnTo>
                                <a:lnTo>
                                  <a:pt x="1102" y="170"/>
                                </a:lnTo>
                                <a:lnTo>
                                  <a:pt x="1105" y="169"/>
                                </a:lnTo>
                                <a:lnTo>
                                  <a:pt x="1105" y="151"/>
                                </a:lnTo>
                                <a:lnTo>
                                  <a:pt x="1105" y="162"/>
                                </a:lnTo>
                                <a:lnTo>
                                  <a:pt x="1103" y="163"/>
                                </a:lnTo>
                                <a:lnTo>
                                  <a:pt x="1084" y="166"/>
                                </a:lnTo>
                                <a:lnTo>
                                  <a:pt x="1082" y="166"/>
                                </a:lnTo>
                                <a:lnTo>
                                  <a:pt x="1079" y="168"/>
                                </a:lnTo>
                                <a:lnTo>
                                  <a:pt x="1073" y="170"/>
                                </a:lnTo>
                                <a:lnTo>
                                  <a:pt x="1069" y="175"/>
                                </a:lnTo>
                                <a:lnTo>
                                  <a:pt x="1069" y="192"/>
                                </a:lnTo>
                                <a:lnTo>
                                  <a:pt x="1076" y="198"/>
                                </a:lnTo>
                                <a:lnTo>
                                  <a:pt x="1094" y="198"/>
                                </a:lnTo>
                                <a:lnTo>
                                  <a:pt x="1099" y="195"/>
                                </a:lnTo>
                                <a:lnTo>
                                  <a:pt x="1105" y="190"/>
                                </a:lnTo>
                                <a:lnTo>
                                  <a:pt x="1106" y="195"/>
                                </a:lnTo>
                                <a:lnTo>
                                  <a:pt x="1109" y="198"/>
                                </a:lnTo>
                                <a:lnTo>
                                  <a:pt x="1116" y="198"/>
                                </a:lnTo>
                                <a:lnTo>
                                  <a:pt x="1117" y="198"/>
                                </a:lnTo>
                                <a:lnTo>
                                  <a:pt x="1120" y="197"/>
                                </a:lnTo>
                                <a:lnTo>
                                  <a:pt x="1120" y="191"/>
                                </a:lnTo>
                                <a:lnTo>
                                  <a:pt x="1120" y="190"/>
                                </a:lnTo>
                                <a:close/>
                                <a:moveTo>
                                  <a:pt x="1138" y="121"/>
                                </a:moveTo>
                                <a:lnTo>
                                  <a:pt x="1129" y="121"/>
                                </a:lnTo>
                                <a:lnTo>
                                  <a:pt x="1129" y="195"/>
                                </a:lnTo>
                                <a:lnTo>
                                  <a:pt x="1138" y="195"/>
                                </a:lnTo>
                                <a:lnTo>
                                  <a:pt x="1138" y="121"/>
                                </a:lnTo>
                                <a:close/>
                                <a:moveTo>
                                  <a:pt x="1378" y="0"/>
                                </a:moveTo>
                                <a:lnTo>
                                  <a:pt x="1372" y="0"/>
                                </a:lnTo>
                                <a:lnTo>
                                  <a:pt x="1370" y="10"/>
                                </a:lnTo>
                                <a:lnTo>
                                  <a:pt x="1368" y="11"/>
                                </a:lnTo>
                                <a:lnTo>
                                  <a:pt x="1355" y="13"/>
                                </a:lnTo>
                                <a:lnTo>
                                  <a:pt x="1355" y="19"/>
                                </a:lnTo>
                                <a:lnTo>
                                  <a:pt x="1370" y="19"/>
                                </a:lnTo>
                                <a:lnTo>
                                  <a:pt x="1370" y="67"/>
                                </a:lnTo>
                                <a:lnTo>
                                  <a:pt x="1378" y="67"/>
                                </a:lnTo>
                                <a:lnTo>
                                  <a:pt x="1378" y="0"/>
                                </a:lnTo>
                                <a:close/>
                                <a:moveTo>
                                  <a:pt x="1445" y="22"/>
                                </a:moveTo>
                                <a:lnTo>
                                  <a:pt x="1443" y="13"/>
                                </a:lnTo>
                                <a:lnTo>
                                  <a:pt x="1438" y="7"/>
                                </a:lnTo>
                                <a:lnTo>
                                  <a:pt x="1436" y="4"/>
                                </a:lnTo>
                                <a:lnTo>
                                  <a:pt x="1436" y="16"/>
                                </a:lnTo>
                                <a:lnTo>
                                  <a:pt x="1436" y="54"/>
                                </a:lnTo>
                                <a:lnTo>
                                  <a:pt x="1432" y="63"/>
                                </a:lnTo>
                                <a:lnTo>
                                  <a:pt x="1414" y="63"/>
                                </a:lnTo>
                                <a:lnTo>
                                  <a:pt x="1410" y="54"/>
                                </a:lnTo>
                                <a:lnTo>
                                  <a:pt x="1410" y="16"/>
                                </a:lnTo>
                                <a:lnTo>
                                  <a:pt x="1414" y="7"/>
                                </a:lnTo>
                                <a:lnTo>
                                  <a:pt x="1432" y="7"/>
                                </a:lnTo>
                                <a:lnTo>
                                  <a:pt x="1436" y="16"/>
                                </a:lnTo>
                                <a:lnTo>
                                  <a:pt x="1436" y="4"/>
                                </a:lnTo>
                                <a:lnTo>
                                  <a:pt x="1435" y="2"/>
                                </a:lnTo>
                                <a:lnTo>
                                  <a:pt x="1429" y="0"/>
                                </a:lnTo>
                                <a:lnTo>
                                  <a:pt x="1417" y="0"/>
                                </a:lnTo>
                                <a:lnTo>
                                  <a:pt x="1411" y="2"/>
                                </a:lnTo>
                                <a:lnTo>
                                  <a:pt x="1408" y="7"/>
                                </a:lnTo>
                                <a:lnTo>
                                  <a:pt x="1404" y="13"/>
                                </a:lnTo>
                                <a:lnTo>
                                  <a:pt x="1401" y="22"/>
                                </a:lnTo>
                                <a:lnTo>
                                  <a:pt x="1401" y="35"/>
                                </a:lnTo>
                                <a:lnTo>
                                  <a:pt x="1403" y="50"/>
                                </a:lnTo>
                                <a:lnTo>
                                  <a:pt x="1407" y="60"/>
                                </a:lnTo>
                                <a:lnTo>
                                  <a:pt x="1414" y="67"/>
                                </a:lnTo>
                                <a:lnTo>
                                  <a:pt x="1423" y="69"/>
                                </a:lnTo>
                                <a:lnTo>
                                  <a:pt x="1432" y="67"/>
                                </a:lnTo>
                                <a:lnTo>
                                  <a:pt x="1437" y="63"/>
                                </a:lnTo>
                                <a:lnTo>
                                  <a:pt x="1439" y="61"/>
                                </a:lnTo>
                                <a:lnTo>
                                  <a:pt x="1443" y="50"/>
                                </a:lnTo>
                                <a:lnTo>
                                  <a:pt x="1445" y="35"/>
                                </a:lnTo>
                                <a:lnTo>
                                  <a:pt x="1445" y="22"/>
                                </a:lnTo>
                                <a:close/>
                                <a:moveTo>
                                  <a:pt x="1497" y="22"/>
                                </a:moveTo>
                                <a:lnTo>
                                  <a:pt x="1495" y="13"/>
                                </a:lnTo>
                                <a:lnTo>
                                  <a:pt x="1490" y="7"/>
                                </a:lnTo>
                                <a:lnTo>
                                  <a:pt x="1488" y="4"/>
                                </a:lnTo>
                                <a:lnTo>
                                  <a:pt x="1488" y="16"/>
                                </a:lnTo>
                                <a:lnTo>
                                  <a:pt x="1488" y="54"/>
                                </a:lnTo>
                                <a:lnTo>
                                  <a:pt x="1484" y="63"/>
                                </a:lnTo>
                                <a:lnTo>
                                  <a:pt x="1466" y="63"/>
                                </a:lnTo>
                                <a:lnTo>
                                  <a:pt x="1462" y="54"/>
                                </a:lnTo>
                                <a:lnTo>
                                  <a:pt x="1462" y="16"/>
                                </a:lnTo>
                                <a:lnTo>
                                  <a:pt x="1466" y="7"/>
                                </a:lnTo>
                                <a:lnTo>
                                  <a:pt x="1484" y="7"/>
                                </a:lnTo>
                                <a:lnTo>
                                  <a:pt x="1488" y="16"/>
                                </a:lnTo>
                                <a:lnTo>
                                  <a:pt x="1488" y="4"/>
                                </a:lnTo>
                                <a:lnTo>
                                  <a:pt x="1487" y="2"/>
                                </a:lnTo>
                                <a:lnTo>
                                  <a:pt x="1481" y="0"/>
                                </a:lnTo>
                                <a:lnTo>
                                  <a:pt x="1469" y="0"/>
                                </a:lnTo>
                                <a:lnTo>
                                  <a:pt x="1463" y="2"/>
                                </a:lnTo>
                                <a:lnTo>
                                  <a:pt x="1460" y="7"/>
                                </a:lnTo>
                                <a:lnTo>
                                  <a:pt x="1455" y="13"/>
                                </a:lnTo>
                                <a:lnTo>
                                  <a:pt x="1453" y="22"/>
                                </a:lnTo>
                                <a:lnTo>
                                  <a:pt x="1453" y="35"/>
                                </a:lnTo>
                                <a:lnTo>
                                  <a:pt x="1455" y="50"/>
                                </a:lnTo>
                                <a:lnTo>
                                  <a:pt x="1459" y="60"/>
                                </a:lnTo>
                                <a:lnTo>
                                  <a:pt x="1466" y="67"/>
                                </a:lnTo>
                                <a:lnTo>
                                  <a:pt x="1475" y="69"/>
                                </a:lnTo>
                                <a:lnTo>
                                  <a:pt x="1484" y="67"/>
                                </a:lnTo>
                                <a:lnTo>
                                  <a:pt x="1489" y="63"/>
                                </a:lnTo>
                                <a:lnTo>
                                  <a:pt x="1491" y="61"/>
                                </a:lnTo>
                                <a:lnTo>
                                  <a:pt x="1495" y="50"/>
                                </a:lnTo>
                                <a:lnTo>
                                  <a:pt x="1497" y="35"/>
                                </a:lnTo>
                                <a:lnTo>
                                  <a:pt x="1497" y="22"/>
                                </a:lnTo>
                                <a:close/>
                                <a:moveTo>
                                  <a:pt x="1837" y="28"/>
                                </a:moveTo>
                                <a:lnTo>
                                  <a:pt x="1837" y="13"/>
                                </a:lnTo>
                                <a:lnTo>
                                  <a:pt x="1835" y="9"/>
                                </a:lnTo>
                                <a:lnTo>
                                  <a:pt x="1833" y="7"/>
                                </a:lnTo>
                                <a:lnTo>
                                  <a:pt x="1827" y="1"/>
                                </a:lnTo>
                                <a:lnTo>
                                  <a:pt x="1822" y="0"/>
                                </a:lnTo>
                                <a:lnTo>
                                  <a:pt x="1808" y="0"/>
                                </a:lnTo>
                                <a:lnTo>
                                  <a:pt x="1801" y="3"/>
                                </a:lnTo>
                                <a:lnTo>
                                  <a:pt x="1798" y="9"/>
                                </a:lnTo>
                                <a:lnTo>
                                  <a:pt x="1795" y="12"/>
                                </a:lnTo>
                                <a:lnTo>
                                  <a:pt x="1794" y="16"/>
                                </a:lnTo>
                                <a:lnTo>
                                  <a:pt x="1794" y="23"/>
                                </a:lnTo>
                                <a:lnTo>
                                  <a:pt x="1802" y="23"/>
                                </a:lnTo>
                                <a:lnTo>
                                  <a:pt x="1803" y="18"/>
                                </a:lnTo>
                                <a:lnTo>
                                  <a:pt x="1803" y="16"/>
                                </a:lnTo>
                                <a:lnTo>
                                  <a:pt x="1804" y="13"/>
                                </a:lnTo>
                                <a:lnTo>
                                  <a:pt x="1807" y="9"/>
                                </a:lnTo>
                                <a:lnTo>
                                  <a:pt x="1811" y="7"/>
                                </a:lnTo>
                                <a:lnTo>
                                  <a:pt x="1823" y="7"/>
                                </a:lnTo>
                                <a:lnTo>
                                  <a:pt x="1829" y="12"/>
                                </a:lnTo>
                                <a:lnTo>
                                  <a:pt x="1829" y="25"/>
                                </a:lnTo>
                                <a:lnTo>
                                  <a:pt x="1826" y="30"/>
                                </a:lnTo>
                                <a:lnTo>
                                  <a:pt x="1820" y="33"/>
                                </a:lnTo>
                                <a:lnTo>
                                  <a:pt x="1811" y="38"/>
                                </a:lnTo>
                                <a:lnTo>
                                  <a:pt x="1797" y="46"/>
                                </a:lnTo>
                                <a:lnTo>
                                  <a:pt x="1793" y="52"/>
                                </a:lnTo>
                                <a:lnTo>
                                  <a:pt x="1793" y="67"/>
                                </a:lnTo>
                                <a:lnTo>
                                  <a:pt x="1837" y="67"/>
                                </a:lnTo>
                                <a:lnTo>
                                  <a:pt x="1837" y="59"/>
                                </a:lnTo>
                                <a:lnTo>
                                  <a:pt x="1802" y="59"/>
                                </a:lnTo>
                                <a:lnTo>
                                  <a:pt x="1803" y="53"/>
                                </a:lnTo>
                                <a:lnTo>
                                  <a:pt x="1806" y="50"/>
                                </a:lnTo>
                                <a:lnTo>
                                  <a:pt x="1814" y="45"/>
                                </a:lnTo>
                                <a:lnTo>
                                  <a:pt x="1832" y="35"/>
                                </a:lnTo>
                                <a:lnTo>
                                  <a:pt x="1837" y="28"/>
                                </a:lnTo>
                                <a:close/>
                                <a:moveTo>
                                  <a:pt x="1889" y="22"/>
                                </a:moveTo>
                                <a:lnTo>
                                  <a:pt x="1887" y="13"/>
                                </a:lnTo>
                                <a:lnTo>
                                  <a:pt x="1882" y="7"/>
                                </a:lnTo>
                                <a:lnTo>
                                  <a:pt x="1880" y="4"/>
                                </a:lnTo>
                                <a:lnTo>
                                  <a:pt x="1880" y="16"/>
                                </a:lnTo>
                                <a:lnTo>
                                  <a:pt x="1880" y="54"/>
                                </a:lnTo>
                                <a:lnTo>
                                  <a:pt x="1876" y="63"/>
                                </a:lnTo>
                                <a:lnTo>
                                  <a:pt x="1858" y="63"/>
                                </a:lnTo>
                                <a:lnTo>
                                  <a:pt x="1854" y="54"/>
                                </a:lnTo>
                                <a:lnTo>
                                  <a:pt x="1854" y="16"/>
                                </a:lnTo>
                                <a:lnTo>
                                  <a:pt x="1858" y="7"/>
                                </a:lnTo>
                                <a:lnTo>
                                  <a:pt x="1876" y="7"/>
                                </a:lnTo>
                                <a:lnTo>
                                  <a:pt x="1880" y="16"/>
                                </a:lnTo>
                                <a:lnTo>
                                  <a:pt x="1880" y="4"/>
                                </a:lnTo>
                                <a:lnTo>
                                  <a:pt x="1879" y="2"/>
                                </a:lnTo>
                                <a:lnTo>
                                  <a:pt x="1873" y="0"/>
                                </a:lnTo>
                                <a:lnTo>
                                  <a:pt x="1861" y="0"/>
                                </a:lnTo>
                                <a:lnTo>
                                  <a:pt x="1855" y="2"/>
                                </a:lnTo>
                                <a:lnTo>
                                  <a:pt x="1852" y="7"/>
                                </a:lnTo>
                                <a:lnTo>
                                  <a:pt x="1848" y="13"/>
                                </a:lnTo>
                                <a:lnTo>
                                  <a:pt x="1845" y="22"/>
                                </a:lnTo>
                                <a:lnTo>
                                  <a:pt x="1845" y="35"/>
                                </a:lnTo>
                                <a:lnTo>
                                  <a:pt x="1847" y="50"/>
                                </a:lnTo>
                                <a:lnTo>
                                  <a:pt x="1851" y="60"/>
                                </a:lnTo>
                                <a:lnTo>
                                  <a:pt x="1858" y="67"/>
                                </a:lnTo>
                                <a:lnTo>
                                  <a:pt x="1867" y="69"/>
                                </a:lnTo>
                                <a:lnTo>
                                  <a:pt x="1876" y="67"/>
                                </a:lnTo>
                                <a:lnTo>
                                  <a:pt x="1881" y="63"/>
                                </a:lnTo>
                                <a:lnTo>
                                  <a:pt x="1883" y="61"/>
                                </a:lnTo>
                                <a:lnTo>
                                  <a:pt x="1887" y="50"/>
                                </a:lnTo>
                                <a:lnTo>
                                  <a:pt x="1889" y="35"/>
                                </a:lnTo>
                                <a:lnTo>
                                  <a:pt x="1889" y="22"/>
                                </a:lnTo>
                                <a:close/>
                                <a:moveTo>
                                  <a:pt x="1941" y="22"/>
                                </a:moveTo>
                                <a:lnTo>
                                  <a:pt x="1939" y="13"/>
                                </a:lnTo>
                                <a:lnTo>
                                  <a:pt x="1934" y="7"/>
                                </a:lnTo>
                                <a:lnTo>
                                  <a:pt x="1932" y="4"/>
                                </a:lnTo>
                                <a:lnTo>
                                  <a:pt x="1932" y="16"/>
                                </a:lnTo>
                                <a:lnTo>
                                  <a:pt x="1932" y="54"/>
                                </a:lnTo>
                                <a:lnTo>
                                  <a:pt x="1928" y="63"/>
                                </a:lnTo>
                                <a:lnTo>
                                  <a:pt x="1910" y="63"/>
                                </a:lnTo>
                                <a:lnTo>
                                  <a:pt x="1906" y="54"/>
                                </a:lnTo>
                                <a:lnTo>
                                  <a:pt x="1906" y="16"/>
                                </a:lnTo>
                                <a:lnTo>
                                  <a:pt x="1910" y="7"/>
                                </a:lnTo>
                                <a:lnTo>
                                  <a:pt x="1928" y="7"/>
                                </a:lnTo>
                                <a:lnTo>
                                  <a:pt x="1932" y="16"/>
                                </a:lnTo>
                                <a:lnTo>
                                  <a:pt x="1932" y="4"/>
                                </a:lnTo>
                                <a:lnTo>
                                  <a:pt x="1931" y="2"/>
                                </a:lnTo>
                                <a:lnTo>
                                  <a:pt x="1925" y="0"/>
                                </a:lnTo>
                                <a:lnTo>
                                  <a:pt x="1913" y="0"/>
                                </a:lnTo>
                                <a:lnTo>
                                  <a:pt x="1907" y="2"/>
                                </a:lnTo>
                                <a:lnTo>
                                  <a:pt x="1904" y="7"/>
                                </a:lnTo>
                                <a:lnTo>
                                  <a:pt x="1899" y="13"/>
                                </a:lnTo>
                                <a:lnTo>
                                  <a:pt x="1897" y="22"/>
                                </a:lnTo>
                                <a:lnTo>
                                  <a:pt x="1897" y="35"/>
                                </a:lnTo>
                                <a:lnTo>
                                  <a:pt x="1899" y="50"/>
                                </a:lnTo>
                                <a:lnTo>
                                  <a:pt x="1903" y="60"/>
                                </a:lnTo>
                                <a:lnTo>
                                  <a:pt x="1910" y="67"/>
                                </a:lnTo>
                                <a:lnTo>
                                  <a:pt x="1919" y="69"/>
                                </a:lnTo>
                                <a:lnTo>
                                  <a:pt x="1928" y="67"/>
                                </a:lnTo>
                                <a:lnTo>
                                  <a:pt x="1933" y="63"/>
                                </a:lnTo>
                                <a:lnTo>
                                  <a:pt x="1935" y="61"/>
                                </a:lnTo>
                                <a:lnTo>
                                  <a:pt x="1939" y="50"/>
                                </a:lnTo>
                                <a:lnTo>
                                  <a:pt x="1941" y="35"/>
                                </a:lnTo>
                                <a:lnTo>
                                  <a:pt x="1941" y="22"/>
                                </a:lnTo>
                                <a:close/>
                              </a:path>
                            </a:pathLst>
                          </a:custGeom>
                          <a:solidFill>
                            <a:srgbClr val="26262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6" name="docshape79"/>
                        <wps:cNvSpPr>
                          <a:spLocks noChangeArrowheads="1"/>
                        </wps:cNvSpPr>
                        <wps:spPr bwMode="auto">
                          <a:xfrm>
                            <a:off x="1373" y="93"/>
                            <a:ext cx="766" cy="22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97" name="docshape80"/>
                        <wps:cNvSpPr>
                          <a:spLocks/>
                        </wps:cNvSpPr>
                        <wps:spPr bwMode="auto">
                          <a:xfrm>
                            <a:off x="1585" y="120"/>
                            <a:ext cx="357" cy="80"/>
                          </a:xfrm>
                          <a:custGeom>
                            <a:avLst/>
                            <a:gdLst>
                              <a:gd name="T0" fmla="+- 0 1592 1585"/>
                              <a:gd name="T1" fmla="*/ T0 w 357"/>
                              <a:gd name="T2" fmla="+- 0 149 121"/>
                              <a:gd name="T3" fmla="*/ 149 h 80"/>
                              <a:gd name="T4" fmla="+- 0 1607 1585"/>
                              <a:gd name="T5" fmla="*/ T4 w 357"/>
                              <a:gd name="T6" fmla="+- 0 143 121"/>
                              <a:gd name="T7" fmla="*/ 143 h 80"/>
                              <a:gd name="T8" fmla="+- 0 1620 1585"/>
                              <a:gd name="T9" fmla="*/ T8 w 357"/>
                              <a:gd name="T10" fmla="+- 0 182 121"/>
                              <a:gd name="T11" fmla="*/ 182 h 80"/>
                              <a:gd name="T12" fmla="+- 0 1592 1585"/>
                              <a:gd name="T13" fmla="*/ T12 w 357"/>
                              <a:gd name="T14" fmla="+- 0 144 121"/>
                              <a:gd name="T15" fmla="*/ 144 h 80"/>
                              <a:gd name="T16" fmla="+- 0 1615 1585"/>
                              <a:gd name="T17" fmla="*/ T16 w 357"/>
                              <a:gd name="T18" fmla="+- 0 137 121"/>
                              <a:gd name="T19" fmla="*/ 137 h 80"/>
                              <a:gd name="T20" fmla="+- 0 1639 1585"/>
                              <a:gd name="T21" fmla="*/ T20 w 357"/>
                              <a:gd name="T22" fmla="+- 0 138 121"/>
                              <a:gd name="T23" fmla="*/ 138 h 80"/>
                              <a:gd name="T24" fmla="+- 0 1639 1585"/>
                              <a:gd name="T25" fmla="*/ T24 w 357"/>
                              <a:gd name="T26" fmla="+- 0 121 121"/>
                              <a:gd name="T27" fmla="*/ 121 h 80"/>
                              <a:gd name="T28" fmla="+- 0 1676 1585"/>
                              <a:gd name="T29" fmla="*/ T28 w 357"/>
                              <a:gd name="T30" fmla="+- 0 184 121"/>
                              <a:gd name="T31" fmla="*/ 184 h 80"/>
                              <a:gd name="T32" fmla="+- 0 1657 1585"/>
                              <a:gd name="T33" fmla="*/ T32 w 357"/>
                              <a:gd name="T34" fmla="+- 0 174 121"/>
                              <a:gd name="T35" fmla="*/ 174 h 80"/>
                              <a:gd name="T36" fmla="+- 0 1655 1585"/>
                              <a:gd name="T37" fmla="*/ T36 w 357"/>
                              <a:gd name="T38" fmla="+- 0 137 121"/>
                              <a:gd name="T39" fmla="*/ 137 h 80"/>
                              <a:gd name="T40" fmla="+- 0 1676 1585"/>
                              <a:gd name="T41" fmla="*/ T40 w 357"/>
                              <a:gd name="T42" fmla="+- 0 167 121"/>
                              <a:gd name="T43" fmla="*/ 167 h 80"/>
                              <a:gd name="T44" fmla="+- 0 1680 1585"/>
                              <a:gd name="T45" fmla="*/ T44 w 357"/>
                              <a:gd name="T46" fmla="+- 0 160 121"/>
                              <a:gd name="T47" fmla="*/ 160 h 80"/>
                              <a:gd name="T48" fmla="+- 0 1681 1585"/>
                              <a:gd name="T49" fmla="*/ T48 w 357"/>
                              <a:gd name="T50" fmla="+- 0 143 121"/>
                              <a:gd name="T51" fmla="*/ 143 h 80"/>
                              <a:gd name="T52" fmla="+- 0 1674 1585"/>
                              <a:gd name="T53" fmla="*/ T52 w 357"/>
                              <a:gd name="T54" fmla="+- 0 145 121"/>
                              <a:gd name="T55" fmla="*/ 145 h 80"/>
                              <a:gd name="T56" fmla="+- 0 1694 1585"/>
                              <a:gd name="T57" fmla="*/ T56 w 357"/>
                              <a:gd name="T58" fmla="+- 0 143 121"/>
                              <a:gd name="T59" fmla="*/ 143 h 80"/>
                              <a:gd name="T60" fmla="+- 0 1708 1585"/>
                              <a:gd name="T61" fmla="*/ T60 w 357"/>
                              <a:gd name="T62" fmla="+- 0 183 121"/>
                              <a:gd name="T63" fmla="*/ 183 h 80"/>
                              <a:gd name="T64" fmla="+- 0 1708 1585"/>
                              <a:gd name="T65" fmla="*/ T64 w 357"/>
                              <a:gd name="T66" fmla="+- 0 177 121"/>
                              <a:gd name="T67" fmla="*/ 177 h 80"/>
                              <a:gd name="T68" fmla="+- 0 1688 1585"/>
                              <a:gd name="T69" fmla="*/ T68 w 357"/>
                              <a:gd name="T70" fmla="+- 0 138 121"/>
                              <a:gd name="T71" fmla="*/ 138 h 80"/>
                              <a:gd name="T72" fmla="+- 0 1694 1585"/>
                              <a:gd name="T73" fmla="*/ T72 w 357"/>
                              <a:gd name="T74" fmla="+- 0 126 121"/>
                              <a:gd name="T75" fmla="*/ 126 h 80"/>
                              <a:gd name="T76" fmla="+- 0 1720 1585"/>
                              <a:gd name="T77" fmla="*/ T76 w 357"/>
                              <a:gd name="T78" fmla="+- 0 137 121"/>
                              <a:gd name="T79" fmla="*/ 137 h 80"/>
                              <a:gd name="T80" fmla="+- 0 1751 1585"/>
                              <a:gd name="T81" fmla="*/ T80 w 357"/>
                              <a:gd name="T82" fmla="+- 0 177 121"/>
                              <a:gd name="T83" fmla="*/ 177 h 80"/>
                              <a:gd name="T84" fmla="+- 0 1751 1585"/>
                              <a:gd name="T85" fmla="*/ T84 w 357"/>
                              <a:gd name="T86" fmla="+- 0 143 121"/>
                              <a:gd name="T87" fmla="*/ 143 h 80"/>
                              <a:gd name="T88" fmla="+- 0 1746 1585"/>
                              <a:gd name="T89" fmla="*/ T88 w 357"/>
                              <a:gd name="T90" fmla="+- 0 171 121"/>
                              <a:gd name="T91" fmla="*/ 171 h 80"/>
                              <a:gd name="T92" fmla="+- 0 1751 1585"/>
                              <a:gd name="T93" fmla="*/ T92 w 357"/>
                              <a:gd name="T94" fmla="+- 0 143 121"/>
                              <a:gd name="T95" fmla="*/ 143 h 80"/>
                              <a:gd name="T96" fmla="+- 0 1784 1585"/>
                              <a:gd name="T97" fmla="*/ T96 w 357"/>
                              <a:gd name="T98" fmla="+- 0 200 121"/>
                              <a:gd name="T99" fmla="*/ 200 h 80"/>
                              <a:gd name="T100" fmla="+- 0 1768 1585"/>
                              <a:gd name="T101" fmla="*/ T100 w 357"/>
                              <a:gd name="T102" fmla="+- 0 187 121"/>
                              <a:gd name="T103" fmla="*/ 187 h 80"/>
                              <a:gd name="T104" fmla="+- 0 1793 1585"/>
                              <a:gd name="T105" fmla="*/ T104 w 357"/>
                              <a:gd name="T106" fmla="+- 0 194 121"/>
                              <a:gd name="T107" fmla="*/ 194 h 80"/>
                              <a:gd name="T108" fmla="+- 0 1767 1585"/>
                              <a:gd name="T109" fmla="*/ T108 w 357"/>
                              <a:gd name="T110" fmla="+- 0 137 121"/>
                              <a:gd name="T111" fmla="*/ 137 h 80"/>
                              <a:gd name="T112" fmla="+- 0 1773 1585"/>
                              <a:gd name="T113" fmla="*/ T112 w 357"/>
                              <a:gd name="T114" fmla="+- 0 184 121"/>
                              <a:gd name="T115" fmla="*/ 184 h 80"/>
                              <a:gd name="T116" fmla="+- 0 1767 1585"/>
                              <a:gd name="T117" fmla="*/ T116 w 357"/>
                              <a:gd name="T118" fmla="+- 0 171 121"/>
                              <a:gd name="T119" fmla="*/ 171 h 80"/>
                              <a:gd name="T120" fmla="+- 0 1783 1585"/>
                              <a:gd name="T121" fmla="*/ T120 w 357"/>
                              <a:gd name="T122" fmla="+- 0 137 121"/>
                              <a:gd name="T123" fmla="*/ 137 h 80"/>
                              <a:gd name="T124" fmla="+- 0 1786 1585"/>
                              <a:gd name="T125" fmla="*/ T124 w 357"/>
                              <a:gd name="T126" fmla="+- 0 177 121"/>
                              <a:gd name="T127" fmla="*/ 177 h 80"/>
                              <a:gd name="T128" fmla="+- 0 1791 1585"/>
                              <a:gd name="T129" fmla="*/ T128 w 357"/>
                              <a:gd name="T130" fmla="+- 0 144 121"/>
                              <a:gd name="T131" fmla="*/ 144 h 80"/>
                              <a:gd name="T132" fmla="+- 0 1797 1585"/>
                              <a:gd name="T133" fmla="*/ T132 w 357"/>
                              <a:gd name="T134" fmla="+- 0 144 121"/>
                              <a:gd name="T135" fmla="*/ 144 h 80"/>
                              <a:gd name="T136" fmla="+- 0 1816 1585"/>
                              <a:gd name="T137" fmla="*/ T136 w 357"/>
                              <a:gd name="T138" fmla="+- 0 182 121"/>
                              <a:gd name="T139" fmla="*/ 182 h 80"/>
                              <a:gd name="T140" fmla="+- 0 1828 1585"/>
                              <a:gd name="T141" fmla="*/ T140 w 357"/>
                              <a:gd name="T142" fmla="+- 0 137 121"/>
                              <a:gd name="T143" fmla="*/ 137 h 80"/>
                              <a:gd name="T144" fmla="+- 0 1821 1585"/>
                              <a:gd name="T145" fmla="*/ T144 w 357"/>
                              <a:gd name="T146" fmla="+- 0 144 121"/>
                              <a:gd name="T147" fmla="*/ 144 h 80"/>
                              <a:gd name="T148" fmla="+- 0 1821 1585"/>
                              <a:gd name="T149" fmla="*/ T148 w 357"/>
                              <a:gd name="T150" fmla="+- 0 144 121"/>
                              <a:gd name="T151" fmla="*/ 144 h 80"/>
                              <a:gd name="T152" fmla="+- 0 1864 1585"/>
                              <a:gd name="T153" fmla="*/ T152 w 357"/>
                              <a:gd name="T154" fmla="+- 0 145 121"/>
                              <a:gd name="T155" fmla="*/ 145 h 80"/>
                              <a:gd name="T156" fmla="+- 0 1843 1585"/>
                              <a:gd name="T157" fmla="*/ T156 w 357"/>
                              <a:gd name="T158" fmla="+- 0 159 121"/>
                              <a:gd name="T159" fmla="*/ 159 h 80"/>
                              <a:gd name="T160" fmla="+- 0 1855 1585"/>
                              <a:gd name="T161" fmla="*/ T160 w 357"/>
                              <a:gd name="T162" fmla="+- 0 184 121"/>
                              <a:gd name="T163" fmla="*/ 184 h 80"/>
                              <a:gd name="T164" fmla="+- 0 1842 1585"/>
                              <a:gd name="T165" fmla="*/ T164 w 357"/>
                              <a:gd name="T166" fmla="+- 0 166 121"/>
                              <a:gd name="T167" fmla="*/ 166 h 80"/>
                              <a:gd name="T168" fmla="+- 0 1864 1585"/>
                              <a:gd name="T169" fmla="*/ T168 w 357"/>
                              <a:gd name="T170" fmla="+- 0 160 121"/>
                              <a:gd name="T171" fmla="*/ 160 h 80"/>
                              <a:gd name="T172" fmla="+- 0 1865 1585"/>
                              <a:gd name="T173" fmla="*/ T172 w 357"/>
                              <a:gd name="T174" fmla="+- 0 182 121"/>
                              <a:gd name="T175" fmla="*/ 182 h 80"/>
                              <a:gd name="T176" fmla="+- 0 1876 1585"/>
                              <a:gd name="T177" fmla="*/ T176 w 357"/>
                              <a:gd name="T178" fmla="+- 0 178 121"/>
                              <a:gd name="T179" fmla="*/ 178 h 80"/>
                              <a:gd name="T180" fmla="+- 0 1876 1585"/>
                              <a:gd name="T181" fmla="*/ T180 w 357"/>
                              <a:gd name="T182" fmla="+- 0 178 121"/>
                              <a:gd name="T183" fmla="*/ 178 h 80"/>
                              <a:gd name="T184" fmla="+- 0 1863 1585"/>
                              <a:gd name="T185" fmla="*/ T184 w 357"/>
                              <a:gd name="T186" fmla="+- 0 172 121"/>
                              <a:gd name="T187" fmla="*/ 172 h 80"/>
                              <a:gd name="T188" fmla="+- 0 1872 1585"/>
                              <a:gd name="T189" fmla="*/ T188 w 357"/>
                              <a:gd name="T190" fmla="+- 0 177 121"/>
                              <a:gd name="T191" fmla="*/ 177 h 80"/>
                              <a:gd name="T192" fmla="+- 0 1843 1585"/>
                              <a:gd name="T193" fmla="*/ T192 w 357"/>
                              <a:gd name="T194" fmla="+- 0 138 121"/>
                              <a:gd name="T195" fmla="*/ 138 h 80"/>
                              <a:gd name="T196" fmla="+- 0 1844 1585"/>
                              <a:gd name="T197" fmla="*/ T196 w 357"/>
                              <a:gd name="T198" fmla="+- 0 151 121"/>
                              <a:gd name="T199" fmla="*/ 151 h 80"/>
                              <a:gd name="T200" fmla="+- 0 1865 1585"/>
                              <a:gd name="T201" fmla="*/ T200 w 357"/>
                              <a:gd name="T202" fmla="+- 0 137 121"/>
                              <a:gd name="T203" fmla="*/ 137 h 80"/>
                              <a:gd name="T204" fmla="+- 0 1891 1585"/>
                              <a:gd name="T205" fmla="*/ T204 w 357"/>
                              <a:gd name="T206" fmla="+- 0 148 121"/>
                              <a:gd name="T207" fmla="*/ 148 h 80"/>
                              <a:gd name="T208" fmla="+- 0 1907 1585"/>
                              <a:gd name="T209" fmla="*/ T208 w 357"/>
                              <a:gd name="T210" fmla="+- 0 143 121"/>
                              <a:gd name="T211" fmla="*/ 143 h 80"/>
                              <a:gd name="T212" fmla="+- 0 1921 1585"/>
                              <a:gd name="T213" fmla="*/ T212 w 357"/>
                              <a:gd name="T214" fmla="+- 0 143 121"/>
                              <a:gd name="T215" fmla="*/ 143 h 80"/>
                              <a:gd name="T216" fmla="+- 0 1935 1585"/>
                              <a:gd name="T217" fmla="*/ T216 w 357"/>
                              <a:gd name="T218" fmla="+- 0 146 121"/>
                              <a:gd name="T219" fmla="*/ 146 h 80"/>
                              <a:gd name="T220" fmla="+- 0 1898 1585"/>
                              <a:gd name="T221" fmla="*/ T220 w 357"/>
                              <a:gd name="T222" fmla="+- 0 137 121"/>
                              <a:gd name="T223" fmla="*/ 137 h 80"/>
                              <a:gd name="T224" fmla="+- 0 1916 1585"/>
                              <a:gd name="T225" fmla="*/ T224 w 357"/>
                              <a:gd name="T226" fmla="+- 0 143 121"/>
                              <a:gd name="T227" fmla="*/ 143 h 80"/>
                              <a:gd name="T228" fmla="+- 0 1920 1585"/>
                              <a:gd name="T229" fmla="*/ T228 w 357"/>
                              <a:gd name="T230" fmla="+- 0 138 121"/>
                              <a:gd name="T231" fmla="*/ 138 h 80"/>
                              <a:gd name="T232" fmla="+- 0 1942 1585"/>
                              <a:gd name="T233" fmla="*/ T232 w 357"/>
                              <a:gd name="T234" fmla="+- 0 141 121"/>
                              <a:gd name="T235" fmla="*/ 141 h 8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 ang="0">
                                <a:pos x="T233" y="T235"/>
                              </a:cxn>
                            </a:cxnLst>
                            <a:rect l="0" t="0" r="r" b="b"/>
                            <a:pathLst>
                              <a:path w="357" h="80">
                                <a:moveTo>
                                  <a:pt x="7" y="0"/>
                                </a:moveTo>
                                <a:lnTo>
                                  <a:pt x="0" y="0"/>
                                </a:lnTo>
                                <a:lnTo>
                                  <a:pt x="0" y="61"/>
                                </a:lnTo>
                                <a:lnTo>
                                  <a:pt x="7" y="61"/>
                                </a:lnTo>
                                <a:lnTo>
                                  <a:pt x="7" y="28"/>
                                </a:lnTo>
                                <a:lnTo>
                                  <a:pt x="11" y="23"/>
                                </a:lnTo>
                                <a:lnTo>
                                  <a:pt x="7" y="23"/>
                                </a:lnTo>
                                <a:lnTo>
                                  <a:pt x="7" y="0"/>
                                </a:lnTo>
                                <a:close/>
                                <a:moveTo>
                                  <a:pt x="35" y="22"/>
                                </a:moveTo>
                                <a:lnTo>
                                  <a:pt x="22" y="22"/>
                                </a:lnTo>
                                <a:lnTo>
                                  <a:pt x="24" y="22"/>
                                </a:lnTo>
                                <a:lnTo>
                                  <a:pt x="27" y="25"/>
                                </a:lnTo>
                                <a:lnTo>
                                  <a:pt x="28" y="27"/>
                                </a:lnTo>
                                <a:lnTo>
                                  <a:pt x="28" y="61"/>
                                </a:lnTo>
                                <a:lnTo>
                                  <a:pt x="35" y="61"/>
                                </a:lnTo>
                                <a:lnTo>
                                  <a:pt x="35" y="22"/>
                                </a:lnTo>
                                <a:close/>
                                <a:moveTo>
                                  <a:pt x="30" y="16"/>
                                </a:moveTo>
                                <a:lnTo>
                                  <a:pt x="15" y="16"/>
                                </a:lnTo>
                                <a:lnTo>
                                  <a:pt x="11" y="17"/>
                                </a:lnTo>
                                <a:lnTo>
                                  <a:pt x="7" y="23"/>
                                </a:lnTo>
                                <a:lnTo>
                                  <a:pt x="11" y="23"/>
                                </a:lnTo>
                                <a:lnTo>
                                  <a:pt x="12" y="22"/>
                                </a:lnTo>
                                <a:lnTo>
                                  <a:pt x="35" y="22"/>
                                </a:lnTo>
                                <a:lnTo>
                                  <a:pt x="35" y="20"/>
                                </a:lnTo>
                                <a:lnTo>
                                  <a:pt x="30" y="16"/>
                                </a:lnTo>
                                <a:close/>
                                <a:moveTo>
                                  <a:pt x="54" y="17"/>
                                </a:moveTo>
                                <a:lnTo>
                                  <a:pt x="47" y="17"/>
                                </a:lnTo>
                                <a:lnTo>
                                  <a:pt x="47" y="61"/>
                                </a:lnTo>
                                <a:lnTo>
                                  <a:pt x="54" y="61"/>
                                </a:lnTo>
                                <a:lnTo>
                                  <a:pt x="54" y="17"/>
                                </a:lnTo>
                                <a:close/>
                                <a:moveTo>
                                  <a:pt x="54" y="0"/>
                                </a:moveTo>
                                <a:lnTo>
                                  <a:pt x="47" y="0"/>
                                </a:lnTo>
                                <a:lnTo>
                                  <a:pt x="47" y="8"/>
                                </a:lnTo>
                                <a:lnTo>
                                  <a:pt x="54" y="8"/>
                                </a:lnTo>
                                <a:lnTo>
                                  <a:pt x="54" y="0"/>
                                </a:lnTo>
                                <a:close/>
                                <a:moveTo>
                                  <a:pt x="70" y="48"/>
                                </a:moveTo>
                                <a:lnTo>
                                  <a:pt x="63" y="48"/>
                                </a:lnTo>
                                <a:lnTo>
                                  <a:pt x="63" y="58"/>
                                </a:lnTo>
                                <a:lnTo>
                                  <a:pt x="69" y="63"/>
                                </a:lnTo>
                                <a:lnTo>
                                  <a:pt x="91" y="63"/>
                                </a:lnTo>
                                <a:lnTo>
                                  <a:pt x="98" y="57"/>
                                </a:lnTo>
                                <a:lnTo>
                                  <a:pt x="98" y="56"/>
                                </a:lnTo>
                                <a:lnTo>
                                  <a:pt x="77" y="56"/>
                                </a:lnTo>
                                <a:lnTo>
                                  <a:pt x="74" y="55"/>
                                </a:lnTo>
                                <a:lnTo>
                                  <a:pt x="72" y="53"/>
                                </a:lnTo>
                                <a:lnTo>
                                  <a:pt x="71" y="52"/>
                                </a:lnTo>
                                <a:lnTo>
                                  <a:pt x="70" y="51"/>
                                </a:lnTo>
                                <a:lnTo>
                                  <a:pt x="70" y="48"/>
                                </a:lnTo>
                                <a:close/>
                                <a:moveTo>
                                  <a:pt x="91" y="16"/>
                                </a:moveTo>
                                <a:lnTo>
                                  <a:pt x="70" y="16"/>
                                </a:lnTo>
                                <a:lnTo>
                                  <a:pt x="64" y="21"/>
                                </a:lnTo>
                                <a:lnTo>
                                  <a:pt x="64" y="36"/>
                                </a:lnTo>
                                <a:lnTo>
                                  <a:pt x="67" y="39"/>
                                </a:lnTo>
                                <a:lnTo>
                                  <a:pt x="89" y="44"/>
                                </a:lnTo>
                                <a:lnTo>
                                  <a:pt x="91" y="46"/>
                                </a:lnTo>
                                <a:lnTo>
                                  <a:pt x="91" y="53"/>
                                </a:lnTo>
                                <a:lnTo>
                                  <a:pt x="87" y="56"/>
                                </a:lnTo>
                                <a:lnTo>
                                  <a:pt x="98" y="56"/>
                                </a:lnTo>
                                <a:lnTo>
                                  <a:pt x="98" y="42"/>
                                </a:lnTo>
                                <a:lnTo>
                                  <a:pt x="95" y="39"/>
                                </a:lnTo>
                                <a:lnTo>
                                  <a:pt x="73" y="34"/>
                                </a:lnTo>
                                <a:lnTo>
                                  <a:pt x="71" y="32"/>
                                </a:lnTo>
                                <a:lnTo>
                                  <a:pt x="71" y="24"/>
                                </a:lnTo>
                                <a:lnTo>
                                  <a:pt x="75" y="22"/>
                                </a:lnTo>
                                <a:lnTo>
                                  <a:pt x="96" y="22"/>
                                </a:lnTo>
                                <a:lnTo>
                                  <a:pt x="96" y="20"/>
                                </a:lnTo>
                                <a:lnTo>
                                  <a:pt x="91" y="16"/>
                                </a:lnTo>
                                <a:close/>
                                <a:moveTo>
                                  <a:pt x="96" y="22"/>
                                </a:moveTo>
                                <a:lnTo>
                                  <a:pt x="86" y="22"/>
                                </a:lnTo>
                                <a:lnTo>
                                  <a:pt x="89" y="24"/>
                                </a:lnTo>
                                <a:lnTo>
                                  <a:pt x="89" y="29"/>
                                </a:lnTo>
                                <a:lnTo>
                                  <a:pt x="97" y="29"/>
                                </a:lnTo>
                                <a:lnTo>
                                  <a:pt x="96" y="22"/>
                                </a:lnTo>
                                <a:close/>
                                <a:moveTo>
                                  <a:pt x="116" y="22"/>
                                </a:moveTo>
                                <a:lnTo>
                                  <a:pt x="109" y="22"/>
                                </a:lnTo>
                                <a:lnTo>
                                  <a:pt x="109" y="60"/>
                                </a:lnTo>
                                <a:lnTo>
                                  <a:pt x="112" y="63"/>
                                </a:lnTo>
                                <a:lnTo>
                                  <a:pt x="119" y="63"/>
                                </a:lnTo>
                                <a:lnTo>
                                  <a:pt x="121" y="63"/>
                                </a:lnTo>
                                <a:lnTo>
                                  <a:pt x="123" y="62"/>
                                </a:lnTo>
                                <a:lnTo>
                                  <a:pt x="123" y="57"/>
                                </a:lnTo>
                                <a:lnTo>
                                  <a:pt x="117" y="57"/>
                                </a:lnTo>
                                <a:lnTo>
                                  <a:pt x="116" y="56"/>
                                </a:lnTo>
                                <a:lnTo>
                                  <a:pt x="116" y="22"/>
                                </a:lnTo>
                                <a:close/>
                                <a:moveTo>
                                  <a:pt x="123" y="56"/>
                                </a:moveTo>
                                <a:lnTo>
                                  <a:pt x="120" y="57"/>
                                </a:lnTo>
                                <a:lnTo>
                                  <a:pt x="123" y="57"/>
                                </a:lnTo>
                                <a:lnTo>
                                  <a:pt x="123" y="56"/>
                                </a:lnTo>
                                <a:close/>
                                <a:moveTo>
                                  <a:pt x="123" y="17"/>
                                </a:moveTo>
                                <a:lnTo>
                                  <a:pt x="103" y="17"/>
                                </a:lnTo>
                                <a:lnTo>
                                  <a:pt x="103" y="22"/>
                                </a:lnTo>
                                <a:lnTo>
                                  <a:pt x="123" y="22"/>
                                </a:lnTo>
                                <a:lnTo>
                                  <a:pt x="123" y="17"/>
                                </a:lnTo>
                                <a:close/>
                                <a:moveTo>
                                  <a:pt x="116" y="5"/>
                                </a:moveTo>
                                <a:lnTo>
                                  <a:pt x="109" y="5"/>
                                </a:lnTo>
                                <a:lnTo>
                                  <a:pt x="109" y="17"/>
                                </a:lnTo>
                                <a:lnTo>
                                  <a:pt x="116" y="17"/>
                                </a:lnTo>
                                <a:lnTo>
                                  <a:pt x="116" y="5"/>
                                </a:lnTo>
                                <a:close/>
                                <a:moveTo>
                                  <a:pt x="161" y="16"/>
                                </a:moveTo>
                                <a:lnTo>
                                  <a:pt x="135" y="16"/>
                                </a:lnTo>
                                <a:lnTo>
                                  <a:pt x="128" y="24"/>
                                </a:lnTo>
                                <a:lnTo>
                                  <a:pt x="128" y="54"/>
                                </a:lnTo>
                                <a:lnTo>
                                  <a:pt x="135" y="63"/>
                                </a:lnTo>
                                <a:lnTo>
                                  <a:pt x="160" y="63"/>
                                </a:lnTo>
                                <a:lnTo>
                                  <a:pt x="166" y="56"/>
                                </a:lnTo>
                                <a:lnTo>
                                  <a:pt x="140" y="56"/>
                                </a:lnTo>
                                <a:lnTo>
                                  <a:pt x="135" y="50"/>
                                </a:lnTo>
                                <a:lnTo>
                                  <a:pt x="135" y="28"/>
                                </a:lnTo>
                                <a:lnTo>
                                  <a:pt x="140" y="22"/>
                                </a:lnTo>
                                <a:lnTo>
                                  <a:pt x="166" y="22"/>
                                </a:lnTo>
                                <a:lnTo>
                                  <a:pt x="161" y="16"/>
                                </a:lnTo>
                                <a:close/>
                                <a:moveTo>
                                  <a:pt x="166" y="22"/>
                                </a:moveTo>
                                <a:lnTo>
                                  <a:pt x="156" y="22"/>
                                </a:lnTo>
                                <a:lnTo>
                                  <a:pt x="161" y="28"/>
                                </a:lnTo>
                                <a:lnTo>
                                  <a:pt x="161" y="50"/>
                                </a:lnTo>
                                <a:lnTo>
                                  <a:pt x="156" y="56"/>
                                </a:lnTo>
                                <a:lnTo>
                                  <a:pt x="166" y="56"/>
                                </a:lnTo>
                                <a:lnTo>
                                  <a:pt x="168" y="54"/>
                                </a:lnTo>
                                <a:lnTo>
                                  <a:pt x="168" y="24"/>
                                </a:lnTo>
                                <a:lnTo>
                                  <a:pt x="166" y="22"/>
                                </a:lnTo>
                                <a:close/>
                                <a:moveTo>
                                  <a:pt x="183" y="66"/>
                                </a:moveTo>
                                <a:lnTo>
                                  <a:pt x="176" y="66"/>
                                </a:lnTo>
                                <a:lnTo>
                                  <a:pt x="177" y="74"/>
                                </a:lnTo>
                                <a:lnTo>
                                  <a:pt x="183" y="79"/>
                                </a:lnTo>
                                <a:lnTo>
                                  <a:pt x="199" y="79"/>
                                </a:lnTo>
                                <a:lnTo>
                                  <a:pt x="205" y="77"/>
                                </a:lnTo>
                                <a:lnTo>
                                  <a:pt x="208" y="73"/>
                                </a:lnTo>
                                <a:lnTo>
                                  <a:pt x="187" y="73"/>
                                </a:lnTo>
                                <a:lnTo>
                                  <a:pt x="184" y="71"/>
                                </a:lnTo>
                                <a:lnTo>
                                  <a:pt x="183" y="66"/>
                                </a:lnTo>
                                <a:close/>
                                <a:moveTo>
                                  <a:pt x="212" y="55"/>
                                </a:moveTo>
                                <a:lnTo>
                                  <a:pt x="205" y="55"/>
                                </a:lnTo>
                                <a:lnTo>
                                  <a:pt x="205" y="69"/>
                                </a:lnTo>
                                <a:lnTo>
                                  <a:pt x="202" y="73"/>
                                </a:lnTo>
                                <a:lnTo>
                                  <a:pt x="208" y="73"/>
                                </a:lnTo>
                                <a:lnTo>
                                  <a:pt x="211" y="69"/>
                                </a:lnTo>
                                <a:lnTo>
                                  <a:pt x="212" y="64"/>
                                </a:lnTo>
                                <a:lnTo>
                                  <a:pt x="212" y="55"/>
                                </a:lnTo>
                                <a:close/>
                                <a:moveTo>
                                  <a:pt x="198" y="16"/>
                                </a:moveTo>
                                <a:lnTo>
                                  <a:pt x="182" y="16"/>
                                </a:lnTo>
                                <a:lnTo>
                                  <a:pt x="175" y="25"/>
                                </a:lnTo>
                                <a:lnTo>
                                  <a:pt x="175" y="47"/>
                                </a:lnTo>
                                <a:lnTo>
                                  <a:pt x="176" y="52"/>
                                </a:lnTo>
                                <a:lnTo>
                                  <a:pt x="184" y="61"/>
                                </a:lnTo>
                                <a:lnTo>
                                  <a:pt x="188" y="63"/>
                                </a:lnTo>
                                <a:lnTo>
                                  <a:pt x="198" y="63"/>
                                </a:lnTo>
                                <a:lnTo>
                                  <a:pt x="201" y="60"/>
                                </a:lnTo>
                                <a:lnTo>
                                  <a:pt x="204" y="56"/>
                                </a:lnTo>
                                <a:lnTo>
                                  <a:pt x="186" y="56"/>
                                </a:lnTo>
                                <a:lnTo>
                                  <a:pt x="182" y="50"/>
                                </a:lnTo>
                                <a:lnTo>
                                  <a:pt x="182" y="28"/>
                                </a:lnTo>
                                <a:lnTo>
                                  <a:pt x="186" y="22"/>
                                </a:lnTo>
                                <a:lnTo>
                                  <a:pt x="205" y="22"/>
                                </a:lnTo>
                                <a:lnTo>
                                  <a:pt x="202" y="18"/>
                                </a:lnTo>
                                <a:lnTo>
                                  <a:pt x="198" y="16"/>
                                </a:lnTo>
                                <a:close/>
                                <a:moveTo>
                                  <a:pt x="205" y="22"/>
                                </a:moveTo>
                                <a:lnTo>
                                  <a:pt x="201" y="22"/>
                                </a:lnTo>
                                <a:lnTo>
                                  <a:pt x="205" y="28"/>
                                </a:lnTo>
                                <a:lnTo>
                                  <a:pt x="205" y="50"/>
                                </a:lnTo>
                                <a:lnTo>
                                  <a:pt x="201" y="56"/>
                                </a:lnTo>
                                <a:lnTo>
                                  <a:pt x="204" y="56"/>
                                </a:lnTo>
                                <a:lnTo>
                                  <a:pt x="205" y="55"/>
                                </a:lnTo>
                                <a:lnTo>
                                  <a:pt x="212" y="55"/>
                                </a:lnTo>
                                <a:lnTo>
                                  <a:pt x="212" y="23"/>
                                </a:lnTo>
                                <a:lnTo>
                                  <a:pt x="206" y="23"/>
                                </a:lnTo>
                                <a:lnTo>
                                  <a:pt x="205" y="22"/>
                                </a:lnTo>
                                <a:close/>
                                <a:moveTo>
                                  <a:pt x="212" y="17"/>
                                </a:moveTo>
                                <a:lnTo>
                                  <a:pt x="206" y="17"/>
                                </a:lnTo>
                                <a:lnTo>
                                  <a:pt x="206" y="23"/>
                                </a:lnTo>
                                <a:lnTo>
                                  <a:pt x="212" y="23"/>
                                </a:lnTo>
                                <a:lnTo>
                                  <a:pt x="212" y="17"/>
                                </a:lnTo>
                                <a:close/>
                                <a:moveTo>
                                  <a:pt x="231" y="17"/>
                                </a:moveTo>
                                <a:lnTo>
                                  <a:pt x="224" y="17"/>
                                </a:lnTo>
                                <a:lnTo>
                                  <a:pt x="224" y="61"/>
                                </a:lnTo>
                                <a:lnTo>
                                  <a:pt x="231" y="61"/>
                                </a:lnTo>
                                <a:lnTo>
                                  <a:pt x="231" y="27"/>
                                </a:lnTo>
                                <a:lnTo>
                                  <a:pt x="234" y="25"/>
                                </a:lnTo>
                                <a:lnTo>
                                  <a:pt x="231" y="25"/>
                                </a:lnTo>
                                <a:lnTo>
                                  <a:pt x="231" y="17"/>
                                </a:lnTo>
                                <a:close/>
                                <a:moveTo>
                                  <a:pt x="243" y="16"/>
                                </a:moveTo>
                                <a:lnTo>
                                  <a:pt x="238" y="16"/>
                                </a:lnTo>
                                <a:lnTo>
                                  <a:pt x="235" y="18"/>
                                </a:lnTo>
                                <a:lnTo>
                                  <a:pt x="231" y="25"/>
                                </a:lnTo>
                                <a:lnTo>
                                  <a:pt x="234" y="25"/>
                                </a:lnTo>
                                <a:lnTo>
                                  <a:pt x="236" y="23"/>
                                </a:lnTo>
                                <a:lnTo>
                                  <a:pt x="245" y="23"/>
                                </a:lnTo>
                                <a:lnTo>
                                  <a:pt x="245" y="16"/>
                                </a:lnTo>
                                <a:lnTo>
                                  <a:pt x="243" y="16"/>
                                </a:lnTo>
                                <a:close/>
                                <a:moveTo>
                                  <a:pt x="245" y="23"/>
                                </a:moveTo>
                                <a:lnTo>
                                  <a:pt x="236" y="23"/>
                                </a:lnTo>
                                <a:lnTo>
                                  <a:pt x="245" y="23"/>
                                </a:lnTo>
                                <a:close/>
                                <a:moveTo>
                                  <a:pt x="286" y="22"/>
                                </a:moveTo>
                                <a:lnTo>
                                  <a:pt x="276" y="22"/>
                                </a:lnTo>
                                <a:lnTo>
                                  <a:pt x="279" y="24"/>
                                </a:lnTo>
                                <a:lnTo>
                                  <a:pt x="279" y="33"/>
                                </a:lnTo>
                                <a:lnTo>
                                  <a:pt x="278" y="35"/>
                                </a:lnTo>
                                <a:lnTo>
                                  <a:pt x="262" y="37"/>
                                </a:lnTo>
                                <a:lnTo>
                                  <a:pt x="260" y="37"/>
                                </a:lnTo>
                                <a:lnTo>
                                  <a:pt x="258" y="38"/>
                                </a:lnTo>
                                <a:lnTo>
                                  <a:pt x="253" y="40"/>
                                </a:lnTo>
                                <a:lnTo>
                                  <a:pt x="250" y="44"/>
                                </a:lnTo>
                                <a:lnTo>
                                  <a:pt x="250" y="58"/>
                                </a:lnTo>
                                <a:lnTo>
                                  <a:pt x="256" y="63"/>
                                </a:lnTo>
                                <a:lnTo>
                                  <a:pt x="270" y="63"/>
                                </a:lnTo>
                                <a:lnTo>
                                  <a:pt x="274" y="61"/>
                                </a:lnTo>
                                <a:lnTo>
                                  <a:pt x="279" y="57"/>
                                </a:lnTo>
                                <a:lnTo>
                                  <a:pt x="260" y="57"/>
                                </a:lnTo>
                                <a:lnTo>
                                  <a:pt x="257" y="54"/>
                                </a:lnTo>
                                <a:lnTo>
                                  <a:pt x="257" y="45"/>
                                </a:lnTo>
                                <a:lnTo>
                                  <a:pt x="260" y="43"/>
                                </a:lnTo>
                                <a:lnTo>
                                  <a:pt x="268" y="41"/>
                                </a:lnTo>
                                <a:lnTo>
                                  <a:pt x="275" y="40"/>
                                </a:lnTo>
                                <a:lnTo>
                                  <a:pt x="277" y="40"/>
                                </a:lnTo>
                                <a:lnTo>
                                  <a:pt x="279" y="39"/>
                                </a:lnTo>
                                <a:lnTo>
                                  <a:pt x="286" y="39"/>
                                </a:lnTo>
                                <a:lnTo>
                                  <a:pt x="286" y="22"/>
                                </a:lnTo>
                                <a:close/>
                                <a:moveTo>
                                  <a:pt x="287" y="56"/>
                                </a:moveTo>
                                <a:lnTo>
                                  <a:pt x="279" y="56"/>
                                </a:lnTo>
                                <a:lnTo>
                                  <a:pt x="280" y="61"/>
                                </a:lnTo>
                                <a:lnTo>
                                  <a:pt x="282" y="63"/>
                                </a:lnTo>
                                <a:lnTo>
                                  <a:pt x="288" y="63"/>
                                </a:lnTo>
                                <a:lnTo>
                                  <a:pt x="289" y="63"/>
                                </a:lnTo>
                                <a:lnTo>
                                  <a:pt x="291" y="62"/>
                                </a:lnTo>
                                <a:lnTo>
                                  <a:pt x="291" y="57"/>
                                </a:lnTo>
                                <a:lnTo>
                                  <a:pt x="287" y="57"/>
                                </a:lnTo>
                                <a:lnTo>
                                  <a:pt x="287" y="56"/>
                                </a:lnTo>
                                <a:close/>
                                <a:moveTo>
                                  <a:pt x="291" y="57"/>
                                </a:moveTo>
                                <a:lnTo>
                                  <a:pt x="290" y="57"/>
                                </a:lnTo>
                                <a:lnTo>
                                  <a:pt x="291" y="57"/>
                                </a:lnTo>
                                <a:close/>
                                <a:moveTo>
                                  <a:pt x="286" y="39"/>
                                </a:moveTo>
                                <a:lnTo>
                                  <a:pt x="279" y="39"/>
                                </a:lnTo>
                                <a:lnTo>
                                  <a:pt x="279" y="49"/>
                                </a:lnTo>
                                <a:lnTo>
                                  <a:pt x="278" y="51"/>
                                </a:lnTo>
                                <a:lnTo>
                                  <a:pt x="273" y="55"/>
                                </a:lnTo>
                                <a:lnTo>
                                  <a:pt x="270" y="57"/>
                                </a:lnTo>
                                <a:lnTo>
                                  <a:pt x="279" y="57"/>
                                </a:lnTo>
                                <a:lnTo>
                                  <a:pt x="279" y="56"/>
                                </a:lnTo>
                                <a:lnTo>
                                  <a:pt x="287" y="56"/>
                                </a:lnTo>
                                <a:lnTo>
                                  <a:pt x="286" y="56"/>
                                </a:lnTo>
                                <a:lnTo>
                                  <a:pt x="286" y="39"/>
                                </a:lnTo>
                                <a:close/>
                                <a:moveTo>
                                  <a:pt x="280" y="16"/>
                                </a:moveTo>
                                <a:lnTo>
                                  <a:pt x="263" y="16"/>
                                </a:lnTo>
                                <a:lnTo>
                                  <a:pt x="258" y="17"/>
                                </a:lnTo>
                                <a:lnTo>
                                  <a:pt x="255" y="21"/>
                                </a:lnTo>
                                <a:lnTo>
                                  <a:pt x="253" y="23"/>
                                </a:lnTo>
                                <a:lnTo>
                                  <a:pt x="252" y="25"/>
                                </a:lnTo>
                                <a:lnTo>
                                  <a:pt x="252" y="30"/>
                                </a:lnTo>
                                <a:lnTo>
                                  <a:pt x="259" y="30"/>
                                </a:lnTo>
                                <a:lnTo>
                                  <a:pt x="260" y="24"/>
                                </a:lnTo>
                                <a:lnTo>
                                  <a:pt x="263" y="22"/>
                                </a:lnTo>
                                <a:lnTo>
                                  <a:pt x="286" y="22"/>
                                </a:lnTo>
                                <a:lnTo>
                                  <a:pt x="286" y="20"/>
                                </a:lnTo>
                                <a:lnTo>
                                  <a:pt x="280" y="16"/>
                                </a:lnTo>
                                <a:close/>
                                <a:moveTo>
                                  <a:pt x="305" y="17"/>
                                </a:moveTo>
                                <a:lnTo>
                                  <a:pt x="299" y="17"/>
                                </a:lnTo>
                                <a:lnTo>
                                  <a:pt x="299" y="61"/>
                                </a:lnTo>
                                <a:lnTo>
                                  <a:pt x="306" y="61"/>
                                </a:lnTo>
                                <a:lnTo>
                                  <a:pt x="306" y="27"/>
                                </a:lnTo>
                                <a:lnTo>
                                  <a:pt x="309" y="23"/>
                                </a:lnTo>
                                <a:lnTo>
                                  <a:pt x="305" y="23"/>
                                </a:lnTo>
                                <a:lnTo>
                                  <a:pt x="305" y="17"/>
                                </a:lnTo>
                                <a:close/>
                                <a:moveTo>
                                  <a:pt x="331" y="22"/>
                                </a:moveTo>
                                <a:lnTo>
                                  <a:pt x="322" y="22"/>
                                </a:lnTo>
                                <a:lnTo>
                                  <a:pt x="325" y="25"/>
                                </a:lnTo>
                                <a:lnTo>
                                  <a:pt x="325" y="61"/>
                                </a:lnTo>
                                <a:lnTo>
                                  <a:pt x="332" y="61"/>
                                </a:lnTo>
                                <a:lnTo>
                                  <a:pt x="332" y="27"/>
                                </a:lnTo>
                                <a:lnTo>
                                  <a:pt x="336" y="22"/>
                                </a:lnTo>
                                <a:lnTo>
                                  <a:pt x="331" y="22"/>
                                </a:lnTo>
                                <a:close/>
                                <a:moveTo>
                                  <a:pt x="357" y="22"/>
                                </a:moveTo>
                                <a:lnTo>
                                  <a:pt x="347" y="22"/>
                                </a:lnTo>
                                <a:lnTo>
                                  <a:pt x="350" y="25"/>
                                </a:lnTo>
                                <a:lnTo>
                                  <a:pt x="350" y="61"/>
                                </a:lnTo>
                                <a:lnTo>
                                  <a:pt x="357" y="61"/>
                                </a:lnTo>
                                <a:lnTo>
                                  <a:pt x="357" y="22"/>
                                </a:lnTo>
                                <a:close/>
                                <a:moveTo>
                                  <a:pt x="325" y="16"/>
                                </a:moveTo>
                                <a:lnTo>
                                  <a:pt x="313" y="16"/>
                                </a:lnTo>
                                <a:lnTo>
                                  <a:pt x="309" y="18"/>
                                </a:lnTo>
                                <a:lnTo>
                                  <a:pt x="305" y="23"/>
                                </a:lnTo>
                                <a:lnTo>
                                  <a:pt x="309" y="23"/>
                                </a:lnTo>
                                <a:lnTo>
                                  <a:pt x="311" y="22"/>
                                </a:lnTo>
                                <a:lnTo>
                                  <a:pt x="331" y="22"/>
                                </a:lnTo>
                                <a:lnTo>
                                  <a:pt x="328" y="18"/>
                                </a:lnTo>
                                <a:lnTo>
                                  <a:pt x="325" y="16"/>
                                </a:lnTo>
                                <a:close/>
                                <a:moveTo>
                                  <a:pt x="353" y="16"/>
                                </a:moveTo>
                                <a:lnTo>
                                  <a:pt x="338" y="16"/>
                                </a:lnTo>
                                <a:lnTo>
                                  <a:pt x="335" y="17"/>
                                </a:lnTo>
                                <a:lnTo>
                                  <a:pt x="331" y="22"/>
                                </a:lnTo>
                                <a:lnTo>
                                  <a:pt x="336" y="22"/>
                                </a:lnTo>
                                <a:lnTo>
                                  <a:pt x="357" y="22"/>
                                </a:lnTo>
                                <a:lnTo>
                                  <a:pt x="357" y="20"/>
                                </a:lnTo>
                                <a:lnTo>
                                  <a:pt x="353" y="1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8" name="Line 242"/>
                        <wps:cNvCnPr>
                          <a:cxnSpLocks noChangeShapeType="1"/>
                        </wps:cNvCnPr>
                        <wps:spPr bwMode="auto">
                          <a:xfrm>
                            <a:off x="1391" y="153"/>
                            <a:ext cx="123"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99" name="docshape81"/>
                        <wps:cNvSpPr>
                          <a:spLocks/>
                        </wps:cNvSpPr>
                        <wps:spPr bwMode="auto">
                          <a:xfrm>
                            <a:off x="1580" y="224"/>
                            <a:ext cx="451" cy="64"/>
                          </a:xfrm>
                          <a:custGeom>
                            <a:avLst/>
                            <a:gdLst>
                              <a:gd name="T0" fmla="+- 0 1597 1581"/>
                              <a:gd name="T1" fmla="*/ T0 w 451"/>
                              <a:gd name="T2" fmla="+- 0 288 224"/>
                              <a:gd name="T3" fmla="*/ 288 h 64"/>
                              <a:gd name="T4" fmla="+- 0 1593 1581"/>
                              <a:gd name="T5" fmla="*/ T4 w 451"/>
                              <a:gd name="T6" fmla="+- 0 281 224"/>
                              <a:gd name="T7" fmla="*/ 281 h 64"/>
                              <a:gd name="T8" fmla="+- 0 1601 1581"/>
                              <a:gd name="T9" fmla="*/ T8 w 451"/>
                              <a:gd name="T10" fmla="+- 0 281 224"/>
                              <a:gd name="T11" fmla="*/ 281 h 64"/>
                              <a:gd name="T12" fmla="+- 0 1601 1581"/>
                              <a:gd name="T13" fmla="*/ T12 w 451"/>
                              <a:gd name="T14" fmla="+- 0 242 224"/>
                              <a:gd name="T15" fmla="*/ 242 h 64"/>
                              <a:gd name="T16" fmla="+- 0 1593 1581"/>
                              <a:gd name="T17" fmla="*/ T16 w 451"/>
                              <a:gd name="T18" fmla="+- 0 230 224"/>
                              <a:gd name="T19" fmla="*/ 230 h 64"/>
                              <a:gd name="T20" fmla="+- 0 1627 1581"/>
                              <a:gd name="T21" fmla="*/ T20 w 451"/>
                              <a:gd name="T22" fmla="+- 0 259 224"/>
                              <a:gd name="T23" fmla="*/ 259 h 64"/>
                              <a:gd name="T24" fmla="+- 0 1640 1581"/>
                              <a:gd name="T25" fmla="*/ T24 w 451"/>
                              <a:gd name="T26" fmla="+- 0 288 224"/>
                              <a:gd name="T27" fmla="*/ 288 h 64"/>
                              <a:gd name="T28" fmla="+- 0 1640 1581"/>
                              <a:gd name="T29" fmla="*/ T28 w 451"/>
                              <a:gd name="T30" fmla="+- 0 274 224"/>
                              <a:gd name="T31" fmla="*/ 274 h 64"/>
                              <a:gd name="T32" fmla="+- 0 1658 1581"/>
                              <a:gd name="T33" fmla="*/ T32 w 451"/>
                              <a:gd name="T34" fmla="+- 0 240 224"/>
                              <a:gd name="T35" fmla="*/ 240 h 64"/>
                              <a:gd name="T36" fmla="+- 0 1672 1581"/>
                              <a:gd name="T37" fmla="*/ T36 w 451"/>
                              <a:gd name="T38" fmla="+- 0 280 224"/>
                              <a:gd name="T39" fmla="*/ 280 h 64"/>
                              <a:gd name="T40" fmla="+- 0 1660 1581"/>
                              <a:gd name="T41" fmla="*/ T40 w 451"/>
                              <a:gd name="T42" fmla="+- 0 281 224"/>
                              <a:gd name="T43" fmla="*/ 281 h 64"/>
                              <a:gd name="T44" fmla="+- 0 1665 1581"/>
                              <a:gd name="T45" fmla="*/ T44 w 451"/>
                              <a:gd name="T46" fmla="+- 0 247 224"/>
                              <a:gd name="T47" fmla="*/ 247 h 64"/>
                              <a:gd name="T48" fmla="+- 0 1672 1581"/>
                              <a:gd name="T49" fmla="*/ T48 w 451"/>
                              <a:gd name="T50" fmla="+- 0 247 224"/>
                              <a:gd name="T51" fmla="*/ 247 h 64"/>
                              <a:gd name="T52" fmla="+- 0 1690 1581"/>
                              <a:gd name="T53" fmla="*/ T52 w 451"/>
                              <a:gd name="T54" fmla="+- 0 286 224"/>
                              <a:gd name="T55" fmla="*/ 286 h 64"/>
                              <a:gd name="T56" fmla="+- 0 1690 1581"/>
                              <a:gd name="T57" fmla="*/ T56 w 451"/>
                              <a:gd name="T58" fmla="+- 0 233 224"/>
                              <a:gd name="T59" fmla="*/ 233 h 64"/>
                              <a:gd name="T60" fmla="+- 0 1705 1581"/>
                              <a:gd name="T61" fmla="*/ T60 w 451"/>
                              <a:gd name="T62" fmla="+- 0 288 224"/>
                              <a:gd name="T63" fmla="*/ 288 h 64"/>
                              <a:gd name="T64" fmla="+- 0 1710 1581"/>
                              <a:gd name="T65" fmla="*/ T64 w 451"/>
                              <a:gd name="T66" fmla="+- 0 280 224"/>
                              <a:gd name="T67" fmla="*/ 280 h 64"/>
                              <a:gd name="T68" fmla="+- 0 1727 1581"/>
                              <a:gd name="T69" fmla="*/ T68 w 451"/>
                              <a:gd name="T70" fmla="+- 0 240 224"/>
                              <a:gd name="T71" fmla="*/ 240 h 64"/>
                              <a:gd name="T72" fmla="+- 0 1725 1581"/>
                              <a:gd name="T73" fmla="*/ T72 w 451"/>
                              <a:gd name="T74" fmla="+- 0 269 224"/>
                              <a:gd name="T75" fmla="*/ 269 h 64"/>
                              <a:gd name="T76" fmla="+- 0 1735 1581"/>
                              <a:gd name="T77" fmla="*/ T76 w 451"/>
                              <a:gd name="T78" fmla="+- 0 267 224"/>
                              <a:gd name="T79" fmla="*/ 267 h 64"/>
                              <a:gd name="T80" fmla="+- 0 1711 1581"/>
                              <a:gd name="T81" fmla="*/ T80 w 451"/>
                              <a:gd name="T82" fmla="+- 0 247 224"/>
                              <a:gd name="T83" fmla="*/ 247 h 64"/>
                              <a:gd name="T84" fmla="+- 0 1722 1581"/>
                              <a:gd name="T85" fmla="*/ T84 w 451"/>
                              <a:gd name="T86" fmla="+- 0 247 224"/>
                              <a:gd name="T87" fmla="*/ 247 h 64"/>
                              <a:gd name="T88" fmla="+- 0 1752 1581"/>
                              <a:gd name="T89" fmla="*/ T88 w 451"/>
                              <a:gd name="T90" fmla="+- 0 247 224"/>
                              <a:gd name="T91" fmla="*/ 247 h 64"/>
                              <a:gd name="T92" fmla="+- 0 1757 1581"/>
                              <a:gd name="T93" fmla="*/ T92 w 451"/>
                              <a:gd name="T94" fmla="+- 0 287 224"/>
                              <a:gd name="T95" fmla="*/ 287 h 64"/>
                              <a:gd name="T96" fmla="+- 0 1752 1581"/>
                              <a:gd name="T97" fmla="*/ T96 w 451"/>
                              <a:gd name="T98" fmla="+- 0 247 224"/>
                              <a:gd name="T99" fmla="*/ 247 h 64"/>
                              <a:gd name="T100" fmla="+- 0 1759 1581"/>
                              <a:gd name="T101" fmla="*/ T100 w 451"/>
                              <a:gd name="T102" fmla="+- 0 242 224"/>
                              <a:gd name="T103" fmla="*/ 242 h 64"/>
                              <a:gd name="T104" fmla="+- 0 1752 1581"/>
                              <a:gd name="T105" fmla="*/ T104 w 451"/>
                              <a:gd name="T106" fmla="+- 0 230 224"/>
                              <a:gd name="T107" fmla="*/ 230 h 64"/>
                              <a:gd name="T108" fmla="+- 0 1774 1581"/>
                              <a:gd name="T109" fmla="*/ T108 w 451"/>
                              <a:gd name="T110" fmla="+- 0 242 224"/>
                              <a:gd name="T111" fmla="*/ 242 h 64"/>
                              <a:gd name="T112" fmla="+- 0 1777 1581"/>
                              <a:gd name="T113" fmla="*/ T112 w 451"/>
                              <a:gd name="T114" fmla="+- 0 250 224"/>
                              <a:gd name="T115" fmla="*/ 250 h 64"/>
                              <a:gd name="T116" fmla="+- 0 1778 1581"/>
                              <a:gd name="T117" fmla="*/ T116 w 451"/>
                              <a:gd name="T118" fmla="+- 0 243 224"/>
                              <a:gd name="T119" fmla="*/ 243 h 64"/>
                              <a:gd name="T120" fmla="+- 0 1788 1581"/>
                              <a:gd name="T121" fmla="*/ T120 w 451"/>
                              <a:gd name="T122" fmla="+- 0 241 224"/>
                              <a:gd name="T123" fmla="*/ 241 h 64"/>
                              <a:gd name="T124" fmla="+- 0 1788 1581"/>
                              <a:gd name="T125" fmla="*/ T124 w 451"/>
                              <a:gd name="T126" fmla="+- 0 248 224"/>
                              <a:gd name="T127" fmla="*/ 248 h 64"/>
                              <a:gd name="T128" fmla="+- 0 1802 1581"/>
                              <a:gd name="T129" fmla="*/ T128 w 451"/>
                              <a:gd name="T130" fmla="+- 0 242 224"/>
                              <a:gd name="T131" fmla="*/ 242 h 64"/>
                              <a:gd name="T132" fmla="+- 0 1802 1581"/>
                              <a:gd name="T133" fmla="*/ T132 w 451"/>
                              <a:gd name="T134" fmla="+- 0 224 224"/>
                              <a:gd name="T135" fmla="*/ 224 h 64"/>
                              <a:gd name="T136" fmla="+- 0 1844 1581"/>
                              <a:gd name="T137" fmla="*/ T136 w 451"/>
                              <a:gd name="T138" fmla="+- 0 288 224"/>
                              <a:gd name="T139" fmla="*/ 288 h 64"/>
                              <a:gd name="T140" fmla="+- 0 1813 1581"/>
                              <a:gd name="T141" fmla="*/ T140 w 451"/>
                              <a:gd name="T142" fmla="+- 0 224 224"/>
                              <a:gd name="T143" fmla="*/ 224 h 64"/>
                              <a:gd name="T144" fmla="+- 0 1820 1581"/>
                              <a:gd name="T145" fmla="*/ T144 w 451"/>
                              <a:gd name="T146" fmla="+- 0 274 224"/>
                              <a:gd name="T147" fmla="*/ 274 h 64"/>
                              <a:gd name="T148" fmla="+- 0 1850 1581"/>
                              <a:gd name="T149" fmla="*/ T148 w 451"/>
                              <a:gd name="T150" fmla="+- 0 247 224"/>
                              <a:gd name="T151" fmla="*/ 247 h 64"/>
                              <a:gd name="T152" fmla="+- 0 1850 1581"/>
                              <a:gd name="T153" fmla="*/ T152 w 451"/>
                              <a:gd name="T154" fmla="+- 0 281 224"/>
                              <a:gd name="T155" fmla="*/ 281 h 64"/>
                              <a:gd name="T156" fmla="+- 0 1827 1581"/>
                              <a:gd name="T157" fmla="*/ T156 w 451"/>
                              <a:gd name="T158" fmla="+- 0 240 224"/>
                              <a:gd name="T159" fmla="*/ 240 h 64"/>
                              <a:gd name="T160" fmla="+- 0 1850 1581"/>
                              <a:gd name="T161" fmla="*/ T160 w 451"/>
                              <a:gd name="T162" fmla="+- 0 247 224"/>
                              <a:gd name="T163" fmla="*/ 247 h 64"/>
                              <a:gd name="T164" fmla="+- 0 1866 1581"/>
                              <a:gd name="T165" fmla="*/ T164 w 451"/>
                              <a:gd name="T166" fmla="+- 0 288 224"/>
                              <a:gd name="T167" fmla="*/ 288 h 64"/>
                              <a:gd name="T168" fmla="+- 0 1867 1581"/>
                              <a:gd name="T169" fmla="*/ T168 w 451"/>
                              <a:gd name="T170" fmla="+- 0 278 224"/>
                              <a:gd name="T171" fmla="*/ 278 h 64"/>
                              <a:gd name="T172" fmla="+- 0 1895 1581"/>
                              <a:gd name="T173" fmla="*/ T172 w 451"/>
                              <a:gd name="T174" fmla="+- 0 286 224"/>
                              <a:gd name="T175" fmla="*/ 286 h 64"/>
                              <a:gd name="T176" fmla="+- 0 1884 1581"/>
                              <a:gd name="T177" fmla="*/ T176 w 451"/>
                              <a:gd name="T178" fmla="+- 0 281 224"/>
                              <a:gd name="T179" fmla="*/ 281 h 64"/>
                              <a:gd name="T180" fmla="+- 0 1916 1581"/>
                              <a:gd name="T181" fmla="*/ T180 w 451"/>
                              <a:gd name="T182" fmla="+- 0 247 224"/>
                              <a:gd name="T183" fmla="*/ 247 h 64"/>
                              <a:gd name="T184" fmla="+- 0 1920 1581"/>
                              <a:gd name="T185" fmla="*/ T184 w 451"/>
                              <a:gd name="T186" fmla="+- 0 287 224"/>
                              <a:gd name="T187" fmla="*/ 287 h 64"/>
                              <a:gd name="T188" fmla="+- 0 1916 1581"/>
                              <a:gd name="T189" fmla="*/ T188 w 451"/>
                              <a:gd name="T190" fmla="+- 0 247 224"/>
                              <a:gd name="T191" fmla="*/ 247 h 64"/>
                              <a:gd name="T192" fmla="+- 0 1923 1581"/>
                              <a:gd name="T193" fmla="*/ T192 w 451"/>
                              <a:gd name="T194" fmla="+- 0 242 224"/>
                              <a:gd name="T195" fmla="*/ 242 h 64"/>
                              <a:gd name="T196" fmla="+- 0 1916 1581"/>
                              <a:gd name="T197" fmla="*/ T196 w 451"/>
                              <a:gd name="T198" fmla="+- 0 230 224"/>
                              <a:gd name="T199" fmla="*/ 230 h 64"/>
                              <a:gd name="T200" fmla="+- 0 1937 1581"/>
                              <a:gd name="T201" fmla="*/ T200 w 451"/>
                              <a:gd name="T202" fmla="+- 0 242 224"/>
                              <a:gd name="T203" fmla="*/ 242 h 64"/>
                              <a:gd name="T204" fmla="+- 0 1937 1581"/>
                              <a:gd name="T205" fmla="*/ T204 w 451"/>
                              <a:gd name="T206" fmla="+- 0 224 224"/>
                              <a:gd name="T207" fmla="*/ 224 h 64"/>
                              <a:gd name="T208" fmla="+- 0 1979 1581"/>
                              <a:gd name="T209" fmla="*/ T208 w 451"/>
                              <a:gd name="T210" fmla="+- 0 240 224"/>
                              <a:gd name="T211" fmla="*/ 240 h 64"/>
                              <a:gd name="T212" fmla="+- 0 1979 1581"/>
                              <a:gd name="T213" fmla="*/ T212 w 451"/>
                              <a:gd name="T214" fmla="+- 0 288 224"/>
                              <a:gd name="T215" fmla="*/ 288 h 64"/>
                              <a:gd name="T216" fmla="+- 0 1959 1581"/>
                              <a:gd name="T217" fmla="*/ T216 w 451"/>
                              <a:gd name="T218" fmla="+- 0 247 224"/>
                              <a:gd name="T219" fmla="*/ 247 h 64"/>
                              <a:gd name="T220" fmla="+- 0 1979 1581"/>
                              <a:gd name="T221" fmla="*/ T220 w 451"/>
                              <a:gd name="T222" fmla="+- 0 253 224"/>
                              <a:gd name="T223" fmla="*/ 253 h 64"/>
                              <a:gd name="T224" fmla="+- 0 1986 1581"/>
                              <a:gd name="T225" fmla="*/ T224 w 451"/>
                              <a:gd name="T226" fmla="+- 0 249 224"/>
                              <a:gd name="T227" fmla="*/ 249 h 64"/>
                              <a:gd name="T228" fmla="+- 0 2003 1581"/>
                              <a:gd name="T229" fmla="*/ T228 w 451"/>
                              <a:gd name="T230" fmla="+- 0 286 224"/>
                              <a:gd name="T231" fmla="*/ 286 h 64"/>
                              <a:gd name="T232" fmla="+- 0 2031 1581"/>
                              <a:gd name="T233" fmla="*/ T232 w 451"/>
                              <a:gd name="T234" fmla="+- 0 247 224"/>
                              <a:gd name="T235" fmla="*/ 247 h 64"/>
                              <a:gd name="T236" fmla="+- 0 2031 1581"/>
                              <a:gd name="T237" fmla="*/ T236 w 451"/>
                              <a:gd name="T238" fmla="+- 0 247 224"/>
                              <a:gd name="T239" fmla="*/ 247 h 64"/>
                              <a:gd name="T240" fmla="+- 0 2006 1581"/>
                              <a:gd name="T241" fmla="*/ T240 w 451"/>
                              <a:gd name="T242" fmla="+- 0 249 224"/>
                              <a:gd name="T243" fmla="*/ 249 h 6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 ang="0">
                                <a:pos x="T233" y="T235"/>
                              </a:cxn>
                              <a:cxn ang="0">
                                <a:pos x="T237" y="T239"/>
                              </a:cxn>
                              <a:cxn ang="0">
                                <a:pos x="T241" y="T243"/>
                              </a:cxn>
                            </a:cxnLst>
                            <a:rect l="0" t="0" r="r" b="b"/>
                            <a:pathLst>
                              <a:path w="451" h="64">
                                <a:moveTo>
                                  <a:pt x="12" y="23"/>
                                </a:moveTo>
                                <a:lnTo>
                                  <a:pt x="6" y="23"/>
                                </a:lnTo>
                                <a:lnTo>
                                  <a:pt x="6" y="61"/>
                                </a:lnTo>
                                <a:lnTo>
                                  <a:pt x="9" y="64"/>
                                </a:lnTo>
                                <a:lnTo>
                                  <a:pt x="16" y="64"/>
                                </a:lnTo>
                                <a:lnTo>
                                  <a:pt x="17" y="63"/>
                                </a:lnTo>
                                <a:lnTo>
                                  <a:pt x="20" y="63"/>
                                </a:lnTo>
                                <a:lnTo>
                                  <a:pt x="20" y="57"/>
                                </a:lnTo>
                                <a:lnTo>
                                  <a:pt x="13" y="57"/>
                                </a:lnTo>
                                <a:lnTo>
                                  <a:pt x="12" y="57"/>
                                </a:lnTo>
                                <a:lnTo>
                                  <a:pt x="12" y="23"/>
                                </a:lnTo>
                                <a:close/>
                                <a:moveTo>
                                  <a:pt x="20" y="57"/>
                                </a:moveTo>
                                <a:lnTo>
                                  <a:pt x="16" y="57"/>
                                </a:lnTo>
                                <a:lnTo>
                                  <a:pt x="20" y="57"/>
                                </a:lnTo>
                                <a:close/>
                                <a:moveTo>
                                  <a:pt x="20" y="18"/>
                                </a:moveTo>
                                <a:lnTo>
                                  <a:pt x="0" y="18"/>
                                </a:lnTo>
                                <a:lnTo>
                                  <a:pt x="0" y="23"/>
                                </a:lnTo>
                                <a:lnTo>
                                  <a:pt x="20" y="23"/>
                                </a:lnTo>
                                <a:lnTo>
                                  <a:pt x="20" y="18"/>
                                </a:lnTo>
                                <a:close/>
                                <a:moveTo>
                                  <a:pt x="12" y="6"/>
                                </a:moveTo>
                                <a:lnTo>
                                  <a:pt x="6" y="6"/>
                                </a:lnTo>
                                <a:lnTo>
                                  <a:pt x="6" y="18"/>
                                </a:lnTo>
                                <a:lnTo>
                                  <a:pt x="12" y="18"/>
                                </a:lnTo>
                                <a:lnTo>
                                  <a:pt x="12" y="6"/>
                                </a:lnTo>
                                <a:close/>
                                <a:moveTo>
                                  <a:pt x="46" y="35"/>
                                </a:moveTo>
                                <a:lnTo>
                                  <a:pt x="26" y="35"/>
                                </a:lnTo>
                                <a:lnTo>
                                  <a:pt x="26" y="41"/>
                                </a:lnTo>
                                <a:lnTo>
                                  <a:pt x="46" y="41"/>
                                </a:lnTo>
                                <a:lnTo>
                                  <a:pt x="46" y="35"/>
                                </a:lnTo>
                                <a:close/>
                                <a:moveTo>
                                  <a:pt x="77" y="16"/>
                                </a:moveTo>
                                <a:lnTo>
                                  <a:pt x="59" y="16"/>
                                </a:lnTo>
                                <a:lnTo>
                                  <a:pt x="52" y="26"/>
                                </a:lnTo>
                                <a:lnTo>
                                  <a:pt x="52" y="54"/>
                                </a:lnTo>
                                <a:lnTo>
                                  <a:pt x="59" y="64"/>
                                </a:lnTo>
                                <a:lnTo>
                                  <a:pt x="77" y="64"/>
                                </a:lnTo>
                                <a:lnTo>
                                  <a:pt x="81" y="61"/>
                                </a:lnTo>
                                <a:lnTo>
                                  <a:pt x="84" y="57"/>
                                </a:lnTo>
                                <a:lnTo>
                                  <a:pt x="64" y="57"/>
                                </a:lnTo>
                                <a:lnTo>
                                  <a:pt x="59" y="50"/>
                                </a:lnTo>
                                <a:lnTo>
                                  <a:pt x="59" y="30"/>
                                </a:lnTo>
                                <a:lnTo>
                                  <a:pt x="64" y="23"/>
                                </a:lnTo>
                                <a:lnTo>
                                  <a:pt x="84" y="23"/>
                                </a:lnTo>
                                <a:lnTo>
                                  <a:pt x="81" y="19"/>
                                </a:lnTo>
                                <a:lnTo>
                                  <a:pt x="77" y="16"/>
                                </a:lnTo>
                                <a:close/>
                                <a:moveTo>
                                  <a:pt x="91" y="56"/>
                                </a:moveTo>
                                <a:lnTo>
                                  <a:pt x="85" y="56"/>
                                </a:lnTo>
                                <a:lnTo>
                                  <a:pt x="85" y="62"/>
                                </a:lnTo>
                                <a:lnTo>
                                  <a:pt x="91" y="62"/>
                                </a:lnTo>
                                <a:lnTo>
                                  <a:pt x="91" y="56"/>
                                </a:lnTo>
                                <a:close/>
                                <a:moveTo>
                                  <a:pt x="84" y="23"/>
                                </a:moveTo>
                                <a:lnTo>
                                  <a:pt x="80" y="23"/>
                                </a:lnTo>
                                <a:lnTo>
                                  <a:pt x="84" y="30"/>
                                </a:lnTo>
                                <a:lnTo>
                                  <a:pt x="84" y="50"/>
                                </a:lnTo>
                                <a:lnTo>
                                  <a:pt x="79" y="57"/>
                                </a:lnTo>
                                <a:lnTo>
                                  <a:pt x="84" y="57"/>
                                </a:lnTo>
                                <a:lnTo>
                                  <a:pt x="85" y="56"/>
                                </a:lnTo>
                                <a:lnTo>
                                  <a:pt x="91" y="56"/>
                                </a:lnTo>
                                <a:lnTo>
                                  <a:pt x="91" y="23"/>
                                </a:lnTo>
                                <a:lnTo>
                                  <a:pt x="84" y="23"/>
                                </a:lnTo>
                                <a:close/>
                                <a:moveTo>
                                  <a:pt x="91" y="0"/>
                                </a:moveTo>
                                <a:lnTo>
                                  <a:pt x="84" y="0"/>
                                </a:lnTo>
                                <a:lnTo>
                                  <a:pt x="84" y="23"/>
                                </a:lnTo>
                                <a:lnTo>
                                  <a:pt x="91" y="23"/>
                                </a:lnTo>
                                <a:lnTo>
                                  <a:pt x="91" y="0"/>
                                </a:lnTo>
                                <a:close/>
                                <a:moveTo>
                                  <a:pt x="109" y="18"/>
                                </a:moveTo>
                                <a:lnTo>
                                  <a:pt x="102" y="18"/>
                                </a:lnTo>
                                <a:lnTo>
                                  <a:pt x="102" y="62"/>
                                </a:lnTo>
                                <a:lnTo>
                                  <a:pt x="109" y="62"/>
                                </a:lnTo>
                                <a:lnTo>
                                  <a:pt x="109" y="18"/>
                                </a:lnTo>
                                <a:close/>
                                <a:moveTo>
                                  <a:pt x="109" y="0"/>
                                </a:moveTo>
                                <a:lnTo>
                                  <a:pt x="102" y="0"/>
                                </a:lnTo>
                                <a:lnTo>
                                  <a:pt x="102" y="9"/>
                                </a:lnTo>
                                <a:lnTo>
                                  <a:pt x="109" y="9"/>
                                </a:lnTo>
                                <a:lnTo>
                                  <a:pt x="109" y="0"/>
                                </a:lnTo>
                                <a:close/>
                                <a:moveTo>
                                  <a:pt x="125" y="49"/>
                                </a:moveTo>
                                <a:lnTo>
                                  <a:pt x="118" y="49"/>
                                </a:lnTo>
                                <a:lnTo>
                                  <a:pt x="118" y="59"/>
                                </a:lnTo>
                                <a:lnTo>
                                  <a:pt x="124" y="64"/>
                                </a:lnTo>
                                <a:lnTo>
                                  <a:pt x="147" y="64"/>
                                </a:lnTo>
                                <a:lnTo>
                                  <a:pt x="154" y="58"/>
                                </a:lnTo>
                                <a:lnTo>
                                  <a:pt x="154" y="57"/>
                                </a:lnTo>
                                <a:lnTo>
                                  <a:pt x="132" y="57"/>
                                </a:lnTo>
                                <a:lnTo>
                                  <a:pt x="129" y="56"/>
                                </a:lnTo>
                                <a:lnTo>
                                  <a:pt x="127" y="54"/>
                                </a:lnTo>
                                <a:lnTo>
                                  <a:pt x="126" y="53"/>
                                </a:lnTo>
                                <a:lnTo>
                                  <a:pt x="126" y="52"/>
                                </a:lnTo>
                                <a:lnTo>
                                  <a:pt x="125" y="49"/>
                                </a:lnTo>
                                <a:close/>
                                <a:moveTo>
                                  <a:pt x="146" y="16"/>
                                </a:moveTo>
                                <a:lnTo>
                                  <a:pt x="126" y="16"/>
                                </a:lnTo>
                                <a:lnTo>
                                  <a:pt x="119" y="22"/>
                                </a:lnTo>
                                <a:lnTo>
                                  <a:pt x="119" y="37"/>
                                </a:lnTo>
                                <a:lnTo>
                                  <a:pt x="123" y="40"/>
                                </a:lnTo>
                                <a:lnTo>
                                  <a:pt x="144" y="45"/>
                                </a:lnTo>
                                <a:lnTo>
                                  <a:pt x="146" y="47"/>
                                </a:lnTo>
                                <a:lnTo>
                                  <a:pt x="146" y="54"/>
                                </a:lnTo>
                                <a:lnTo>
                                  <a:pt x="142" y="57"/>
                                </a:lnTo>
                                <a:lnTo>
                                  <a:pt x="154" y="57"/>
                                </a:lnTo>
                                <a:lnTo>
                                  <a:pt x="154" y="43"/>
                                </a:lnTo>
                                <a:lnTo>
                                  <a:pt x="150" y="39"/>
                                </a:lnTo>
                                <a:lnTo>
                                  <a:pt x="129" y="34"/>
                                </a:lnTo>
                                <a:lnTo>
                                  <a:pt x="126" y="33"/>
                                </a:lnTo>
                                <a:lnTo>
                                  <a:pt x="126" y="25"/>
                                </a:lnTo>
                                <a:lnTo>
                                  <a:pt x="130" y="23"/>
                                </a:lnTo>
                                <a:lnTo>
                                  <a:pt x="152" y="23"/>
                                </a:lnTo>
                                <a:lnTo>
                                  <a:pt x="152" y="21"/>
                                </a:lnTo>
                                <a:lnTo>
                                  <a:pt x="146" y="16"/>
                                </a:lnTo>
                                <a:close/>
                                <a:moveTo>
                                  <a:pt x="152" y="23"/>
                                </a:moveTo>
                                <a:lnTo>
                                  <a:pt x="141" y="23"/>
                                </a:lnTo>
                                <a:lnTo>
                                  <a:pt x="144" y="25"/>
                                </a:lnTo>
                                <a:lnTo>
                                  <a:pt x="144" y="30"/>
                                </a:lnTo>
                                <a:lnTo>
                                  <a:pt x="152" y="30"/>
                                </a:lnTo>
                                <a:lnTo>
                                  <a:pt x="152" y="23"/>
                                </a:lnTo>
                                <a:close/>
                                <a:moveTo>
                                  <a:pt x="171" y="23"/>
                                </a:moveTo>
                                <a:lnTo>
                                  <a:pt x="164" y="23"/>
                                </a:lnTo>
                                <a:lnTo>
                                  <a:pt x="164" y="61"/>
                                </a:lnTo>
                                <a:lnTo>
                                  <a:pt x="167" y="64"/>
                                </a:lnTo>
                                <a:lnTo>
                                  <a:pt x="175" y="64"/>
                                </a:lnTo>
                                <a:lnTo>
                                  <a:pt x="176" y="63"/>
                                </a:lnTo>
                                <a:lnTo>
                                  <a:pt x="178" y="63"/>
                                </a:lnTo>
                                <a:lnTo>
                                  <a:pt x="178" y="57"/>
                                </a:lnTo>
                                <a:lnTo>
                                  <a:pt x="172" y="57"/>
                                </a:lnTo>
                                <a:lnTo>
                                  <a:pt x="171" y="57"/>
                                </a:lnTo>
                                <a:lnTo>
                                  <a:pt x="171" y="23"/>
                                </a:lnTo>
                                <a:close/>
                                <a:moveTo>
                                  <a:pt x="178" y="57"/>
                                </a:moveTo>
                                <a:lnTo>
                                  <a:pt x="175" y="57"/>
                                </a:lnTo>
                                <a:lnTo>
                                  <a:pt x="178" y="57"/>
                                </a:lnTo>
                                <a:close/>
                                <a:moveTo>
                                  <a:pt x="178" y="18"/>
                                </a:moveTo>
                                <a:lnTo>
                                  <a:pt x="158" y="18"/>
                                </a:lnTo>
                                <a:lnTo>
                                  <a:pt x="158" y="23"/>
                                </a:lnTo>
                                <a:lnTo>
                                  <a:pt x="178" y="23"/>
                                </a:lnTo>
                                <a:lnTo>
                                  <a:pt x="178" y="18"/>
                                </a:lnTo>
                                <a:close/>
                                <a:moveTo>
                                  <a:pt x="171" y="6"/>
                                </a:moveTo>
                                <a:lnTo>
                                  <a:pt x="164" y="6"/>
                                </a:lnTo>
                                <a:lnTo>
                                  <a:pt x="164" y="18"/>
                                </a:lnTo>
                                <a:lnTo>
                                  <a:pt x="171" y="18"/>
                                </a:lnTo>
                                <a:lnTo>
                                  <a:pt x="171" y="6"/>
                                </a:lnTo>
                                <a:close/>
                                <a:moveTo>
                                  <a:pt x="193" y="18"/>
                                </a:moveTo>
                                <a:lnTo>
                                  <a:pt x="186" y="18"/>
                                </a:lnTo>
                                <a:lnTo>
                                  <a:pt x="186" y="62"/>
                                </a:lnTo>
                                <a:lnTo>
                                  <a:pt x="193" y="62"/>
                                </a:lnTo>
                                <a:lnTo>
                                  <a:pt x="193" y="28"/>
                                </a:lnTo>
                                <a:lnTo>
                                  <a:pt x="196" y="26"/>
                                </a:lnTo>
                                <a:lnTo>
                                  <a:pt x="193" y="26"/>
                                </a:lnTo>
                                <a:lnTo>
                                  <a:pt x="193" y="18"/>
                                </a:lnTo>
                                <a:close/>
                                <a:moveTo>
                                  <a:pt x="205" y="16"/>
                                </a:moveTo>
                                <a:lnTo>
                                  <a:pt x="200" y="16"/>
                                </a:lnTo>
                                <a:lnTo>
                                  <a:pt x="197" y="19"/>
                                </a:lnTo>
                                <a:lnTo>
                                  <a:pt x="193" y="26"/>
                                </a:lnTo>
                                <a:lnTo>
                                  <a:pt x="196" y="26"/>
                                </a:lnTo>
                                <a:lnTo>
                                  <a:pt x="198" y="24"/>
                                </a:lnTo>
                                <a:lnTo>
                                  <a:pt x="207" y="24"/>
                                </a:lnTo>
                                <a:lnTo>
                                  <a:pt x="207" y="17"/>
                                </a:lnTo>
                                <a:lnTo>
                                  <a:pt x="205" y="16"/>
                                </a:lnTo>
                                <a:close/>
                                <a:moveTo>
                                  <a:pt x="207" y="24"/>
                                </a:moveTo>
                                <a:lnTo>
                                  <a:pt x="198" y="24"/>
                                </a:lnTo>
                                <a:lnTo>
                                  <a:pt x="207" y="24"/>
                                </a:lnTo>
                                <a:close/>
                                <a:moveTo>
                                  <a:pt x="221" y="18"/>
                                </a:moveTo>
                                <a:lnTo>
                                  <a:pt x="214" y="18"/>
                                </a:lnTo>
                                <a:lnTo>
                                  <a:pt x="214" y="62"/>
                                </a:lnTo>
                                <a:lnTo>
                                  <a:pt x="221" y="62"/>
                                </a:lnTo>
                                <a:lnTo>
                                  <a:pt x="221" y="18"/>
                                </a:lnTo>
                                <a:close/>
                                <a:moveTo>
                                  <a:pt x="221" y="0"/>
                                </a:moveTo>
                                <a:lnTo>
                                  <a:pt x="214" y="0"/>
                                </a:lnTo>
                                <a:lnTo>
                                  <a:pt x="214" y="9"/>
                                </a:lnTo>
                                <a:lnTo>
                                  <a:pt x="221" y="9"/>
                                </a:lnTo>
                                <a:lnTo>
                                  <a:pt x="221" y="0"/>
                                </a:lnTo>
                                <a:close/>
                                <a:moveTo>
                                  <a:pt x="243" y="56"/>
                                </a:moveTo>
                                <a:lnTo>
                                  <a:pt x="238" y="56"/>
                                </a:lnTo>
                                <a:lnTo>
                                  <a:pt x="241" y="61"/>
                                </a:lnTo>
                                <a:lnTo>
                                  <a:pt x="246" y="64"/>
                                </a:lnTo>
                                <a:lnTo>
                                  <a:pt x="263" y="64"/>
                                </a:lnTo>
                                <a:lnTo>
                                  <a:pt x="269" y="57"/>
                                </a:lnTo>
                                <a:lnTo>
                                  <a:pt x="243" y="57"/>
                                </a:lnTo>
                                <a:lnTo>
                                  <a:pt x="243" y="56"/>
                                </a:lnTo>
                                <a:close/>
                                <a:moveTo>
                                  <a:pt x="239" y="0"/>
                                </a:moveTo>
                                <a:lnTo>
                                  <a:pt x="232" y="0"/>
                                </a:lnTo>
                                <a:lnTo>
                                  <a:pt x="232" y="62"/>
                                </a:lnTo>
                                <a:lnTo>
                                  <a:pt x="238" y="62"/>
                                </a:lnTo>
                                <a:lnTo>
                                  <a:pt x="238" y="56"/>
                                </a:lnTo>
                                <a:lnTo>
                                  <a:pt x="243" y="56"/>
                                </a:lnTo>
                                <a:lnTo>
                                  <a:pt x="239" y="50"/>
                                </a:lnTo>
                                <a:lnTo>
                                  <a:pt x="239" y="30"/>
                                </a:lnTo>
                                <a:lnTo>
                                  <a:pt x="243" y="24"/>
                                </a:lnTo>
                                <a:lnTo>
                                  <a:pt x="239" y="24"/>
                                </a:lnTo>
                                <a:lnTo>
                                  <a:pt x="239" y="0"/>
                                </a:lnTo>
                                <a:close/>
                                <a:moveTo>
                                  <a:pt x="269" y="23"/>
                                </a:moveTo>
                                <a:lnTo>
                                  <a:pt x="259" y="23"/>
                                </a:lnTo>
                                <a:lnTo>
                                  <a:pt x="264" y="30"/>
                                </a:lnTo>
                                <a:lnTo>
                                  <a:pt x="264" y="50"/>
                                </a:lnTo>
                                <a:lnTo>
                                  <a:pt x="258" y="57"/>
                                </a:lnTo>
                                <a:lnTo>
                                  <a:pt x="269" y="57"/>
                                </a:lnTo>
                                <a:lnTo>
                                  <a:pt x="271" y="54"/>
                                </a:lnTo>
                                <a:lnTo>
                                  <a:pt x="271" y="25"/>
                                </a:lnTo>
                                <a:lnTo>
                                  <a:pt x="269" y="23"/>
                                </a:lnTo>
                                <a:close/>
                                <a:moveTo>
                                  <a:pt x="264" y="16"/>
                                </a:moveTo>
                                <a:lnTo>
                                  <a:pt x="246" y="16"/>
                                </a:lnTo>
                                <a:lnTo>
                                  <a:pt x="242" y="19"/>
                                </a:lnTo>
                                <a:lnTo>
                                  <a:pt x="239" y="24"/>
                                </a:lnTo>
                                <a:lnTo>
                                  <a:pt x="243" y="24"/>
                                </a:lnTo>
                                <a:lnTo>
                                  <a:pt x="243" y="23"/>
                                </a:lnTo>
                                <a:lnTo>
                                  <a:pt x="269" y="23"/>
                                </a:lnTo>
                                <a:lnTo>
                                  <a:pt x="264" y="16"/>
                                </a:lnTo>
                                <a:close/>
                                <a:moveTo>
                                  <a:pt x="286" y="18"/>
                                </a:moveTo>
                                <a:lnTo>
                                  <a:pt x="279" y="18"/>
                                </a:lnTo>
                                <a:lnTo>
                                  <a:pt x="279" y="59"/>
                                </a:lnTo>
                                <a:lnTo>
                                  <a:pt x="285" y="64"/>
                                </a:lnTo>
                                <a:lnTo>
                                  <a:pt x="300" y="64"/>
                                </a:lnTo>
                                <a:lnTo>
                                  <a:pt x="304" y="61"/>
                                </a:lnTo>
                                <a:lnTo>
                                  <a:pt x="307" y="57"/>
                                </a:lnTo>
                                <a:lnTo>
                                  <a:pt x="290" y="57"/>
                                </a:lnTo>
                                <a:lnTo>
                                  <a:pt x="286" y="54"/>
                                </a:lnTo>
                                <a:lnTo>
                                  <a:pt x="286" y="18"/>
                                </a:lnTo>
                                <a:close/>
                                <a:moveTo>
                                  <a:pt x="314" y="56"/>
                                </a:moveTo>
                                <a:lnTo>
                                  <a:pt x="308" y="56"/>
                                </a:lnTo>
                                <a:lnTo>
                                  <a:pt x="308" y="62"/>
                                </a:lnTo>
                                <a:lnTo>
                                  <a:pt x="314" y="62"/>
                                </a:lnTo>
                                <a:lnTo>
                                  <a:pt x="314" y="56"/>
                                </a:lnTo>
                                <a:close/>
                                <a:moveTo>
                                  <a:pt x="314" y="18"/>
                                </a:moveTo>
                                <a:lnTo>
                                  <a:pt x="307" y="18"/>
                                </a:lnTo>
                                <a:lnTo>
                                  <a:pt x="307" y="52"/>
                                </a:lnTo>
                                <a:lnTo>
                                  <a:pt x="303" y="57"/>
                                </a:lnTo>
                                <a:lnTo>
                                  <a:pt x="307" y="57"/>
                                </a:lnTo>
                                <a:lnTo>
                                  <a:pt x="308" y="56"/>
                                </a:lnTo>
                                <a:lnTo>
                                  <a:pt x="314" y="56"/>
                                </a:lnTo>
                                <a:lnTo>
                                  <a:pt x="314" y="18"/>
                                </a:lnTo>
                                <a:close/>
                                <a:moveTo>
                                  <a:pt x="335" y="23"/>
                                </a:moveTo>
                                <a:lnTo>
                                  <a:pt x="328" y="23"/>
                                </a:lnTo>
                                <a:lnTo>
                                  <a:pt x="328" y="61"/>
                                </a:lnTo>
                                <a:lnTo>
                                  <a:pt x="331" y="64"/>
                                </a:lnTo>
                                <a:lnTo>
                                  <a:pt x="338" y="64"/>
                                </a:lnTo>
                                <a:lnTo>
                                  <a:pt x="339" y="63"/>
                                </a:lnTo>
                                <a:lnTo>
                                  <a:pt x="342" y="63"/>
                                </a:lnTo>
                                <a:lnTo>
                                  <a:pt x="342" y="57"/>
                                </a:lnTo>
                                <a:lnTo>
                                  <a:pt x="335" y="57"/>
                                </a:lnTo>
                                <a:lnTo>
                                  <a:pt x="335" y="23"/>
                                </a:lnTo>
                                <a:close/>
                                <a:moveTo>
                                  <a:pt x="342" y="57"/>
                                </a:moveTo>
                                <a:lnTo>
                                  <a:pt x="338" y="57"/>
                                </a:lnTo>
                                <a:lnTo>
                                  <a:pt x="342" y="57"/>
                                </a:lnTo>
                                <a:close/>
                                <a:moveTo>
                                  <a:pt x="342" y="18"/>
                                </a:moveTo>
                                <a:lnTo>
                                  <a:pt x="322" y="18"/>
                                </a:lnTo>
                                <a:lnTo>
                                  <a:pt x="322" y="23"/>
                                </a:lnTo>
                                <a:lnTo>
                                  <a:pt x="342" y="23"/>
                                </a:lnTo>
                                <a:lnTo>
                                  <a:pt x="342" y="18"/>
                                </a:lnTo>
                                <a:close/>
                                <a:moveTo>
                                  <a:pt x="335" y="6"/>
                                </a:moveTo>
                                <a:lnTo>
                                  <a:pt x="328" y="6"/>
                                </a:lnTo>
                                <a:lnTo>
                                  <a:pt x="328" y="18"/>
                                </a:lnTo>
                                <a:lnTo>
                                  <a:pt x="335" y="18"/>
                                </a:lnTo>
                                <a:lnTo>
                                  <a:pt x="335" y="6"/>
                                </a:lnTo>
                                <a:close/>
                                <a:moveTo>
                                  <a:pt x="356" y="18"/>
                                </a:moveTo>
                                <a:lnTo>
                                  <a:pt x="349" y="18"/>
                                </a:lnTo>
                                <a:lnTo>
                                  <a:pt x="349" y="62"/>
                                </a:lnTo>
                                <a:lnTo>
                                  <a:pt x="356" y="62"/>
                                </a:lnTo>
                                <a:lnTo>
                                  <a:pt x="356" y="18"/>
                                </a:lnTo>
                                <a:close/>
                                <a:moveTo>
                                  <a:pt x="356" y="0"/>
                                </a:moveTo>
                                <a:lnTo>
                                  <a:pt x="349" y="0"/>
                                </a:lnTo>
                                <a:lnTo>
                                  <a:pt x="349" y="9"/>
                                </a:lnTo>
                                <a:lnTo>
                                  <a:pt x="356" y="9"/>
                                </a:lnTo>
                                <a:lnTo>
                                  <a:pt x="356" y="0"/>
                                </a:lnTo>
                                <a:close/>
                                <a:moveTo>
                                  <a:pt x="398" y="16"/>
                                </a:moveTo>
                                <a:lnTo>
                                  <a:pt x="373" y="16"/>
                                </a:lnTo>
                                <a:lnTo>
                                  <a:pt x="366" y="25"/>
                                </a:lnTo>
                                <a:lnTo>
                                  <a:pt x="365" y="55"/>
                                </a:lnTo>
                                <a:lnTo>
                                  <a:pt x="373" y="64"/>
                                </a:lnTo>
                                <a:lnTo>
                                  <a:pt x="398" y="64"/>
                                </a:lnTo>
                                <a:lnTo>
                                  <a:pt x="403" y="57"/>
                                </a:lnTo>
                                <a:lnTo>
                                  <a:pt x="378" y="57"/>
                                </a:lnTo>
                                <a:lnTo>
                                  <a:pt x="373" y="51"/>
                                </a:lnTo>
                                <a:lnTo>
                                  <a:pt x="373" y="29"/>
                                </a:lnTo>
                                <a:lnTo>
                                  <a:pt x="378" y="23"/>
                                </a:lnTo>
                                <a:lnTo>
                                  <a:pt x="403" y="23"/>
                                </a:lnTo>
                                <a:lnTo>
                                  <a:pt x="398" y="16"/>
                                </a:lnTo>
                                <a:close/>
                                <a:moveTo>
                                  <a:pt x="403" y="23"/>
                                </a:moveTo>
                                <a:lnTo>
                                  <a:pt x="393" y="23"/>
                                </a:lnTo>
                                <a:lnTo>
                                  <a:pt x="398" y="29"/>
                                </a:lnTo>
                                <a:lnTo>
                                  <a:pt x="398" y="51"/>
                                </a:lnTo>
                                <a:lnTo>
                                  <a:pt x="393" y="57"/>
                                </a:lnTo>
                                <a:lnTo>
                                  <a:pt x="403" y="57"/>
                                </a:lnTo>
                                <a:lnTo>
                                  <a:pt x="405" y="55"/>
                                </a:lnTo>
                                <a:lnTo>
                                  <a:pt x="405" y="25"/>
                                </a:lnTo>
                                <a:lnTo>
                                  <a:pt x="403" y="23"/>
                                </a:lnTo>
                                <a:close/>
                                <a:moveTo>
                                  <a:pt x="421" y="18"/>
                                </a:moveTo>
                                <a:lnTo>
                                  <a:pt x="415" y="18"/>
                                </a:lnTo>
                                <a:lnTo>
                                  <a:pt x="415" y="62"/>
                                </a:lnTo>
                                <a:lnTo>
                                  <a:pt x="422" y="62"/>
                                </a:lnTo>
                                <a:lnTo>
                                  <a:pt x="422" y="28"/>
                                </a:lnTo>
                                <a:lnTo>
                                  <a:pt x="425" y="25"/>
                                </a:lnTo>
                                <a:lnTo>
                                  <a:pt x="421" y="25"/>
                                </a:lnTo>
                                <a:lnTo>
                                  <a:pt x="421" y="18"/>
                                </a:lnTo>
                                <a:close/>
                                <a:moveTo>
                                  <a:pt x="450" y="23"/>
                                </a:moveTo>
                                <a:lnTo>
                                  <a:pt x="440" y="23"/>
                                </a:lnTo>
                                <a:lnTo>
                                  <a:pt x="443" y="26"/>
                                </a:lnTo>
                                <a:lnTo>
                                  <a:pt x="443" y="62"/>
                                </a:lnTo>
                                <a:lnTo>
                                  <a:pt x="450" y="62"/>
                                </a:lnTo>
                                <a:lnTo>
                                  <a:pt x="450" y="23"/>
                                </a:lnTo>
                                <a:close/>
                                <a:moveTo>
                                  <a:pt x="445" y="16"/>
                                </a:moveTo>
                                <a:lnTo>
                                  <a:pt x="430" y="16"/>
                                </a:lnTo>
                                <a:lnTo>
                                  <a:pt x="425" y="19"/>
                                </a:lnTo>
                                <a:lnTo>
                                  <a:pt x="421" y="25"/>
                                </a:lnTo>
                                <a:lnTo>
                                  <a:pt x="425" y="25"/>
                                </a:lnTo>
                                <a:lnTo>
                                  <a:pt x="427" y="23"/>
                                </a:lnTo>
                                <a:lnTo>
                                  <a:pt x="450" y="23"/>
                                </a:lnTo>
                                <a:lnTo>
                                  <a:pt x="450" y="21"/>
                                </a:lnTo>
                                <a:lnTo>
                                  <a:pt x="445" y="1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0" name="Line 244"/>
                        <wps:cNvCnPr>
                          <a:cxnSpLocks noChangeShapeType="1"/>
                        </wps:cNvCnPr>
                        <wps:spPr bwMode="auto">
                          <a:xfrm>
                            <a:off x="1391" y="257"/>
                            <a:ext cx="175" cy="0"/>
                          </a:xfrm>
                          <a:prstGeom prst="line">
                            <a:avLst/>
                          </a:prstGeom>
                          <a:noFill/>
                          <a:ln w="7404">
                            <a:solidFill>
                              <a:srgbClr val="0072BD"/>
                            </a:solidFill>
                            <a:prstDash val="solid"/>
                            <a:round/>
                            <a:headEnd/>
                            <a:tailEnd/>
                          </a:ln>
                          <a:extLst>
                            <a:ext uri="{909E8E84-426E-40DD-AFC4-6F175D3DCCD1}">
                              <a14:hiddenFill xmlns:a14="http://schemas.microsoft.com/office/drawing/2010/main">
                                <a:noFill/>
                              </a14:hiddenFill>
                            </a:ext>
                          </a:extLst>
                        </wps:spPr>
                        <wps:bodyPr/>
                      </wps:wsp>
                      <wps:wsp>
                        <wps:cNvPr id="301" name="docshape82"/>
                        <wps:cNvSpPr>
                          <a:spLocks noChangeArrowheads="1"/>
                        </wps:cNvSpPr>
                        <wps:spPr bwMode="auto">
                          <a:xfrm>
                            <a:off x="1373" y="93"/>
                            <a:ext cx="766" cy="224"/>
                          </a:xfrm>
                          <a:prstGeom prst="rect">
                            <a:avLst/>
                          </a:prstGeom>
                          <a:noFill/>
                          <a:ln w="4445">
                            <a:solidFill>
                              <a:srgbClr val="262626"/>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32EBCD0A" id="Группа 227" o:spid="_x0000_s1026" style="width:112.9pt;height:85.8pt;mso-position-horizontal-relative:char;mso-position-vertical-relative:line" coordsize="2258,17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">
                <v:shape id="docshape74" o:spid="_x0000_s1027" style="position:absolute;left:420;top:36;width:18;height:1431;visibility:visible;mso-wrap-style:square;v-text-anchor:top" coordsize="18,14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" path="m,1430l,m,1430r18,e" filled="f" strokecolor="#262626" strokeweight=".35pt">
                  <v:path arrowok="t" o:connecttype="custom" o:connectlocs="0,1467;0,37;0,1467;18,1467" o:connectangles="0,0,0,0"/>
                </v:shape>
                <v:line id="Line 173" o:spid="_x0000_s1028" style="position:absolute;visibility:visible;mso-wrap-style:square" from="420,1181" to="438,11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" strokecolor="#262626" strokeweight=".35pt"/>
                <v:line id="Line 174" o:spid="_x0000_s1029" style="position:absolute;visibility:visible;mso-wrap-style:square" from="420,895" to="438,8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" strokecolor="#262626" strokeweight=".35pt"/>
                <v:line id="Line 175" o:spid="_x0000_s1030" style="position:absolute;visibility:visible;mso-wrap-style:square" from="420,609" to="438,6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" strokecolor="#262626" strokeweight=".35pt"/>
                <v:line id="Line 176" o:spid="_x0000_s1031" style="position:absolute;visibility:visible;mso-wrap-style:square" from="420,323" to="438,3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" strokecolor="#262626" strokeweight=".35pt"/>
                <v:line id="Line 177" o:spid="_x0000_s1032" style="position:absolute;visibility:visible;mso-wrap-style:square" from="420,37" to="438,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" strokecolor="#262626" strokeweight=".35pt"/>
                <v:shape id="docshape75" o:spid="_x0000_s1033" style="position:absolute;left:-1;width:376;height:1501;visibility:visible;mso-wrap-style:square;v-text-anchor:top" coordsize="376,15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" path="m11,693l,693r,8l11,701r,-8xm11,647l,647r,9l11,656r,-9xm75,955r-28,l34,955r-6,-6l29,938r-9,l20,941r,6l23,951r8,5l21,956r,8l75,964r,-9xm75,670l,670r,8l75,678r,-8xm75,693r-54,l21,701r54,l75,693xm75,647r-54,l21,656r54,l75,647xm77,893r,l69,887r,12l69,918r-8,6l35,924r-8,-6l27,899r8,-6l61,893r8,6l69,887r-3,-3l30,884r-10,9l20,924r10,9l66,933r11,-9l77,893xm77,835r,l69,829r,12l69,859r-8,6l36,865r-9,-6l27,841r9,-6l61,835r8,6l69,829r-3,-3l30,826r-10,8l20,856r2,5l28,865,,865r,9l75,874r,-8l68,866r6,-4l77,857r,-22xm77,779r,-9l76,767r-6,l70,769r,3l68,774r-43,l20,781r,21l22,808r4,4l29,814r3,1l37,816r,-9l30,806r-3,-4l27,787r3,-5l38,782r3,l43,784r1,10l45,803r1,2l47,809r3,6l54,818r17,l77,811r,-2l77,793r-2,-5l70,783r,10l70,805r-4,4l55,809r-2,-4l50,787r,-2l48,782r13,l62,783r6,6l70,793r,-10l70,782r-1,l75,781r2,-2xm77,721r,-1l69,714r,13l69,745r-8,6l36,751r-9,-6l27,727r9,-7l61,720r8,7l69,714r-3,-2l30,712r-10,8l20,742r2,5l28,751,,751r,9l75,760r,-8l68,752r6,-4l77,742r,-21xm77,627r,-10l76,614r-7,l70,617r,4l69,623r-41,l28,614r-7,l21,623r-15,l6,631r15,l21,638r7,l28,631r46,l77,627xm97,1014r-28,l75,1009r2,-5l77,983r-8,-6l69,1008r-8,6l36,1014r-9,-6l27,989r9,-6l61,983r8,6l69,1008r,-31l66,974r-35,l20,983r,21l23,1010r6,4l21,1014r,8l97,1022r,-8xm97,597r-1,-3l94,591r-1,-2l90,588r-4,-2l21,562r,9l63,586,21,600r,9l75,591r12,5l89,598r,5l89,604r-1,2l96,606r1,-2l97,603r,-6xm166,1167r-2,-9l159,1152r-2,-3l157,1161r,37l153,1207r-18,l131,1198r,-37l135,1152r18,l157,1161r,-12l156,1147r-6,-3l138,1144r-6,3l129,1152r-4,6l123,1167r,13l124,1194r4,11l135,1212r9,2l154,1212r4,-5l160,1205r4,-11l166,1180r,-13xm166,594r-2,-8l159,579r-2,-2l157,589r,37l153,635r-18,l131,626r,-37l135,579r18,l157,589r,-12l156,575r-6,-3l138,572r-6,3l129,580r-4,6l123,594r,14l124,622r4,11l135,640r9,2l154,640r4,-5l160,633r4,-11l166,608r,-14xm166,22r-2,-8l159,7,157,5r,11l157,54r-4,9l135,63r-4,-9l131,16r4,-9l153,7r4,9l157,5,156,3,150,,138,r-6,3l129,7r-4,6l123,22r,13l124,50r4,11l135,67r9,3l154,67r4,-4l160,61r4,-11l166,35r,-13xm188,1202r-9,l179,1212r9,l188,1202xm188,630r-9,l179,640r9,l188,630xm188,58r-9,l179,67r9,l188,58xm227,881r-2,-9l221,866r-2,-3l219,875r,37l214,921r-17,l192,912r,-37l197,866r17,l219,875r,-12l217,861r-5,-3l199,858r-5,3l190,866r-4,6l184,881r,13l185,908r4,11l196,926r9,2l215,926r4,-5l222,919r4,-11l227,894r,-13xm227,308r-2,-8l221,293r-2,-2l219,302r,38l214,349r-17,l192,340r,-38l197,293r17,l219,302r,-11l217,289r-5,-3l199,286r-5,3l190,293r-4,6l184,308r,13l185,336r4,11l196,354r9,2l215,354r4,-5l222,347r4,-11l227,321r,-13xm244,1167r-2,-9l237,1152r-2,-3l235,1161r,37l231,1207r-18,l209,1198r,-37l213,1152r18,l235,1161r,-12l234,1147r-6,-3l216,1144r-6,3l207,1152r-4,6l200,1167r,13l202,1194r4,11l213,1212r9,2l231,1212r5,-5l238,1205r4,-11l244,1180r,-13xm244,594r-2,-8l237,579r-2,-2l235,589r,37l231,635r-18,l209,626r,-37l213,579r18,l235,589r,-12l234,575r-6,-3l216,572r-6,3l207,580r-4,6l200,594r,14l202,622r4,11l213,640r9,2l231,640r5,-5l238,633r4,-11l244,608r,-14xm244,22r-2,-8l237,7,235,5r,11l235,54r-4,9l213,63r-4,-9l209,16r4,-9l231,7r4,9l235,5,234,3,228,,216,r-6,3l207,7r-4,6l200,22r,13l202,50r4,11l213,67r9,3l231,67r5,-4l238,61r4,-11l244,35r,-13xm250,916r-10,l240,926r10,l250,916xm250,344r-10,l240,354r10,l250,344xm281,572r-6,l272,583r-2,1l258,586r,6l272,592r,48l281,640r,-68xm296,1167r-2,-9l289,1152r-2,-3l287,1161r,37l283,1207r-18,l261,1198r,-37l265,1152r18,l287,1161r,-12l286,1147r-6,-3l268,1144r-6,3l259,1152r-5,6l252,1167r,13l254,1194r4,11l265,1212r9,2l283,1212r5,-5l290,1205r4,-11l296,1180r,-13xm296,28r,-14l294,9,292,7,290,5,286,2,281,,266,r-6,3l256,9r-2,3l253,17r,6l261,23r,-4l262,16r1,-2l265,10r5,-3l282,7r6,6l288,25r-4,5l279,33r-9,5l256,46r-4,7l251,67r44,l295,59r-34,l262,54r3,-4l273,45,291,35r5,-7xm305,881r-2,-9l298,866r-1,-3l297,875r,37l292,921r-18,l270,912r,-37l274,866r18,l297,875r,-12l295,861r-5,-3l277,858r-5,3l268,866r-4,6l262,881r,13l263,908r4,11l274,926r9,2l293,926r4,-5l299,919r5,-11l305,894r,-13xm305,308r-2,-8l298,293r-1,-2l297,302r,38l292,349r-18,l270,340r,-38l274,293r18,l297,302r,-11l295,289r-5,-3l277,286r-5,3l268,293r-4,6l262,308r,13l263,336r4,11l274,354r9,2l293,354r4,-5l299,347r5,-11l305,321r,-13xm342,858r-6,l334,869r-2,1l319,872r,6l334,878r,48l342,926r,-68xm348,1204r,-27l346,1176r-3,-4l339,1168r-17,l318,1170r-4,2l317,1154r28,l345,1146r-35,l305,1182r8,l317,1177r3,-1l334,1176r6,6l340,1201r-6,6l318,1207r-4,-4l312,1196r-9,l305,1201r,3l307,1206r4,5l318,1214r21,l346,1207r2,-3xm348,632r,-27l346,603r-3,-3l339,596r-17,l318,597r-4,3l317,582r28,l345,573r-35,l305,610r8,l317,605r3,-2l334,603r6,6l340,629r-6,6l318,635r-4,-4l312,623r-9,l305,629r,2l307,634r4,5l318,642r21,l346,635r2,-3xm348,60r,-27l346,31r-3,-3l339,24r-17,l318,25r-4,3l317,9r28,l345,1r-35,l305,37r8,l317,33r3,-2l334,31r6,6l340,57r-6,5l318,62r-4,-3l312,51r-9,l305,57r,2l307,62r4,5l318,70r21,l346,62r2,-2xm357,314r,-14l355,295r-2,-2l351,291r-4,-3l342,286r-14,l321,289r-3,6l315,298r-1,5l314,309r8,l323,305r,-3l327,296r4,-3l343,293r6,6l349,311r-3,5l340,319r-9,5l317,332r-4,7l313,353r44,l357,345r-35,l323,340r3,-4l334,331r18,-10l357,314xm376,1453r-2,-9l369,1438r-2,-3l367,1447r,37l363,1493r-18,l341,1484r,-37l345,1438r18,l367,1447r,-12l366,1433r-6,-3l348,1430r-6,3l339,1438r-4,6l333,1453r,13l334,1480r4,11l345,1498r9,2l364,1498r4,-5l370,1491r4,-10l376,1466r,-13xe" fillcolor="#262626" stroked="f">
                  <v:path arrowok="t" o:connecttype="custom" o:connectlocs="34,955;0,670;75,647;69,887;69,859;22,861;70,767;30,806;71,818;48,782;69,727;20,742;76,614;28,638;27,1008;21,1014;21,600;164,1158;156,1147;158,1207;131,626;123,608;159,7;150,0;160,61;188,630;197,921;184,881;225,300;217,289;219,349;209,1198;200,1180;237,579;228,572;238,633;209,16;202,50;250,926;272,592;261,1161;254,1194;292,7;263,14;295,59;292,921;264,872;305,308;297,291;293,354;334,926;345,1146;303,1196;339,596;340,609;346,635;310,1;305,57;347,288;343,293;326,336;341,1447;334,1480" o:connectangles="0,0,0,0,0,0,0,0,0,0,0,0,0,0,0,0,0,0,0,0,0,0,0,0,0,0,0,0,0,0,0,0,0,0,0,0,0,0,0,0,0,0,0,0,0,0,0,0,0,0,0,0,0,0,0,0,0,0,0,0,0,0,0"/>
                </v:shape>
                <v:shape id="docshape76" o:spid="_x0000_s1034" style="position:absolute;left:2178;top:36;width:18;height:1431;visibility:visible;mso-wrap-style:square;v-text-anchor:top" coordsize="18,14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" path="m18,1430l18,t,1430l,1430e" filled="f" strokecolor="#262626" strokeweight=".35pt">
                  <v:path arrowok="t" o:connecttype="custom" o:connectlocs="18,1467;18,37;18,1467;0,1467" o:connectangles="0,0,0,0"/>
                </v:shape>
                <v:line id="Line 180" o:spid="_x0000_s1035" style="position:absolute;visibility:visible;mso-wrap-style:square" from="2196,1181" to="2196,11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" strokecolor="#262626" strokeweight=".35pt"/>
                <v:line id="Line 181" o:spid="_x0000_s1036" style="position:absolute;visibility:visible;mso-wrap-style:square" from="2196,895" to="2196,8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" strokecolor="#262626" strokeweight=".35pt"/>
                <v:line id="Line 182" o:spid="_x0000_s1037" style="position:absolute;visibility:visible;mso-wrap-style:square" from="2196,609" to="2196,6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" strokecolor="#262626" strokeweight=".35pt"/>
                <v:line id="Line 183" o:spid="_x0000_s1038" style="position:absolute;visibility:visible;mso-wrap-style:square" from="2196,323" to="2196,3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" strokecolor="#262626" strokeweight=".35pt"/>
                <v:line id="Line 184" o:spid="_x0000_s1039" style="position:absolute;visibility:visible;mso-wrap-style:square" from="2196,37" to="2196,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" strokecolor="#262626" strokeweight=".35pt"/>
                <v:line id="Line 185" o:spid="_x0000_s1040" style="position:absolute;visibility:visible;mso-wrap-style:square" from="420,1467" to="2196,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" strokecolor="#262626" strokeweight=".35pt"/>
                <v:line id="Line 186" o:spid="_x0000_s1041" style="position:absolute;visibility:visible;mso-wrap-style:square" from="451,1467" to="451,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" strokecolor="#3ca0a0" strokeweight=".30867mm"/>
                <v:line id="Line 187" o:spid="_x0000_s1042" style="position:absolute;visibility:visible;mso-wrap-style:square" from="494,1467" to="494,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" strokecolor="#3ca0a0" strokeweight=".30867mm"/>
                <v:line id="Line 188" o:spid="_x0000_s1043" style="position:absolute;visibility:visible;mso-wrap-style:square" from="538,1467" to="538,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" strokecolor="#3ca0a0" strokeweight=".30867mm"/>
                <v:line id="Line 189" o:spid="_x0000_s1044" style="position:absolute;visibility:visible;mso-wrap-style:square" from="581,1467" to="581,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" strokecolor="#3ca0a0" strokeweight=".30867mm"/>
                <v:line id="Line 190" o:spid="_x0000_s1045" style="position:absolute;visibility:visible;mso-wrap-style:square" from="625,1467" to="625,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" strokecolor="#3ca0a0" strokeweight=".30867mm"/>
                <v:line id="Line 191" o:spid="_x0000_s1046" style="position:absolute;visibility:visible;mso-wrap-style:square" from="668,1467" to="668,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" strokecolor="#3ca0a0" strokeweight=".30867mm"/>
                <v:line id="Line 192" o:spid="_x0000_s1047" style="position:absolute;visibility:visible;mso-wrap-style:square" from="712,1467" to="712,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" strokecolor="#3ca0a0" strokeweight=".30867mm"/>
                <v:line id="Line 193" o:spid="_x0000_s1048" style="position:absolute;visibility:visible;mso-wrap-style:square" from="755,1467" to="755,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" strokecolor="#3ca0a0" strokeweight=".30867mm"/>
                <v:line id="Line 194" o:spid="_x0000_s1049" style="position:absolute;visibility:visible;mso-wrap-style:square" from="799,1467" to="799,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" strokecolor="#3ca0a0" strokeweight=".30867mm"/>
                <v:line id="Line 195" o:spid="_x0000_s1050" style="position:absolute;visibility:visible;mso-wrap-style:square" from="842,1467" to="842,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" strokecolor="#3ca0a0" strokeweight=".30867mm"/>
                <v:line id="Line 196" o:spid="_x0000_s1051" style="position:absolute;visibility:visible;mso-wrap-style:square" from="886,1467" to="886,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" strokecolor="#3ca0a0" strokeweight=".30867mm"/>
                <v:line id="Line 197" o:spid="_x0000_s1052" style="position:absolute;visibility:visible;mso-wrap-style:square" from="929,1467" to="929,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" strokecolor="#3ca0a0" strokeweight=".30867mm"/>
                <v:line id="Line 198" o:spid="_x0000_s1053" style="position:absolute;visibility:visible;mso-wrap-style:square" from="973,1467" to="973,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" strokecolor="#3ca0a0" strokeweight=".30867mm"/>
                <v:line id="Line 199" o:spid="_x0000_s1054" style="position:absolute;visibility:visible;mso-wrap-style:square" from="1016,1467" to="1016,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" strokecolor="#3ca0a0" strokeweight=".30867mm"/>
                <v:line id="Line 200" o:spid="_x0000_s1055" style="position:absolute;visibility:visible;mso-wrap-style:square" from="1060,1467" to="1060,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" strokecolor="#3ca0a0" strokeweight=".30867mm"/>
                <v:line id="Line 201" o:spid="_x0000_s1056" style="position:absolute;visibility:visible;mso-wrap-style:square" from="1103,1467" to="1103,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" strokecolor="#3ca0a0" strokeweight=".30867mm"/>
                <v:line id="Line 202" o:spid="_x0000_s1057" style="position:absolute;visibility:visible;mso-wrap-style:square" from="1147,1467" to="1147,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" strokecolor="#3ca0a0" strokeweight=".30867mm"/>
                <v:line id="Line 203" o:spid="_x0000_s1058" style="position:absolute;visibility:visible;mso-wrap-style:square" from="1190,1467" to="1190,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" strokecolor="#3ca0a0" strokeweight=".30867mm"/>
                <v:line id="Line 204" o:spid="_x0000_s1059" style="position:absolute;visibility:visible;mso-wrap-style:square" from="1234,1467" to="1234,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" strokecolor="#3ca0a0" strokeweight=".30867mm"/>
                <v:line id="Line 205" o:spid="_x0000_s1060" style="position:absolute;visibility:visible;mso-wrap-style:square" from="1278,1467" to="1278,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" strokecolor="#3ca0a0" strokeweight=".30867mm"/>
                <v:line id="Line 206" o:spid="_x0000_s1061" style="position:absolute;visibility:visible;mso-wrap-style:square" from="1321,1467" to="1321,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" strokecolor="#3ca0a0" strokeweight=".30867mm"/>
                <v:line id="Line 207" o:spid="_x0000_s1062" style="position:absolute;visibility:visible;mso-wrap-style:square" from="1365,1467" to="1365,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" strokecolor="#3ca0a0" strokeweight=".30867mm"/>
                <v:line id="Line 208" o:spid="_x0000_s1063" style="position:absolute;visibility:visible;mso-wrap-style:square" from="1408,1467" to="1408,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" strokecolor="#3ca0a0" strokeweight=".30867mm"/>
                <v:line id="Line 209" o:spid="_x0000_s1064" style="position:absolute;visibility:visible;mso-wrap-style:square" from="1452,1467" to="1452,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" strokecolor="#3ca0a0" strokeweight=".30867mm"/>
                <v:line id="Line 210" o:spid="_x0000_s1065" style="position:absolute;visibility:visible;mso-wrap-style:square" from="1495,1467" to="1495,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" strokecolor="#3ca0a0" strokeweight=".30867mm"/>
                <v:line id="Line 211" o:spid="_x0000_s1066" style="position:absolute;visibility:visible;mso-wrap-style:square" from="1539,1467" to="1539,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" strokecolor="#3ca0a0" strokeweight=".30867mm"/>
                <v:line id="Line 212" o:spid="_x0000_s1067" style="position:absolute;visibility:visible;mso-wrap-style:square" from="1582,1467" to="1582,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" strokecolor="#3ca0a0" strokeweight=".30867mm"/>
                <v:line id="Line 213" o:spid="_x0000_s1068" style="position:absolute;visibility:visible;mso-wrap-style:square" from="1626,1467" to="1626,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" strokecolor="#3ca0a0" strokeweight=".30867mm"/>
                <v:line id="Line 214" o:spid="_x0000_s1069" style="position:absolute;visibility:visible;mso-wrap-style:square" from="1669,1467" to="1669,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" strokecolor="#3ca0a0" strokeweight=".30867mm"/>
                <v:line id="Line 215" o:spid="_x0000_s1070" style="position:absolute;visibility:visible;mso-wrap-style:square" from="1713,1467" to="1713,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" strokecolor="#3ca0a0" strokeweight=".30867mm"/>
                <v:line id="Line 216" o:spid="_x0000_s1071" style="position:absolute;visibility:visible;mso-wrap-style:square" from="1756,1467" to="1756,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" strokecolor="#3ca0a0" strokeweight=".30867mm"/>
                <v:line id="Line 217" o:spid="_x0000_s1072" style="position:absolute;visibility:visible;mso-wrap-style:square" from="1800,1467" to="1800,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" strokecolor="#3ca0a0" strokeweight=".30867mm"/>
                <v:line id="Line 218" o:spid="_x0000_s1073" style="position:absolute;visibility:visible;mso-wrap-style:square" from="1843,1467" to="1843,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" strokecolor="#3ca0a0" strokeweight=".30867mm"/>
                <v:line id="Line 219" o:spid="_x0000_s1074" style="position:absolute;visibility:visible;mso-wrap-style:square" from="1887,1467" to="1887,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" strokecolor="#3ca0a0" strokeweight=".30867mm"/>
                <v:line id="Line 220" o:spid="_x0000_s1075" style="position:absolute;visibility:visible;mso-wrap-style:square" from="1930,1467" to="1930,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" strokecolor="#3ca0a0" strokeweight=".30867mm"/>
                <v:line id="Line 221" o:spid="_x0000_s1076" style="position:absolute;visibility:visible;mso-wrap-style:square" from="1974,1467" to="1974,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" strokecolor="#3ca0a0" strokeweight=".30867mm"/>
                <v:line id="Line 222" o:spid="_x0000_s1077" style="position:absolute;visibility:visible;mso-wrap-style:square" from="2017,1467" to="2017,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" strokecolor="#3ca0a0" strokeweight=".30867mm"/>
                <v:line id="Line 223" o:spid="_x0000_s1078" style="position:absolute;visibility:visible;mso-wrap-style:square" from="2061,1467" to="2061,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" strokecolor="#3ca0a0" strokeweight=".30867mm"/>
                <v:line id="Line 224" o:spid="_x0000_s1079" style="position:absolute;visibility:visible;mso-wrap-style:square" from="2104,1467" to="2104,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" strokecolor="#3ca0a0" strokeweight=".30867mm"/>
                <v:line id="Line 225" o:spid="_x0000_s1080" style="position:absolute;visibility:visible;mso-wrap-style:square" from="2148,1467" to="2148,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" strokecolor="#3ca0a0" strokeweight=".30867mm"/>
                <v:shape id="docshape77" o:spid="_x0000_s1081" style="position:absolute;left:420;top:285;width:1777;height:1181;visibility:visible;mso-wrap-style:square;v-text-anchor:top" coordsize="1777,1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" path="m,1181r9,l13,1181r14,l31,1181r5,l40,1181r9,l53,1181r9,-1l67,1180r4,l76,1180r4,l84,1180r18,l107,1180r4,l116,1180r4,l124,1180r5,l142,1180r9,l156,1180r4,l164,1180r9,-1l178,1179r4,l191,1179r4,l204,1179r14,l222,1179r13,l240,1178r13,l258,1178r4,l267,1178r4,l275,1178r9,-1l289,1177r4,l298,1177r13,l315,1177r5,l324,1176r5,l333,1176r5,l342,1176r4,l351,1175r4,l364,1175r14,-1l382,1174r4,l391,1174r4,-1l400,1173r4,l409,1173r4,-1l418,1172r4,l426,1172r5,-1l435,1171r5,l444,1170r49,-4l497,1165r63,-10l573,1151r4,-1l635,1128r49,-37l724,1035r27,-60l773,902r17,-79l804,749r13,-88l826,594r9,-73l844,442r9,-81l857,319r5,-41l870,199r9,-72l888,67,906,3,910,r5,3l933,71r8,60l950,204r9,80l968,366r5,41l981,487r9,76l999,633r9,63l1021,779r14,68l1052,920r23,68l1101,1044r40,52l1195,1132r57,21l1301,1162r5,1l1310,1163r4,1l1319,1165r4,l1332,1166r5,1l1341,1167r40,4l1385,1171r5,l1403,1172r5,1l1412,1173r5,l1421,1173r4,1l1430,1174r4,l1439,1174r4,l1448,1175r4,l1461,1175r4,l1492,1176r9,1l1505,1177r9,l1519,1177r4,l1528,1177r4,l1536,1178r5,l1545,1178r5,l1554,1178r5,l1563,1178r5,l1572,1178r31,1l1607,1179r5,l1625,1179r5,l1634,1179r5,l1643,1179r4,l1652,1179r4,1l1661,1180r4,l1670,1180r9,l1687,1180r5,l1696,1180r5,l1705,1180r5,l1714,1180r4,l1723,1180r4,l1732,1180r4,l1741,1180r4,l1750,1180r4,l1758,1180r9,1l1772,1181r4,e" filled="f" strokecolor="#0072bd" strokeweight=".20567mm">
                  <v:path arrowok="t" o:connecttype="custom" o:connectlocs="27,1466;49,1466;71,1465;102,1465;120,1465;151,1465;173,1464;195,1464;235,1464;262,1463;284,1462;311,1462;329,1461;346,1461;378,1459;395,1458;413,1457;431,1456;493,1451;577,1435;751,1260;817,946;853,646;879,412;915,288;959,569;990,848;1035,1132;1141,1381;1306,1448;1323,1450;1381,1456;1408,1458;1425,1459;1443,1459;1465,1460;1514,1462;1532,1462;1550,1463;1568,1463;1612,1464;1639,1464;1656,1465;1679,1465;1701,1465;1718,1465;1736,1465;1754,1465;1776,1466" o:connectangles="0,0,0,0,0,0,0,0,0,0,0,0,0,0,0,0,0,0,0,0,0,0,0,0,0,0,0,0,0,0,0,0,0,0,0,0,0,0,0,0,0,0,0,0,0,0,0,0,0"/>
                </v:shape>
                <v:line id="Line 227" o:spid="_x0000_s1082" style="position:absolute;visibility:visible;mso-wrap-style:square" from="420,1467" to="2196,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" strokecolor="#262626" strokeweight=".35pt"/>
                <v:line id="Line 228" o:spid="_x0000_s1083" style="position:absolute;visibility:visible;mso-wrap-style:square" from="420,37" to="2196,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" strokecolor="#262626" strokeweight=".35pt"/>
                <v:line id="Line 229" o:spid="_x0000_s1084" style="position:absolute;visibility:visible;mso-wrap-style:square" from="420,1467" to="420,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" strokecolor="#262626" strokeweight=".35pt"/>
                <v:line id="Line 230" o:spid="_x0000_s1085" style="position:absolute;visibility:visible;mso-wrap-style:square" from="864,1467" to="864,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" strokecolor="#262626" strokeweight=".35pt"/>
                <v:line id="Line 231" o:spid="_x0000_s1086" style="position:absolute;visibility:visible;mso-wrap-style:square" from="1308,1467" to="1308,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" strokecolor="#262626" strokeweight=".35pt"/>
                <v:line id="Line 232" o:spid="_x0000_s1087" style="position:absolute;visibility:visible;mso-wrap-style:square" from="1752,1467" to="1752,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" strokecolor="#262626" strokeweight=".35pt"/>
                <v:line id="Line 233" o:spid="_x0000_s1088" style="position:absolute;visibility:visible;mso-wrap-style:square" from="2196,1467" to="2196,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" strokecolor="#262626" strokeweight=".35pt"/>
                <v:line id="Line 234" o:spid="_x0000_s1089" style="position:absolute;visibility:visible;mso-wrap-style:square" from="420,37" to="420,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" strokecolor="#262626" strokeweight=".35pt"/>
                <v:line id="Line 235" o:spid="_x0000_s1090" style="position:absolute;visibility:visible;mso-wrap-style:square" from="864,37" to="864,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" strokecolor="#262626" strokeweight=".35pt"/>
                <v:line id="Line 236" o:spid="_x0000_s1091" style="position:absolute;visibility:visible;mso-wrap-style:square" from="1308,37" to="1308,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" strokecolor="#262626" strokeweight=".35pt"/>
                <v:line id="Line 237" o:spid="_x0000_s1092" style="position:absolute;visibility:visible;mso-wrap-style:square" from="1752,37" to="1752,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" strokecolor="#262626" strokeweight=".35pt"/>
                <v:line id="Line 238" o:spid="_x0000_s1093" style="position:absolute;visibility:visible;mso-wrap-style:square" from="2196,37" to="2196,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" strokecolor="#262626" strokeweight=".35pt"/>
                <v:shape id="docshape78" o:spid="_x0000_s1094" style="position:absolute;left:317;top:1517;width:1941;height:199;visibility:visible;mso-wrap-style:square;v-text-anchor:top" coordsize="1941,1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" path="m22,38l,38r,7l22,45r,-7xm75,28r,-15l72,9,71,7,65,1,60,,45,,39,3,35,9r-2,3l32,16r,7l40,23r,-5l41,16r1,-3l44,9,48,7r13,l66,12r,13l63,30r-6,3l49,38,35,46r-4,6l30,67r44,l74,59r-35,l40,53r3,-3l51,45,70,35r5,-7xm126,22r-2,-9l120,7,118,4r,12l118,54r-4,9l96,63,91,54r,-38l96,7r17,l118,16r,-12l116,2,111,,98,,93,2,89,7r-4,6l83,22r,13l84,50r4,10l95,67r10,2l114,67r5,-4l121,61r4,-11l126,35r,-13xm178,22r-2,-9l172,7,170,4r,12l170,54r-5,9l148,63r-5,-9l143,16r5,-9l165,7r5,9l170,4,168,2,163,,150,r-5,2l141,7r-4,6l135,22r,13l136,50r4,10l147,67r9,2l166,67r4,-4l173,61r4,-11l178,35r,-13xm466,38r-22,l444,45r22,l466,38xm503,r-5,l495,10r-2,1l481,13r,6l495,19r,48l503,67,503,xm570,22r-2,-9l564,7,562,4r,12l562,54r-4,9l540,63r-5,-9l535,16r5,-9l557,7r5,9l562,4,560,2,555,,542,r-5,2l533,7r-4,6l527,22r,13l528,50r4,10l539,67r10,2l558,67r5,-4l565,61r4,-11l570,35r,-13xm622,22r-2,-9l616,7,614,4r,12l614,54r-5,9l592,63r-5,-9l587,16r5,-9l609,7r5,9l614,4,612,2,607,,594,r-5,2l585,7r-4,6l579,22r,13l580,50r4,10l591,67r9,2l610,67r5,-4l617,61r4,-11l622,35r,-13xm818,140r-3,l810,140r-5,3l801,151r,-9l793,142r,53l801,195r,-40l804,151r3,-2l818,149r,-9xm872,163r,-5l868,148r-1,-2l863,143r,12l863,165r-30,l834,155r6,-7l857,148r6,7l863,143r-4,-3l833,140r-9,12l824,187r9,11l861,198r8,-7l869,190r2,-11l863,179r-3,7l855,190r-12,l838,187r-2,-4l834,180r-1,-3l833,171r39,l872,165r,-2xm924,173r-5,-5l894,162r-3,-2l891,151r4,-3l909,148r4,3l913,157r9,l922,148r,-2l915,140r-25,l882,147r,18l886,169r27,6l915,178r,9l910,190r-12,l894,189r-2,-3l890,185r,-2l889,179r-9,l881,192r7,6l915,198r9,-7l924,190r,-17xm944,142r-9,l935,196r9,l944,142xm944,121r-9,l935,131r9,l944,121xm1002,121r-9,l993,148r,8l993,182r-6,8l969,190r-6,-8l963,156r6,-8l987,148r6,8l993,148r-3,-5l984,140r-21,l954,151r,36l962,198r22,l989,195r4,-5l994,188r,7l1002,195r,-7l1002,148r,-27xm1008,22r-2,-9l1001,7,999,4r,12l999,54r-4,9l977,63r-4,-9l973,16r4,-9l995,7r4,9l999,4,998,2,992,,980,r-6,2l971,7r-4,6l965,22r,13l966,50r4,10l977,67r9,2l996,67r4,-4l1002,61r4,-11l1008,35r,-13xm1057,142r-8,l1049,183r-6,7l1028,190r-5,-4l1023,142r-8,l1015,192r6,6l1040,198r5,-3l1048,190r2,-2l1050,195r7,l1057,188r,-46xm1120,190r-2,1l1115,191r-1,-1l1114,189r,-20l1114,148r,-3l1107,140r-22,l1079,142r-4,4l1073,149r-1,3l1072,158r8,l1081,151r4,-3l1101,148r4,3l1105,169r,12l1104,183r-6,6l1094,190r-12,l1078,187r,-11l1082,173r18,-2l1102,170r3,-1l1105,151r,11l1103,163r-19,3l1082,166r-3,2l1073,170r-4,5l1069,192r7,6l1094,198r5,-3l1105,190r1,5l1109,198r7,l1117,198r3,-1l1120,191r,-1xm1138,121r-9,l1129,195r9,l1138,121xm1378,r-6,l1370,10r-2,1l1355,13r,6l1370,19r,48l1378,67r,-67xm1445,22r-2,-9l1438,7r-2,-3l1436,16r,38l1432,63r-18,l1410,54r,-38l1414,7r18,l1436,16r,-12l1435,2,1429,r-12,l1411,2r-3,5l1404,13r-3,9l1401,35r2,15l1407,60r7,7l1423,69r9,-2l1437,63r2,-2l1443,50r2,-15l1445,22xm1497,22r-2,-9l1490,7r-2,-3l1488,16r,38l1484,63r-18,l1462,54r,-38l1466,7r18,l1488,16r,-12l1487,2,1481,r-12,l1463,2r-3,5l1455,13r-2,9l1453,35r2,15l1459,60r7,7l1475,69r9,-2l1489,63r2,-2l1495,50r2,-15l1497,22xm1837,28r,-15l1835,9r-2,-2l1827,1,1822,r-14,l1801,3r-3,6l1795,12r-1,4l1794,23r8,l1803,18r,-2l1804,13r3,-4l1811,7r12,l1829,12r,13l1826,30r-6,3l1811,38r-14,8l1793,52r,15l1837,67r,-8l1802,59r1,-6l1806,50r8,-5l1832,35r5,-7xm1889,22r-2,-9l1882,7r-2,-3l1880,16r,38l1876,63r-18,l1854,54r,-38l1858,7r18,l1880,16r,-12l1879,2,1873,r-12,l1855,2r-3,5l1848,13r-3,9l1845,35r2,15l1851,60r7,7l1867,69r9,-2l1881,63r2,-2l1887,50r2,-15l1889,22xm1941,22r-2,-9l1934,7r-2,-3l1932,16r,38l1928,63r-18,l1906,54r,-38l1910,7r18,l1932,16r,-12l1931,2,1925,r-12,l1907,2r-3,5l1899,13r-2,9l1897,35r2,15l1903,60r7,7l1919,69r9,-2l1933,63r2,-2l1939,50r2,-15l1941,22xe" fillcolor="#262626" stroked="f">
                  <v:path arrowok="t" o:connecttype="custom" o:connectlocs="65,1519;41,1534;35,1564;75,1546;91,1534;85,1531;125,1568;148,1581;145,1520;170,1581;503,1518;570,1540;540,1525;527,1540;570,1553;587,1572;585,1525;617,1579;793,1660;872,1676;863,1673;871,1697;872,1689;913,1669;913,1693;880,1697;944,1714;993,1674;993,1666;994,1706;999,1534;998,1520;977,1585;1049,1701;1048,1708;1114,1707;1072,1676;1094,1708;1103,1681;1105,1708;1129,1639;1370,1537;1432,1581;1417,1518;1432,1585;1488,1534;1487,1520;1466,1585;1835,1527;1802,1541;1820,1551;1814,1563;1858,1581;1855,1520;1881,1581;1932,1572;1925,1518;1919,1587" o:connectangles="0,0,0,0,0,0,0,0,0,0,0,0,0,0,0,0,0,0,0,0,0,0,0,0,0,0,0,0,0,0,0,0,0,0,0,0,0,0,0,0,0,0,0,0,0,0,0,0,0,0,0,0,0,0,0,0,0,0"/>
                </v:shape>
                <v:rect id="docshape79" o:spid="_x0000_s1095" style="position:absolute;left:1373;top:93;width:766;height:2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" stroked="f"/>
                <v:shape id="docshape80" o:spid="_x0000_s1096" style="position:absolute;left:1585;top:120;width:357;height:80;visibility:visible;mso-wrap-style:square;v-text-anchor:top" coordsize="357,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" path="m7,l,,,61r7,l7,28r4,-5l7,23,7,xm35,22r-13,l24,22r3,3l28,27r,34l35,61r,-39xm30,16r-15,l11,17,7,23r4,l12,22r23,l35,20,30,16xm54,17r-7,l47,61r7,l54,17xm54,l47,r,8l54,8,54,xm70,48r-7,l63,58r6,5l91,63r7,-6l98,56r-21,l74,55,72,53,71,52,70,51r,-3xm91,16r-21,l64,21r,15l67,39r22,5l91,46r,7l87,56r11,l98,42,95,39,73,34,71,32r,-8l75,22r21,l96,20,91,16xm96,22r-10,l89,24r,5l97,29,96,22xm116,22r-7,l109,60r3,3l119,63r2,l123,62r,-5l117,57r-1,-1l116,22xm123,56r-3,1l123,57r,-1xm123,17r-20,l103,22r20,l123,17xm116,5r-7,l109,17r7,l116,5xm161,16r-26,l128,24r,30l135,63r25,l166,56r-26,l135,50r,-22l140,22r26,l161,16xm166,22r-10,l161,28r,22l156,56r10,l168,54r,-30l166,22xm183,66r-7,l177,74r6,5l199,79r6,-2l208,73r-21,l184,71r-1,-5xm212,55r-7,l205,69r-3,4l208,73r3,-4l212,64r,-9xm198,16r-16,l175,25r,22l176,52r8,9l188,63r10,l201,60r3,-4l186,56r-4,-6l182,28r4,-6l205,22r-3,-4l198,16xm205,22r-4,l205,28r,22l201,56r3,l205,55r7,l212,23r-6,l205,22xm212,17r-6,l206,23r6,l212,17xm231,17r-7,l224,61r7,l231,27r3,-2l231,25r,-8xm243,16r-5,l235,18r-4,7l234,25r2,-2l245,23r,-7l243,16xm245,23r-9,l245,23xm286,22r-10,l279,24r,9l278,35r-16,2l260,37r-2,1l253,40r-3,4l250,58r6,5l270,63r4,-2l279,57r-19,l257,54r,-9l260,43r8,-2l275,40r2,l279,39r7,l286,22xm287,56r-8,l280,61r2,2l288,63r1,l291,62r,-5l287,57r,-1xm291,57r-1,l291,57xm286,39r-7,l279,49r-1,2l273,55r-3,2l279,57r,-1l287,56r-1,l286,39xm280,16r-17,l258,17r-3,4l253,23r-1,2l252,30r7,l260,24r3,-2l286,22r,-2l280,16xm305,17r-6,l299,61r7,l306,27r3,-4l305,23r,-6xm331,22r-9,l325,25r,36l332,61r,-34l336,22r-5,xm357,22r-10,l350,25r,36l357,61r,-39xm325,16r-12,l309,18r-4,5l309,23r2,-1l331,22r-3,-4l325,16xm353,16r-15,l335,17r-4,5l336,22r21,l357,20r-4,-4xe" fillcolor="black" stroked="f">
                  <v:path arrowok="t" o:connecttype="custom" o:connectlocs="7,149;22,143;35,182;7,144;30,137;54,138;54,121;91,184;72,174;70,137;91,167;95,160;96,143;89,145;109,143;123,183;123,177;103,138;109,126;135,137;166,177;166,143;161,171;166,143;199,200;183,187;208,194;182,137;188,184;182,171;198,137;201,177;206,144;212,144;231,182;243,137;236,144;236,144;279,145;258,159;270,184;257,166;279,160;280,182;291,178;291,178;278,172;287,177;258,138;259,151;280,137;306,148;322,143;336,143;350,146;313,137;331,143;335,138;357,141" o:connectangles="0,0,0,0,0,0,0,0,0,0,0,0,0,0,0,0,0,0,0,0,0,0,0,0,0,0,0,0,0,0,0,0,0,0,0,0,0,0,0,0,0,0,0,0,0,0,0,0,0,0,0,0,0,0,0,0,0,0,0"/>
                </v:shape>
                <v:line id="Line 242" o:spid="_x0000_s1097" style="position:absolute;visibility:visible;mso-wrap-style:square" from="1391,153" to="1514,1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" strokecolor="#3ca0a0" strokeweight=".30867mm"/>
                <v:shape id="docshape81" o:spid="_x0000_s1098" style="position:absolute;left:1580;top:224;width:451;height:64;visibility:visible;mso-wrap-style:square;v-text-anchor:top" coordsize="45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" path="m12,23r-6,l6,61r3,3l16,64r1,-1l20,63r,-6l13,57r-1,l12,23xm20,57r-4,l20,57xm20,18l,18r,5l20,23r,-5xm12,6l6,6r,12l12,18,12,6xm46,35r-20,l26,41r20,l46,35xm77,16r-18,l52,26r,28l59,64r18,l81,61r3,-4l64,57,59,50r,-20l64,23r20,l81,19,77,16xm91,56r-6,l85,62r6,l91,56xm84,23r-4,l84,30r,20l79,57r5,l85,56r6,l91,23r-7,xm91,l84,r,23l91,23,91,xm109,18r-7,l102,62r7,l109,18xm109,r-7,l102,9r7,l109,xm125,49r-7,l118,59r6,5l147,64r7,-6l154,57r-22,l129,56r-2,-2l126,53r,-1l125,49xm146,16r-20,l119,22r,15l123,40r21,5l146,47r,7l142,57r12,l154,43r-4,-4l129,34r-3,-1l126,25r4,-2l152,23r,-2l146,16xm152,23r-11,l144,25r,5l152,30r,-7xm171,23r-7,l164,61r3,3l175,64r1,-1l178,63r,-6l172,57r-1,l171,23xm178,57r-3,l178,57xm178,18r-20,l158,23r20,l178,18xm171,6r-7,l164,18r7,l171,6xm193,18r-7,l186,62r7,l193,28r3,-2l193,26r,-8xm205,16r-5,l197,19r-4,7l196,26r2,-2l207,24r,-7l205,16xm207,24r-9,l207,24xm221,18r-7,l214,62r7,l221,18xm221,r-7,l214,9r7,l221,xm243,56r-5,l241,61r5,3l263,64r6,-7l243,57r,-1xm239,r-7,l232,62r6,l238,56r5,l239,50r,-20l243,24r-4,l239,xm269,23r-10,l264,30r,20l258,57r11,l271,54r,-29l269,23xm264,16r-18,l242,19r-3,5l243,24r,-1l269,23r-5,-7xm286,18r-7,l279,59r6,5l300,64r4,-3l307,57r-17,l286,54r,-36xm314,56r-6,l308,62r6,l314,56xm314,18r-7,l307,52r-4,5l307,57r1,-1l314,56r,-38xm335,23r-7,l328,61r3,3l338,64r1,-1l342,63r,-6l335,57r,-34xm342,57r-4,l342,57xm342,18r-20,l322,23r20,l342,18xm335,6r-7,l328,18r7,l335,6xm356,18r-7,l349,62r7,l356,18xm356,r-7,l349,9r7,l356,xm398,16r-25,l366,25r-1,30l373,64r25,l403,57r-25,l373,51r,-22l378,23r25,l398,16xm403,23r-10,l398,29r,22l393,57r10,l405,55r,-30l403,23xm421,18r-6,l415,62r7,l422,28r3,-3l421,25r,-7xm450,23r-10,l443,26r,36l450,62r,-39xm445,16r-15,l425,19r-4,6l425,25r2,-2l450,23r,-2l445,16xe" fillcolor="black" stroked="f">
                  <v:path arrowok="t" o:connecttype="custom" o:connectlocs="16,288;12,281;20,281;20,242;12,230;46,259;59,288;59,274;77,240;91,280;79,281;84,247;91,247;109,286;109,233;124,288;129,280;146,240;144,269;154,267;130,247;141,247;171,247;176,287;171,247;178,242;171,230;193,242;196,250;197,243;207,241;207,248;221,242;221,224;263,288;232,224;239,274;269,247;269,281;246,240;269,247;285,288;286,278;314,286;303,281;335,247;339,287;335,247;342,242;335,230;356,242;356,224;398,240;398,288;378,247;398,253;405,249;422,286;450,247;450,247;425,249" o:connectangles="0,0,0,0,0,0,0,0,0,0,0,0,0,0,0,0,0,0,0,0,0,0,0,0,0,0,0,0,0,0,0,0,0,0,0,0,0,0,0,0,0,0,0,0,0,0,0,0,0,0,0,0,0,0,0,0,0,0,0,0,0"/>
                </v:shape>
                <v:line id="Line 244" o:spid="_x0000_s1099" style="position:absolute;visibility:visible;mso-wrap-style:square" from="1391,257" to="1566,2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" strokecolor="#0072bd" strokeweight=".20567mm"/>
                <v:rect id="docshape82" o:spid="_x0000_s1100" style="position:absolute;left:1373;top:93;width:766;height:2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" filled="f" strokecolor="#262626" strokeweight=".35pt"/>
                <w10:anchorlock/>
              </v:group>
            </w:pict>
          </mc:Fallback>
        </mc:AlternateContent>
      </w:r>
    </w:p>
    <w:p w14:paraId="730258F4" w14:textId="796F2352" w:rsidR="00433E78" w:rsidRPr="00433E78" w:rsidRDefault="00433E78" w:rsidP="00433E78">
      <w:pPr>
        <w:pStyle w:val="af0"/>
        <w:rPr>
          <w:sz w:val="28"/>
          <w:szCs w:val="28"/>
        </w:rPr>
      </w:pPr>
      <w:bookmarkStart w:id="135" w:name="_Ref91671851"/>
      <w:r w:rsidRPr="00922B26">
        <w:rPr>
          <w:lang w:val="ru-RU"/>
        </w:rPr>
        <w:t xml:space="preserve">Рисунок </w:t>
      </w:r>
      <w:r>
        <w:rPr>
          <w:lang w:val="ru-RU"/>
        </w:rPr>
        <w:fldChar w:fldCharType="begin"/>
      </w:r>
      <w:r>
        <w:rPr>
          <w:lang w:val="ru-RU"/>
        </w:rPr>
        <w:instrText xml:space="preserve"> STYLEREF 1 \s </w:instrText>
      </w:r>
      <w:r>
        <w:rPr>
          <w:lang w:val="ru-RU"/>
        </w:rPr>
        <w:fldChar w:fldCharType="separate"/>
      </w:r>
      <w:r>
        <w:rPr>
          <w:noProof/>
          <w:lang w:val="ru-RU"/>
        </w:rPr>
        <w:t>0</w:t>
      </w:r>
      <w:r>
        <w:rPr>
          <w:lang w:val="ru-RU"/>
        </w:rPr>
        <w:fldChar w:fldCharType="end"/>
      </w:r>
      <w:r>
        <w:rPr>
          <w:lang w:val="ru-RU"/>
        </w:rPr>
        <w:noBreakHyphen/>
      </w:r>
      <w:r>
        <w:rPr>
          <w:lang w:val="ru-RU"/>
        </w:rPr>
        <w:fldChar w:fldCharType="begin"/>
      </w:r>
      <w:r>
        <w:rPr>
          <w:lang w:val="ru-RU"/>
        </w:rPr>
        <w:instrText xml:space="preserve"> SEQ Рисунок \* ARABIC \s 1 </w:instrText>
      </w:r>
      <w:r>
        <w:rPr>
          <w:lang w:val="ru-RU"/>
        </w:rPr>
        <w:fldChar w:fldCharType="separate"/>
      </w:r>
      <w:r>
        <w:rPr>
          <w:noProof/>
          <w:lang w:val="ru-RU"/>
        </w:rPr>
        <w:t>5</w:t>
      </w:r>
      <w:r>
        <w:rPr>
          <w:lang w:val="ru-RU"/>
        </w:rPr>
        <w:fldChar w:fldCharType="end"/>
      </w:r>
      <w:bookmarkEnd w:id="135"/>
      <w:r>
        <w:rPr>
          <w:lang w:val="ru-RU"/>
        </w:rPr>
        <w:t xml:space="preserve"> </w:t>
      </w:r>
      <w:r w:rsidRPr="00D17E97">
        <w:rPr>
          <w:lang w:val="ru-RU"/>
        </w:rPr>
        <w:t xml:space="preserve">Распределение вероятностей временных остатков r i: эмпирическое (зеленая гистограмма) и t-образное распределение Стьюдента (синяя кривая). </w:t>
      </w:r>
      <w:r w:rsidRPr="00433E78">
        <w:t xml:space="preserve">(a) simulation_3planes </w:t>
      </w:r>
      <w:r>
        <w:rPr>
          <w:lang w:val="ru-RU"/>
        </w:rPr>
        <w:fldChar w:fldCharType="begin"/>
      </w:r>
      <w:r w:rsidR="003409A9">
        <w:instrText xml:space="preserve"> ADDIN ZOTERO_ITEM CSL_CITATION {"citationID":"8RtToU0o","properties":{"formattedCitation":"[96]","plainCitation":"[96]","noteIndex":0},"citationItems":[{"id":198,"uris":["http://zotero.org/users/local/XvQpfN4m/items/24NXFNAS"],"uri":["http://zotero.org/users/local/XvQpfN4m/items/24NXFNAS"],"itemData":{"id":198,"type":"article-journal","abstract":"New vision sensors, such as the dynamic and active-pixel vision sensor (DAVIS), incorporate a conventional global-shutter camera and an event-based sensor in the same pixel array. These sensors have great potential for high-speed robotics and computer vision because they allow us to combine the benefits of conventional cameras with those of event-based sensors: low latency, high temporal resolution, and very high dynamic range. However, new algorithms are required to exploit the sensor characteristics and cope with its unconventional output, which consists of a stream of asynchronous brightness changes (called “events”) and synchronous grayscale frames. For this purpose, we present and release a collection of datasets captured with a DAVIS in a variety of synthetic and real environments, which we hope will motivate research on new algorithms for high-speed and high-dynamic-range robotics and computer-vision applications. In addition to global-shutter intensity images and asynchronous events, we provide inertial measurements and ground-truth camera poses from a motion-capture system. The latter allows comparing the pose accuracy of ego-motion estimation algorithms quantitatively. All the data are released both as standard text files and binary files (i.e. rosbag). This paper provides an overview of the available data and describes a simulator that we release open-source to create synthetic event-camera data.","container-title":"The International Journal of Robotics Research","DOI":"10.1177/0278364917691115","ISSN":"0278-3649, 1741-3176","issue":"2","journalAbbreviation":"The International Journal of Robotics Research","language":"en","page":"142-149","source":"DOI.org (Crossref)","title":"The event-camera dataset and simulator: Event-based data for pose estimation, visual odometry, and SLAM","title-short":"The event-camera dataset and simulator","volume":"36","author":[{"family":"Mueggler","given":"Elias"},{"family":"Rebecq","given":"Henri"},{"family":"Gallego","given":"Guillermo"},{"family":"Delbruck","given":"Tobi"},{"family":"Scaramuzza","given":"Davide"}],"issued":{"date-parts":[["2017",2]]}}}],"schema":"https://github.com/citation-style-language/schema/raw/master/csl-citation.json"} </w:instrText>
      </w:r>
      <w:r>
        <w:rPr>
          <w:lang w:val="ru-RU"/>
        </w:rPr>
        <w:fldChar w:fldCharType="separate"/>
      </w:r>
      <w:r w:rsidR="003409A9" w:rsidRPr="003409A9">
        <w:rPr>
          <w:rFonts w:cs="Times New Roman"/>
        </w:rPr>
        <w:t>[96]</w:t>
      </w:r>
      <w:r>
        <w:rPr>
          <w:lang w:val="ru-RU"/>
        </w:rPr>
        <w:fldChar w:fldCharType="end"/>
      </w:r>
      <w:r w:rsidRPr="00433E78">
        <w:t>. (b) upenn_flying1</w:t>
      </w:r>
      <w:r>
        <w:rPr>
          <w:lang w:val="ru-RU"/>
        </w:rPr>
        <w:fldChar w:fldCharType="begin"/>
      </w:r>
      <w:r w:rsidR="003409A9">
        <w:instrText xml:space="preserve"> ADDIN ZOTERO_ITEM CSL_CITATION {"citationID":"1ZD1dkKK","properties":{"formattedCitation":"[95]","plainCitation":"[95]","noteIndex":0},"citationItems":[{"id":160,"uris":["http://zotero.org/users/local/XvQpfN4m/items/SUJVUR5W"],"uri":["http://zotero.org/users/local/XvQpfN4m/items/SUJVUR5W"],"itemData":{"id":160,"type":"article-journal","container-title":"IEEE Robotics and Automation Letters","DOI":"10.1109/LRA.2018.2800793","ISSN":"2377-3766, 2377-3774","issue":"3","journalAbbreviation":"IEEE Robot. Autom. Lett.","page":"2032-2039","source":"DOI.org (Crossref)","title":"The Multivehicle Stereo Event Camera Dataset: An Event Camera Dataset for 3D Perception","title-short":"The Multivehicle Stereo Event Camera Dataset","volume":"3","author":[{"family":"Zhu","given":"Alex Zihao"},{"family":"Thakur","given":"Dinesh"},{"family":"Ozaslan","given":"Tolga"},{"family":"Pfrommer","given":"Bernd"},{"family":"Kumar","given":"Vijay"},{"family":"Daniilidis","given":"Kostas"}],"issued":{"date-parts":[["2018",7]]}}}],"schema":"https://github.com/citation-style-language/schema/raw/master/csl-citation.json"} </w:instrText>
      </w:r>
      <w:r>
        <w:rPr>
          <w:lang w:val="ru-RU"/>
        </w:rPr>
        <w:fldChar w:fldCharType="separate"/>
      </w:r>
      <w:r w:rsidR="003409A9" w:rsidRPr="003409A9">
        <w:rPr>
          <w:rFonts w:cs="Times New Roman"/>
        </w:rPr>
        <w:t>[95]</w:t>
      </w:r>
      <w:r>
        <w:rPr>
          <w:lang w:val="ru-RU"/>
        </w:rPr>
        <w:fldChar w:fldCharType="end"/>
      </w:r>
      <w:r w:rsidRPr="00433E78">
        <w:t>.</w:t>
      </w:r>
    </w:p>
    <w:p w14:paraId="3C1B6ED8" w14:textId="77777777" w:rsidR="00433E78" w:rsidRPr="00922B26" w:rsidRDefault="00433E78" w:rsidP="00433E78">
      <w:pPr>
        <w:spacing w:after="160" w:line="259" w:lineRule="auto"/>
        <w:rPr>
          <w:sz w:val="28"/>
          <w:szCs w:val="28"/>
          <w:lang w:val="ru-RU"/>
        </w:rPr>
      </w:pPr>
      <w:r w:rsidRPr="00922B26">
        <w:rPr>
          <w:sz w:val="28"/>
          <w:szCs w:val="28"/>
          <w:lang w:val="ru-RU"/>
        </w:rPr>
        <w:t>Каждое</w:t>
      </w:r>
      <w:r w:rsidRPr="00433E78">
        <w:rPr>
          <w:sz w:val="28"/>
          <w:szCs w:val="28"/>
        </w:rPr>
        <w:t xml:space="preserve"> </w:t>
      </w:r>
      <w:r w:rsidRPr="00922B26">
        <w:rPr>
          <w:sz w:val="28"/>
          <w:szCs w:val="28"/>
          <w:lang w:val="ru-RU"/>
        </w:rPr>
        <w:t>событие</w:t>
      </w:r>
      <w:r w:rsidRPr="00433E78">
        <w:rPr>
          <w:sz w:val="28"/>
          <w:szCs w:val="28"/>
        </w:rPr>
        <w:t xml:space="preserve"> </w:t>
      </w:r>
      <w:r w:rsidRPr="00922B26">
        <w:rPr>
          <w:sz w:val="28"/>
          <w:szCs w:val="28"/>
          <w:lang w:val="ru-RU"/>
        </w:rPr>
        <w:t>трансформируется</w:t>
      </w:r>
      <w:r w:rsidRPr="00433E78">
        <w:rPr>
          <w:sz w:val="28"/>
          <w:szCs w:val="28"/>
        </w:rPr>
        <w:t xml:space="preserve"> </w:t>
      </w:r>
      <w:r w:rsidRPr="00922B26">
        <w:rPr>
          <w:sz w:val="28"/>
          <w:szCs w:val="28"/>
          <w:lang w:val="ru-RU"/>
        </w:rPr>
        <w:t>с</w:t>
      </w:r>
      <w:r w:rsidRPr="00433E78">
        <w:rPr>
          <w:sz w:val="28"/>
          <w:szCs w:val="28"/>
        </w:rPr>
        <w:t xml:space="preserve"> </w:t>
      </w:r>
      <w:r w:rsidRPr="00922B26">
        <w:rPr>
          <w:sz w:val="28"/>
          <w:szCs w:val="28"/>
          <w:lang w:val="ru-RU"/>
        </w:rPr>
        <w:t>использованием</w:t>
      </w:r>
      <w:r w:rsidRPr="00433E78">
        <w:rPr>
          <w:sz w:val="28"/>
          <w:szCs w:val="28"/>
        </w:rPr>
        <w:t xml:space="preserve"> </w:t>
      </w:r>
      <w:r w:rsidRPr="00922B26">
        <w:rPr>
          <w:sz w:val="28"/>
          <w:szCs w:val="28"/>
          <w:lang w:val="ru-RU"/>
        </w:rPr>
        <w:t>положения</w:t>
      </w:r>
      <w:r w:rsidRPr="00433E78">
        <w:rPr>
          <w:sz w:val="28"/>
          <w:szCs w:val="28"/>
        </w:rPr>
        <w:t xml:space="preserve"> </w:t>
      </w:r>
      <w:r w:rsidRPr="00922B26">
        <w:rPr>
          <w:sz w:val="28"/>
          <w:szCs w:val="28"/>
          <w:lang w:val="ru-RU"/>
        </w:rPr>
        <w:t>камеры</w:t>
      </w:r>
      <w:r w:rsidRPr="00433E78">
        <w:rPr>
          <w:sz w:val="28"/>
          <w:szCs w:val="28"/>
        </w:rPr>
        <w:t xml:space="preserve"> </w:t>
      </w:r>
      <w:r w:rsidRPr="00922B26">
        <w:rPr>
          <w:sz w:val="28"/>
          <w:szCs w:val="28"/>
          <w:lang w:val="ru-RU"/>
        </w:rPr>
        <w:t>в</w:t>
      </w:r>
      <w:r w:rsidRPr="00433E78">
        <w:rPr>
          <w:sz w:val="28"/>
          <w:szCs w:val="28"/>
        </w:rPr>
        <w:t xml:space="preserve"> </w:t>
      </w:r>
      <w:r w:rsidRPr="00922B26">
        <w:rPr>
          <w:sz w:val="28"/>
          <w:szCs w:val="28"/>
          <w:lang w:val="ru-RU"/>
        </w:rPr>
        <w:t>момент</w:t>
      </w:r>
      <w:r w:rsidRPr="00433E78">
        <w:rPr>
          <w:sz w:val="28"/>
          <w:szCs w:val="28"/>
        </w:rPr>
        <w:t xml:space="preserve"> </w:t>
      </w:r>
      <w:r w:rsidRPr="00922B26">
        <w:rPr>
          <w:sz w:val="28"/>
          <w:szCs w:val="28"/>
          <w:lang w:val="ru-RU"/>
        </w:rPr>
        <w:t>его</w:t>
      </w:r>
      <w:r w:rsidRPr="00433E78">
        <w:rPr>
          <w:sz w:val="28"/>
          <w:szCs w:val="28"/>
        </w:rPr>
        <w:t xml:space="preserve"> </w:t>
      </w:r>
      <w:r w:rsidRPr="00922B26">
        <w:rPr>
          <w:sz w:val="28"/>
          <w:szCs w:val="28"/>
          <w:lang w:val="ru-RU"/>
        </w:rPr>
        <w:t>временной</w:t>
      </w:r>
      <w:r w:rsidRPr="00433E78">
        <w:rPr>
          <w:sz w:val="28"/>
          <w:szCs w:val="28"/>
        </w:rPr>
        <w:t xml:space="preserve"> </w:t>
      </w:r>
      <w:r w:rsidRPr="00922B26">
        <w:rPr>
          <w:sz w:val="28"/>
          <w:szCs w:val="28"/>
          <w:lang w:val="ru-RU"/>
        </w:rPr>
        <w:t>метки</w:t>
      </w:r>
      <w:r w:rsidRPr="00433E78">
        <w:rPr>
          <w:sz w:val="28"/>
          <w:szCs w:val="28"/>
        </w:rPr>
        <w:t xml:space="preserve">. </w:t>
      </w:r>
      <w:r w:rsidRPr="00922B26">
        <w:rPr>
          <w:sz w:val="28"/>
          <w:szCs w:val="28"/>
          <w:lang w:val="ru-RU"/>
        </w:rPr>
        <w:t>Функция отображения проецирует трехмерную точку на плоскость изображения камеры, а ее обратная функция обратно проецирует пиксель в трехмерное пространство с учетом обратной глубины ρ. right2left преобразование обозначает преобразование от левой камеры события к правой, которое является постоянным. Все координаты события x не искажаются и стереокорректируются с помощью известной функции калибровки камер.</w:t>
      </w:r>
    </w:p>
    <w:p w14:paraId="03782505" w14:textId="0FC19C3E" w:rsidR="00433E78" w:rsidRPr="00922B26" w:rsidRDefault="00433E78" w:rsidP="00433E78">
      <w:pPr>
        <w:spacing w:after="160" w:line="259" w:lineRule="auto"/>
        <w:rPr>
          <w:sz w:val="28"/>
          <w:szCs w:val="28"/>
          <w:lang w:val="ru-RU"/>
        </w:rPr>
      </w:pPr>
      <w:r w:rsidRPr="00922B26">
        <w:rPr>
          <w:sz w:val="28"/>
          <w:szCs w:val="28"/>
          <w:lang w:val="ru-RU"/>
        </w:rPr>
        <w:t xml:space="preserve">На рис. </w:t>
      </w:r>
      <w:r>
        <w:rPr>
          <w:sz w:val="28"/>
          <w:szCs w:val="28"/>
          <w:lang w:val="ru-RU"/>
        </w:rPr>
        <w:fldChar w:fldCharType="begin"/>
      </w:r>
      <w:r>
        <w:rPr>
          <w:sz w:val="28"/>
          <w:szCs w:val="28"/>
          <w:lang w:val="ru-RU"/>
        </w:rPr>
        <w:instrText xml:space="preserve"> REF _Ref91670593 \h </w:instrText>
      </w:r>
      <w:r>
        <w:rPr>
          <w:sz w:val="28"/>
          <w:szCs w:val="28"/>
          <w:lang w:val="ru-RU"/>
        </w:rPr>
      </w:r>
      <w:r>
        <w:rPr>
          <w:sz w:val="28"/>
          <w:szCs w:val="28"/>
          <w:lang w:val="ru-RU"/>
        </w:rPr>
        <w:fldChar w:fldCharType="separate"/>
      </w:r>
      <w:r>
        <w:rPr>
          <w:noProof/>
          <w:lang w:val="ru-RU"/>
        </w:rPr>
        <w:t>0</w:t>
      </w:r>
      <w:r>
        <w:rPr>
          <w:lang w:val="ru-RU"/>
        </w:rPr>
        <w:noBreakHyphen/>
      </w:r>
      <w:r>
        <w:rPr>
          <w:noProof/>
          <w:lang w:val="ru-RU"/>
        </w:rPr>
        <w:t>4</w:t>
      </w:r>
      <w:r>
        <w:rPr>
          <w:sz w:val="28"/>
          <w:szCs w:val="28"/>
          <w:lang w:val="ru-RU"/>
        </w:rPr>
        <w:fldChar w:fldCharType="end"/>
      </w:r>
      <w:r w:rsidRPr="00922B26">
        <w:rPr>
          <w:sz w:val="28"/>
          <w:szCs w:val="28"/>
          <w:lang w:val="ru-RU"/>
        </w:rPr>
        <w:t xml:space="preserve"> показан пример объективной функции из реальной стереопоследовательности события с камерой </w:t>
      </w:r>
      <w:r>
        <w:rPr>
          <w:sz w:val="28"/>
          <w:szCs w:val="28"/>
          <w:lang w:val="ru-RU"/>
        </w:rPr>
        <w:fldChar w:fldCharType="begin"/>
      </w:r>
      <w:r w:rsidR="003409A9">
        <w:rPr>
          <w:sz w:val="28"/>
          <w:szCs w:val="28"/>
          <w:lang w:val="ru-RU"/>
        </w:rPr>
        <w:instrText xml:space="preserve"> ADDIN ZOTERO_ITEM CSL_CITATION {"citationID":"5BNBUKbJ","properties":{"formattedCitation":"[95]","plainCitation":"[95]","noteIndex":0},"citationItems":[{"id":160,"uris":["http://zotero.org/users/local/XvQpfN4m/items/SUJVUR5W"],"uri":["http://zotero.org/users/local/XvQpfN4m/items/SUJVUR5W"],"itemData":{"id":160,"type":"article-journal","container-title":"IEEE Robotics and Automation Letters","DOI":"10.1109/LRA.2018.2800793","ISSN":"2377-3766, 2377-3774","issue":"3","journalAbbreviation":"IEEE Robot. Autom. Lett.","page":"2032-2039","source":"DOI.org (Crossref)","title":"The Multivehicle Stereo Event Camera Dataset: An Event Camera Dataset for 3D Perception","title-short":"The Multivehicle Stereo Event Camera Dataset","volume":"3","author":[{"family":"Zhu","given":"Alex Zihao"},{"family":"Thakur","given":"Dinesh"},{"family":"Ozaslan","given":"Tolga"},{"family":"Pfrommer","given":"Bernd"},{"family":"Kumar","given":"Vijay"},{"family":"Daniilidis","given":"Kostas"}],"issued":{"date-parts":[["2018",7]]}}}],"schema":"https://github.com/citation-style-language/schema/raw/master/csl-citation.json"} </w:instrText>
      </w:r>
      <w:r>
        <w:rPr>
          <w:sz w:val="28"/>
          <w:szCs w:val="28"/>
          <w:lang w:val="ru-RU"/>
        </w:rPr>
        <w:fldChar w:fldCharType="separate"/>
      </w:r>
      <w:r w:rsidR="003409A9" w:rsidRPr="003409A9">
        <w:rPr>
          <w:sz w:val="28"/>
          <w:lang w:val="ru-RU"/>
        </w:rPr>
        <w:t>[95]</w:t>
      </w:r>
      <w:r>
        <w:rPr>
          <w:sz w:val="28"/>
          <w:szCs w:val="28"/>
          <w:lang w:val="ru-RU"/>
        </w:rPr>
        <w:fldChar w:fldCharType="end"/>
      </w:r>
      <w:r w:rsidRPr="00922B26">
        <w:rPr>
          <w:sz w:val="28"/>
          <w:szCs w:val="28"/>
          <w:lang w:val="ru-RU"/>
        </w:rPr>
        <w:t xml:space="preserve">, которая имеет истинную глубину. Это подтверждает, что предложенная объективная функция (3) действительно приводит к оптимальной глубине для общего события. Она визуализирует профиль, </w:t>
      </w:r>
      <w:r>
        <w:rPr>
          <w:sz w:val="28"/>
          <w:szCs w:val="28"/>
          <w:lang w:val="ru-RU"/>
        </w:rPr>
        <w:t>а</w:t>
      </w:r>
      <w:r w:rsidRPr="00922B26">
        <w:rPr>
          <w:sz w:val="28"/>
          <w:szCs w:val="28"/>
          <w:lang w:val="ru-RU"/>
        </w:rPr>
        <w:t>налитические производные используются для ускорения вычислений.</w:t>
      </w:r>
    </w:p>
    <w:p w14:paraId="3330EE69" w14:textId="77777777" w:rsidR="00433E78" w:rsidRPr="00922B26" w:rsidRDefault="00433E78" w:rsidP="00433E78">
      <w:pPr>
        <w:spacing w:after="160" w:line="259" w:lineRule="auto"/>
        <w:rPr>
          <w:sz w:val="28"/>
          <w:szCs w:val="28"/>
          <w:lang w:val="ru-RU"/>
        </w:rPr>
      </w:pPr>
      <w:r w:rsidRPr="00922B26">
        <w:rPr>
          <w:sz w:val="28"/>
          <w:szCs w:val="28"/>
          <w:lang w:val="ru-RU"/>
        </w:rPr>
        <w:t>Инициализация нелинейного решателя: Успешное решение обратной оценки глубины зависит от хорошего начального значения ρ0. Для этого, вместо того, чтобы проводить интенсивный поиск по сетке инверсной глубины [21], мы применяем более эффективную стратегию, использующую каноническую стерео конфигурацию: сопоставление блоков по эпиполярным линиям стерео наблюдения с использованием целопиксельной сетки диспаратности. То есть, мы максимизируем нулевую нормированную кросскорреляцию (ZNCC), используя центры патчей (пиксельные координаты события).</w:t>
      </w:r>
    </w:p>
    <w:p w14:paraId="7736F175" w14:textId="6D88BC91" w:rsidR="00433E78" w:rsidRPr="00922B26" w:rsidRDefault="00433E78" w:rsidP="00433E78">
      <w:pPr>
        <w:spacing w:after="160" w:line="259" w:lineRule="auto"/>
        <w:rPr>
          <w:sz w:val="28"/>
          <w:szCs w:val="28"/>
          <w:lang w:val="ru-RU"/>
        </w:rPr>
      </w:pPr>
      <w:r w:rsidRPr="00922B26">
        <w:rPr>
          <w:sz w:val="28"/>
          <w:szCs w:val="28"/>
          <w:lang w:val="ru-RU"/>
        </w:rPr>
        <w:t xml:space="preserve">Сопоставление изображений: что данный подход отличается от классических двухэтапных методов обработки событий </w:t>
      </w:r>
      <w:r>
        <w:rPr>
          <w:sz w:val="28"/>
          <w:szCs w:val="28"/>
          <w:lang w:val="ru-RU"/>
        </w:rPr>
        <w:fldChar w:fldCharType="begin"/>
      </w:r>
      <w:r w:rsidR="003409A9">
        <w:rPr>
          <w:sz w:val="28"/>
          <w:szCs w:val="28"/>
          <w:lang w:val="ru-RU"/>
        </w:rPr>
        <w:instrText xml:space="preserve"> ADDIN ZOTERO_ITEM CSL_CITATION {"citationID":"ogeHklDx","properties":{"formattedCitation":"[65], [68], [71], [97]","plainCitation":"[65], [68], [71], [97]","noteIndex":0},"citationItems":[{"id":156,"uris":["http://zotero.org/users/local/XvQpfN4m/items/PMJJE524"],"uri":["http://zotero.org/users/local/XvQpfN4m/items/PMJJE524"],"itemData":{"id":156,"type":"chapter","container-title":"Advances in Visual Computing","event-place":"Berlin, Heidelberg","ISBN":"978-3-642-24027-0","note":"collection-title: Lecture Notes in Computer Science\nDOI: 10.1007/978-3-642-24028-7_62","page":"674-685","publisher":"Springer Berlin Heidelberg","publisher-place":"Berlin, Heidelberg","source":"DOI.org (Crossref)","title":"Event-Based Stereo Matching Approaches for Frameless Address Event Stereo Data","URL":"http://link.springer.com/10.1007/978-3-642-24028-7_62","volume":"6938","editor":[{"family":"Bebis","given":"George"},{"family":"Boyle","given":"Richard"},{"family":"Parvin","given":"Bahram"},{"family":"Koracin","given":"Darko"},{"family":"Wang","given":"Song"},{"family":"Kyungnam","given":"Kim"},{"family":"Benes","given":"Bedrich"},{"family":"Moreland","given":"Kenneth"},{"family":"Borst","given":"Christoph"},{"family":"DiVerdi","given":"Stephen"},{"family":"Yi-Jen","given":"Chiang"},{"family":"Ming","given":"Jiang"}],"author":[{"family":"Kogler","given":"Jurgen"},{"family":"Humenberger","given":"Martin"},{"family":"Sulzbachner","given":"Christoph"}],"accessed":{"date-parts":[["2021",12,29]]},"issued":{"date-parts":[["2011"]]}}},{"id":167,"uris":["http://zotero.org/users/local/XvQpfN4m/items/5377WGW7"],"uri":["http://zotero.org/users/local/XvQpfN4m/items/5377WGW7"],"itemData":{"id":167,"type":"article-journal","container-title":"Frontiers in Neuroscience","DOI":"10.3389/fnins.2018.00442","ISSN":"1662-453X","journalAbbreviation":"Front. Neurosci.","page":"442","source":"DOI.org (Crossref)","title":"Neuromorphic Event-Based Generalized Time-Based Stereovision","volume":"12","author":[{"family":"Ieng","given":"Sio-Hoi"},{"family":"Carneiro","given":"Joao"},{"family":"Osswald","given":"Marc"},{"family":"Benosman","given":"Ryad"}],"issued":{"date-parts":[["2018",7,2]]}}},{"id":196,"uris":["http://zotero.org/users/local/XvQpfN4m/items/CHCN6AXZ"],"uri":["http://zotero.org/users/local/XvQpfN4m/items/CHCN6AXZ"],"itemData":{"id":196,"type":"article-journal","container-title":"Neural Processing Letters","DOI":"10.1007/s11063-015-9434-5","ISSN":"1370-4621, 1573-773X","issue":"2","journalAbbreviation":"Neural Process Lett","language":"en","page":"311-326","source":"DOI.org (Crossref)","title":"Asynchronous Event-based Cooperative Stereo Matching Using Neuromorphic Silicon Retinas","volume":"43","author":[{"family":"Firouzi","given":"Mohsen"},{"family":"Conradt","given":"Jörg"}],"issued":{"date-parts":[["2016",4]]}}},{"id":158,"uris":["http://zotero.org/users/local/XvQpfN4m/items/PC6D6G37"],"uri":["http://zotero.org/users/local/XvQpfN4m/items/PC6D6G37"],"itemData":{"id":158,"type":"article-journal","container-title":"Frontiers in Neuroscience","DOI":"10.3389/fnins.2014.00048","ISSN":"1662-453X","journalAbbreviation":"Front. Neurosci.","source":"DOI.org (Crossref)","title":"On the use of orientation filters for 3D reconstruction in event-driven stereo vision","URL":"http://journal.frontiersin.org/article/10.3389/fnins.2014.00048/abstract","volume":"8","author":[{"family":"CamuÃ±as-Mesa","given":"Luis A."},{"family":"Serrano-Gotarredona","given":"Teresa"},{"family":"Ieng","given":"Sio H."},{"family":"Benosman","given":"Ryad B."},{"family":"Linares-Barranco","given":"Bernabe"}],"accessed":{"date-parts":[["2021",12,29]]},"issued":{"date-parts":[["2014",3,31]]}}}],"schema":"https://github.com/citation-style-language/schema/raw/master/csl-citation.json"} </w:instrText>
      </w:r>
      <w:r>
        <w:rPr>
          <w:sz w:val="28"/>
          <w:szCs w:val="28"/>
          <w:lang w:val="ru-RU"/>
        </w:rPr>
        <w:fldChar w:fldCharType="separate"/>
      </w:r>
      <w:r w:rsidR="003409A9" w:rsidRPr="003409A9">
        <w:rPr>
          <w:sz w:val="28"/>
          <w:lang w:val="ru-RU"/>
        </w:rPr>
        <w:t>[65], [68], [71], [97]</w:t>
      </w:r>
      <w:r>
        <w:rPr>
          <w:sz w:val="28"/>
          <w:szCs w:val="28"/>
          <w:lang w:val="ru-RU"/>
        </w:rPr>
        <w:fldChar w:fldCharType="end"/>
      </w:r>
      <w:r w:rsidRPr="00922B26">
        <w:rPr>
          <w:sz w:val="28"/>
          <w:szCs w:val="28"/>
          <w:lang w:val="ru-RU"/>
        </w:rPr>
        <w:t>, которые сначала решают задачу стереосопоставления, а затем триангулируют трехмерную точку. Такие двухэтапные подходы работают по принципу "обратной проекции", отображая двухмерные измерения событий в трехмерное пространство. В отличие от них, данный подход объединяет сопоставление</w:t>
      </w:r>
      <w:r>
        <w:rPr>
          <w:sz w:val="28"/>
          <w:szCs w:val="28"/>
          <w:lang w:val="ru-RU"/>
        </w:rPr>
        <w:t xml:space="preserve"> по координате и времен</w:t>
      </w:r>
      <w:r w:rsidRPr="00922B26">
        <w:rPr>
          <w:sz w:val="28"/>
          <w:szCs w:val="28"/>
          <w:lang w:val="ru-RU"/>
        </w:rPr>
        <w:t xml:space="preserve">. </w:t>
      </w:r>
      <w:r>
        <w:rPr>
          <w:sz w:val="28"/>
          <w:szCs w:val="28"/>
          <w:lang w:val="ru-RU"/>
        </w:rPr>
        <w:t xml:space="preserve">Соответствующая </w:t>
      </w:r>
      <w:r w:rsidRPr="00922B26">
        <w:rPr>
          <w:sz w:val="28"/>
          <w:szCs w:val="28"/>
          <w:lang w:val="ru-RU"/>
        </w:rPr>
        <w:t xml:space="preserve">аппроксимация обеспечивает повторное и эффективное начальное предположение ρ </w:t>
      </w:r>
      <w:r w:rsidRPr="00922B26">
        <w:rPr>
          <w:sz w:val="28"/>
          <w:szCs w:val="28"/>
          <w:lang w:val="ru-RU"/>
        </w:rPr>
        <w:lastRenderedPageBreak/>
        <w:t>(используя d), временное согласованность уточняется в ходе последующей нелинейной оптимизации.</w:t>
      </w:r>
    </w:p>
    <w:p w14:paraId="11DA0201" w14:textId="77777777" w:rsidR="00433E78" w:rsidRDefault="00433E78" w:rsidP="00433E78">
      <w:pPr>
        <w:keepNext/>
        <w:spacing w:after="160" w:line="259" w:lineRule="auto"/>
      </w:pPr>
      <w:r w:rsidRPr="00922B26">
        <w:rPr>
          <w:noProof/>
          <w:sz w:val="28"/>
          <w:szCs w:val="28"/>
          <w:lang w:val="ru-RU"/>
        </w:rPr>
        <mc:AlternateContent>
          <mc:Choice Requires="wpg">
            <w:drawing>
              <wp:inline distT="0" distB="0" distL="0" distR="0" wp14:anchorId="7844CC41" wp14:editId="025CD5EC">
                <wp:extent cx="3281680" cy="1581150"/>
                <wp:effectExtent l="0" t="0" r="13970" b="0"/>
                <wp:docPr id="302" name="Группа 30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81680" cy="1581150"/>
                          <a:chOff x="1195" y="-2935"/>
                          <a:chExt cx="5168" cy="2490"/>
                        </a:xfrm>
                      </wpg:grpSpPr>
                      <wps:wsp>
                        <wps:cNvPr id="303" name="docshape109"/>
                        <wps:cNvSpPr>
                          <a:spLocks/>
                        </wps:cNvSpPr>
                        <wps:spPr bwMode="auto">
                          <a:xfrm>
                            <a:off x="5134" y="-1004"/>
                            <a:ext cx="406" cy="95"/>
                          </a:xfrm>
                          <a:custGeom>
                            <a:avLst/>
                            <a:gdLst>
                              <a:gd name="T0" fmla="+- 0 5194 5134"/>
                              <a:gd name="T1" fmla="*/ T0 w 406"/>
                              <a:gd name="T2" fmla="+- 0 -966 -1004"/>
                              <a:gd name="T3" fmla="*/ -966 h 95"/>
                              <a:gd name="T4" fmla="+- 0 5181 5134"/>
                              <a:gd name="T5" fmla="*/ T4 w 406"/>
                              <a:gd name="T6" fmla="+- 0 -985 -1004"/>
                              <a:gd name="T7" fmla="*/ -985 h 95"/>
                              <a:gd name="T8" fmla="+- 0 5149 5134"/>
                              <a:gd name="T9" fmla="*/ T8 w 406"/>
                              <a:gd name="T10" fmla="+- 0 -960 -1004"/>
                              <a:gd name="T11" fmla="*/ -960 h 95"/>
                              <a:gd name="T12" fmla="+- 0 5158 5134"/>
                              <a:gd name="T13" fmla="*/ T12 w 406"/>
                              <a:gd name="T14" fmla="+- 0 -979 -1004"/>
                              <a:gd name="T15" fmla="*/ -979 h 95"/>
                              <a:gd name="T16" fmla="+- 0 5181 5134"/>
                              <a:gd name="T17" fmla="*/ T16 w 406"/>
                              <a:gd name="T18" fmla="+- 0 -955 -1004"/>
                              <a:gd name="T19" fmla="*/ -955 h 95"/>
                              <a:gd name="T20" fmla="+- 0 5166 5134"/>
                              <a:gd name="T21" fmla="*/ T20 w 406"/>
                              <a:gd name="T22" fmla="+- 0 -989 -1004"/>
                              <a:gd name="T23" fmla="*/ -989 h 95"/>
                              <a:gd name="T24" fmla="+- 0 5136 5134"/>
                              <a:gd name="T25" fmla="*/ T24 w 406"/>
                              <a:gd name="T26" fmla="+- 0 -966 -1004"/>
                              <a:gd name="T27" fmla="*/ -966 h 95"/>
                              <a:gd name="T28" fmla="+- 0 5142 5134"/>
                              <a:gd name="T29" fmla="*/ T28 w 406"/>
                              <a:gd name="T30" fmla="+- 0 -920 -1004"/>
                              <a:gd name="T31" fmla="*/ -920 h 95"/>
                              <a:gd name="T32" fmla="+- 0 5177 5134"/>
                              <a:gd name="T33" fmla="*/ T32 w 406"/>
                              <a:gd name="T34" fmla="+- 0 -909 -1004"/>
                              <a:gd name="T35" fmla="*/ -909 h 95"/>
                              <a:gd name="T36" fmla="+- 0 5192 5134"/>
                              <a:gd name="T37" fmla="*/ T36 w 406"/>
                              <a:gd name="T38" fmla="+- 0 -918 -1004"/>
                              <a:gd name="T39" fmla="*/ -918 h 95"/>
                              <a:gd name="T40" fmla="+- 0 5159 5134"/>
                              <a:gd name="T41" fmla="*/ T40 w 406"/>
                              <a:gd name="T42" fmla="+- 0 -922 -1004"/>
                              <a:gd name="T43" fmla="*/ -922 h 95"/>
                              <a:gd name="T44" fmla="+- 0 5195 5134"/>
                              <a:gd name="T45" fmla="*/ T44 w 406"/>
                              <a:gd name="T46" fmla="+- 0 -949 -1004"/>
                              <a:gd name="T47" fmla="*/ -949 h 95"/>
                              <a:gd name="T48" fmla="+- 0 5254 5134"/>
                              <a:gd name="T49" fmla="*/ T48 w 406"/>
                              <a:gd name="T50" fmla="+- 0 -983 -1004"/>
                              <a:gd name="T51" fmla="*/ -983 h 95"/>
                              <a:gd name="T52" fmla="+- 0 5223 5134"/>
                              <a:gd name="T53" fmla="*/ T52 w 406"/>
                              <a:gd name="T54" fmla="+- 0 -981 -1004"/>
                              <a:gd name="T55" fmla="*/ -981 h 95"/>
                              <a:gd name="T56" fmla="+- 0 5200 5134"/>
                              <a:gd name="T57" fmla="*/ T56 w 406"/>
                              <a:gd name="T58" fmla="+- 0 -986 -1004"/>
                              <a:gd name="T59" fmla="*/ -986 h 95"/>
                              <a:gd name="T60" fmla="+- 0 5208 5134"/>
                              <a:gd name="T61" fmla="*/ T60 w 406"/>
                              <a:gd name="T62" fmla="+- 0 -981 -1004"/>
                              <a:gd name="T63" fmla="*/ -981 h 95"/>
                              <a:gd name="T64" fmla="+- 0 5275 5134"/>
                              <a:gd name="T65" fmla="*/ T64 w 406"/>
                              <a:gd name="T66" fmla="+- 0 -981 -1004"/>
                              <a:gd name="T67" fmla="*/ -981 h 95"/>
                              <a:gd name="T68" fmla="+- 0 5349 5134"/>
                              <a:gd name="T69" fmla="*/ T68 w 406"/>
                              <a:gd name="T70" fmla="+- 0 -949 -1004"/>
                              <a:gd name="T71" fmla="*/ -949 h 95"/>
                              <a:gd name="T72" fmla="+- 0 5343 5134"/>
                              <a:gd name="T73" fmla="*/ T72 w 406"/>
                              <a:gd name="T74" fmla="+- 0 -978 -1004"/>
                              <a:gd name="T75" fmla="*/ -978 h 95"/>
                              <a:gd name="T76" fmla="+- 0 5335 5134"/>
                              <a:gd name="T77" fmla="*/ T76 w 406"/>
                              <a:gd name="T78" fmla="+- 0 -955 -1004"/>
                              <a:gd name="T79" fmla="*/ -955 h 95"/>
                              <a:gd name="T80" fmla="+- 0 5303 5134"/>
                              <a:gd name="T81" fmla="*/ T80 w 406"/>
                              <a:gd name="T82" fmla="+- 0 -963 -1004"/>
                              <a:gd name="T83" fmla="*/ -963 h 95"/>
                              <a:gd name="T84" fmla="+- 0 5324 5134"/>
                              <a:gd name="T85" fmla="*/ T84 w 406"/>
                              <a:gd name="T86" fmla="+- 0 -981 -1004"/>
                              <a:gd name="T87" fmla="*/ -981 h 95"/>
                              <a:gd name="T88" fmla="+- 0 5335 5134"/>
                              <a:gd name="T89" fmla="*/ T88 w 406"/>
                              <a:gd name="T90" fmla="+- 0 -985 -1004"/>
                              <a:gd name="T91" fmla="*/ -985 h 95"/>
                              <a:gd name="T92" fmla="+- 0 5306 5134"/>
                              <a:gd name="T93" fmla="*/ T92 w 406"/>
                              <a:gd name="T94" fmla="+- 0 -986 -1004"/>
                              <a:gd name="T95" fmla="*/ -986 h 95"/>
                              <a:gd name="T96" fmla="+- 0 5288 5134"/>
                              <a:gd name="T97" fmla="*/ T96 w 406"/>
                              <a:gd name="T98" fmla="+- 0 -949 -1004"/>
                              <a:gd name="T99" fmla="*/ -949 h 95"/>
                              <a:gd name="T100" fmla="+- 0 5306 5134"/>
                              <a:gd name="T101" fmla="*/ T100 w 406"/>
                              <a:gd name="T102" fmla="+- 0 -912 -1004"/>
                              <a:gd name="T103" fmla="*/ -912 h 95"/>
                              <a:gd name="T104" fmla="+- 0 5340 5134"/>
                              <a:gd name="T105" fmla="*/ T104 w 406"/>
                              <a:gd name="T106" fmla="+- 0 -912 -1004"/>
                              <a:gd name="T107" fmla="*/ -912 h 95"/>
                              <a:gd name="T108" fmla="+- 0 5346 5134"/>
                              <a:gd name="T109" fmla="*/ T108 w 406"/>
                              <a:gd name="T110" fmla="+- 0 -920 -1004"/>
                              <a:gd name="T111" fmla="*/ -920 h 95"/>
                              <a:gd name="T112" fmla="+- 0 5305 5134"/>
                              <a:gd name="T113" fmla="*/ T112 w 406"/>
                              <a:gd name="T114" fmla="+- 0 -932 -1004"/>
                              <a:gd name="T115" fmla="*/ -932 h 95"/>
                              <a:gd name="T116" fmla="+- 0 5435 5134"/>
                              <a:gd name="T117" fmla="*/ T116 w 406"/>
                              <a:gd name="T118" fmla="+- 0 -917 -1004"/>
                              <a:gd name="T119" fmla="*/ -917 h 95"/>
                              <a:gd name="T120" fmla="+- 0 5425 5134"/>
                              <a:gd name="T121" fmla="*/ T120 w 406"/>
                              <a:gd name="T122" fmla="+- 0 -966 -1004"/>
                              <a:gd name="T123" fmla="*/ -966 h 95"/>
                              <a:gd name="T124" fmla="+- 0 5393 5134"/>
                              <a:gd name="T125" fmla="*/ T124 w 406"/>
                              <a:gd name="T126" fmla="+- 0 -987 -1004"/>
                              <a:gd name="T127" fmla="*/ -987 h 95"/>
                              <a:gd name="T128" fmla="+- 0 5358 5134"/>
                              <a:gd name="T129" fmla="*/ T128 w 406"/>
                              <a:gd name="T130" fmla="+- 0 -986 -1004"/>
                              <a:gd name="T131" fmla="*/ -986 h 95"/>
                              <a:gd name="T132" fmla="+- 0 5367 5134"/>
                              <a:gd name="T133" fmla="*/ T132 w 406"/>
                              <a:gd name="T134" fmla="+- 0 -981 -1004"/>
                              <a:gd name="T135" fmla="*/ -981 h 95"/>
                              <a:gd name="T136" fmla="+- 0 5357 5134"/>
                              <a:gd name="T137" fmla="*/ T136 w 406"/>
                              <a:gd name="T138" fmla="+- 0 -917 -1004"/>
                              <a:gd name="T139" fmla="*/ -917 h 95"/>
                              <a:gd name="T140" fmla="+- 0 5391 5134"/>
                              <a:gd name="T141" fmla="*/ T140 w 406"/>
                              <a:gd name="T142" fmla="+- 0 -915 -1004"/>
                              <a:gd name="T143" fmla="*/ -915 h 95"/>
                              <a:gd name="T144" fmla="+- 0 5391 5134"/>
                              <a:gd name="T145" fmla="*/ T144 w 406"/>
                              <a:gd name="T146" fmla="+- 0 -979 -1004"/>
                              <a:gd name="T147" fmla="*/ -979 h 95"/>
                              <a:gd name="T148" fmla="+- 0 5411 5134"/>
                              <a:gd name="T149" fmla="*/ T148 w 406"/>
                              <a:gd name="T150" fmla="+- 0 -965 -1004"/>
                              <a:gd name="T151" fmla="*/ -965 h 95"/>
                              <a:gd name="T152" fmla="+- 0 5401 5134"/>
                              <a:gd name="T153" fmla="*/ T152 w 406"/>
                              <a:gd name="T154" fmla="+- 0 -911 -1004"/>
                              <a:gd name="T155" fmla="*/ -911 h 95"/>
                              <a:gd name="T156" fmla="+- 0 5481 5134"/>
                              <a:gd name="T157" fmla="*/ T156 w 406"/>
                              <a:gd name="T158" fmla="+- 0 -919 -1004"/>
                              <a:gd name="T159" fmla="*/ -919 h 95"/>
                              <a:gd name="T160" fmla="+- 0 5461 5134"/>
                              <a:gd name="T161" fmla="*/ T160 w 406"/>
                              <a:gd name="T162" fmla="+- 0 -929 -1004"/>
                              <a:gd name="T163" fmla="*/ -929 h 95"/>
                              <a:gd name="T164" fmla="+- 0 5478 5134"/>
                              <a:gd name="T165" fmla="*/ T164 w 406"/>
                              <a:gd name="T166" fmla="+- 0 -986 -1004"/>
                              <a:gd name="T167" fmla="*/ -986 h 95"/>
                              <a:gd name="T168" fmla="+- 0 5456 5134"/>
                              <a:gd name="T169" fmla="*/ T168 w 406"/>
                              <a:gd name="T170" fmla="+- 0 -1004 -1004"/>
                              <a:gd name="T171" fmla="*/ -1004 h 95"/>
                              <a:gd name="T172" fmla="+- 0 5437 5134"/>
                              <a:gd name="T173" fmla="*/ T172 w 406"/>
                              <a:gd name="T174" fmla="+- 0 -986 -1004"/>
                              <a:gd name="T175" fmla="*/ -986 h 95"/>
                              <a:gd name="T176" fmla="+- 0 5448 5134"/>
                              <a:gd name="T177" fmla="*/ T176 w 406"/>
                              <a:gd name="T178" fmla="+- 0 -927 -1004"/>
                              <a:gd name="T179" fmla="*/ -927 h 95"/>
                              <a:gd name="T180" fmla="+- 0 5471 5134"/>
                              <a:gd name="T181" fmla="*/ T180 w 406"/>
                              <a:gd name="T182" fmla="+- 0 -910 -1004"/>
                              <a:gd name="T183" fmla="*/ -910 h 95"/>
                              <a:gd name="T184" fmla="+- 0 5540 5134"/>
                              <a:gd name="T185" fmla="*/ T184 w 406"/>
                              <a:gd name="T186" fmla="+- 0 -932 -1004"/>
                              <a:gd name="T187" fmla="*/ -932 h 95"/>
                              <a:gd name="T188" fmla="+- 0 5508 5134"/>
                              <a:gd name="T189" fmla="*/ T188 w 406"/>
                              <a:gd name="T190" fmla="+- 0 -959 -1004"/>
                              <a:gd name="T191" fmla="*/ -959 h 95"/>
                              <a:gd name="T192" fmla="+- 0 5512 5134"/>
                              <a:gd name="T193" fmla="*/ T192 w 406"/>
                              <a:gd name="T194" fmla="+- 0 -984 -1004"/>
                              <a:gd name="T195" fmla="*/ -984 h 95"/>
                              <a:gd name="T196" fmla="+- 0 5526 5134"/>
                              <a:gd name="T197" fmla="*/ T196 w 406"/>
                              <a:gd name="T198" fmla="+- 0 -969 -1004"/>
                              <a:gd name="T199" fmla="*/ -969 h 95"/>
                              <a:gd name="T200" fmla="+- 0 5519 5134"/>
                              <a:gd name="T201" fmla="*/ T200 w 406"/>
                              <a:gd name="T202" fmla="+- 0 -988 -1004"/>
                              <a:gd name="T203" fmla="*/ -988 h 95"/>
                              <a:gd name="T204" fmla="+- 0 5489 5134"/>
                              <a:gd name="T205" fmla="*/ T204 w 406"/>
                              <a:gd name="T206" fmla="+- 0 -967 -1004"/>
                              <a:gd name="T207" fmla="*/ -967 h 95"/>
                              <a:gd name="T208" fmla="+- 0 5511 5134"/>
                              <a:gd name="T209" fmla="*/ T208 w 406"/>
                              <a:gd name="T210" fmla="+- 0 -945 -1004"/>
                              <a:gd name="T211" fmla="*/ -945 h 95"/>
                              <a:gd name="T212" fmla="+- 0 5524 5134"/>
                              <a:gd name="T213" fmla="*/ T212 w 406"/>
                              <a:gd name="T214" fmla="+- 0 -922 -1004"/>
                              <a:gd name="T215" fmla="*/ -922 h 95"/>
                              <a:gd name="T216" fmla="+- 0 5493 5134"/>
                              <a:gd name="T217" fmla="*/ T216 w 406"/>
                              <a:gd name="T218" fmla="+- 0 -919 -1004"/>
                              <a:gd name="T219" fmla="*/ -919 h 95"/>
                              <a:gd name="T220" fmla="+- 0 5489 5134"/>
                              <a:gd name="T221" fmla="*/ T220 w 406"/>
                              <a:gd name="T222" fmla="+- 0 -914 -1004"/>
                              <a:gd name="T223" fmla="*/ -914 h 95"/>
                              <a:gd name="T224" fmla="+- 0 5534 5134"/>
                              <a:gd name="T225" fmla="*/ T224 w 406"/>
                              <a:gd name="T226" fmla="+- 0 -918 -1004"/>
                              <a:gd name="T227" fmla="*/ -918 h 9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Lst>
                            <a:rect l="0" t="0" r="r" b="b"/>
                            <a:pathLst>
                              <a:path w="406" h="95">
                                <a:moveTo>
                                  <a:pt x="61" y="55"/>
                                </a:moveTo>
                                <a:lnTo>
                                  <a:pt x="60" y="49"/>
                                </a:lnTo>
                                <a:lnTo>
                                  <a:pt x="60" y="38"/>
                                </a:lnTo>
                                <a:lnTo>
                                  <a:pt x="55" y="26"/>
                                </a:lnTo>
                                <a:lnTo>
                                  <a:pt x="52" y="23"/>
                                </a:lnTo>
                                <a:lnTo>
                                  <a:pt x="47" y="19"/>
                                </a:lnTo>
                                <a:lnTo>
                                  <a:pt x="47" y="49"/>
                                </a:lnTo>
                                <a:lnTo>
                                  <a:pt x="15" y="49"/>
                                </a:lnTo>
                                <a:lnTo>
                                  <a:pt x="15" y="44"/>
                                </a:lnTo>
                                <a:lnTo>
                                  <a:pt x="15" y="41"/>
                                </a:lnTo>
                                <a:lnTo>
                                  <a:pt x="16" y="38"/>
                                </a:lnTo>
                                <a:lnTo>
                                  <a:pt x="24" y="25"/>
                                </a:lnTo>
                                <a:lnTo>
                                  <a:pt x="35" y="23"/>
                                </a:lnTo>
                                <a:lnTo>
                                  <a:pt x="45" y="32"/>
                                </a:lnTo>
                                <a:lnTo>
                                  <a:pt x="47" y="49"/>
                                </a:lnTo>
                                <a:lnTo>
                                  <a:pt x="47" y="19"/>
                                </a:lnTo>
                                <a:lnTo>
                                  <a:pt x="46" y="18"/>
                                </a:lnTo>
                                <a:lnTo>
                                  <a:pt x="32" y="15"/>
                                </a:lnTo>
                                <a:lnTo>
                                  <a:pt x="18" y="18"/>
                                </a:lnTo>
                                <a:lnTo>
                                  <a:pt x="8" y="26"/>
                                </a:lnTo>
                                <a:lnTo>
                                  <a:pt x="2" y="38"/>
                                </a:lnTo>
                                <a:lnTo>
                                  <a:pt x="0" y="55"/>
                                </a:lnTo>
                                <a:lnTo>
                                  <a:pt x="2" y="71"/>
                                </a:lnTo>
                                <a:lnTo>
                                  <a:pt x="8" y="84"/>
                                </a:lnTo>
                                <a:lnTo>
                                  <a:pt x="18" y="92"/>
                                </a:lnTo>
                                <a:lnTo>
                                  <a:pt x="34" y="95"/>
                                </a:lnTo>
                                <a:lnTo>
                                  <a:pt x="43" y="95"/>
                                </a:lnTo>
                                <a:lnTo>
                                  <a:pt x="52" y="92"/>
                                </a:lnTo>
                                <a:lnTo>
                                  <a:pt x="58" y="88"/>
                                </a:lnTo>
                                <a:lnTo>
                                  <a:pt x="58" y="86"/>
                                </a:lnTo>
                                <a:lnTo>
                                  <a:pt x="58" y="84"/>
                                </a:lnTo>
                                <a:lnTo>
                                  <a:pt x="40" y="86"/>
                                </a:lnTo>
                                <a:lnTo>
                                  <a:pt x="25" y="82"/>
                                </a:lnTo>
                                <a:lnTo>
                                  <a:pt x="16" y="72"/>
                                </a:lnTo>
                                <a:lnTo>
                                  <a:pt x="15" y="55"/>
                                </a:lnTo>
                                <a:lnTo>
                                  <a:pt x="61" y="55"/>
                                </a:lnTo>
                                <a:close/>
                                <a:moveTo>
                                  <a:pt x="148" y="18"/>
                                </a:moveTo>
                                <a:lnTo>
                                  <a:pt x="120" y="18"/>
                                </a:lnTo>
                                <a:lnTo>
                                  <a:pt x="120" y="21"/>
                                </a:lnTo>
                                <a:lnTo>
                                  <a:pt x="132" y="23"/>
                                </a:lnTo>
                                <a:lnTo>
                                  <a:pt x="111" y="75"/>
                                </a:lnTo>
                                <a:lnTo>
                                  <a:pt x="89" y="23"/>
                                </a:lnTo>
                                <a:lnTo>
                                  <a:pt x="101" y="21"/>
                                </a:lnTo>
                                <a:lnTo>
                                  <a:pt x="101" y="18"/>
                                </a:lnTo>
                                <a:lnTo>
                                  <a:pt x="66" y="18"/>
                                </a:lnTo>
                                <a:lnTo>
                                  <a:pt x="65" y="23"/>
                                </a:lnTo>
                                <a:lnTo>
                                  <a:pt x="71" y="22"/>
                                </a:lnTo>
                                <a:lnTo>
                                  <a:pt x="74" y="23"/>
                                </a:lnTo>
                                <a:lnTo>
                                  <a:pt x="105" y="95"/>
                                </a:lnTo>
                                <a:lnTo>
                                  <a:pt x="111" y="95"/>
                                </a:lnTo>
                                <a:lnTo>
                                  <a:pt x="141" y="23"/>
                                </a:lnTo>
                                <a:lnTo>
                                  <a:pt x="148" y="21"/>
                                </a:lnTo>
                                <a:lnTo>
                                  <a:pt x="148" y="18"/>
                                </a:lnTo>
                                <a:close/>
                                <a:moveTo>
                                  <a:pt x="215" y="55"/>
                                </a:moveTo>
                                <a:lnTo>
                                  <a:pt x="215" y="49"/>
                                </a:lnTo>
                                <a:lnTo>
                                  <a:pt x="214" y="38"/>
                                </a:lnTo>
                                <a:lnTo>
                                  <a:pt x="209" y="26"/>
                                </a:lnTo>
                                <a:lnTo>
                                  <a:pt x="207" y="23"/>
                                </a:lnTo>
                                <a:lnTo>
                                  <a:pt x="201" y="19"/>
                                </a:lnTo>
                                <a:lnTo>
                                  <a:pt x="201" y="49"/>
                                </a:lnTo>
                                <a:lnTo>
                                  <a:pt x="169" y="49"/>
                                </a:lnTo>
                                <a:lnTo>
                                  <a:pt x="169" y="44"/>
                                </a:lnTo>
                                <a:lnTo>
                                  <a:pt x="169" y="41"/>
                                </a:lnTo>
                                <a:lnTo>
                                  <a:pt x="170" y="38"/>
                                </a:lnTo>
                                <a:lnTo>
                                  <a:pt x="178" y="25"/>
                                </a:lnTo>
                                <a:lnTo>
                                  <a:pt x="190" y="23"/>
                                </a:lnTo>
                                <a:lnTo>
                                  <a:pt x="199" y="32"/>
                                </a:lnTo>
                                <a:lnTo>
                                  <a:pt x="201" y="49"/>
                                </a:lnTo>
                                <a:lnTo>
                                  <a:pt x="201" y="19"/>
                                </a:lnTo>
                                <a:lnTo>
                                  <a:pt x="200" y="18"/>
                                </a:lnTo>
                                <a:lnTo>
                                  <a:pt x="186" y="15"/>
                                </a:lnTo>
                                <a:lnTo>
                                  <a:pt x="172" y="18"/>
                                </a:lnTo>
                                <a:lnTo>
                                  <a:pt x="162" y="26"/>
                                </a:lnTo>
                                <a:lnTo>
                                  <a:pt x="156" y="38"/>
                                </a:lnTo>
                                <a:lnTo>
                                  <a:pt x="154" y="55"/>
                                </a:lnTo>
                                <a:lnTo>
                                  <a:pt x="156" y="71"/>
                                </a:lnTo>
                                <a:lnTo>
                                  <a:pt x="162" y="84"/>
                                </a:lnTo>
                                <a:lnTo>
                                  <a:pt x="172" y="92"/>
                                </a:lnTo>
                                <a:lnTo>
                                  <a:pt x="188" y="95"/>
                                </a:lnTo>
                                <a:lnTo>
                                  <a:pt x="197" y="95"/>
                                </a:lnTo>
                                <a:lnTo>
                                  <a:pt x="206" y="92"/>
                                </a:lnTo>
                                <a:lnTo>
                                  <a:pt x="212" y="88"/>
                                </a:lnTo>
                                <a:lnTo>
                                  <a:pt x="212" y="86"/>
                                </a:lnTo>
                                <a:lnTo>
                                  <a:pt x="212" y="84"/>
                                </a:lnTo>
                                <a:lnTo>
                                  <a:pt x="194" y="86"/>
                                </a:lnTo>
                                <a:lnTo>
                                  <a:pt x="179" y="82"/>
                                </a:lnTo>
                                <a:lnTo>
                                  <a:pt x="171" y="72"/>
                                </a:lnTo>
                                <a:lnTo>
                                  <a:pt x="169" y="55"/>
                                </a:lnTo>
                                <a:lnTo>
                                  <a:pt x="215" y="55"/>
                                </a:lnTo>
                                <a:close/>
                                <a:moveTo>
                                  <a:pt x="301" y="87"/>
                                </a:moveTo>
                                <a:lnTo>
                                  <a:pt x="294" y="89"/>
                                </a:lnTo>
                                <a:lnTo>
                                  <a:pt x="291" y="87"/>
                                </a:lnTo>
                                <a:lnTo>
                                  <a:pt x="291" y="38"/>
                                </a:lnTo>
                                <a:lnTo>
                                  <a:pt x="286" y="22"/>
                                </a:lnTo>
                                <a:lnTo>
                                  <a:pt x="274" y="16"/>
                                </a:lnTo>
                                <a:lnTo>
                                  <a:pt x="259" y="17"/>
                                </a:lnTo>
                                <a:lnTo>
                                  <a:pt x="246" y="24"/>
                                </a:lnTo>
                                <a:lnTo>
                                  <a:pt x="245" y="18"/>
                                </a:lnTo>
                                <a:lnTo>
                                  <a:pt x="224" y="18"/>
                                </a:lnTo>
                                <a:lnTo>
                                  <a:pt x="223" y="24"/>
                                </a:lnTo>
                                <a:lnTo>
                                  <a:pt x="230" y="22"/>
                                </a:lnTo>
                                <a:lnTo>
                                  <a:pt x="233" y="23"/>
                                </a:lnTo>
                                <a:lnTo>
                                  <a:pt x="233" y="87"/>
                                </a:lnTo>
                                <a:lnTo>
                                  <a:pt x="230" y="89"/>
                                </a:lnTo>
                                <a:lnTo>
                                  <a:pt x="223" y="87"/>
                                </a:lnTo>
                                <a:lnTo>
                                  <a:pt x="224" y="93"/>
                                </a:lnTo>
                                <a:lnTo>
                                  <a:pt x="257" y="93"/>
                                </a:lnTo>
                                <a:lnTo>
                                  <a:pt x="257" y="89"/>
                                </a:lnTo>
                                <a:lnTo>
                                  <a:pt x="246" y="87"/>
                                </a:lnTo>
                                <a:lnTo>
                                  <a:pt x="246" y="27"/>
                                </a:lnTo>
                                <a:lnTo>
                                  <a:pt x="257" y="25"/>
                                </a:lnTo>
                                <a:lnTo>
                                  <a:pt x="267" y="25"/>
                                </a:lnTo>
                                <a:lnTo>
                                  <a:pt x="275" y="30"/>
                                </a:lnTo>
                                <a:lnTo>
                                  <a:pt x="277" y="39"/>
                                </a:lnTo>
                                <a:lnTo>
                                  <a:pt x="277" y="87"/>
                                </a:lnTo>
                                <a:lnTo>
                                  <a:pt x="267" y="89"/>
                                </a:lnTo>
                                <a:lnTo>
                                  <a:pt x="267" y="93"/>
                                </a:lnTo>
                                <a:lnTo>
                                  <a:pt x="300" y="93"/>
                                </a:lnTo>
                                <a:lnTo>
                                  <a:pt x="301" y="87"/>
                                </a:lnTo>
                                <a:close/>
                                <a:moveTo>
                                  <a:pt x="347" y="85"/>
                                </a:moveTo>
                                <a:lnTo>
                                  <a:pt x="338" y="87"/>
                                </a:lnTo>
                                <a:lnTo>
                                  <a:pt x="326" y="87"/>
                                </a:lnTo>
                                <a:lnTo>
                                  <a:pt x="327" y="75"/>
                                </a:lnTo>
                                <a:lnTo>
                                  <a:pt x="327" y="24"/>
                                </a:lnTo>
                                <a:lnTo>
                                  <a:pt x="344" y="24"/>
                                </a:lnTo>
                                <a:lnTo>
                                  <a:pt x="344" y="18"/>
                                </a:lnTo>
                                <a:lnTo>
                                  <a:pt x="327" y="18"/>
                                </a:lnTo>
                                <a:lnTo>
                                  <a:pt x="327" y="0"/>
                                </a:lnTo>
                                <a:lnTo>
                                  <a:pt x="322" y="0"/>
                                </a:lnTo>
                                <a:lnTo>
                                  <a:pt x="314" y="18"/>
                                </a:lnTo>
                                <a:lnTo>
                                  <a:pt x="311" y="20"/>
                                </a:lnTo>
                                <a:lnTo>
                                  <a:pt x="303" y="18"/>
                                </a:lnTo>
                                <a:lnTo>
                                  <a:pt x="304" y="24"/>
                                </a:lnTo>
                                <a:lnTo>
                                  <a:pt x="314" y="24"/>
                                </a:lnTo>
                                <a:lnTo>
                                  <a:pt x="314" y="77"/>
                                </a:lnTo>
                                <a:lnTo>
                                  <a:pt x="317" y="88"/>
                                </a:lnTo>
                                <a:lnTo>
                                  <a:pt x="326" y="94"/>
                                </a:lnTo>
                                <a:lnTo>
                                  <a:pt x="337" y="94"/>
                                </a:lnTo>
                                <a:lnTo>
                                  <a:pt x="347" y="90"/>
                                </a:lnTo>
                                <a:lnTo>
                                  <a:pt x="347" y="85"/>
                                </a:lnTo>
                                <a:close/>
                                <a:moveTo>
                                  <a:pt x="406" y="72"/>
                                </a:moveTo>
                                <a:lnTo>
                                  <a:pt x="400" y="57"/>
                                </a:lnTo>
                                <a:lnTo>
                                  <a:pt x="387" y="50"/>
                                </a:lnTo>
                                <a:lnTo>
                                  <a:pt x="374" y="45"/>
                                </a:lnTo>
                                <a:lnTo>
                                  <a:pt x="366" y="34"/>
                                </a:lnTo>
                                <a:lnTo>
                                  <a:pt x="365" y="23"/>
                                </a:lnTo>
                                <a:lnTo>
                                  <a:pt x="378" y="20"/>
                                </a:lnTo>
                                <a:lnTo>
                                  <a:pt x="387" y="23"/>
                                </a:lnTo>
                                <a:lnTo>
                                  <a:pt x="397" y="23"/>
                                </a:lnTo>
                                <a:lnTo>
                                  <a:pt x="392" y="35"/>
                                </a:lnTo>
                                <a:lnTo>
                                  <a:pt x="400" y="34"/>
                                </a:lnTo>
                                <a:lnTo>
                                  <a:pt x="400" y="18"/>
                                </a:lnTo>
                                <a:lnTo>
                                  <a:pt x="385" y="16"/>
                                </a:lnTo>
                                <a:lnTo>
                                  <a:pt x="370" y="17"/>
                                </a:lnTo>
                                <a:lnTo>
                                  <a:pt x="359" y="24"/>
                                </a:lnTo>
                                <a:lnTo>
                                  <a:pt x="355" y="37"/>
                                </a:lnTo>
                                <a:lnTo>
                                  <a:pt x="358" y="49"/>
                                </a:lnTo>
                                <a:lnTo>
                                  <a:pt x="366" y="55"/>
                                </a:lnTo>
                                <a:lnTo>
                                  <a:pt x="377" y="59"/>
                                </a:lnTo>
                                <a:lnTo>
                                  <a:pt x="387" y="64"/>
                                </a:lnTo>
                                <a:lnTo>
                                  <a:pt x="394" y="73"/>
                                </a:lnTo>
                                <a:lnTo>
                                  <a:pt x="390" y="82"/>
                                </a:lnTo>
                                <a:lnTo>
                                  <a:pt x="381" y="88"/>
                                </a:lnTo>
                                <a:lnTo>
                                  <a:pt x="369" y="86"/>
                                </a:lnTo>
                                <a:lnTo>
                                  <a:pt x="359" y="85"/>
                                </a:lnTo>
                                <a:lnTo>
                                  <a:pt x="364" y="72"/>
                                </a:lnTo>
                                <a:lnTo>
                                  <a:pt x="355" y="72"/>
                                </a:lnTo>
                                <a:lnTo>
                                  <a:pt x="355" y="90"/>
                                </a:lnTo>
                                <a:lnTo>
                                  <a:pt x="371" y="94"/>
                                </a:lnTo>
                                <a:lnTo>
                                  <a:pt x="387" y="93"/>
                                </a:lnTo>
                                <a:lnTo>
                                  <a:pt x="400" y="86"/>
                                </a:lnTo>
                                <a:lnTo>
                                  <a:pt x="406" y="7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4" name="docshape110"/>
                        <wps:cNvSpPr>
                          <a:spLocks/>
                        </wps:cNvSpPr>
                        <wps:spPr bwMode="auto">
                          <a:xfrm>
                            <a:off x="5250" y="-2095"/>
                            <a:ext cx="1107" cy="388"/>
                          </a:xfrm>
                          <a:custGeom>
                            <a:avLst/>
                            <a:gdLst>
                              <a:gd name="T0" fmla="+- 0 6135 5251"/>
                              <a:gd name="T1" fmla="*/ T0 w 1107"/>
                              <a:gd name="T2" fmla="+- 0 -2095 -2095"/>
                              <a:gd name="T3" fmla="*/ -2095 h 388"/>
                              <a:gd name="T4" fmla="+- 0 6205 5251"/>
                              <a:gd name="T5" fmla="*/ T4 w 1107"/>
                              <a:gd name="T6" fmla="+- 0 -2085 -2095"/>
                              <a:gd name="T7" fmla="*/ -2085 h 388"/>
                              <a:gd name="T8" fmla="+- 0 6266 5251"/>
                              <a:gd name="T9" fmla="*/ T8 w 1107"/>
                              <a:gd name="T10" fmla="+- 0 -2057 -2095"/>
                              <a:gd name="T11" fmla="*/ -2057 h 388"/>
                              <a:gd name="T12" fmla="+- 0 6314 5251"/>
                              <a:gd name="T13" fmla="*/ T12 w 1107"/>
                              <a:gd name="T14" fmla="+- 0 -2015 -2095"/>
                              <a:gd name="T15" fmla="*/ -2015 h 388"/>
                              <a:gd name="T16" fmla="+- 0 6345 5251"/>
                              <a:gd name="T17" fmla="*/ T16 w 1107"/>
                              <a:gd name="T18" fmla="+- 0 -1962 -2095"/>
                              <a:gd name="T19" fmla="*/ -1962 h 388"/>
                              <a:gd name="T20" fmla="+- 0 6357 5251"/>
                              <a:gd name="T21" fmla="*/ T20 w 1107"/>
                              <a:gd name="T22" fmla="+- 0 -1901 -2095"/>
                              <a:gd name="T23" fmla="*/ -1901 h 388"/>
                              <a:gd name="T24" fmla="+- 0 6345 5251"/>
                              <a:gd name="T25" fmla="*/ T24 w 1107"/>
                              <a:gd name="T26" fmla="+- 0 -1840 -2095"/>
                              <a:gd name="T27" fmla="*/ -1840 h 388"/>
                              <a:gd name="T28" fmla="+- 0 6314 5251"/>
                              <a:gd name="T29" fmla="*/ T28 w 1107"/>
                              <a:gd name="T30" fmla="+- 0 -1787 -2095"/>
                              <a:gd name="T31" fmla="*/ -1787 h 388"/>
                              <a:gd name="T32" fmla="+- 0 6266 5251"/>
                              <a:gd name="T33" fmla="*/ T32 w 1107"/>
                              <a:gd name="T34" fmla="+- 0 -1745 -2095"/>
                              <a:gd name="T35" fmla="*/ -1745 h 388"/>
                              <a:gd name="T36" fmla="+- 0 6205 5251"/>
                              <a:gd name="T37" fmla="*/ T36 w 1107"/>
                              <a:gd name="T38" fmla="+- 0 -1717 -2095"/>
                              <a:gd name="T39" fmla="*/ -1717 h 388"/>
                              <a:gd name="T40" fmla="+- 0 6135 5251"/>
                              <a:gd name="T41" fmla="*/ T40 w 1107"/>
                              <a:gd name="T42" fmla="+- 0 -1708 -2095"/>
                              <a:gd name="T43" fmla="*/ -1708 h 388"/>
                              <a:gd name="T44" fmla="+- 0 5472 5251"/>
                              <a:gd name="T45" fmla="*/ T44 w 1107"/>
                              <a:gd name="T46" fmla="+- 0 -1708 -2095"/>
                              <a:gd name="T47" fmla="*/ -1708 h 388"/>
                              <a:gd name="T48" fmla="+- 0 5402 5251"/>
                              <a:gd name="T49" fmla="*/ T48 w 1107"/>
                              <a:gd name="T50" fmla="+- 0 -1717 -2095"/>
                              <a:gd name="T51" fmla="*/ -1717 h 388"/>
                              <a:gd name="T52" fmla="+- 0 5341 5251"/>
                              <a:gd name="T53" fmla="*/ T52 w 1107"/>
                              <a:gd name="T54" fmla="+- 0 -1745 -2095"/>
                              <a:gd name="T55" fmla="*/ -1745 h 388"/>
                              <a:gd name="T56" fmla="+- 0 5293 5251"/>
                              <a:gd name="T57" fmla="*/ T56 w 1107"/>
                              <a:gd name="T58" fmla="+- 0 -1787 -2095"/>
                              <a:gd name="T59" fmla="*/ -1787 h 388"/>
                              <a:gd name="T60" fmla="+- 0 5262 5251"/>
                              <a:gd name="T61" fmla="*/ T60 w 1107"/>
                              <a:gd name="T62" fmla="+- 0 -1840 -2095"/>
                              <a:gd name="T63" fmla="*/ -1840 h 388"/>
                              <a:gd name="T64" fmla="+- 0 5251 5251"/>
                              <a:gd name="T65" fmla="*/ T64 w 1107"/>
                              <a:gd name="T66" fmla="+- 0 -1901 -2095"/>
                              <a:gd name="T67" fmla="*/ -1901 h 388"/>
                              <a:gd name="T68" fmla="+- 0 5262 5251"/>
                              <a:gd name="T69" fmla="*/ T68 w 1107"/>
                              <a:gd name="T70" fmla="+- 0 -1962 -2095"/>
                              <a:gd name="T71" fmla="*/ -1962 h 388"/>
                              <a:gd name="T72" fmla="+- 0 5293 5251"/>
                              <a:gd name="T73" fmla="*/ T72 w 1107"/>
                              <a:gd name="T74" fmla="+- 0 -2015 -2095"/>
                              <a:gd name="T75" fmla="*/ -2015 h 388"/>
                              <a:gd name="T76" fmla="+- 0 5341 5251"/>
                              <a:gd name="T77" fmla="*/ T76 w 1107"/>
                              <a:gd name="T78" fmla="+- 0 -2057 -2095"/>
                              <a:gd name="T79" fmla="*/ -2057 h 388"/>
                              <a:gd name="T80" fmla="+- 0 5402 5251"/>
                              <a:gd name="T81" fmla="*/ T80 w 1107"/>
                              <a:gd name="T82" fmla="+- 0 -2085 -2095"/>
                              <a:gd name="T83" fmla="*/ -2085 h 388"/>
                              <a:gd name="T84" fmla="+- 0 5472 5251"/>
                              <a:gd name="T85" fmla="*/ T84 w 1107"/>
                              <a:gd name="T86" fmla="+- 0 -2095 -2095"/>
                              <a:gd name="T87" fmla="*/ -2095 h 388"/>
                              <a:gd name="T88" fmla="+- 0 6135 5251"/>
                              <a:gd name="T89" fmla="*/ T88 w 1107"/>
                              <a:gd name="T90" fmla="+- 0 -2095 -2095"/>
                              <a:gd name="T91" fmla="*/ -2095 h 38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Lst>
                            <a:rect l="0" t="0" r="r" b="b"/>
                            <a:pathLst>
                              <a:path w="1107" h="388">
                                <a:moveTo>
                                  <a:pt x="884" y="0"/>
                                </a:moveTo>
                                <a:lnTo>
                                  <a:pt x="954" y="10"/>
                                </a:lnTo>
                                <a:lnTo>
                                  <a:pt x="1015" y="38"/>
                                </a:lnTo>
                                <a:lnTo>
                                  <a:pt x="1063" y="80"/>
                                </a:lnTo>
                                <a:lnTo>
                                  <a:pt x="1094" y="133"/>
                                </a:lnTo>
                                <a:lnTo>
                                  <a:pt x="1106" y="194"/>
                                </a:lnTo>
                                <a:lnTo>
                                  <a:pt x="1094" y="255"/>
                                </a:lnTo>
                                <a:lnTo>
                                  <a:pt x="1063" y="308"/>
                                </a:lnTo>
                                <a:lnTo>
                                  <a:pt x="1015" y="350"/>
                                </a:lnTo>
                                <a:lnTo>
                                  <a:pt x="954" y="378"/>
                                </a:lnTo>
                                <a:lnTo>
                                  <a:pt x="884" y="387"/>
                                </a:lnTo>
                                <a:lnTo>
                                  <a:pt x="221" y="387"/>
                                </a:lnTo>
                                <a:lnTo>
                                  <a:pt x="151" y="378"/>
                                </a:lnTo>
                                <a:lnTo>
                                  <a:pt x="90" y="350"/>
                                </a:lnTo>
                                <a:lnTo>
                                  <a:pt x="42" y="308"/>
                                </a:lnTo>
                                <a:lnTo>
                                  <a:pt x="11" y="255"/>
                                </a:lnTo>
                                <a:lnTo>
                                  <a:pt x="0" y="194"/>
                                </a:lnTo>
                                <a:lnTo>
                                  <a:pt x="11" y="133"/>
                                </a:lnTo>
                                <a:lnTo>
                                  <a:pt x="42" y="80"/>
                                </a:lnTo>
                                <a:lnTo>
                                  <a:pt x="90" y="38"/>
                                </a:lnTo>
                                <a:lnTo>
                                  <a:pt x="151" y="10"/>
                                </a:lnTo>
                                <a:lnTo>
                                  <a:pt x="221" y="0"/>
                                </a:lnTo>
                                <a:lnTo>
                                  <a:pt x="884" y="0"/>
                                </a:lnTo>
                                <a:close/>
                              </a:path>
                            </a:pathLst>
                          </a:custGeom>
                          <a:noFill/>
                          <a:ln w="781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5" name="Line 249"/>
                        <wps:cNvCnPr>
                          <a:cxnSpLocks noChangeShapeType="1"/>
                        </wps:cNvCnPr>
                        <wps:spPr bwMode="auto">
                          <a:xfrm>
                            <a:off x="1779" y="-1495"/>
                            <a:ext cx="0" cy="0"/>
                          </a:xfrm>
                          <a:prstGeom prst="line">
                            <a:avLst/>
                          </a:prstGeom>
                          <a:noFill/>
                          <a:ln w="78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06" name="docshape111"/>
                        <wps:cNvSpPr>
                          <a:spLocks/>
                        </wps:cNvSpPr>
                        <wps:spPr bwMode="auto">
                          <a:xfrm>
                            <a:off x="1750" y="-1682"/>
                            <a:ext cx="57" cy="193"/>
                          </a:xfrm>
                          <a:custGeom>
                            <a:avLst/>
                            <a:gdLst>
                              <a:gd name="T0" fmla="+- 0 1785 1751"/>
                              <a:gd name="T1" fmla="*/ T0 w 57"/>
                              <a:gd name="T2" fmla="+- 0 -1495 -1681"/>
                              <a:gd name="T3" fmla="*/ -1495 h 193"/>
                              <a:gd name="T4" fmla="+- 0 1773 1751"/>
                              <a:gd name="T5" fmla="*/ T4 w 57"/>
                              <a:gd name="T6" fmla="+- 0 -1495 -1681"/>
                              <a:gd name="T7" fmla="*/ -1495 h 193"/>
                              <a:gd name="T8" fmla="+- 0 1773 1751"/>
                              <a:gd name="T9" fmla="*/ T8 w 57"/>
                              <a:gd name="T10" fmla="+- 0 -1489 -1681"/>
                              <a:gd name="T11" fmla="*/ -1489 h 193"/>
                              <a:gd name="T12" fmla="+- 0 1785 1751"/>
                              <a:gd name="T13" fmla="*/ T12 w 57"/>
                              <a:gd name="T14" fmla="+- 0 -1489 -1681"/>
                              <a:gd name="T15" fmla="*/ -1489 h 193"/>
                              <a:gd name="T16" fmla="+- 0 1785 1751"/>
                              <a:gd name="T17" fmla="*/ T16 w 57"/>
                              <a:gd name="T18" fmla="+- 0 -1495 -1681"/>
                              <a:gd name="T19" fmla="*/ -1495 h 193"/>
                              <a:gd name="T20" fmla="+- 0 1807 1751"/>
                              <a:gd name="T21" fmla="*/ T20 w 57"/>
                              <a:gd name="T22" fmla="+- 0 -1594 -1681"/>
                              <a:gd name="T23" fmla="*/ -1594 h 193"/>
                              <a:gd name="T24" fmla="+- 0 1779 1751"/>
                              <a:gd name="T25" fmla="*/ T24 w 57"/>
                              <a:gd name="T26" fmla="+- 0 -1681 -1681"/>
                              <a:gd name="T27" fmla="*/ -1681 h 193"/>
                              <a:gd name="T28" fmla="+- 0 1751 1751"/>
                              <a:gd name="T29" fmla="*/ T28 w 57"/>
                              <a:gd name="T30" fmla="+- 0 -1594 -1681"/>
                              <a:gd name="T31" fmla="*/ -1594 h 193"/>
                              <a:gd name="T32" fmla="+- 0 1807 1751"/>
                              <a:gd name="T33" fmla="*/ T32 w 57"/>
                              <a:gd name="T34" fmla="+- 0 -1594 -1681"/>
                              <a:gd name="T35" fmla="*/ -1594 h 19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57" h="193">
                                <a:moveTo>
                                  <a:pt x="34" y="186"/>
                                </a:moveTo>
                                <a:lnTo>
                                  <a:pt x="22" y="186"/>
                                </a:lnTo>
                                <a:lnTo>
                                  <a:pt x="22" y="192"/>
                                </a:lnTo>
                                <a:lnTo>
                                  <a:pt x="34" y="192"/>
                                </a:lnTo>
                                <a:lnTo>
                                  <a:pt x="34" y="186"/>
                                </a:lnTo>
                                <a:close/>
                                <a:moveTo>
                                  <a:pt x="56" y="87"/>
                                </a:moveTo>
                                <a:lnTo>
                                  <a:pt x="28" y="0"/>
                                </a:lnTo>
                                <a:lnTo>
                                  <a:pt x="0" y="87"/>
                                </a:lnTo>
                                <a:lnTo>
                                  <a:pt x="56" y="8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7" name="docshape112"/>
                        <wps:cNvSpPr>
                          <a:spLocks/>
                        </wps:cNvSpPr>
                        <wps:spPr bwMode="auto">
                          <a:xfrm>
                            <a:off x="1750" y="-1682"/>
                            <a:ext cx="57" cy="88"/>
                          </a:xfrm>
                          <a:custGeom>
                            <a:avLst/>
                            <a:gdLst>
                              <a:gd name="T0" fmla="+- 0 1779 1751"/>
                              <a:gd name="T1" fmla="*/ T0 w 57"/>
                              <a:gd name="T2" fmla="+- 0 -1681 -1681"/>
                              <a:gd name="T3" fmla="*/ -1681 h 88"/>
                              <a:gd name="T4" fmla="+- 0 1807 1751"/>
                              <a:gd name="T5" fmla="*/ T4 w 57"/>
                              <a:gd name="T6" fmla="+- 0 -1594 -1681"/>
                              <a:gd name="T7" fmla="*/ -1594 h 88"/>
                              <a:gd name="T8" fmla="+- 0 1751 1751"/>
                              <a:gd name="T9" fmla="*/ T8 w 57"/>
                              <a:gd name="T10" fmla="+- 0 -1594 -1681"/>
                              <a:gd name="T11" fmla="*/ -1594 h 88"/>
                              <a:gd name="T12" fmla="+- 0 1779 1751"/>
                              <a:gd name="T13" fmla="*/ T12 w 57"/>
                              <a:gd name="T14" fmla="+- 0 -1681 -1681"/>
                              <a:gd name="T15" fmla="*/ -1681 h 88"/>
                            </a:gdLst>
                            <a:ahLst/>
                            <a:cxnLst>
                              <a:cxn ang="0">
                                <a:pos x="T1" y="T3"/>
                              </a:cxn>
                              <a:cxn ang="0">
                                <a:pos x="T5" y="T7"/>
                              </a:cxn>
                              <a:cxn ang="0">
                                <a:pos x="T9" y="T11"/>
                              </a:cxn>
                              <a:cxn ang="0">
                                <a:pos x="T13" y="T15"/>
                              </a:cxn>
                            </a:cxnLst>
                            <a:rect l="0" t="0" r="r" b="b"/>
                            <a:pathLst>
                              <a:path w="57" h="88">
                                <a:moveTo>
                                  <a:pt x="28" y="0"/>
                                </a:moveTo>
                                <a:lnTo>
                                  <a:pt x="56" y="87"/>
                                </a:lnTo>
                                <a:lnTo>
                                  <a:pt x="0" y="87"/>
                                </a:lnTo>
                                <a:lnTo>
                                  <a:pt x="28" y="0"/>
                                </a:lnTo>
                                <a:close/>
                              </a:path>
                            </a:pathLst>
                          </a:custGeom>
                          <a:noFill/>
                          <a:ln w="781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8" name="docshape113"/>
                        <wps:cNvSpPr>
                          <a:spLocks/>
                        </wps:cNvSpPr>
                        <wps:spPr bwMode="auto">
                          <a:xfrm>
                            <a:off x="1195" y="-778"/>
                            <a:ext cx="3874" cy="2"/>
                          </a:xfrm>
                          <a:custGeom>
                            <a:avLst/>
                            <a:gdLst>
                              <a:gd name="T0" fmla="+- 0 1204 1195"/>
                              <a:gd name="T1" fmla="*/ T0 w 3874"/>
                              <a:gd name="T2" fmla="+- 0 5069 1195"/>
                              <a:gd name="T3" fmla="*/ T2 w 3874"/>
                              <a:gd name="T4" fmla="+- 0 1204 1195"/>
                              <a:gd name="T5" fmla="*/ T4 w 3874"/>
                              <a:gd name="T6" fmla="+- 0 1195 1195"/>
                              <a:gd name="T7" fmla="*/ T6 w 3874"/>
                            </a:gdLst>
                            <a:ahLst/>
                            <a:cxnLst>
                              <a:cxn ang="0">
                                <a:pos x="T1" y="0"/>
                              </a:cxn>
                              <a:cxn ang="0">
                                <a:pos x="T3" y="0"/>
                              </a:cxn>
                              <a:cxn ang="0">
                                <a:pos x="T5" y="0"/>
                              </a:cxn>
                              <a:cxn ang="0">
                                <a:pos x="T7" y="0"/>
                              </a:cxn>
                            </a:cxnLst>
                            <a:rect l="0" t="0" r="r" b="b"/>
                            <a:pathLst>
                              <a:path w="3874">
                                <a:moveTo>
                                  <a:pt x="9" y="0"/>
                                </a:moveTo>
                                <a:lnTo>
                                  <a:pt x="3874" y="0"/>
                                </a:lnTo>
                                <a:moveTo>
                                  <a:pt x="9" y="0"/>
                                </a:moveTo>
                                <a:lnTo>
                                  <a:pt x="0" y="0"/>
                                </a:lnTo>
                              </a:path>
                            </a:pathLst>
                          </a:custGeom>
                          <a:noFill/>
                          <a:ln w="1170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9" name="docshape114"/>
                        <wps:cNvSpPr>
                          <a:spLocks/>
                        </wps:cNvSpPr>
                        <wps:spPr bwMode="auto">
                          <a:xfrm>
                            <a:off x="5077" y="-807"/>
                            <a:ext cx="88" cy="57"/>
                          </a:xfrm>
                          <a:custGeom>
                            <a:avLst/>
                            <a:gdLst>
                              <a:gd name="T0" fmla="+- 0 5078 5078"/>
                              <a:gd name="T1" fmla="*/ T0 w 88"/>
                              <a:gd name="T2" fmla="+- 0 -806 -806"/>
                              <a:gd name="T3" fmla="*/ -806 h 57"/>
                              <a:gd name="T4" fmla="+- 0 5078 5078"/>
                              <a:gd name="T5" fmla="*/ T4 w 88"/>
                              <a:gd name="T6" fmla="+- 0 -750 -806"/>
                              <a:gd name="T7" fmla="*/ -750 h 57"/>
                              <a:gd name="T8" fmla="+- 0 5165 5078"/>
                              <a:gd name="T9" fmla="*/ T8 w 88"/>
                              <a:gd name="T10" fmla="+- 0 -778 -806"/>
                              <a:gd name="T11" fmla="*/ -778 h 57"/>
                              <a:gd name="T12" fmla="+- 0 5078 5078"/>
                              <a:gd name="T13" fmla="*/ T12 w 88"/>
                              <a:gd name="T14" fmla="+- 0 -806 -806"/>
                              <a:gd name="T15" fmla="*/ -806 h 57"/>
                            </a:gdLst>
                            <a:ahLst/>
                            <a:cxnLst>
                              <a:cxn ang="0">
                                <a:pos x="T1" y="T3"/>
                              </a:cxn>
                              <a:cxn ang="0">
                                <a:pos x="T5" y="T7"/>
                              </a:cxn>
                              <a:cxn ang="0">
                                <a:pos x="T9" y="T11"/>
                              </a:cxn>
                              <a:cxn ang="0">
                                <a:pos x="T13" y="T15"/>
                              </a:cxn>
                            </a:cxnLst>
                            <a:rect l="0" t="0" r="r" b="b"/>
                            <a:pathLst>
                              <a:path w="88" h="57">
                                <a:moveTo>
                                  <a:pt x="0" y="0"/>
                                </a:moveTo>
                                <a:lnTo>
                                  <a:pt x="0" y="56"/>
                                </a:lnTo>
                                <a:lnTo>
                                  <a:pt x="87" y="28"/>
                                </a:lnTo>
                                <a:lnTo>
                                  <a:pt x="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0" name="docshape115"/>
                        <wps:cNvSpPr>
                          <a:spLocks/>
                        </wps:cNvSpPr>
                        <wps:spPr bwMode="auto">
                          <a:xfrm>
                            <a:off x="5077" y="-807"/>
                            <a:ext cx="88" cy="57"/>
                          </a:xfrm>
                          <a:custGeom>
                            <a:avLst/>
                            <a:gdLst>
                              <a:gd name="T0" fmla="+- 0 5165 5078"/>
                              <a:gd name="T1" fmla="*/ T0 w 88"/>
                              <a:gd name="T2" fmla="+- 0 -778 -806"/>
                              <a:gd name="T3" fmla="*/ -778 h 57"/>
                              <a:gd name="T4" fmla="+- 0 5078 5078"/>
                              <a:gd name="T5" fmla="*/ T4 w 88"/>
                              <a:gd name="T6" fmla="+- 0 -750 -806"/>
                              <a:gd name="T7" fmla="*/ -750 h 57"/>
                              <a:gd name="T8" fmla="+- 0 5078 5078"/>
                              <a:gd name="T9" fmla="*/ T8 w 88"/>
                              <a:gd name="T10" fmla="+- 0 -806 -806"/>
                              <a:gd name="T11" fmla="*/ -806 h 57"/>
                              <a:gd name="T12" fmla="+- 0 5165 5078"/>
                              <a:gd name="T13" fmla="*/ T12 w 88"/>
                              <a:gd name="T14" fmla="+- 0 -778 -806"/>
                              <a:gd name="T15" fmla="*/ -778 h 57"/>
                            </a:gdLst>
                            <a:ahLst/>
                            <a:cxnLst>
                              <a:cxn ang="0">
                                <a:pos x="T1" y="T3"/>
                              </a:cxn>
                              <a:cxn ang="0">
                                <a:pos x="T5" y="T7"/>
                              </a:cxn>
                              <a:cxn ang="0">
                                <a:pos x="T9" y="T11"/>
                              </a:cxn>
                              <a:cxn ang="0">
                                <a:pos x="T13" y="T15"/>
                              </a:cxn>
                            </a:cxnLst>
                            <a:rect l="0" t="0" r="r" b="b"/>
                            <a:pathLst>
                              <a:path w="88" h="57">
                                <a:moveTo>
                                  <a:pt x="87" y="28"/>
                                </a:moveTo>
                                <a:lnTo>
                                  <a:pt x="0" y="56"/>
                                </a:lnTo>
                                <a:lnTo>
                                  <a:pt x="0" y="0"/>
                                </a:lnTo>
                                <a:lnTo>
                                  <a:pt x="87" y="28"/>
                                </a:lnTo>
                                <a:close/>
                              </a:path>
                            </a:pathLst>
                          </a:custGeom>
                          <a:noFill/>
                          <a:ln w="1170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1" name="docshape116"/>
                        <wps:cNvSpPr>
                          <a:spLocks/>
                        </wps:cNvSpPr>
                        <wps:spPr bwMode="auto">
                          <a:xfrm>
                            <a:off x="1791" y="-772"/>
                            <a:ext cx="2" cy="117"/>
                          </a:xfrm>
                          <a:custGeom>
                            <a:avLst/>
                            <a:gdLst>
                              <a:gd name="T0" fmla="+- 0 -661 -772"/>
                              <a:gd name="T1" fmla="*/ -661 h 117"/>
                              <a:gd name="T2" fmla="+- 0 -772 -772"/>
                              <a:gd name="T3" fmla="*/ -772 h 117"/>
                              <a:gd name="T4" fmla="+- 0 -661 -772"/>
                              <a:gd name="T5" fmla="*/ -661 h 117"/>
                              <a:gd name="T6" fmla="+- 0 -655 -772"/>
                              <a:gd name="T7" fmla="*/ -655 h 117"/>
                            </a:gdLst>
                            <a:ahLst/>
                            <a:cxnLst>
                              <a:cxn ang="0">
                                <a:pos x="0" y="T1"/>
                              </a:cxn>
                              <a:cxn ang="0">
                                <a:pos x="0" y="T3"/>
                              </a:cxn>
                              <a:cxn ang="0">
                                <a:pos x="0" y="T5"/>
                              </a:cxn>
                              <a:cxn ang="0">
                                <a:pos x="0" y="T7"/>
                              </a:cxn>
                            </a:cxnLst>
                            <a:rect l="0" t="0" r="r" b="b"/>
                            <a:pathLst>
                              <a:path h="117">
                                <a:moveTo>
                                  <a:pt x="0" y="111"/>
                                </a:moveTo>
                                <a:lnTo>
                                  <a:pt x="0" y="0"/>
                                </a:lnTo>
                                <a:moveTo>
                                  <a:pt x="0" y="111"/>
                                </a:moveTo>
                                <a:lnTo>
                                  <a:pt x="0" y="117"/>
                                </a:lnTo>
                              </a:path>
                            </a:pathLst>
                          </a:custGeom>
                          <a:noFill/>
                          <a:ln w="781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2" name="Line 256"/>
                        <wps:cNvCnPr>
                          <a:cxnSpLocks noChangeShapeType="1"/>
                        </wps:cNvCnPr>
                        <wps:spPr bwMode="auto">
                          <a:xfrm>
                            <a:off x="1791" y="-772"/>
                            <a:ext cx="0" cy="0"/>
                          </a:xfrm>
                          <a:prstGeom prst="line">
                            <a:avLst/>
                          </a:prstGeom>
                          <a:noFill/>
                          <a:ln w="78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13" name="docshape117"/>
                        <wps:cNvSpPr>
                          <a:spLocks/>
                        </wps:cNvSpPr>
                        <wps:spPr bwMode="auto">
                          <a:xfrm>
                            <a:off x="3351" y="-772"/>
                            <a:ext cx="2" cy="117"/>
                          </a:xfrm>
                          <a:custGeom>
                            <a:avLst/>
                            <a:gdLst>
                              <a:gd name="T0" fmla="+- 0 -661 -772"/>
                              <a:gd name="T1" fmla="*/ -661 h 117"/>
                              <a:gd name="T2" fmla="+- 0 -772 -772"/>
                              <a:gd name="T3" fmla="*/ -772 h 117"/>
                              <a:gd name="T4" fmla="+- 0 -661 -772"/>
                              <a:gd name="T5" fmla="*/ -661 h 117"/>
                              <a:gd name="T6" fmla="+- 0 -655 -772"/>
                              <a:gd name="T7" fmla="*/ -655 h 117"/>
                            </a:gdLst>
                            <a:ahLst/>
                            <a:cxnLst>
                              <a:cxn ang="0">
                                <a:pos x="0" y="T1"/>
                              </a:cxn>
                              <a:cxn ang="0">
                                <a:pos x="0" y="T3"/>
                              </a:cxn>
                              <a:cxn ang="0">
                                <a:pos x="0" y="T5"/>
                              </a:cxn>
                              <a:cxn ang="0">
                                <a:pos x="0" y="T7"/>
                              </a:cxn>
                            </a:cxnLst>
                            <a:rect l="0" t="0" r="r" b="b"/>
                            <a:pathLst>
                              <a:path h="117">
                                <a:moveTo>
                                  <a:pt x="0" y="111"/>
                                </a:moveTo>
                                <a:lnTo>
                                  <a:pt x="0" y="0"/>
                                </a:lnTo>
                                <a:moveTo>
                                  <a:pt x="0" y="111"/>
                                </a:moveTo>
                                <a:lnTo>
                                  <a:pt x="0" y="117"/>
                                </a:lnTo>
                              </a:path>
                            </a:pathLst>
                          </a:custGeom>
                          <a:noFill/>
                          <a:ln w="781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4" name="Line 258"/>
                        <wps:cNvCnPr>
                          <a:cxnSpLocks noChangeShapeType="1"/>
                        </wps:cNvCnPr>
                        <wps:spPr bwMode="auto">
                          <a:xfrm>
                            <a:off x="3352" y="-772"/>
                            <a:ext cx="0" cy="0"/>
                          </a:xfrm>
                          <a:prstGeom prst="line">
                            <a:avLst/>
                          </a:prstGeom>
                          <a:noFill/>
                          <a:ln w="78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15" name="docshape118"/>
                        <wps:cNvSpPr>
                          <a:spLocks/>
                        </wps:cNvSpPr>
                        <wps:spPr bwMode="auto">
                          <a:xfrm>
                            <a:off x="4580" y="-772"/>
                            <a:ext cx="2" cy="117"/>
                          </a:xfrm>
                          <a:custGeom>
                            <a:avLst/>
                            <a:gdLst>
                              <a:gd name="T0" fmla="+- 0 -661 -772"/>
                              <a:gd name="T1" fmla="*/ -661 h 117"/>
                              <a:gd name="T2" fmla="+- 0 -772 -772"/>
                              <a:gd name="T3" fmla="*/ -772 h 117"/>
                              <a:gd name="T4" fmla="+- 0 -661 -772"/>
                              <a:gd name="T5" fmla="*/ -661 h 117"/>
                              <a:gd name="T6" fmla="+- 0 -655 -772"/>
                              <a:gd name="T7" fmla="*/ -655 h 117"/>
                            </a:gdLst>
                            <a:ahLst/>
                            <a:cxnLst>
                              <a:cxn ang="0">
                                <a:pos x="0" y="T1"/>
                              </a:cxn>
                              <a:cxn ang="0">
                                <a:pos x="0" y="T3"/>
                              </a:cxn>
                              <a:cxn ang="0">
                                <a:pos x="0" y="T5"/>
                              </a:cxn>
                              <a:cxn ang="0">
                                <a:pos x="0" y="T7"/>
                              </a:cxn>
                            </a:cxnLst>
                            <a:rect l="0" t="0" r="r" b="b"/>
                            <a:pathLst>
                              <a:path h="117">
                                <a:moveTo>
                                  <a:pt x="0" y="111"/>
                                </a:moveTo>
                                <a:lnTo>
                                  <a:pt x="0" y="0"/>
                                </a:lnTo>
                                <a:moveTo>
                                  <a:pt x="0" y="111"/>
                                </a:moveTo>
                                <a:lnTo>
                                  <a:pt x="0" y="117"/>
                                </a:lnTo>
                              </a:path>
                            </a:pathLst>
                          </a:custGeom>
                          <a:noFill/>
                          <a:ln w="781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6" name="Line 260"/>
                        <wps:cNvCnPr>
                          <a:cxnSpLocks noChangeShapeType="1"/>
                        </wps:cNvCnPr>
                        <wps:spPr bwMode="auto">
                          <a:xfrm>
                            <a:off x="4581" y="-772"/>
                            <a:ext cx="0" cy="0"/>
                          </a:xfrm>
                          <a:prstGeom prst="line">
                            <a:avLst/>
                          </a:prstGeom>
                          <a:noFill/>
                          <a:ln w="78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17" name="docshape119"/>
                        <wps:cNvSpPr>
                          <a:spLocks/>
                        </wps:cNvSpPr>
                        <wps:spPr bwMode="auto">
                          <a:xfrm>
                            <a:off x="1573" y="-596"/>
                            <a:ext cx="287" cy="145"/>
                          </a:xfrm>
                          <a:custGeom>
                            <a:avLst/>
                            <a:gdLst>
                              <a:gd name="T0" fmla="+- 0 1641 1574"/>
                              <a:gd name="T1" fmla="*/ T0 w 287"/>
                              <a:gd name="T2" fmla="+- 0 -565 -595"/>
                              <a:gd name="T3" fmla="*/ -565 h 145"/>
                              <a:gd name="T4" fmla="+- 0 1620 1574"/>
                              <a:gd name="T5" fmla="*/ T4 w 287"/>
                              <a:gd name="T6" fmla="+- 0 -565 -595"/>
                              <a:gd name="T7" fmla="*/ -565 h 145"/>
                              <a:gd name="T8" fmla="+- 0 1628 1574"/>
                              <a:gd name="T9" fmla="*/ T8 w 287"/>
                              <a:gd name="T10" fmla="+- 0 -594 -595"/>
                              <a:gd name="T11" fmla="*/ -594 h 145"/>
                              <a:gd name="T12" fmla="+- 0 1625 1574"/>
                              <a:gd name="T13" fmla="*/ T12 w 287"/>
                              <a:gd name="T14" fmla="+- 0 -595 -595"/>
                              <a:gd name="T15" fmla="*/ -595 h 145"/>
                              <a:gd name="T16" fmla="+- 0 1621 1574"/>
                              <a:gd name="T17" fmla="*/ T16 w 287"/>
                              <a:gd name="T18" fmla="+- 0 -594 -595"/>
                              <a:gd name="T19" fmla="*/ -594 h 145"/>
                              <a:gd name="T20" fmla="+- 0 1613 1574"/>
                              <a:gd name="T21" fmla="*/ T20 w 287"/>
                              <a:gd name="T22" fmla="+- 0 -583 -595"/>
                              <a:gd name="T23" fmla="*/ -583 h 145"/>
                              <a:gd name="T24" fmla="+- 0 1604 1574"/>
                              <a:gd name="T25" fmla="*/ T24 w 287"/>
                              <a:gd name="T26" fmla="+- 0 -574 -595"/>
                              <a:gd name="T27" fmla="*/ -574 h 145"/>
                              <a:gd name="T28" fmla="+- 0 1595 1574"/>
                              <a:gd name="T29" fmla="*/ T28 w 287"/>
                              <a:gd name="T30" fmla="+- 0 -568 -595"/>
                              <a:gd name="T31" fmla="*/ -568 h 145"/>
                              <a:gd name="T32" fmla="+- 0 1587 1574"/>
                              <a:gd name="T33" fmla="*/ T32 w 287"/>
                              <a:gd name="T34" fmla="+- 0 -565 -595"/>
                              <a:gd name="T35" fmla="*/ -565 h 145"/>
                              <a:gd name="T36" fmla="+- 0 1581 1574"/>
                              <a:gd name="T37" fmla="*/ T36 w 287"/>
                              <a:gd name="T38" fmla="+- 0 -563 -595"/>
                              <a:gd name="T39" fmla="*/ -563 h 145"/>
                              <a:gd name="T40" fmla="+- 0 1578 1574"/>
                              <a:gd name="T41" fmla="*/ T40 w 287"/>
                              <a:gd name="T42" fmla="+- 0 -561 -595"/>
                              <a:gd name="T43" fmla="*/ -561 h 145"/>
                              <a:gd name="T44" fmla="+- 0 1578 1574"/>
                              <a:gd name="T45" fmla="*/ T44 w 287"/>
                              <a:gd name="T46" fmla="+- 0 -557 -595"/>
                              <a:gd name="T47" fmla="*/ -557 h 145"/>
                              <a:gd name="T48" fmla="+- 0 1598 1574"/>
                              <a:gd name="T49" fmla="*/ T48 w 287"/>
                              <a:gd name="T50" fmla="+- 0 -557 -595"/>
                              <a:gd name="T51" fmla="*/ -557 h 145"/>
                              <a:gd name="T52" fmla="+- 0 1578 1574"/>
                              <a:gd name="T53" fmla="*/ T52 w 287"/>
                              <a:gd name="T54" fmla="+- 0 -480 -595"/>
                              <a:gd name="T55" fmla="*/ -480 h 145"/>
                              <a:gd name="T56" fmla="+- 0 1575 1574"/>
                              <a:gd name="T57" fmla="*/ T56 w 287"/>
                              <a:gd name="T58" fmla="+- 0 -471 -595"/>
                              <a:gd name="T59" fmla="*/ -471 h 145"/>
                              <a:gd name="T60" fmla="+- 0 1574 1574"/>
                              <a:gd name="T61" fmla="*/ T60 w 287"/>
                              <a:gd name="T62" fmla="+- 0 -463 -595"/>
                              <a:gd name="T63" fmla="*/ -463 h 145"/>
                              <a:gd name="T64" fmla="+- 0 1574 1574"/>
                              <a:gd name="T65" fmla="*/ T64 w 287"/>
                              <a:gd name="T66" fmla="+- 0 -454 -595"/>
                              <a:gd name="T67" fmla="*/ -454 h 145"/>
                              <a:gd name="T68" fmla="+- 0 1578 1574"/>
                              <a:gd name="T69" fmla="*/ T68 w 287"/>
                              <a:gd name="T70" fmla="+- 0 -451 -595"/>
                              <a:gd name="T71" fmla="*/ -451 h 145"/>
                              <a:gd name="T72" fmla="+- 0 1586 1574"/>
                              <a:gd name="T73" fmla="*/ T72 w 287"/>
                              <a:gd name="T74" fmla="+- 0 -451 -595"/>
                              <a:gd name="T75" fmla="*/ -451 h 145"/>
                              <a:gd name="T76" fmla="+- 0 1595 1574"/>
                              <a:gd name="T77" fmla="*/ T76 w 287"/>
                              <a:gd name="T78" fmla="+- 0 -453 -595"/>
                              <a:gd name="T79" fmla="*/ -453 h 145"/>
                              <a:gd name="T80" fmla="+- 0 1604 1574"/>
                              <a:gd name="T81" fmla="*/ T80 w 287"/>
                              <a:gd name="T82" fmla="+- 0 -458 -595"/>
                              <a:gd name="T83" fmla="*/ -458 h 145"/>
                              <a:gd name="T84" fmla="+- 0 1612 1574"/>
                              <a:gd name="T85" fmla="*/ T84 w 287"/>
                              <a:gd name="T86" fmla="+- 0 -467 -595"/>
                              <a:gd name="T87" fmla="*/ -467 h 145"/>
                              <a:gd name="T88" fmla="+- 0 1623 1574"/>
                              <a:gd name="T89" fmla="*/ T88 w 287"/>
                              <a:gd name="T90" fmla="+- 0 -482 -595"/>
                              <a:gd name="T91" fmla="*/ -482 h 145"/>
                              <a:gd name="T92" fmla="+- 0 1620 1574"/>
                              <a:gd name="T93" fmla="*/ T92 w 287"/>
                              <a:gd name="T94" fmla="+- 0 -484 -595"/>
                              <a:gd name="T95" fmla="*/ -484 h 145"/>
                              <a:gd name="T96" fmla="+- 0 1607 1574"/>
                              <a:gd name="T97" fmla="*/ T96 w 287"/>
                              <a:gd name="T98" fmla="+- 0 -468 -595"/>
                              <a:gd name="T99" fmla="*/ -468 h 145"/>
                              <a:gd name="T100" fmla="+- 0 1602 1574"/>
                              <a:gd name="T101" fmla="*/ T100 w 287"/>
                              <a:gd name="T102" fmla="+- 0 -463 -595"/>
                              <a:gd name="T103" fmla="*/ -463 h 145"/>
                              <a:gd name="T104" fmla="+- 0 1596 1574"/>
                              <a:gd name="T105" fmla="*/ T104 w 287"/>
                              <a:gd name="T106" fmla="+- 0 -463 -595"/>
                              <a:gd name="T107" fmla="*/ -463 h 145"/>
                              <a:gd name="T108" fmla="+- 0 1594 1574"/>
                              <a:gd name="T109" fmla="*/ T108 w 287"/>
                              <a:gd name="T110" fmla="+- 0 -464 -595"/>
                              <a:gd name="T111" fmla="*/ -464 h 145"/>
                              <a:gd name="T112" fmla="+- 0 1594 1574"/>
                              <a:gd name="T113" fmla="*/ T112 w 287"/>
                              <a:gd name="T114" fmla="+- 0 -468 -595"/>
                              <a:gd name="T115" fmla="*/ -468 h 145"/>
                              <a:gd name="T116" fmla="+- 0 1595 1574"/>
                              <a:gd name="T117" fmla="*/ T116 w 287"/>
                              <a:gd name="T118" fmla="+- 0 -471 -595"/>
                              <a:gd name="T119" fmla="*/ -471 h 145"/>
                              <a:gd name="T120" fmla="+- 0 1618 1574"/>
                              <a:gd name="T121" fmla="*/ T120 w 287"/>
                              <a:gd name="T122" fmla="+- 0 -557 -595"/>
                              <a:gd name="T123" fmla="*/ -557 h 145"/>
                              <a:gd name="T124" fmla="+- 0 1639 1574"/>
                              <a:gd name="T125" fmla="*/ T124 w 287"/>
                              <a:gd name="T126" fmla="+- 0 -557 -595"/>
                              <a:gd name="T127" fmla="*/ -557 h 145"/>
                              <a:gd name="T128" fmla="+- 0 1641 1574"/>
                              <a:gd name="T129" fmla="*/ T128 w 287"/>
                              <a:gd name="T130" fmla="+- 0 -565 -595"/>
                              <a:gd name="T131" fmla="*/ -565 h 145"/>
                              <a:gd name="T132" fmla="+- 0 1860 1574"/>
                              <a:gd name="T133" fmla="*/ T132 w 287"/>
                              <a:gd name="T134" fmla="+- 0 -528 -595"/>
                              <a:gd name="T135" fmla="*/ -528 h 145"/>
                              <a:gd name="T136" fmla="+- 0 1715 1574"/>
                              <a:gd name="T137" fmla="*/ T136 w 287"/>
                              <a:gd name="T138" fmla="+- 0 -528 -595"/>
                              <a:gd name="T139" fmla="*/ -528 h 145"/>
                              <a:gd name="T140" fmla="+- 0 1715 1574"/>
                              <a:gd name="T141" fmla="*/ T140 w 287"/>
                              <a:gd name="T142" fmla="+- 0 -511 -595"/>
                              <a:gd name="T143" fmla="*/ -511 h 145"/>
                              <a:gd name="T144" fmla="+- 0 1860 1574"/>
                              <a:gd name="T145" fmla="*/ T144 w 287"/>
                              <a:gd name="T146" fmla="+- 0 -511 -595"/>
                              <a:gd name="T147" fmla="*/ -511 h 145"/>
                              <a:gd name="T148" fmla="+- 0 1860 1574"/>
                              <a:gd name="T149" fmla="*/ T148 w 287"/>
                              <a:gd name="T150" fmla="+- 0 -528 -595"/>
                              <a:gd name="T151" fmla="*/ -528 h 14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Lst>
                            <a:rect l="0" t="0" r="r" b="b"/>
                            <a:pathLst>
                              <a:path w="287" h="145">
                                <a:moveTo>
                                  <a:pt x="67" y="30"/>
                                </a:moveTo>
                                <a:lnTo>
                                  <a:pt x="46" y="30"/>
                                </a:lnTo>
                                <a:lnTo>
                                  <a:pt x="54" y="1"/>
                                </a:lnTo>
                                <a:lnTo>
                                  <a:pt x="51" y="0"/>
                                </a:lnTo>
                                <a:lnTo>
                                  <a:pt x="47" y="1"/>
                                </a:lnTo>
                                <a:lnTo>
                                  <a:pt x="39" y="12"/>
                                </a:lnTo>
                                <a:lnTo>
                                  <a:pt x="30" y="21"/>
                                </a:lnTo>
                                <a:lnTo>
                                  <a:pt x="21" y="27"/>
                                </a:lnTo>
                                <a:lnTo>
                                  <a:pt x="13" y="30"/>
                                </a:lnTo>
                                <a:lnTo>
                                  <a:pt x="7" y="32"/>
                                </a:lnTo>
                                <a:lnTo>
                                  <a:pt x="4" y="34"/>
                                </a:lnTo>
                                <a:lnTo>
                                  <a:pt x="4" y="38"/>
                                </a:lnTo>
                                <a:lnTo>
                                  <a:pt x="24" y="38"/>
                                </a:lnTo>
                                <a:lnTo>
                                  <a:pt x="4" y="115"/>
                                </a:lnTo>
                                <a:lnTo>
                                  <a:pt x="1" y="124"/>
                                </a:lnTo>
                                <a:lnTo>
                                  <a:pt x="0" y="132"/>
                                </a:lnTo>
                                <a:lnTo>
                                  <a:pt x="0" y="141"/>
                                </a:lnTo>
                                <a:lnTo>
                                  <a:pt x="4" y="144"/>
                                </a:lnTo>
                                <a:lnTo>
                                  <a:pt x="12" y="144"/>
                                </a:lnTo>
                                <a:lnTo>
                                  <a:pt x="21" y="142"/>
                                </a:lnTo>
                                <a:lnTo>
                                  <a:pt x="30" y="137"/>
                                </a:lnTo>
                                <a:lnTo>
                                  <a:pt x="38" y="128"/>
                                </a:lnTo>
                                <a:lnTo>
                                  <a:pt x="49" y="113"/>
                                </a:lnTo>
                                <a:lnTo>
                                  <a:pt x="46" y="111"/>
                                </a:lnTo>
                                <a:lnTo>
                                  <a:pt x="33" y="127"/>
                                </a:lnTo>
                                <a:lnTo>
                                  <a:pt x="28" y="132"/>
                                </a:lnTo>
                                <a:lnTo>
                                  <a:pt x="22" y="132"/>
                                </a:lnTo>
                                <a:lnTo>
                                  <a:pt x="20" y="131"/>
                                </a:lnTo>
                                <a:lnTo>
                                  <a:pt x="20" y="127"/>
                                </a:lnTo>
                                <a:lnTo>
                                  <a:pt x="21" y="124"/>
                                </a:lnTo>
                                <a:lnTo>
                                  <a:pt x="44" y="38"/>
                                </a:lnTo>
                                <a:lnTo>
                                  <a:pt x="65" y="38"/>
                                </a:lnTo>
                                <a:lnTo>
                                  <a:pt x="67" y="30"/>
                                </a:lnTo>
                                <a:close/>
                                <a:moveTo>
                                  <a:pt x="286" y="67"/>
                                </a:moveTo>
                                <a:lnTo>
                                  <a:pt x="141" y="67"/>
                                </a:lnTo>
                                <a:lnTo>
                                  <a:pt x="141" y="84"/>
                                </a:lnTo>
                                <a:lnTo>
                                  <a:pt x="286" y="84"/>
                                </a:lnTo>
                                <a:lnTo>
                                  <a:pt x="286" y="6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18" name="docshape120"/>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1929" y="-624"/>
                            <a:ext cx="232" cy="17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9" name="docshape121"/>
                        <wps:cNvSpPr>
                          <a:spLocks/>
                        </wps:cNvSpPr>
                        <wps:spPr bwMode="auto">
                          <a:xfrm>
                            <a:off x="3109" y="-624"/>
                            <a:ext cx="1513" cy="179"/>
                          </a:xfrm>
                          <a:custGeom>
                            <a:avLst/>
                            <a:gdLst>
                              <a:gd name="T0" fmla="+- 0 3156 3110"/>
                              <a:gd name="T1" fmla="*/ T0 w 1513"/>
                              <a:gd name="T2" fmla="+- 0 -559 -624"/>
                              <a:gd name="T3" fmla="*/ -559 h 179"/>
                              <a:gd name="T4" fmla="+- 0 3161 3110"/>
                              <a:gd name="T5" fmla="*/ T4 w 1513"/>
                              <a:gd name="T6" fmla="+- 0 -590 -624"/>
                              <a:gd name="T7" fmla="*/ -590 h 179"/>
                              <a:gd name="T8" fmla="+- 0 3150 3110"/>
                              <a:gd name="T9" fmla="*/ T8 w 1513"/>
                              <a:gd name="T10" fmla="+- 0 -577 -624"/>
                              <a:gd name="T11" fmla="*/ -577 h 179"/>
                              <a:gd name="T12" fmla="+- 0 3131 3110"/>
                              <a:gd name="T13" fmla="*/ T12 w 1513"/>
                              <a:gd name="T14" fmla="+- 0 -562 -624"/>
                              <a:gd name="T15" fmla="*/ -562 h 179"/>
                              <a:gd name="T16" fmla="+- 0 3117 3110"/>
                              <a:gd name="T17" fmla="*/ T16 w 1513"/>
                              <a:gd name="T18" fmla="+- 0 -557 -624"/>
                              <a:gd name="T19" fmla="*/ -557 h 179"/>
                              <a:gd name="T20" fmla="+- 0 3115 3110"/>
                              <a:gd name="T21" fmla="*/ T20 w 1513"/>
                              <a:gd name="T22" fmla="+- 0 -551 -624"/>
                              <a:gd name="T23" fmla="*/ -551 h 179"/>
                              <a:gd name="T24" fmla="+- 0 3114 3110"/>
                              <a:gd name="T25" fmla="*/ T24 w 1513"/>
                              <a:gd name="T26" fmla="+- 0 -474 -624"/>
                              <a:gd name="T27" fmla="*/ -474 h 179"/>
                              <a:gd name="T28" fmla="+- 0 3110 3110"/>
                              <a:gd name="T29" fmla="*/ T28 w 1513"/>
                              <a:gd name="T30" fmla="+- 0 -457 -624"/>
                              <a:gd name="T31" fmla="*/ -457 h 179"/>
                              <a:gd name="T32" fmla="+- 0 3115 3110"/>
                              <a:gd name="T33" fmla="*/ T32 w 1513"/>
                              <a:gd name="T34" fmla="+- 0 -445 -624"/>
                              <a:gd name="T35" fmla="*/ -445 h 179"/>
                              <a:gd name="T36" fmla="+- 0 3131 3110"/>
                              <a:gd name="T37" fmla="*/ T36 w 1513"/>
                              <a:gd name="T38" fmla="+- 0 -446 -624"/>
                              <a:gd name="T39" fmla="*/ -446 h 179"/>
                              <a:gd name="T40" fmla="+- 0 3149 3110"/>
                              <a:gd name="T41" fmla="*/ T40 w 1513"/>
                              <a:gd name="T42" fmla="+- 0 -461 -624"/>
                              <a:gd name="T43" fmla="*/ -461 h 179"/>
                              <a:gd name="T44" fmla="+- 0 3156 3110"/>
                              <a:gd name="T45" fmla="*/ T44 w 1513"/>
                              <a:gd name="T46" fmla="+- 0 -478 -624"/>
                              <a:gd name="T47" fmla="*/ -478 h 179"/>
                              <a:gd name="T48" fmla="+- 0 3139 3110"/>
                              <a:gd name="T49" fmla="*/ T48 w 1513"/>
                              <a:gd name="T50" fmla="+- 0 -458 -624"/>
                              <a:gd name="T51" fmla="*/ -458 h 179"/>
                              <a:gd name="T52" fmla="+- 0 3131 3110"/>
                              <a:gd name="T53" fmla="*/ T52 w 1513"/>
                              <a:gd name="T54" fmla="+- 0 -458 -624"/>
                              <a:gd name="T55" fmla="*/ -458 h 179"/>
                              <a:gd name="T56" fmla="+- 0 3131 3110"/>
                              <a:gd name="T57" fmla="*/ T56 w 1513"/>
                              <a:gd name="T58" fmla="+- 0 -466 -624"/>
                              <a:gd name="T59" fmla="*/ -466 h 179"/>
                              <a:gd name="T60" fmla="+- 0 3176 3110"/>
                              <a:gd name="T61" fmla="*/ T60 w 1513"/>
                              <a:gd name="T62" fmla="+- 0 -551 -624"/>
                              <a:gd name="T63" fmla="*/ -551 h 179"/>
                              <a:gd name="T64" fmla="+- 0 3396 3110"/>
                              <a:gd name="T65" fmla="*/ T64 w 1513"/>
                              <a:gd name="T66" fmla="+- 0 -522 -624"/>
                              <a:gd name="T67" fmla="*/ -522 h 179"/>
                              <a:gd name="T68" fmla="+- 0 3251 3110"/>
                              <a:gd name="T69" fmla="*/ T68 w 1513"/>
                              <a:gd name="T70" fmla="+- 0 -505 -624"/>
                              <a:gd name="T71" fmla="*/ -505 h 179"/>
                              <a:gd name="T72" fmla="+- 0 3396 3110"/>
                              <a:gd name="T73" fmla="*/ T72 w 1513"/>
                              <a:gd name="T74" fmla="+- 0 -522 -624"/>
                              <a:gd name="T75" fmla="*/ -522 h 179"/>
                              <a:gd name="T76" fmla="+- 0 3553 3110"/>
                              <a:gd name="T77" fmla="*/ T76 w 1513"/>
                              <a:gd name="T78" fmla="+- 0 -452 -624"/>
                              <a:gd name="T79" fmla="*/ -452 h 179"/>
                              <a:gd name="T80" fmla="+- 0 3549 3110"/>
                              <a:gd name="T81" fmla="*/ T80 w 1513"/>
                              <a:gd name="T82" fmla="+- 0 -623 -624"/>
                              <a:gd name="T83" fmla="*/ -623 h 179"/>
                              <a:gd name="T84" fmla="+- 0 3499 3110"/>
                              <a:gd name="T85" fmla="*/ T84 w 1513"/>
                              <a:gd name="T86" fmla="+- 0 -600 -624"/>
                              <a:gd name="T87" fmla="*/ -600 h 179"/>
                              <a:gd name="T88" fmla="+- 0 3511 3110"/>
                              <a:gd name="T89" fmla="*/ T88 w 1513"/>
                              <a:gd name="T90" fmla="+- 0 -601 -624"/>
                              <a:gd name="T91" fmla="*/ -601 h 179"/>
                              <a:gd name="T92" fmla="+- 0 3524 3110"/>
                              <a:gd name="T93" fmla="*/ T92 w 1513"/>
                              <a:gd name="T94" fmla="+- 0 -602 -624"/>
                              <a:gd name="T95" fmla="*/ -602 h 179"/>
                              <a:gd name="T96" fmla="+- 0 3526 3110"/>
                              <a:gd name="T97" fmla="*/ T96 w 1513"/>
                              <a:gd name="T98" fmla="+- 0 -458 -624"/>
                              <a:gd name="T99" fmla="*/ -458 h 179"/>
                              <a:gd name="T100" fmla="+- 0 3501 3110"/>
                              <a:gd name="T101" fmla="*/ T100 w 1513"/>
                              <a:gd name="T102" fmla="+- 0 -452 -624"/>
                              <a:gd name="T103" fmla="*/ -452 h 179"/>
                              <a:gd name="T104" fmla="+- 0 3573 3110"/>
                              <a:gd name="T105" fmla="*/ T104 w 1513"/>
                              <a:gd name="T106" fmla="+- 0 -448 -624"/>
                              <a:gd name="T107" fmla="*/ -448 h 179"/>
                              <a:gd name="T108" fmla="+- 0 4622 3110"/>
                              <a:gd name="T109" fmla="*/ T108 w 1513"/>
                              <a:gd name="T110" fmla="+- 0 -565 -624"/>
                              <a:gd name="T111" fmla="*/ -565 h 179"/>
                              <a:gd name="T112" fmla="+- 0 4609 3110"/>
                              <a:gd name="T113" fmla="*/ T112 w 1513"/>
                              <a:gd name="T114" fmla="+- 0 -594 -624"/>
                              <a:gd name="T115" fmla="*/ -594 h 179"/>
                              <a:gd name="T116" fmla="+- 0 4603 3110"/>
                              <a:gd name="T117" fmla="*/ T116 w 1513"/>
                              <a:gd name="T118" fmla="+- 0 -594 -624"/>
                              <a:gd name="T119" fmla="*/ -594 h 179"/>
                              <a:gd name="T120" fmla="+- 0 4585 3110"/>
                              <a:gd name="T121" fmla="*/ T120 w 1513"/>
                              <a:gd name="T122" fmla="+- 0 -574 -624"/>
                              <a:gd name="T123" fmla="*/ -574 h 179"/>
                              <a:gd name="T124" fmla="+- 0 4569 3110"/>
                              <a:gd name="T125" fmla="*/ T124 w 1513"/>
                              <a:gd name="T126" fmla="+- 0 -565 -624"/>
                              <a:gd name="T127" fmla="*/ -565 h 179"/>
                              <a:gd name="T128" fmla="+- 0 4560 3110"/>
                              <a:gd name="T129" fmla="*/ T128 w 1513"/>
                              <a:gd name="T130" fmla="+- 0 -562 -624"/>
                              <a:gd name="T131" fmla="*/ -562 h 179"/>
                              <a:gd name="T132" fmla="+- 0 4580 3110"/>
                              <a:gd name="T133" fmla="*/ T132 w 1513"/>
                              <a:gd name="T134" fmla="+- 0 -557 -624"/>
                              <a:gd name="T135" fmla="*/ -557 h 179"/>
                              <a:gd name="T136" fmla="+- 0 4557 3110"/>
                              <a:gd name="T137" fmla="*/ T136 w 1513"/>
                              <a:gd name="T138" fmla="+- 0 -472 -624"/>
                              <a:gd name="T139" fmla="*/ -472 h 179"/>
                              <a:gd name="T140" fmla="+- 0 4555 3110"/>
                              <a:gd name="T141" fmla="*/ T140 w 1513"/>
                              <a:gd name="T142" fmla="+- 0 -454 -624"/>
                              <a:gd name="T143" fmla="*/ -454 h 179"/>
                              <a:gd name="T144" fmla="+- 0 4567 3110"/>
                              <a:gd name="T145" fmla="*/ T144 w 1513"/>
                              <a:gd name="T146" fmla="+- 0 -451 -624"/>
                              <a:gd name="T147" fmla="*/ -451 h 179"/>
                              <a:gd name="T148" fmla="+- 0 4585 3110"/>
                              <a:gd name="T149" fmla="*/ T148 w 1513"/>
                              <a:gd name="T150" fmla="+- 0 -458 -624"/>
                              <a:gd name="T151" fmla="*/ -458 h 179"/>
                              <a:gd name="T152" fmla="+- 0 4604 3110"/>
                              <a:gd name="T153" fmla="*/ T152 w 1513"/>
                              <a:gd name="T154" fmla="+- 0 -482 -624"/>
                              <a:gd name="T155" fmla="*/ -482 h 179"/>
                              <a:gd name="T156" fmla="+- 0 4588 3110"/>
                              <a:gd name="T157" fmla="*/ T156 w 1513"/>
                              <a:gd name="T158" fmla="+- 0 -468 -624"/>
                              <a:gd name="T159" fmla="*/ -468 h 179"/>
                              <a:gd name="T160" fmla="+- 0 4577 3110"/>
                              <a:gd name="T161" fmla="*/ T160 w 1513"/>
                              <a:gd name="T162" fmla="+- 0 -464 -624"/>
                              <a:gd name="T163" fmla="*/ -464 h 179"/>
                              <a:gd name="T164" fmla="+- 0 4576 3110"/>
                              <a:gd name="T165" fmla="*/ T164 w 1513"/>
                              <a:gd name="T166" fmla="+- 0 -468 -624"/>
                              <a:gd name="T167" fmla="*/ -468 h 179"/>
                              <a:gd name="T168" fmla="+- 0 4599 3110"/>
                              <a:gd name="T169" fmla="*/ T168 w 1513"/>
                              <a:gd name="T170" fmla="+- 0 -557 -624"/>
                              <a:gd name="T171" fmla="*/ -557 h 179"/>
                              <a:gd name="T172" fmla="+- 0 4622 3110"/>
                              <a:gd name="T173" fmla="*/ T172 w 1513"/>
                              <a:gd name="T174" fmla="+- 0 -565 -624"/>
                              <a:gd name="T175" fmla="*/ -565 h 17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Lst>
                            <a:rect l="0" t="0" r="r" b="b"/>
                            <a:pathLst>
                              <a:path w="1513" h="179">
                                <a:moveTo>
                                  <a:pt x="67" y="65"/>
                                </a:moveTo>
                                <a:lnTo>
                                  <a:pt x="46" y="65"/>
                                </a:lnTo>
                                <a:lnTo>
                                  <a:pt x="54" y="37"/>
                                </a:lnTo>
                                <a:lnTo>
                                  <a:pt x="51" y="34"/>
                                </a:lnTo>
                                <a:lnTo>
                                  <a:pt x="48" y="37"/>
                                </a:lnTo>
                                <a:lnTo>
                                  <a:pt x="40" y="47"/>
                                </a:lnTo>
                                <a:lnTo>
                                  <a:pt x="30" y="56"/>
                                </a:lnTo>
                                <a:lnTo>
                                  <a:pt x="21" y="62"/>
                                </a:lnTo>
                                <a:lnTo>
                                  <a:pt x="13" y="66"/>
                                </a:lnTo>
                                <a:lnTo>
                                  <a:pt x="7" y="67"/>
                                </a:lnTo>
                                <a:lnTo>
                                  <a:pt x="5" y="69"/>
                                </a:lnTo>
                                <a:lnTo>
                                  <a:pt x="5" y="73"/>
                                </a:lnTo>
                                <a:lnTo>
                                  <a:pt x="24" y="73"/>
                                </a:lnTo>
                                <a:lnTo>
                                  <a:pt x="4" y="150"/>
                                </a:lnTo>
                                <a:lnTo>
                                  <a:pt x="2" y="158"/>
                                </a:lnTo>
                                <a:lnTo>
                                  <a:pt x="0" y="167"/>
                                </a:lnTo>
                                <a:lnTo>
                                  <a:pt x="0" y="176"/>
                                </a:lnTo>
                                <a:lnTo>
                                  <a:pt x="5" y="179"/>
                                </a:lnTo>
                                <a:lnTo>
                                  <a:pt x="12" y="179"/>
                                </a:lnTo>
                                <a:lnTo>
                                  <a:pt x="21" y="178"/>
                                </a:lnTo>
                                <a:lnTo>
                                  <a:pt x="30" y="172"/>
                                </a:lnTo>
                                <a:lnTo>
                                  <a:pt x="39" y="163"/>
                                </a:lnTo>
                                <a:lnTo>
                                  <a:pt x="49" y="148"/>
                                </a:lnTo>
                                <a:lnTo>
                                  <a:pt x="46" y="146"/>
                                </a:lnTo>
                                <a:lnTo>
                                  <a:pt x="33" y="162"/>
                                </a:lnTo>
                                <a:lnTo>
                                  <a:pt x="29" y="166"/>
                                </a:lnTo>
                                <a:lnTo>
                                  <a:pt x="22" y="166"/>
                                </a:lnTo>
                                <a:lnTo>
                                  <a:pt x="21" y="166"/>
                                </a:lnTo>
                                <a:lnTo>
                                  <a:pt x="21" y="162"/>
                                </a:lnTo>
                                <a:lnTo>
                                  <a:pt x="21" y="158"/>
                                </a:lnTo>
                                <a:lnTo>
                                  <a:pt x="44" y="73"/>
                                </a:lnTo>
                                <a:lnTo>
                                  <a:pt x="66" y="73"/>
                                </a:lnTo>
                                <a:lnTo>
                                  <a:pt x="67" y="65"/>
                                </a:lnTo>
                                <a:close/>
                                <a:moveTo>
                                  <a:pt x="286" y="102"/>
                                </a:moveTo>
                                <a:lnTo>
                                  <a:pt x="141" y="102"/>
                                </a:lnTo>
                                <a:lnTo>
                                  <a:pt x="141" y="119"/>
                                </a:lnTo>
                                <a:lnTo>
                                  <a:pt x="286" y="119"/>
                                </a:lnTo>
                                <a:lnTo>
                                  <a:pt x="286" y="102"/>
                                </a:lnTo>
                                <a:close/>
                                <a:moveTo>
                                  <a:pt x="463" y="172"/>
                                </a:moveTo>
                                <a:lnTo>
                                  <a:pt x="443" y="172"/>
                                </a:lnTo>
                                <a:lnTo>
                                  <a:pt x="439" y="168"/>
                                </a:lnTo>
                                <a:lnTo>
                                  <a:pt x="439" y="1"/>
                                </a:lnTo>
                                <a:lnTo>
                                  <a:pt x="436" y="0"/>
                                </a:lnTo>
                                <a:lnTo>
                                  <a:pt x="389" y="24"/>
                                </a:lnTo>
                                <a:lnTo>
                                  <a:pt x="389" y="28"/>
                                </a:lnTo>
                                <a:lnTo>
                                  <a:pt x="401" y="23"/>
                                </a:lnTo>
                                <a:lnTo>
                                  <a:pt x="406" y="22"/>
                                </a:lnTo>
                                <a:lnTo>
                                  <a:pt x="414" y="22"/>
                                </a:lnTo>
                                <a:lnTo>
                                  <a:pt x="416" y="26"/>
                                </a:lnTo>
                                <a:lnTo>
                                  <a:pt x="416" y="166"/>
                                </a:lnTo>
                                <a:lnTo>
                                  <a:pt x="411" y="171"/>
                                </a:lnTo>
                                <a:lnTo>
                                  <a:pt x="391" y="172"/>
                                </a:lnTo>
                                <a:lnTo>
                                  <a:pt x="391" y="176"/>
                                </a:lnTo>
                                <a:lnTo>
                                  <a:pt x="463" y="176"/>
                                </a:lnTo>
                                <a:lnTo>
                                  <a:pt x="463" y="172"/>
                                </a:lnTo>
                                <a:close/>
                                <a:moveTo>
                                  <a:pt x="1512" y="59"/>
                                </a:moveTo>
                                <a:lnTo>
                                  <a:pt x="1491" y="59"/>
                                </a:lnTo>
                                <a:lnTo>
                                  <a:pt x="1499" y="30"/>
                                </a:lnTo>
                                <a:lnTo>
                                  <a:pt x="1497" y="28"/>
                                </a:lnTo>
                                <a:lnTo>
                                  <a:pt x="1493" y="30"/>
                                </a:lnTo>
                                <a:lnTo>
                                  <a:pt x="1485" y="41"/>
                                </a:lnTo>
                                <a:lnTo>
                                  <a:pt x="1475" y="50"/>
                                </a:lnTo>
                                <a:lnTo>
                                  <a:pt x="1466" y="56"/>
                                </a:lnTo>
                                <a:lnTo>
                                  <a:pt x="1459" y="59"/>
                                </a:lnTo>
                                <a:lnTo>
                                  <a:pt x="1452" y="61"/>
                                </a:lnTo>
                                <a:lnTo>
                                  <a:pt x="1450" y="62"/>
                                </a:lnTo>
                                <a:lnTo>
                                  <a:pt x="1450" y="67"/>
                                </a:lnTo>
                                <a:lnTo>
                                  <a:pt x="1470" y="67"/>
                                </a:lnTo>
                                <a:lnTo>
                                  <a:pt x="1449" y="144"/>
                                </a:lnTo>
                                <a:lnTo>
                                  <a:pt x="1447" y="152"/>
                                </a:lnTo>
                                <a:lnTo>
                                  <a:pt x="1445" y="161"/>
                                </a:lnTo>
                                <a:lnTo>
                                  <a:pt x="1445" y="170"/>
                                </a:lnTo>
                                <a:lnTo>
                                  <a:pt x="1450" y="173"/>
                                </a:lnTo>
                                <a:lnTo>
                                  <a:pt x="1457" y="173"/>
                                </a:lnTo>
                                <a:lnTo>
                                  <a:pt x="1467" y="171"/>
                                </a:lnTo>
                                <a:lnTo>
                                  <a:pt x="1475" y="166"/>
                                </a:lnTo>
                                <a:lnTo>
                                  <a:pt x="1484" y="157"/>
                                </a:lnTo>
                                <a:lnTo>
                                  <a:pt x="1494" y="142"/>
                                </a:lnTo>
                                <a:lnTo>
                                  <a:pt x="1491" y="140"/>
                                </a:lnTo>
                                <a:lnTo>
                                  <a:pt x="1478" y="156"/>
                                </a:lnTo>
                                <a:lnTo>
                                  <a:pt x="1474" y="160"/>
                                </a:lnTo>
                                <a:lnTo>
                                  <a:pt x="1467" y="160"/>
                                </a:lnTo>
                                <a:lnTo>
                                  <a:pt x="1466" y="160"/>
                                </a:lnTo>
                                <a:lnTo>
                                  <a:pt x="1466" y="156"/>
                                </a:lnTo>
                                <a:lnTo>
                                  <a:pt x="1467" y="152"/>
                                </a:lnTo>
                                <a:lnTo>
                                  <a:pt x="1489" y="67"/>
                                </a:lnTo>
                                <a:lnTo>
                                  <a:pt x="1511" y="67"/>
                                </a:lnTo>
                                <a:lnTo>
                                  <a:pt x="1512" y="5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20" name="docshape122"/>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1265" y="-1008"/>
                            <a:ext cx="3694" cy="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21" name="Line 265"/>
                        <wps:cNvCnPr>
                          <a:cxnSpLocks noChangeShapeType="1"/>
                        </wps:cNvCnPr>
                        <wps:spPr bwMode="auto">
                          <a:xfrm>
                            <a:off x="1779" y="-1011"/>
                            <a:ext cx="0" cy="0"/>
                          </a:xfrm>
                          <a:prstGeom prst="line">
                            <a:avLst/>
                          </a:prstGeom>
                          <a:noFill/>
                          <a:ln w="78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22" name="docshape123"/>
                        <wps:cNvSpPr>
                          <a:spLocks/>
                        </wps:cNvSpPr>
                        <wps:spPr bwMode="auto">
                          <a:xfrm>
                            <a:off x="1750" y="-1182"/>
                            <a:ext cx="57" cy="177"/>
                          </a:xfrm>
                          <a:custGeom>
                            <a:avLst/>
                            <a:gdLst>
                              <a:gd name="T0" fmla="+- 0 1785 1751"/>
                              <a:gd name="T1" fmla="*/ T0 w 57"/>
                              <a:gd name="T2" fmla="+- 0 -1011 -1182"/>
                              <a:gd name="T3" fmla="*/ -1011 h 177"/>
                              <a:gd name="T4" fmla="+- 0 1773 1751"/>
                              <a:gd name="T5" fmla="*/ T4 w 57"/>
                              <a:gd name="T6" fmla="+- 0 -1011 -1182"/>
                              <a:gd name="T7" fmla="*/ -1011 h 177"/>
                              <a:gd name="T8" fmla="+- 0 1773 1751"/>
                              <a:gd name="T9" fmla="*/ T8 w 57"/>
                              <a:gd name="T10" fmla="+- 0 -1005 -1182"/>
                              <a:gd name="T11" fmla="*/ -1005 h 177"/>
                              <a:gd name="T12" fmla="+- 0 1785 1751"/>
                              <a:gd name="T13" fmla="*/ T12 w 57"/>
                              <a:gd name="T14" fmla="+- 0 -1005 -1182"/>
                              <a:gd name="T15" fmla="*/ -1005 h 177"/>
                              <a:gd name="T16" fmla="+- 0 1785 1751"/>
                              <a:gd name="T17" fmla="*/ T16 w 57"/>
                              <a:gd name="T18" fmla="+- 0 -1011 -1182"/>
                              <a:gd name="T19" fmla="*/ -1011 h 177"/>
                              <a:gd name="T20" fmla="+- 0 1807 1751"/>
                              <a:gd name="T21" fmla="*/ T20 w 57"/>
                              <a:gd name="T22" fmla="+- 0 -1094 -1182"/>
                              <a:gd name="T23" fmla="*/ -1094 h 177"/>
                              <a:gd name="T24" fmla="+- 0 1779 1751"/>
                              <a:gd name="T25" fmla="*/ T24 w 57"/>
                              <a:gd name="T26" fmla="+- 0 -1182 -1182"/>
                              <a:gd name="T27" fmla="*/ -1182 h 177"/>
                              <a:gd name="T28" fmla="+- 0 1751 1751"/>
                              <a:gd name="T29" fmla="*/ T28 w 57"/>
                              <a:gd name="T30" fmla="+- 0 -1094 -1182"/>
                              <a:gd name="T31" fmla="*/ -1094 h 177"/>
                              <a:gd name="T32" fmla="+- 0 1807 1751"/>
                              <a:gd name="T33" fmla="*/ T32 w 57"/>
                              <a:gd name="T34" fmla="+- 0 -1094 -1182"/>
                              <a:gd name="T35" fmla="*/ -1094 h 17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57" h="177">
                                <a:moveTo>
                                  <a:pt x="34" y="171"/>
                                </a:moveTo>
                                <a:lnTo>
                                  <a:pt x="22" y="171"/>
                                </a:lnTo>
                                <a:lnTo>
                                  <a:pt x="22" y="177"/>
                                </a:lnTo>
                                <a:lnTo>
                                  <a:pt x="34" y="177"/>
                                </a:lnTo>
                                <a:lnTo>
                                  <a:pt x="34" y="171"/>
                                </a:lnTo>
                                <a:close/>
                                <a:moveTo>
                                  <a:pt x="56" y="88"/>
                                </a:moveTo>
                                <a:lnTo>
                                  <a:pt x="28" y="0"/>
                                </a:lnTo>
                                <a:lnTo>
                                  <a:pt x="0" y="88"/>
                                </a:lnTo>
                                <a:lnTo>
                                  <a:pt x="56" y="8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3" name="docshape124"/>
                        <wps:cNvSpPr>
                          <a:spLocks/>
                        </wps:cNvSpPr>
                        <wps:spPr bwMode="auto">
                          <a:xfrm>
                            <a:off x="1750" y="-1182"/>
                            <a:ext cx="57" cy="88"/>
                          </a:xfrm>
                          <a:custGeom>
                            <a:avLst/>
                            <a:gdLst>
                              <a:gd name="T0" fmla="+- 0 1779 1751"/>
                              <a:gd name="T1" fmla="*/ T0 w 57"/>
                              <a:gd name="T2" fmla="+- 0 -1182 -1182"/>
                              <a:gd name="T3" fmla="*/ -1182 h 88"/>
                              <a:gd name="T4" fmla="+- 0 1807 1751"/>
                              <a:gd name="T5" fmla="*/ T4 w 57"/>
                              <a:gd name="T6" fmla="+- 0 -1094 -1182"/>
                              <a:gd name="T7" fmla="*/ -1094 h 88"/>
                              <a:gd name="T8" fmla="+- 0 1751 1751"/>
                              <a:gd name="T9" fmla="*/ T8 w 57"/>
                              <a:gd name="T10" fmla="+- 0 -1094 -1182"/>
                              <a:gd name="T11" fmla="*/ -1094 h 88"/>
                              <a:gd name="T12" fmla="+- 0 1779 1751"/>
                              <a:gd name="T13" fmla="*/ T12 w 57"/>
                              <a:gd name="T14" fmla="+- 0 -1182 -1182"/>
                              <a:gd name="T15" fmla="*/ -1182 h 88"/>
                            </a:gdLst>
                            <a:ahLst/>
                            <a:cxnLst>
                              <a:cxn ang="0">
                                <a:pos x="T1" y="T3"/>
                              </a:cxn>
                              <a:cxn ang="0">
                                <a:pos x="T5" y="T7"/>
                              </a:cxn>
                              <a:cxn ang="0">
                                <a:pos x="T9" y="T11"/>
                              </a:cxn>
                              <a:cxn ang="0">
                                <a:pos x="T13" y="T15"/>
                              </a:cxn>
                            </a:cxnLst>
                            <a:rect l="0" t="0" r="r" b="b"/>
                            <a:pathLst>
                              <a:path w="57" h="88">
                                <a:moveTo>
                                  <a:pt x="28" y="0"/>
                                </a:moveTo>
                                <a:lnTo>
                                  <a:pt x="56" y="88"/>
                                </a:lnTo>
                                <a:lnTo>
                                  <a:pt x="0" y="88"/>
                                </a:lnTo>
                                <a:lnTo>
                                  <a:pt x="28" y="0"/>
                                </a:lnTo>
                                <a:close/>
                              </a:path>
                            </a:pathLst>
                          </a:custGeom>
                          <a:noFill/>
                          <a:ln w="781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24" name="docshape125"/>
                        <wps:cNvSpPr>
                          <a:spLocks/>
                        </wps:cNvSpPr>
                        <wps:spPr bwMode="auto">
                          <a:xfrm>
                            <a:off x="2470" y="-1907"/>
                            <a:ext cx="185" cy="34"/>
                          </a:xfrm>
                          <a:custGeom>
                            <a:avLst/>
                            <a:gdLst>
                              <a:gd name="T0" fmla="+- 0 2647 2471"/>
                              <a:gd name="T1" fmla="*/ T0 w 185"/>
                              <a:gd name="T2" fmla="+- 0 -1906 -1906"/>
                              <a:gd name="T3" fmla="*/ -1906 h 34"/>
                              <a:gd name="T4" fmla="+- 0 2630 2471"/>
                              <a:gd name="T5" fmla="*/ T4 w 185"/>
                              <a:gd name="T6" fmla="+- 0 -1906 -1906"/>
                              <a:gd name="T7" fmla="*/ -1906 h 34"/>
                              <a:gd name="T8" fmla="+- 0 2622 2471"/>
                              <a:gd name="T9" fmla="*/ T8 w 185"/>
                              <a:gd name="T10" fmla="+- 0 -1899 -1906"/>
                              <a:gd name="T11" fmla="*/ -1899 h 34"/>
                              <a:gd name="T12" fmla="+- 0 2622 2471"/>
                              <a:gd name="T13" fmla="*/ T12 w 185"/>
                              <a:gd name="T14" fmla="+- 0 -1880 -1906"/>
                              <a:gd name="T15" fmla="*/ -1880 h 34"/>
                              <a:gd name="T16" fmla="+- 0 2629 2471"/>
                              <a:gd name="T17" fmla="*/ T16 w 185"/>
                              <a:gd name="T18" fmla="+- 0 -1873 -1906"/>
                              <a:gd name="T19" fmla="*/ -1873 h 34"/>
                              <a:gd name="T20" fmla="+- 0 2649 2471"/>
                              <a:gd name="T21" fmla="*/ T20 w 185"/>
                              <a:gd name="T22" fmla="+- 0 -1873 -1906"/>
                              <a:gd name="T23" fmla="*/ -1873 h 34"/>
                              <a:gd name="T24" fmla="+- 0 2655 2471"/>
                              <a:gd name="T25" fmla="*/ T24 w 185"/>
                              <a:gd name="T26" fmla="+- 0 -1881 -1906"/>
                              <a:gd name="T27" fmla="*/ -1881 h 34"/>
                              <a:gd name="T28" fmla="+- 0 2655 2471"/>
                              <a:gd name="T29" fmla="*/ T28 w 185"/>
                              <a:gd name="T30" fmla="+- 0 -1899 -1906"/>
                              <a:gd name="T31" fmla="*/ -1899 h 34"/>
                              <a:gd name="T32" fmla="+- 0 2647 2471"/>
                              <a:gd name="T33" fmla="*/ T32 w 185"/>
                              <a:gd name="T34" fmla="+- 0 -1906 -1906"/>
                              <a:gd name="T35" fmla="*/ -1906 h 34"/>
                              <a:gd name="T36" fmla="+- 0 2571 2471"/>
                              <a:gd name="T37" fmla="*/ T36 w 185"/>
                              <a:gd name="T38" fmla="+- 0 -1906 -1906"/>
                              <a:gd name="T39" fmla="*/ -1906 h 34"/>
                              <a:gd name="T40" fmla="+- 0 2554 2471"/>
                              <a:gd name="T41" fmla="*/ T40 w 185"/>
                              <a:gd name="T42" fmla="+- 0 -1906 -1906"/>
                              <a:gd name="T43" fmla="*/ -1906 h 34"/>
                              <a:gd name="T44" fmla="+- 0 2546 2471"/>
                              <a:gd name="T45" fmla="*/ T44 w 185"/>
                              <a:gd name="T46" fmla="+- 0 -1899 -1906"/>
                              <a:gd name="T47" fmla="*/ -1899 h 34"/>
                              <a:gd name="T48" fmla="+- 0 2546 2471"/>
                              <a:gd name="T49" fmla="*/ T48 w 185"/>
                              <a:gd name="T50" fmla="+- 0 -1880 -1906"/>
                              <a:gd name="T51" fmla="*/ -1880 h 34"/>
                              <a:gd name="T52" fmla="+- 0 2553 2471"/>
                              <a:gd name="T53" fmla="*/ T52 w 185"/>
                              <a:gd name="T54" fmla="+- 0 -1873 -1906"/>
                              <a:gd name="T55" fmla="*/ -1873 h 34"/>
                              <a:gd name="T56" fmla="+- 0 2573 2471"/>
                              <a:gd name="T57" fmla="*/ T56 w 185"/>
                              <a:gd name="T58" fmla="+- 0 -1873 -1906"/>
                              <a:gd name="T59" fmla="*/ -1873 h 34"/>
                              <a:gd name="T60" fmla="+- 0 2579 2471"/>
                              <a:gd name="T61" fmla="*/ T60 w 185"/>
                              <a:gd name="T62" fmla="+- 0 -1881 -1906"/>
                              <a:gd name="T63" fmla="*/ -1881 h 34"/>
                              <a:gd name="T64" fmla="+- 0 2579 2471"/>
                              <a:gd name="T65" fmla="*/ T64 w 185"/>
                              <a:gd name="T66" fmla="+- 0 -1899 -1906"/>
                              <a:gd name="T67" fmla="*/ -1899 h 34"/>
                              <a:gd name="T68" fmla="+- 0 2571 2471"/>
                              <a:gd name="T69" fmla="*/ T68 w 185"/>
                              <a:gd name="T70" fmla="+- 0 -1906 -1906"/>
                              <a:gd name="T71" fmla="*/ -1906 h 34"/>
                              <a:gd name="T72" fmla="+- 0 2495 2471"/>
                              <a:gd name="T73" fmla="*/ T72 w 185"/>
                              <a:gd name="T74" fmla="+- 0 -1906 -1906"/>
                              <a:gd name="T75" fmla="*/ -1906 h 34"/>
                              <a:gd name="T76" fmla="+- 0 2479 2471"/>
                              <a:gd name="T77" fmla="*/ T76 w 185"/>
                              <a:gd name="T78" fmla="+- 0 -1906 -1906"/>
                              <a:gd name="T79" fmla="*/ -1906 h 34"/>
                              <a:gd name="T80" fmla="+- 0 2471 2471"/>
                              <a:gd name="T81" fmla="*/ T80 w 185"/>
                              <a:gd name="T82" fmla="+- 0 -1899 -1906"/>
                              <a:gd name="T83" fmla="*/ -1899 h 34"/>
                              <a:gd name="T84" fmla="+- 0 2471 2471"/>
                              <a:gd name="T85" fmla="*/ T84 w 185"/>
                              <a:gd name="T86" fmla="+- 0 -1880 -1906"/>
                              <a:gd name="T87" fmla="*/ -1880 h 34"/>
                              <a:gd name="T88" fmla="+- 0 2477 2471"/>
                              <a:gd name="T89" fmla="*/ T88 w 185"/>
                              <a:gd name="T90" fmla="+- 0 -1873 -1906"/>
                              <a:gd name="T91" fmla="*/ -1873 h 34"/>
                              <a:gd name="T92" fmla="+- 0 2497 2471"/>
                              <a:gd name="T93" fmla="*/ T92 w 185"/>
                              <a:gd name="T94" fmla="+- 0 -1873 -1906"/>
                              <a:gd name="T95" fmla="*/ -1873 h 34"/>
                              <a:gd name="T96" fmla="+- 0 2503 2471"/>
                              <a:gd name="T97" fmla="*/ T96 w 185"/>
                              <a:gd name="T98" fmla="+- 0 -1881 -1906"/>
                              <a:gd name="T99" fmla="*/ -1881 h 34"/>
                              <a:gd name="T100" fmla="+- 0 2503 2471"/>
                              <a:gd name="T101" fmla="*/ T100 w 185"/>
                              <a:gd name="T102" fmla="+- 0 -1899 -1906"/>
                              <a:gd name="T103" fmla="*/ -1899 h 34"/>
                              <a:gd name="T104" fmla="+- 0 2495 2471"/>
                              <a:gd name="T105" fmla="*/ T104 w 185"/>
                              <a:gd name="T106" fmla="+- 0 -1906 -1906"/>
                              <a:gd name="T107" fmla="*/ -1906 h 3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185" h="34">
                                <a:moveTo>
                                  <a:pt x="176" y="0"/>
                                </a:moveTo>
                                <a:lnTo>
                                  <a:pt x="159" y="0"/>
                                </a:lnTo>
                                <a:lnTo>
                                  <a:pt x="151" y="7"/>
                                </a:lnTo>
                                <a:lnTo>
                                  <a:pt x="151" y="26"/>
                                </a:lnTo>
                                <a:lnTo>
                                  <a:pt x="158" y="33"/>
                                </a:lnTo>
                                <a:lnTo>
                                  <a:pt x="178" y="33"/>
                                </a:lnTo>
                                <a:lnTo>
                                  <a:pt x="184" y="25"/>
                                </a:lnTo>
                                <a:lnTo>
                                  <a:pt x="184" y="7"/>
                                </a:lnTo>
                                <a:lnTo>
                                  <a:pt x="176" y="0"/>
                                </a:lnTo>
                                <a:close/>
                                <a:moveTo>
                                  <a:pt x="100" y="0"/>
                                </a:moveTo>
                                <a:lnTo>
                                  <a:pt x="83" y="0"/>
                                </a:lnTo>
                                <a:lnTo>
                                  <a:pt x="75" y="7"/>
                                </a:lnTo>
                                <a:lnTo>
                                  <a:pt x="75" y="26"/>
                                </a:lnTo>
                                <a:lnTo>
                                  <a:pt x="82" y="33"/>
                                </a:lnTo>
                                <a:lnTo>
                                  <a:pt x="102" y="33"/>
                                </a:lnTo>
                                <a:lnTo>
                                  <a:pt x="108" y="25"/>
                                </a:lnTo>
                                <a:lnTo>
                                  <a:pt x="108" y="7"/>
                                </a:lnTo>
                                <a:lnTo>
                                  <a:pt x="100" y="0"/>
                                </a:lnTo>
                                <a:close/>
                                <a:moveTo>
                                  <a:pt x="24" y="0"/>
                                </a:moveTo>
                                <a:lnTo>
                                  <a:pt x="8" y="0"/>
                                </a:lnTo>
                                <a:lnTo>
                                  <a:pt x="0" y="7"/>
                                </a:lnTo>
                                <a:lnTo>
                                  <a:pt x="0" y="26"/>
                                </a:lnTo>
                                <a:lnTo>
                                  <a:pt x="6" y="33"/>
                                </a:lnTo>
                                <a:lnTo>
                                  <a:pt x="26" y="33"/>
                                </a:lnTo>
                                <a:lnTo>
                                  <a:pt x="32" y="25"/>
                                </a:lnTo>
                                <a:lnTo>
                                  <a:pt x="32" y="7"/>
                                </a:lnTo>
                                <a:lnTo>
                                  <a:pt x="24"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25" name="docshape126"/>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1219" y="-2935"/>
                            <a:ext cx="4929" cy="19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26" name="Line 270"/>
                        <wps:cNvCnPr>
                          <a:cxnSpLocks noChangeShapeType="1"/>
                        </wps:cNvCnPr>
                        <wps:spPr bwMode="auto">
                          <a:xfrm>
                            <a:off x="4569" y="-1011"/>
                            <a:ext cx="0" cy="0"/>
                          </a:xfrm>
                          <a:prstGeom prst="line">
                            <a:avLst/>
                          </a:prstGeom>
                          <a:noFill/>
                          <a:ln w="78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27" name="docshape127"/>
                        <wps:cNvSpPr>
                          <a:spLocks/>
                        </wps:cNvSpPr>
                        <wps:spPr bwMode="auto">
                          <a:xfrm>
                            <a:off x="4540" y="-1182"/>
                            <a:ext cx="57" cy="177"/>
                          </a:xfrm>
                          <a:custGeom>
                            <a:avLst/>
                            <a:gdLst>
                              <a:gd name="T0" fmla="+- 0 4575 4540"/>
                              <a:gd name="T1" fmla="*/ T0 w 57"/>
                              <a:gd name="T2" fmla="+- 0 -1011 -1182"/>
                              <a:gd name="T3" fmla="*/ -1011 h 177"/>
                              <a:gd name="T4" fmla="+- 0 4562 4540"/>
                              <a:gd name="T5" fmla="*/ T4 w 57"/>
                              <a:gd name="T6" fmla="+- 0 -1011 -1182"/>
                              <a:gd name="T7" fmla="*/ -1011 h 177"/>
                              <a:gd name="T8" fmla="+- 0 4562 4540"/>
                              <a:gd name="T9" fmla="*/ T8 w 57"/>
                              <a:gd name="T10" fmla="+- 0 -1005 -1182"/>
                              <a:gd name="T11" fmla="*/ -1005 h 177"/>
                              <a:gd name="T12" fmla="+- 0 4575 4540"/>
                              <a:gd name="T13" fmla="*/ T12 w 57"/>
                              <a:gd name="T14" fmla="+- 0 -1005 -1182"/>
                              <a:gd name="T15" fmla="*/ -1005 h 177"/>
                              <a:gd name="T16" fmla="+- 0 4575 4540"/>
                              <a:gd name="T17" fmla="*/ T16 w 57"/>
                              <a:gd name="T18" fmla="+- 0 -1011 -1182"/>
                              <a:gd name="T19" fmla="*/ -1011 h 177"/>
                              <a:gd name="T20" fmla="+- 0 4597 4540"/>
                              <a:gd name="T21" fmla="*/ T20 w 57"/>
                              <a:gd name="T22" fmla="+- 0 -1094 -1182"/>
                              <a:gd name="T23" fmla="*/ -1094 h 177"/>
                              <a:gd name="T24" fmla="+- 0 4569 4540"/>
                              <a:gd name="T25" fmla="*/ T24 w 57"/>
                              <a:gd name="T26" fmla="+- 0 -1182 -1182"/>
                              <a:gd name="T27" fmla="*/ -1182 h 177"/>
                              <a:gd name="T28" fmla="+- 0 4540 4540"/>
                              <a:gd name="T29" fmla="*/ T28 w 57"/>
                              <a:gd name="T30" fmla="+- 0 -1094 -1182"/>
                              <a:gd name="T31" fmla="*/ -1094 h 177"/>
                              <a:gd name="T32" fmla="+- 0 4597 4540"/>
                              <a:gd name="T33" fmla="*/ T32 w 57"/>
                              <a:gd name="T34" fmla="+- 0 -1094 -1182"/>
                              <a:gd name="T35" fmla="*/ -1094 h 17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57" h="177">
                                <a:moveTo>
                                  <a:pt x="35" y="171"/>
                                </a:moveTo>
                                <a:lnTo>
                                  <a:pt x="22" y="171"/>
                                </a:lnTo>
                                <a:lnTo>
                                  <a:pt x="22" y="177"/>
                                </a:lnTo>
                                <a:lnTo>
                                  <a:pt x="35" y="177"/>
                                </a:lnTo>
                                <a:lnTo>
                                  <a:pt x="35" y="171"/>
                                </a:lnTo>
                                <a:close/>
                                <a:moveTo>
                                  <a:pt x="57" y="88"/>
                                </a:moveTo>
                                <a:lnTo>
                                  <a:pt x="29" y="0"/>
                                </a:lnTo>
                                <a:lnTo>
                                  <a:pt x="0" y="88"/>
                                </a:lnTo>
                                <a:lnTo>
                                  <a:pt x="57" y="8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8" name="docshape128"/>
                        <wps:cNvSpPr>
                          <a:spLocks/>
                        </wps:cNvSpPr>
                        <wps:spPr bwMode="auto">
                          <a:xfrm>
                            <a:off x="4540" y="-1182"/>
                            <a:ext cx="57" cy="88"/>
                          </a:xfrm>
                          <a:custGeom>
                            <a:avLst/>
                            <a:gdLst>
                              <a:gd name="T0" fmla="+- 0 4569 4540"/>
                              <a:gd name="T1" fmla="*/ T0 w 57"/>
                              <a:gd name="T2" fmla="+- 0 -1182 -1182"/>
                              <a:gd name="T3" fmla="*/ -1182 h 88"/>
                              <a:gd name="T4" fmla="+- 0 4597 4540"/>
                              <a:gd name="T5" fmla="*/ T4 w 57"/>
                              <a:gd name="T6" fmla="+- 0 -1094 -1182"/>
                              <a:gd name="T7" fmla="*/ -1094 h 88"/>
                              <a:gd name="T8" fmla="+- 0 4540 4540"/>
                              <a:gd name="T9" fmla="*/ T8 w 57"/>
                              <a:gd name="T10" fmla="+- 0 -1094 -1182"/>
                              <a:gd name="T11" fmla="*/ -1094 h 88"/>
                              <a:gd name="T12" fmla="+- 0 4569 4540"/>
                              <a:gd name="T13" fmla="*/ T12 w 57"/>
                              <a:gd name="T14" fmla="+- 0 -1182 -1182"/>
                              <a:gd name="T15" fmla="*/ -1182 h 88"/>
                            </a:gdLst>
                            <a:ahLst/>
                            <a:cxnLst>
                              <a:cxn ang="0">
                                <a:pos x="T1" y="T3"/>
                              </a:cxn>
                              <a:cxn ang="0">
                                <a:pos x="T5" y="T7"/>
                              </a:cxn>
                              <a:cxn ang="0">
                                <a:pos x="T9" y="T11"/>
                              </a:cxn>
                              <a:cxn ang="0">
                                <a:pos x="T13" y="T15"/>
                              </a:cxn>
                            </a:cxnLst>
                            <a:rect l="0" t="0" r="r" b="b"/>
                            <a:pathLst>
                              <a:path w="57" h="88">
                                <a:moveTo>
                                  <a:pt x="29" y="0"/>
                                </a:moveTo>
                                <a:lnTo>
                                  <a:pt x="57" y="88"/>
                                </a:lnTo>
                                <a:lnTo>
                                  <a:pt x="0" y="88"/>
                                </a:lnTo>
                                <a:lnTo>
                                  <a:pt x="29" y="0"/>
                                </a:lnTo>
                                <a:close/>
                              </a:path>
                            </a:pathLst>
                          </a:custGeom>
                          <a:noFill/>
                          <a:ln w="781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131269CF" id="Группа 302" o:spid="_x0000_s1026" style="width:258.4pt;height:124.5pt;mso-position-horizontal-relative:char;mso-position-vertical-relative:line" coordorigin="1195,-2935" coordsize="5168,2490"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">
                <v:shape id="docshape109" o:spid="_x0000_s1027" style="position:absolute;left:5134;top:-1004;width:406;height:95;visibility:visible;mso-wrap-style:square;v-text-anchor:top" coordsize="406,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" path="m61,55l60,49r,-11l55,26,52,23,47,19r,30l15,49r,-5l15,41r1,-3l24,25,35,23r10,9l47,49r,-30l46,18,32,15,18,18,8,26,2,38,,55,2,71,8,84r10,8l34,95r9,l52,92r6,-4l58,86r,-2l40,86,25,82,16,72,15,55r46,xm148,18r-28,l120,21r12,2l111,75,89,23r12,-2l101,18r-35,l65,23r6,-1l74,23r31,72l111,95,141,23r7,-2l148,18xm215,55r,-6l214,38,209,26r-2,-3l201,19r,30l169,49r,-5l169,41r1,-3l178,25r12,-2l199,32r2,17l201,19r-1,-1l186,15r-14,3l162,26r-6,12l154,55r2,16l162,84r10,8l188,95r9,l206,92r6,-4l212,86r,-2l194,86,179,82,171,72,169,55r46,xm301,87r-7,2l291,87r,-49l286,22,274,16r-15,1l246,24r-1,-6l224,18r-1,6l230,22r3,1l233,87r-3,2l223,87r1,6l257,93r,-4l246,87r,-60l257,25r10,l275,30r2,9l277,87r-10,2l267,93r33,l301,87xm347,85r-9,2l326,87r1,-12l327,24r17,l344,18r-17,l327,r-5,l314,18r-3,2l303,18r1,6l314,24r,53l317,88r9,6l337,94r10,-4l347,85xm406,72l400,57,387,50,374,45,366,34,365,23r13,-3l387,23r10,l392,35r8,-1l400,18,385,16r-15,1l359,24r-4,13l358,49r8,6l377,59r10,5l394,73r-4,9l381,88,369,86,359,85r5,-13l355,72r,18l371,94r16,-1l400,86r6,-14xe" fillcolor="black" stroked="f">
                  <v:path arrowok="t" o:connecttype="custom" o:connectlocs="60,-966;47,-985;15,-960;24,-979;47,-955;32,-989;2,-966;8,-920;43,-909;58,-918;25,-922;61,-949;120,-983;89,-981;66,-986;74,-981;141,-981;215,-949;209,-978;201,-955;169,-963;190,-981;201,-985;172,-986;154,-949;172,-912;206,-912;212,-920;171,-932;301,-917;291,-966;259,-987;224,-986;233,-981;223,-917;257,-915;257,-979;277,-965;267,-911;347,-919;327,-929;344,-986;322,-1004;303,-986;314,-927;337,-910;406,-932;374,-959;378,-984;392,-969;385,-988;355,-967;377,-945;390,-922;359,-919;355,-914;400,-918" o:connectangles="0,0,0,0,0,0,0,0,0,0,0,0,0,0,0,0,0,0,0,0,0,0,0,0,0,0,0,0,0,0,0,0,0,0,0,0,0,0,0,0,0,0,0,0,0,0,0,0,0,0,0,0,0,0,0,0,0"/>
                </v:shape>
                <v:shape id="docshape110" o:spid="_x0000_s1028" style="position:absolute;left:5250;top:-2095;width:1107;height:388;visibility:visible;mso-wrap-style:square;v-text-anchor:top" coordsize="1107,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" path="m884,r70,10l1015,38r48,42l1094,133r12,61l1094,255r-31,53l1015,350r-61,28l884,387r-663,l151,378,90,350,42,308,11,255,,194,11,133,42,80,90,38,151,10,221,,884,xe" filled="f" strokeweight=".21694mm">
                  <v:path arrowok="t" o:connecttype="custom" o:connectlocs="884,-2095;954,-2085;1015,-2057;1063,-2015;1094,-1962;1106,-1901;1094,-1840;1063,-1787;1015,-1745;954,-1717;884,-1708;221,-1708;151,-1717;90,-1745;42,-1787;11,-1840;0,-1901;11,-1962;42,-2015;90,-2057;151,-2085;221,-2095;884,-2095" o:connectangles="0,0,0,0,0,0,0,0,0,0,0,0,0,0,0,0,0,0,0,0,0,0,0"/>
                </v:shape>
                <v:line id="Line 249" o:spid="_x0000_s1029" style="position:absolute;visibility:visible;mso-wrap-style:square" from="1779,-1495" to="1779,-14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" strokeweight=".21694mm"/>
                <v:shape id="docshape111" o:spid="_x0000_s1030" style="position:absolute;left:1750;top:-1682;width:57;height:193;visibility:visible;mso-wrap-style:square;v-text-anchor:top" coordsize="57,1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" path="m34,186r-12,l22,192r12,l34,186xm56,87l28,,,87r56,xe" fillcolor="black" stroked="f">
                  <v:path arrowok="t" o:connecttype="custom" o:connectlocs="34,-1495;22,-1495;22,-1489;34,-1489;34,-1495;56,-1594;28,-1681;0,-1594;56,-1594" o:connectangles="0,0,0,0,0,0,0,0,0"/>
                </v:shape>
                <v:shape id="docshape112" o:spid="_x0000_s1031" style="position:absolute;left:1750;top:-1682;width:57;height:88;visibility:visible;mso-wrap-style:square;v-text-anchor:top" coordsize="57,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" path="m28,l56,87,,87,28,xe" filled="f" strokeweight=".21694mm">
                  <v:path arrowok="t" o:connecttype="custom" o:connectlocs="28,-1681;56,-1594;0,-1594;28,-1681" o:connectangles="0,0,0,0"/>
                </v:shape>
                <v:shape id="docshape113" o:spid="_x0000_s1032" style="position:absolute;left:1195;top:-778;width:3874;height:2;visibility:visible;mso-wrap-style:square;v-text-anchor:top" coordsize="38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" path="m9,l3874,m9,l,e" filled="f" strokeweight=".32525mm">
                  <v:path arrowok="t" o:connecttype="custom" o:connectlocs="9,0;3874,0;9,0;0,0" o:connectangles="0,0,0,0"/>
                </v:shape>
                <v:shape id="docshape114" o:spid="_x0000_s1033" style="position:absolute;left:5077;top:-807;width:88;height:57;visibility:visible;mso-wrap-style:square;v-text-anchor:top" coordsize="88,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" path="m,l,56,87,28,,xe" fillcolor="black" stroked="f">
                  <v:path arrowok="t" o:connecttype="custom" o:connectlocs="0,-806;0,-750;87,-778;0,-806" o:connectangles="0,0,0,0"/>
                </v:shape>
                <v:shape id="docshape115" o:spid="_x0000_s1034" style="position:absolute;left:5077;top:-807;width:88;height:57;visibility:visible;mso-wrap-style:square;v-text-anchor:top" coordsize="88,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" path="m87,28l,56,,,87,28xe" filled="f" strokeweight=".32525mm">
                  <v:path arrowok="t" o:connecttype="custom" o:connectlocs="87,-778;0,-750;0,-806;87,-778" o:connectangles="0,0,0,0"/>
                </v:shape>
                <v:shape id="docshape116" o:spid="_x0000_s1035" style="position:absolute;left:1791;top:-772;width:2;height:117;visibility:visible;mso-wrap-style:square;v-text-anchor:top" coordsize="2,1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" path="m,111l,m,111r,6e" filled="f" strokeweight=".21694mm">
                  <v:path arrowok="t" o:connecttype="custom" o:connectlocs="0,-661;0,-772;0,-661;0,-655" o:connectangles="0,0,0,0"/>
                </v:shape>
                <v:line id="Line 256" o:spid="_x0000_s1036" style="position:absolute;visibility:visible;mso-wrap-style:square" from="1791,-772" to="1791,-7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" strokeweight=".21694mm"/>
                <v:shape id="docshape117" o:spid="_x0000_s1037" style="position:absolute;left:3351;top:-772;width:2;height:117;visibility:visible;mso-wrap-style:square;v-text-anchor:top" coordsize="2,1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" path="m,111l,m,111r,6e" filled="f" strokeweight=".21694mm">
                  <v:path arrowok="t" o:connecttype="custom" o:connectlocs="0,-661;0,-772;0,-661;0,-655" o:connectangles="0,0,0,0"/>
                </v:shape>
                <v:line id="Line 258" o:spid="_x0000_s1038" style="position:absolute;visibility:visible;mso-wrap-style:square" from="3352,-772" to="3352,-7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" strokeweight=".21694mm"/>
                <v:shape id="docshape118" o:spid="_x0000_s1039" style="position:absolute;left:4580;top:-772;width:2;height:117;visibility:visible;mso-wrap-style:square;v-text-anchor:top" coordsize="2,1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" path="m,111l,m,111r,6e" filled="f" strokeweight=".21694mm">
                  <v:path arrowok="t" o:connecttype="custom" o:connectlocs="0,-661;0,-772;0,-661;0,-655" o:connectangles="0,0,0,0"/>
                </v:shape>
                <v:line id="Line 260" o:spid="_x0000_s1040" style="position:absolute;visibility:visible;mso-wrap-style:square" from="4581,-772" to="4581,-7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" strokeweight=".21694mm"/>
                <v:shape id="docshape119" o:spid="_x0000_s1041" style="position:absolute;left:1573;top:-596;width:287;height:145;visibility:visible;mso-wrap-style:square;v-text-anchor:top" coordsize="28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" path="m67,30r-21,l54,1,51,,47,1,39,12r-9,9l21,27r-8,3l7,32,4,34r,4l24,38,4,115r-3,9l,132r,9l4,144r8,l21,142r9,-5l38,128,49,113r-3,-2l33,127r-5,5l22,132r-2,-1l20,127r1,-3l44,38r21,l67,30xm286,67r-145,l141,84r145,l286,67xe" fillcolor="black" stroked="f">
                  <v:path arrowok="t" o:connecttype="custom" o:connectlocs="67,-565;46,-565;54,-594;51,-595;47,-594;39,-583;30,-574;21,-568;13,-565;7,-563;4,-561;4,-557;24,-557;4,-480;1,-471;0,-463;0,-454;4,-451;12,-451;21,-453;30,-458;38,-467;49,-482;46,-484;33,-468;28,-463;22,-463;20,-464;20,-468;21,-471;44,-557;65,-557;67,-565;286,-528;141,-528;141,-511;286,-511;286,-528" o:connectangles="0,0,0,0,0,0,0,0,0,0,0,0,0,0,0,0,0,0,0,0,0,0,0,0,0,0,0,0,0,0,0,0,0,0,0,0,0,0"/>
                </v:shape>
                <v:shape id="docshape120" o:spid="_x0000_s1042" type="#_x0000_t75" style="position:absolute;left:1929;top:-624;width:232;height:1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">
                  <v:imagedata r:id="rId77" o:title=""/>
                </v:shape>
                <v:shape id="docshape121" o:spid="_x0000_s1043" style="position:absolute;left:3109;top:-624;width:1513;height:179;visibility:visible;mso-wrap-style:square;v-text-anchor:top" coordsize="1513,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" path="m67,65r-21,l54,37,51,34r-3,3l40,47,30,56r-9,6l13,66,7,67,5,69r,4l24,73,4,150r-2,8l,167r,9l5,179r7,l21,178r9,-6l39,163,49,148r-3,-2l33,162r-4,4l22,166r-1,l21,162r,-4l44,73r22,l67,65xm286,102r-145,l141,119r145,l286,102xm463,172r-20,l439,168,439,1,436,,389,24r,4l401,23r5,-1l414,22r2,4l416,166r-5,5l391,172r,4l463,176r,-4xm1512,59r-21,l1499,30r-2,-2l1493,30r-8,11l1475,50r-9,6l1459,59r-7,2l1450,62r,5l1470,67r-21,77l1447,152r-2,9l1445,170r5,3l1457,173r10,-2l1475,166r9,-9l1494,142r-3,-2l1478,156r-4,4l1467,160r-1,l1466,156r1,-4l1489,67r22,l1512,59xe" fillcolor="black" stroked="f">
                  <v:path arrowok="t" o:connecttype="custom" o:connectlocs="46,-559;51,-590;40,-577;21,-562;7,-557;5,-551;4,-474;0,-457;5,-445;21,-446;39,-461;46,-478;29,-458;21,-458;21,-466;66,-551;286,-522;141,-505;286,-522;443,-452;439,-623;389,-600;401,-601;414,-602;416,-458;391,-452;463,-448;1512,-565;1499,-594;1493,-594;1475,-574;1459,-565;1450,-562;1470,-557;1447,-472;1445,-454;1457,-451;1475,-458;1494,-482;1478,-468;1467,-464;1466,-468;1489,-557;1512,-565" o:connectangles="0,0,0,0,0,0,0,0,0,0,0,0,0,0,0,0,0,0,0,0,0,0,0,0,0,0,0,0,0,0,0,0,0,0,0,0,0,0,0,0,0,0,0,0"/>
                </v:shape>
                <v:shape id="docshape122" o:spid="_x0000_s1044" type="#_x0000_t75" style="position:absolute;left:1265;top:-1008;width:3694;height:1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">
                  <v:imagedata r:id="rId78" o:title=""/>
                </v:shape>
                <v:line id="Line 265" o:spid="_x0000_s1045" style="position:absolute;visibility:visible;mso-wrap-style:square" from="1779,-1011" to="1779,-10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" strokeweight=".21694mm"/>
                <v:shape id="docshape123" o:spid="_x0000_s1046" style="position:absolute;left:1750;top:-1182;width:57;height:177;visibility:visible;mso-wrap-style:square;v-text-anchor:top" coordsize="57,1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" path="m34,171r-12,l22,177r12,l34,171xm56,88l28,,,88r56,xe" fillcolor="black" stroked="f">
                  <v:path arrowok="t" o:connecttype="custom" o:connectlocs="34,-1011;22,-1011;22,-1005;34,-1005;34,-1011;56,-1094;28,-1182;0,-1094;56,-1094" o:connectangles="0,0,0,0,0,0,0,0,0"/>
                </v:shape>
                <v:shape id="docshape124" o:spid="_x0000_s1047" style="position:absolute;left:1750;top:-1182;width:57;height:88;visibility:visible;mso-wrap-style:square;v-text-anchor:top" coordsize="57,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" path="m28,l56,88,,88,28,xe" filled="f" strokeweight=".21694mm">
                  <v:path arrowok="t" o:connecttype="custom" o:connectlocs="28,-1182;56,-1094;0,-1094;28,-1182" o:connectangles="0,0,0,0"/>
                </v:shape>
                <v:shape id="docshape125" o:spid="_x0000_s1048" style="position:absolute;left:2470;top:-1907;width:185;height:34;visibility:visible;mso-wrap-style:square;v-text-anchor:top" coordsize="185,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" path="m176,l159,r-8,7l151,26r7,7l178,33r6,-8l184,7,176,xm100,l83,,75,7r,19l82,33r20,l108,25r,-18l100,xm24,l8,,,7,,26r6,7l26,33r6,-8l32,7,24,xe" fillcolor="black" stroked="f">
                  <v:path arrowok="t" o:connecttype="custom" o:connectlocs="176,-1906;159,-1906;151,-1899;151,-1880;158,-1873;178,-1873;184,-1881;184,-1899;176,-1906;100,-1906;83,-1906;75,-1899;75,-1880;82,-1873;102,-1873;108,-1881;108,-1899;100,-1906;24,-1906;8,-1906;0,-1899;0,-1880;6,-1873;26,-1873;32,-1881;32,-1899;24,-1906" o:connectangles="0,0,0,0,0,0,0,0,0,0,0,0,0,0,0,0,0,0,0,0,0,0,0,0,0,0,0"/>
                </v:shape>
                <v:shape id="docshape126" o:spid="_x0000_s1049" type="#_x0000_t75" style="position:absolute;left:1219;top:-2935;width:4929;height:19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">
                  <v:imagedata r:id="rId79" o:title=""/>
                </v:shape>
                <v:line id="Line 270" o:spid="_x0000_s1050" style="position:absolute;visibility:visible;mso-wrap-style:square" from="4569,-1011" to="4569,-10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" strokeweight=".21694mm"/>
                <v:shape id="docshape127" o:spid="_x0000_s1051" style="position:absolute;left:4540;top:-1182;width:57;height:177;visibility:visible;mso-wrap-style:square;v-text-anchor:top" coordsize="57,1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" path="m35,171r-13,l22,177r13,l35,171xm57,88l29,,,88r57,xe" fillcolor="black" stroked="f">
                  <v:path arrowok="t" o:connecttype="custom" o:connectlocs="35,-1011;22,-1011;22,-1005;35,-1005;35,-1011;57,-1094;29,-1182;0,-1094;57,-1094" o:connectangles="0,0,0,0,0,0,0,0,0"/>
                </v:shape>
                <v:shape id="docshape128" o:spid="_x0000_s1052" style="position:absolute;left:4540;top:-1182;width:57;height:88;visibility:visible;mso-wrap-style:square;v-text-anchor:top" coordsize="57,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" path="m29,l57,88,,88,29,xe" filled="f" strokeweight=".21694mm">
                  <v:path arrowok="t" o:connecttype="custom" o:connectlocs="29,-1182;57,-1094;0,-1094;29,-1182" o:connectangles="0,0,0,0"/>
                </v:shape>
                <w10:anchorlock/>
              </v:group>
            </w:pict>
          </mc:Fallback>
        </mc:AlternateContent>
      </w:r>
      <w:r w:rsidRPr="00922B26">
        <w:rPr>
          <w:noProof/>
          <w:sz w:val="28"/>
          <w:szCs w:val="28"/>
          <w:lang w:val="ru-RU"/>
        </w:rPr>
        <w:drawing>
          <wp:inline distT="0" distB="0" distL="0" distR="0" wp14:anchorId="3E877F66" wp14:editId="6F2F3C87">
            <wp:extent cx="2505075" cy="1887627"/>
            <wp:effectExtent l="0" t="0" r="0" b="0"/>
            <wp:docPr id="56" name="Рисунок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a:srcRect r="9841"/>
                    <a:stretch/>
                  </pic:blipFill>
                  <pic:spPr bwMode="auto">
                    <a:xfrm>
                      <a:off x="0" y="0"/>
                      <a:ext cx="2516463" cy="1896208"/>
                    </a:xfrm>
                    <a:prstGeom prst="rect">
                      <a:avLst/>
                    </a:prstGeom>
                    <a:ln>
                      <a:noFill/>
                    </a:ln>
                    <a:extLst>
                      <a:ext uri="{53640926-AAD7-44D8-BBD7-CCE9431645EC}">
                        <a14:shadowObscured xmlns:a14="http://schemas.microsoft.com/office/drawing/2010/main"/>
                      </a:ext>
                    </a:extLst>
                  </pic:spPr>
                </pic:pic>
              </a:graphicData>
            </a:graphic>
          </wp:inline>
        </w:drawing>
      </w:r>
    </w:p>
    <w:p w14:paraId="738B9470" w14:textId="77777777" w:rsidR="00433E78" w:rsidRPr="00FE599C" w:rsidRDefault="00433E78" w:rsidP="00433E78">
      <w:pPr>
        <w:pStyle w:val="af0"/>
        <w:rPr>
          <w:lang w:val="ru-RU"/>
        </w:rPr>
      </w:pPr>
      <w:bookmarkStart w:id="136" w:name="_Ref91670924"/>
      <w:r w:rsidRPr="00922B26">
        <w:rPr>
          <w:lang w:val="ru-RU"/>
        </w:rPr>
        <w:t xml:space="preserve">Рисунок </w:t>
      </w:r>
      <w:r>
        <w:rPr>
          <w:lang w:val="ru-RU"/>
        </w:rPr>
        <w:fldChar w:fldCharType="begin"/>
      </w:r>
      <w:r>
        <w:rPr>
          <w:lang w:val="ru-RU"/>
        </w:rPr>
        <w:instrText xml:space="preserve"> STYLEREF 1 \s </w:instrText>
      </w:r>
      <w:r>
        <w:rPr>
          <w:lang w:val="ru-RU"/>
        </w:rPr>
        <w:fldChar w:fldCharType="separate"/>
      </w:r>
      <w:r>
        <w:rPr>
          <w:noProof/>
          <w:lang w:val="ru-RU"/>
        </w:rPr>
        <w:t>0</w:t>
      </w:r>
      <w:r>
        <w:rPr>
          <w:lang w:val="ru-RU"/>
        </w:rPr>
        <w:fldChar w:fldCharType="end"/>
      </w:r>
      <w:r>
        <w:rPr>
          <w:lang w:val="ru-RU"/>
        </w:rPr>
        <w:noBreakHyphen/>
      </w:r>
      <w:r>
        <w:rPr>
          <w:lang w:val="ru-RU"/>
        </w:rPr>
        <w:fldChar w:fldCharType="begin"/>
      </w:r>
      <w:r>
        <w:rPr>
          <w:lang w:val="ru-RU"/>
        </w:rPr>
        <w:instrText xml:space="preserve"> SEQ Рисунок \* ARABIC \s 1 </w:instrText>
      </w:r>
      <w:r>
        <w:rPr>
          <w:lang w:val="ru-RU"/>
        </w:rPr>
        <w:fldChar w:fldCharType="separate"/>
      </w:r>
      <w:r>
        <w:rPr>
          <w:noProof/>
          <w:lang w:val="ru-RU"/>
        </w:rPr>
        <w:t>6</w:t>
      </w:r>
      <w:r>
        <w:rPr>
          <w:lang w:val="ru-RU"/>
        </w:rPr>
        <w:fldChar w:fldCharType="end"/>
      </w:r>
      <w:bookmarkEnd w:id="136"/>
      <w:r>
        <w:rPr>
          <w:lang w:val="ru-RU"/>
        </w:rPr>
        <w:t xml:space="preserve"> </w:t>
      </w:r>
      <w:r w:rsidRPr="009273DC">
        <w:rPr>
          <w:lang w:val="ru-RU"/>
        </w:rPr>
        <w:t xml:space="preserve">Модуль картирования: </w:t>
      </w:r>
      <w:r w:rsidRPr="00FE599C">
        <w:rPr>
          <w:lang w:val="ru-RU"/>
        </w:rPr>
        <w:t>: (a) Стереонаблюдения (временные поверхности) создаются в выбранные моменты времени t, …​,t - M (например, 20 Гц) и подаются в модуль отображения вместе с событиями и положением камеры. Обратные оценки глубины, представленные вероятностными распределениями p(D t−k), распространяются на общее время t и объединяются для получения обратной карты глубины p(D*). Для создания p(D*) мы объединяем оценки из 20 стереонаблюдений (т.е. M = 19). (b) Принимая слияние от t - 1 до t в качестве примера, правила слияния указаны в пунктирном прямоугольнике, который представляет собой область 3 × 3 плоскости изображения (пиксели отмечены сеткой серых точек). Трехмерная точка, соответствующая средней глубине p(D t−1), проецируется на плоскость изображения в момент времени t в виде синей точки. Такая синяя точка и p(D t−1) влияют (т.е. присваивают, объединяют или заменяют) распределения p(D*), оцененные по четырем ближайшим пикселям. (a) Блок-схема модуля отображения. (b) Правила слияния глубины в местах на сетке 3 × 3 пикселя.</w:t>
      </w:r>
    </w:p>
    <w:p w14:paraId="4CCA6FBE" w14:textId="77777777" w:rsidR="00433E78" w:rsidRPr="00433E78" w:rsidRDefault="00433E78" w:rsidP="00433E78">
      <w:pPr>
        <w:pStyle w:val="3"/>
        <w:rPr>
          <w:lang w:val="ru-RU"/>
        </w:rPr>
      </w:pPr>
      <w:r w:rsidRPr="00433E78">
        <w:rPr>
          <w:lang w:val="ru-RU"/>
        </w:rPr>
        <w:t>Алгоритм 1: Обратная оценка глубины.</w:t>
      </w:r>
    </w:p>
    <w:p w14:paraId="0D2DAAF6" w14:textId="77777777" w:rsidR="00433E78" w:rsidRPr="00922B26" w:rsidRDefault="00433E78" w:rsidP="00433E78">
      <w:pPr>
        <w:spacing w:after="160" w:line="259" w:lineRule="auto"/>
        <w:rPr>
          <w:sz w:val="28"/>
          <w:szCs w:val="28"/>
          <w:lang w:val="ru-RU"/>
        </w:rPr>
      </w:pPr>
      <w:r w:rsidRPr="00922B26">
        <w:rPr>
          <w:sz w:val="28"/>
          <w:szCs w:val="28"/>
          <w:lang w:val="ru-RU"/>
        </w:rPr>
        <w:t>Для каждого события, выбрать соответствующий патч, провести оптимизацию с учетом Якобиана.</w:t>
      </w:r>
    </w:p>
    <w:p w14:paraId="2C04582A" w14:textId="77777777" w:rsidR="00433E78" w:rsidRPr="00922B26" w:rsidRDefault="00433E78" w:rsidP="00433E78">
      <w:pPr>
        <w:numPr>
          <w:ilvl w:val="0"/>
          <w:numId w:val="27"/>
        </w:numPr>
        <w:spacing w:after="160" w:line="259" w:lineRule="auto"/>
        <w:rPr>
          <w:sz w:val="28"/>
          <w:szCs w:val="28"/>
          <w:lang w:val="ru-RU"/>
        </w:rPr>
      </w:pPr>
      <w:r w:rsidRPr="00922B26">
        <w:rPr>
          <w:sz w:val="28"/>
          <w:szCs w:val="28"/>
          <w:lang w:val="ru-RU"/>
        </w:rPr>
        <w:t>пока не найдено решение</w:t>
      </w:r>
    </w:p>
    <w:p w14:paraId="3DB710F5" w14:textId="77777777" w:rsidR="00433E78" w:rsidRPr="00922B26" w:rsidRDefault="00433E78" w:rsidP="00433E78">
      <w:pPr>
        <w:numPr>
          <w:ilvl w:val="1"/>
          <w:numId w:val="27"/>
        </w:numPr>
        <w:spacing w:after="160" w:line="259" w:lineRule="auto"/>
        <w:rPr>
          <w:sz w:val="28"/>
          <w:szCs w:val="28"/>
          <w:lang w:val="ru-RU"/>
        </w:rPr>
      </w:pPr>
      <w:r w:rsidRPr="00922B26">
        <w:rPr>
          <w:sz w:val="28"/>
          <w:szCs w:val="28"/>
          <w:lang w:val="ru-RU"/>
        </w:rPr>
        <w:t>Вычислите остатки r(ρ) в (4).</w:t>
      </w:r>
    </w:p>
    <w:p w14:paraId="33126EB5" w14:textId="77777777" w:rsidR="00433E78" w:rsidRPr="00922B26" w:rsidRDefault="00433E78" w:rsidP="00433E78">
      <w:pPr>
        <w:numPr>
          <w:ilvl w:val="1"/>
          <w:numId w:val="27"/>
        </w:numPr>
        <w:spacing w:after="160" w:line="259" w:lineRule="auto"/>
        <w:rPr>
          <w:sz w:val="28"/>
          <w:szCs w:val="28"/>
          <w:lang w:val="ru-RU"/>
        </w:rPr>
      </w:pPr>
      <w:r w:rsidRPr="00922B26">
        <w:rPr>
          <w:sz w:val="28"/>
          <w:szCs w:val="28"/>
          <w:lang w:val="ru-RU"/>
        </w:rPr>
        <w:t>Вычислить якобиан J(ρ) (аналитические производные).</w:t>
      </w:r>
    </w:p>
    <w:p w14:paraId="652DD837" w14:textId="77777777" w:rsidR="00433E78" w:rsidRPr="00922B26" w:rsidRDefault="00433E78" w:rsidP="00433E78">
      <w:pPr>
        <w:numPr>
          <w:ilvl w:val="1"/>
          <w:numId w:val="27"/>
        </w:numPr>
        <w:spacing w:after="160" w:line="259" w:lineRule="auto"/>
        <w:rPr>
          <w:sz w:val="28"/>
          <w:szCs w:val="28"/>
          <w:lang w:val="ru-RU"/>
        </w:rPr>
      </w:pPr>
      <w:r w:rsidRPr="00922B26">
        <w:rPr>
          <w:sz w:val="28"/>
          <w:szCs w:val="28"/>
          <w:lang w:val="ru-RU"/>
        </w:rPr>
        <w:t>Обновление: ρρ + Δρ, используя (7).</w:t>
      </w:r>
    </w:p>
    <w:p w14:paraId="2ACC943E" w14:textId="77777777" w:rsidR="00433E78" w:rsidRPr="00922B26" w:rsidRDefault="00433E78" w:rsidP="00433E78">
      <w:pPr>
        <w:numPr>
          <w:ilvl w:val="2"/>
          <w:numId w:val="27"/>
        </w:numPr>
        <w:spacing w:after="160" w:line="259" w:lineRule="auto"/>
        <w:rPr>
          <w:sz w:val="28"/>
          <w:szCs w:val="28"/>
          <w:lang w:val="ru-RU"/>
        </w:rPr>
      </w:pPr>
      <w:r w:rsidRPr="00922B26">
        <w:rPr>
          <w:sz w:val="28"/>
          <w:szCs w:val="28"/>
          <w:lang w:val="ru-RU"/>
        </w:rPr>
        <w:t>возврат результата конвергированной обратной глубины ρ (т.е. ρ *на рис. 4).</w:t>
      </w:r>
    </w:p>
    <w:p w14:paraId="055FD556" w14:textId="77777777" w:rsidR="00433E78" w:rsidRPr="00922B26" w:rsidRDefault="00433E78" w:rsidP="00433E78">
      <w:pPr>
        <w:spacing w:after="160" w:line="259" w:lineRule="auto"/>
        <w:rPr>
          <w:sz w:val="28"/>
          <w:szCs w:val="28"/>
          <w:lang w:val="ru-RU"/>
        </w:rPr>
      </w:pPr>
      <w:r w:rsidRPr="00922B26">
        <w:rPr>
          <w:sz w:val="28"/>
          <w:szCs w:val="28"/>
          <w:lang w:val="ru-RU"/>
        </w:rPr>
        <w:t>Такая реконструкция приближается к полуплотному уровню, создавая значения глубины для большинства краевых пикселей.</w:t>
      </w:r>
    </w:p>
    <w:p w14:paraId="4887EA4E" w14:textId="77777777" w:rsidR="00433E78" w:rsidRPr="00922B26" w:rsidRDefault="00433E78" w:rsidP="00433E78">
      <w:pPr>
        <w:spacing w:after="160" w:line="259" w:lineRule="auto"/>
        <w:rPr>
          <w:sz w:val="28"/>
          <w:szCs w:val="28"/>
          <w:lang w:val="ru-RU"/>
        </w:rPr>
      </w:pPr>
      <w:r w:rsidRPr="00922B26">
        <w:rPr>
          <w:sz w:val="28"/>
          <w:szCs w:val="28"/>
          <w:lang w:val="ru-RU"/>
        </w:rPr>
        <w:t xml:space="preserve">Вероятностная модель оценки обратной глубины: моделируется обратная глубина в пикселе на опорном виде не числом ρ, а фактическим распределением вероятности. Алгоритм 1 обеспечивает "среднее" значение ρ. Теперь известно, как распространяется неопределенность (т.е. разброс вокруг </w:t>
      </w:r>
      <w:r w:rsidRPr="00922B26">
        <w:rPr>
          <w:sz w:val="28"/>
          <w:szCs w:val="28"/>
          <w:lang w:val="ru-RU"/>
        </w:rPr>
        <w:lastRenderedPageBreak/>
        <w:t>среднего) поступательное движение стереоустановки между периодами событий и можно провести эмпирическое исследование для определения распределения события и стереонаблюдения, а также оценить постоянные внешние параметры между обеими камерами.</w:t>
      </w:r>
    </w:p>
    <w:p w14:paraId="213496AB" w14:textId="77777777" w:rsidR="00433E78" w:rsidRPr="00922B26" w:rsidRDefault="00433E78" w:rsidP="00433E78">
      <w:pPr>
        <w:spacing w:after="160" w:line="259" w:lineRule="auto"/>
        <w:rPr>
          <w:sz w:val="28"/>
          <w:szCs w:val="28"/>
          <w:lang w:val="ru-RU"/>
        </w:rPr>
      </w:pPr>
      <w:r w:rsidRPr="00922B26">
        <w:rPr>
          <w:sz w:val="28"/>
          <w:szCs w:val="28"/>
          <w:lang w:val="ru-RU"/>
        </w:rPr>
        <w:t>Обратная глубина каждого рассматриваемого события оценивается независимо, поэтому вычисления можно распараллелить.</w:t>
      </w:r>
    </w:p>
    <w:p w14:paraId="7984D9E9" w14:textId="77777777" w:rsidR="00433E78" w:rsidRPr="00433E78" w:rsidRDefault="00433E78" w:rsidP="00433E78">
      <w:pPr>
        <w:pStyle w:val="3"/>
        <w:rPr>
          <w:lang w:val="ru-RU"/>
        </w:rPr>
      </w:pPr>
      <w:r w:rsidRPr="00433E78">
        <w:rPr>
          <w:lang w:val="ru-RU"/>
        </w:rPr>
        <w:t>Полуплотная реконструкция</w:t>
      </w:r>
    </w:p>
    <w:p w14:paraId="78A8BDE5" w14:textId="77777777" w:rsidR="00433E78" w:rsidRPr="00922B26" w:rsidRDefault="00433E78" w:rsidP="00433E78">
      <w:pPr>
        <w:spacing w:after="160" w:line="259" w:lineRule="auto"/>
        <w:rPr>
          <w:sz w:val="28"/>
          <w:szCs w:val="28"/>
          <w:lang w:val="ru-RU"/>
        </w:rPr>
      </w:pPr>
      <w:r w:rsidRPr="00922B26">
        <w:rPr>
          <w:sz w:val="28"/>
          <w:szCs w:val="28"/>
          <w:lang w:val="ru-RU"/>
        </w:rPr>
        <w:t xml:space="preserve">Метод трехмерной реконструкции (алгоритм 1), производит обратные оценки глубины для отдельных событий, и в соответствии с параметризацией (см. рис. </w:t>
      </w:r>
      <w:r w:rsidRPr="00FE599C">
        <w:rPr>
          <w:sz w:val="28"/>
          <w:szCs w:val="28"/>
          <w:lang w:val="ru-RU"/>
        </w:rPr>
        <w:t>0-3</w:t>
      </w:r>
      <w:r w:rsidRPr="00922B26">
        <w:rPr>
          <w:sz w:val="28"/>
          <w:szCs w:val="28"/>
          <w:lang w:val="ru-RU"/>
        </w:rPr>
        <w:t>) каждая оценка имеет свою временную метку.</w:t>
      </w:r>
    </w:p>
    <w:p w14:paraId="7C89FCF0" w14:textId="77777777" w:rsidR="00433E78" w:rsidRPr="00922B26" w:rsidRDefault="00433E78" w:rsidP="00433E78">
      <w:pPr>
        <w:spacing w:after="160" w:line="259" w:lineRule="auto"/>
        <w:rPr>
          <w:sz w:val="28"/>
          <w:szCs w:val="28"/>
          <w:lang w:val="ru-RU"/>
        </w:rPr>
      </w:pPr>
      <w:r w:rsidRPr="00922B26">
        <w:rPr>
          <w:sz w:val="28"/>
          <w:szCs w:val="28"/>
          <w:lang w:val="ru-RU"/>
        </w:rPr>
        <w:t xml:space="preserve">Система представляет вероятностный подход для слияния обратных оценок глубины для создания полуплотной карты глубины в текущий момент времени (см. рис. </w:t>
      </w:r>
      <w:r w:rsidRPr="00FE599C">
        <w:rPr>
          <w:sz w:val="28"/>
          <w:szCs w:val="28"/>
          <w:lang w:val="ru-RU"/>
        </w:rPr>
        <w:t>0-6</w:t>
      </w:r>
      <w:r w:rsidRPr="00922B26">
        <w:rPr>
          <w:sz w:val="28"/>
          <w:szCs w:val="28"/>
          <w:lang w:val="ru-RU"/>
        </w:rPr>
        <w:t>), которая в дальнейшем используется для отслеживания. Слияние глубин очень важно, поскольку позволяет отнести все оценки глубины к единому времени, уменьшает неопределенность оцениваемой трехмерной структуры и улучшает плотность реконструкции. Далее используются вероятностные характеристики обратных оценок глубины. На основе этих характеристик представлена стратегия слияния, которая применяется постепенно по мере получения оценок глубины по новым стереонаблюдениям.</w:t>
      </w:r>
    </w:p>
    <w:p w14:paraId="54B9820A" w14:textId="77777777" w:rsidR="00433E78" w:rsidRPr="00922B26" w:rsidRDefault="00433E78" w:rsidP="00433E78">
      <w:pPr>
        <w:spacing w:after="160" w:line="259" w:lineRule="auto"/>
        <w:rPr>
          <w:sz w:val="28"/>
          <w:szCs w:val="28"/>
          <w:lang w:val="ru-RU"/>
        </w:rPr>
      </w:pPr>
      <w:r w:rsidRPr="00922B26">
        <w:rPr>
          <w:sz w:val="28"/>
          <w:szCs w:val="28"/>
          <w:lang w:val="ru-RU"/>
        </w:rPr>
        <w:t xml:space="preserve">Гистограммы остатков функции глубины представлены на рис. </w:t>
      </w:r>
      <w:r w:rsidRPr="00FE599C">
        <w:rPr>
          <w:sz w:val="28"/>
          <w:szCs w:val="28"/>
          <w:lang w:val="ru-RU"/>
        </w:rPr>
        <w:t>0-5</w:t>
      </w:r>
      <w:r w:rsidRPr="00922B26">
        <w:rPr>
          <w:sz w:val="28"/>
          <w:szCs w:val="28"/>
          <w:lang w:val="ru-RU"/>
        </w:rPr>
        <w:t xml:space="preserve"> и кажутся хорошо центрированными на нуле (по сравнению с их разбросом и диапазоном абсцисс), и поэтому мы можем установить μ r0. Параметры подогнанных t-распределений Стьюдента приведены в таблице I для двух использованных последовательностей из двух различных наборов данных.</w:t>
      </w:r>
    </w:p>
    <w:p w14:paraId="6BBEA767" w14:textId="77777777" w:rsidR="00433E78" w:rsidRPr="00922B26" w:rsidRDefault="00433E78" w:rsidP="00433E78">
      <w:pPr>
        <w:spacing w:after="160" w:line="259" w:lineRule="auto"/>
        <w:rPr>
          <w:sz w:val="28"/>
          <w:szCs w:val="28"/>
          <w:lang w:val="ru-RU"/>
        </w:rPr>
      </w:pPr>
      <w:r w:rsidRPr="00922B26">
        <w:rPr>
          <w:sz w:val="28"/>
          <w:szCs w:val="28"/>
          <w:lang w:val="ru-RU"/>
        </w:rPr>
        <w:t xml:space="preserve">Соответствующее место в плоскости целевого изображения обычно имеет нецелую координату x float. Следовательно, распространяемая обратная глубина будет влиять на распределения в четырех ближайших точках пикселя x. Используя x качестве примера, слияние выполняется на основе следующих правил. Если в точке xint не существует предыдущего распределения, оно инициализируется с помощью степени свободы ν) Если уже существует обратное распределение глубины в точке и оно примерно соответствует распределению t Стьюдента то проверяется совместимость двух гипотез ρ, </w:t>
      </w:r>
      <w:r>
        <w:rPr>
          <w:sz w:val="28"/>
          <w:szCs w:val="28"/>
          <w:lang w:val="ru-RU"/>
        </w:rPr>
        <w:t>е</w:t>
      </w:r>
      <w:r w:rsidRPr="00922B26">
        <w:rPr>
          <w:sz w:val="28"/>
          <w:szCs w:val="28"/>
          <w:lang w:val="ru-RU"/>
        </w:rPr>
        <w:t>сли две гипотезы совместимы, они объединяются в одну инверсную глубину распределение, в противном случае остается распределение с наименьшей дисперсией.</w:t>
      </w:r>
    </w:p>
    <w:p w14:paraId="0C28F83B" w14:textId="77777777" w:rsidR="00433E78" w:rsidRPr="00922B26" w:rsidRDefault="00433E78" w:rsidP="00433E78">
      <w:pPr>
        <w:spacing w:after="160" w:line="259" w:lineRule="auto"/>
        <w:rPr>
          <w:sz w:val="28"/>
          <w:szCs w:val="28"/>
          <w:lang w:val="ru-RU"/>
        </w:rPr>
      </w:pPr>
      <w:r w:rsidRPr="00922B26">
        <w:rPr>
          <w:sz w:val="28"/>
          <w:szCs w:val="28"/>
          <w:lang w:val="ru-RU"/>
        </w:rPr>
        <w:t xml:space="preserve">Стратегия слияния показана пунктирным прямоугольником на рисунке </w:t>
      </w:r>
      <w:r>
        <w:rPr>
          <w:sz w:val="28"/>
          <w:szCs w:val="28"/>
          <w:lang w:val="ru-RU"/>
        </w:rPr>
        <w:t>0-6</w:t>
      </w:r>
      <w:r w:rsidRPr="00922B26">
        <w:rPr>
          <w:sz w:val="28"/>
          <w:szCs w:val="28"/>
          <w:lang w:val="ru-RU"/>
        </w:rPr>
        <w:t>.</w:t>
      </w:r>
    </w:p>
    <w:p w14:paraId="1AC7B2CC" w14:textId="5D337F16" w:rsidR="00433E78" w:rsidRPr="00922B26" w:rsidRDefault="00433E78" w:rsidP="00433E78">
      <w:pPr>
        <w:spacing w:after="160" w:line="259" w:lineRule="auto"/>
        <w:rPr>
          <w:sz w:val="28"/>
          <w:szCs w:val="28"/>
          <w:lang w:val="ru-RU"/>
        </w:rPr>
      </w:pPr>
      <w:r w:rsidRPr="00922B26">
        <w:rPr>
          <w:sz w:val="28"/>
          <w:szCs w:val="28"/>
          <w:lang w:val="ru-RU"/>
        </w:rPr>
        <w:lastRenderedPageBreak/>
        <w:t xml:space="preserve">Надежная оценка: Полученная вероятностная модель может быть использована для робастной оценки обратной глубины в присутствии шума и выбросов, поскольку тяжелые хвосты t-распределения Стьюдента учитывают их. Для этого каждый квадратичный остаток перевзвешивается на коэффициент ω(ri ), который является функцией вероятностной модели p(r). Полученная оптимизационная задача решается с помощью итеративно перевзвешенного метода наименьших квадратов (IRLS), заменяющего решатель Гаусса-Ньютона в алгоритме 1. Подробности о выводе весовой функции приведены в </w:t>
      </w:r>
      <w:r>
        <w:rPr>
          <w:sz w:val="28"/>
          <w:szCs w:val="28"/>
          <w:lang w:val="ru-RU"/>
        </w:rPr>
        <w:fldChar w:fldCharType="begin"/>
      </w:r>
      <w:r w:rsidR="003409A9">
        <w:rPr>
          <w:sz w:val="28"/>
          <w:szCs w:val="28"/>
          <w:lang w:val="ru-RU"/>
        </w:rPr>
        <w:instrText xml:space="preserve"> ADDIN ZOTERO_ITEM CSL_CITATION {"citationID":"2PFdoAxu","properties":{"formattedCitation":"[92]","plainCitation":"[92]","noteIndex":0},"citationItems":[{"id":172,"uris":["http://zotero.org/users/local/XvQpfN4m/items/ZGA347XZ"],"uri":["http://zotero.org/users/local/XvQpfN4m/items/ZGA347XZ"],"itemData":{"id":172,"type":"article-journal","container-title":"IEEE Transactions on Robotics","DOI":"10.1109/TRO.2018.2875382","ISSN":"1552-3098, 1941-0468","issue":"1","journalAbbreviation":"IEEE Trans. Robot.","page":"184-199","source":"DOI.org (Crossref)","title":"Canny-VO: Visual Odometry With RGB-D Cameras Based on Geometric 3-D–2-D Edge Alignment","title-short":"Canny-VO","volume":"35","author":[{"family":"Zhou","given":"Yi"},{"family":"Li","given":"Hongdong"},{"family":"Kneip","given":"Laurent"}],"issued":{"date-parts":[["2019",2]]}}}],"schema":"https://github.com/citation-style-language/schema/raw/master/csl-citation.json"} </w:instrText>
      </w:r>
      <w:r>
        <w:rPr>
          <w:sz w:val="28"/>
          <w:szCs w:val="28"/>
          <w:lang w:val="ru-RU"/>
        </w:rPr>
        <w:fldChar w:fldCharType="separate"/>
      </w:r>
      <w:r w:rsidR="003409A9" w:rsidRPr="003409A9">
        <w:rPr>
          <w:sz w:val="28"/>
          <w:lang w:val="ru-RU"/>
        </w:rPr>
        <w:t>[92]</w:t>
      </w:r>
      <w:r>
        <w:rPr>
          <w:sz w:val="28"/>
          <w:szCs w:val="28"/>
          <w:lang w:val="ru-RU"/>
        </w:rPr>
        <w:fldChar w:fldCharType="end"/>
      </w:r>
      <w:r w:rsidRPr="00922B26">
        <w:rPr>
          <w:sz w:val="28"/>
          <w:szCs w:val="28"/>
          <w:lang w:val="ru-RU"/>
        </w:rPr>
        <w:t xml:space="preserve"> и</w:t>
      </w:r>
      <w:r>
        <w:rPr>
          <w:sz w:val="28"/>
          <w:szCs w:val="28"/>
          <w:lang w:val="ru-RU"/>
        </w:rPr>
        <w:t xml:space="preserve"> </w:t>
      </w:r>
      <w:r>
        <w:rPr>
          <w:sz w:val="28"/>
          <w:szCs w:val="28"/>
          <w:lang w:val="ru-RU"/>
        </w:rPr>
        <w:fldChar w:fldCharType="begin"/>
      </w:r>
      <w:r w:rsidR="003409A9">
        <w:rPr>
          <w:sz w:val="28"/>
          <w:szCs w:val="28"/>
          <w:lang w:val="ru-RU"/>
        </w:rPr>
        <w:instrText xml:space="preserve"> ADDIN ZOTERO_ITEM CSL_CITATION {"citationID":"AvJsdqVt","properties":{"formattedCitation":"[98]","plainCitation":"[98]","noteIndex":0},"citationItems":[{"id":93,"uris":["http://zotero.org/users/local/XvQpfN4m/items/TBS9HQL8"],"uri":["http://zotero.org/users/local/XvQpfN4m/items/TBS9HQL8"],"itemData":{"id":93,"type":"article-journal","container-title":"IEEE Transactions on Robotics","DOI":"10.1109/TRO.2013.2279412","issue":"1","note":"number: 1","page":"177-187","title":"3-D Mapping With an RGB-D Camera","volume":"30","author":[{"family":"Endres","given":"Felix"},{"family":"Hess","given":"Jürgen"},{"family":"Sturm","given":"Jürgen"},{"family":"Cremers","given":"Daniel"},{"family":"Burgard","given":"Wolfram"}],"issued":{"date-parts":[["2014"]]}}}],"schema":"https://github.com/citation-style-language/schema/raw/master/csl-citation.json"} </w:instrText>
      </w:r>
      <w:r>
        <w:rPr>
          <w:sz w:val="28"/>
          <w:szCs w:val="28"/>
          <w:lang w:val="ru-RU"/>
        </w:rPr>
        <w:fldChar w:fldCharType="separate"/>
      </w:r>
      <w:r w:rsidR="003409A9" w:rsidRPr="003409A9">
        <w:rPr>
          <w:sz w:val="28"/>
          <w:lang w:val="ru-RU"/>
        </w:rPr>
        <w:t>[98]</w:t>
      </w:r>
      <w:r>
        <w:rPr>
          <w:sz w:val="28"/>
          <w:szCs w:val="28"/>
          <w:lang w:val="ru-RU"/>
        </w:rPr>
        <w:fldChar w:fldCharType="end"/>
      </w:r>
      <w:r w:rsidRPr="00922B26">
        <w:rPr>
          <w:sz w:val="28"/>
          <w:szCs w:val="28"/>
          <w:lang w:val="ru-RU"/>
        </w:rPr>
        <w:t>.</w:t>
      </w:r>
    </w:p>
    <w:p w14:paraId="7A22FAE5" w14:textId="77777777" w:rsidR="00433E78" w:rsidRPr="00922B26" w:rsidRDefault="00433E78" w:rsidP="00433E78">
      <w:pPr>
        <w:spacing w:after="160" w:line="259" w:lineRule="auto"/>
        <w:rPr>
          <w:sz w:val="28"/>
          <w:szCs w:val="28"/>
          <w:lang w:val="ru-RU"/>
        </w:rPr>
      </w:pPr>
      <w:r w:rsidRPr="00922B26">
        <w:rPr>
          <w:sz w:val="28"/>
          <w:szCs w:val="28"/>
          <w:lang w:val="ru-RU"/>
        </w:rPr>
        <w:t>Инверсные фильтры глубины: Объединение обратных оценок глубины, полученных от нескольких стереопар, выполняется в два этапа. Во-первых, обратные оценки глубины распространяются от времени каждого события до времени стереонаблюдения (т.е. текущего времени). Это делается аналогично операции распространения неопределенности в (9) и (10). Во-вторых, распространяемая обратная оценка глубины сливается (обновляется) с предыдущими оценками на данном пикселе. Шаг обновления выполняется с использованием робастного байесовского фильтра для распределения Стьюдента t.</w:t>
      </w:r>
    </w:p>
    <w:p w14:paraId="2B002BA3" w14:textId="77777777" w:rsidR="00433E78" w:rsidRPr="00922B26" w:rsidRDefault="00433E78" w:rsidP="00433E78">
      <w:pPr>
        <w:spacing w:after="160" w:line="259" w:lineRule="auto"/>
        <w:rPr>
          <w:sz w:val="28"/>
          <w:szCs w:val="28"/>
          <w:lang w:val="ru-RU"/>
        </w:rPr>
      </w:pPr>
      <w:r w:rsidRPr="00922B26">
        <w:rPr>
          <w:sz w:val="28"/>
          <w:szCs w:val="28"/>
          <w:lang w:val="ru-RU"/>
        </w:rPr>
        <w:t>Вероятностные оценки в различные моменты времени распространяются и объединяются с распределением карты обратной глубины в самый последний момент времени t, p( *). Предложенное слияние приводит к полуплотной обратной карте глубины *с достаточно хорошим соотношением сигнал-шум, что необходимо для метода слежения, обсуждаемого в следующем разделе.</w:t>
      </w:r>
    </w:p>
    <w:p w14:paraId="4096DD36" w14:textId="77777777" w:rsidR="00433E78" w:rsidRPr="00922B26" w:rsidRDefault="00433E78" w:rsidP="00433E78">
      <w:pPr>
        <w:spacing w:after="160" w:line="259" w:lineRule="auto"/>
        <w:rPr>
          <w:sz w:val="28"/>
          <w:szCs w:val="28"/>
          <w:lang w:val="ru-RU"/>
        </w:rPr>
      </w:pPr>
      <w:r w:rsidRPr="00922B26">
        <w:rPr>
          <w:sz w:val="28"/>
          <w:szCs w:val="28"/>
          <w:lang w:val="ru-RU"/>
        </w:rPr>
        <w:t>Примечания: Все события участвуют в создании временных поверхностей, которые используются для отслеживания и отображения. Однако глубина не оценивается для каждого события, поскольку это дорого, а мы стремимся достичь работы в реальном времени при ограниченных вычислительных ресурсах (см. раздел VI-F).</w:t>
      </w:r>
    </w:p>
    <w:p w14:paraId="76B14804" w14:textId="77777777" w:rsidR="00433E78" w:rsidRPr="00922B26" w:rsidRDefault="00433E78" w:rsidP="00433E78">
      <w:pPr>
        <w:spacing w:after="160" w:line="259" w:lineRule="auto"/>
        <w:rPr>
          <w:sz w:val="28"/>
          <w:szCs w:val="28"/>
          <w:lang w:val="ru-RU"/>
        </w:rPr>
      </w:pPr>
      <w:r w:rsidRPr="00922B26">
        <w:rPr>
          <w:sz w:val="28"/>
          <w:szCs w:val="28"/>
          <w:lang w:val="ru-RU"/>
        </w:rPr>
        <w:t>Количество слитых стереонаблюдений, M+1 = 20 на рис. 7, было определено эмпирически как разумный выбор для получения хорошей плотности полуплотной карты глубины в большинстве тестируемых последовательностей. Более теоретическим подходом было бы иметь адаптивное число, основанное на статистических критериях, таких как кажущаяся плотность точек или уменьшение неопределенности в слитой глубине, но это остается будущей работой.</w:t>
      </w:r>
    </w:p>
    <w:p w14:paraId="0A24B4C5" w14:textId="77777777" w:rsidR="00433E78" w:rsidRPr="0089274C" w:rsidRDefault="00433E78" w:rsidP="00433E78">
      <w:pPr>
        <w:pStyle w:val="20"/>
        <w:rPr>
          <w:lang w:val="ru-RU"/>
        </w:rPr>
      </w:pPr>
      <w:r w:rsidRPr="00DC6E06">
        <w:rPr>
          <w:lang w:val="ru-RU"/>
        </w:rPr>
        <w:t xml:space="preserve">Модуль </w:t>
      </w:r>
      <w:r w:rsidRPr="00433E78">
        <w:rPr>
          <w:lang w:val="ru-RU"/>
        </w:rPr>
        <w:t>локализации</w:t>
      </w:r>
    </w:p>
    <w:p w14:paraId="3D37B206" w14:textId="77777777" w:rsidR="00433E78" w:rsidRPr="00922B26" w:rsidRDefault="00433E78" w:rsidP="00433E78">
      <w:pPr>
        <w:spacing w:after="160" w:line="259" w:lineRule="auto"/>
        <w:rPr>
          <w:sz w:val="28"/>
          <w:szCs w:val="28"/>
          <w:lang w:val="ru-RU"/>
        </w:rPr>
      </w:pPr>
      <w:r w:rsidRPr="00922B26">
        <w:rPr>
          <w:sz w:val="28"/>
          <w:szCs w:val="28"/>
          <w:lang w:val="ru-RU"/>
        </w:rPr>
        <w:t xml:space="preserve">Модуль </w:t>
      </w:r>
      <w:r w:rsidRPr="0089274C">
        <w:rPr>
          <w:sz w:val="28"/>
          <w:szCs w:val="28"/>
          <w:lang w:val="ru-RU"/>
        </w:rPr>
        <w:t>локализации</w:t>
      </w:r>
      <w:r>
        <w:rPr>
          <w:sz w:val="28"/>
          <w:szCs w:val="28"/>
          <w:lang w:val="ru-RU"/>
        </w:rPr>
        <w:t xml:space="preserve"> /</w:t>
      </w:r>
      <w:r w:rsidRPr="0089274C">
        <w:rPr>
          <w:sz w:val="28"/>
          <w:szCs w:val="28"/>
          <w:lang w:val="ru-RU"/>
        </w:rPr>
        <w:t xml:space="preserve"> </w:t>
      </w:r>
      <w:r w:rsidRPr="00922B26">
        <w:rPr>
          <w:sz w:val="28"/>
          <w:szCs w:val="28"/>
          <w:lang w:val="ru-RU"/>
        </w:rPr>
        <w:t xml:space="preserve">слежения в алгоритме, представленный на рис. </w:t>
      </w:r>
      <w:r>
        <w:rPr>
          <w:sz w:val="28"/>
          <w:szCs w:val="28"/>
          <w:lang w:val="ru-RU"/>
        </w:rPr>
        <w:t>0-2</w:t>
      </w:r>
      <w:r w:rsidRPr="00922B26">
        <w:rPr>
          <w:sz w:val="28"/>
          <w:szCs w:val="28"/>
          <w:lang w:val="ru-RU"/>
        </w:rPr>
        <w:t xml:space="preserve"> принимает события и локальную карту в качестве входных данных и вычисляет положение стереосистемы относительно карты. В принципе, </w:t>
      </w:r>
      <w:r w:rsidRPr="00922B26">
        <w:rPr>
          <w:sz w:val="28"/>
          <w:szCs w:val="28"/>
          <w:lang w:val="ru-RU"/>
        </w:rPr>
        <w:lastRenderedPageBreak/>
        <w:t>каждое событие имеет свою временную метку и, следовательно, разную координату камеры при перемещении стереосистемы. Но, как правило, нет необходимости вычислять позы с микросекундным разрешением, следовательно, можно применять более точные подходы в ущерб более высокочастотным.</w:t>
      </w:r>
    </w:p>
    <w:p w14:paraId="1CB55C76" w14:textId="5D5F2279" w:rsidR="00433E78" w:rsidRPr="00922B26" w:rsidRDefault="00433E78" w:rsidP="00433E78">
      <w:pPr>
        <w:spacing w:after="160" w:line="259" w:lineRule="auto"/>
        <w:rPr>
          <w:sz w:val="28"/>
          <w:szCs w:val="28"/>
          <w:lang w:val="ru-RU"/>
        </w:rPr>
      </w:pPr>
      <w:r w:rsidRPr="00922B26">
        <w:rPr>
          <w:sz w:val="28"/>
          <w:szCs w:val="28"/>
          <w:lang w:val="ru-RU"/>
        </w:rPr>
        <w:t xml:space="preserve">Решение вероятностного слияния обратной глубины предложенное в </w:t>
      </w:r>
      <w:r>
        <w:rPr>
          <w:sz w:val="28"/>
          <w:szCs w:val="28"/>
          <w:lang w:val="ru-RU"/>
        </w:rPr>
        <w:fldChar w:fldCharType="begin"/>
      </w:r>
      <w:r w:rsidR="003409A9">
        <w:rPr>
          <w:sz w:val="28"/>
          <w:szCs w:val="28"/>
          <w:lang w:val="ru-RU"/>
        </w:rPr>
        <w:instrText xml:space="preserve"> ADDIN ZOTERO_ITEM CSL_CITATION {"citationID":"k9FPIfnL","properties":{"formattedCitation":"[48]","plainCitation":"[48]","noteIndex":0},"citationItems":[{"id":250,"uris":["http://zotero.org/users/local/XvQpfN4m/items/73MMDCLK"],"uri":["http://zotero.org/users/local/XvQpfN4m/items/73MMDCLK"],"itemData":{"id":250,"type":"book","title":"Event-based Stereo Visual Odometry","author":[{"family":"Zhou","given":"Yi"},{"family":"Gallego","given":"Guillermo"},{"family":"Shen","given":"Shaojie"}],"issued":{"date-parts":[["2020",7,30]]}}}],"schema":"https://github.com/citation-style-language/schema/raw/master/csl-citation.json"} </w:instrText>
      </w:r>
      <w:r>
        <w:rPr>
          <w:sz w:val="28"/>
          <w:szCs w:val="28"/>
          <w:lang w:val="ru-RU"/>
        </w:rPr>
        <w:fldChar w:fldCharType="separate"/>
      </w:r>
      <w:r w:rsidR="003409A9" w:rsidRPr="003409A9">
        <w:rPr>
          <w:sz w:val="28"/>
          <w:lang w:val="ru-RU"/>
        </w:rPr>
        <w:t>[48]</w:t>
      </w:r>
      <w:r>
        <w:rPr>
          <w:sz w:val="28"/>
          <w:szCs w:val="28"/>
          <w:lang w:val="ru-RU"/>
        </w:rPr>
        <w:fldChar w:fldCharType="end"/>
      </w:r>
      <w:r w:rsidRPr="00DC6E06">
        <w:rPr>
          <w:sz w:val="28"/>
          <w:szCs w:val="28"/>
          <w:lang w:val="ru-RU"/>
        </w:rPr>
        <w:t xml:space="preserve"> </w:t>
      </w:r>
      <w:r w:rsidRPr="00922B26">
        <w:rPr>
          <w:sz w:val="28"/>
          <w:szCs w:val="28"/>
          <w:lang w:val="ru-RU"/>
        </w:rPr>
        <w:t xml:space="preserve">заключается в использовании всех преимуществ временных поверхностей, уже определенных для отображения. Для этого реализован метод отслеживания, основанный на глобальной регистрации изображений с использованием "негативов" временных поверхностей. Он вдохновлен методом выравнивания краев для RGB-D камер с использованием полей смещения </w:t>
      </w:r>
      <w:r>
        <w:rPr>
          <w:sz w:val="28"/>
          <w:szCs w:val="28"/>
          <w:lang w:val="ru-RU"/>
        </w:rPr>
        <w:fldChar w:fldCharType="begin"/>
      </w:r>
      <w:r w:rsidR="003409A9">
        <w:rPr>
          <w:sz w:val="28"/>
          <w:szCs w:val="28"/>
          <w:lang w:val="ru-RU"/>
        </w:rPr>
        <w:instrText xml:space="preserve"> ADDIN ZOTERO_ITEM CSL_CITATION {"citationID":"kwNf9tUT","properties":{"formattedCitation":"[92]","plainCitation":"[92]","noteIndex":0},"citationItems":[{"id":172,"uris":["http://zotero.org/users/local/XvQpfN4m/items/ZGA347XZ"],"uri":["http://zotero.org/users/local/XvQpfN4m/items/ZGA347XZ"],"itemData":{"id":172,"type":"article-journal","container-title":"IEEE Transactions on Robotics","DOI":"10.1109/TRO.2018.2875382","ISSN":"1552-3098, 1941-0468","issue":"1","journalAbbreviation":"IEEE Trans. Robot.","page":"184-199","source":"DOI.org (Crossref)","title":"Canny-VO: Visual Odometry With RGB-D Cameras Based on Geometric 3-D–2-D Edge Alignment","title-short":"Canny-VO","volume":"35","author":[{"family":"Zhou","given":"Yi"},{"family":"Li","given":"Hongdong"},{"family":"Kneip","given":"Laurent"}],"issued":{"date-parts":[["2019",2]]}}}],"schema":"https://github.com/citation-style-language/schema/raw/master/csl-citation.json"} </w:instrText>
      </w:r>
      <w:r>
        <w:rPr>
          <w:sz w:val="28"/>
          <w:szCs w:val="28"/>
          <w:lang w:val="ru-RU"/>
        </w:rPr>
        <w:fldChar w:fldCharType="separate"/>
      </w:r>
      <w:r w:rsidR="003409A9" w:rsidRPr="003409A9">
        <w:rPr>
          <w:sz w:val="28"/>
          <w:lang w:val="ru-RU"/>
        </w:rPr>
        <w:t>[92]</w:t>
      </w:r>
      <w:r>
        <w:rPr>
          <w:sz w:val="28"/>
          <w:szCs w:val="28"/>
          <w:lang w:val="ru-RU"/>
        </w:rPr>
        <w:fldChar w:fldCharType="end"/>
      </w:r>
      <w:r w:rsidRPr="00922B26">
        <w:rPr>
          <w:sz w:val="28"/>
          <w:szCs w:val="28"/>
          <w:lang w:val="ru-RU"/>
        </w:rPr>
        <w:t>. Далее формально определяется задачу слежения и решается с помощью прямого композиционного метода Лукаса-Канаде</w:t>
      </w:r>
      <w:r>
        <w:rPr>
          <w:sz w:val="28"/>
          <w:szCs w:val="28"/>
          <w:lang w:val="ru-RU"/>
        </w:rPr>
        <w:fldChar w:fldCharType="begin"/>
      </w:r>
      <w:r w:rsidR="003409A9">
        <w:rPr>
          <w:sz w:val="28"/>
          <w:szCs w:val="28"/>
          <w:lang w:val="ru-RU"/>
        </w:rPr>
        <w:instrText xml:space="preserve"> ADDIN ZOTERO_ITEM CSL_CITATION {"citationID":"BJj6Si1f","properties":{"formattedCitation":"[48]","plainCitation":"[48]","noteIndex":0},"citationItems":[{"id":250,"uris":["http://zotero.org/users/local/XvQpfN4m/items/73MMDCLK"],"uri":["http://zotero.org/users/local/XvQpfN4m/items/73MMDCLK"],"itemData":{"id":250,"type":"book","title":"Event-based Stereo Visual Odometry","author":[{"family":"Zhou","given":"Yi"},{"family":"Gallego","given":"Guillermo"},{"family":"Shen","given":"Shaojie"}],"issued":{"date-parts":[["2020",7,30]]}}}],"schema":"https://github.com/citation-style-language/schema/raw/master/csl-citation.json"} </w:instrText>
      </w:r>
      <w:r>
        <w:rPr>
          <w:sz w:val="28"/>
          <w:szCs w:val="28"/>
          <w:lang w:val="ru-RU"/>
        </w:rPr>
        <w:fldChar w:fldCharType="separate"/>
      </w:r>
      <w:r w:rsidR="003409A9" w:rsidRPr="003409A9">
        <w:rPr>
          <w:sz w:val="28"/>
          <w:lang w:val="ru-RU"/>
        </w:rPr>
        <w:t>[48]</w:t>
      </w:r>
      <w:r>
        <w:rPr>
          <w:sz w:val="28"/>
          <w:szCs w:val="28"/>
          <w:lang w:val="ru-RU"/>
        </w:rPr>
        <w:fldChar w:fldCharType="end"/>
      </w:r>
      <w:r w:rsidRPr="00922B26">
        <w:rPr>
          <w:sz w:val="28"/>
          <w:szCs w:val="28"/>
          <w:lang w:val="ru-RU"/>
        </w:rPr>
        <w:t>.</w:t>
      </w:r>
    </w:p>
    <w:p w14:paraId="74A8CAE5" w14:textId="77777777" w:rsidR="00433E78" w:rsidRPr="00433E78" w:rsidRDefault="00433E78" w:rsidP="00433E78">
      <w:pPr>
        <w:pStyle w:val="20"/>
        <w:rPr>
          <w:lang w:val="ru-RU"/>
        </w:rPr>
      </w:pPr>
      <w:r w:rsidRPr="00433E78">
        <w:rPr>
          <w:lang w:val="ru-RU"/>
        </w:rPr>
        <w:t>Использование временных поверхностей как полей расстояний</w:t>
      </w:r>
    </w:p>
    <w:p w14:paraId="0A7C9D98" w14:textId="77777777" w:rsidR="00433E78" w:rsidRDefault="00433E78" w:rsidP="00433E78">
      <w:pPr>
        <w:keepNext/>
        <w:spacing w:after="160" w:line="259" w:lineRule="auto"/>
      </w:pPr>
      <w:r w:rsidRPr="00922B26">
        <w:rPr>
          <w:noProof/>
          <w:sz w:val="28"/>
          <w:szCs w:val="28"/>
          <w:lang w:val="ru-RU"/>
        </w:rPr>
        <w:drawing>
          <wp:inline distT="0" distB="0" distL="0" distR="0" wp14:anchorId="0231FB09" wp14:editId="527842A3">
            <wp:extent cx="3544780" cy="1409700"/>
            <wp:effectExtent l="0" t="0" r="0" b="0"/>
            <wp:docPr id="57" name="image4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43.jpeg"/>
                    <pic:cNvPicPr/>
                  </pic:nvPicPr>
                  <pic:blipFill>
                    <a:blip r:embed="rId81" cstate="print"/>
                    <a:stretch>
                      <a:fillRect/>
                    </a:stretch>
                  </pic:blipFill>
                  <pic:spPr>
                    <a:xfrm>
                      <a:off x="0" y="0"/>
                      <a:ext cx="3546888" cy="1410538"/>
                    </a:xfrm>
                    <a:prstGeom prst="rect">
                      <a:avLst/>
                    </a:prstGeom>
                  </pic:spPr>
                </pic:pic>
              </a:graphicData>
            </a:graphic>
          </wp:inline>
        </w:drawing>
      </w:r>
    </w:p>
    <w:p w14:paraId="69B680FF" w14:textId="77777777" w:rsidR="00433E78" w:rsidRPr="00922B26" w:rsidRDefault="00433E78" w:rsidP="00433E78">
      <w:pPr>
        <w:pStyle w:val="af0"/>
        <w:rPr>
          <w:lang w:val="ru-RU"/>
        </w:rPr>
      </w:pPr>
      <w:bookmarkStart w:id="137" w:name="_Ref91671468"/>
      <w:r w:rsidRPr="00922B26">
        <w:rPr>
          <w:lang w:val="ru-RU"/>
        </w:rPr>
        <w:t xml:space="preserve">Рисунок </w:t>
      </w:r>
      <w:r>
        <w:rPr>
          <w:lang w:val="ru-RU"/>
        </w:rPr>
        <w:fldChar w:fldCharType="begin"/>
      </w:r>
      <w:r>
        <w:rPr>
          <w:lang w:val="ru-RU"/>
        </w:rPr>
        <w:instrText xml:space="preserve"> STYLEREF 1 \s </w:instrText>
      </w:r>
      <w:r>
        <w:rPr>
          <w:lang w:val="ru-RU"/>
        </w:rPr>
        <w:fldChar w:fldCharType="separate"/>
      </w:r>
      <w:r>
        <w:rPr>
          <w:noProof/>
          <w:lang w:val="ru-RU"/>
        </w:rPr>
        <w:t>0</w:t>
      </w:r>
      <w:r>
        <w:rPr>
          <w:lang w:val="ru-RU"/>
        </w:rPr>
        <w:fldChar w:fldCharType="end"/>
      </w:r>
      <w:r>
        <w:rPr>
          <w:lang w:val="ru-RU"/>
        </w:rPr>
        <w:noBreakHyphen/>
      </w:r>
      <w:r>
        <w:rPr>
          <w:lang w:val="ru-RU"/>
        </w:rPr>
        <w:fldChar w:fldCharType="begin"/>
      </w:r>
      <w:r>
        <w:rPr>
          <w:lang w:val="ru-RU"/>
        </w:rPr>
        <w:instrText xml:space="preserve"> SEQ Рисунок \* ARABIC \s 1 </w:instrText>
      </w:r>
      <w:r>
        <w:rPr>
          <w:lang w:val="ru-RU"/>
        </w:rPr>
        <w:fldChar w:fldCharType="separate"/>
      </w:r>
      <w:r>
        <w:rPr>
          <w:noProof/>
          <w:lang w:val="ru-RU"/>
        </w:rPr>
        <w:t>7</w:t>
      </w:r>
      <w:r>
        <w:rPr>
          <w:lang w:val="ru-RU"/>
        </w:rPr>
        <w:fldChar w:fldCharType="end"/>
      </w:r>
      <w:bookmarkEnd w:id="137"/>
      <w:r>
        <w:rPr>
          <w:lang w:val="ru-RU"/>
        </w:rPr>
        <w:t xml:space="preserve"> </w:t>
      </w:r>
      <w:r w:rsidRPr="00922B26">
        <w:rPr>
          <w:lang w:val="ru-RU"/>
        </w:rPr>
        <w:t>. Отслеживание. Облако точек, восстановленное по инверсной карте глубины (а), деформируется в негатив временной поверхности в текущий момент времени (б) с использованием оцененной относительной позы. Результат (b) - хорошее выравнивание между проекцией облака точек и минимумами (темными областями) отрицательной временной поверхности. (a) Карта глубины в опорной точке обзора с известной позой. (b) Искаженная карта глубины, наложенная на негатив временной поверхности в текущий момент времени.</w:t>
      </w:r>
    </w:p>
    <w:p w14:paraId="197F99FF" w14:textId="77777777" w:rsidR="00433E78" w:rsidRPr="00922B26" w:rsidRDefault="00433E78" w:rsidP="00433E78">
      <w:pPr>
        <w:spacing w:after="160" w:line="259" w:lineRule="auto"/>
        <w:rPr>
          <w:sz w:val="28"/>
          <w:szCs w:val="28"/>
          <w:lang w:val="ru-RU"/>
        </w:rPr>
      </w:pPr>
      <w:r>
        <w:rPr>
          <w:sz w:val="28"/>
          <w:szCs w:val="28"/>
          <w:lang w:val="ru-RU"/>
        </w:rPr>
        <w:t>Временные метки пикселов (</w:t>
      </w:r>
      <w:r w:rsidRPr="00922B26">
        <w:rPr>
          <w:sz w:val="28"/>
          <w:szCs w:val="28"/>
          <w:lang w:val="ru-RU"/>
        </w:rPr>
        <w:t>TS</w:t>
      </w:r>
      <w:r>
        <w:rPr>
          <w:sz w:val="28"/>
          <w:szCs w:val="28"/>
          <w:lang w:val="ru-RU"/>
        </w:rPr>
        <w:t>)</w:t>
      </w:r>
      <w:r w:rsidRPr="00922B26">
        <w:rPr>
          <w:sz w:val="28"/>
          <w:szCs w:val="28"/>
          <w:lang w:val="ru-RU"/>
        </w:rPr>
        <w:t xml:space="preserve"> кодирует историю движения краев в сцене. Большие значения TS соответствуют недавно произошедшим событиям, т.е. текущему расположению края. Обычно эти большие значения имеют пандус с одной стороны (сигнализирующий о предыдущих местоположениях края) и "обрыв" с другой. Это можно интерпретировать как анизотропное поле расстояний: следуя по рампе, можно плавно достичь текущего местоположения края.</w:t>
      </w:r>
    </w:p>
    <w:p w14:paraId="4F437991" w14:textId="77777777" w:rsidR="00433E78" w:rsidRPr="00922B26" w:rsidRDefault="00433E78" w:rsidP="00433E78">
      <w:pPr>
        <w:spacing w:after="160" w:line="259" w:lineRule="auto"/>
        <w:rPr>
          <w:sz w:val="28"/>
          <w:szCs w:val="28"/>
          <w:lang w:val="ru-RU"/>
        </w:rPr>
      </w:pPr>
      <w:r w:rsidRPr="00922B26">
        <w:rPr>
          <w:sz w:val="28"/>
          <w:szCs w:val="28"/>
          <w:lang w:val="ru-RU"/>
        </w:rPr>
        <w:t xml:space="preserve">Метод выравнивании темных областей негатива TS и опоры инверсной карты глубины при деформации кадра TS на позу кандидата представляется как метод выравнивания по изображениям, при этом изображения представляют информацию о времени, а края сцены - "нулевое время". На рис. </w:t>
      </w:r>
      <w:r>
        <w:rPr>
          <w:sz w:val="28"/>
          <w:szCs w:val="28"/>
          <w:lang w:val="ru-RU"/>
        </w:rPr>
        <w:fldChar w:fldCharType="begin"/>
      </w:r>
      <w:r>
        <w:rPr>
          <w:sz w:val="28"/>
          <w:szCs w:val="28"/>
          <w:lang w:val="ru-RU"/>
        </w:rPr>
        <w:instrText xml:space="preserve"> REF _Ref91671468 \h </w:instrText>
      </w:r>
      <w:r>
        <w:rPr>
          <w:sz w:val="28"/>
          <w:szCs w:val="28"/>
          <w:lang w:val="ru-RU"/>
        </w:rPr>
      </w:r>
      <w:r>
        <w:rPr>
          <w:sz w:val="28"/>
          <w:szCs w:val="28"/>
          <w:lang w:val="ru-RU"/>
        </w:rPr>
        <w:fldChar w:fldCharType="separate"/>
      </w:r>
      <w:r w:rsidRPr="00922B26">
        <w:rPr>
          <w:noProof/>
          <w:lang w:val="ru-RU"/>
        </w:rPr>
        <w:t>0</w:t>
      </w:r>
      <w:r w:rsidRPr="00922B26">
        <w:rPr>
          <w:lang w:val="ru-RU"/>
        </w:rPr>
        <w:noBreakHyphen/>
      </w:r>
      <w:r w:rsidRPr="00922B26">
        <w:rPr>
          <w:noProof/>
          <w:lang w:val="ru-RU"/>
        </w:rPr>
        <w:t>7</w:t>
      </w:r>
      <w:r>
        <w:rPr>
          <w:sz w:val="28"/>
          <w:szCs w:val="28"/>
          <w:lang w:val="ru-RU"/>
        </w:rPr>
        <w:fldChar w:fldCharType="end"/>
      </w:r>
      <w:r w:rsidRPr="00922B26">
        <w:rPr>
          <w:sz w:val="28"/>
          <w:szCs w:val="28"/>
          <w:lang w:val="ru-RU"/>
        </w:rPr>
        <w:t>(b) приведен пример успешного отслеживания, демонстрирующий выравнивание по карте краев.</w:t>
      </w:r>
    </w:p>
    <w:p w14:paraId="6A9B96C6" w14:textId="77777777" w:rsidR="00433E78" w:rsidRPr="00433E78" w:rsidRDefault="00433E78" w:rsidP="00433E78">
      <w:pPr>
        <w:pStyle w:val="3"/>
        <w:rPr>
          <w:lang w:val="ru-RU"/>
        </w:rPr>
      </w:pPr>
      <w:r w:rsidRPr="00433E78">
        <w:rPr>
          <w:lang w:val="ru-RU"/>
        </w:rPr>
        <w:lastRenderedPageBreak/>
        <w:t>Композиционный алгоритм</w:t>
      </w:r>
    </w:p>
    <w:p w14:paraId="6DF427BB" w14:textId="77777777" w:rsidR="00433E78" w:rsidRPr="00922B26" w:rsidRDefault="00433E78" w:rsidP="00433E78">
      <w:pPr>
        <w:spacing w:after="160" w:line="259" w:lineRule="auto"/>
        <w:rPr>
          <w:sz w:val="28"/>
          <w:szCs w:val="28"/>
          <w:lang w:val="ru-RU"/>
        </w:rPr>
      </w:pPr>
      <w:r w:rsidRPr="00922B26">
        <w:rPr>
          <w:sz w:val="28"/>
          <w:szCs w:val="28"/>
          <w:lang w:val="ru-RU"/>
        </w:rPr>
        <w:t>Мы переформулируем задачу определения положения камеры с помощью прямого композиционного метода Лукаса-Канаде, который итеративно уточняет инкрементные параметры позы.</w:t>
      </w:r>
    </w:p>
    <w:p w14:paraId="4AA53029" w14:textId="77777777" w:rsidR="00433E78" w:rsidRPr="00922B26" w:rsidRDefault="00433E78" w:rsidP="00433E78">
      <w:pPr>
        <w:spacing w:after="160" w:line="259" w:lineRule="auto"/>
        <w:rPr>
          <w:sz w:val="28"/>
          <w:szCs w:val="28"/>
          <w:lang w:val="ru-RU"/>
        </w:rPr>
      </w:pPr>
      <w:r w:rsidRPr="00922B26">
        <w:rPr>
          <w:sz w:val="28"/>
          <w:szCs w:val="28"/>
          <w:lang w:val="ru-RU"/>
        </w:rPr>
        <w:t>Он минимизирует включение правильного TS не приводит к значительному увеличению точности, в то время как затраты на вычисления удваиваются.</w:t>
      </w:r>
    </w:p>
    <w:p w14:paraId="3E357F38" w14:textId="77777777" w:rsidR="00433E78" w:rsidRDefault="00433E78" w:rsidP="00433E78">
      <w:pPr>
        <w:keepNext/>
        <w:spacing w:after="160" w:line="259" w:lineRule="auto"/>
      </w:pPr>
      <w:r w:rsidRPr="00922B26">
        <w:rPr>
          <w:noProof/>
          <w:sz w:val="28"/>
          <w:szCs w:val="28"/>
          <w:lang w:val="ru-RU"/>
        </w:rPr>
        <w:drawing>
          <wp:inline distT="0" distB="0" distL="0" distR="0" wp14:anchorId="6AA15429" wp14:editId="4A269DC8">
            <wp:extent cx="4067175" cy="2398066"/>
            <wp:effectExtent l="0" t="0" r="0" b="2540"/>
            <wp:docPr id="329" name="Рисунок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4073884" cy="2402022"/>
                    </a:xfrm>
                    <a:prstGeom prst="rect">
                      <a:avLst/>
                    </a:prstGeom>
                  </pic:spPr>
                </pic:pic>
              </a:graphicData>
            </a:graphic>
          </wp:inline>
        </w:drawing>
      </w:r>
    </w:p>
    <w:p w14:paraId="255E5785" w14:textId="77777777" w:rsidR="00433E78" w:rsidRPr="00922B26" w:rsidRDefault="00433E78" w:rsidP="00433E78">
      <w:pPr>
        <w:pStyle w:val="af0"/>
        <w:rPr>
          <w:lang w:val="ru-RU"/>
        </w:rPr>
      </w:pPr>
      <w:bookmarkStart w:id="138" w:name="_Ref91671525"/>
      <w:r w:rsidRPr="00922B26">
        <w:rPr>
          <w:lang w:val="ru-RU"/>
        </w:rPr>
        <w:t xml:space="preserve">Рисунок </w:t>
      </w:r>
      <w:r>
        <w:rPr>
          <w:lang w:val="ru-RU"/>
        </w:rPr>
        <w:fldChar w:fldCharType="begin"/>
      </w:r>
      <w:r>
        <w:rPr>
          <w:lang w:val="ru-RU"/>
        </w:rPr>
        <w:instrText xml:space="preserve"> STYLEREF 1 \s </w:instrText>
      </w:r>
      <w:r>
        <w:rPr>
          <w:lang w:val="ru-RU"/>
        </w:rPr>
        <w:fldChar w:fldCharType="separate"/>
      </w:r>
      <w:r>
        <w:rPr>
          <w:noProof/>
          <w:lang w:val="ru-RU"/>
        </w:rPr>
        <w:t>0</w:t>
      </w:r>
      <w:r>
        <w:rPr>
          <w:lang w:val="ru-RU"/>
        </w:rPr>
        <w:fldChar w:fldCharType="end"/>
      </w:r>
      <w:r>
        <w:rPr>
          <w:lang w:val="ru-RU"/>
        </w:rPr>
        <w:noBreakHyphen/>
      </w:r>
      <w:r>
        <w:rPr>
          <w:lang w:val="ru-RU"/>
        </w:rPr>
        <w:fldChar w:fldCharType="begin"/>
      </w:r>
      <w:r>
        <w:rPr>
          <w:lang w:val="ru-RU"/>
        </w:rPr>
        <w:instrText xml:space="preserve"> SEQ Рисунок \* ARABIC \s 1 </w:instrText>
      </w:r>
      <w:r>
        <w:rPr>
          <w:lang w:val="ru-RU"/>
        </w:rPr>
        <w:fldChar w:fldCharType="separate"/>
      </w:r>
      <w:r>
        <w:rPr>
          <w:noProof/>
          <w:lang w:val="ru-RU"/>
        </w:rPr>
        <w:t>8</w:t>
      </w:r>
      <w:r>
        <w:rPr>
          <w:lang w:val="ru-RU"/>
        </w:rPr>
        <w:fldChar w:fldCharType="end"/>
      </w:r>
      <w:bookmarkEnd w:id="138"/>
      <w:r>
        <w:rPr>
          <w:lang w:val="ru-RU"/>
        </w:rPr>
        <w:t xml:space="preserve"> </w:t>
      </w:r>
      <w:r w:rsidRPr="00922B26">
        <w:rPr>
          <w:lang w:val="ru-RU"/>
        </w:rPr>
        <w:t xml:space="preserve">Отслеживание. Срезы </w:t>
      </w:r>
      <w:r>
        <w:rPr>
          <w:lang w:val="ru-RU"/>
        </w:rPr>
        <w:t xml:space="preserve">целевой </w:t>
      </w:r>
      <w:r w:rsidRPr="00922B26">
        <w:rPr>
          <w:lang w:val="ru-RU"/>
        </w:rPr>
        <w:t>функции. Графики (a)-(c) и (d)- (f) показаны изменения объективной функции относительно каждого DoF в ориентации и переводе, соответственно. Вертикальная черная пунктирная линия обозначает истинную позу, а зеленая - минимум функции. (a-f) Соответствующие компоненты целевой функции.</w:t>
      </w:r>
    </w:p>
    <w:p w14:paraId="2F504A6E" w14:textId="77777777" w:rsidR="00433E78" w:rsidRPr="00922B26" w:rsidRDefault="00433E78" w:rsidP="00433E78">
      <w:pPr>
        <w:spacing w:after="160" w:line="259" w:lineRule="auto"/>
        <w:rPr>
          <w:sz w:val="28"/>
          <w:szCs w:val="28"/>
          <w:lang w:val="ru-RU"/>
        </w:rPr>
      </w:pPr>
      <w:r w:rsidRPr="00922B26">
        <w:rPr>
          <w:sz w:val="28"/>
          <w:szCs w:val="28"/>
          <w:lang w:val="ru-RU"/>
        </w:rPr>
        <w:t xml:space="preserve">Композиционный подход более эффективен, чем аддитивный метод, поскольку некоторые части якобиана остаются постоянными на протяжении всей итерации и могут быть предварительно вычислены. Это связано с тем, что линеаризация всегда выполняется в позиции нулевого приращения. В качестве примера на рис. </w:t>
      </w:r>
      <w:r>
        <w:rPr>
          <w:sz w:val="28"/>
          <w:szCs w:val="28"/>
          <w:lang w:val="ru-RU"/>
        </w:rPr>
        <w:fldChar w:fldCharType="begin"/>
      </w:r>
      <w:r>
        <w:rPr>
          <w:sz w:val="28"/>
          <w:szCs w:val="28"/>
          <w:lang w:val="ru-RU"/>
        </w:rPr>
        <w:instrText xml:space="preserve"> REF _Ref91671525 \h </w:instrText>
      </w:r>
      <w:r>
        <w:rPr>
          <w:sz w:val="28"/>
          <w:szCs w:val="28"/>
          <w:lang w:val="ru-RU"/>
        </w:rPr>
      </w:r>
      <w:r>
        <w:rPr>
          <w:sz w:val="28"/>
          <w:szCs w:val="28"/>
          <w:lang w:val="ru-RU"/>
        </w:rPr>
        <w:fldChar w:fldCharType="separate"/>
      </w:r>
      <w:r w:rsidRPr="00922B26">
        <w:rPr>
          <w:noProof/>
          <w:lang w:val="ru-RU"/>
        </w:rPr>
        <w:t>0</w:t>
      </w:r>
      <w:r w:rsidRPr="00922B26">
        <w:rPr>
          <w:lang w:val="ru-RU"/>
        </w:rPr>
        <w:noBreakHyphen/>
      </w:r>
      <w:r w:rsidRPr="00922B26">
        <w:rPr>
          <w:noProof/>
          <w:lang w:val="ru-RU"/>
        </w:rPr>
        <w:t>8</w:t>
      </w:r>
      <w:r>
        <w:rPr>
          <w:sz w:val="28"/>
          <w:szCs w:val="28"/>
          <w:lang w:val="ru-RU"/>
        </w:rPr>
        <w:fldChar w:fldCharType="end"/>
      </w:r>
      <w:r w:rsidRPr="00922B26">
        <w:rPr>
          <w:sz w:val="28"/>
          <w:szCs w:val="28"/>
          <w:lang w:val="ru-RU"/>
        </w:rPr>
        <w:t xml:space="preserve"> показаны срезы объективной функции относительно каждой степени свободы θ, оцениваемой вокруг наземной истинной относительной позы Δθ = 0. Очевидно, что объективная функция, сформулированная с использованием композиционного метода является гладкой, дифференцируемой и имеет уникальный локальный оптимум вблизи реального значения. Чтобы увеличить область сходимости, применяется гауссово размытие (размер ядра 5 пикселей).</w:t>
      </w:r>
    </w:p>
    <w:p w14:paraId="364431E2" w14:textId="77777777" w:rsidR="00433E78" w:rsidRPr="00922B26" w:rsidRDefault="00433E78" w:rsidP="00433E78">
      <w:pPr>
        <w:spacing w:after="160" w:line="259" w:lineRule="auto"/>
        <w:rPr>
          <w:sz w:val="28"/>
          <w:szCs w:val="28"/>
          <w:lang w:val="ru-RU"/>
        </w:rPr>
      </w:pPr>
      <w:r w:rsidRPr="00922B26">
        <w:rPr>
          <w:sz w:val="28"/>
          <w:szCs w:val="28"/>
          <w:lang w:val="ru-RU"/>
        </w:rPr>
        <w:t>Надежная и эффективная оценка движения</w:t>
      </w:r>
    </w:p>
    <w:p w14:paraId="713A6F5C" w14:textId="6CC7380D" w:rsidR="00433E78" w:rsidRPr="00922B26" w:rsidRDefault="00433E78" w:rsidP="00433E78">
      <w:pPr>
        <w:spacing w:after="160" w:line="259" w:lineRule="auto"/>
        <w:rPr>
          <w:sz w:val="28"/>
          <w:szCs w:val="28"/>
          <w:lang w:val="ru-RU"/>
        </w:rPr>
      </w:pPr>
      <w:r w:rsidRPr="00922B26">
        <w:rPr>
          <w:sz w:val="28"/>
          <w:szCs w:val="28"/>
          <w:lang w:val="ru-RU"/>
        </w:rPr>
        <w:t xml:space="preserve">Насколько мы заметили, нелинейный решатель методом наименьших квадратов уже достаточно точен. Однако для повышения устойчивости при наличии шума и выбросов в обратной карте глубины рассматривается робастная норма. Для эффективности применяется норма Хубера, а для решения полученной задачи используется метод IRLS. Для ускорения оптимизации мы решаем задачу методом Левенберга-Марквардта (LM) со стохастической стратегией выборки (как в </w:t>
      </w:r>
      <w:r>
        <w:rPr>
          <w:sz w:val="28"/>
          <w:szCs w:val="28"/>
          <w:lang w:val="ru-RU"/>
        </w:rPr>
        <w:fldChar w:fldCharType="begin"/>
      </w:r>
      <w:r w:rsidR="003409A9">
        <w:rPr>
          <w:sz w:val="28"/>
          <w:szCs w:val="28"/>
          <w:lang w:val="ru-RU"/>
        </w:rPr>
        <w:instrText xml:space="preserve"> ADDIN ZOTERO_ITEM CSL_CITATION {"citationID":"e1UQoG7h","properties":{"formattedCitation":"[59]","plainCitation":"[59]","noteIndex":0},"citationItems":[{"id":144,"uris":["http://zotero.org/users/local/XvQpfN4m/items/N3XXJ8RL"],"uri":["http://zotero.org/users/local/XvQpfN4m/items/N3XXJ8RL"],"itemData":{"id":144,"type":"article-journal","container-title":"IEEE Robotics and Automation Letters","DOI":"10.1109/LRA.2016.2645143","ISSN":"2377-3766, 2377-3774","issue":"2","journalAbbreviation":"IEEE Robot. Autom. Lett.","page":"593-600","source":"DOI.org (Crossref)","title":"EVO: A Geometric Approach to Event-Based 6-DOF Parallel Tracking and Mapping in Real Time","title-short":"EVO","volume":"2","author":[{"family":"Rebecq","given":"Henri"},{"family":"Horstschaefer","given":"Timo"},{"family":"Gallego","given":"Guillermo"},{"family":"Scaramuzza","given":"Davide"}],"issued":{"date-parts":[["2017",4]]}}}],"schema":"https://github.com/citation-style-language/schema/raw/master/csl-citation.json"} </w:instrText>
      </w:r>
      <w:r>
        <w:rPr>
          <w:sz w:val="28"/>
          <w:szCs w:val="28"/>
          <w:lang w:val="ru-RU"/>
        </w:rPr>
        <w:fldChar w:fldCharType="separate"/>
      </w:r>
      <w:r w:rsidR="003409A9" w:rsidRPr="003409A9">
        <w:rPr>
          <w:sz w:val="28"/>
          <w:lang w:val="ru-RU"/>
        </w:rPr>
        <w:t>[59]</w:t>
      </w:r>
      <w:r>
        <w:rPr>
          <w:sz w:val="28"/>
          <w:szCs w:val="28"/>
          <w:lang w:val="ru-RU"/>
        </w:rPr>
        <w:fldChar w:fldCharType="end"/>
      </w:r>
      <w:r w:rsidRPr="00922B26">
        <w:rPr>
          <w:sz w:val="28"/>
          <w:szCs w:val="28"/>
          <w:lang w:val="ru-RU"/>
        </w:rPr>
        <w:t xml:space="preserve">). На каждой итерации </w:t>
      </w:r>
      <w:r w:rsidRPr="00922B26">
        <w:rPr>
          <w:sz w:val="28"/>
          <w:szCs w:val="28"/>
          <w:lang w:val="ru-RU"/>
        </w:rPr>
        <w:lastRenderedPageBreak/>
        <w:t>случайным образом выбирается только партия из N трёхмерных точек в системе отсчета, которые используются для оценки объективной функции (обычно Np = 300). Метод LM может справиться с неотрицательностью остатка и выполняется только одна итерация на партию. Пять итераций часто достаточно для успешного сближения, поскольку начальная поза обычно близка к оптимальной.</w:t>
      </w:r>
    </w:p>
    <w:p w14:paraId="69CF0877" w14:textId="77777777" w:rsidR="00433E78" w:rsidRPr="00433E78" w:rsidRDefault="00433E78" w:rsidP="00433E78">
      <w:pPr>
        <w:pStyle w:val="20"/>
        <w:rPr>
          <w:lang w:val="ru-RU"/>
        </w:rPr>
      </w:pPr>
      <w:r w:rsidRPr="00433E78">
        <w:rPr>
          <w:lang w:val="ru-RU"/>
        </w:rPr>
        <w:t>Эксперименты</w:t>
      </w:r>
    </w:p>
    <w:p w14:paraId="4684BABC" w14:textId="77777777" w:rsidR="00433E78" w:rsidRPr="00922B26" w:rsidRDefault="00433E78" w:rsidP="00433E78">
      <w:pPr>
        <w:spacing w:after="160" w:line="259" w:lineRule="auto"/>
        <w:rPr>
          <w:sz w:val="28"/>
          <w:szCs w:val="28"/>
          <w:lang w:val="ru-RU"/>
        </w:rPr>
      </w:pPr>
      <w:r w:rsidRPr="00922B26">
        <w:rPr>
          <w:sz w:val="28"/>
          <w:szCs w:val="28"/>
          <w:lang w:val="ru-RU"/>
        </w:rPr>
        <w:t xml:space="preserve">Теперь давайте оценим предложенную систему стерео VO на основе событий. Сначала мы представим наборы данных и стереокамеру, используемую в качестве источника данных о событиях. Затем мы оценим эффективность метода с помощью двух наборов экспериментов. В первом наборе мы показываем эффективность одного только модуля отображения, используя исходные позы, предоставленные внешней системой захвата движения. </w:t>
      </w:r>
    </w:p>
    <w:p w14:paraId="6CFCA1A6" w14:textId="77777777" w:rsidR="00433E78" w:rsidRPr="00433E78" w:rsidRDefault="00433E78" w:rsidP="00433E78">
      <w:pPr>
        <w:pStyle w:val="3"/>
        <w:rPr>
          <w:lang w:val="ru-RU"/>
        </w:rPr>
      </w:pPr>
      <w:r w:rsidRPr="00433E78">
        <w:rPr>
          <w:lang w:val="ru-RU"/>
        </w:rPr>
        <w:t>Экспериментальная установка и используемые наборы данных</w:t>
      </w:r>
    </w:p>
    <w:p w14:paraId="32D257F7" w14:textId="77777777" w:rsidR="00433E78" w:rsidRPr="00922B26" w:rsidRDefault="00433E78" w:rsidP="00433E78">
      <w:pPr>
        <w:spacing w:after="160" w:line="259" w:lineRule="auto"/>
        <w:rPr>
          <w:sz w:val="28"/>
          <w:szCs w:val="28"/>
          <w:lang w:val="ru-RU"/>
        </w:rPr>
      </w:pPr>
      <w:r w:rsidRPr="00922B26">
        <w:rPr>
          <w:noProof/>
          <w:sz w:val="28"/>
          <w:szCs w:val="28"/>
          <w:lang w:val="ru-RU"/>
        </w:rPr>
        <w:drawing>
          <wp:inline distT="0" distB="0" distL="0" distR="0" wp14:anchorId="467FE948" wp14:editId="34255103">
            <wp:extent cx="2279903" cy="1548383"/>
            <wp:effectExtent l="0" t="0" r="6350" b="0"/>
            <wp:docPr id="330" name="image5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57.jpe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279903" cy="1548383"/>
                    </a:xfrm>
                    <a:prstGeom prst="rect">
                      <a:avLst/>
                    </a:prstGeom>
                  </pic:spPr>
                </pic:pic>
              </a:graphicData>
            </a:graphic>
          </wp:inline>
        </w:drawing>
      </w:r>
    </w:p>
    <w:p w14:paraId="4A855F8B" w14:textId="77777777" w:rsidR="00433E78" w:rsidRPr="00922B26" w:rsidRDefault="00433E78" w:rsidP="00433E78">
      <w:pPr>
        <w:spacing w:after="160" w:line="259" w:lineRule="auto"/>
        <w:rPr>
          <w:sz w:val="28"/>
          <w:szCs w:val="28"/>
          <w:lang w:val="ru-RU"/>
        </w:rPr>
      </w:pPr>
      <w:r w:rsidRPr="00922B26">
        <w:rPr>
          <w:sz w:val="28"/>
          <w:szCs w:val="28"/>
          <w:lang w:val="ru-RU"/>
        </w:rPr>
        <w:t>Рис. 10. Пользовательская стереокамера, состоящая из двух камер DAVIS346 с горизонтальной базовой линией 7,5 см.</w:t>
      </w:r>
    </w:p>
    <w:p w14:paraId="79AF35E7" w14:textId="1A5C6D18" w:rsidR="00433E78" w:rsidRPr="00922B26" w:rsidRDefault="00433E78" w:rsidP="00433E78">
      <w:pPr>
        <w:spacing w:after="160" w:line="259" w:lineRule="auto"/>
        <w:rPr>
          <w:sz w:val="28"/>
          <w:szCs w:val="28"/>
          <w:lang w:val="ru-RU"/>
        </w:rPr>
      </w:pPr>
      <w:r w:rsidRPr="00922B26">
        <w:rPr>
          <w:sz w:val="28"/>
          <w:szCs w:val="28"/>
          <w:lang w:val="ru-RU"/>
        </w:rPr>
        <w:t xml:space="preserve">Оценка алгоритма стерео VO на данных из общедоступных наборов данных и симуляторов </w:t>
      </w:r>
      <w:r>
        <w:rPr>
          <w:sz w:val="28"/>
          <w:szCs w:val="28"/>
          <w:lang w:val="ru-RU"/>
        </w:rPr>
        <w:fldChar w:fldCharType="begin"/>
      </w:r>
      <w:r w:rsidR="003409A9">
        <w:rPr>
          <w:sz w:val="28"/>
          <w:szCs w:val="28"/>
          <w:lang w:val="ru-RU"/>
        </w:rPr>
        <w:instrText xml:space="preserve"> ADDIN ZOTERO_ITEM CSL_CITATION {"citationID":"WsJc0MFX","properties":{"formattedCitation":"[83], [95], [96]","plainCitation":"[83], [95], [96]","noteIndex":0},"citationItems":[{"id":154,"uris":["http://zotero.org/users/local/XvQpfN4m/items/6SCJYL26"],"uri":["http://zotero.org/users/local/XvQpfN4m/items/6SCJYL26"],"itemData":{"id":154,"type":"chapter","container-title":"Computer Vision – ECCV 2018","event-place":"Cham","ISBN":"978-3-030-01245-8","note":"collection-title: Lecture Notes in Computer Science\nDOI: 10.1007/978-3-030-01246-5_15","page":"242-258","publisher":"Springer International Publishing","publisher-place":"Cham","source":"DOI.org (Crossref)","title":"Semi-dense 3D Reconstruction with a Stereo Event Camera","URL":"http://link.springer.com/10.1007/978-3-030-01246-5_15","volume":"11205","editor":[{"family":"Ferrari","given":"Vittorio"},{"family":"Hebert","given":"Martial"},{"family":"Sminchisescu","given":"Cristian"},{"family":"Weiss","given":"Yair"}],"author":[{"family":"Zhou","given":"Yi"},{"family":"Gallego","given":"Guillermo"},{"family":"Rebecq","given":"Henri"},{"family":"Kneip","given":"Laurent"},{"family":"Li","given":"Hongdong"},{"family":"Scaramuzza","given":"Davide"}],"accessed":{"date-parts":[["2021",12,29]]},"issued":{"date-parts":[["2018"]]}}},{"id":160,"uris":["http://zotero.org/users/local/XvQpfN4m/items/SUJVUR5W"],"uri":["http://zotero.org/users/local/XvQpfN4m/items/SUJVUR5W"],"itemData":{"id":160,"type":"article-journal","container-title":"IEEE Robotics and Automation Letters","DOI":"10.1109/LRA.2018.2800793","ISSN":"2377-3766, 2377-3774","issue":"3","journalAbbreviation":"IEEE Robot. Autom. Lett.","page":"2032-2039","source":"DOI.org (Crossref)","title":"The Multivehicle Stereo Event Camera Dataset: An Event Camera Dataset for 3D Perception","title-short":"The Multivehicle Stereo Event Camera Dataset","volume":"3","author":[{"family":"Zhu","given":"Alex Zihao"},{"family":"Thakur","given":"Dinesh"},{"family":"Ozaslan","given":"Tolga"},{"family":"Pfrommer","given":"Bernd"},{"family":"Kumar","given":"Vijay"},{"family":"Daniilidis","given":"Kostas"}],"issued":{"date-parts":[["2018",7]]}}},{"id":198,"uris":["http://zotero.org/users/local/XvQpfN4m/items/24NXFNAS"],"uri":["http://zotero.org/users/local/XvQpfN4m/items/24NXFNAS"],"itemData":{"id":198,"type":"article-journal","abstract":"New vision sensors, such as the dynamic and active-pixel vision sensor (DAVIS), incorporate a conventional global-shutter camera and an event-based sensor in the same pixel array. These sensors have great potential for high-speed robotics and computer vision because they allow us to combine the benefits of conventional cameras with those of event-based sensors: low latency, high temporal resolution, and very high dynamic range. However, new algorithms are required to exploit the sensor characteristics and cope with its unconventional output, which consists of a stream of asynchronous brightness changes (called “events”) and synchronous grayscale frames. For this purpose, we present and release a collection of datasets captured with a DAVIS in a variety of synthetic and real environments, which we hope will motivate research on new algorithms for high-speed and high-dynamic-range robotics and computer-vision applications. In addition to global-shutter intensity images and asynchronous events, we provide inertial measurements and ground-truth camera poses from a motion-capture system. The latter allows comparing the pose accuracy of ego-motion estimation algorithms quantitatively. All the data are released both as standard text files and binary files (i.e. rosbag). This paper provides an overview of the available data and describes a simulator that we release open-source to create synthetic event-camera data.","container-title":"The International Journal of Robotics Research","DOI":"10.1177/0278364917691115","ISSN":"0278-3649, 1741-3176","issue":"2","journalAbbreviation":"The International Journal of Robotics Research","language":"en","page":"142-149","source":"DOI.org (Crossref)","title":"The event-camera dataset and simulator: Event-based data for pose estimation, visual odometry, and SLAM","title-short":"The event-camera dataset and simulator","volume":"36","author":[{"family":"Mueggler","given":"Elias"},{"family":"Rebecq","given":"Henri"},{"family":"Gallego","given":"Guillermo"},{"family":"Delbruck","given":"Tobi"},{"family":"Scaramuzza","given":"Davide"}],"issued":{"date-parts":[["2017",2]]}}}],"schema":"https://github.com/citation-style-language/schema/raw/master/csl-citation.json"} </w:instrText>
      </w:r>
      <w:r>
        <w:rPr>
          <w:sz w:val="28"/>
          <w:szCs w:val="28"/>
          <w:lang w:val="ru-RU"/>
        </w:rPr>
        <w:fldChar w:fldCharType="separate"/>
      </w:r>
      <w:r w:rsidR="003409A9" w:rsidRPr="003409A9">
        <w:rPr>
          <w:sz w:val="28"/>
          <w:lang w:val="ru-RU"/>
        </w:rPr>
        <w:t>[83], [95], [96]</w:t>
      </w:r>
      <w:r>
        <w:rPr>
          <w:sz w:val="28"/>
          <w:szCs w:val="28"/>
          <w:lang w:val="ru-RU"/>
        </w:rPr>
        <w:fldChar w:fldCharType="end"/>
      </w:r>
      <w:r w:rsidRPr="00922B26">
        <w:rPr>
          <w:sz w:val="28"/>
          <w:szCs w:val="28"/>
          <w:lang w:val="ru-RU"/>
        </w:rPr>
        <w:t>. Данные, представленные в</w:t>
      </w:r>
      <w:r>
        <w:rPr>
          <w:sz w:val="28"/>
          <w:szCs w:val="28"/>
          <w:lang w:val="ru-RU"/>
        </w:rPr>
        <w:t xml:space="preserve"> </w:t>
      </w:r>
      <w:r>
        <w:rPr>
          <w:sz w:val="28"/>
          <w:szCs w:val="28"/>
          <w:lang w:val="ru-RU"/>
        </w:rPr>
        <w:fldChar w:fldCharType="begin"/>
      </w:r>
      <w:r w:rsidR="003409A9">
        <w:rPr>
          <w:sz w:val="28"/>
          <w:szCs w:val="28"/>
          <w:lang w:val="ru-RU"/>
        </w:rPr>
        <w:instrText xml:space="preserve"> ADDIN ZOTERO_ITEM CSL_CITATION {"citationID":"VOVy2Mcy","properties":{"formattedCitation":"[83]","plainCitation":"[83]","noteIndex":0},"citationItems":[{"id":154,"uris":["http://zotero.org/users/local/XvQpfN4m/items/6SCJYL26"],"uri":["http://zotero.org/users/local/XvQpfN4m/items/6SCJYL26"],"itemData":{"id":154,"type":"chapter","container-title":"Computer Vision – ECCV 2018","event-place":"Cham","ISBN":"978-3-030-01245-8","note":"collection-title: Lecture Notes in Computer Science\nDOI: 10.1007/978-3-030-01246-5_15","page":"242-258","publisher":"Springer International Publishing","publisher-place":"Cham","source":"DOI.org (Crossref)","title":"Semi-dense 3D Reconstruction with a Stereo Event Camera","URL":"http://link.springer.com/10.1007/978-3-030-01246-5_15","volume":"11205","editor":[{"family":"Ferrari","given":"Vittorio"},{"family":"Hebert","given":"Martial"},{"family":"Sminchisescu","given":"Cristian"},{"family":"Weiss","given":"Yair"}],"author":[{"family":"Zhou","given":"Yi"},{"family":"Gallego","given":"Guillermo"},{"family":"Rebecq","given":"Henri"},{"family":"Kneip","given":"Laurent"},{"family":"Li","given":"Hongdong"},{"family":"Scaramuzza","given":"Davide"}],"accessed":{"date-parts":[["2021",12,29]]},"issued":{"date-parts":[["2018"]]}}}],"schema":"https://github.com/citation-style-language/schema/raw/master/csl-citation.json"} </w:instrText>
      </w:r>
      <w:r>
        <w:rPr>
          <w:sz w:val="28"/>
          <w:szCs w:val="28"/>
          <w:lang w:val="ru-RU"/>
        </w:rPr>
        <w:fldChar w:fldCharType="separate"/>
      </w:r>
      <w:r w:rsidR="003409A9" w:rsidRPr="003409A9">
        <w:rPr>
          <w:sz w:val="28"/>
          <w:lang w:val="ru-RU"/>
        </w:rPr>
        <w:t>[83]</w:t>
      </w:r>
      <w:r>
        <w:rPr>
          <w:sz w:val="28"/>
          <w:szCs w:val="28"/>
          <w:lang w:val="ru-RU"/>
        </w:rPr>
        <w:fldChar w:fldCharType="end"/>
      </w:r>
      <w:r>
        <w:rPr>
          <w:sz w:val="28"/>
          <w:szCs w:val="28"/>
          <w:lang w:val="ru-RU"/>
        </w:rPr>
        <w:t xml:space="preserve"> </w:t>
      </w:r>
      <w:r w:rsidRPr="00922B26">
        <w:rPr>
          <w:sz w:val="28"/>
          <w:szCs w:val="28"/>
          <w:lang w:val="ru-RU"/>
        </w:rPr>
        <w:t xml:space="preserve">были собраны с помощью ручной стереокамеры в помещении. Последовательности, использованные в </w:t>
      </w:r>
      <w:r>
        <w:rPr>
          <w:sz w:val="28"/>
          <w:szCs w:val="28"/>
          <w:lang w:val="ru-RU"/>
        </w:rPr>
        <w:fldChar w:fldCharType="begin"/>
      </w:r>
      <w:r w:rsidR="003409A9">
        <w:rPr>
          <w:sz w:val="28"/>
          <w:szCs w:val="28"/>
          <w:lang w:val="ru-RU"/>
        </w:rPr>
        <w:instrText xml:space="preserve"> ADDIN ZOTERO_ITEM CSL_CITATION {"citationID":"fPrGIphG","properties":{"formattedCitation":"[95]","plainCitation":"[95]","noteIndex":0},"citationItems":[{"id":160,"uris":["http://zotero.org/users/local/XvQpfN4m/items/SUJVUR5W"],"uri":["http://zotero.org/users/local/XvQpfN4m/items/SUJVUR5W"],"itemData":{"id":160,"type":"article-journal","container-title":"IEEE Robotics and Automation Letters","DOI":"10.1109/LRA.2018.2800793","ISSN":"2377-3766, 2377-3774","issue":"3","journalAbbreviation":"IEEE Robot. Autom. Lett.","page":"2032-2039","source":"DOI.org (Crossref)","title":"The Multivehicle Stereo Event Camera Dataset: An Event Camera Dataset for 3D Perception","title-short":"The Multivehicle Stereo Event Camera Dataset","volume":"3","author":[{"family":"Zhu","given":"Alex Zihao"},{"family":"Thakur","given":"Dinesh"},{"family":"Ozaslan","given":"Tolga"},{"family":"Pfrommer","given":"Bernd"},{"family":"Kumar","given":"Vijay"},{"family":"Daniilidis","given":"Kostas"}],"issued":{"date-parts":[["2018",7]]}}}],"schema":"https://github.com/citation-style-language/schema/raw/master/csl-citation.json"} </w:instrText>
      </w:r>
      <w:r>
        <w:rPr>
          <w:sz w:val="28"/>
          <w:szCs w:val="28"/>
          <w:lang w:val="ru-RU"/>
        </w:rPr>
        <w:fldChar w:fldCharType="separate"/>
      </w:r>
      <w:r w:rsidR="003409A9" w:rsidRPr="003409A9">
        <w:rPr>
          <w:sz w:val="28"/>
          <w:lang w:val="ru-RU"/>
        </w:rPr>
        <w:t>[95]</w:t>
      </w:r>
      <w:r>
        <w:rPr>
          <w:sz w:val="28"/>
          <w:szCs w:val="28"/>
          <w:lang w:val="ru-RU"/>
        </w:rPr>
        <w:fldChar w:fldCharType="end"/>
      </w:r>
      <w:r w:rsidRPr="00922B26">
        <w:rPr>
          <w:sz w:val="28"/>
          <w:szCs w:val="28"/>
          <w:lang w:val="ru-RU"/>
        </w:rPr>
        <w:t xml:space="preserve">, были собраны с помощью стереокамеры, установленной на беспилотнике, летающем в просторном помещении. Симулятор </w:t>
      </w:r>
      <w:r>
        <w:rPr>
          <w:sz w:val="28"/>
          <w:szCs w:val="28"/>
          <w:lang w:val="ru-RU"/>
        </w:rPr>
        <w:fldChar w:fldCharType="begin"/>
      </w:r>
      <w:r w:rsidR="003409A9">
        <w:rPr>
          <w:sz w:val="28"/>
          <w:szCs w:val="28"/>
          <w:lang w:val="ru-RU"/>
        </w:rPr>
        <w:instrText xml:space="preserve"> ADDIN ZOTERO_ITEM CSL_CITATION {"citationID":"n4upwjkv","properties":{"formattedCitation":"[96]","plainCitation":"[96]","noteIndex":0},"citationItems":[{"id":198,"uris":["http://zotero.org/users/local/XvQpfN4m/items/24NXFNAS"],"uri":["http://zotero.org/users/local/XvQpfN4m/items/24NXFNAS"],"itemData":{"id":198,"type":"article-journal","abstract":"New vision sensors, such as the dynamic and active-pixel vision sensor (DAVIS), incorporate a conventional global-shutter camera and an event-based sensor in the same pixel array. These sensors have great potential for high-speed robotics and computer vision because they allow us to combine the benefits of conventional cameras with those of event-based sensors: low latency, high temporal resolution, and very high dynamic range. However, new algorithms are required to exploit the sensor characteristics and cope with its unconventional output, which consists of a stream of asynchronous brightness changes (called “events”) and synchronous grayscale frames. For this purpose, we present and release a collection of datasets captured with a DAVIS in a variety of synthetic and real environments, which we hope will motivate research on new algorithms for high-speed and high-dynamic-range robotics and computer-vision applications. In addition to global-shutter intensity images and asynchronous events, we provide inertial measurements and ground-truth camera poses from a motion-capture system. The latter allows comparing the pose accuracy of ego-motion estimation algorithms quantitatively. All the data are released both as standard text files and binary files (i.e. rosbag). This paper provides an overview of the available data and describes a simulator that we release open-source to create synthetic event-camera data.","container-title":"The International Journal of Robotics Research","DOI":"10.1177/0278364917691115","ISSN":"0278-3649, 1741-3176","issue":"2","journalAbbreviation":"The International Journal of Robotics Research","language":"en","page":"142-149","source":"DOI.org (Crossref)","title":"The event-camera dataset and simulator: Event-based data for pose estimation, visual odometry, and SLAM","title-short":"The event-camera dataset and simulator","volume":"36","author":[{"family":"Mueggler","given":"Elias"},{"family":"Rebecq","given":"Henri"},{"family":"Gallego","given":"Guillermo"},{"family":"Delbruck","given":"Tobi"},{"family":"Scaramuzza","given":"Davide"}],"issued":{"date-parts":[["2017",2]]}}}],"schema":"https://github.com/citation-style-language/schema/raw/master/csl-citation.json"} </w:instrText>
      </w:r>
      <w:r>
        <w:rPr>
          <w:sz w:val="28"/>
          <w:szCs w:val="28"/>
          <w:lang w:val="ru-RU"/>
        </w:rPr>
        <w:fldChar w:fldCharType="separate"/>
      </w:r>
      <w:r w:rsidR="003409A9" w:rsidRPr="003409A9">
        <w:rPr>
          <w:sz w:val="28"/>
          <w:lang w:val="ru-RU"/>
        </w:rPr>
        <w:t>[96]</w:t>
      </w:r>
      <w:r>
        <w:rPr>
          <w:sz w:val="28"/>
          <w:szCs w:val="28"/>
          <w:lang w:val="ru-RU"/>
        </w:rPr>
        <w:fldChar w:fldCharType="end"/>
      </w:r>
      <w:r w:rsidRPr="00922B26">
        <w:rPr>
          <w:sz w:val="28"/>
          <w:szCs w:val="28"/>
          <w:lang w:val="ru-RU"/>
        </w:rPr>
        <w:t xml:space="preserve"> предоставляет синтетические последовательности с простой структурой (например, плоскопараллельные структуры, геометрические примитивы и т.д.) и "идеальной" моделью камеры событий.</w:t>
      </w:r>
    </w:p>
    <w:p w14:paraId="51B3DA06" w14:textId="6E976832" w:rsidR="00433E78" w:rsidRPr="00922B26" w:rsidRDefault="00433E78" w:rsidP="00433E78">
      <w:pPr>
        <w:spacing w:after="160" w:line="259" w:lineRule="auto"/>
        <w:rPr>
          <w:sz w:val="28"/>
          <w:szCs w:val="28"/>
          <w:lang w:val="ru-RU"/>
        </w:rPr>
      </w:pPr>
      <w:r w:rsidRPr="00922B26">
        <w:rPr>
          <w:sz w:val="28"/>
          <w:szCs w:val="28"/>
          <w:lang w:val="ru-RU"/>
        </w:rPr>
        <w:t xml:space="preserve">Кроме вышеупомянутых наборов данных, использованы несколько последовательностей, используя стереосистему событийной камеры, показанную на рис. 10. Стереокамера состоит из двух динамических и активных пиксельных датчиков зрения (DAVIS 346). 346 260 пикселей, которые калибруются внутренне и внешне. DAVIS состоит из кадровой камеры и датчика событий (DVS) на одном пиксельном массиве, поэтому калибровка может быть выполнена стандартными методами по кадрам </w:t>
      </w:r>
      <w:r w:rsidRPr="00922B26">
        <w:rPr>
          <w:sz w:val="28"/>
          <w:szCs w:val="28"/>
          <w:lang w:val="ru-RU"/>
        </w:rPr>
        <w:lastRenderedPageBreak/>
        <w:t xml:space="preserve">интенсивности и применяется к событиям. Алгоритм </w:t>
      </w:r>
      <w:r>
        <w:rPr>
          <w:sz w:val="28"/>
          <w:szCs w:val="28"/>
          <w:lang w:val="ru-RU"/>
        </w:rPr>
        <w:fldChar w:fldCharType="begin"/>
      </w:r>
      <w:r w:rsidR="003409A9">
        <w:rPr>
          <w:sz w:val="28"/>
          <w:szCs w:val="28"/>
          <w:lang w:val="ru-RU"/>
        </w:rPr>
        <w:instrText xml:space="preserve"> ADDIN ZOTERO_ITEM CSL_CITATION {"citationID":"zLJz9gPf","properties":{"formattedCitation":"[48]","plainCitation":"[48]","noteIndex":0},"citationItems":[{"id":250,"uris":["http://zotero.org/users/local/XvQpfN4m/items/73MMDCLK"],"uri":["http://zotero.org/users/local/XvQpfN4m/items/73MMDCLK"],"itemData":{"id":250,"type":"book","title":"Event-based Stereo Visual Odometry","author":[{"family":"Zhou","given":"Yi"},{"family":"Gallego","given":"Guillermo"},{"family":"Shen","given":"Shaojie"}],"issued":{"date-parts":[["2020",7,30]]}}}],"schema":"https://github.com/citation-style-language/schema/raw/master/csl-citation.json"} </w:instrText>
      </w:r>
      <w:r>
        <w:rPr>
          <w:sz w:val="28"/>
          <w:szCs w:val="28"/>
          <w:lang w:val="ru-RU"/>
        </w:rPr>
        <w:fldChar w:fldCharType="separate"/>
      </w:r>
      <w:r w:rsidR="003409A9" w:rsidRPr="003409A9">
        <w:rPr>
          <w:sz w:val="28"/>
          <w:lang w:val="ru-RU"/>
        </w:rPr>
        <w:t>[48]</w:t>
      </w:r>
      <w:r>
        <w:rPr>
          <w:sz w:val="28"/>
          <w:szCs w:val="28"/>
          <w:lang w:val="ru-RU"/>
        </w:rPr>
        <w:fldChar w:fldCharType="end"/>
      </w:r>
      <w:r w:rsidRPr="00922B26">
        <w:rPr>
          <w:sz w:val="28"/>
          <w:szCs w:val="28"/>
          <w:lang w:val="ru-RU"/>
        </w:rPr>
        <w:t xml:space="preserve"> работает с неискаженными и стерео-правильными координатами, которые предварительно вычисляются с учетом калибровки камеры.</w:t>
      </w:r>
    </w:p>
    <w:p w14:paraId="7BC002CD" w14:textId="77777777" w:rsidR="00433E78" w:rsidRDefault="00433E78" w:rsidP="00433E78">
      <w:pPr>
        <w:pStyle w:val="3"/>
      </w:pPr>
      <w:r w:rsidRPr="00922B26">
        <w:t>Сравнение критериев оптимизации картирования:</w:t>
      </w:r>
    </w:p>
    <w:p w14:paraId="10385E86" w14:textId="77777777" w:rsidR="00433E78" w:rsidRDefault="00433E78" w:rsidP="00433E78">
      <w:pPr>
        <w:keepNext/>
        <w:spacing w:after="160" w:line="259" w:lineRule="auto"/>
      </w:pPr>
      <w:r w:rsidRPr="00922B26">
        <w:rPr>
          <w:noProof/>
          <w:sz w:val="28"/>
          <w:szCs w:val="28"/>
          <w:lang w:val="ru-RU"/>
        </w:rPr>
        <mc:AlternateContent>
          <mc:Choice Requires="wpg">
            <w:drawing>
              <wp:inline distT="0" distB="0" distL="0" distR="0" wp14:anchorId="16A1C279" wp14:editId="56AE6263">
                <wp:extent cx="2707005" cy="2833370"/>
                <wp:effectExtent l="0" t="0" r="0" b="5080"/>
                <wp:docPr id="331" name="Группа 33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07005" cy="2833370"/>
                          <a:chOff x="1213" y="1831"/>
                          <a:chExt cx="4263" cy="4462"/>
                        </a:xfrm>
                      </wpg:grpSpPr>
                      <pic:pic xmlns:pic="http://schemas.openxmlformats.org/drawingml/2006/picture">
                        <pic:nvPicPr>
                          <pic:cNvPr id="332" name="docshape289"/>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1213" y="1830"/>
                            <a:ext cx="4263" cy="44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33" name="Line 275"/>
                        <wps:cNvCnPr>
                          <a:cxnSpLocks noChangeShapeType="1"/>
                        </wps:cNvCnPr>
                        <wps:spPr bwMode="auto">
                          <a:xfrm>
                            <a:off x="2682" y="2577"/>
                            <a:ext cx="46" cy="0"/>
                          </a:xfrm>
                          <a:prstGeom prst="line">
                            <a:avLst/>
                          </a:prstGeom>
                          <a:noFill/>
                          <a:ln w="8877">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34" name="docshape290"/>
                        <wps:cNvSpPr>
                          <a:spLocks/>
                        </wps:cNvSpPr>
                        <wps:spPr bwMode="auto">
                          <a:xfrm>
                            <a:off x="2774" y="2576"/>
                            <a:ext cx="24" cy="24"/>
                          </a:xfrm>
                          <a:custGeom>
                            <a:avLst/>
                            <a:gdLst>
                              <a:gd name="T0" fmla="+- 0 2775 2775"/>
                              <a:gd name="T1" fmla="*/ T0 w 24"/>
                              <a:gd name="T2" fmla="+- 0 2577 2577"/>
                              <a:gd name="T3" fmla="*/ 2577 h 24"/>
                              <a:gd name="T4" fmla="+- 0 2798 2775"/>
                              <a:gd name="T5" fmla="*/ T4 w 24"/>
                              <a:gd name="T6" fmla="+- 0 2577 2577"/>
                              <a:gd name="T7" fmla="*/ 2577 h 24"/>
                              <a:gd name="T8" fmla="+- 0 2798 2775"/>
                              <a:gd name="T9" fmla="*/ T8 w 24"/>
                              <a:gd name="T10" fmla="+- 0 2600 2577"/>
                              <a:gd name="T11" fmla="*/ 2600 h 24"/>
                            </a:gdLst>
                            <a:ahLst/>
                            <a:cxnLst>
                              <a:cxn ang="0">
                                <a:pos x="T1" y="T3"/>
                              </a:cxn>
                              <a:cxn ang="0">
                                <a:pos x="T5" y="T7"/>
                              </a:cxn>
                              <a:cxn ang="0">
                                <a:pos x="T9" y="T11"/>
                              </a:cxn>
                            </a:cxnLst>
                            <a:rect l="0" t="0" r="r" b="b"/>
                            <a:pathLst>
                              <a:path w="24" h="24">
                                <a:moveTo>
                                  <a:pt x="0" y="0"/>
                                </a:moveTo>
                                <a:lnTo>
                                  <a:pt x="23" y="0"/>
                                </a:lnTo>
                                <a:lnTo>
                                  <a:pt x="23" y="23"/>
                                </a:lnTo>
                              </a:path>
                            </a:pathLst>
                          </a:custGeom>
                          <a:noFill/>
                          <a:ln w="887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5" name="Line 277"/>
                        <wps:cNvCnPr>
                          <a:cxnSpLocks noChangeShapeType="1"/>
                        </wps:cNvCnPr>
                        <wps:spPr bwMode="auto">
                          <a:xfrm>
                            <a:off x="2798" y="2647"/>
                            <a:ext cx="0" cy="46"/>
                          </a:xfrm>
                          <a:prstGeom prst="line">
                            <a:avLst/>
                          </a:prstGeom>
                          <a:noFill/>
                          <a:ln w="8877">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36" name="docshape291"/>
                        <wps:cNvSpPr>
                          <a:spLocks/>
                        </wps:cNvSpPr>
                        <wps:spPr bwMode="auto">
                          <a:xfrm>
                            <a:off x="2774" y="2740"/>
                            <a:ext cx="24" cy="24"/>
                          </a:xfrm>
                          <a:custGeom>
                            <a:avLst/>
                            <a:gdLst>
                              <a:gd name="T0" fmla="+- 0 2798 2775"/>
                              <a:gd name="T1" fmla="*/ T0 w 24"/>
                              <a:gd name="T2" fmla="+- 0 2740 2740"/>
                              <a:gd name="T3" fmla="*/ 2740 h 24"/>
                              <a:gd name="T4" fmla="+- 0 2798 2775"/>
                              <a:gd name="T5" fmla="*/ T4 w 24"/>
                              <a:gd name="T6" fmla="+- 0 2763 2740"/>
                              <a:gd name="T7" fmla="*/ 2763 h 24"/>
                              <a:gd name="T8" fmla="+- 0 2775 2775"/>
                              <a:gd name="T9" fmla="*/ T8 w 24"/>
                              <a:gd name="T10" fmla="+- 0 2763 2740"/>
                              <a:gd name="T11" fmla="*/ 2763 h 24"/>
                            </a:gdLst>
                            <a:ahLst/>
                            <a:cxnLst>
                              <a:cxn ang="0">
                                <a:pos x="T1" y="T3"/>
                              </a:cxn>
                              <a:cxn ang="0">
                                <a:pos x="T5" y="T7"/>
                              </a:cxn>
                              <a:cxn ang="0">
                                <a:pos x="T9" y="T11"/>
                              </a:cxn>
                            </a:cxnLst>
                            <a:rect l="0" t="0" r="r" b="b"/>
                            <a:pathLst>
                              <a:path w="24" h="24">
                                <a:moveTo>
                                  <a:pt x="23" y="0"/>
                                </a:moveTo>
                                <a:lnTo>
                                  <a:pt x="23" y="23"/>
                                </a:lnTo>
                                <a:lnTo>
                                  <a:pt x="0" y="23"/>
                                </a:lnTo>
                              </a:path>
                            </a:pathLst>
                          </a:custGeom>
                          <a:noFill/>
                          <a:ln w="887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7" name="Line 279"/>
                        <wps:cNvCnPr>
                          <a:cxnSpLocks noChangeShapeType="1"/>
                        </wps:cNvCnPr>
                        <wps:spPr bwMode="auto">
                          <a:xfrm>
                            <a:off x="2728" y="2763"/>
                            <a:ext cx="0" cy="0"/>
                          </a:xfrm>
                          <a:prstGeom prst="line">
                            <a:avLst/>
                          </a:prstGeom>
                          <a:noFill/>
                          <a:ln w="8877">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38" name="docshape292"/>
                        <wps:cNvSpPr>
                          <a:spLocks/>
                        </wps:cNvSpPr>
                        <wps:spPr bwMode="auto">
                          <a:xfrm>
                            <a:off x="2611" y="2740"/>
                            <a:ext cx="24" cy="24"/>
                          </a:xfrm>
                          <a:custGeom>
                            <a:avLst/>
                            <a:gdLst>
                              <a:gd name="T0" fmla="+- 0 2635 2612"/>
                              <a:gd name="T1" fmla="*/ T0 w 24"/>
                              <a:gd name="T2" fmla="+- 0 2763 2740"/>
                              <a:gd name="T3" fmla="*/ 2763 h 24"/>
                              <a:gd name="T4" fmla="+- 0 2612 2612"/>
                              <a:gd name="T5" fmla="*/ T4 w 24"/>
                              <a:gd name="T6" fmla="+- 0 2763 2740"/>
                              <a:gd name="T7" fmla="*/ 2763 h 24"/>
                              <a:gd name="T8" fmla="+- 0 2612 2612"/>
                              <a:gd name="T9" fmla="*/ T8 w 24"/>
                              <a:gd name="T10" fmla="+- 0 2740 2740"/>
                              <a:gd name="T11" fmla="*/ 2740 h 24"/>
                            </a:gdLst>
                            <a:ahLst/>
                            <a:cxnLst>
                              <a:cxn ang="0">
                                <a:pos x="T1" y="T3"/>
                              </a:cxn>
                              <a:cxn ang="0">
                                <a:pos x="T5" y="T7"/>
                              </a:cxn>
                              <a:cxn ang="0">
                                <a:pos x="T9" y="T11"/>
                              </a:cxn>
                            </a:cxnLst>
                            <a:rect l="0" t="0" r="r" b="b"/>
                            <a:pathLst>
                              <a:path w="24" h="24">
                                <a:moveTo>
                                  <a:pt x="23" y="23"/>
                                </a:moveTo>
                                <a:lnTo>
                                  <a:pt x="0" y="23"/>
                                </a:lnTo>
                                <a:lnTo>
                                  <a:pt x="0" y="0"/>
                                </a:lnTo>
                              </a:path>
                            </a:pathLst>
                          </a:custGeom>
                          <a:noFill/>
                          <a:ln w="887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9" name="Line 281"/>
                        <wps:cNvCnPr>
                          <a:cxnSpLocks noChangeShapeType="1"/>
                        </wps:cNvCnPr>
                        <wps:spPr bwMode="auto">
                          <a:xfrm>
                            <a:off x="2612" y="2693"/>
                            <a:ext cx="0" cy="0"/>
                          </a:xfrm>
                          <a:prstGeom prst="line">
                            <a:avLst/>
                          </a:prstGeom>
                          <a:noFill/>
                          <a:ln w="8877">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40" name="docshape293"/>
                        <wps:cNvSpPr>
                          <a:spLocks/>
                        </wps:cNvSpPr>
                        <wps:spPr bwMode="auto">
                          <a:xfrm>
                            <a:off x="2611" y="2576"/>
                            <a:ext cx="24" cy="24"/>
                          </a:xfrm>
                          <a:custGeom>
                            <a:avLst/>
                            <a:gdLst>
                              <a:gd name="T0" fmla="+- 0 2612 2612"/>
                              <a:gd name="T1" fmla="*/ T0 w 24"/>
                              <a:gd name="T2" fmla="+- 0 2600 2577"/>
                              <a:gd name="T3" fmla="*/ 2600 h 24"/>
                              <a:gd name="T4" fmla="+- 0 2612 2612"/>
                              <a:gd name="T5" fmla="*/ T4 w 24"/>
                              <a:gd name="T6" fmla="+- 0 2577 2577"/>
                              <a:gd name="T7" fmla="*/ 2577 h 24"/>
                              <a:gd name="T8" fmla="+- 0 2635 2612"/>
                              <a:gd name="T9" fmla="*/ T8 w 24"/>
                              <a:gd name="T10" fmla="+- 0 2577 2577"/>
                              <a:gd name="T11" fmla="*/ 2577 h 24"/>
                            </a:gdLst>
                            <a:ahLst/>
                            <a:cxnLst>
                              <a:cxn ang="0">
                                <a:pos x="T1" y="T3"/>
                              </a:cxn>
                              <a:cxn ang="0">
                                <a:pos x="T5" y="T7"/>
                              </a:cxn>
                              <a:cxn ang="0">
                                <a:pos x="T9" y="T11"/>
                              </a:cxn>
                            </a:cxnLst>
                            <a:rect l="0" t="0" r="r" b="b"/>
                            <a:pathLst>
                              <a:path w="24" h="24">
                                <a:moveTo>
                                  <a:pt x="0" y="23"/>
                                </a:moveTo>
                                <a:lnTo>
                                  <a:pt x="0" y="0"/>
                                </a:lnTo>
                                <a:lnTo>
                                  <a:pt x="23" y="0"/>
                                </a:lnTo>
                              </a:path>
                            </a:pathLst>
                          </a:custGeom>
                          <a:noFill/>
                          <a:ln w="887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1" name="Line 283"/>
                        <wps:cNvCnPr>
                          <a:cxnSpLocks noChangeShapeType="1"/>
                        </wps:cNvCnPr>
                        <wps:spPr bwMode="auto">
                          <a:xfrm>
                            <a:off x="3008" y="2740"/>
                            <a:ext cx="46" cy="0"/>
                          </a:xfrm>
                          <a:prstGeom prst="line">
                            <a:avLst/>
                          </a:prstGeom>
                          <a:noFill/>
                          <a:ln w="8877">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42" name="docshape294"/>
                        <wps:cNvSpPr>
                          <a:spLocks/>
                        </wps:cNvSpPr>
                        <wps:spPr bwMode="auto">
                          <a:xfrm>
                            <a:off x="3101" y="2739"/>
                            <a:ext cx="24" cy="24"/>
                          </a:xfrm>
                          <a:custGeom>
                            <a:avLst/>
                            <a:gdLst>
                              <a:gd name="T0" fmla="+- 0 3101 3101"/>
                              <a:gd name="T1" fmla="*/ T0 w 24"/>
                              <a:gd name="T2" fmla="+- 0 2740 2740"/>
                              <a:gd name="T3" fmla="*/ 2740 h 24"/>
                              <a:gd name="T4" fmla="+- 0 3124 3101"/>
                              <a:gd name="T5" fmla="*/ T4 w 24"/>
                              <a:gd name="T6" fmla="+- 0 2740 2740"/>
                              <a:gd name="T7" fmla="*/ 2740 h 24"/>
                              <a:gd name="T8" fmla="+- 0 3124 3101"/>
                              <a:gd name="T9" fmla="*/ T8 w 24"/>
                              <a:gd name="T10" fmla="+- 0 2763 2740"/>
                              <a:gd name="T11" fmla="*/ 2763 h 24"/>
                            </a:gdLst>
                            <a:ahLst/>
                            <a:cxnLst>
                              <a:cxn ang="0">
                                <a:pos x="T1" y="T3"/>
                              </a:cxn>
                              <a:cxn ang="0">
                                <a:pos x="T5" y="T7"/>
                              </a:cxn>
                              <a:cxn ang="0">
                                <a:pos x="T9" y="T11"/>
                              </a:cxn>
                            </a:cxnLst>
                            <a:rect l="0" t="0" r="r" b="b"/>
                            <a:pathLst>
                              <a:path w="24" h="24">
                                <a:moveTo>
                                  <a:pt x="0" y="0"/>
                                </a:moveTo>
                                <a:lnTo>
                                  <a:pt x="23" y="0"/>
                                </a:lnTo>
                                <a:lnTo>
                                  <a:pt x="23" y="23"/>
                                </a:lnTo>
                              </a:path>
                            </a:pathLst>
                          </a:custGeom>
                          <a:noFill/>
                          <a:ln w="887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3" name="Line 285"/>
                        <wps:cNvCnPr>
                          <a:cxnSpLocks noChangeShapeType="1"/>
                        </wps:cNvCnPr>
                        <wps:spPr bwMode="auto">
                          <a:xfrm>
                            <a:off x="3124" y="2810"/>
                            <a:ext cx="0" cy="47"/>
                          </a:xfrm>
                          <a:prstGeom prst="line">
                            <a:avLst/>
                          </a:prstGeom>
                          <a:noFill/>
                          <a:ln w="8877">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44" name="docshape295"/>
                        <wps:cNvSpPr>
                          <a:spLocks/>
                        </wps:cNvSpPr>
                        <wps:spPr bwMode="auto">
                          <a:xfrm>
                            <a:off x="3101" y="2903"/>
                            <a:ext cx="24" cy="24"/>
                          </a:xfrm>
                          <a:custGeom>
                            <a:avLst/>
                            <a:gdLst>
                              <a:gd name="T0" fmla="+- 0 3124 3101"/>
                              <a:gd name="T1" fmla="*/ T0 w 24"/>
                              <a:gd name="T2" fmla="+- 0 2903 2903"/>
                              <a:gd name="T3" fmla="*/ 2903 h 24"/>
                              <a:gd name="T4" fmla="+- 0 3124 3101"/>
                              <a:gd name="T5" fmla="*/ T4 w 24"/>
                              <a:gd name="T6" fmla="+- 0 2926 2903"/>
                              <a:gd name="T7" fmla="*/ 2926 h 24"/>
                              <a:gd name="T8" fmla="+- 0 3101 3101"/>
                              <a:gd name="T9" fmla="*/ T8 w 24"/>
                              <a:gd name="T10" fmla="+- 0 2926 2903"/>
                              <a:gd name="T11" fmla="*/ 2926 h 24"/>
                            </a:gdLst>
                            <a:ahLst/>
                            <a:cxnLst>
                              <a:cxn ang="0">
                                <a:pos x="T1" y="T3"/>
                              </a:cxn>
                              <a:cxn ang="0">
                                <a:pos x="T5" y="T7"/>
                              </a:cxn>
                              <a:cxn ang="0">
                                <a:pos x="T9" y="T11"/>
                              </a:cxn>
                            </a:cxnLst>
                            <a:rect l="0" t="0" r="r" b="b"/>
                            <a:pathLst>
                              <a:path w="24" h="24">
                                <a:moveTo>
                                  <a:pt x="23" y="0"/>
                                </a:moveTo>
                                <a:lnTo>
                                  <a:pt x="23" y="23"/>
                                </a:lnTo>
                                <a:lnTo>
                                  <a:pt x="0" y="23"/>
                                </a:lnTo>
                              </a:path>
                            </a:pathLst>
                          </a:custGeom>
                          <a:noFill/>
                          <a:ln w="887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5" name="Line 287"/>
                        <wps:cNvCnPr>
                          <a:cxnSpLocks noChangeShapeType="1"/>
                        </wps:cNvCnPr>
                        <wps:spPr bwMode="auto">
                          <a:xfrm>
                            <a:off x="3054" y="2926"/>
                            <a:ext cx="0" cy="0"/>
                          </a:xfrm>
                          <a:prstGeom prst="line">
                            <a:avLst/>
                          </a:prstGeom>
                          <a:noFill/>
                          <a:ln w="8877">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46" name="docshape296"/>
                        <wps:cNvSpPr>
                          <a:spLocks/>
                        </wps:cNvSpPr>
                        <wps:spPr bwMode="auto">
                          <a:xfrm>
                            <a:off x="2937" y="2903"/>
                            <a:ext cx="24" cy="24"/>
                          </a:xfrm>
                          <a:custGeom>
                            <a:avLst/>
                            <a:gdLst>
                              <a:gd name="T0" fmla="+- 0 2961 2938"/>
                              <a:gd name="T1" fmla="*/ T0 w 24"/>
                              <a:gd name="T2" fmla="+- 0 2926 2903"/>
                              <a:gd name="T3" fmla="*/ 2926 h 24"/>
                              <a:gd name="T4" fmla="+- 0 2938 2938"/>
                              <a:gd name="T5" fmla="*/ T4 w 24"/>
                              <a:gd name="T6" fmla="+- 0 2926 2903"/>
                              <a:gd name="T7" fmla="*/ 2926 h 24"/>
                              <a:gd name="T8" fmla="+- 0 2938 2938"/>
                              <a:gd name="T9" fmla="*/ T8 w 24"/>
                              <a:gd name="T10" fmla="+- 0 2903 2903"/>
                              <a:gd name="T11" fmla="*/ 2903 h 24"/>
                            </a:gdLst>
                            <a:ahLst/>
                            <a:cxnLst>
                              <a:cxn ang="0">
                                <a:pos x="T1" y="T3"/>
                              </a:cxn>
                              <a:cxn ang="0">
                                <a:pos x="T5" y="T7"/>
                              </a:cxn>
                              <a:cxn ang="0">
                                <a:pos x="T9" y="T11"/>
                              </a:cxn>
                            </a:cxnLst>
                            <a:rect l="0" t="0" r="r" b="b"/>
                            <a:pathLst>
                              <a:path w="24" h="24">
                                <a:moveTo>
                                  <a:pt x="23" y="23"/>
                                </a:moveTo>
                                <a:lnTo>
                                  <a:pt x="0" y="23"/>
                                </a:lnTo>
                                <a:lnTo>
                                  <a:pt x="0" y="0"/>
                                </a:lnTo>
                              </a:path>
                            </a:pathLst>
                          </a:custGeom>
                          <a:noFill/>
                          <a:ln w="887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7" name="Line 289"/>
                        <wps:cNvCnPr>
                          <a:cxnSpLocks noChangeShapeType="1"/>
                        </wps:cNvCnPr>
                        <wps:spPr bwMode="auto">
                          <a:xfrm>
                            <a:off x="2938" y="2857"/>
                            <a:ext cx="0" cy="0"/>
                          </a:xfrm>
                          <a:prstGeom prst="line">
                            <a:avLst/>
                          </a:prstGeom>
                          <a:noFill/>
                          <a:ln w="8877">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48" name="docshape297"/>
                        <wps:cNvSpPr>
                          <a:spLocks/>
                        </wps:cNvSpPr>
                        <wps:spPr bwMode="auto">
                          <a:xfrm>
                            <a:off x="2937" y="2740"/>
                            <a:ext cx="24" cy="24"/>
                          </a:xfrm>
                          <a:custGeom>
                            <a:avLst/>
                            <a:gdLst>
                              <a:gd name="T0" fmla="+- 0 2938 2938"/>
                              <a:gd name="T1" fmla="*/ T0 w 24"/>
                              <a:gd name="T2" fmla="+- 0 2763 2740"/>
                              <a:gd name="T3" fmla="*/ 2763 h 24"/>
                              <a:gd name="T4" fmla="+- 0 2938 2938"/>
                              <a:gd name="T5" fmla="*/ T4 w 24"/>
                              <a:gd name="T6" fmla="+- 0 2740 2740"/>
                              <a:gd name="T7" fmla="*/ 2740 h 24"/>
                              <a:gd name="T8" fmla="+- 0 2961 2938"/>
                              <a:gd name="T9" fmla="*/ T8 w 24"/>
                              <a:gd name="T10" fmla="+- 0 2740 2740"/>
                              <a:gd name="T11" fmla="*/ 2740 h 24"/>
                            </a:gdLst>
                            <a:ahLst/>
                            <a:cxnLst>
                              <a:cxn ang="0">
                                <a:pos x="T1" y="T3"/>
                              </a:cxn>
                              <a:cxn ang="0">
                                <a:pos x="T5" y="T7"/>
                              </a:cxn>
                              <a:cxn ang="0">
                                <a:pos x="T9" y="T11"/>
                              </a:cxn>
                            </a:cxnLst>
                            <a:rect l="0" t="0" r="r" b="b"/>
                            <a:pathLst>
                              <a:path w="24" h="24">
                                <a:moveTo>
                                  <a:pt x="0" y="23"/>
                                </a:moveTo>
                                <a:lnTo>
                                  <a:pt x="0" y="0"/>
                                </a:lnTo>
                                <a:lnTo>
                                  <a:pt x="23" y="0"/>
                                </a:lnTo>
                              </a:path>
                            </a:pathLst>
                          </a:custGeom>
                          <a:noFill/>
                          <a:ln w="887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9" name="Line 291"/>
                        <wps:cNvCnPr>
                          <a:cxnSpLocks noChangeShapeType="1"/>
                        </wps:cNvCnPr>
                        <wps:spPr bwMode="auto">
                          <a:xfrm>
                            <a:off x="2809" y="2577"/>
                            <a:ext cx="43" cy="0"/>
                          </a:xfrm>
                          <a:prstGeom prst="line">
                            <a:avLst/>
                          </a:prstGeom>
                          <a:noFill/>
                          <a:ln w="591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50" name="Line 292"/>
                        <wps:cNvCnPr>
                          <a:cxnSpLocks noChangeShapeType="1"/>
                        </wps:cNvCnPr>
                        <wps:spPr bwMode="auto">
                          <a:xfrm>
                            <a:off x="2895" y="2546"/>
                            <a:ext cx="85" cy="0"/>
                          </a:xfrm>
                          <a:prstGeom prst="line">
                            <a:avLst/>
                          </a:prstGeom>
                          <a:noFill/>
                          <a:ln w="591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51" name="Line 293"/>
                        <wps:cNvCnPr>
                          <a:cxnSpLocks noChangeShapeType="1"/>
                        </wps:cNvCnPr>
                        <wps:spPr bwMode="auto">
                          <a:xfrm>
                            <a:off x="3023" y="2499"/>
                            <a:ext cx="86" cy="0"/>
                          </a:xfrm>
                          <a:prstGeom prst="line">
                            <a:avLst/>
                          </a:prstGeom>
                          <a:noFill/>
                          <a:ln w="591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52" name="Line 294"/>
                        <wps:cNvCnPr>
                          <a:cxnSpLocks noChangeShapeType="1"/>
                        </wps:cNvCnPr>
                        <wps:spPr bwMode="auto">
                          <a:xfrm>
                            <a:off x="3151" y="2453"/>
                            <a:ext cx="86" cy="0"/>
                          </a:xfrm>
                          <a:prstGeom prst="line">
                            <a:avLst/>
                          </a:prstGeom>
                          <a:noFill/>
                          <a:ln w="591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53" name="Line 295"/>
                        <wps:cNvCnPr>
                          <a:cxnSpLocks noChangeShapeType="1"/>
                        </wps:cNvCnPr>
                        <wps:spPr bwMode="auto">
                          <a:xfrm>
                            <a:off x="3280" y="2407"/>
                            <a:ext cx="85" cy="0"/>
                          </a:xfrm>
                          <a:prstGeom prst="line">
                            <a:avLst/>
                          </a:prstGeom>
                          <a:noFill/>
                          <a:ln w="591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54" name="Line 296"/>
                        <wps:cNvCnPr>
                          <a:cxnSpLocks noChangeShapeType="1"/>
                        </wps:cNvCnPr>
                        <wps:spPr bwMode="auto">
                          <a:xfrm>
                            <a:off x="3408" y="2360"/>
                            <a:ext cx="86" cy="0"/>
                          </a:xfrm>
                          <a:prstGeom prst="line">
                            <a:avLst/>
                          </a:prstGeom>
                          <a:noFill/>
                          <a:ln w="591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55" name="Line 297"/>
                        <wps:cNvCnPr>
                          <a:cxnSpLocks noChangeShapeType="1"/>
                        </wps:cNvCnPr>
                        <wps:spPr bwMode="auto">
                          <a:xfrm>
                            <a:off x="3536" y="2314"/>
                            <a:ext cx="86" cy="0"/>
                          </a:xfrm>
                          <a:prstGeom prst="line">
                            <a:avLst/>
                          </a:prstGeom>
                          <a:noFill/>
                          <a:ln w="591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56" name="Line 298"/>
                        <wps:cNvCnPr>
                          <a:cxnSpLocks noChangeShapeType="1"/>
                        </wps:cNvCnPr>
                        <wps:spPr bwMode="auto">
                          <a:xfrm>
                            <a:off x="3665" y="2268"/>
                            <a:ext cx="85" cy="0"/>
                          </a:xfrm>
                          <a:prstGeom prst="line">
                            <a:avLst/>
                          </a:prstGeom>
                          <a:noFill/>
                          <a:ln w="591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57" name="Line 299"/>
                        <wps:cNvCnPr>
                          <a:cxnSpLocks noChangeShapeType="1"/>
                        </wps:cNvCnPr>
                        <wps:spPr bwMode="auto">
                          <a:xfrm>
                            <a:off x="3793" y="2222"/>
                            <a:ext cx="43" cy="0"/>
                          </a:xfrm>
                          <a:prstGeom prst="line">
                            <a:avLst/>
                          </a:prstGeom>
                          <a:noFill/>
                          <a:ln w="591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58" name="docshape298"/>
                        <wps:cNvSpPr>
                          <a:spLocks/>
                        </wps:cNvSpPr>
                        <wps:spPr bwMode="auto">
                          <a:xfrm>
                            <a:off x="2805" y="2182"/>
                            <a:ext cx="1098" cy="402"/>
                          </a:xfrm>
                          <a:custGeom>
                            <a:avLst/>
                            <a:gdLst>
                              <a:gd name="T0" fmla="+- 0 2811 2805"/>
                              <a:gd name="T1" fmla="*/ T0 w 1098"/>
                              <a:gd name="T2" fmla="+- 0 2581 2182"/>
                              <a:gd name="T3" fmla="*/ 2581 h 402"/>
                              <a:gd name="T4" fmla="+- 0 2808 2805"/>
                              <a:gd name="T5" fmla="*/ T4 w 1098"/>
                              <a:gd name="T6" fmla="+- 0 2572 2182"/>
                              <a:gd name="T7" fmla="*/ 2572 h 402"/>
                              <a:gd name="T8" fmla="+- 0 2805 2805"/>
                              <a:gd name="T9" fmla="*/ T8 w 1098"/>
                              <a:gd name="T10" fmla="+- 0 2573 2182"/>
                              <a:gd name="T11" fmla="*/ 2573 h 402"/>
                              <a:gd name="T12" fmla="+- 0 2805 2805"/>
                              <a:gd name="T13" fmla="*/ T12 w 1098"/>
                              <a:gd name="T14" fmla="+- 0 2583 2182"/>
                              <a:gd name="T15" fmla="*/ 2583 h 402"/>
                              <a:gd name="T16" fmla="+- 0 2811 2805"/>
                              <a:gd name="T17" fmla="*/ T16 w 1098"/>
                              <a:gd name="T18" fmla="+- 0 2581 2182"/>
                              <a:gd name="T19" fmla="*/ 2581 h 402"/>
                              <a:gd name="T20" fmla="+- 0 3903 2805"/>
                              <a:gd name="T21" fmla="*/ T20 w 1098"/>
                              <a:gd name="T22" fmla="+- 0 2182 2182"/>
                              <a:gd name="T23" fmla="*/ 2182 h 402"/>
                              <a:gd name="T24" fmla="+- 0 3833 2805"/>
                              <a:gd name="T25" fmla="*/ T24 w 1098"/>
                              <a:gd name="T26" fmla="+- 0 2184 2182"/>
                              <a:gd name="T27" fmla="*/ 2184 h 402"/>
                              <a:gd name="T28" fmla="+- 0 3847 2805"/>
                              <a:gd name="T29" fmla="*/ T28 w 1098"/>
                              <a:gd name="T30" fmla="+- 0 2225 2182"/>
                              <a:gd name="T31" fmla="*/ 2225 h 402"/>
                              <a:gd name="T32" fmla="+- 0 3903 2805"/>
                              <a:gd name="T33" fmla="*/ T32 w 1098"/>
                              <a:gd name="T34" fmla="+- 0 2182 2182"/>
                              <a:gd name="T35" fmla="*/ 2182 h 40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098" h="402">
                                <a:moveTo>
                                  <a:pt x="6" y="399"/>
                                </a:moveTo>
                                <a:lnTo>
                                  <a:pt x="3" y="390"/>
                                </a:lnTo>
                                <a:lnTo>
                                  <a:pt x="0" y="391"/>
                                </a:lnTo>
                                <a:lnTo>
                                  <a:pt x="0" y="401"/>
                                </a:lnTo>
                                <a:lnTo>
                                  <a:pt x="6" y="399"/>
                                </a:lnTo>
                                <a:close/>
                                <a:moveTo>
                                  <a:pt x="1098" y="0"/>
                                </a:moveTo>
                                <a:lnTo>
                                  <a:pt x="1028" y="2"/>
                                </a:lnTo>
                                <a:lnTo>
                                  <a:pt x="1042" y="43"/>
                                </a:lnTo>
                                <a:lnTo>
                                  <a:pt x="1098"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9" name="docshape299"/>
                        <wps:cNvSpPr>
                          <a:spLocks/>
                        </wps:cNvSpPr>
                        <wps:spPr bwMode="auto">
                          <a:xfrm>
                            <a:off x="3833" y="2181"/>
                            <a:ext cx="70" cy="43"/>
                          </a:xfrm>
                          <a:custGeom>
                            <a:avLst/>
                            <a:gdLst>
                              <a:gd name="T0" fmla="+- 0 3903 3833"/>
                              <a:gd name="T1" fmla="*/ T0 w 70"/>
                              <a:gd name="T2" fmla="+- 0 2182 2182"/>
                              <a:gd name="T3" fmla="*/ 2182 h 43"/>
                              <a:gd name="T4" fmla="+- 0 3847 3833"/>
                              <a:gd name="T5" fmla="*/ T4 w 70"/>
                              <a:gd name="T6" fmla="+- 0 2225 2182"/>
                              <a:gd name="T7" fmla="*/ 2225 h 43"/>
                              <a:gd name="T8" fmla="+- 0 3833 3833"/>
                              <a:gd name="T9" fmla="*/ T8 w 70"/>
                              <a:gd name="T10" fmla="+- 0 2184 2182"/>
                              <a:gd name="T11" fmla="*/ 2184 h 43"/>
                              <a:gd name="T12" fmla="+- 0 3903 3833"/>
                              <a:gd name="T13" fmla="*/ T12 w 70"/>
                              <a:gd name="T14" fmla="+- 0 2182 2182"/>
                              <a:gd name="T15" fmla="*/ 2182 h 43"/>
                            </a:gdLst>
                            <a:ahLst/>
                            <a:cxnLst>
                              <a:cxn ang="0">
                                <a:pos x="T1" y="T3"/>
                              </a:cxn>
                              <a:cxn ang="0">
                                <a:pos x="T5" y="T7"/>
                              </a:cxn>
                              <a:cxn ang="0">
                                <a:pos x="T9" y="T11"/>
                              </a:cxn>
                              <a:cxn ang="0">
                                <a:pos x="T13" y="T15"/>
                              </a:cxn>
                            </a:cxnLst>
                            <a:rect l="0" t="0" r="r" b="b"/>
                            <a:pathLst>
                              <a:path w="70" h="43">
                                <a:moveTo>
                                  <a:pt x="70" y="0"/>
                                </a:moveTo>
                                <a:lnTo>
                                  <a:pt x="14" y="43"/>
                                </a:lnTo>
                                <a:lnTo>
                                  <a:pt x="0" y="2"/>
                                </a:lnTo>
                                <a:lnTo>
                                  <a:pt x="70" y="0"/>
                                </a:lnTo>
                                <a:close/>
                              </a:path>
                            </a:pathLst>
                          </a:custGeom>
                          <a:noFill/>
                          <a:ln w="591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0" name="Line 302"/>
                        <wps:cNvCnPr>
                          <a:cxnSpLocks noChangeShapeType="1"/>
                        </wps:cNvCnPr>
                        <wps:spPr bwMode="auto">
                          <a:xfrm>
                            <a:off x="3133" y="2935"/>
                            <a:ext cx="46" cy="16"/>
                          </a:xfrm>
                          <a:prstGeom prst="line">
                            <a:avLst/>
                          </a:prstGeom>
                          <a:noFill/>
                          <a:ln w="591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61" name="Line 303"/>
                        <wps:cNvCnPr>
                          <a:cxnSpLocks noChangeShapeType="1"/>
                        </wps:cNvCnPr>
                        <wps:spPr bwMode="auto">
                          <a:xfrm>
                            <a:off x="3226" y="2967"/>
                            <a:ext cx="95" cy="32"/>
                          </a:xfrm>
                          <a:prstGeom prst="line">
                            <a:avLst/>
                          </a:prstGeom>
                          <a:noFill/>
                          <a:ln w="591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62" name="Line 304"/>
                        <wps:cNvCnPr>
                          <a:cxnSpLocks noChangeShapeType="1"/>
                        </wps:cNvCnPr>
                        <wps:spPr bwMode="auto">
                          <a:xfrm>
                            <a:off x="3368" y="3015"/>
                            <a:ext cx="94" cy="32"/>
                          </a:xfrm>
                          <a:prstGeom prst="line">
                            <a:avLst/>
                          </a:prstGeom>
                          <a:noFill/>
                          <a:ln w="591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63" name="Line 305"/>
                        <wps:cNvCnPr>
                          <a:cxnSpLocks noChangeShapeType="1"/>
                        </wps:cNvCnPr>
                        <wps:spPr bwMode="auto">
                          <a:xfrm>
                            <a:off x="3509" y="3063"/>
                            <a:ext cx="94" cy="32"/>
                          </a:xfrm>
                          <a:prstGeom prst="line">
                            <a:avLst/>
                          </a:prstGeom>
                          <a:noFill/>
                          <a:ln w="591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64" name="Line 306"/>
                        <wps:cNvCnPr>
                          <a:cxnSpLocks noChangeShapeType="1"/>
                        </wps:cNvCnPr>
                        <wps:spPr bwMode="auto">
                          <a:xfrm>
                            <a:off x="3650" y="3111"/>
                            <a:ext cx="94" cy="32"/>
                          </a:xfrm>
                          <a:prstGeom prst="line">
                            <a:avLst/>
                          </a:prstGeom>
                          <a:noFill/>
                          <a:ln w="591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65" name="Line 307"/>
                        <wps:cNvCnPr>
                          <a:cxnSpLocks noChangeShapeType="1"/>
                        </wps:cNvCnPr>
                        <wps:spPr bwMode="auto">
                          <a:xfrm>
                            <a:off x="3791" y="3159"/>
                            <a:ext cx="48" cy="16"/>
                          </a:xfrm>
                          <a:prstGeom prst="line">
                            <a:avLst/>
                          </a:prstGeom>
                          <a:noFill/>
                          <a:ln w="591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66" name="docshape300"/>
                        <wps:cNvSpPr>
                          <a:spLocks/>
                        </wps:cNvSpPr>
                        <wps:spPr bwMode="auto">
                          <a:xfrm>
                            <a:off x="3114" y="2929"/>
                            <a:ext cx="793" cy="269"/>
                          </a:xfrm>
                          <a:custGeom>
                            <a:avLst/>
                            <a:gdLst>
                              <a:gd name="T0" fmla="+- 0 3135 3114"/>
                              <a:gd name="T1" fmla="*/ T0 w 793"/>
                              <a:gd name="T2" fmla="+- 0 2931 2930"/>
                              <a:gd name="T3" fmla="*/ 2931 h 269"/>
                              <a:gd name="T4" fmla="+- 0 3131 3114"/>
                              <a:gd name="T5" fmla="*/ T4 w 793"/>
                              <a:gd name="T6" fmla="+- 0 2930 2930"/>
                              <a:gd name="T7" fmla="*/ 2930 h 269"/>
                              <a:gd name="T8" fmla="+- 0 3131 3114"/>
                              <a:gd name="T9" fmla="*/ T8 w 793"/>
                              <a:gd name="T10" fmla="+- 0 2933 2930"/>
                              <a:gd name="T11" fmla="*/ 2933 h 269"/>
                              <a:gd name="T12" fmla="+- 0 3114 3114"/>
                              <a:gd name="T13" fmla="*/ T12 w 793"/>
                              <a:gd name="T14" fmla="+- 0 2933 2930"/>
                              <a:gd name="T15" fmla="*/ 2933 h 269"/>
                              <a:gd name="T16" fmla="+- 0 3131 3114"/>
                              <a:gd name="T17" fmla="*/ T16 w 793"/>
                              <a:gd name="T18" fmla="+- 0 2940 2930"/>
                              <a:gd name="T19" fmla="*/ 2940 h 269"/>
                              <a:gd name="T20" fmla="+- 0 3135 3114"/>
                              <a:gd name="T21" fmla="*/ T20 w 793"/>
                              <a:gd name="T22" fmla="+- 0 2931 2930"/>
                              <a:gd name="T23" fmla="*/ 2931 h 269"/>
                              <a:gd name="T24" fmla="+- 0 3906 3114"/>
                              <a:gd name="T25" fmla="*/ T24 w 793"/>
                              <a:gd name="T26" fmla="+- 0 3198 2930"/>
                              <a:gd name="T27" fmla="*/ 3198 h 269"/>
                              <a:gd name="T28" fmla="+- 0 3850 3114"/>
                              <a:gd name="T29" fmla="*/ T28 w 793"/>
                              <a:gd name="T30" fmla="+- 0 3156 2930"/>
                              <a:gd name="T31" fmla="*/ 3156 h 269"/>
                              <a:gd name="T32" fmla="+- 0 3836 3114"/>
                              <a:gd name="T33" fmla="*/ T32 w 793"/>
                              <a:gd name="T34" fmla="+- 0 3197 2930"/>
                              <a:gd name="T35" fmla="*/ 3197 h 269"/>
                              <a:gd name="T36" fmla="+- 0 3906 3114"/>
                              <a:gd name="T37" fmla="*/ T36 w 793"/>
                              <a:gd name="T38" fmla="+- 0 3198 2930"/>
                              <a:gd name="T39" fmla="*/ 3198 h 26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793" h="269">
                                <a:moveTo>
                                  <a:pt x="21" y="1"/>
                                </a:moveTo>
                                <a:lnTo>
                                  <a:pt x="17" y="0"/>
                                </a:lnTo>
                                <a:lnTo>
                                  <a:pt x="17" y="3"/>
                                </a:lnTo>
                                <a:lnTo>
                                  <a:pt x="0" y="3"/>
                                </a:lnTo>
                                <a:lnTo>
                                  <a:pt x="17" y="10"/>
                                </a:lnTo>
                                <a:lnTo>
                                  <a:pt x="21" y="1"/>
                                </a:lnTo>
                                <a:close/>
                                <a:moveTo>
                                  <a:pt x="792" y="268"/>
                                </a:moveTo>
                                <a:lnTo>
                                  <a:pt x="736" y="226"/>
                                </a:lnTo>
                                <a:lnTo>
                                  <a:pt x="722" y="267"/>
                                </a:lnTo>
                                <a:lnTo>
                                  <a:pt x="792" y="26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67" name="docshape301"/>
                        <wps:cNvSpPr>
                          <a:spLocks/>
                        </wps:cNvSpPr>
                        <wps:spPr bwMode="auto">
                          <a:xfrm>
                            <a:off x="3836" y="3155"/>
                            <a:ext cx="70" cy="42"/>
                          </a:xfrm>
                          <a:custGeom>
                            <a:avLst/>
                            <a:gdLst>
                              <a:gd name="T0" fmla="+- 0 3906 3836"/>
                              <a:gd name="T1" fmla="*/ T0 w 70"/>
                              <a:gd name="T2" fmla="+- 0 3198 3156"/>
                              <a:gd name="T3" fmla="*/ 3198 h 42"/>
                              <a:gd name="T4" fmla="+- 0 3836 3836"/>
                              <a:gd name="T5" fmla="*/ T4 w 70"/>
                              <a:gd name="T6" fmla="+- 0 3197 3156"/>
                              <a:gd name="T7" fmla="*/ 3197 h 42"/>
                              <a:gd name="T8" fmla="+- 0 3850 3836"/>
                              <a:gd name="T9" fmla="*/ T8 w 70"/>
                              <a:gd name="T10" fmla="+- 0 3156 3156"/>
                              <a:gd name="T11" fmla="*/ 3156 h 42"/>
                              <a:gd name="T12" fmla="+- 0 3906 3836"/>
                              <a:gd name="T13" fmla="*/ T12 w 70"/>
                              <a:gd name="T14" fmla="+- 0 3198 3156"/>
                              <a:gd name="T15" fmla="*/ 3198 h 42"/>
                            </a:gdLst>
                            <a:ahLst/>
                            <a:cxnLst>
                              <a:cxn ang="0">
                                <a:pos x="T1" y="T3"/>
                              </a:cxn>
                              <a:cxn ang="0">
                                <a:pos x="T5" y="T7"/>
                              </a:cxn>
                              <a:cxn ang="0">
                                <a:pos x="T9" y="T11"/>
                              </a:cxn>
                              <a:cxn ang="0">
                                <a:pos x="T13" y="T15"/>
                              </a:cxn>
                            </a:cxnLst>
                            <a:rect l="0" t="0" r="r" b="b"/>
                            <a:pathLst>
                              <a:path w="70" h="42">
                                <a:moveTo>
                                  <a:pt x="70" y="42"/>
                                </a:moveTo>
                                <a:lnTo>
                                  <a:pt x="0" y="41"/>
                                </a:lnTo>
                                <a:lnTo>
                                  <a:pt x="14" y="0"/>
                                </a:lnTo>
                                <a:lnTo>
                                  <a:pt x="70" y="42"/>
                                </a:lnTo>
                                <a:close/>
                              </a:path>
                            </a:pathLst>
                          </a:custGeom>
                          <a:noFill/>
                          <a:ln w="591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68" name="docshape302"/>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3246" y="3888"/>
                            <a:ext cx="174" cy="1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69" name="Line 311"/>
                        <wps:cNvCnPr>
                          <a:cxnSpLocks noChangeShapeType="1"/>
                        </wps:cNvCnPr>
                        <wps:spPr bwMode="auto">
                          <a:xfrm>
                            <a:off x="3008" y="5246"/>
                            <a:ext cx="46" cy="0"/>
                          </a:xfrm>
                          <a:prstGeom prst="line">
                            <a:avLst/>
                          </a:prstGeom>
                          <a:noFill/>
                          <a:ln w="8877">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70" name="docshape303"/>
                        <wps:cNvSpPr>
                          <a:spLocks/>
                        </wps:cNvSpPr>
                        <wps:spPr bwMode="auto">
                          <a:xfrm>
                            <a:off x="3101" y="5245"/>
                            <a:ext cx="24" cy="24"/>
                          </a:xfrm>
                          <a:custGeom>
                            <a:avLst/>
                            <a:gdLst>
                              <a:gd name="T0" fmla="+- 0 3101 3101"/>
                              <a:gd name="T1" fmla="*/ T0 w 24"/>
                              <a:gd name="T2" fmla="+- 0 5246 5246"/>
                              <a:gd name="T3" fmla="*/ 5246 h 24"/>
                              <a:gd name="T4" fmla="+- 0 3124 3101"/>
                              <a:gd name="T5" fmla="*/ T4 w 24"/>
                              <a:gd name="T6" fmla="+- 0 5246 5246"/>
                              <a:gd name="T7" fmla="*/ 5246 h 24"/>
                              <a:gd name="T8" fmla="+- 0 3124 3101"/>
                              <a:gd name="T9" fmla="*/ T8 w 24"/>
                              <a:gd name="T10" fmla="+- 0 5269 5246"/>
                              <a:gd name="T11" fmla="*/ 5269 h 24"/>
                            </a:gdLst>
                            <a:ahLst/>
                            <a:cxnLst>
                              <a:cxn ang="0">
                                <a:pos x="T1" y="T3"/>
                              </a:cxn>
                              <a:cxn ang="0">
                                <a:pos x="T5" y="T7"/>
                              </a:cxn>
                              <a:cxn ang="0">
                                <a:pos x="T9" y="T11"/>
                              </a:cxn>
                            </a:cxnLst>
                            <a:rect l="0" t="0" r="r" b="b"/>
                            <a:pathLst>
                              <a:path w="24" h="24">
                                <a:moveTo>
                                  <a:pt x="0" y="0"/>
                                </a:moveTo>
                                <a:lnTo>
                                  <a:pt x="23" y="0"/>
                                </a:lnTo>
                                <a:lnTo>
                                  <a:pt x="23" y="23"/>
                                </a:lnTo>
                              </a:path>
                            </a:pathLst>
                          </a:custGeom>
                          <a:noFill/>
                          <a:ln w="887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1" name="Line 313"/>
                        <wps:cNvCnPr>
                          <a:cxnSpLocks noChangeShapeType="1"/>
                        </wps:cNvCnPr>
                        <wps:spPr bwMode="auto">
                          <a:xfrm>
                            <a:off x="3124" y="5316"/>
                            <a:ext cx="0" cy="46"/>
                          </a:xfrm>
                          <a:prstGeom prst="line">
                            <a:avLst/>
                          </a:prstGeom>
                          <a:noFill/>
                          <a:ln w="8877">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72" name="docshape304"/>
                        <wps:cNvSpPr>
                          <a:spLocks/>
                        </wps:cNvSpPr>
                        <wps:spPr bwMode="auto">
                          <a:xfrm>
                            <a:off x="3101" y="5409"/>
                            <a:ext cx="24" cy="24"/>
                          </a:xfrm>
                          <a:custGeom>
                            <a:avLst/>
                            <a:gdLst>
                              <a:gd name="T0" fmla="+- 0 3124 3101"/>
                              <a:gd name="T1" fmla="*/ T0 w 24"/>
                              <a:gd name="T2" fmla="+- 0 5409 5409"/>
                              <a:gd name="T3" fmla="*/ 5409 h 24"/>
                              <a:gd name="T4" fmla="+- 0 3124 3101"/>
                              <a:gd name="T5" fmla="*/ T4 w 24"/>
                              <a:gd name="T6" fmla="+- 0 5432 5409"/>
                              <a:gd name="T7" fmla="*/ 5432 h 24"/>
                              <a:gd name="T8" fmla="+- 0 3101 3101"/>
                              <a:gd name="T9" fmla="*/ T8 w 24"/>
                              <a:gd name="T10" fmla="+- 0 5432 5409"/>
                              <a:gd name="T11" fmla="*/ 5432 h 24"/>
                            </a:gdLst>
                            <a:ahLst/>
                            <a:cxnLst>
                              <a:cxn ang="0">
                                <a:pos x="T1" y="T3"/>
                              </a:cxn>
                              <a:cxn ang="0">
                                <a:pos x="T5" y="T7"/>
                              </a:cxn>
                              <a:cxn ang="0">
                                <a:pos x="T9" y="T11"/>
                              </a:cxn>
                            </a:cxnLst>
                            <a:rect l="0" t="0" r="r" b="b"/>
                            <a:pathLst>
                              <a:path w="24" h="24">
                                <a:moveTo>
                                  <a:pt x="23" y="0"/>
                                </a:moveTo>
                                <a:lnTo>
                                  <a:pt x="23" y="23"/>
                                </a:lnTo>
                                <a:lnTo>
                                  <a:pt x="0" y="23"/>
                                </a:lnTo>
                              </a:path>
                            </a:pathLst>
                          </a:custGeom>
                          <a:noFill/>
                          <a:ln w="887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3" name="Line 315"/>
                        <wps:cNvCnPr>
                          <a:cxnSpLocks noChangeShapeType="1"/>
                        </wps:cNvCnPr>
                        <wps:spPr bwMode="auto">
                          <a:xfrm>
                            <a:off x="3054" y="5432"/>
                            <a:ext cx="0" cy="0"/>
                          </a:xfrm>
                          <a:prstGeom prst="line">
                            <a:avLst/>
                          </a:prstGeom>
                          <a:noFill/>
                          <a:ln w="8877">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74" name="docshape305"/>
                        <wps:cNvSpPr>
                          <a:spLocks/>
                        </wps:cNvSpPr>
                        <wps:spPr bwMode="auto">
                          <a:xfrm>
                            <a:off x="2937" y="5409"/>
                            <a:ext cx="24" cy="24"/>
                          </a:xfrm>
                          <a:custGeom>
                            <a:avLst/>
                            <a:gdLst>
                              <a:gd name="T0" fmla="+- 0 2961 2938"/>
                              <a:gd name="T1" fmla="*/ T0 w 24"/>
                              <a:gd name="T2" fmla="+- 0 5432 5409"/>
                              <a:gd name="T3" fmla="*/ 5432 h 24"/>
                              <a:gd name="T4" fmla="+- 0 2938 2938"/>
                              <a:gd name="T5" fmla="*/ T4 w 24"/>
                              <a:gd name="T6" fmla="+- 0 5432 5409"/>
                              <a:gd name="T7" fmla="*/ 5432 h 24"/>
                              <a:gd name="T8" fmla="+- 0 2938 2938"/>
                              <a:gd name="T9" fmla="*/ T8 w 24"/>
                              <a:gd name="T10" fmla="+- 0 5409 5409"/>
                              <a:gd name="T11" fmla="*/ 5409 h 24"/>
                            </a:gdLst>
                            <a:ahLst/>
                            <a:cxnLst>
                              <a:cxn ang="0">
                                <a:pos x="T1" y="T3"/>
                              </a:cxn>
                              <a:cxn ang="0">
                                <a:pos x="T5" y="T7"/>
                              </a:cxn>
                              <a:cxn ang="0">
                                <a:pos x="T9" y="T11"/>
                              </a:cxn>
                            </a:cxnLst>
                            <a:rect l="0" t="0" r="r" b="b"/>
                            <a:pathLst>
                              <a:path w="24" h="24">
                                <a:moveTo>
                                  <a:pt x="23" y="23"/>
                                </a:moveTo>
                                <a:lnTo>
                                  <a:pt x="0" y="23"/>
                                </a:lnTo>
                                <a:lnTo>
                                  <a:pt x="0" y="0"/>
                                </a:lnTo>
                              </a:path>
                            </a:pathLst>
                          </a:custGeom>
                          <a:noFill/>
                          <a:ln w="887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5" name="Line 317"/>
                        <wps:cNvCnPr>
                          <a:cxnSpLocks noChangeShapeType="1"/>
                        </wps:cNvCnPr>
                        <wps:spPr bwMode="auto">
                          <a:xfrm>
                            <a:off x="2938" y="5362"/>
                            <a:ext cx="0" cy="0"/>
                          </a:xfrm>
                          <a:prstGeom prst="line">
                            <a:avLst/>
                          </a:prstGeom>
                          <a:noFill/>
                          <a:ln w="8877">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76" name="docshape306"/>
                        <wps:cNvSpPr>
                          <a:spLocks/>
                        </wps:cNvSpPr>
                        <wps:spPr bwMode="auto">
                          <a:xfrm>
                            <a:off x="2937" y="5245"/>
                            <a:ext cx="24" cy="24"/>
                          </a:xfrm>
                          <a:custGeom>
                            <a:avLst/>
                            <a:gdLst>
                              <a:gd name="T0" fmla="+- 0 2938 2938"/>
                              <a:gd name="T1" fmla="*/ T0 w 24"/>
                              <a:gd name="T2" fmla="+- 0 5269 5246"/>
                              <a:gd name="T3" fmla="*/ 5269 h 24"/>
                              <a:gd name="T4" fmla="+- 0 2938 2938"/>
                              <a:gd name="T5" fmla="*/ T4 w 24"/>
                              <a:gd name="T6" fmla="+- 0 5246 5246"/>
                              <a:gd name="T7" fmla="*/ 5246 h 24"/>
                              <a:gd name="T8" fmla="+- 0 2961 2938"/>
                              <a:gd name="T9" fmla="*/ T8 w 24"/>
                              <a:gd name="T10" fmla="+- 0 5246 5246"/>
                              <a:gd name="T11" fmla="*/ 5246 h 24"/>
                            </a:gdLst>
                            <a:ahLst/>
                            <a:cxnLst>
                              <a:cxn ang="0">
                                <a:pos x="T1" y="T3"/>
                              </a:cxn>
                              <a:cxn ang="0">
                                <a:pos x="T5" y="T7"/>
                              </a:cxn>
                              <a:cxn ang="0">
                                <a:pos x="T9" y="T11"/>
                              </a:cxn>
                            </a:cxnLst>
                            <a:rect l="0" t="0" r="r" b="b"/>
                            <a:pathLst>
                              <a:path w="24" h="24">
                                <a:moveTo>
                                  <a:pt x="0" y="23"/>
                                </a:moveTo>
                                <a:lnTo>
                                  <a:pt x="0" y="0"/>
                                </a:lnTo>
                                <a:lnTo>
                                  <a:pt x="23" y="0"/>
                                </a:lnTo>
                              </a:path>
                            </a:pathLst>
                          </a:custGeom>
                          <a:noFill/>
                          <a:ln w="887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7" name="Line 319"/>
                        <wps:cNvCnPr>
                          <a:cxnSpLocks noChangeShapeType="1"/>
                        </wps:cNvCnPr>
                        <wps:spPr bwMode="auto">
                          <a:xfrm>
                            <a:off x="2682" y="5078"/>
                            <a:ext cx="46" cy="0"/>
                          </a:xfrm>
                          <a:prstGeom prst="line">
                            <a:avLst/>
                          </a:prstGeom>
                          <a:noFill/>
                          <a:ln w="8877">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78" name="docshape307"/>
                        <wps:cNvSpPr>
                          <a:spLocks/>
                        </wps:cNvSpPr>
                        <wps:spPr bwMode="auto">
                          <a:xfrm>
                            <a:off x="2774" y="5078"/>
                            <a:ext cx="24" cy="24"/>
                          </a:xfrm>
                          <a:custGeom>
                            <a:avLst/>
                            <a:gdLst>
                              <a:gd name="T0" fmla="+- 0 2775 2775"/>
                              <a:gd name="T1" fmla="*/ T0 w 24"/>
                              <a:gd name="T2" fmla="+- 0 5078 5078"/>
                              <a:gd name="T3" fmla="*/ 5078 h 24"/>
                              <a:gd name="T4" fmla="+- 0 2798 2775"/>
                              <a:gd name="T5" fmla="*/ T4 w 24"/>
                              <a:gd name="T6" fmla="+- 0 5078 5078"/>
                              <a:gd name="T7" fmla="*/ 5078 h 24"/>
                              <a:gd name="T8" fmla="+- 0 2798 2775"/>
                              <a:gd name="T9" fmla="*/ T8 w 24"/>
                              <a:gd name="T10" fmla="+- 0 5101 5078"/>
                              <a:gd name="T11" fmla="*/ 5101 h 24"/>
                            </a:gdLst>
                            <a:ahLst/>
                            <a:cxnLst>
                              <a:cxn ang="0">
                                <a:pos x="T1" y="T3"/>
                              </a:cxn>
                              <a:cxn ang="0">
                                <a:pos x="T5" y="T7"/>
                              </a:cxn>
                              <a:cxn ang="0">
                                <a:pos x="T9" y="T11"/>
                              </a:cxn>
                            </a:cxnLst>
                            <a:rect l="0" t="0" r="r" b="b"/>
                            <a:pathLst>
                              <a:path w="24" h="24">
                                <a:moveTo>
                                  <a:pt x="0" y="0"/>
                                </a:moveTo>
                                <a:lnTo>
                                  <a:pt x="23" y="0"/>
                                </a:lnTo>
                                <a:lnTo>
                                  <a:pt x="23" y="23"/>
                                </a:lnTo>
                              </a:path>
                            </a:pathLst>
                          </a:custGeom>
                          <a:noFill/>
                          <a:ln w="887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9" name="Line 321"/>
                        <wps:cNvCnPr>
                          <a:cxnSpLocks noChangeShapeType="1"/>
                        </wps:cNvCnPr>
                        <wps:spPr bwMode="auto">
                          <a:xfrm>
                            <a:off x="2798" y="5148"/>
                            <a:ext cx="0" cy="47"/>
                          </a:xfrm>
                          <a:prstGeom prst="line">
                            <a:avLst/>
                          </a:prstGeom>
                          <a:noFill/>
                          <a:ln w="8877">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80" name="docshape308"/>
                        <wps:cNvSpPr>
                          <a:spLocks/>
                        </wps:cNvSpPr>
                        <wps:spPr bwMode="auto">
                          <a:xfrm>
                            <a:off x="2774" y="5241"/>
                            <a:ext cx="24" cy="24"/>
                          </a:xfrm>
                          <a:custGeom>
                            <a:avLst/>
                            <a:gdLst>
                              <a:gd name="T0" fmla="+- 0 2798 2775"/>
                              <a:gd name="T1" fmla="*/ T0 w 24"/>
                              <a:gd name="T2" fmla="+- 0 5241 5241"/>
                              <a:gd name="T3" fmla="*/ 5241 h 24"/>
                              <a:gd name="T4" fmla="+- 0 2798 2775"/>
                              <a:gd name="T5" fmla="*/ T4 w 24"/>
                              <a:gd name="T6" fmla="+- 0 5265 5241"/>
                              <a:gd name="T7" fmla="*/ 5265 h 24"/>
                              <a:gd name="T8" fmla="+- 0 2775 2775"/>
                              <a:gd name="T9" fmla="*/ T8 w 24"/>
                              <a:gd name="T10" fmla="+- 0 5265 5241"/>
                              <a:gd name="T11" fmla="*/ 5265 h 24"/>
                            </a:gdLst>
                            <a:ahLst/>
                            <a:cxnLst>
                              <a:cxn ang="0">
                                <a:pos x="T1" y="T3"/>
                              </a:cxn>
                              <a:cxn ang="0">
                                <a:pos x="T5" y="T7"/>
                              </a:cxn>
                              <a:cxn ang="0">
                                <a:pos x="T9" y="T11"/>
                              </a:cxn>
                            </a:cxnLst>
                            <a:rect l="0" t="0" r="r" b="b"/>
                            <a:pathLst>
                              <a:path w="24" h="24">
                                <a:moveTo>
                                  <a:pt x="23" y="0"/>
                                </a:moveTo>
                                <a:lnTo>
                                  <a:pt x="23" y="24"/>
                                </a:lnTo>
                                <a:lnTo>
                                  <a:pt x="0" y="24"/>
                                </a:lnTo>
                              </a:path>
                            </a:pathLst>
                          </a:custGeom>
                          <a:noFill/>
                          <a:ln w="887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1" name="Line 323"/>
                        <wps:cNvCnPr>
                          <a:cxnSpLocks noChangeShapeType="1"/>
                        </wps:cNvCnPr>
                        <wps:spPr bwMode="auto">
                          <a:xfrm>
                            <a:off x="2728" y="5265"/>
                            <a:ext cx="0" cy="0"/>
                          </a:xfrm>
                          <a:prstGeom prst="line">
                            <a:avLst/>
                          </a:prstGeom>
                          <a:noFill/>
                          <a:ln w="8877">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82" name="docshape309"/>
                        <wps:cNvSpPr>
                          <a:spLocks/>
                        </wps:cNvSpPr>
                        <wps:spPr bwMode="auto">
                          <a:xfrm>
                            <a:off x="2611" y="5241"/>
                            <a:ext cx="24" cy="24"/>
                          </a:xfrm>
                          <a:custGeom>
                            <a:avLst/>
                            <a:gdLst>
                              <a:gd name="T0" fmla="+- 0 2635 2612"/>
                              <a:gd name="T1" fmla="*/ T0 w 24"/>
                              <a:gd name="T2" fmla="+- 0 5265 5241"/>
                              <a:gd name="T3" fmla="*/ 5265 h 24"/>
                              <a:gd name="T4" fmla="+- 0 2612 2612"/>
                              <a:gd name="T5" fmla="*/ T4 w 24"/>
                              <a:gd name="T6" fmla="+- 0 5265 5241"/>
                              <a:gd name="T7" fmla="*/ 5265 h 24"/>
                              <a:gd name="T8" fmla="+- 0 2612 2612"/>
                              <a:gd name="T9" fmla="*/ T8 w 24"/>
                              <a:gd name="T10" fmla="+- 0 5241 5241"/>
                              <a:gd name="T11" fmla="*/ 5241 h 24"/>
                            </a:gdLst>
                            <a:ahLst/>
                            <a:cxnLst>
                              <a:cxn ang="0">
                                <a:pos x="T1" y="T3"/>
                              </a:cxn>
                              <a:cxn ang="0">
                                <a:pos x="T5" y="T7"/>
                              </a:cxn>
                              <a:cxn ang="0">
                                <a:pos x="T9" y="T11"/>
                              </a:cxn>
                            </a:cxnLst>
                            <a:rect l="0" t="0" r="r" b="b"/>
                            <a:pathLst>
                              <a:path w="24" h="24">
                                <a:moveTo>
                                  <a:pt x="23" y="24"/>
                                </a:moveTo>
                                <a:lnTo>
                                  <a:pt x="0" y="24"/>
                                </a:lnTo>
                                <a:lnTo>
                                  <a:pt x="0" y="0"/>
                                </a:lnTo>
                              </a:path>
                            </a:pathLst>
                          </a:custGeom>
                          <a:noFill/>
                          <a:ln w="887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3" name="Line 325"/>
                        <wps:cNvCnPr>
                          <a:cxnSpLocks noChangeShapeType="1"/>
                        </wps:cNvCnPr>
                        <wps:spPr bwMode="auto">
                          <a:xfrm>
                            <a:off x="2612" y="5195"/>
                            <a:ext cx="0" cy="0"/>
                          </a:xfrm>
                          <a:prstGeom prst="line">
                            <a:avLst/>
                          </a:prstGeom>
                          <a:noFill/>
                          <a:ln w="8877">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84" name="docshape310"/>
                        <wps:cNvSpPr>
                          <a:spLocks/>
                        </wps:cNvSpPr>
                        <wps:spPr bwMode="auto">
                          <a:xfrm>
                            <a:off x="2611" y="5078"/>
                            <a:ext cx="24" cy="24"/>
                          </a:xfrm>
                          <a:custGeom>
                            <a:avLst/>
                            <a:gdLst>
                              <a:gd name="T0" fmla="+- 0 2612 2612"/>
                              <a:gd name="T1" fmla="*/ T0 w 24"/>
                              <a:gd name="T2" fmla="+- 0 5101 5078"/>
                              <a:gd name="T3" fmla="*/ 5101 h 24"/>
                              <a:gd name="T4" fmla="+- 0 2612 2612"/>
                              <a:gd name="T5" fmla="*/ T4 w 24"/>
                              <a:gd name="T6" fmla="+- 0 5078 5078"/>
                              <a:gd name="T7" fmla="*/ 5078 h 24"/>
                              <a:gd name="T8" fmla="+- 0 2635 2612"/>
                              <a:gd name="T9" fmla="*/ T8 w 24"/>
                              <a:gd name="T10" fmla="+- 0 5078 5078"/>
                              <a:gd name="T11" fmla="*/ 5078 h 24"/>
                            </a:gdLst>
                            <a:ahLst/>
                            <a:cxnLst>
                              <a:cxn ang="0">
                                <a:pos x="T1" y="T3"/>
                              </a:cxn>
                              <a:cxn ang="0">
                                <a:pos x="T5" y="T7"/>
                              </a:cxn>
                              <a:cxn ang="0">
                                <a:pos x="T9" y="T11"/>
                              </a:cxn>
                            </a:cxnLst>
                            <a:rect l="0" t="0" r="r" b="b"/>
                            <a:pathLst>
                              <a:path w="24" h="24">
                                <a:moveTo>
                                  <a:pt x="0" y="23"/>
                                </a:moveTo>
                                <a:lnTo>
                                  <a:pt x="0" y="0"/>
                                </a:lnTo>
                                <a:lnTo>
                                  <a:pt x="23" y="0"/>
                                </a:lnTo>
                              </a:path>
                            </a:pathLst>
                          </a:custGeom>
                          <a:noFill/>
                          <a:ln w="887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5" name="Line 327"/>
                        <wps:cNvCnPr>
                          <a:cxnSpLocks noChangeShapeType="1"/>
                        </wps:cNvCnPr>
                        <wps:spPr bwMode="auto">
                          <a:xfrm>
                            <a:off x="2806" y="5070"/>
                            <a:ext cx="42" cy="0"/>
                          </a:xfrm>
                          <a:prstGeom prst="line">
                            <a:avLst/>
                          </a:prstGeom>
                          <a:noFill/>
                          <a:ln w="591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86" name="Line 328"/>
                        <wps:cNvCnPr>
                          <a:cxnSpLocks noChangeShapeType="1"/>
                        </wps:cNvCnPr>
                        <wps:spPr bwMode="auto">
                          <a:xfrm>
                            <a:off x="2891" y="5039"/>
                            <a:ext cx="87" cy="0"/>
                          </a:xfrm>
                          <a:prstGeom prst="line">
                            <a:avLst/>
                          </a:prstGeom>
                          <a:noFill/>
                          <a:ln w="591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87" name="Line 329"/>
                        <wps:cNvCnPr>
                          <a:cxnSpLocks noChangeShapeType="1"/>
                        </wps:cNvCnPr>
                        <wps:spPr bwMode="auto">
                          <a:xfrm>
                            <a:off x="3020" y="4994"/>
                            <a:ext cx="87" cy="0"/>
                          </a:xfrm>
                          <a:prstGeom prst="line">
                            <a:avLst/>
                          </a:prstGeom>
                          <a:noFill/>
                          <a:ln w="591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88" name="Line 330"/>
                        <wps:cNvCnPr>
                          <a:cxnSpLocks noChangeShapeType="1"/>
                        </wps:cNvCnPr>
                        <wps:spPr bwMode="auto">
                          <a:xfrm>
                            <a:off x="3150" y="4949"/>
                            <a:ext cx="86" cy="0"/>
                          </a:xfrm>
                          <a:prstGeom prst="line">
                            <a:avLst/>
                          </a:prstGeom>
                          <a:noFill/>
                          <a:ln w="591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89" name="Line 331"/>
                        <wps:cNvCnPr>
                          <a:cxnSpLocks noChangeShapeType="1"/>
                        </wps:cNvCnPr>
                        <wps:spPr bwMode="auto">
                          <a:xfrm>
                            <a:off x="3279" y="4903"/>
                            <a:ext cx="86" cy="0"/>
                          </a:xfrm>
                          <a:prstGeom prst="line">
                            <a:avLst/>
                          </a:prstGeom>
                          <a:noFill/>
                          <a:ln w="591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90" name="Line 332"/>
                        <wps:cNvCnPr>
                          <a:cxnSpLocks noChangeShapeType="1"/>
                        </wps:cNvCnPr>
                        <wps:spPr bwMode="auto">
                          <a:xfrm>
                            <a:off x="3408" y="4858"/>
                            <a:ext cx="87" cy="0"/>
                          </a:xfrm>
                          <a:prstGeom prst="line">
                            <a:avLst/>
                          </a:prstGeom>
                          <a:noFill/>
                          <a:ln w="591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91" name="Line 333"/>
                        <wps:cNvCnPr>
                          <a:cxnSpLocks noChangeShapeType="1"/>
                        </wps:cNvCnPr>
                        <wps:spPr bwMode="auto">
                          <a:xfrm>
                            <a:off x="3537" y="4812"/>
                            <a:ext cx="87" cy="0"/>
                          </a:xfrm>
                          <a:prstGeom prst="line">
                            <a:avLst/>
                          </a:prstGeom>
                          <a:noFill/>
                          <a:ln w="591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92" name="Line 334"/>
                        <wps:cNvCnPr>
                          <a:cxnSpLocks noChangeShapeType="1"/>
                        </wps:cNvCnPr>
                        <wps:spPr bwMode="auto">
                          <a:xfrm>
                            <a:off x="3667" y="4767"/>
                            <a:ext cx="86" cy="0"/>
                          </a:xfrm>
                          <a:prstGeom prst="line">
                            <a:avLst/>
                          </a:prstGeom>
                          <a:noFill/>
                          <a:ln w="591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93" name="Line 335"/>
                        <wps:cNvCnPr>
                          <a:cxnSpLocks noChangeShapeType="1"/>
                        </wps:cNvCnPr>
                        <wps:spPr bwMode="auto">
                          <a:xfrm>
                            <a:off x="3796" y="4721"/>
                            <a:ext cx="43" cy="0"/>
                          </a:xfrm>
                          <a:prstGeom prst="line">
                            <a:avLst/>
                          </a:prstGeom>
                          <a:noFill/>
                          <a:ln w="591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94" name="docshape311"/>
                        <wps:cNvSpPr>
                          <a:spLocks/>
                        </wps:cNvSpPr>
                        <wps:spPr bwMode="auto">
                          <a:xfrm>
                            <a:off x="2786" y="4682"/>
                            <a:ext cx="1120" cy="393"/>
                          </a:xfrm>
                          <a:custGeom>
                            <a:avLst/>
                            <a:gdLst>
                              <a:gd name="T0" fmla="+- 0 2807 2787"/>
                              <a:gd name="T1" fmla="*/ T0 w 1120"/>
                              <a:gd name="T2" fmla="+- 0 5074 4682"/>
                              <a:gd name="T3" fmla="*/ 5074 h 393"/>
                              <a:gd name="T4" fmla="+- 0 2804 2787"/>
                              <a:gd name="T5" fmla="*/ T4 w 1120"/>
                              <a:gd name="T6" fmla="+- 0 5065 4682"/>
                              <a:gd name="T7" fmla="*/ 5065 h 393"/>
                              <a:gd name="T8" fmla="+- 0 2787 2787"/>
                              <a:gd name="T9" fmla="*/ T8 w 1120"/>
                              <a:gd name="T10" fmla="+- 0 5071 4682"/>
                              <a:gd name="T11" fmla="*/ 5071 h 393"/>
                              <a:gd name="T12" fmla="+- 0 2805 2787"/>
                              <a:gd name="T13" fmla="*/ T12 w 1120"/>
                              <a:gd name="T14" fmla="+- 0 5071 4682"/>
                              <a:gd name="T15" fmla="*/ 5071 h 393"/>
                              <a:gd name="T16" fmla="+- 0 2805 2787"/>
                              <a:gd name="T17" fmla="*/ T16 w 1120"/>
                              <a:gd name="T18" fmla="+- 0 5074 4682"/>
                              <a:gd name="T19" fmla="*/ 5074 h 393"/>
                              <a:gd name="T20" fmla="+- 0 2807 2787"/>
                              <a:gd name="T21" fmla="*/ T20 w 1120"/>
                              <a:gd name="T22" fmla="+- 0 5074 4682"/>
                              <a:gd name="T23" fmla="*/ 5074 h 393"/>
                              <a:gd name="T24" fmla="+- 0 3906 2787"/>
                              <a:gd name="T25" fmla="*/ T24 w 1120"/>
                              <a:gd name="T26" fmla="+- 0 4682 4682"/>
                              <a:gd name="T27" fmla="*/ 4682 h 393"/>
                              <a:gd name="T28" fmla="+- 0 3836 2787"/>
                              <a:gd name="T29" fmla="*/ T28 w 1120"/>
                              <a:gd name="T30" fmla="+- 0 4684 4682"/>
                              <a:gd name="T31" fmla="*/ 4684 h 393"/>
                              <a:gd name="T32" fmla="+- 0 3851 2787"/>
                              <a:gd name="T33" fmla="*/ T32 w 1120"/>
                              <a:gd name="T34" fmla="+- 0 4725 4682"/>
                              <a:gd name="T35" fmla="*/ 4725 h 393"/>
                              <a:gd name="T36" fmla="+- 0 3906 2787"/>
                              <a:gd name="T37" fmla="*/ T36 w 1120"/>
                              <a:gd name="T38" fmla="+- 0 4682 4682"/>
                              <a:gd name="T39" fmla="*/ 4682 h 39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1120" h="393">
                                <a:moveTo>
                                  <a:pt x="20" y="392"/>
                                </a:moveTo>
                                <a:lnTo>
                                  <a:pt x="17" y="383"/>
                                </a:lnTo>
                                <a:lnTo>
                                  <a:pt x="0" y="389"/>
                                </a:lnTo>
                                <a:lnTo>
                                  <a:pt x="18" y="389"/>
                                </a:lnTo>
                                <a:lnTo>
                                  <a:pt x="18" y="392"/>
                                </a:lnTo>
                                <a:lnTo>
                                  <a:pt x="20" y="392"/>
                                </a:lnTo>
                                <a:close/>
                                <a:moveTo>
                                  <a:pt x="1119" y="0"/>
                                </a:moveTo>
                                <a:lnTo>
                                  <a:pt x="1049" y="2"/>
                                </a:lnTo>
                                <a:lnTo>
                                  <a:pt x="1064" y="43"/>
                                </a:lnTo>
                                <a:lnTo>
                                  <a:pt x="1119"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95" name="docshape312"/>
                        <wps:cNvSpPr>
                          <a:spLocks/>
                        </wps:cNvSpPr>
                        <wps:spPr bwMode="auto">
                          <a:xfrm>
                            <a:off x="3836" y="4682"/>
                            <a:ext cx="70" cy="43"/>
                          </a:xfrm>
                          <a:custGeom>
                            <a:avLst/>
                            <a:gdLst>
                              <a:gd name="T0" fmla="+- 0 3906 3836"/>
                              <a:gd name="T1" fmla="*/ T0 w 70"/>
                              <a:gd name="T2" fmla="+- 0 4682 4682"/>
                              <a:gd name="T3" fmla="*/ 4682 h 43"/>
                              <a:gd name="T4" fmla="+- 0 3851 3836"/>
                              <a:gd name="T5" fmla="*/ T4 w 70"/>
                              <a:gd name="T6" fmla="+- 0 4725 4682"/>
                              <a:gd name="T7" fmla="*/ 4725 h 43"/>
                              <a:gd name="T8" fmla="+- 0 3836 3836"/>
                              <a:gd name="T9" fmla="*/ T8 w 70"/>
                              <a:gd name="T10" fmla="+- 0 4684 4682"/>
                              <a:gd name="T11" fmla="*/ 4684 h 43"/>
                              <a:gd name="T12" fmla="+- 0 3906 3836"/>
                              <a:gd name="T13" fmla="*/ T12 w 70"/>
                              <a:gd name="T14" fmla="+- 0 4682 4682"/>
                              <a:gd name="T15" fmla="*/ 4682 h 43"/>
                            </a:gdLst>
                            <a:ahLst/>
                            <a:cxnLst>
                              <a:cxn ang="0">
                                <a:pos x="T1" y="T3"/>
                              </a:cxn>
                              <a:cxn ang="0">
                                <a:pos x="T5" y="T7"/>
                              </a:cxn>
                              <a:cxn ang="0">
                                <a:pos x="T9" y="T11"/>
                              </a:cxn>
                              <a:cxn ang="0">
                                <a:pos x="T13" y="T15"/>
                              </a:cxn>
                            </a:cxnLst>
                            <a:rect l="0" t="0" r="r" b="b"/>
                            <a:pathLst>
                              <a:path w="70" h="43">
                                <a:moveTo>
                                  <a:pt x="70" y="0"/>
                                </a:moveTo>
                                <a:lnTo>
                                  <a:pt x="15" y="43"/>
                                </a:lnTo>
                                <a:lnTo>
                                  <a:pt x="0" y="2"/>
                                </a:lnTo>
                                <a:lnTo>
                                  <a:pt x="70" y="0"/>
                                </a:lnTo>
                                <a:close/>
                              </a:path>
                            </a:pathLst>
                          </a:custGeom>
                          <a:noFill/>
                          <a:ln w="591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6" name="Line 338"/>
                        <wps:cNvCnPr>
                          <a:cxnSpLocks noChangeShapeType="1"/>
                        </wps:cNvCnPr>
                        <wps:spPr bwMode="auto">
                          <a:xfrm>
                            <a:off x="3136" y="5441"/>
                            <a:ext cx="46" cy="15"/>
                          </a:xfrm>
                          <a:prstGeom prst="line">
                            <a:avLst/>
                          </a:prstGeom>
                          <a:noFill/>
                          <a:ln w="591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97" name="Line 339"/>
                        <wps:cNvCnPr>
                          <a:cxnSpLocks noChangeShapeType="1"/>
                        </wps:cNvCnPr>
                        <wps:spPr bwMode="auto">
                          <a:xfrm>
                            <a:off x="3229" y="5472"/>
                            <a:ext cx="94" cy="31"/>
                          </a:xfrm>
                          <a:prstGeom prst="line">
                            <a:avLst/>
                          </a:prstGeom>
                          <a:noFill/>
                          <a:ln w="591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98" name="Line 340"/>
                        <wps:cNvCnPr>
                          <a:cxnSpLocks noChangeShapeType="1"/>
                        </wps:cNvCnPr>
                        <wps:spPr bwMode="auto">
                          <a:xfrm>
                            <a:off x="3370" y="5519"/>
                            <a:ext cx="93" cy="31"/>
                          </a:xfrm>
                          <a:prstGeom prst="line">
                            <a:avLst/>
                          </a:prstGeom>
                          <a:noFill/>
                          <a:ln w="591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99" name="Line 341"/>
                        <wps:cNvCnPr>
                          <a:cxnSpLocks noChangeShapeType="1"/>
                        </wps:cNvCnPr>
                        <wps:spPr bwMode="auto">
                          <a:xfrm>
                            <a:off x="3510" y="5565"/>
                            <a:ext cx="94" cy="32"/>
                          </a:xfrm>
                          <a:prstGeom prst="line">
                            <a:avLst/>
                          </a:prstGeom>
                          <a:noFill/>
                          <a:ln w="591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00" name="Line 342"/>
                        <wps:cNvCnPr>
                          <a:cxnSpLocks noChangeShapeType="1"/>
                        </wps:cNvCnPr>
                        <wps:spPr bwMode="auto">
                          <a:xfrm>
                            <a:off x="3651" y="5612"/>
                            <a:ext cx="93" cy="32"/>
                          </a:xfrm>
                          <a:prstGeom prst="line">
                            <a:avLst/>
                          </a:prstGeom>
                          <a:noFill/>
                          <a:ln w="591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01" name="Line 343"/>
                        <wps:cNvCnPr>
                          <a:cxnSpLocks noChangeShapeType="1"/>
                        </wps:cNvCnPr>
                        <wps:spPr bwMode="auto">
                          <a:xfrm>
                            <a:off x="3791" y="5659"/>
                            <a:ext cx="48" cy="16"/>
                          </a:xfrm>
                          <a:prstGeom prst="line">
                            <a:avLst/>
                          </a:prstGeom>
                          <a:noFill/>
                          <a:ln w="591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02" name="docshape313"/>
                        <wps:cNvSpPr>
                          <a:spLocks/>
                        </wps:cNvSpPr>
                        <wps:spPr bwMode="auto">
                          <a:xfrm>
                            <a:off x="3116" y="5434"/>
                            <a:ext cx="790" cy="264"/>
                          </a:xfrm>
                          <a:custGeom>
                            <a:avLst/>
                            <a:gdLst>
                              <a:gd name="T0" fmla="+- 0 3137 3116"/>
                              <a:gd name="T1" fmla="*/ T0 w 790"/>
                              <a:gd name="T2" fmla="+- 0 5437 5434"/>
                              <a:gd name="T3" fmla="*/ 5437 h 264"/>
                              <a:gd name="T4" fmla="+- 0 3131 3116"/>
                              <a:gd name="T5" fmla="*/ T4 w 790"/>
                              <a:gd name="T6" fmla="+- 0 5434 5434"/>
                              <a:gd name="T7" fmla="*/ 5434 h 264"/>
                              <a:gd name="T8" fmla="+- 0 3131 3116"/>
                              <a:gd name="T9" fmla="*/ T8 w 790"/>
                              <a:gd name="T10" fmla="+- 0 5439 5434"/>
                              <a:gd name="T11" fmla="*/ 5439 h 264"/>
                              <a:gd name="T12" fmla="+- 0 3116 3116"/>
                              <a:gd name="T13" fmla="*/ T12 w 790"/>
                              <a:gd name="T14" fmla="+- 0 5439 5434"/>
                              <a:gd name="T15" fmla="*/ 5439 h 264"/>
                              <a:gd name="T16" fmla="+- 0 3135 3116"/>
                              <a:gd name="T17" fmla="*/ T16 w 790"/>
                              <a:gd name="T18" fmla="+- 0 5445 5434"/>
                              <a:gd name="T19" fmla="*/ 5445 h 264"/>
                              <a:gd name="T20" fmla="+- 0 3137 3116"/>
                              <a:gd name="T21" fmla="*/ T20 w 790"/>
                              <a:gd name="T22" fmla="+- 0 5437 5434"/>
                              <a:gd name="T23" fmla="*/ 5437 h 264"/>
                              <a:gd name="T24" fmla="+- 0 3906 3116"/>
                              <a:gd name="T25" fmla="*/ T24 w 790"/>
                              <a:gd name="T26" fmla="+- 0 5698 5434"/>
                              <a:gd name="T27" fmla="*/ 5698 h 264"/>
                              <a:gd name="T28" fmla="+- 0 3850 3116"/>
                              <a:gd name="T29" fmla="*/ T28 w 790"/>
                              <a:gd name="T30" fmla="+- 0 5656 5434"/>
                              <a:gd name="T31" fmla="*/ 5656 h 264"/>
                              <a:gd name="T32" fmla="+- 0 3836 3116"/>
                              <a:gd name="T33" fmla="*/ T32 w 790"/>
                              <a:gd name="T34" fmla="+- 0 5697 5434"/>
                              <a:gd name="T35" fmla="*/ 5697 h 264"/>
                              <a:gd name="T36" fmla="+- 0 3906 3116"/>
                              <a:gd name="T37" fmla="*/ T36 w 790"/>
                              <a:gd name="T38" fmla="+- 0 5698 5434"/>
                              <a:gd name="T39" fmla="*/ 5698 h 26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790" h="264">
                                <a:moveTo>
                                  <a:pt x="21" y="3"/>
                                </a:moveTo>
                                <a:lnTo>
                                  <a:pt x="15" y="0"/>
                                </a:lnTo>
                                <a:lnTo>
                                  <a:pt x="15" y="5"/>
                                </a:lnTo>
                                <a:lnTo>
                                  <a:pt x="0" y="5"/>
                                </a:lnTo>
                                <a:lnTo>
                                  <a:pt x="19" y="11"/>
                                </a:lnTo>
                                <a:lnTo>
                                  <a:pt x="21" y="3"/>
                                </a:lnTo>
                                <a:close/>
                                <a:moveTo>
                                  <a:pt x="790" y="264"/>
                                </a:moveTo>
                                <a:lnTo>
                                  <a:pt x="734" y="222"/>
                                </a:lnTo>
                                <a:lnTo>
                                  <a:pt x="720" y="263"/>
                                </a:lnTo>
                                <a:lnTo>
                                  <a:pt x="790" y="26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03" name="docshape314"/>
                        <wps:cNvSpPr>
                          <a:spLocks/>
                        </wps:cNvSpPr>
                        <wps:spPr bwMode="auto">
                          <a:xfrm>
                            <a:off x="3836" y="5655"/>
                            <a:ext cx="70" cy="42"/>
                          </a:xfrm>
                          <a:custGeom>
                            <a:avLst/>
                            <a:gdLst>
                              <a:gd name="T0" fmla="+- 0 3906 3836"/>
                              <a:gd name="T1" fmla="*/ T0 w 70"/>
                              <a:gd name="T2" fmla="+- 0 5698 5656"/>
                              <a:gd name="T3" fmla="*/ 5698 h 42"/>
                              <a:gd name="T4" fmla="+- 0 3836 3836"/>
                              <a:gd name="T5" fmla="*/ T4 w 70"/>
                              <a:gd name="T6" fmla="+- 0 5697 5656"/>
                              <a:gd name="T7" fmla="*/ 5697 h 42"/>
                              <a:gd name="T8" fmla="+- 0 3850 3836"/>
                              <a:gd name="T9" fmla="*/ T8 w 70"/>
                              <a:gd name="T10" fmla="+- 0 5656 5656"/>
                              <a:gd name="T11" fmla="*/ 5656 h 42"/>
                              <a:gd name="T12" fmla="+- 0 3906 3836"/>
                              <a:gd name="T13" fmla="*/ T12 w 70"/>
                              <a:gd name="T14" fmla="+- 0 5698 5656"/>
                              <a:gd name="T15" fmla="*/ 5698 h 42"/>
                            </a:gdLst>
                            <a:ahLst/>
                            <a:cxnLst>
                              <a:cxn ang="0">
                                <a:pos x="T1" y="T3"/>
                              </a:cxn>
                              <a:cxn ang="0">
                                <a:pos x="T5" y="T7"/>
                              </a:cxn>
                              <a:cxn ang="0">
                                <a:pos x="T9" y="T11"/>
                              </a:cxn>
                              <a:cxn ang="0">
                                <a:pos x="T13" y="T15"/>
                              </a:cxn>
                            </a:cxnLst>
                            <a:rect l="0" t="0" r="r" b="b"/>
                            <a:pathLst>
                              <a:path w="70" h="42">
                                <a:moveTo>
                                  <a:pt x="70" y="42"/>
                                </a:moveTo>
                                <a:lnTo>
                                  <a:pt x="0" y="41"/>
                                </a:lnTo>
                                <a:lnTo>
                                  <a:pt x="14" y="0"/>
                                </a:lnTo>
                                <a:lnTo>
                                  <a:pt x="70" y="42"/>
                                </a:lnTo>
                                <a:close/>
                              </a:path>
                            </a:pathLst>
                          </a:custGeom>
                          <a:noFill/>
                          <a:ln w="591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239541DB" id="Группа 331" o:spid="_x0000_s1026" style="width:213.15pt;height:223.1pt;mso-position-horizontal-relative:char;mso-position-vertical-relative:line" coordorigin="1213,1831" coordsize="4263,4462"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">
                <v:shape id="docshape289" o:spid="_x0000_s1027" type="#_x0000_t75" style="position:absolute;left:1213;top:1830;width:4263;height:44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">
                  <v:imagedata r:id="rId86" o:title=""/>
                </v:shape>
                <v:line id="Line 275" o:spid="_x0000_s1028" style="position:absolute;visibility:visible;mso-wrap-style:square" from="2682,2577" to="2728,2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" strokeweight=".24658mm"/>
                <v:shape id="docshape290" o:spid="_x0000_s1029" style="position:absolute;left:2774;top:2576;width:24;height:24;visibility:visible;mso-wrap-style:square;v-text-anchor:top" coordsize="24,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" path="m,l23,r,23e" filled="f" strokeweight=".24658mm">
                  <v:path arrowok="t" o:connecttype="custom" o:connectlocs="0,2577;23,2577;23,2600" o:connectangles="0,0,0"/>
                </v:shape>
                <v:line id="Line 277" o:spid="_x0000_s1030" style="position:absolute;visibility:visible;mso-wrap-style:square" from="2798,2647" to="2798,26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" strokeweight=".24658mm"/>
                <v:shape id="docshape291" o:spid="_x0000_s1031" style="position:absolute;left:2774;top:2740;width:24;height:24;visibility:visible;mso-wrap-style:square;v-text-anchor:top" coordsize="24,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" path="m23,r,23l,23e" filled="f" strokeweight=".24658mm">
                  <v:path arrowok="t" o:connecttype="custom" o:connectlocs="23,2740;23,2763;0,2763" o:connectangles="0,0,0"/>
                </v:shape>
                <v:line id="Line 279" o:spid="_x0000_s1032" style="position:absolute;visibility:visible;mso-wrap-style:square" from="2728,2763" to="2728,27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" strokeweight=".24658mm"/>
                <v:shape id="docshape292" o:spid="_x0000_s1033" style="position:absolute;left:2611;top:2740;width:24;height:24;visibility:visible;mso-wrap-style:square;v-text-anchor:top" coordsize="24,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" path="m23,23l,23,,e" filled="f" strokeweight=".24658mm">
                  <v:path arrowok="t" o:connecttype="custom" o:connectlocs="23,2763;0,2763;0,2740" o:connectangles="0,0,0"/>
                </v:shape>
                <v:line id="Line 281" o:spid="_x0000_s1034" style="position:absolute;visibility:visible;mso-wrap-style:square" from="2612,2693" to="2612,26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" strokeweight=".24658mm"/>
                <v:shape id="docshape293" o:spid="_x0000_s1035" style="position:absolute;left:2611;top:2576;width:24;height:24;visibility:visible;mso-wrap-style:square;v-text-anchor:top" coordsize="24,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" path="m,23l,,23,e" filled="f" strokeweight=".24658mm">
                  <v:path arrowok="t" o:connecttype="custom" o:connectlocs="0,2600;0,2577;23,2577" o:connectangles="0,0,0"/>
                </v:shape>
                <v:line id="Line 283" o:spid="_x0000_s1036" style="position:absolute;visibility:visible;mso-wrap-style:square" from="3008,2740" to="3054,27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" strokeweight=".24658mm"/>
                <v:shape id="docshape294" o:spid="_x0000_s1037" style="position:absolute;left:3101;top:2739;width:24;height:24;visibility:visible;mso-wrap-style:square;v-text-anchor:top" coordsize="24,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" path="m,l23,r,23e" filled="f" strokeweight=".24658mm">
                  <v:path arrowok="t" o:connecttype="custom" o:connectlocs="0,2740;23,2740;23,2763" o:connectangles="0,0,0"/>
                </v:shape>
                <v:line id="Line 285" o:spid="_x0000_s1038" style="position:absolute;visibility:visible;mso-wrap-style:square" from="3124,2810" to="3124,28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" strokeweight=".24658mm"/>
                <v:shape id="docshape295" o:spid="_x0000_s1039" style="position:absolute;left:3101;top:2903;width:24;height:24;visibility:visible;mso-wrap-style:square;v-text-anchor:top" coordsize="24,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" path="m23,r,23l,23e" filled="f" strokeweight=".24658mm">
                  <v:path arrowok="t" o:connecttype="custom" o:connectlocs="23,2903;23,2926;0,2926" o:connectangles="0,0,0"/>
                </v:shape>
                <v:line id="Line 287" o:spid="_x0000_s1040" style="position:absolute;visibility:visible;mso-wrap-style:square" from="3054,2926" to="3054,29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" strokeweight=".24658mm"/>
                <v:shape id="docshape296" o:spid="_x0000_s1041" style="position:absolute;left:2937;top:2903;width:24;height:24;visibility:visible;mso-wrap-style:square;v-text-anchor:top" coordsize="24,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" path="m23,23l,23,,e" filled="f" strokeweight=".24658mm">
                  <v:path arrowok="t" o:connecttype="custom" o:connectlocs="23,2926;0,2926;0,2903" o:connectangles="0,0,0"/>
                </v:shape>
                <v:line id="Line 289" o:spid="_x0000_s1042" style="position:absolute;visibility:visible;mso-wrap-style:square" from="2938,2857" to="2938,28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" strokeweight=".24658mm"/>
                <v:shape id="docshape297" o:spid="_x0000_s1043" style="position:absolute;left:2937;top:2740;width:24;height:24;visibility:visible;mso-wrap-style:square;v-text-anchor:top" coordsize="24,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" path="m,23l,,23,e" filled="f" strokeweight=".24658mm">
                  <v:path arrowok="t" o:connecttype="custom" o:connectlocs="0,2763;0,2740;23,2740" o:connectangles="0,0,0"/>
                </v:shape>
                <v:line id="Line 291" o:spid="_x0000_s1044" style="position:absolute;visibility:visible;mso-wrap-style:square" from="2809,2577" to="2852,2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" strokeweight=".16439mm"/>
                <v:line id="Line 292" o:spid="_x0000_s1045" style="position:absolute;visibility:visible;mso-wrap-style:square" from="2895,2546" to="2980,25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" strokeweight=".16439mm"/>
                <v:line id="Line 293" o:spid="_x0000_s1046" style="position:absolute;visibility:visible;mso-wrap-style:square" from="3023,2499" to="3109,24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" strokeweight=".16439mm"/>
                <v:line id="Line 294" o:spid="_x0000_s1047" style="position:absolute;visibility:visible;mso-wrap-style:square" from="3151,2453" to="3237,24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" strokeweight=".16439mm"/>
                <v:line id="Line 295" o:spid="_x0000_s1048" style="position:absolute;visibility:visible;mso-wrap-style:square" from="3280,2407" to="3365,24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" strokeweight=".16439mm"/>
                <v:line id="Line 296" o:spid="_x0000_s1049" style="position:absolute;visibility:visible;mso-wrap-style:square" from="3408,2360" to="3494,23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" strokeweight=".16439mm"/>
                <v:line id="Line 297" o:spid="_x0000_s1050" style="position:absolute;visibility:visible;mso-wrap-style:square" from="3536,2314" to="3622,23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" strokeweight=".16439mm"/>
                <v:line id="Line 298" o:spid="_x0000_s1051" style="position:absolute;visibility:visible;mso-wrap-style:square" from="3665,2268" to="3750,22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" strokeweight=".16439mm"/>
                <v:line id="Line 299" o:spid="_x0000_s1052" style="position:absolute;visibility:visible;mso-wrap-style:square" from="3793,2222" to="3836,22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" strokeweight=".16439mm"/>
                <v:shape id="docshape298" o:spid="_x0000_s1053" style="position:absolute;left:2805;top:2182;width:1098;height:402;visibility:visible;mso-wrap-style:square;v-text-anchor:top" coordsize="1098,4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" path="m6,399l3,390,,391r,10l6,399xm1098,r-70,2l1042,43,1098,xe" fillcolor="black" stroked="f">
                  <v:path arrowok="t" o:connecttype="custom" o:connectlocs="6,2581;3,2572;0,2573;0,2583;6,2581;1098,2182;1028,2184;1042,2225;1098,2182" o:connectangles="0,0,0,0,0,0,0,0,0"/>
                </v:shape>
                <v:shape id="docshape299" o:spid="_x0000_s1054" style="position:absolute;left:3833;top:2181;width:70;height:43;visibility:visible;mso-wrap-style:square;v-text-anchor:top" coordsize="70,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" path="m70,l14,43,,2,70,xe" filled="f" strokeweight=".16439mm">
                  <v:path arrowok="t" o:connecttype="custom" o:connectlocs="70,2182;14,2225;0,2184;70,2182" o:connectangles="0,0,0,0"/>
                </v:shape>
                <v:line id="Line 302" o:spid="_x0000_s1055" style="position:absolute;visibility:visible;mso-wrap-style:square" from="3133,2935" to="3179,29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" strokeweight=".16439mm"/>
                <v:line id="Line 303" o:spid="_x0000_s1056" style="position:absolute;visibility:visible;mso-wrap-style:square" from="3226,2967" to="3321,29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" strokeweight=".16439mm"/>
                <v:line id="Line 304" o:spid="_x0000_s1057" style="position:absolute;visibility:visible;mso-wrap-style:square" from="3368,3015" to="3462,30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" strokeweight=".16439mm"/>
                <v:line id="Line 305" o:spid="_x0000_s1058" style="position:absolute;visibility:visible;mso-wrap-style:square" from="3509,3063" to="3603,30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" strokeweight=".16439mm"/>
                <v:line id="Line 306" o:spid="_x0000_s1059" style="position:absolute;visibility:visible;mso-wrap-style:square" from="3650,3111" to="3744,3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" strokeweight=".16439mm"/>
                <v:line id="Line 307" o:spid="_x0000_s1060" style="position:absolute;visibility:visible;mso-wrap-style:square" from="3791,3159" to="3839,31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" strokeweight=".16439mm"/>
                <v:shape id="docshape300" o:spid="_x0000_s1061" style="position:absolute;left:3114;top:2929;width:793;height:269;visibility:visible;mso-wrap-style:square;v-text-anchor:top" coordsize="793,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" path="m21,1l17,r,3l,3r17,7l21,1xm792,268l736,226r-14,41l792,268xe" fillcolor="black" stroked="f">
                  <v:path arrowok="t" o:connecttype="custom" o:connectlocs="21,2931;17,2930;17,2933;0,2933;17,2940;21,2931;792,3198;736,3156;722,3197;792,3198" o:connectangles="0,0,0,0,0,0,0,0,0,0"/>
                </v:shape>
                <v:shape id="docshape301" o:spid="_x0000_s1062" style="position:absolute;left:3836;top:3155;width:70;height:42;visibility:visible;mso-wrap-style:square;v-text-anchor:top" coordsize="70,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" path="m70,42l,41,14,,70,42xe" filled="f" strokeweight=".16439mm">
                  <v:path arrowok="t" o:connecttype="custom" o:connectlocs="70,3198;0,3197;14,3156;70,3198" o:connectangles="0,0,0,0"/>
                </v:shape>
                <v:shape id="docshape302" o:spid="_x0000_s1063" type="#_x0000_t75" style="position:absolute;left:3246;top:3888;width:174;height: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">
                  <v:imagedata r:id="rId87" o:title=""/>
                </v:shape>
                <v:line id="Line 311" o:spid="_x0000_s1064" style="position:absolute;visibility:visible;mso-wrap-style:square" from="3008,5246" to="3054,52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" strokeweight=".24658mm"/>
                <v:shape id="docshape303" o:spid="_x0000_s1065" style="position:absolute;left:3101;top:5245;width:24;height:24;visibility:visible;mso-wrap-style:square;v-text-anchor:top" coordsize="24,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" path="m,l23,r,23e" filled="f" strokeweight=".24658mm">
                  <v:path arrowok="t" o:connecttype="custom" o:connectlocs="0,5246;23,5246;23,5269" o:connectangles="0,0,0"/>
                </v:shape>
                <v:line id="Line 313" o:spid="_x0000_s1066" style="position:absolute;visibility:visible;mso-wrap-style:square" from="3124,5316" to="3124,53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" strokeweight=".24658mm"/>
                <v:shape id="docshape304" o:spid="_x0000_s1067" style="position:absolute;left:3101;top:5409;width:24;height:24;visibility:visible;mso-wrap-style:square;v-text-anchor:top" coordsize="24,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" path="m23,r,23l,23e" filled="f" strokeweight=".24658mm">
                  <v:path arrowok="t" o:connecttype="custom" o:connectlocs="23,5409;23,5432;0,5432" o:connectangles="0,0,0"/>
                </v:shape>
                <v:line id="Line 315" o:spid="_x0000_s1068" style="position:absolute;visibility:visible;mso-wrap-style:square" from="3054,5432" to="3054,54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" strokeweight=".24658mm"/>
                <v:shape id="docshape305" o:spid="_x0000_s1069" style="position:absolute;left:2937;top:5409;width:24;height:24;visibility:visible;mso-wrap-style:square;v-text-anchor:top" coordsize="24,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" path="m23,23l,23,,e" filled="f" strokeweight=".24658mm">
                  <v:path arrowok="t" o:connecttype="custom" o:connectlocs="23,5432;0,5432;0,5409" o:connectangles="0,0,0"/>
                </v:shape>
                <v:line id="Line 317" o:spid="_x0000_s1070" style="position:absolute;visibility:visible;mso-wrap-style:square" from="2938,5362" to="2938,53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" strokeweight=".24658mm"/>
                <v:shape id="docshape306" o:spid="_x0000_s1071" style="position:absolute;left:2937;top:5245;width:24;height:24;visibility:visible;mso-wrap-style:square;v-text-anchor:top" coordsize="24,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" path="m,23l,,23,e" filled="f" strokeweight=".24658mm">
                  <v:path arrowok="t" o:connecttype="custom" o:connectlocs="0,5269;0,5246;23,5246" o:connectangles="0,0,0"/>
                </v:shape>
                <v:line id="Line 319" o:spid="_x0000_s1072" style="position:absolute;visibility:visible;mso-wrap-style:square" from="2682,5078" to="2728,50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" strokeweight=".24658mm"/>
                <v:shape id="docshape307" o:spid="_x0000_s1073" style="position:absolute;left:2774;top:5078;width:24;height:24;visibility:visible;mso-wrap-style:square;v-text-anchor:top" coordsize="24,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" path="m,l23,r,23e" filled="f" strokeweight=".24658mm">
                  <v:path arrowok="t" o:connecttype="custom" o:connectlocs="0,5078;23,5078;23,5101" o:connectangles="0,0,0"/>
                </v:shape>
                <v:line id="Line 321" o:spid="_x0000_s1074" style="position:absolute;visibility:visible;mso-wrap-style:square" from="2798,5148" to="2798,51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" strokeweight=".24658mm"/>
                <v:shape id="docshape308" o:spid="_x0000_s1075" style="position:absolute;left:2774;top:5241;width:24;height:24;visibility:visible;mso-wrap-style:square;v-text-anchor:top" coordsize="24,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" path="m23,r,24l,24e" filled="f" strokeweight=".24658mm">
                  <v:path arrowok="t" o:connecttype="custom" o:connectlocs="23,5241;23,5265;0,5265" o:connectangles="0,0,0"/>
                </v:shape>
                <v:line id="Line 323" o:spid="_x0000_s1076" style="position:absolute;visibility:visible;mso-wrap-style:square" from="2728,5265" to="2728,52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" strokeweight=".24658mm"/>
                <v:shape id="docshape309" o:spid="_x0000_s1077" style="position:absolute;left:2611;top:5241;width:24;height:24;visibility:visible;mso-wrap-style:square;v-text-anchor:top" coordsize="24,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" path="m23,24l,24,,e" filled="f" strokeweight=".24658mm">
                  <v:path arrowok="t" o:connecttype="custom" o:connectlocs="23,5265;0,5265;0,5241" o:connectangles="0,0,0"/>
                </v:shape>
                <v:line id="Line 325" o:spid="_x0000_s1078" style="position:absolute;visibility:visible;mso-wrap-style:square" from="2612,5195" to="2612,51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" strokeweight=".24658mm"/>
                <v:shape id="docshape310" o:spid="_x0000_s1079" style="position:absolute;left:2611;top:5078;width:24;height:24;visibility:visible;mso-wrap-style:square;v-text-anchor:top" coordsize="24,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" path="m,23l,,23,e" filled="f" strokeweight=".24658mm">
                  <v:path arrowok="t" o:connecttype="custom" o:connectlocs="0,5101;0,5078;23,5078" o:connectangles="0,0,0"/>
                </v:shape>
                <v:line id="Line 327" o:spid="_x0000_s1080" style="position:absolute;visibility:visible;mso-wrap-style:square" from="2806,5070" to="2848,50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" strokeweight=".16439mm"/>
                <v:line id="Line 328" o:spid="_x0000_s1081" style="position:absolute;visibility:visible;mso-wrap-style:square" from="2891,5039" to="2978,50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" strokeweight=".16439mm"/>
                <v:line id="Line 329" o:spid="_x0000_s1082" style="position:absolute;visibility:visible;mso-wrap-style:square" from="3020,4994" to="3107,49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" strokeweight=".16439mm"/>
                <v:line id="Line 330" o:spid="_x0000_s1083" style="position:absolute;visibility:visible;mso-wrap-style:square" from="3150,4949" to="3236,49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" strokeweight=".16439mm"/>
                <v:line id="Line 331" o:spid="_x0000_s1084" style="position:absolute;visibility:visible;mso-wrap-style:square" from="3279,4903" to="3365,49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" strokeweight=".16439mm"/>
                <v:line id="Line 332" o:spid="_x0000_s1085" style="position:absolute;visibility:visible;mso-wrap-style:square" from="3408,4858" to="3495,48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" strokeweight=".16439mm"/>
                <v:line id="Line 333" o:spid="_x0000_s1086" style="position:absolute;visibility:visible;mso-wrap-style:square" from="3537,4812" to="3624,48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" strokeweight=".16439mm"/>
                <v:line id="Line 334" o:spid="_x0000_s1087" style="position:absolute;visibility:visible;mso-wrap-style:square" from="3667,4767" to="3753,47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" strokeweight=".16439mm"/>
                <v:line id="Line 335" o:spid="_x0000_s1088" style="position:absolute;visibility:visible;mso-wrap-style:square" from="3796,4721" to="3839,47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" strokeweight=".16439mm"/>
                <v:shape id="docshape311" o:spid="_x0000_s1089" style="position:absolute;left:2786;top:4682;width:1120;height:393;visibility:visible;mso-wrap-style:square;v-text-anchor:top" coordsize="1120,3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" path="m20,392r-3,-9l,389r18,l18,392r2,xm1119,r-70,2l1064,43,1119,xe" fillcolor="black" stroked="f">
                  <v:path arrowok="t" o:connecttype="custom" o:connectlocs="20,5074;17,5065;0,5071;18,5071;18,5074;20,5074;1119,4682;1049,4684;1064,4725;1119,4682" o:connectangles="0,0,0,0,0,0,0,0,0,0"/>
                </v:shape>
                <v:shape id="docshape312" o:spid="_x0000_s1090" style="position:absolute;left:3836;top:4682;width:70;height:43;visibility:visible;mso-wrap-style:square;v-text-anchor:top" coordsize="70,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" path="m70,l15,43,,2,70,xe" filled="f" strokeweight=".16439mm">
                  <v:path arrowok="t" o:connecttype="custom" o:connectlocs="70,4682;15,4725;0,4684;70,4682" o:connectangles="0,0,0,0"/>
                </v:shape>
                <v:line id="Line 338" o:spid="_x0000_s1091" style="position:absolute;visibility:visible;mso-wrap-style:square" from="3136,5441" to="3182,54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" strokeweight=".16439mm"/>
                <v:line id="Line 339" o:spid="_x0000_s1092" style="position:absolute;visibility:visible;mso-wrap-style:square" from="3229,5472" to="3323,55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" strokeweight=".16439mm"/>
                <v:line id="Line 340" o:spid="_x0000_s1093" style="position:absolute;visibility:visible;mso-wrap-style:square" from="3370,5519" to="3463,55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" strokeweight=".16439mm"/>
                <v:line id="Line 341" o:spid="_x0000_s1094" style="position:absolute;visibility:visible;mso-wrap-style:square" from="3510,5565" to="3604,55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" strokeweight=".16439mm"/>
                <v:line id="Line 342" o:spid="_x0000_s1095" style="position:absolute;visibility:visible;mso-wrap-style:square" from="3651,5612" to="3744,56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" strokeweight=".16439mm"/>
                <v:line id="Line 343" o:spid="_x0000_s1096" style="position:absolute;visibility:visible;mso-wrap-style:square" from="3791,5659" to="3839,56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" strokeweight=".16439mm"/>
                <v:shape id="docshape313" o:spid="_x0000_s1097" style="position:absolute;left:3116;top:5434;width:790;height:264;visibility:visible;mso-wrap-style:square;v-text-anchor:top" coordsize="790,2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" path="m21,3l15,r,5l,5r19,6l21,3xm790,264l734,222r-14,41l790,264xe" fillcolor="black" stroked="f">
                  <v:path arrowok="t" o:connecttype="custom" o:connectlocs="21,5437;15,5434;15,5439;0,5439;19,5445;21,5437;790,5698;734,5656;720,5697;790,5698" o:connectangles="0,0,0,0,0,0,0,0,0,0"/>
                </v:shape>
                <v:shape id="docshape314" o:spid="_x0000_s1098" style="position:absolute;left:3836;top:5655;width:70;height:42;visibility:visible;mso-wrap-style:square;v-text-anchor:top" coordsize="70,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" path="m70,42l,41,14,,70,42xe" filled="f" strokeweight=".16439mm">
                  <v:path arrowok="t" o:connecttype="custom" o:connectlocs="70,5698;0,5697;14,5656;70,5698" o:connectangles="0,0,0,0"/>
                </v:shape>
                <w10:anchorlock/>
              </v:group>
            </w:pict>
          </mc:Fallback>
        </mc:AlternateContent>
      </w:r>
    </w:p>
    <w:p w14:paraId="5D8EEB75" w14:textId="77777777" w:rsidR="00433E78" w:rsidRPr="00922B26" w:rsidRDefault="00433E78" w:rsidP="00433E78">
      <w:pPr>
        <w:pStyle w:val="af0"/>
        <w:rPr>
          <w:sz w:val="28"/>
          <w:szCs w:val="28"/>
          <w:lang w:val="ru-RU"/>
        </w:rPr>
      </w:pPr>
      <w:bookmarkStart w:id="139" w:name="_Ref91670301"/>
      <w:r w:rsidRPr="00922B26">
        <w:rPr>
          <w:lang w:val="ru-RU"/>
        </w:rPr>
        <w:t xml:space="preserve">Рисунок </w:t>
      </w:r>
      <w:r>
        <w:rPr>
          <w:lang w:val="ru-RU"/>
        </w:rPr>
        <w:fldChar w:fldCharType="begin"/>
      </w:r>
      <w:r>
        <w:rPr>
          <w:lang w:val="ru-RU"/>
        </w:rPr>
        <w:instrText xml:space="preserve"> STYLEREF 1 \s </w:instrText>
      </w:r>
      <w:r>
        <w:rPr>
          <w:lang w:val="ru-RU"/>
        </w:rPr>
        <w:fldChar w:fldCharType="separate"/>
      </w:r>
      <w:r>
        <w:rPr>
          <w:noProof/>
          <w:lang w:val="ru-RU"/>
        </w:rPr>
        <w:t>0</w:t>
      </w:r>
      <w:r>
        <w:rPr>
          <w:lang w:val="ru-RU"/>
        </w:rPr>
        <w:fldChar w:fldCharType="end"/>
      </w:r>
      <w:r>
        <w:rPr>
          <w:lang w:val="ru-RU"/>
        </w:rPr>
        <w:noBreakHyphen/>
      </w:r>
      <w:r>
        <w:rPr>
          <w:lang w:val="ru-RU"/>
        </w:rPr>
        <w:fldChar w:fldCharType="begin"/>
      </w:r>
      <w:r>
        <w:rPr>
          <w:lang w:val="ru-RU"/>
        </w:rPr>
        <w:instrText xml:space="preserve"> SEQ Рисунок \* ARABIC \s 1 </w:instrText>
      </w:r>
      <w:r>
        <w:rPr>
          <w:lang w:val="ru-RU"/>
        </w:rPr>
        <w:fldChar w:fldCharType="separate"/>
      </w:r>
      <w:r>
        <w:rPr>
          <w:noProof/>
          <w:lang w:val="ru-RU"/>
        </w:rPr>
        <w:t>1</w:t>
      </w:r>
      <w:r>
        <w:rPr>
          <w:lang w:val="ru-RU"/>
        </w:rPr>
        <w:fldChar w:fldCharType="end"/>
      </w:r>
      <w:bookmarkEnd w:id="139"/>
      <w:r>
        <w:rPr>
          <w:lang w:val="ru-RU"/>
        </w:rPr>
        <w:t xml:space="preserve"> </w:t>
      </w:r>
      <w:r w:rsidRPr="00952332">
        <w:rPr>
          <w:lang w:val="ru-RU"/>
        </w:rPr>
        <w:t>. Сопоставление. Качественное сравнение между стандартным LS-решателем и IRLS-решателем на основе распределения Стьюдента t.</w:t>
      </w:r>
    </w:p>
    <w:p w14:paraId="4EEBCADC" w14:textId="77777777" w:rsidR="00433E78" w:rsidRPr="00922B26" w:rsidRDefault="00433E78" w:rsidP="00433E78">
      <w:pPr>
        <w:spacing w:after="160" w:line="259" w:lineRule="auto"/>
        <w:rPr>
          <w:sz w:val="28"/>
          <w:szCs w:val="28"/>
          <w:lang w:val="ru-RU"/>
        </w:rPr>
      </w:pPr>
      <w:r w:rsidRPr="00922B26">
        <w:rPr>
          <w:sz w:val="28"/>
          <w:szCs w:val="28"/>
          <w:lang w:val="ru-RU"/>
        </w:rPr>
        <w:t>Области, выделенные пунктиром, увеличены для лучшей визуализации деталей. (a) Стандартный LS-решатель. (b) IRLS-решатель на основе распределения t Стьюдента.</w:t>
      </w:r>
    </w:p>
    <w:p w14:paraId="46D22E37" w14:textId="77777777" w:rsidR="00433E78" w:rsidRPr="00922B26" w:rsidRDefault="00433E78" w:rsidP="00433E78">
      <w:pPr>
        <w:rPr>
          <w:lang w:val="ru-RU"/>
        </w:rPr>
      </w:pPr>
    </w:p>
    <w:p w14:paraId="0843DB16" w14:textId="263427BF" w:rsidR="00433E78" w:rsidRPr="00922B26" w:rsidRDefault="00433E78" w:rsidP="00433E78">
      <w:pPr>
        <w:spacing w:after="160" w:line="259" w:lineRule="auto"/>
        <w:rPr>
          <w:sz w:val="28"/>
          <w:szCs w:val="28"/>
          <w:lang w:val="ru-RU"/>
        </w:rPr>
      </w:pPr>
      <w:r w:rsidRPr="00922B26">
        <w:rPr>
          <w:sz w:val="28"/>
          <w:szCs w:val="28"/>
          <w:lang w:val="ru-RU"/>
        </w:rPr>
        <w:t xml:space="preserve">IRLS против LS: Используя синтетические данные из </w:t>
      </w:r>
      <w:r>
        <w:rPr>
          <w:sz w:val="28"/>
          <w:szCs w:val="28"/>
          <w:lang w:val="ru-RU"/>
        </w:rPr>
        <w:fldChar w:fldCharType="begin"/>
      </w:r>
      <w:r w:rsidR="003409A9">
        <w:rPr>
          <w:sz w:val="28"/>
          <w:szCs w:val="28"/>
          <w:lang w:val="ru-RU"/>
        </w:rPr>
        <w:instrText xml:space="preserve"> ADDIN ZOTERO_ITEM CSL_CITATION {"citationID":"OQO9JZN7","properties":{"formattedCitation":"[96]","plainCitation":"[96]","noteIndex":0},"citationItems":[{"id":198,"uris":["http://zotero.org/users/local/XvQpfN4m/items/24NXFNAS"],"uri":["http://zotero.org/users/local/XvQpfN4m/items/24NXFNAS"],"itemData":{"id":198,"type":"article-journal","abstract":"New vision sensors, such as the dynamic and active-pixel vision sensor (DAVIS), incorporate a conventional global-shutter camera and an event-based sensor in the same pixel array. These sensors have great potential for high-speed robotics and computer vision because they allow us to combine the benefits of conventional cameras with those of event-based sensors: low latency, high temporal resolution, and very high dynamic range. However, new algorithms are required to exploit the sensor characteristics and cope with its unconventional output, which consists of a stream of asynchronous brightness changes (called “events”) and synchronous grayscale frames. For this purpose, we present and release a collection of datasets captured with a DAVIS in a variety of synthetic and real environments, which we hope will motivate research on new algorithms for high-speed and high-dynamic-range robotics and computer-vision applications. In addition to global-shutter intensity images and asynchronous events, we provide inertial measurements and ground-truth camera poses from a motion-capture system. The latter allows comparing the pose accuracy of ego-motion estimation algorithms quantitatively. All the data are released both as standard text files and binary files (i.e. rosbag). This paper provides an overview of the available data and describes a simulator that we release open-source to create synthetic event-camera data.","container-title":"The International Journal of Robotics Research","DOI":"10.1177/0278364917691115","ISSN":"0278-3649, 1741-3176","issue":"2","journalAbbreviation":"The International Journal of Robotics Research","language":"en","page":"142-149","source":"DOI.org (Crossref)","title":"The event-camera dataset and simulator: Event-based data for pose estimation, visual odometry, and SLAM","title-short":"The event-camera dataset and simulator","volume":"36","author":[{"family":"Mueggler","given":"Elias"},{"family":"Rebecq","given":"Henri"},{"family":"Gallego","given":"Guillermo"},{"family":"Delbruck","given":"Tobi"},{"family":"Scaramuzza","given":"Davide"}],"issued":{"date-parts":[["2017",2]]}}}],"schema":"https://github.com/citation-style-language/schema/raw/master/csl-citation.json"} </w:instrText>
      </w:r>
      <w:r>
        <w:rPr>
          <w:sz w:val="28"/>
          <w:szCs w:val="28"/>
          <w:lang w:val="ru-RU"/>
        </w:rPr>
        <w:fldChar w:fldCharType="separate"/>
      </w:r>
      <w:r w:rsidR="003409A9" w:rsidRPr="003409A9">
        <w:rPr>
          <w:sz w:val="28"/>
          <w:lang w:val="ru-RU"/>
        </w:rPr>
        <w:t>[96]</w:t>
      </w:r>
      <w:r>
        <w:rPr>
          <w:sz w:val="28"/>
          <w:szCs w:val="28"/>
          <w:lang w:val="ru-RU"/>
        </w:rPr>
        <w:fldChar w:fldCharType="end"/>
      </w:r>
      <w:r w:rsidRPr="00922B26">
        <w:rPr>
          <w:sz w:val="28"/>
          <w:szCs w:val="28"/>
          <w:lang w:val="ru-RU"/>
        </w:rPr>
        <w:t xml:space="preserve">, рис. </w:t>
      </w:r>
      <w:r>
        <w:rPr>
          <w:sz w:val="28"/>
          <w:szCs w:val="28"/>
          <w:lang w:val="ru-RU"/>
        </w:rPr>
        <w:fldChar w:fldCharType="begin"/>
      </w:r>
      <w:r>
        <w:rPr>
          <w:sz w:val="28"/>
          <w:szCs w:val="28"/>
          <w:lang w:val="ru-RU"/>
        </w:rPr>
        <w:instrText xml:space="preserve"> REF _Ref91670301 \h </w:instrText>
      </w:r>
      <w:r>
        <w:rPr>
          <w:sz w:val="28"/>
          <w:szCs w:val="28"/>
          <w:lang w:val="ru-RU"/>
        </w:rPr>
      </w:r>
      <w:r>
        <w:rPr>
          <w:sz w:val="28"/>
          <w:szCs w:val="28"/>
          <w:lang w:val="ru-RU"/>
        </w:rPr>
        <w:fldChar w:fldCharType="separate"/>
      </w:r>
      <w:r w:rsidRPr="00922B26">
        <w:rPr>
          <w:noProof/>
          <w:lang w:val="ru-RU"/>
        </w:rPr>
        <w:t>8</w:t>
      </w:r>
      <w:r w:rsidRPr="00922B26">
        <w:rPr>
          <w:lang w:val="ru-RU"/>
        </w:rPr>
        <w:noBreakHyphen/>
      </w:r>
      <w:r w:rsidRPr="00922B26">
        <w:rPr>
          <w:noProof/>
          <w:lang w:val="ru-RU"/>
        </w:rPr>
        <w:t>4</w:t>
      </w:r>
      <w:r>
        <w:rPr>
          <w:sz w:val="28"/>
          <w:szCs w:val="28"/>
          <w:lang w:val="ru-RU"/>
        </w:rPr>
        <w:fldChar w:fldCharType="end"/>
      </w:r>
      <w:r>
        <w:rPr>
          <w:sz w:val="28"/>
          <w:szCs w:val="28"/>
          <w:lang w:val="ru-RU"/>
        </w:rPr>
        <w:t xml:space="preserve"> </w:t>
      </w:r>
      <w:r w:rsidRPr="00922B26">
        <w:rPr>
          <w:sz w:val="28"/>
          <w:szCs w:val="28"/>
          <w:lang w:val="ru-RU"/>
        </w:rPr>
        <w:t xml:space="preserve">показывают, что предложенный вероятностный подход приводит к более точным трехмерным реконструкциям, чем метод, используемый в </w:t>
      </w:r>
      <w:r>
        <w:rPr>
          <w:sz w:val="28"/>
          <w:szCs w:val="28"/>
          <w:lang w:val="ru-RU"/>
        </w:rPr>
        <w:fldChar w:fldCharType="begin"/>
      </w:r>
      <w:r w:rsidR="003409A9">
        <w:rPr>
          <w:sz w:val="28"/>
          <w:szCs w:val="28"/>
          <w:lang w:val="ru-RU"/>
        </w:rPr>
        <w:instrText xml:space="preserve"> ADDIN ZOTERO_ITEM CSL_CITATION {"citationID":"b3w1DbhM","properties":{"formattedCitation":"[96]","plainCitation":"[96]","noteIndex":0},"citationItems":[{"id":198,"uris":["http://zotero.org/users/local/XvQpfN4m/items/24NXFNAS"],"uri":["http://zotero.org/users/local/XvQpfN4m/items/24NXFNAS"],"itemData":{"id":198,"type":"article-journal","abstract":"New vision sensors, such as the dynamic and active-pixel vision sensor (DAVIS), incorporate a conventional global-shutter camera and an event-based sensor in the same pixel array. These sensors have great potential for high-speed robotics and computer vision because they allow us to combine the benefits of conventional cameras with those of event-based sensors: low latency, high temporal resolution, and very high dynamic range. However, new algorithms are required to exploit the sensor characteristics and cope with its unconventional output, which consists of a stream of asynchronous brightness changes (called “events”) and synchronous grayscale frames. For this purpose, we present and release a collection of datasets captured with a DAVIS in a variety of synthetic and real environments, which we hope will motivate research on new algorithms for high-speed and high-dynamic-range robotics and computer-vision applications. In addition to global-shutter intensity images and asynchronous events, we provide inertial measurements and ground-truth camera poses from a motion-capture system. The latter allows comparing the pose accuracy of ego-motion estimation algorithms quantitatively. All the data are released both as standard text files and binary files (i.e. rosbag). This paper provides an overview of the available data and describes a simulator that we release open-source to create synthetic event-camera data.","container-title":"The International Journal of Robotics Research","DOI":"10.1177/0278364917691115","ISSN":"0278-3649, 1741-3176","issue":"2","journalAbbreviation":"The International Journal of Robotics Research","language":"en","page":"142-149","source":"DOI.org (Crossref)","title":"The event-camera dataset and simulator: Event-based data for pose estimation, visual odometry, and SLAM","title-short":"The event-camera dataset and simulator","volume":"36","author":[{"family":"Mueggler","given":"Elias"},{"family":"Rebecq","given":"Henri"},{"family":"Gallego","given":"Guillermo"},{"family":"Delbruck","given":"Tobi"},{"family":"Scaramuzza","given":"Davide"}],"issued":{"date-parts":[["2017",2]]}}}],"schema":"https://github.com/citation-style-language/schema/raw/master/csl-citation.json"} </w:instrText>
      </w:r>
      <w:r>
        <w:rPr>
          <w:sz w:val="28"/>
          <w:szCs w:val="28"/>
          <w:lang w:val="ru-RU"/>
        </w:rPr>
        <w:fldChar w:fldCharType="separate"/>
      </w:r>
      <w:r w:rsidR="003409A9" w:rsidRPr="003409A9">
        <w:rPr>
          <w:sz w:val="28"/>
          <w:lang w:val="ru-RU"/>
        </w:rPr>
        <w:t>[96]</w:t>
      </w:r>
      <w:r>
        <w:rPr>
          <w:sz w:val="28"/>
          <w:szCs w:val="28"/>
          <w:lang w:val="ru-RU"/>
        </w:rPr>
        <w:fldChar w:fldCharType="end"/>
      </w:r>
      <w:r w:rsidRPr="00922B26">
        <w:rPr>
          <w:sz w:val="28"/>
          <w:szCs w:val="28"/>
          <w:lang w:val="ru-RU"/>
        </w:rPr>
        <w:t xml:space="preserve">. стандартный объективный критерий наименьших квадратов (LS). Синтетическая сцена на рис. 11 состоит из трех плоскостей, параллельных плоскостям изображения камер на разной глубине. Результаты реконструкции на рис. </w:t>
      </w:r>
      <w:r>
        <w:rPr>
          <w:sz w:val="28"/>
          <w:szCs w:val="28"/>
          <w:lang w:val="ru-RU"/>
        </w:rPr>
        <w:fldChar w:fldCharType="begin"/>
      </w:r>
      <w:r>
        <w:rPr>
          <w:sz w:val="28"/>
          <w:szCs w:val="28"/>
          <w:lang w:val="ru-RU"/>
        </w:rPr>
        <w:instrText xml:space="preserve"> REF _Ref91670301 \h </w:instrText>
      </w:r>
      <w:r>
        <w:rPr>
          <w:sz w:val="28"/>
          <w:szCs w:val="28"/>
          <w:lang w:val="ru-RU"/>
        </w:rPr>
      </w:r>
      <w:r>
        <w:rPr>
          <w:sz w:val="28"/>
          <w:szCs w:val="28"/>
          <w:lang w:val="ru-RU"/>
        </w:rPr>
        <w:fldChar w:fldCharType="separate"/>
      </w:r>
      <w:r w:rsidRPr="00922B26">
        <w:rPr>
          <w:noProof/>
          <w:lang w:val="ru-RU"/>
        </w:rPr>
        <w:t>8</w:t>
      </w:r>
      <w:r w:rsidRPr="00922B26">
        <w:rPr>
          <w:lang w:val="ru-RU"/>
        </w:rPr>
        <w:noBreakHyphen/>
      </w:r>
      <w:r w:rsidRPr="00922B26">
        <w:rPr>
          <w:noProof/>
          <w:lang w:val="ru-RU"/>
        </w:rPr>
        <w:t>4</w:t>
      </w:r>
      <w:r>
        <w:rPr>
          <w:sz w:val="28"/>
          <w:szCs w:val="28"/>
          <w:lang w:val="ru-RU"/>
        </w:rPr>
        <w:fldChar w:fldCharType="end"/>
      </w:r>
      <w:r w:rsidRPr="00922B26">
        <w:rPr>
          <w:sz w:val="28"/>
          <w:szCs w:val="28"/>
          <w:lang w:val="ru-RU"/>
        </w:rPr>
        <w:t xml:space="preserve"> (b) показывают более точные плоские структуры, чем на рис. </w:t>
      </w:r>
      <w:r>
        <w:rPr>
          <w:sz w:val="28"/>
          <w:szCs w:val="28"/>
          <w:lang w:val="ru-RU"/>
        </w:rPr>
        <w:fldChar w:fldCharType="begin"/>
      </w:r>
      <w:r>
        <w:rPr>
          <w:sz w:val="28"/>
          <w:szCs w:val="28"/>
          <w:lang w:val="ru-RU"/>
        </w:rPr>
        <w:instrText xml:space="preserve"> REF _Ref91670301 \h </w:instrText>
      </w:r>
      <w:r>
        <w:rPr>
          <w:sz w:val="28"/>
          <w:szCs w:val="28"/>
          <w:lang w:val="ru-RU"/>
        </w:rPr>
      </w:r>
      <w:r>
        <w:rPr>
          <w:sz w:val="28"/>
          <w:szCs w:val="28"/>
          <w:lang w:val="ru-RU"/>
        </w:rPr>
        <w:fldChar w:fldCharType="separate"/>
      </w:r>
      <w:r w:rsidRPr="00922B26">
        <w:rPr>
          <w:noProof/>
          <w:lang w:val="ru-RU"/>
        </w:rPr>
        <w:t>8</w:t>
      </w:r>
      <w:r w:rsidRPr="00922B26">
        <w:rPr>
          <w:lang w:val="ru-RU"/>
        </w:rPr>
        <w:noBreakHyphen/>
      </w:r>
      <w:r w:rsidRPr="00922B26">
        <w:rPr>
          <w:noProof/>
          <w:lang w:val="ru-RU"/>
        </w:rPr>
        <w:t>4</w:t>
      </w:r>
      <w:r>
        <w:rPr>
          <w:sz w:val="28"/>
          <w:szCs w:val="28"/>
          <w:lang w:val="ru-RU"/>
        </w:rPr>
        <w:fldChar w:fldCharType="end"/>
      </w:r>
      <w:r w:rsidRPr="00922B26">
        <w:rPr>
          <w:sz w:val="28"/>
          <w:szCs w:val="28"/>
          <w:lang w:val="ru-RU"/>
        </w:rPr>
        <w:t xml:space="preserve"> (a). Стандартное отклонение ошибки глубины для задачи на основе распределения Стьюдента t в 2-3 раза меньше, чем для стандартной задачи LS, что объясняет более компактные плоские реконструкции на рис. </w:t>
      </w:r>
      <w:r>
        <w:rPr>
          <w:sz w:val="28"/>
          <w:szCs w:val="28"/>
          <w:lang w:val="ru-RU"/>
        </w:rPr>
        <w:fldChar w:fldCharType="begin"/>
      </w:r>
      <w:r>
        <w:rPr>
          <w:sz w:val="28"/>
          <w:szCs w:val="28"/>
          <w:lang w:val="ru-RU"/>
        </w:rPr>
        <w:instrText xml:space="preserve"> REF _Ref91670301 \h </w:instrText>
      </w:r>
      <w:r>
        <w:rPr>
          <w:sz w:val="28"/>
          <w:szCs w:val="28"/>
          <w:lang w:val="ru-RU"/>
        </w:rPr>
      </w:r>
      <w:r>
        <w:rPr>
          <w:sz w:val="28"/>
          <w:szCs w:val="28"/>
          <w:lang w:val="ru-RU"/>
        </w:rPr>
        <w:fldChar w:fldCharType="separate"/>
      </w:r>
      <w:r w:rsidRPr="00922B26">
        <w:rPr>
          <w:noProof/>
          <w:lang w:val="ru-RU"/>
        </w:rPr>
        <w:t>8</w:t>
      </w:r>
      <w:r w:rsidRPr="00922B26">
        <w:rPr>
          <w:lang w:val="ru-RU"/>
        </w:rPr>
        <w:noBreakHyphen/>
      </w:r>
      <w:r w:rsidRPr="00922B26">
        <w:rPr>
          <w:noProof/>
          <w:lang w:val="ru-RU"/>
        </w:rPr>
        <w:t>4</w:t>
      </w:r>
      <w:r>
        <w:rPr>
          <w:sz w:val="28"/>
          <w:szCs w:val="28"/>
          <w:lang w:val="ru-RU"/>
        </w:rPr>
        <w:fldChar w:fldCharType="end"/>
      </w:r>
      <w:r w:rsidRPr="00922B26">
        <w:rPr>
          <w:sz w:val="28"/>
          <w:szCs w:val="28"/>
          <w:lang w:val="ru-RU"/>
        </w:rPr>
        <w:t xml:space="preserve"> (b) по сравнению с (a).</w:t>
      </w:r>
    </w:p>
    <w:p w14:paraId="2E388C12" w14:textId="77777777" w:rsidR="00433E78" w:rsidRPr="00433E78" w:rsidRDefault="00433E78" w:rsidP="00433E78">
      <w:pPr>
        <w:pStyle w:val="3"/>
        <w:rPr>
          <w:lang w:val="ru-RU"/>
        </w:rPr>
      </w:pPr>
      <w:r w:rsidRPr="00433E78">
        <w:rPr>
          <w:lang w:val="ru-RU"/>
        </w:rPr>
        <w:t>Сравнение методов стерео 3-</w:t>
      </w:r>
      <w:r w:rsidRPr="00922B26">
        <w:t>D</w:t>
      </w:r>
      <w:r w:rsidRPr="00433E78">
        <w:rPr>
          <w:lang w:val="ru-RU"/>
        </w:rPr>
        <w:t xml:space="preserve"> реконструкции</w:t>
      </w:r>
    </w:p>
    <w:p w14:paraId="4A626767" w14:textId="77777777" w:rsidR="00433E78" w:rsidRPr="00922B26" w:rsidRDefault="00433E78" w:rsidP="00433E78">
      <w:pPr>
        <w:rPr>
          <w:lang w:val="ru-RU"/>
        </w:rPr>
      </w:pPr>
    </w:p>
    <w:p w14:paraId="3C25C498" w14:textId="69030908" w:rsidR="00433E78" w:rsidRPr="00922B26" w:rsidRDefault="00433E78" w:rsidP="00433E78">
      <w:pPr>
        <w:spacing w:after="160" w:line="259" w:lineRule="auto"/>
        <w:rPr>
          <w:sz w:val="28"/>
          <w:szCs w:val="28"/>
          <w:lang w:val="ru-RU"/>
        </w:rPr>
      </w:pPr>
      <w:r w:rsidRPr="00922B26">
        <w:rPr>
          <w:sz w:val="28"/>
          <w:szCs w:val="28"/>
          <w:lang w:val="ru-RU"/>
        </w:rPr>
        <w:t xml:space="preserve">Производительность системы оценивается в сравнении с тремя стереометодами. Базовые методы сокращенно называются GTS </w:t>
      </w:r>
      <w:r>
        <w:rPr>
          <w:sz w:val="28"/>
          <w:szCs w:val="28"/>
          <w:lang w:val="ru-RU"/>
        </w:rPr>
        <w:fldChar w:fldCharType="begin"/>
      </w:r>
      <w:r w:rsidR="003409A9">
        <w:rPr>
          <w:sz w:val="28"/>
          <w:szCs w:val="28"/>
          <w:lang w:val="ru-RU"/>
        </w:rPr>
        <w:instrText xml:space="preserve"> ADDIN ZOTERO_ITEM CSL_CITATION {"citationID":"XfGRkOj2","properties":{"formattedCitation":"[86]","plainCitation":"[86]","noteIndex":0},"citationItems":[{"id":233,"uris":["http://zotero.org/users/local/XvQpfN4m/items/2IZYNJZN"],"uri":["http://zotero.org/users/local/XvQpfN4m/items/2IZYNJZN"],"itemData":{"id":233,"type":"article-journal","container-title":"Current Opinion in Neurobiology","DOI":"10.1016/j.conb.2010.03.007","ISSN":"09594388","issue":"3","journalAbbreviation":"Current Opinion in Neurobiology","language":"en","page":"288-295","source":"DOI.org (Crossref)","title":"Neuromorphic sensory systems","volume":"20","author":[{"family":"Liu","given":"Shih-Chii"},{"family":"Delbruck","given":"Tobi"}],"issued":{"date-parts":[["2010",6]]}}}],"schema":"https://github.com/citation-style-language/schema/raw/master/csl-citation.json"} </w:instrText>
      </w:r>
      <w:r>
        <w:rPr>
          <w:sz w:val="28"/>
          <w:szCs w:val="28"/>
          <w:lang w:val="ru-RU"/>
        </w:rPr>
        <w:fldChar w:fldCharType="separate"/>
      </w:r>
      <w:r w:rsidR="003409A9" w:rsidRPr="003409A9">
        <w:rPr>
          <w:sz w:val="28"/>
          <w:lang w:val="ru-RU"/>
        </w:rPr>
        <w:t>[86]</w:t>
      </w:r>
      <w:r>
        <w:rPr>
          <w:sz w:val="28"/>
          <w:szCs w:val="28"/>
          <w:lang w:val="ru-RU"/>
        </w:rPr>
        <w:fldChar w:fldCharType="end"/>
      </w:r>
      <w:r w:rsidRPr="00922B26">
        <w:rPr>
          <w:sz w:val="28"/>
          <w:szCs w:val="28"/>
          <w:lang w:val="ru-RU"/>
        </w:rPr>
        <w:t xml:space="preserve">, SGM </w:t>
      </w:r>
      <w:r>
        <w:rPr>
          <w:sz w:val="28"/>
          <w:szCs w:val="28"/>
          <w:lang w:val="ru-RU"/>
        </w:rPr>
        <w:fldChar w:fldCharType="begin"/>
      </w:r>
      <w:r w:rsidR="003409A9">
        <w:rPr>
          <w:sz w:val="28"/>
          <w:szCs w:val="28"/>
          <w:lang w:val="ru-RU"/>
        </w:rPr>
        <w:instrText xml:space="preserve"> ADDIN ZOTERO_ITEM CSL_CITATION {"citationID":"UKhrjCOh","properties":{"formattedCitation":"[85]","plainCitation":"[85]","noteIndex":0},"citationItems":[{"id":244,"uris":["http://zotero.org/users/local/XvQpfN4m/items/SJD9VVVX"],"uri":["http://zotero.org/users/local/XvQpfN4m/items/SJD9VVVX"],"itemData":{"id":244,"type":"article-journal","container-title":"in IEEE Transactions on Pattern Analysis and Machine Intelligence","journalAbbreviation":"in IEEE Transactions on Pattern Analysis and Machine Intelligence","page":"328-341","title":"Stereo Processing by Semi-Global Matching and Mutual Information","volume":"30","author":[{"family":"Hirschmüller","given":"Heiko"}],"issued":{"date-parts":[["2008",2,1]]}}}],"schema":"https://github.com/citation-style-language/schema/raw/master/csl-citation.json"} </w:instrText>
      </w:r>
      <w:r>
        <w:rPr>
          <w:sz w:val="28"/>
          <w:szCs w:val="28"/>
          <w:lang w:val="ru-RU"/>
        </w:rPr>
        <w:fldChar w:fldCharType="separate"/>
      </w:r>
      <w:r w:rsidR="003409A9" w:rsidRPr="003409A9">
        <w:rPr>
          <w:sz w:val="28"/>
          <w:lang w:val="ru-RU"/>
        </w:rPr>
        <w:t>[85]</w:t>
      </w:r>
      <w:r>
        <w:rPr>
          <w:sz w:val="28"/>
          <w:szCs w:val="28"/>
          <w:lang w:val="ru-RU"/>
        </w:rPr>
        <w:fldChar w:fldCharType="end"/>
      </w:r>
      <w:r w:rsidRPr="00922B26">
        <w:rPr>
          <w:sz w:val="28"/>
          <w:szCs w:val="28"/>
          <w:lang w:val="ru-RU"/>
        </w:rPr>
        <w:t xml:space="preserve"> и CopNet </w:t>
      </w:r>
      <w:r>
        <w:rPr>
          <w:sz w:val="28"/>
          <w:szCs w:val="28"/>
          <w:lang w:val="ru-RU"/>
        </w:rPr>
        <w:fldChar w:fldCharType="begin"/>
      </w:r>
      <w:r w:rsidR="003409A9">
        <w:rPr>
          <w:sz w:val="28"/>
          <w:szCs w:val="28"/>
          <w:lang w:val="ru-RU"/>
        </w:rPr>
        <w:instrText xml:space="preserve"> ADDIN ZOTERO_ITEM CSL_CITATION {"citationID":"vjAcNuuT","properties":{"formattedCitation":"[99]","plainCitation":"[99]","noteIndex":0},"citationItems":[{"id":165,"uris":["http://zotero.org/users/local/XvQpfN4m/items/3WQGGDNL"],"uri":["http://zotero.org/users/local/XvQpfN4m/items/3WQGGDNL"],"itemData":{"id":165,"type":"paper-conference","container-title":"2017 IEEE Conference on Computer Vision and Pattern Recognition Workshops (CVPRW)","DOI":"10.1109/CVPRW.2017.51","event":"2017 IEEE Conference on Computer Vision and Pattern Recognition Workshops (CVPRW)","event-place":"Honolulu, HI, USA","ISBN":"978-1-5386-0733-6","page":"370-377","publisher":"IEEE","publisher-place":"Honolulu, HI, USA","source":"DOI.org (Crossref)","title":"Improved Cooperative Stereo Matching for Dynamic Vision Sensors with Ground Truth Evaluation","URL":"http://ieeexplore.ieee.org/document/8014785/","author":[{"family":"Piatkowska","given":"Ewa"},{"family":"Kogler","given":"Jurgen"},{"family":"Belbachir","given":"Nabil"},{"family":"Gelautz","given":"Margrit"}],"accessed":{"date-parts":[["2021",12,29]]},"issued":{"date-parts":[["2017",7]]}}}],"schema":"https://github.com/citation-style-language/schema/raw/master/csl-citation.json"} </w:instrText>
      </w:r>
      <w:r>
        <w:rPr>
          <w:sz w:val="28"/>
          <w:szCs w:val="28"/>
          <w:lang w:val="ru-RU"/>
        </w:rPr>
        <w:fldChar w:fldCharType="separate"/>
      </w:r>
      <w:r w:rsidR="003409A9" w:rsidRPr="003409A9">
        <w:rPr>
          <w:sz w:val="28"/>
          <w:lang w:val="ru-RU"/>
        </w:rPr>
        <w:t>[99]</w:t>
      </w:r>
      <w:r>
        <w:rPr>
          <w:sz w:val="28"/>
          <w:szCs w:val="28"/>
          <w:lang w:val="ru-RU"/>
        </w:rPr>
        <w:fldChar w:fldCharType="end"/>
      </w:r>
      <w:r w:rsidRPr="00922B26">
        <w:rPr>
          <w:sz w:val="28"/>
          <w:szCs w:val="28"/>
          <w:lang w:val="ru-RU"/>
        </w:rPr>
        <w:t>.</w:t>
      </w:r>
    </w:p>
    <w:p w14:paraId="0FF3BD75" w14:textId="77777777" w:rsidR="00433E78" w:rsidRPr="00922B26" w:rsidRDefault="00433E78" w:rsidP="00433E78">
      <w:pPr>
        <w:spacing w:after="160" w:line="259" w:lineRule="auto"/>
        <w:rPr>
          <w:sz w:val="28"/>
          <w:szCs w:val="28"/>
          <w:lang w:val="ru-RU"/>
        </w:rPr>
      </w:pPr>
      <w:r w:rsidRPr="00922B26">
        <w:rPr>
          <w:sz w:val="28"/>
          <w:szCs w:val="28"/>
          <w:lang w:val="ru-RU"/>
        </w:rPr>
        <w:lastRenderedPageBreak/>
        <w:t>Описание базовых методов: Метод в [26] предлагает сопоставить события, используя критерий соответствия, основанный на времени каждого события, который также работает для полутоновых событий с камеры ATIS [27]; после этого классическая триангуляция обеспечивает 3-D местоположение точки.</w:t>
      </w:r>
    </w:p>
    <w:p w14:paraId="14B7FADD" w14:textId="77777777" w:rsidR="00433E78" w:rsidRPr="00922B26" w:rsidRDefault="00433E78" w:rsidP="00433E78">
      <w:pPr>
        <w:spacing w:after="160" w:line="259" w:lineRule="auto"/>
        <w:rPr>
          <w:sz w:val="28"/>
          <w:szCs w:val="28"/>
          <w:lang w:val="ru-RU"/>
        </w:rPr>
      </w:pPr>
      <w:r w:rsidRPr="00922B26">
        <w:rPr>
          <w:sz w:val="28"/>
          <w:szCs w:val="28"/>
          <w:lang w:val="ru-RU"/>
        </w:rPr>
        <w:t>Алгоритм semiglobal matching (SGM) [45], доступный в OpenCV, изначально разработан для решения задачи стереосовмещения в плотном режиме на основе кадров. Он адаптирован к данной задаче, с помощью запуска его на временных стереоповерхностях и маскирования полученной карты глубины так, чтобы оценки глубины давались только для пикселей, в которых произошли последние события.</w:t>
      </w:r>
    </w:p>
    <w:p w14:paraId="711F9D17" w14:textId="01F72BD0" w:rsidR="00433E78" w:rsidRPr="00922B26" w:rsidRDefault="00433E78" w:rsidP="00433E78">
      <w:pPr>
        <w:spacing w:after="160" w:line="259" w:lineRule="auto"/>
        <w:rPr>
          <w:sz w:val="28"/>
          <w:szCs w:val="28"/>
          <w:lang w:val="ru-RU"/>
        </w:rPr>
      </w:pPr>
      <w:r w:rsidRPr="00922B26">
        <w:rPr>
          <w:sz w:val="28"/>
          <w:szCs w:val="28"/>
          <w:lang w:val="ru-RU"/>
        </w:rPr>
        <w:t xml:space="preserve">Метод в </w:t>
      </w:r>
      <w:r>
        <w:rPr>
          <w:sz w:val="28"/>
          <w:szCs w:val="28"/>
          <w:lang w:val="ru-RU"/>
        </w:rPr>
        <w:fldChar w:fldCharType="begin"/>
      </w:r>
      <w:r w:rsidR="003409A9">
        <w:rPr>
          <w:sz w:val="28"/>
          <w:szCs w:val="28"/>
          <w:lang w:val="ru-RU"/>
        </w:rPr>
        <w:instrText xml:space="preserve"> ADDIN ZOTERO_ITEM CSL_CITATION {"citationID":"OBrOrJfh","properties":{"formattedCitation":"[99]","plainCitation":"[99]","noteIndex":0},"citationItems":[{"id":165,"uris":["http://zotero.org/users/local/XvQpfN4m/items/3WQGGDNL"],"uri":["http://zotero.org/users/local/XvQpfN4m/items/3WQGGDNL"],"itemData":{"id":165,"type":"paper-conference","container-title":"2017 IEEE Conference on Computer Vision and Pattern Recognition Workshops (CVPRW)","DOI":"10.1109/CVPRW.2017.51","event":"2017 IEEE Conference on Computer Vision and Pattern Recognition Workshops (CVPRW)","event-place":"Honolulu, HI, USA","ISBN":"978-1-5386-0733-6","page":"370-377","publisher":"IEEE","publisher-place":"Honolulu, HI, USA","source":"DOI.org (Crossref)","title":"Improved Cooperative Stereo Matching for Dynamic Vision Sensors with Ground Truth Evaluation","URL":"http://ieeexplore.ieee.org/document/8014785/","author":[{"family":"Piatkowska","given":"Ewa"},{"family":"Kogler","given":"Jurgen"},{"family":"Belbachir","given":"Nabil"},{"family":"Gelautz","given":"Margrit"}],"accessed":{"date-parts":[["2021",12,29]]},"issued":{"date-parts":[["2017",7]]}}}],"schema":"https://github.com/citation-style-language/schema/raw/master/csl-citation.json"} </w:instrText>
      </w:r>
      <w:r>
        <w:rPr>
          <w:sz w:val="28"/>
          <w:szCs w:val="28"/>
          <w:lang w:val="ru-RU"/>
        </w:rPr>
        <w:fldChar w:fldCharType="separate"/>
      </w:r>
      <w:r w:rsidR="003409A9" w:rsidRPr="003409A9">
        <w:rPr>
          <w:sz w:val="28"/>
          <w:lang w:val="ru-RU"/>
        </w:rPr>
        <w:t>[99]</w:t>
      </w:r>
      <w:r>
        <w:rPr>
          <w:sz w:val="28"/>
          <w:szCs w:val="28"/>
          <w:lang w:val="ru-RU"/>
        </w:rPr>
        <w:fldChar w:fldCharType="end"/>
      </w:r>
      <w:r w:rsidRPr="00922B26">
        <w:rPr>
          <w:sz w:val="28"/>
          <w:szCs w:val="28"/>
          <w:lang w:val="ru-RU"/>
        </w:rPr>
        <w:t xml:space="preserve"> (CopNet) применяет стратегию кооперативного стерео</w:t>
      </w:r>
      <w:r>
        <w:rPr>
          <w:sz w:val="28"/>
          <w:szCs w:val="28"/>
          <w:lang w:val="ru-RU"/>
        </w:rPr>
        <w:t xml:space="preserve"> </w:t>
      </w:r>
      <w:r>
        <w:rPr>
          <w:sz w:val="28"/>
          <w:szCs w:val="28"/>
          <w:lang w:val="ru-RU"/>
        </w:rPr>
        <w:fldChar w:fldCharType="begin"/>
      </w:r>
      <w:r w:rsidR="003409A9">
        <w:rPr>
          <w:sz w:val="28"/>
          <w:szCs w:val="28"/>
          <w:lang w:val="ru-RU"/>
        </w:rPr>
        <w:instrText xml:space="preserve"> ADDIN ZOTERO_ITEM CSL_CITATION {"citationID":"zLMIV1i0","properties":{"formattedCitation":"[73]","plainCitation":"[73]","noteIndex":0},"citationItems":[{"id":238,"uris":["http://zotero.org/users/local/XvQpfN4m/items/4QKEEC7Y"],"uri":["http://zotero.org/users/local/XvQpfN4m/items/4QKEEC7Y"],"itemData":{"id":238,"type":"article-journal","container-title":"Science","DOI":"10.1126/science.968482","ISSN":"0036-8075, 1095-9203","issue":"4262","journalAbbreviation":"Science","language":"en","page":"283-287","source":"DOI.org (Crossref)","title":"Cooperative Computation of Stereo Disparity: A cooperative algorithm is derived for extracting disparity information from stereo image pairs.","title-short":"Cooperative Computation of Stereo Disparity","volume":"194","author":[{"family":"Marr","given":"D."},{"family":"Poggio","given":"T."}],"issued":{"date-parts":[["1976",10,15]]}}}],"schema":"https://github.com/citation-style-language/schema/raw/master/csl-citation.json"} </w:instrText>
      </w:r>
      <w:r>
        <w:rPr>
          <w:sz w:val="28"/>
          <w:szCs w:val="28"/>
          <w:lang w:val="ru-RU"/>
        </w:rPr>
        <w:fldChar w:fldCharType="separate"/>
      </w:r>
      <w:r w:rsidR="003409A9" w:rsidRPr="003409A9">
        <w:rPr>
          <w:sz w:val="28"/>
          <w:lang w:val="ru-RU"/>
        </w:rPr>
        <w:t>[73]</w:t>
      </w:r>
      <w:r>
        <w:rPr>
          <w:sz w:val="28"/>
          <w:szCs w:val="28"/>
          <w:lang w:val="ru-RU"/>
        </w:rPr>
        <w:fldChar w:fldCharType="end"/>
      </w:r>
      <w:r w:rsidRPr="00922B26">
        <w:rPr>
          <w:sz w:val="28"/>
          <w:szCs w:val="28"/>
          <w:lang w:val="ru-RU"/>
        </w:rPr>
        <w:t xml:space="preserve"> в асинхронном режиме. Использована реализация </w:t>
      </w:r>
      <w:r>
        <w:rPr>
          <w:sz w:val="28"/>
          <w:szCs w:val="28"/>
          <w:lang w:val="ru-RU"/>
        </w:rPr>
        <w:fldChar w:fldCharType="begin"/>
      </w:r>
      <w:r w:rsidR="003409A9">
        <w:rPr>
          <w:sz w:val="28"/>
          <w:szCs w:val="28"/>
          <w:lang w:val="ru-RU"/>
        </w:rPr>
        <w:instrText xml:space="preserve"> ADDIN ZOTERO_ITEM CSL_CITATION {"citationID":"X056zzcj","properties":{"formattedCitation":"[100]","plainCitation":"[100]","noteIndex":0},"citationItems":[{"id":171,"uris":["http://zotero.org/users/local/XvQpfN4m/items/2I5X5C94"],"uri":["http://zotero.org/users/local/XvQpfN4m/items/2I5X5C94"],"itemData":{"id":171,"type":"article-journal","title":"Realtime Time Synchronized Event-based Stereo","author":[{"family":"Zhu","given":"Alex"},{"family":"Chen","given":"Yibo"},{"family":"Daniilidis","given":"Kostas"}],"issued":{"date-parts":[["2018",3]]}}}],"schema":"https://github.com/citation-style-language/schema/raw/master/csl-citation.json"} </w:instrText>
      </w:r>
      <w:r>
        <w:rPr>
          <w:sz w:val="28"/>
          <w:szCs w:val="28"/>
          <w:lang w:val="ru-RU"/>
        </w:rPr>
        <w:fldChar w:fldCharType="separate"/>
      </w:r>
      <w:r w:rsidR="003409A9" w:rsidRPr="003409A9">
        <w:rPr>
          <w:sz w:val="28"/>
          <w:lang w:val="ru-RU"/>
        </w:rPr>
        <w:t>[100]</w:t>
      </w:r>
      <w:r>
        <w:rPr>
          <w:sz w:val="28"/>
          <w:szCs w:val="28"/>
          <w:lang w:val="ru-RU"/>
        </w:rPr>
        <w:fldChar w:fldCharType="end"/>
      </w:r>
      <w:r w:rsidRPr="00922B26">
        <w:rPr>
          <w:sz w:val="28"/>
          <w:szCs w:val="28"/>
          <w:lang w:val="ru-RU"/>
        </w:rPr>
        <w:t>, где применяются идентичные параметры.</w:t>
      </w:r>
    </w:p>
    <w:p w14:paraId="64DA6D05" w14:textId="44329647" w:rsidR="00433E78" w:rsidRPr="00922B26" w:rsidRDefault="00433E78" w:rsidP="00433E78">
      <w:pPr>
        <w:spacing w:after="160" w:line="259" w:lineRule="auto"/>
        <w:rPr>
          <w:sz w:val="28"/>
          <w:szCs w:val="28"/>
          <w:lang w:val="ru-RU"/>
        </w:rPr>
      </w:pPr>
      <w:r w:rsidRPr="00922B26">
        <w:rPr>
          <w:sz w:val="28"/>
          <w:szCs w:val="28"/>
          <w:lang w:val="ru-RU"/>
        </w:rPr>
        <w:t xml:space="preserve">Для справедливого сравнения с предложенным методом </w:t>
      </w:r>
      <w:r>
        <w:rPr>
          <w:sz w:val="28"/>
          <w:szCs w:val="28"/>
          <w:lang w:val="ru-RU"/>
        </w:rPr>
        <w:fldChar w:fldCharType="begin"/>
      </w:r>
      <w:r w:rsidR="003409A9">
        <w:rPr>
          <w:sz w:val="28"/>
          <w:szCs w:val="28"/>
          <w:lang w:val="ru-RU"/>
        </w:rPr>
        <w:instrText xml:space="preserve"> ADDIN ZOTERO_ITEM CSL_CITATION {"citationID":"m8xWUDey","properties":{"formattedCitation":"[48]","plainCitation":"[48]","noteIndex":0},"citationItems":[{"id":250,"uris":["http://zotero.org/users/local/XvQpfN4m/items/73MMDCLK"],"uri":["http://zotero.org/users/local/XvQpfN4m/items/73MMDCLK"],"itemData":{"id":250,"type":"book","title":"Event-based Stereo Visual Odometry","author":[{"family":"Zhou","given":"Yi"},{"family":"Gallego","given":"Guillermo"},{"family":"Shen","given":"Shaojie"}],"issued":{"date-parts":[["2020",7,30]]}}}],"schema":"https://github.com/citation-style-language/schema/raw/master/csl-citation.json"} </w:instrText>
      </w:r>
      <w:r>
        <w:rPr>
          <w:sz w:val="28"/>
          <w:szCs w:val="28"/>
          <w:lang w:val="ru-RU"/>
        </w:rPr>
        <w:fldChar w:fldCharType="separate"/>
      </w:r>
      <w:r w:rsidR="003409A9" w:rsidRPr="003409A9">
        <w:rPr>
          <w:sz w:val="28"/>
          <w:lang w:val="ru-RU"/>
        </w:rPr>
        <w:t>[48]</w:t>
      </w:r>
      <w:r>
        <w:rPr>
          <w:sz w:val="28"/>
          <w:szCs w:val="28"/>
          <w:lang w:val="ru-RU"/>
        </w:rPr>
        <w:fldChar w:fldCharType="end"/>
      </w:r>
      <w:r w:rsidRPr="00922B26">
        <w:rPr>
          <w:sz w:val="28"/>
          <w:szCs w:val="28"/>
          <w:lang w:val="ru-RU"/>
        </w:rPr>
        <w:t>, который последовательно объединяет последовательные оценки глубины, также распространяются оценки глубины, полученные GTS и SGM.</w:t>
      </w:r>
    </w:p>
    <w:p w14:paraId="2A9547C9" w14:textId="77777777" w:rsidR="00433E78" w:rsidRPr="00922B26" w:rsidRDefault="00433E78" w:rsidP="00433E78">
      <w:pPr>
        <w:spacing w:after="160" w:line="259" w:lineRule="auto"/>
        <w:rPr>
          <w:sz w:val="28"/>
          <w:szCs w:val="28"/>
          <w:lang w:val="ru-RU"/>
        </w:rPr>
      </w:pPr>
      <w:r w:rsidRPr="00922B26">
        <w:rPr>
          <w:sz w:val="28"/>
          <w:szCs w:val="28"/>
          <w:lang w:val="ru-RU"/>
        </w:rPr>
        <w:t>Поскольку данные методы не предоставляют оценок неопределенности, просто искажаются оценки глубины от прошлого к настоящему времени (т.е. к моменту, когда слияние запускается в нашем методе). Все методы запускаются и завершаются в одно и то же время и используют наземные истинные позы для распространения оценок глубины во времени, чтобы оценка не зависела от модуля слежения.</w:t>
      </w:r>
    </w:p>
    <w:p w14:paraId="3BEFC43C" w14:textId="1CEB45F3" w:rsidR="00433E78" w:rsidRPr="00922B26" w:rsidRDefault="00433E78" w:rsidP="00433E78">
      <w:pPr>
        <w:spacing w:after="160" w:line="259" w:lineRule="auto"/>
        <w:rPr>
          <w:sz w:val="28"/>
          <w:szCs w:val="28"/>
          <w:lang w:val="ru-RU"/>
        </w:rPr>
      </w:pPr>
      <w:r w:rsidRPr="00922B26">
        <w:rPr>
          <w:sz w:val="28"/>
          <w:szCs w:val="28"/>
          <w:lang w:val="ru-RU"/>
        </w:rPr>
        <w:t>Результаты: на рис.</w:t>
      </w:r>
      <w:r>
        <w:rPr>
          <w:sz w:val="28"/>
          <w:szCs w:val="28"/>
          <w:lang w:val="ru-RU"/>
        </w:rPr>
        <w:fldChar w:fldCharType="begin"/>
      </w:r>
      <w:r>
        <w:rPr>
          <w:sz w:val="28"/>
          <w:szCs w:val="28"/>
          <w:lang w:val="ru-RU"/>
        </w:rPr>
        <w:instrText xml:space="preserve"> REF _Ref91670871 \h </w:instrText>
      </w:r>
      <w:r>
        <w:rPr>
          <w:sz w:val="28"/>
          <w:szCs w:val="28"/>
          <w:lang w:val="ru-RU"/>
        </w:rPr>
      </w:r>
      <w:r>
        <w:rPr>
          <w:sz w:val="28"/>
          <w:szCs w:val="28"/>
          <w:lang w:val="ru-RU"/>
        </w:rPr>
        <w:fldChar w:fldCharType="separate"/>
      </w:r>
      <w:r>
        <w:rPr>
          <w:noProof/>
          <w:lang w:val="ru-RU"/>
        </w:rPr>
        <w:t>0</w:t>
      </w:r>
      <w:r>
        <w:rPr>
          <w:lang w:val="ru-RU"/>
        </w:rPr>
        <w:noBreakHyphen/>
      </w:r>
      <w:r>
        <w:rPr>
          <w:noProof/>
          <w:lang w:val="ru-RU"/>
        </w:rPr>
        <w:t>2</w:t>
      </w:r>
      <w:r>
        <w:rPr>
          <w:sz w:val="28"/>
          <w:szCs w:val="28"/>
          <w:lang w:val="ru-RU"/>
        </w:rPr>
        <w:fldChar w:fldCharType="end"/>
      </w:r>
      <w:r w:rsidRPr="00922B26">
        <w:rPr>
          <w:sz w:val="28"/>
          <w:szCs w:val="28"/>
          <w:lang w:val="ru-RU"/>
        </w:rPr>
        <w:t xml:space="preserve"> сравниваются обратные карты глубины, полученные вышеупомянутыми стереометодами. В первом столбце показаны необработанные кадры в градациях серого из программы DAVIS </w:t>
      </w:r>
      <w:r>
        <w:rPr>
          <w:sz w:val="28"/>
          <w:szCs w:val="28"/>
          <w:lang w:val="ru-RU"/>
        </w:rPr>
        <w:fldChar w:fldCharType="begin"/>
      </w:r>
      <w:r w:rsidR="003409A9">
        <w:rPr>
          <w:sz w:val="28"/>
          <w:szCs w:val="28"/>
          <w:lang w:val="ru-RU"/>
        </w:rPr>
        <w:instrText xml:space="preserve"> ADDIN ZOTERO_ITEM CSL_CITATION {"citationID":"LG2O1dWo","properties":{"formattedCitation":"[101]","plainCitation":"[101]","noteIndex":0},"citationItems":[{"id":204,"uris":["http://zotero.org/users/local/XvQpfN4m/items/D44WNHWG"],"uri":["http://zotero.org/users/local/XvQpfN4m/items/D44WNHWG"],"itemData":{"id":204,"type":"article-journal","title":"Adaptive pulsed laser line extraction for terrain reconstruction using a dynamic vision sensor","author":[{"family":"Brändli","given":"Christian"},{"family":"Mantel","given":"Thomas"},{"family":"Hutter","given":"Marco"},{"family":"Hoepflinger","given":"Mark"},{"family":"Berner","given":"Raphael"},{"family":"Siegwart","given":"Roland"},{"family":"Delbruck","given":"Tobi"}],"issued":{"date-parts":[["2014",1,1]]}}}],"schema":"https://github.com/citation-style-language/schema/raw/master/csl-citation.json"} </w:instrText>
      </w:r>
      <w:r>
        <w:rPr>
          <w:sz w:val="28"/>
          <w:szCs w:val="28"/>
          <w:lang w:val="ru-RU"/>
        </w:rPr>
        <w:fldChar w:fldCharType="separate"/>
      </w:r>
      <w:r w:rsidR="003409A9" w:rsidRPr="003409A9">
        <w:rPr>
          <w:sz w:val="28"/>
          <w:lang w:val="ru-RU"/>
        </w:rPr>
        <w:t>[101]</w:t>
      </w:r>
      <w:r>
        <w:rPr>
          <w:sz w:val="28"/>
          <w:szCs w:val="28"/>
          <w:lang w:val="ru-RU"/>
        </w:rPr>
        <w:fldChar w:fldCharType="end"/>
      </w:r>
      <w:r w:rsidRPr="00922B26">
        <w:rPr>
          <w:sz w:val="28"/>
          <w:szCs w:val="28"/>
          <w:lang w:val="ru-RU"/>
        </w:rPr>
        <w:t>, которые только иллюстрируют внешний вид сцен, поскольку методы не используют информацию об интенсивности. Со второго по последний столбцы показаны обратные карты глубины, созданные GTS, SGM, CopNet и</w:t>
      </w:r>
      <w:r>
        <w:rPr>
          <w:sz w:val="28"/>
          <w:szCs w:val="28"/>
          <w:lang w:val="ru-RU"/>
        </w:rPr>
        <w:t xml:space="preserve"> </w:t>
      </w:r>
      <w:r>
        <w:rPr>
          <w:sz w:val="28"/>
          <w:szCs w:val="28"/>
        </w:rPr>
        <w:t>EB</w:t>
      </w:r>
      <w:r w:rsidRPr="002D436E">
        <w:rPr>
          <w:sz w:val="28"/>
          <w:szCs w:val="28"/>
          <w:lang w:val="ru-RU"/>
        </w:rPr>
        <w:t>-</w:t>
      </w:r>
      <w:r>
        <w:rPr>
          <w:sz w:val="28"/>
          <w:szCs w:val="28"/>
        </w:rPr>
        <w:t>SVO</w:t>
      </w:r>
      <w:r>
        <w:rPr>
          <w:sz w:val="28"/>
          <w:szCs w:val="28"/>
        </w:rPr>
        <w:fldChar w:fldCharType="begin"/>
      </w:r>
      <w:r w:rsidR="003409A9">
        <w:rPr>
          <w:sz w:val="28"/>
          <w:szCs w:val="28"/>
          <w:lang w:val="ru-RU"/>
        </w:rPr>
        <w:instrText xml:space="preserve"> ADDIN ZOTERO_ITEM CSL_CITATION {"citationID":"9408V9u7","properties":{"formattedCitation":"[48]","plainCitation":"[48]","noteIndex":0},"citationItems":[{"id":250,"uris":["http://zotero.org/users/local/XvQpfN4m/items/73MMDCLK"],"uri":["http://zotero.org/users/local/XvQpfN4m/items/73MMDCLK"],"itemData":{"id":250,"type":"book","title":"Event-based Stereo Visual Odometry","author":[{"family":"Zhou","given":"Yi"},{"family":"Gallego","given":"Guillermo"},{"family":"Shen","given":"Shaojie"}],"issued":{"date-parts":[["2020",7,30]]}}}],"schema":"https://github.com/citation-style-language/schema/raw/master/csl-citation.json"} </w:instrText>
      </w:r>
      <w:r>
        <w:rPr>
          <w:sz w:val="28"/>
          <w:szCs w:val="28"/>
        </w:rPr>
        <w:fldChar w:fldCharType="separate"/>
      </w:r>
      <w:r w:rsidR="003409A9" w:rsidRPr="003409A9">
        <w:rPr>
          <w:sz w:val="28"/>
          <w:lang w:val="ru-RU"/>
        </w:rPr>
        <w:t>[48]</w:t>
      </w:r>
      <w:r>
        <w:rPr>
          <w:sz w:val="28"/>
          <w:szCs w:val="28"/>
        </w:rPr>
        <w:fldChar w:fldCharType="end"/>
      </w:r>
      <w:r w:rsidRPr="00922B26">
        <w:rPr>
          <w:sz w:val="28"/>
          <w:szCs w:val="28"/>
          <w:lang w:val="ru-RU"/>
        </w:rPr>
        <w:t>, соответственно.</w:t>
      </w:r>
    </w:p>
    <w:p w14:paraId="7847FFF2" w14:textId="77777777" w:rsidR="00433E78" w:rsidRPr="00922B26" w:rsidRDefault="00433E78" w:rsidP="00433E78">
      <w:pPr>
        <w:spacing w:after="160" w:line="259" w:lineRule="auto"/>
        <w:rPr>
          <w:sz w:val="28"/>
          <w:szCs w:val="28"/>
          <w:lang w:val="ru-RU"/>
        </w:rPr>
      </w:pPr>
      <w:r w:rsidRPr="00922B26">
        <w:rPr>
          <w:noProof/>
          <w:sz w:val="28"/>
          <w:szCs w:val="28"/>
          <w:lang w:val="ru-RU"/>
        </w:rPr>
        <mc:AlternateContent>
          <mc:Choice Requires="wps">
            <w:drawing>
              <wp:inline distT="0" distB="0" distL="0" distR="0" wp14:anchorId="7B016646" wp14:editId="7FBD845C">
                <wp:extent cx="304800" cy="304800"/>
                <wp:effectExtent l="0" t="0" r="0" b="0"/>
                <wp:docPr id="8" name="Прямоугольник 8" descr="3 12 2021 08 35 36 AM"/>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488AF730" id="Прямоугольник 8" o:spid="_x0000_s1026" alt="3 12 2021 08 35 36 AM"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p>
    <w:p w14:paraId="7D32D20F" w14:textId="77777777" w:rsidR="00433E78" w:rsidRDefault="00433E78" w:rsidP="00433E78">
      <w:pPr>
        <w:keepNext/>
        <w:spacing w:after="160" w:line="259" w:lineRule="auto"/>
      </w:pPr>
      <w:r w:rsidRPr="00922B26">
        <w:rPr>
          <w:noProof/>
          <w:sz w:val="28"/>
          <w:szCs w:val="28"/>
          <w:lang w:val="ru-RU"/>
        </w:rPr>
        <w:lastRenderedPageBreak/>
        <w:drawing>
          <wp:inline distT="0" distB="0" distL="0" distR="0" wp14:anchorId="248BC438" wp14:editId="20F3697E">
            <wp:extent cx="5896190" cy="5318760"/>
            <wp:effectExtent l="0" t="0" r="9525" b="0"/>
            <wp:docPr id="405" name="image8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image82.jpe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896190" cy="5318760"/>
                    </a:xfrm>
                    <a:prstGeom prst="rect">
                      <a:avLst/>
                    </a:prstGeom>
                  </pic:spPr>
                </pic:pic>
              </a:graphicData>
            </a:graphic>
          </wp:inline>
        </w:drawing>
      </w:r>
    </w:p>
    <w:p w14:paraId="21B18010" w14:textId="77777777" w:rsidR="00433E78" w:rsidRPr="00922B26" w:rsidRDefault="00433E78" w:rsidP="00433E78">
      <w:pPr>
        <w:pStyle w:val="af0"/>
        <w:rPr>
          <w:sz w:val="28"/>
          <w:szCs w:val="28"/>
          <w:lang w:val="ru-RU"/>
        </w:rPr>
      </w:pPr>
      <w:bookmarkStart w:id="140" w:name="_Ref91670365"/>
      <w:r w:rsidRPr="00922B26">
        <w:rPr>
          <w:lang w:val="ru-RU"/>
        </w:rPr>
        <w:t xml:space="preserve">Рисунок </w:t>
      </w:r>
      <w:r>
        <w:rPr>
          <w:lang w:val="ru-RU"/>
        </w:rPr>
        <w:fldChar w:fldCharType="begin"/>
      </w:r>
      <w:r>
        <w:rPr>
          <w:lang w:val="ru-RU"/>
        </w:rPr>
        <w:instrText xml:space="preserve"> STYLEREF 1 \s </w:instrText>
      </w:r>
      <w:r>
        <w:rPr>
          <w:lang w:val="ru-RU"/>
        </w:rPr>
        <w:fldChar w:fldCharType="separate"/>
      </w:r>
      <w:r>
        <w:rPr>
          <w:noProof/>
          <w:lang w:val="ru-RU"/>
        </w:rPr>
        <w:t>0</w:t>
      </w:r>
      <w:r>
        <w:rPr>
          <w:lang w:val="ru-RU"/>
        </w:rPr>
        <w:fldChar w:fldCharType="end"/>
      </w:r>
      <w:r>
        <w:rPr>
          <w:lang w:val="ru-RU"/>
        </w:rPr>
        <w:noBreakHyphen/>
      </w:r>
      <w:r>
        <w:rPr>
          <w:lang w:val="ru-RU"/>
        </w:rPr>
        <w:fldChar w:fldCharType="begin"/>
      </w:r>
      <w:r>
        <w:rPr>
          <w:lang w:val="ru-RU"/>
        </w:rPr>
        <w:instrText xml:space="preserve"> SEQ Рисунок \* ARABIC \s 1 </w:instrText>
      </w:r>
      <w:r>
        <w:rPr>
          <w:lang w:val="ru-RU"/>
        </w:rPr>
        <w:fldChar w:fldCharType="separate"/>
      </w:r>
      <w:r>
        <w:rPr>
          <w:noProof/>
          <w:lang w:val="ru-RU"/>
        </w:rPr>
        <w:t>2</w:t>
      </w:r>
      <w:r>
        <w:rPr>
          <w:lang w:val="ru-RU"/>
        </w:rPr>
        <w:fldChar w:fldCharType="end"/>
      </w:r>
      <w:bookmarkEnd w:id="140"/>
      <w:r>
        <w:rPr>
          <w:lang w:val="ru-RU"/>
        </w:rPr>
        <w:t xml:space="preserve"> </w:t>
      </w:r>
      <w:r w:rsidRPr="00770F5C">
        <w:rPr>
          <w:lang w:val="ru-RU"/>
        </w:rPr>
        <w:t>Картирование. Качественное сравнение результатов картирования (оценки глубины) на нескольких последовательностях с использованием различных стереоалгоритмов.</w:t>
      </w:r>
    </w:p>
    <w:p w14:paraId="318AADF8" w14:textId="27CE7134" w:rsidR="00433E78" w:rsidRPr="00922B26" w:rsidRDefault="00433E78" w:rsidP="00433E78">
      <w:pPr>
        <w:spacing w:after="160" w:line="259" w:lineRule="auto"/>
        <w:rPr>
          <w:sz w:val="28"/>
          <w:szCs w:val="28"/>
          <w:lang w:val="ru-RU"/>
        </w:rPr>
      </w:pPr>
      <w:r w:rsidRPr="00922B26">
        <w:rPr>
          <w:sz w:val="28"/>
          <w:szCs w:val="28"/>
          <w:lang w:val="ru-RU"/>
        </w:rPr>
        <w:t xml:space="preserve">В первом столбце показаны кадры интенсивности с камеры DAVIS (не используется, только для визуализации). В колонках со 2 по 5 показаны результаты обратной оценки глубины GTS </w:t>
      </w:r>
      <w:r>
        <w:rPr>
          <w:sz w:val="28"/>
          <w:szCs w:val="28"/>
          <w:lang w:val="ru-RU"/>
        </w:rPr>
        <w:fldChar w:fldCharType="begin"/>
      </w:r>
      <w:r w:rsidR="003409A9">
        <w:rPr>
          <w:sz w:val="28"/>
          <w:szCs w:val="28"/>
          <w:lang w:val="ru-RU"/>
        </w:rPr>
        <w:instrText xml:space="preserve"> ADDIN ZOTERO_ITEM CSL_CITATION {"citationID":"ePP7MTFd","properties":{"formattedCitation":"[86]","plainCitation":"[86]","noteIndex":0},"citationItems":[{"id":233,"uris":["http://zotero.org/users/local/XvQpfN4m/items/2IZYNJZN"],"uri":["http://zotero.org/users/local/XvQpfN4m/items/2IZYNJZN"],"itemData":{"id":233,"type":"article-journal","container-title":"Current Opinion in Neurobiology","DOI":"10.1016/j.conb.2010.03.007","ISSN":"09594388","issue":"3","journalAbbreviation":"Current Opinion in Neurobiology","language":"en","page":"288-295","source":"DOI.org (Crossref)","title":"Neuromorphic sensory systems","volume":"20","author":[{"family":"Liu","given":"Shih-Chii"},{"family":"Delbruck","given":"Tobi"}],"issued":{"date-parts":[["2010",6]]}}}],"schema":"https://github.com/citation-style-language/schema/raw/master/csl-citation.json"} </w:instrText>
      </w:r>
      <w:r>
        <w:rPr>
          <w:sz w:val="28"/>
          <w:szCs w:val="28"/>
          <w:lang w:val="ru-RU"/>
        </w:rPr>
        <w:fldChar w:fldCharType="separate"/>
      </w:r>
      <w:r w:rsidR="003409A9" w:rsidRPr="003409A9">
        <w:rPr>
          <w:sz w:val="28"/>
          <w:lang w:val="ru-RU"/>
        </w:rPr>
        <w:t>[86]</w:t>
      </w:r>
      <w:r>
        <w:rPr>
          <w:sz w:val="28"/>
          <w:szCs w:val="28"/>
          <w:lang w:val="ru-RU"/>
        </w:rPr>
        <w:fldChar w:fldCharType="end"/>
      </w:r>
      <w:r w:rsidRPr="00922B26">
        <w:rPr>
          <w:sz w:val="28"/>
          <w:szCs w:val="28"/>
          <w:lang w:val="ru-RU"/>
        </w:rPr>
        <w:t xml:space="preserve">, SGM </w:t>
      </w:r>
      <w:r>
        <w:rPr>
          <w:sz w:val="28"/>
          <w:szCs w:val="28"/>
          <w:lang w:val="ru-RU"/>
        </w:rPr>
        <w:fldChar w:fldCharType="begin"/>
      </w:r>
      <w:r w:rsidR="003409A9">
        <w:rPr>
          <w:sz w:val="28"/>
          <w:szCs w:val="28"/>
          <w:lang w:val="ru-RU"/>
        </w:rPr>
        <w:instrText xml:space="preserve"> ADDIN ZOTERO_ITEM CSL_CITATION {"citationID":"9iw8coHD","properties":{"formattedCitation":"[85]","plainCitation":"[85]","noteIndex":0},"citationItems":[{"id":244,"uris":["http://zotero.org/users/local/XvQpfN4m/items/SJD9VVVX"],"uri":["http://zotero.org/users/local/XvQpfN4m/items/SJD9VVVX"],"itemData":{"id":244,"type":"article-journal","container-title":"in IEEE Transactions on Pattern Analysis and Machine Intelligence","journalAbbreviation":"in IEEE Transactions on Pattern Analysis and Machine Intelligence","page":"328-341","title":"Stereo Processing by Semi-Global Matching and Mutual Information","volume":"30","author":[{"family":"Hirschmüller","given":"Heiko"}],"issued":{"date-parts":[["2008",2,1]]}}}],"schema":"https://github.com/citation-style-language/schema/raw/master/csl-citation.json"} </w:instrText>
      </w:r>
      <w:r>
        <w:rPr>
          <w:sz w:val="28"/>
          <w:szCs w:val="28"/>
          <w:lang w:val="ru-RU"/>
        </w:rPr>
        <w:fldChar w:fldCharType="separate"/>
      </w:r>
      <w:r w:rsidR="003409A9" w:rsidRPr="003409A9">
        <w:rPr>
          <w:sz w:val="28"/>
          <w:lang w:val="ru-RU"/>
        </w:rPr>
        <w:t>[85]</w:t>
      </w:r>
      <w:r>
        <w:rPr>
          <w:sz w:val="28"/>
          <w:szCs w:val="28"/>
          <w:lang w:val="ru-RU"/>
        </w:rPr>
        <w:fldChar w:fldCharType="end"/>
      </w:r>
      <w:r w:rsidRPr="00922B26">
        <w:rPr>
          <w:sz w:val="28"/>
          <w:szCs w:val="28"/>
          <w:lang w:val="ru-RU"/>
        </w:rPr>
        <w:t xml:space="preserve"> и CopNet </w:t>
      </w:r>
      <w:r>
        <w:rPr>
          <w:sz w:val="28"/>
          <w:szCs w:val="28"/>
          <w:lang w:val="ru-RU"/>
        </w:rPr>
        <w:fldChar w:fldCharType="begin"/>
      </w:r>
      <w:r w:rsidR="003409A9">
        <w:rPr>
          <w:sz w:val="28"/>
          <w:szCs w:val="28"/>
          <w:lang w:val="ru-RU"/>
        </w:rPr>
        <w:instrText xml:space="preserve"> ADDIN ZOTERO_ITEM CSL_CITATION {"citationID":"OSXSmwhs","properties":{"formattedCitation":"[99]","plainCitation":"[99]","noteIndex":0},"citationItems":[{"id":165,"uris":["http://zotero.org/users/local/XvQpfN4m/items/3WQGGDNL"],"uri":["http://zotero.org/users/local/XvQpfN4m/items/3WQGGDNL"],"itemData":{"id":165,"type":"paper-conference","container-title":"2017 IEEE Conference on Computer Vision and Pattern Recognition Workshops (CVPRW)","DOI":"10.1109/CVPRW.2017.51","event":"2017 IEEE Conference on Computer Vision and Pattern Recognition Workshops (CVPRW)","event-place":"Honolulu, HI, USA","ISBN":"978-1-5386-0733-6","page":"370-377","publisher":"IEEE","publisher-place":"Honolulu, HI, USA","source":"DOI.org (Crossref)","title":"Improved Cooperative Stereo Matching for Dynamic Vision Sensors with Ground Truth Evaluation","URL":"http://ieeexplore.ieee.org/document/8014785/","author":[{"family":"Piatkowska","given":"Ewa"},{"family":"Kogler","given":"Jurgen"},{"family":"Belbachir","given":"Nabil"},{"family":"Gelautz","given":"Margrit"}],"accessed":{"date-parts":[["2021",12,29]]},"issued":{"date-parts":[["2017",7]]}}}],"schema":"https://github.com/citation-style-language/schema/raw/master/csl-citation.json"} </w:instrText>
      </w:r>
      <w:r>
        <w:rPr>
          <w:sz w:val="28"/>
          <w:szCs w:val="28"/>
          <w:lang w:val="ru-RU"/>
        </w:rPr>
        <w:fldChar w:fldCharType="separate"/>
      </w:r>
      <w:r w:rsidR="003409A9" w:rsidRPr="003409A9">
        <w:rPr>
          <w:sz w:val="28"/>
          <w:lang w:val="ru-RU"/>
        </w:rPr>
        <w:t>[99]</w:t>
      </w:r>
      <w:r>
        <w:rPr>
          <w:sz w:val="28"/>
          <w:szCs w:val="28"/>
          <w:lang w:val="ru-RU"/>
        </w:rPr>
        <w:fldChar w:fldCharType="end"/>
      </w:r>
      <w:r w:rsidRPr="00922B26">
        <w:rPr>
          <w:sz w:val="28"/>
          <w:szCs w:val="28"/>
          <w:lang w:val="ru-RU"/>
        </w:rPr>
        <w:t xml:space="preserve">и </w:t>
      </w:r>
      <w:r>
        <w:rPr>
          <w:sz w:val="28"/>
          <w:szCs w:val="28"/>
        </w:rPr>
        <w:t>EB</w:t>
      </w:r>
      <w:r w:rsidRPr="002D436E">
        <w:rPr>
          <w:sz w:val="28"/>
          <w:szCs w:val="28"/>
          <w:lang w:val="ru-RU"/>
        </w:rPr>
        <w:t>-</w:t>
      </w:r>
      <w:r>
        <w:rPr>
          <w:sz w:val="28"/>
          <w:szCs w:val="28"/>
        </w:rPr>
        <w:t>SVO</w:t>
      </w:r>
      <w:r>
        <w:rPr>
          <w:sz w:val="28"/>
          <w:szCs w:val="28"/>
        </w:rPr>
        <w:fldChar w:fldCharType="begin"/>
      </w:r>
      <w:r w:rsidR="003409A9">
        <w:rPr>
          <w:sz w:val="28"/>
          <w:szCs w:val="28"/>
          <w:lang w:val="ru-RU"/>
        </w:rPr>
        <w:instrText xml:space="preserve"> ADDIN ZOTERO_ITEM CSL_CITATION {"citationID":"xGTWrChH","properties":{"formattedCitation":"[48]","plainCitation":"[48]","noteIndex":0},"citationItems":[{"id":250,"uris":["http://zotero.org/users/local/XvQpfN4m/items/73MMDCLK"],"uri":["http://zotero.org/users/local/XvQpfN4m/items/73MMDCLK"],"itemData":{"id":250,"type":"book","title":"Event-based Stereo Visual Odometry","author":[{"family":"Zhou","given":"Yi"},{"family":"Gallego","given":"Guillermo"},{"family":"Shen","given":"Shaojie"}],"issued":{"date-parts":[["2020",7,30]]}}}],"schema":"https://github.com/citation-style-language/schema/raw/master/csl-citation.json"} </w:instrText>
      </w:r>
      <w:r>
        <w:rPr>
          <w:sz w:val="28"/>
          <w:szCs w:val="28"/>
        </w:rPr>
        <w:fldChar w:fldCharType="separate"/>
      </w:r>
      <w:r w:rsidR="003409A9" w:rsidRPr="003409A9">
        <w:rPr>
          <w:sz w:val="28"/>
          <w:lang w:val="ru-RU"/>
        </w:rPr>
        <w:t>[48]</w:t>
      </w:r>
      <w:r>
        <w:rPr>
          <w:sz w:val="28"/>
          <w:szCs w:val="28"/>
        </w:rPr>
        <w:fldChar w:fldCharType="end"/>
      </w:r>
      <w:r w:rsidRPr="00922B26">
        <w:rPr>
          <w:sz w:val="28"/>
          <w:szCs w:val="28"/>
          <w:lang w:val="ru-RU"/>
        </w:rPr>
        <w:t xml:space="preserve">, соответственно. Карты глубины имеют цветовую кодировку от красного (близко) до синего (далеко) на черном фоне в диапазоне 0,55-6,25 м для четырех верхних строк (последовательности из </w:t>
      </w:r>
      <w:r>
        <w:rPr>
          <w:sz w:val="28"/>
          <w:szCs w:val="28"/>
          <w:lang w:val="ru-RU"/>
        </w:rPr>
        <w:fldChar w:fldCharType="begin"/>
      </w:r>
      <w:r w:rsidR="003409A9">
        <w:rPr>
          <w:sz w:val="28"/>
          <w:szCs w:val="28"/>
          <w:lang w:val="ru-RU"/>
        </w:rPr>
        <w:instrText xml:space="preserve"> ADDIN ZOTERO_ITEM CSL_CITATION {"citationID":"7VGc3c7l","properties":{"formattedCitation":"[83]","plainCitation":"[83]","noteIndex":0},"citationItems":[{"id":154,"uris":["http://zotero.org/users/local/XvQpfN4m/items/6SCJYL26"],"uri":["http://zotero.org/users/local/XvQpfN4m/items/6SCJYL26"],"itemData":{"id":154,"type":"chapter","container-title":"Computer Vision – ECCV 2018","event-place":"Cham","ISBN":"978-3-030-01245-8","note":"collection-title: Lecture Notes in Computer Science\nDOI: 10.1007/978-3-030-01246-5_15","page":"242-258","publisher":"Springer International Publishing","publisher-place":"Cham","source":"DOI.org (Crossref)","title":"Semi-dense 3D Reconstruction with a Stereo Event Camera","URL":"http://link.springer.com/10.1007/978-3-030-01246-5_15","volume":"11205","editor":[{"family":"Ferrari","given":"Vittorio"},{"family":"Hebert","given":"Martial"},{"family":"Sminchisescu","given":"Cristian"},{"family":"Weiss","given":"Yair"}],"author":[{"family":"Zhou","given":"Yi"},{"family":"Gallego","given":"Guillermo"},{"family":"Rebecq","given":"Henri"},{"family":"Kneip","given":"Laurent"},{"family":"Li","given":"Hongdong"},{"family":"Scaramuzza","given":"Davide"}],"accessed":{"date-parts":[["2021",12,29]]},"issued":{"date-parts":[["2018"]]}}}],"schema":"https://github.com/citation-style-language/schema/raw/master/csl-citation.json"} </w:instrText>
      </w:r>
      <w:r>
        <w:rPr>
          <w:sz w:val="28"/>
          <w:szCs w:val="28"/>
          <w:lang w:val="ru-RU"/>
        </w:rPr>
        <w:fldChar w:fldCharType="separate"/>
      </w:r>
      <w:r w:rsidR="003409A9" w:rsidRPr="003409A9">
        <w:rPr>
          <w:sz w:val="28"/>
          <w:lang w:val="ru-RU"/>
        </w:rPr>
        <w:t>[83]</w:t>
      </w:r>
      <w:r>
        <w:rPr>
          <w:sz w:val="28"/>
          <w:szCs w:val="28"/>
          <w:lang w:val="ru-RU"/>
        </w:rPr>
        <w:fldChar w:fldCharType="end"/>
      </w:r>
      <w:r w:rsidRPr="00922B26">
        <w:rPr>
          <w:sz w:val="28"/>
          <w:szCs w:val="28"/>
          <w:lang w:val="ru-RU"/>
        </w:rPr>
        <w:t xml:space="preserve">) и в диапазоне 1-6,25 м для двух нижних строк (последовательности из </w:t>
      </w:r>
      <w:r>
        <w:rPr>
          <w:sz w:val="28"/>
          <w:szCs w:val="28"/>
          <w:lang w:val="ru-RU"/>
        </w:rPr>
        <w:fldChar w:fldCharType="begin"/>
      </w:r>
      <w:r w:rsidR="003409A9">
        <w:rPr>
          <w:sz w:val="28"/>
          <w:szCs w:val="28"/>
          <w:lang w:val="ru-RU"/>
        </w:rPr>
        <w:instrText xml:space="preserve"> ADDIN ZOTERO_ITEM CSL_CITATION {"citationID":"ZRYA3Ogp","properties":{"formattedCitation":"[95]","plainCitation":"[95]","noteIndex":0},"citationItems":[{"id":160,"uris":["http://zotero.org/users/local/XvQpfN4m/items/SUJVUR5W"],"uri":["http://zotero.org/users/local/XvQpfN4m/items/SUJVUR5W"],"itemData":{"id":160,"type":"article-journal","container-title":"IEEE Robotics and Automation Letters","DOI":"10.1109/LRA.2018.2800793","ISSN":"2377-3766, 2377-3774","issue":"3","journalAbbreviation":"IEEE Robot. Autom. Lett.","page":"2032-2039","source":"DOI.org (Crossref)","title":"The Multivehicle Stereo Event Camera Dataset: An Event Camera Dataset for 3D Perception","title-short":"The Multivehicle Stereo Event Camera Dataset","volume":"3","author":[{"family":"Zhu","given":"Alex Zihao"},{"family":"Thakur","given":"Dinesh"},{"family":"Ozaslan","given":"Tolga"},{"family":"Pfrommer","given":"Bernd"},{"family":"Kumar","given":"Vijay"},{"family":"Daniilidis","given":"Kostas"}],"issued":{"date-parts":[["2018",7]]}}}],"schema":"https://github.com/citation-style-language/schema/raw/master/csl-citation.json"} </w:instrText>
      </w:r>
      <w:r>
        <w:rPr>
          <w:sz w:val="28"/>
          <w:szCs w:val="28"/>
          <w:lang w:val="ru-RU"/>
        </w:rPr>
        <w:fldChar w:fldCharType="separate"/>
      </w:r>
      <w:r w:rsidR="003409A9" w:rsidRPr="003409A9">
        <w:rPr>
          <w:sz w:val="28"/>
          <w:lang w:val="ru-RU"/>
        </w:rPr>
        <w:t>[95]</w:t>
      </w:r>
      <w:r>
        <w:rPr>
          <w:sz w:val="28"/>
          <w:szCs w:val="28"/>
          <w:lang w:val="ru-RU"/>
        </w:rPr>
        <w:fldChar w:fldCharType="end"/>
      </w:r>
      <w:r w:rsidRPr="00922B26">
        <w:rPr>
          <w:sz w:val="28"/>
          <w:szCs w:val="28"/>
          <w:lang w:val="ru-RU"/>
        </w:rPr>
        <w:t>).</w:t>
      </w:r>
    </w:p>
    <w:p w14:paraId="3040D9DD" w14:textId="77777777" w:rsidR="00433E78" w:rsidRPr="00922B26" w:rsidRDefault="00433E78" w:rsidP="00433E78">
      <w:pPr>
        <w:spacing w:after="160" w:line="259" w:lineRule="auto"/>
        <w:rPr>
          <w:sz w:val="28"/>
          <w:szCs w:val="28"/>
          <w:lang w:val="ru-RU"/>
        </w:rPr>
      </w:pPr>
      <w:r w:rsidRPr="00922B26">
        <w:rPr>
          <w:sz w:val="28"/>
          <w:szCs w:val="28"/>
          <w:lang w:val="ru-RU"/>
        </w:rPr>
        <w:t>Как и ожидалось, поскольку камеры реагируют на видимое движение краев, методы создают полуплотные карты глубины, которые представляют трехмерные края сцены.</w:t>
      </w:r>
    </w:p>
    <w:p w14:paraId="42F2B3CC" w14:textId="77777777" w:rsidR="00433E78" w:rsidRPr="00922B26" w:rsidRDefault="00433E78" w:rsidP="00433E78">
      <w:pPr>
        <w:spacing w:after="160" w:line="259" w:lineRule="auto"/>
        <w:rPr>
          <w:sz w:val="28"/>
          <w:szCs w:val="28"/>
          <w:lang w:val="ru-RU"/>
        </w:rPr>
      </w:pPr>
      <w:r w:rsidRPr="00922B26">
        <w:rPr>
          <w:sz w:val="28"/>
          <w:szCs w:val="28"/>
          <w:lang w:val="ru-RU"/>
        </w:rPr>
        <w:t xml:space="preserve">Это более очевидно в GTS, CopNet и нашем методе, чем в SGM, потому что регуляризатор в SGM помогает сгладить оценки глубины в областях, где </w:t>
      </w:r>
      <w:r w:rsidRPr="00922B26">
        <w:rPr>
          <w:sz w:val="28"/>
          <w:szCs w:val="28"/>
          <w:lang w:val="ru-RU"/>
        </w:rPr>
        <w:lastRenderedPageBreak/>
        <w:t>пространственно-временная согласованность неоднозначна, что приводит к наиболее плотным картам глубины.</w:t>
      </w:r>
    </w:p>
    <w:p w14:paraId="73E88202" w14:textId="2B88B29A" w:rsidR="00433E78" w:rsidRPr="00922B26" w:rsidRDefault="00433E78" w:rsidP="00433E78">
      <w:pPr>
        <w:spacing w:after="160" w:line="259" w:lineRule="auto"/>
        <w:rPr>
          <w:sz w:val="28"/>
          <w:szCs w:val="28"/>
          <w:lang w:val="ru-RU"/>
        </w:rPr>
      </w:pPr>
      <w:r w:rsidRPr="00922B26">
        <w:rPr>
          <w:sz w:val="28"/>
          <w:szCs w:val="28"/>
          <w:lang w:val="ru-RU"/>
        </w:rPr>
        <w:t xml:space="preserve">Хотя CopNet дает удовлетворительные результаты по плотности, он работает хуже предложенного метода с точки зрения точности глубины. Это может быть связано с тем, что диспаратность на выходе CopNet квантуется с точностью до пикселя. Кроме того, используемый относительно большой размер окрестности (предложенный создателями </w:t>
      </w:r>
      <w:r>
        <w:rPr>
          <w:sz w:val="28"/>
          <w:szCs w:val="28"/>
          <w:lang w:val="ru-RU"/>
        </w:rPr>
        <w:fldChar w:fldCharType="begin"/>
      </w:r>
      <w:r w:rsidR="003409A9">
        <w:rPr>
          <w:sz w:val="28"/>
          <w:szCs w:val="28"/>
          <w:lang w:val="ru-RU"/>
        </w:rPr>
        <w:instrText xml:space="preserve"> ADDIN ZOTERO_ITEM CSL_CITATION {"citationID":"VuNqJepP","properties":{"formattedCitation":"[99]","plainCitation":"[99]","noteIndex":0},"citationItems":[{"id":165,"uris":["http://zotero.org/users/local/XvQpfN4m/items/3WQGGDNL"],"uri":["http://zotero.org/users/local/XvQpfN4m/items/3WQGGDNL"],"itemData":{"id":165,"type":"paper-conference","container-title":"2017 IEEE Conference on Computer Vision and Pattern Recognition Workshops (CVPRW)","DOI":"10.1109/CVPRW.2017.51","event":"2017 IEEE Conference on Computer Vision and Pattern Recognition Workshops (CVPRW)","event-place":"Honolulu, HI, USA","ISBN":"978-1-5386-0733-6","page":"370-377","publisher":"IEEE","publisher-place":"Honolulu, HI, USA","source":"DOI.org (Crossref)","title":"Improved Cooperative Stereo Matching for Dynamic Vision Sensors with Ground Truth Evaluation","URL":"http://ieeexplore.ieee.org/document/8014785/","author":[{"family":"Piatkowska","given":"Ewa"},{"family":"Kogler","given":"Jurgen"},{"family":"Belbachir","given":"Nabil"},{"family":"Gelautz","given":"Margrit"}],"accessed":{"date-parts":[["2021",12,29]]},"issued":{"date-parts":[["2017",7]]}}}],"schema":"https://github.com/citation-style-language/schema/raw/master/csl-citation.json"} </w:instrText>
      </w:r>
      <w:r>
        <w:rPr>
          <w:sz w:val="28"/>
          <w:szCs w:val="28"/>
          <w:lang w:val="ru-RU"/>
        </w:rPr>
        <w:fldChar w:fldCharType="separate"/>
      </w:r>
      <w:r w:rsidR="003409A9" w:rsidRPr="003409A9">
        <w:rPr>
          <w:sz w:val="28"/>
          <w:lang w:val="ru-RU"/>
        </w:rPr>
        <w:t>[99]</w:t>
      </w:r>
      <w:r>
        <w:rPr>
          <w:sz w:val="28"/>
          <w:szCs w:val="28"/>
          <w:lang w:val="ru-RU"/>
        </w:rPr>
        <w:fldChar w:fldCharType="end"/>
      </w:r>
      <w:r w:rsidRPr="00922B26">
        <w:rPr>
          <w:sz w:val="28"/>
          <w:szCs w:val="28"/>
          <w:lang w:val="ru-RU"/>
        </w:rPr>
        <w:t>) вносит эффект пересглаживания.</w:t>
      </w:r>
    </w:p>
    <w:p w14:paraId="39D06BF5" w14:textId="77777777" w:rsidR="00433E78" w:rsidRPr="00922B26" w:rsidRDefault="00433E78" w:rsidP="00433E78">
      <w:pPr>
        <w:spacing w:after="160" w:line="259" w:lineRule="auto"/>
        <w:rPr>
          <w:sz w:val="28"/>
          <w:szCs w:val="28"/>
          <w:lang w:val="ru-RU"/>
        </w:rPr>
      </w:pPr>
      <w:r w:rsidRPr="00922B26">
        <w:rPr>
          <w:sz w:val="28"/>
          <w:szCs w:val="28"/>
          <w:lang w:val="ru-RU"/>
        </w:rPr>
        <w:t>Наконец, можно заметить, что предложенный метод дает лучшие результаты с точки зрения компактности и отношения сигнал/шум. Это связано с тем, что мы моделируем как (обратную) глубину, так и ее неопределенность, что обеспечивает принципиальное слияние глубины в нескольких ракурсах и отсечение ненадежных оценок. Поскольку метод инкрементально объединяет последовательные оценки глубины, плотность результирующих карт глубины остается стабильной, даже если скорость потока событий может меняться.</w:t>
      </w:r>
    </w:p>
    <w:p w14:paraId="0BCA58C5" w14:textId="59F2274F" w:rsidR="00433E78" w:rsidRPr="00922B26" w:rsidRDefault="00433E78" w:rsidP="00433E78">
      <w:pPr>
        <w:spacing w:after="160" w:line="259" w:lineRule="auto"/>
        <w:rPr>
          <w:sz w:val="28"/>
          <w:szCs w:val="28"/>
          <w:lang w:val="ru-RU"/>
        </w:rPr>
      </w:pPr>
      <w:r w:rsidRPr="00922B26">
        <w:rPr>
          <w:sz w:val="28"/>
          <w:szCs w:val="28"/>
          <w:lang w:val="ru-RU"/>
        </w:rPr>
        <w:t>По количественной оценке, ошибок глубины для последовательностей рис.</w:t>
      </w:r>
      <w:r>
        <w:rPr>
          <w:sz w:val="28"/>
          <w:szCs w:val="28"/>
          <w:lang w:val="ru-RU"/>
        </w:rPr>
        <w:fldChar w:fldCharType="begin"/>
      </w:r>
      <w:r>
        <w:rPr>
          <w:sz w:val="28"/>
          <w:szCs w:val="28"/>
          <w:lang w:val="ru-RU"/>
        </w:rPr>
        <w:instrText xml:space="preserve"> REF _Ref91670365 \h </w:instrText>
      </w:r>
      <w:r>
        <w:rPr>
          <w:sz w:val="28"/>
          <w:szCs w:val="28"/>
          <w:lang w:val="ru-RU"/>
        </w:rPr>
      </w:r>
      <w:r>
        <w:rPr>
          <w:sz w:val="28"/>
          <w:szCs w:val="28"/>
          <w:lang w:val="ru-RU"/>
        </w:rPr>
        <w:fldChar w:fldCharType="separate"/>
      </w:r>
      <w:r>
        <w:rPr>
          <w:sz w:val="28"/>
          <w:szCs w:val="28"/>
          <w:lang w:val="ru-RU"/>
        </w:rPr>
        <w:t xml:space="preserve"> </w:t>
      </w:r>
      <w:r>
        <w:rPr>
          <w:noProof/>
          <w:lang w:val="ru-RU"/>
        </w:rPr>
        <w:t>8</w:t>
      </w:r>
      <w:r>
        <w:rPr>
          <w:lang w:val="ru-RU"/>
        </w:rPr>
        <w:noBreakHyphen/>
      </w:r>
      <w:r>
        <w:rPr>
          <w:noProof/>
          <w:lang w:val="ru-RU"/>
        </w:rPr>
        <w:t>5</w:t>
      </w:r>
      <w:r>
        <w:rPr>
          <w:sz w:val="28"/>
          <w:szCs w:val="28"/>
          <w:lang w:val="ru-RU"/>
        </w:rPr>
        <w:fldChar w:fldCharType="end"/>
      </w:r>
      <w:r w:rsidRPr="00922B26">
        <w:rPr>
          <w:sz w:val="28"/>
          <w:szCs w:val="28"/>
          <w:lang w:val="ru-RU"/>
        </w:rPr>
        <w:t xml:space="preserve">, где доступна истинная глубина (полученная с помощью LiDAR </w:t>
      </w:r>
      <w:r>
        <w:rPr>
          <w:sz w:val="28"/>
          <w:szCs w:val="28"/>
          <w:lang w:val="ru-RU"/>
        </w:rPr>
        <w:fldChar w:fldCharType="begin"/>
      </w:r>
      <w:r w:rsidR="003409A9">
        <w:rPr>
          <w:sz w:val="28"/>
          <w:szCs w:val="28"/>
          <w:lang w:val="ru-RU"/>
        </w:rPr>
        <w:instrText xml:space="preserve"> ADDIN ZOTERO_ITEM CSL_CITATION {"citationID":"6PX6pfo7","properties":{"formattedCitation":"[95]","plainCitation":"[95]","noteIndex":0},"citationItems":[{"id":160,"uris":["http://zotero.org/users/local/XvQpfN4m/items/SUJVUR5W"],"uri":["http://zotero.org/users/local/XvQpfN4m/items/SUJVUR5W"],"itemData":{"id":160,"type":"article-journal","container-title":"IEEE Robotics and Automation Letters","DOI":"10.1109/LRA.2018.2800793","ISSN":"2377-3766, 2377-3774","issue":"3","journalAbbreviation":"IEEE Robot. Autom. Lett.","page":"2032-2039","source":"DOI.org (Crossref)","title":"The Multivehicle Stereo Event Camera Dataset: An Event Camera Dataset for 3D Perception","title-short":"The Multivehicle Stereo Event Camera Dataset","volume":"3","author":[{"family":"Zhu","given":"Alex Zihao"},{"family":"Thakur","given":"Dinesh"},{"family":"Ozaslan","given":"Tolga"},{"family":"Pfrommer","given":"Bernd"},{"family":"Kumar","given":"Vijay"},{"family":"Daniilidis","given":"Kostas"}],"issued":{"date-parts":[["2018",7]]}}}],"schema":"https://github.com/citation-style-language/schema/raw/master/csl-citation.json"} </w:instrText>
      </w:r>
      <w:r>
        <w:rPr>
          <w:sz w:val="28"/>
          <w:szCs w:val="28"/>
          <w:lang w:val="ru-RU"/>
        </w:rPr>
        <w:fldChar w:fldCharType="separate"/>
      </w:r>
      <w:r w:rsidR="003409A9" w:rsidRPr="003409A9">
        <w:rPr>
          <w:sz w:val="28"/>
          <w:lang w:val="ru-RU"/>
        </w:rPr>
        <w:t>[95]</w:t>
      </w:r>
      <w:r>
        <w:rPr>
          <w:sz w:val="28"/>
          <w:szCs w:val="28"/>
          <w:lang w:val="ru-RU"/>
        </w:rPr>
        <w:fldChar w:fldCharType="end"/>
      </w:r>
      <w:r w:rsidRPr="00922B26">
        <w:rPr>
          <w:sz w:val="28"/>
          <w:szCs w:val="28"/>
          <w:lang w:val="ru-RU"/>
        </w:rPr>
        <w:t>), рассмотренный метод превосходит базовые методы по всем критериям: среднее значение, медиана и относительная ошибка (относительно диапазона глубин).</w:t>
      </w:r>
    </w:p>
    <w:p w14:paraId="6CBC2AF8" w14:textId="774BB374" w:rsidR="00433E78" w:rsidRPr="00922B26" w:rsidRDefault="00433E78" w:rsidP="00433E78">
      <w:pPr>
        <w:spacing w:after="160" w:line="259" w:lineRule="auto"/>
        <w:rPr>
          <w:sz w:val="28"/>
          <w:szCs w:val="28"/>
          <w:lang w:val="ru-RU"/>
        </w:rPr>
      </w:pPr>
      <w:r w:rsidRPr="00922B26">
        <w:rPr>
          <w:sz w:val="28"/>
          <w:szCs w:val="28"/>
          <w:lang w:val="ru-RU"/>
        </w:rPr>
        <w:t>Оценка производительности полной системы VO выполнена на шести последовательностях с истинными траекториями,</w:t>
      </w:r>
      <w:r>
        <w:rPr>
          <w:sz w:val="28"/>
          <w:szCs w:val="28"/>
          <w:lang w:val="ru-RU"/>
        </w:rPr>
        <w:t xml:space="preserve"> рассмотренный</w:t>
      </w:r>
      <w:r w:rsidRPr="00922B26">
        <w:rPr>
          <w:sz w:val="28"/>
          <w:szCs w:val="28"/>
          <w:lang w:val="ru-RU"/>
        </w:rPr>
        <w:t xml:space="preserve"> </w:t>
      </w:r>
      <w:r>
        <w:rPr>
          <w:sz w:val="28"/>
          <w:szCs w:val="28"/>
        </w:rPr>
        <w:t>EB</w:t>
      </w:r>
      <w:r w:rsidRPr="002D436E">
        <w:rPr>
          <w:sz w:val="28"/>
          <w:szCs w:val="28"/>
          <w:lang w:val="ru-RU"/>
        </w:rPr>
        <w:t>-</w:t>
      </w:r>
      <w:r>
        <w:rPr>
          <w:sz w:val="28"/>
          <w:szCs w:val="28"/>
        </w:rPr>
        <w:t>SVO</w:t>
      </w:r>
      <w:r>
        <w:rPr>
          <w:sz w:val="28"/>
          <w:szCs w:val="28"/>
        </w:rPr>
        <w:fldChar w:fldCharType="begin"/>
      </w:r>
      <w:r w:rsidR="003409A9">
        <w:rPr>
          <w:sz w:val="28"/>
          <w:szCs w:val="28"/>
          <w:lang w:val="ru-RU"/>
        </w:rPr>
        <w:instrText xml:space="preserve"> ADDIN ZOTERO_ITEM CSL_CITATION {"citationID":"HJHNaVGs","properties":{"formattedCitation":"[48]","plainCitation":"[48]","noteIndex":0},"citationItems":[{"id":250,"uris":["http://zotero.org/users/local/XvQpfN4m/items/73MMDCLK"],"uri":["http://zotero.org/users/local/XvQpfN4m/items/73MMDCLK"],"itemData":{"id":250,"type":"book","title":"Event-based Stereo Visual Odometry","author":[{"family":"Zhou","given":"Yi"},{"family":"Gallego","given":"Guillermo"},{"family":"Shen","given":"Shaojie"}],"issued":{"date-parts":[["2020",7,30]]}}}],"schema":"https://github.com/citation-style-language/schema/raw/master/csl-citation.json"} </w:instrText>
      </w:r>
      <w:r>
        <w:rPr>
          <w:sz w:val="28"/>
          <w:szCs w:val="28"/>
        </w:rPr>
        <w:fldChar w:fldCharType="separate"/>
      </w:r>
      <w:r w:rsidR="003409A9" w:rsidRPr="003409A9">
        <w:rPr>
          <w:sz w:val="28"/>
          <w:lang w:val="ru-RU"/>
        </w:rPr>
        <w:t>[48]</w:t>
      </w:r>
      <w:r>
        <w:rPr>
          <w:sz w:val="28"/>
          <w:szCs w:val="28"/>
        </w:rPr>
        <w:fldChar w:fldCharType="end"/>
      </w:r>
      <w:r w:rsidRPr="00D94567">
        <w:rPr>
          <w:sz w:val="28"/>
          <w:szCs w:val="28"/>
          <w:lang w:val="ru-RU"/>
        </w:rPr>
        <w:t xml:space="preserve"> </w:t>
      </w:r>
      <w:r w:rsidRPr="00922B26">
        <w:rPr>
          <w:sz w:val="28"/>
          <w:szCs w:val="28"/>
          <w:lang w:val="ru-RU"/>
        </w:rPr>
        <w:t xml:space="preserve">превосходит базовое решение на основе событий во всех последовательностях. Чтобы сравнение с ORB-SLAM2 было справедливым, глобальная корректировка </w:t>
      </w:r>
      <w:r>
        <w:rPr>
          <w:sz w:val="28"/>
          <w:szCs w:val="28"/>
          <w:lang w:val="ru-RU"/>
        </w:rPr>
        <w:t>связности графа</w:t>
      </w:r>
      <w:r w:rsidRPr="00922B26">
        <w:rPr>
          <w:sz w:val="28"/>
          <w:szCs w:val="28"/>
          <w:lang w:val="ru-RU"/>
        </w:rPr>
        <w:t xml:space="preserve"> (BA) была отключена; тем не менее, результаты с включенной глобальной BA также представлены в таблицах для справки. </w:t>
      </w:r>
      <w:r>
        <w:rPr>
          <w:sz w:val="28"/>
          <w:szCs w:val="28"/>
        </w:rPr>
        <w:t>EB</w:t>
      </w:r>
      <w:r w:rsidRPr="002D436E">
        <w:rPr>
          <w:sz w:val="28"/>
          <w:szCs w:val="28"/>
          <w:lang w:val="ru-RU"/>
        </w:rPr>
        <w:t>-</w:t>
      </w:r>
      <w:r>
        <w:rPr>
          <w:sz w:val="28"/>
          <w:szCs w:val="28"/>
        </w:rPr>
        <w:t>SVO</w:t>
      </w:r>
      <w:r>
        <w:rPr>
          <w:sz w:val="28"/>
          <w:szCs w:val="28"/>
        </w:rPr>
        <w:fldChar w:fldCharType="begin"/>
      </w:r>
      <w:r w:rsidR="003409A9">
        <w:rPr>
          <w:sz w:val="28"/>
          <w:szCs w:val="28"/>
          <w:lang w:val="ru-RU"/>
        </w:rPr>
        <w:instrText xml:space="preserve"> ADDIN ZOTERO_ITEM CSL_CITATION {"citationID":"HBOcLI3F","properties":{"formattedCitation":"[48]","plainCitation":"[48]","noteIndex":0},"citationItems":[{"id":250,"uris":["http://zotero.org/users/local/XvQpfN4m/items/73MMDCLK"],"uri":["http://zotero.org/users/local/XvQpfN4m/items/73MMDCLK"],"itemData":{"id":250,"type":"book","title":"Event-based Stereo Visual Odometry","author":[{"family":"Zhou","given":"Yi"},{"family":"Gallego","given":"Guillermo"},{"family":"Shen","given":"Shaojie"}],"issued":{"date-parts":[["2020",7,30]]}}}],"schema":"https://github.com/citation-style-language/schema/raw/master/csl-citation.json"} </w:instrText>
      </w:r>
      <w:r>
        <w:rPr>
          <w:sz w:val="28"/>
          <w:szCs w:val="28"/>
        </w:rPr>
        <w:fldChar w:fldCharType="separate"/>
      </w:r>
      <w:r w:rsidR="003409A9" w:rsidRPr="003409A9">
        <w:rPr>
          <w:sz w:val="28"/>
          <w:lang w:val="ru-RU"/>
        </w:rPr>
        <w:t>[48]</w:t>
      </w:r>
      <w:r>
        <w:rPr>
          <w:sz w:val="28"/>
          <w:szCs w:val="28"/>
        </w:rPr>
        <w:fldChar w:fldCharType="end"/>
      </w:r>
      <w:r w:rsidRPr="00922B26">
        <w:rPr>
          <w:sz w:val="28"/>
          <w:szCs w:val="28"/>
          <w:lang w:val="ru-RU"/>
        </w:rPr>
        <w:t xml:space="preserve"> немного менее точна, чем ORB-SLAM2 на наборе данных rpg, но при этом показывает лучшую производительность на наборе данных upenn_indoor_flying. Это связано с эффектом мерцания в наборе данных rpg, вызванным системой захвата движения, который немного ухудшает производительность нашего метода, но не проявляется на полутоновых кадрах, используемых ORB-SLAM2.</w:t>
      </w:r>
    </w:p>
    <w:p w14:paraId="09C96F26" w14:textId="77777777" w:rsidR="00433E78" w:rsidRPr="00922B26" w:rsidRDefault="00433E78" w:rsidP="00433E78">
      <w:pPr>
        <w:spacing w:after="160" w:line="259" w:lineRule="auto"/>
        <w:rPr>
          <w:sz w:val="28"/>
          <w:szCs w:val="28"/>
          <w:lang w:val="ru-RU"/>
        </w:rPr>
      </w:pPr>
      <w:r w:rsidRPr="00922B26">
        <w:rPr>
          <w:sz w:val="28"/>
          <w:szCs w:val="28"/>
          <w:lang w:val="ru-RU"/>
        </w:rPr>
        <w:t>Сравнение траекторий, полученных методами, основанными на событиях, представлено на рис.</w:t>
      </w:r>
      <w:r>
        <w:rPr>
          <w:sz w:val="28"/>
          <w:szCs w:val="28"/>
          <w:lang w:val="ru-RU"/>
        </w:rPr>
        <w:fldChar w:fldCharType="begin"/>
      </w:r>
      <w:r>
        <w:rPr>
          <w:sz w:val="28"/>
          <w:szCs w:val="28"/>
          <w:lang w:val="ru-RU"/>
        </w:rPr>
        <w:instrText xml:space="preserve"> REF _Ref91670202 \h </w:instrText>
      </w:r>
      <w:r>
        <w:rPr>
          <w:sz w:val="28"/>
          <w:szCs w:val="28"/>
          <w:lang w:val="ru-RU"/>
        </w:rPr>
      </w:r>
      <w:r>
        <w:rPr>
          <w:sz w:val="28"/>
          <w:szCs w:val="28"/>
          <w:lang w:val="ru-RU"/>
        </w:rPr>
        <w:fldChar w:fldCharType="separate"/>
      </w:r>
      <w:r w:rsidRPr="00922B26">
        <w:rPr>
          <w:lang w:val="ru-RU"/>
        </w:rPr>
        <w:t xml:space="preserve"> </w:t>
      </w:r>
      <w:r w:rsidRPr="00922B26">
        <w:rPr>
          <w:noProof/>
          <w:lang w:val="ru-RU"/>
        </w:rPr>
        <w:t>8</w:t>
      </w:r>
      <w:r w:rsidRPr="00922B26">
        <w:rPr>
          <w:lang w:val="ru-RU"/>
        </w:rPr>
        <w:noBreakHyphen/>
      </w:r>
      <w:r w:rsidRPr="00922B26">
        <w:rPr>
          <w:noProof/>
          <w:lang w:val="ru-RU"/>
        </w:rPr>
        <w:t>4</w:t>
      </w:r>
      <w:r>
        <w:rPr>
          <w:sz w:val="28"/>
          <w:szCs w:val="28"/>
          <w:lang w:val="ru-RU"/>
        </w:rPr>
        <w:fldChar w:fldCharType="end"/>
      </w:r>
      <w:r w:rsidRPr="00922B26">
        <w:rPr>
          <w:sz w:val="28"/>
          <w:szCs w:val="28"/>
          <w:lang w:val="ru-RU"/>
        </w:rPr>
        <w:t xml:space="preserve">. Наш метод значительно превосходит базовый метод SGM+ICP, основанный на событиях. Оценка полной системы VO с помощью рис. </w:t>
      </w:r>
      <w:r>
        <w:rPr>
          <w:sz w:val="28"/>
          <w:szCs w:val="28"/>
          <w:lang w:val="ru-RU"/>
        </w:rPr>
        <w:fldChar w:fldCharType="begin"/>
      </w:r>
      <w:r>
        <w:rPr>
          <w:sz w:val="28"/>
          <w:szCs w:val="28"/>
          <w:lang w:val="ru-RU"/>
        </w:rPr>
        <w:instrText xml:space="preserve"> REF _Ref91670960 \h </w:instrText>
      </w:r>
      <w:r>
        <w:rPr>
          <w:sz w:val="28"/>
          <w:szCs w:val="28"/>
          <w:lang w:val="ru-RU"/>
        </w:rPr>
      </w:r>
      <w:r>
        <w:rPr>
          <w:sz w:val="28"/>
          <w:szCs w:val="28"/>
          <w:lang w:val="ru-RU"/>
        </w:rPr>
        <w:fldChar w:fldCharType="separate"/>
      </w:r>
      <w:r>
        <w:rPr>
          <w:noProof/>
          <w:lang w:val="ru-RU"/>
        </w:rPr>
        <w:t>0</w:t>
      </w:r>
      <w:r>
        <w:rPr>
          <w:lang w:val="ru-RU"/>
        </w:rPr>
        <w:noBreakHyphen/>
      </w:r>
      <w:r>
        <w:rPr>
          <w:noProof/>
          <w:lang w:val="ru-RU"/>
        </w:rPr>
        <w:t>3</w:t>
      </w:r>
      <w:r>
        <w:rPr>
          <w:sz w:val="28"/>
          <w:szCs w:val="28"/>
          <w:lang w:val="ru-RU"/>
        </w:rPr>
        <w:fldChar w:fldCharType="end"/>
      </w:r>
      <w:r>
        <w:rPr>
          <w:sz w:val="28"/>
          <w:szCs w:val="28"/>
          <w:lang w:val="ru-RU"/>
        </w:rPr>
        <w:t xml:space="preserve"> </w:t>
      </w:r>
      <w:r w:rsidRPr="00922B26">
        <w:rPr>
          <w:sz w:val="28"/>
          <w:szCs w:val="28"/>
          <w:lang w:val="ru-RU"/>
        </w:rPr>
        <w:t xml:space="preserve">оценивает, остаются ли отображение и отслеживание согласованными друг с другом. Это требует, чтобы модуль отображения был устойчив к ошибкам, вызванным модулем отслеживания, и наоборот. Наша </w:t>
      </w:r>
      <w:r w:rsidRPr="00922B26">
        <w:rPr>
          <w:sz w:val="28"/>
          <w:szCs w:val="28"/>
          <w:lang w:val="ru-RU"/>
        </w:rPr>
        <w:lastRenderedPageBreak/>
        <w:t>система отлично справляется с этой задачей. В результате вышеупомянутых явлений мерцания в наборах данных rpg пространственно-временная согласованность между стереокартами "время-поверхность" может не всегда сохраняться. Мы обнаружили, что наша система устойчиво работает в этом сложном сценарии, если это не происходит во время инициализации. Читатели могут получить лучшее представление о феномене мерцания, посмотрев сопровождающее видео.</w:t>
      </w:r>
    </w:p>
    <w:p w14:paraId="0FB9AC72" w14:textId="77777777" w:rsidR="00433E78" w:rsidRDefault="00433E78" w:rsidP="00433E78">
      <w:pPr>
        <w:spacing w:after="160" w:line="259" w:lineRule="auto"/>
        <w:rPr>
          <w:sz w:val="28"/>
          <w:szCs w:val="28"/>
          <w:lang w:val="ru-RU"/>
        </w:rPr>
      </w:pPr>
      <w:r>
        <w:rPr>
          <w:noProof/>
        </w:rPr>
        <w:lastRenderedPageBreak/>
        <mc:AlternateContent>
          <mc:Choice Requires="wps">
            <w:drawing>
              <wp:anchor distT="0" distB="0" distL="114300" distR="114300" simplePos="0" relativeHeight="251684864" behindDoc="0" locked="0" layoutInCell="1" allowOverlap="1" wp14:anchorId="3522D5C0" wp14:editId="146EEB76">
                <wp:simplePos x="0" y="0"/>
                <wp:positionH relativeFrom="margin">
                  <wp:align>right</wp:align>
                </wp:positionH>
                <wp:positionV relativeFrom="paragraph">
                  <wp:posOffset>6111240</wp:posOffset>
                </wp:positionV>
                <wp:extent cx="5934075" cy="635"/>
                <wp:effectExtent l="0" t="0" r="9525" b="3810"/>
                <wp:wrapTopAndBottom/>
                <wp:docPr id="404" name="Надпись 404"/>
                <wp:cNvGraphicFramePr/>
                <a:graphic xmlns:a="http://schemas.openxmlformats.org/drawingml/2006/main">
                  <a:graphicData uri="http://schemas.microsoft.com/office/word/2010/wordprocessingShape">
                    <wps:wsp>
                      <wps:cNvSpPr txBox="1"/>
                      <wps:spPr>
                        <a:xfrm>
                          <a:off x="0" y="0"/>
                          <a:ext cx="5934075" cy="635"/>
                        </a:xfrm>
                        <a:prstGeom prst="rect">
                          <a:avLst/>
                        </a:prstGeom>
                        <a:solidFill>
                          <a:prstClr val="white"/>
                        </a:solidFill>
                        <a:ln>
                          <a:noFill/>
                        </a:ln>
                      </wps:spPr>
                      <wps:txbx>
                        <w:txbxContent>
                          <w:p w14:paraId="5AC89D3B" w14:textId="77777777" w:rsidR="00433E78" w:rsidRPr="00922B26" w:rsidRDefault="00433E78" w:rsidP="00433E78">
                            <w:pPr>
                              <w:pStyle w:val="af0"/>
                              <w:rPr>
                                <w:rFonts w:eastAsia="Times New Roman" w:cs="Times New Roman"/>
                                <w:sz w:val="28"/>
                                <w:szCs w:val="28"/>
                                <w:lang w:val="ru-RU" w:eastAsia="en-US"/>
                              </w:rPr>
                            </w:pPr>
                            <w:bookmarkStart w:id="141" w:name="_Ref91670202"/>
                            <w:r w:rsidRPr="00922B26">
                              <w:rPr>
                                <w:lang w:val="ru-RU"/>
                              </w:rPr>
                              <w:t xml:space="preserve">Рисунок </w:t>
                            </w:r>
                            <w:r>
                              <w:rPr>
                                <w:lang w:val="ru-RU"/>
                              </w:rPr>
                              <w:fldChar w:fldCharType="begin"/>
                            </w:r>
                            <w:r>
                              <w:rPr>
                                <w:lang w:val="ru-RU"/>
                              </w:rPr>
                              <w:instrText xml:space="preserve"> STYLEREF 1 \s </w:instrText>
                            </w:r>
                            <w:r>
                              <w:rPr>
                                <w:lang w:val="ru-RU"/>
                              </w:rPr>
                              <w:fldChar w:fldCharType="separate"/>
                            </w:r>
                            <w:r>
                              <w:rPr>
                                <w:noProof/>
                                <w:lang w:val="ru-RU"/>
                              </w:rPr>
                              <w:t>0</w:t>
                            </w:r>
                            <w:r>
                              <w:rPr>
                                <w:lang w:val="ru-RU"/>
                              </w:rPr>
                              <w:fldChar w:fldCharType="end"/>
                            </w:r>
                            <w:r>
                              <w:rPr>
                                <w:lang w:val="ru-RU"/>
                              </w:rPr>
                              <w:noBreakHyphen/>
                            </w:r>
                            <w:r>
                              <w:rPr>
                                <w:lang w:val="ru-RU"/>
                              </w:rPr>
                              <w:fldChar w:fldCharType="begin"/>
                            </w:r>
                            <w:r>
                              <w:rPr>
                                <w:lang w:val="ru-RU"/>
                              </w:rPr>
                              <w:instrText xml:space="preserve"> SEQ Рисунок \* ARABIC \s 1 </w:instrText>
                            </w:r>
                            <w:r>
                              <w:rPr>
                                <w:lang w:val="ru-RU"/>
                              </w:rPr>
                              <w:fldChar w:fldCharType="separate"/>
                            </w:r>
                            <w:r>
                              <w:rPr>
                                <w:noProof/>
                                <w:lang w:val="ru-RU"/>
                              </w:rPr>
                              <w:t>3</w:t>
                            </w:r>
                            <w:r>
                              <w:rPr>
                                <w:lang w:val="ru-RU"/>
                              </w:rPr>
                              <w:fldChar w:fldCharType="end"/>
                            </w:r>
                            <w:bookmarkEnd w:id="141"/>
                            <w:r>
                              <w:rPr>
                                <w:lang w:val="ru-RU"/>
                              </w:rPr>
                              <w:t xml:space="preserve"> </w:t>
                            </w:r>
                            <w:r w:rsidRPr="00B7499F">
                              <w:rPr>
                                <w:lang w:val="ru-RU"/>
                              </w:rPr>
                              <w:t>Отслеживание - графики DoF. Сравнение двух методов отслеживания с истинной траекторией камеры, предоставленной системой захвата движения</w:t>
                            </w:r>
                            <w:r>
                              <w:rPr>
                                <w:lang w:val="ru-RU"/>
                              </w:rPr>
                              <w:t xml:space="preserve"> </w:t>
                            </w:r>
                            <w:r w:rsidRPr="00AF6891">
                              <w:rPr>
                                <w:lang w:val="ru-RU"/>
                              </w:rPr>
                              <w:t>Столбцы 1-3 показывают трансляционные степени свободы (в метрах). Последний столбец показывает вращательную ошибку в терминах геодезического расстояния в SO(3) (угол относительного вращения между истинным и расчетным вращением). Каждая строка соответствует отдельной последовательности: rpg_bin, rpg_box, rpg_desk, rpg_monitor, upenn_flying1 и upenn_flying3, соответственно. Красным цветом изображена грунтовая истина, синим - метод "SGM+ICP", зеленым  - наш метод. На графиках ошибок "грунтовая истина" соответствует эталону, т.е. нулю.</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3522D5C0" id="_x0000_t202" coordsize="21600,21600" o:spt="202" path="m,l,21600r21600,l21600,xe">
                <v:stroke joinstyle="miter"/>
                <v:path gradientshapeok="t" o:connecttype="rect"/>
              </v:shapetype>
              <v:shape id="Надпись 404" o:spid="_x0000_s1026" type="#_x0000_t202" style="position:absolute;margin-left:416.05pt;margin-top:481.2pt;width:467.25pt;height:.05pt;z-index:2516848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" stroked="f">
                <v:textbox style="mso-fit-shape-to-text:t" inset="0,0,0,0">
                  <w:txbxContent>
                    <w:p w14:paraId="5AC89D3B" w14:textId="77777777" w:rsidR="00433E78" w:rsidRPr="00922B26" w:rsidRDefault="00433E78" w:rsidP="00433E78">
                      <w:pPr>
                        <w:pStyle w:val="af0"/>
                        <w:rPr>
                          <w:rFonts w:eastAsia="Times New Roman" w:cs="Times New Roman"/>
                          <w:sz w:val="28"/>
                          <w:szCs w:val="28"/>
                          <w:lang w:val="ru-RU" w:eastAsia="en-US"/>
                        </w:rPr>
                      </w:pPr>
                      <w:bookmarkStart w:id="142" w:name="_Ref91670202"/>
                      <w:r w:rsidRPr="00922B26">
                        <w:rPr>
                          <w:lang w:val="ru-RU"/>
                        </w:rPr>
                        <w:t xml:space="preserve">Рисунок </w:t>
                      </w:r>
                      <w:r>
                        <w:rPr>
                          <w:lang w:val="ru-RU"/>
                        </w:rPr>
                        <w:fldChar w:fldCharType="begin"/>
                      </w:r>
                      <w:r>
                        <w:rPr>
                          <w:lang w:val="ru-RU"/>
                        </w:rPr>
                        <w:instrText xml:space="preserve"> STYLEREF 1 \s </w:instrText>
                      </w:r>
                      <w:r>
                        <w:rPr>
                          <w:lang w:val="ru-RU"/>
                        </w:rPr>
                        <w:fldChar w:fldCharType="separate"/>
                      </w:r>
                      <w:r>
                        <w:rPr>
                          <w:noProof/>
                          <w:lang w:val="ru-RU"/>
                        </w:rPr>
                        <w:t>0</w:t>
                      </w:r>
                      <w:r>
                        <w:rPr>
                          <w:lang w:val="ru-RU"/>
                        </w:rPr>
                        <w:fldChar w:fldCharType="end"/>
                      </w:r>
                      <w:r>
                        <w:rPr>
                          <w:lang w:val="ru-RU"/>
                        </w:rPr>
                        <w:noBreakHyphen/>
                      </w:r>
                      <w:r>
                        <w:rPr>
                          <w:lang w:val="ru-RU"/>
                        </w:rPr>
                        <w:fldChar w:fldCharType="begin"/>
                      </w:r>
                      <w:r>
                        <w:rPr>
                          <w:lang w:val="ru-RU"/>
                        </w:rPr>
                        <w:instrText xml:space="preserve"> SEQ Рисунок \* ARABIC \s 1 </w:instrText>
                      </w:r>
                      <w:r>
                        <w:rPr>
                          <w:lang w:val="ru-RU"/>
                        </w:rPr>
                        <w:fldChar w:fldCharType="separate"/>
                      </w:r>
                      <w:r>
                        <w:rPr>
                          <w:noProof/>
                          <w:lang w:val="ru-RU"/>
                        </w:rPr>
                        <w:t>3</w:t>
                      </w:r>
                      <w:r>
                        <w:rPr>
                          <w:lang w:val="ru-RU"/>
                        </w:rPr>
                        <w:fldChar w:fldCharType="end"/>
                      </w:r>
                      <w:bookmarkEnd w:id="142"/>
                      <w:r>
                        <w:rPr>
                          <w:lang w:val="ru-RU"/>
                        </w:rPr>
                        <w:t xml:space="preserve"> </w:t>
                      </w:r>
                      <w:r w:rsidRPr="00B7499F">
                        <w:rPr>
                          <w:lang w:val="ru-RU"/>
                        </w:rPr>
                        <w:t>Отслеживание - графики DoF. Сравнение двух методов отслеживания с истинной траекторией камеры, предоставленной системой захвата движения</w:t>
                      </w:r>
                      <w:r>
                        <w:rPr>
                          <w:lang w:val="ru-RU"/>
                        </w:rPr>
                        <w:t xml:space="preserve"> </w:t>
                      </w:r>
                      <w:r w:rsidRPr="00AF6891">
                        <w:rPr>
                          <w:lang w:val="ru-RU"/>
                        </w:rPr>
                        <w:t>Столбцы 1-3 показывают трансляционные степени свободы (в метрах). Последний столбец показывает вращательную ошибку в терминах геодезического расстояния в SO(3) (угол относительного вращения между истинным и расчетным вращением). Каждая строка соответствует отдельной последовательности: rpg_bin, rpg_box, rpg_desk, rpg_monitor, upenn_flying1 и upenn_flying3, соответственно. Красным цветом изображена грунтовая истина, синим - метод "SGM+ICP", зеленым  - наш метод. На графиках ошибок "грунтовая истина" соответствует эталону, т.е. нулю.</w:t>
                      </w:r>
                    </w:p>
                  </w:txbxContent>
                </v:textbox>
                <w10:wrap type="topAndBottom" anchorx="margin"/>
              </v:shape>
            </w:pict>
          </mc:Fallback>
        </mc:AlternateContent>
      </w:r>
      <w:r w:rsidRPr="00922B26">
        <w:rPr>
          <w:noProof/>
          <w:sz w:val="28"/>
          <w:szCs w:val="28"/>
          <w:lang w:val="ru-RU"/>
        </w:rPr>
        <w:drawing>
          <wp:inline distT="0" distB="0" distL="0" distR="0" wp14:anchorId="7E4BD6FE" wp14:editId="3E83D944">
            <wp:extent cx="628833" cy="76200"/>
            <wp:effectExtent l="0" t="0" r="0" b="0"/>
            <wp:docPr id="406" name="image1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image109.png"/>
                    <pic:cNvPicPr/>
                  </pic:nvPicPr>
                  <pic:blipFill>
                    <a:blip r:embed="rId89" cstate="print"/>
                    <a:stretch>
                      <a:fillRect/>
                    </a:stretch>
                  </pic:blipFill>
                  <pic:spPr>
                    <a:xfrm>
                      <a:off x="0" y="0"/>
                      <a:ext cx="628833" cy="76200"/>
                    </a:xfrm>
                    <a:prstGeom prst="rect">
                      <a:avLst/>
                    </a:prstGeom>
                  </pic:spPr>
                </pic:pic>
              </a:graphicData>
            </a:graphic>
          </wp:inline>
        </w:drawing>
      </w:r>
      <w:r w:rsidRPr="00922B26">
        <w:rPr>
          <w:sz w:val="28"/>
          <w:szCs w:val="28"/>
          <w:lang w:val="ru-RU"/>
        </w:rPr>
        <w:tab/>
      </w:r>
      <w:r w:rsidRPr="00922B26">
        <w:rPr>
          <w:noProof/>
          <w:sz w:val="28"/>
          <w:szCs w:val="28"/>
          <w:lang w:val="ru-RU"/>
        </w:rPr>
        <w:drawing>
          <wp:inline distT="0" distB="0" distL="0" distR="0" wp14:anchorId="6332DD71" wp14:editId="31662CCA">
            <wp:extent cx="619255" cy="76200"/>
            <wp:effectExtent l="0" t="0" r="0" b="0"/>
            <wp:docPr id="407" name="image1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image110.png"/>
                    <pic:cNvPicPr/>
                  </pic:nvPicPr>
                  <pic:blipFill>
                    <a:blip r:embed="rId90" cstate="print"/>
                    <a:stretch>
                      <a:fillRect/>
                    </a:stretch>
                  </pic:blipFill>
                  <pic:spPr>
                    <a:xfrm>
                      <a:off x="0" y="0"/>
                      <a:ext cx="619255" cy="76200"/>
                    </a:xfrm>
                    <a:prstGeom prst="rect">
                      <a:avLst/>
                    </a:prstGeom>
                  </pic:spPr>
                </pic:pic>
              </a:graphicData>
            </a:graphic>
          </wp:inline>
        </w:drawing>
      </w:r>
      <w:r w:rsidRPr="00922B26">
        <w:rPr>
          <w:sz w:val="28"/>
          <w:szCs w:val="28"/>
          <w:lang w:val="ru-RU"/>
        </w:rPr>
        <w:tab/>
      </w:r>
      <w:r w:rsidRPr="00922B26">
        <w:rPr>
          <w:noProof/>
          <w:sz w:val="28"/>
          <w:szCs w:val="28"/>
          <w:lang w:val="ru-RU"/>
        </w:rPr>
        <w:drawing>
          <wp:inline distT="0" distB="0" distL="0" distR="0" wp14:anchorId="37D11B13" wp14:editId="6C086BA3">
            <wp:extent cx="614408" cy="76200"/>
            <wp:effectExtent l="0" t="0" r="0" b="0"/>
            <wp:docPr id="408" name="image1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image111.png"/>
                    <pic:cNvPicPr/>
                  </pic:nvPicPr>
                  <pic:blipFill>
                    <a:blip r:embed="rId91" cstate="print"/>
                    <a:stretch>
                      <a:fillRect/>
                    </a:stretch>
                  </pic:blipFill>
                  <pic:spPr>
                    <a:xfrm>
                      <a:off x="0" y="0"/>
                      <a:ext cx="614408" cy="76200"/>
                    </a:xfrm>
                    <a:prstGeom prst="rect">
                      <a:avLst/>
                    </a:prstGeom>
                  </pic:spPr>
                </pic:pic>
              </a:graphicData>
            </a:graphic>
          </wp:inline>
        </w:drawing>
      </w:r>
      <w:r w:rsidRPr="00922B26">
        <w:rPr>
          <w:sz w:val="28"/>
          <w:szCs w:val="28"/>
          <w:lang w:val="ru-RU"/>
        </w:rPr>
        <w:tab/>
      </w:r>
      <w:r w:rsidRPr="00922B26">
        <w:rPr>
          <w:noProof/>
          <w:sz w:val="28"/>
          <w:szCs w:val="28"/>
          <w:lang w:val="ru-RU"/>
        </w:rPr>
        <w:drawing>
          <wp:inline distT="0" distB="0" distL="0" distR="0" wp14:anchorId="1A162DD9" wp14:editId="5FE9AB62">
            <wp:extent cx="743737" cy="76104"/>
            <wp:effectExtent l="0" t="0" r="0" b="0"/>
            <wp:docPr id="409" name="image1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image112.png"/>
                    <pic:cNvPicPr/>
                  </pic:nvPicPr>
                  <pic:blipFill>
                    <a:blip r:embed="rId92" cstate="print"/>
                    <a:stretch>
                      <a:fillRect/>
                    </a:stretch>
                  </pic:blipFill>
                  <pic:spPr>
                    <a:xfrm>
                      <a:off x="0" y="0"/>
                      <a:ext cx="743737" cy="76104"/>
                    </a:xfrm>
                    <a:prstGeom prst="rect">
                      <a:avLst/>
                    </a:prstGeom>
                  </pic:spPr>
                </pic:pic>
              </a:graphicData>
            </a:graphic>
          </wp:inline>
        </w:drawing>
      </w:r>
      <w:r w:rsidRPr="00922B26">
        <w:rPr>
          <w:noProof/>
          <w:sz w:val="28"/>
          <w:szCs w:val="28"/>
        </w:rPr>
        <w:drawing>
          <wp:anchor distT="0" distB="0" distL="0" distR="0" simplePos="0" relativeHeight="251659264" behindDoc="0" locked="0" layoutInCell="1" allowOverlap="1" wp14:anchorId="2260A85E" wp14:editId="7127E8D9">
            <wp:simplePos x="0" y="0"/>
            <wp:positionH relativeFrom="page">
              <wp:posOffset>1011110</wp:posOffset>
            </wp:positionH>
            <wp:positionV relativeFrom="paragraph">
              <wp:posOffset>110578</wp:posOffset>
            </wp:positionV>
            <wp:extent cx="1236586" cy="823912"/>
            <wp:effectExtent l="0" t="0" r="0" b="0"/>
            <wp:wrapTopAndBottom/>
            <wp:docPr id="410" name="image1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image113.png"/>
                    <pic:cNvPicPr/>
                  </pic:nvPicPr>
                  <pic:blipFill>
                    <a:blip r:embed="rId93" cstate="print"/>
                    <a:stretch>
                      <a:fillRect/>
                    </a:stretch>
                  </pic:blipFill>
                  <pic:spPr>
                    <a:xfrm>
                      <a:off x="0" y="0"/>
                      <a:ext cx="1236586" cy="823912"/>
                    </a:xfrm>
                    <a:prstGeom prst="rect">
                      <a:avLst/>
                    </a:prstGeom>
                  </pic:spPr>
                </pic:pic>
              </a:graphicData>
            </a:graphic>
          </wp:anchor>
        </w:drawing>
      </w:r>
      <w:r w:rsidRPr="00922B26">
        <w:rPr>
          <w:noProof/>
          <w:sz w:val="28"/>
          <w:szCs w:val="28"/>
        </w:rPr>
        <w:drawing>
          <wp:anchor distT="0" distB="0" distL="0" distR="0" simplePos="0" relativeHeight="251660288" behindDoc="0" locked="0" layoutInCell="1" allowOverlap="1" wp14:anchorId="231CD0B5" wp14:editId="237F7D9B">
            <wp:simplePos x="0" y="0"/>
            <wp:positionH relativeFrom="page">
              <wp:posOffset>2419070</wp:posOffset>
            </wp:positionH>
            <wp:positionV relativeFrom="paragraph">
              <wp:posOffset>110578</wp:posOffset>
            </wp:positionV>
            <wp:extent cx="1236586" cy="823912"/>
            <wp:effectExtent l="0" t="0" r="0" b="0"/>
            <wp:wrapTopAndBottom/>
            <wp:docPr id="411" name="image1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image114.png"/>
                    <pic:cNvPicPr/>
                  </pic:nvPicPr>
                  <pic:blipFill>
                    <a:blip r:embed="rId94" cstate="print"/>
                    <a:stretch>
                      <a:fillRect/>
                    </a:stretch>
                  </pic:blipFill>
                  <pic:spPr>
                    <a:xfrm>
                      <a:off x="0" y="0"/>
                      <a:ext cx="1236586" cy="823912"/>
                    </a:xfrm>
                    <a:prstGeom prst="rect">
                      <a:avLst/>
                    </a:prstGeom>
                  </pic:spPr>
                </pic:pic>
              </a:graphicData>
            </a:graphic>
          </wp:anchor>
        </w:drawing>
      </w:r>
      <w:r w:rsidRPr="00922B26">
        <w:rPr>
          <w:noProof/>
          <w:sz w:val="28"/>
          <w:szCs w:val="28"/>
        </w:rPr>
        <w:drawing>
          <wp:anchor distT="0" distB="0" distL="0" distR="0" simplePos="0" relativeHeight="251661312" behindDoc="0" locked="0" layoutInCell="1" allowOverlap="1" wp14:anchorId="6D027295" wp14:editId="11F29EB7">
            <wp:simplePos x="0" y="0"/>
            <wp:positionH relativeFrom="page">
              <wp:posOffset>3827017</wp:posOffset>
            </wp:positionH>
            <wp:positionV relativeFrom="paragraph">
              <wp:posOffset>110578</wp:posOffset>
            </wp:positionV>
            <wp:extent cx="1236586" cy="823912"/>
            <wp:effectExtent l="0" t="0" r="0" b="0"/>
            <wp:wrapTopAndBottom/>
            <wp:docPr id="412" name="image1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image115.png"/>
                    <pic:cNvPicPr/>
                  </pic:nvPicPr>
                  <pic:blipFill>
                    <a:blip r:embed="rId95" cstate="print"/>
                    <a:stretch>
                      <a:fillRect/>
                    </a:stretch>
                  </pic:blipFill>
                  <pic:spPr>
                    <a:xfrm>
                      <a:off x="0" y="0"/>
                      <a:ext cx="1236586" cy="823912"/>
                    </a:xfrm>
                    <a:prstGeom prst="rect">
                      <a:avLst/>
                    </a:prstGeom>
                  </pic:spPr>
                </pic:pic>
              </a:graphicData>
            </a:graphic>
          </wp:anchor>
        </w:drawing>
      </w:r>
      <w:r w:rsidRPr="00922B26">
        <w:rPr>
          <w:noProof/>
          <w:sz w:val="28"/>
          <w:szCs w:val="28"/>
        </w:rPr>
        <w:drawing>
          <wp:anchor distT="0" distB="0" distL="0" distR="0" simplePos="0" relativeHeight="251662336" behindDoc="0" locked="0" layoutInCell="1" allowOverlap="1" wp14:anchorId="23BF8B34" wp14:editId="064C10A0">
            <wp:simplePos x="0" y="0"/>
            <wp:positionH relativeFrom="page">
              <wp:posOffset>5233085</wp:posOffset>
            </wp:positionH>
            <wp:positionV relativeFrom="paragraph">
              <wp:posOffset>97929</wp:posOffset>
            </wp:positionV>
            <wp:extent cx="1236158" cy="847725"/>
            <wp:effectExtent l="0" t="0" r="0" b="0"/>
            <wp:wrapTopAndBottom/>
            <wp:docPr id="413" name="image1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image116.png"/>
                    <pic:cNvPicPr/>
                  </pic:nvPicPr>
                  <pic:blipFill>
                    <a:blip r:embed="rId96" cstate="print"/>
                    <a:stretch>
                      <a:fillRect/>
                    </a:stretch>
                  </pic:blipFill>
                  <pic:spPr>
                    <a:xfrm>
                      <a:off x="0" y="0"/>
                      <a:ext cx="1236158" cy="847725"/>
                    </a:xfrm>
                    <a:prstGeom prst="rect">
                      <a:avLst/>
                    </a:prstGeom>
                  </pic:spPr>
                </pic:pic>
              </a:graphicData>
            </a:graphic>
          </wp:anchor>
        </w:drawing>
      </w:r>
      <w:r w:rsidRPr="00922B26">
        <w:rPr>
          <w:noProof/>
          <w:sz w:val="28"/>
          <w:szCs w:val="28"/>
        </w:rPr>
        <w:drawing>
          <wp:anchor distT="0" distB="0" distL="0" distR="0" simplePos="0" relativeHeight="251663360" behindDoc="0" locked="0" layoutInCell="1" allowOverlap="1" wp14:anchorId="2F268F96" wp14:editId="755F2F93">
            <wp:simplePos x="0" y="0"/>
            <wp:positionH relativeFrom="page">
              <wp:posOffset>1011275</wp:posOffset>
            </wp:positionH>
            <wp:positionV relativeFrom="paragraph">
              <wp:posOffset>1010221</wp:posOffset>
            </wp:positionV>
            <wp:extent cx="1241676" cy="838200"/>
            <wp:effectExtent l="0" t="0" r="0" b="0"/>
            <wp:wrapTopAndBottom/>
            <wp:docPr id="414" name="image1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image117.png"/>
                    <pic:cNvPicPr/>
                  </pic:nvPicPr>
                  <pic:blipFill>
                    <a:blip r:embed="rId97" cstate="print"/>
                    <a:stretch>
                      <a:fillRect/>
                    </a:stretch>
                  </pic:blipFill>
                  <pic:spPr>
                    <a:xfrm>
                      <a:off x="0" y="0"/>
                      <a:ext cx="1241676" cy="838200"/>
                    </a:xfrm>
                    <a:prstGeom prst="rect">
                      <a:avLst/>
                    </a:prstGeom>
                  </pic:spPr>
                </pic:pic>
              </a:graphicData>
            </a:graphic>
          </wp:anchor>
        </w:drawing>
      </w:r>
      <w:r w:rsidRPr="00922B26">
        <w:rPr>
          <w:noProof/>
          <w:sz w:val="28"/>
          <w:szCs w:val="28"/>
        </w:rPr>
        <w:drawing>
          <wp:anchor distT="0" distB="0" distL="0" distR="0" simplePos="0" relativeHeight="251664384" behindDoc="0" locked="0" layoutInCell="1" allowOverlap="1" wp14:anchorId="5FB1228C" wp14:editId="29873059">
            <wp:simplePos x="0" y="0"/>
            <wp:positionH relativeFrom="page">
              <wp:posOffset>2419235</wp:posOffset>
            </wp:positionH>
            <wp:positionV relativeFrom="paragraph">
              <wp:posOffset>1010221</wp:posOffset>
            </wp:positionV>
            <wp:extent cx="1241663" cy="838200"/>
            <wp:effectExtent l="0" t="0" r="0" b="0"/>
            <wp:wrapTopAndBottom/>
            <wp:docPr id="415" name="image1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image118.png"/>
                    <pic:cNvPicPr/>
                  </pic:nvPicPr>
                  <pic:blipFill>
                    <a:blip r:embed="rId98" cstate="print"/>
                    <a:stretch>
                      <a:fillRect/>
                    </a:stretch>
                  </pic:blipFill>
                  <pic:spPr>
                    <a:xfrm>
                      <a:off x="0" y="0"/>
                      <a:ext cx="1241663" cy="838200"/>
                    </a:xfrm>
                    <a:prstGeom prst="rect">
                      <a:avLst/>
                    </a:prstGeom>
                  </pic:spPr>
                </pic:pic>
              </a:graphicData>
            </a:graphic>
          </wp:anchor>
        </w:drawing>
      </w:r>
      <w:r w:rsidRPr="00922B26">
        <w:rPr>
          <w:noProof/>
          <w:sz w:val="28"/>
          <w:szCs w:val="28"/>
        </w:rPr>
        <w:drawing>
          <wp:anchor distT="0" distB="0" distL="0" distR="0" simplePos="0" relativeHeight="251665408" behindDoc="0" locked="0" layoutInCell="1" allowOverlap="1" wp14:anchorId="425697DB" wp14:editId="0F0C7804">
            <wp:simplePos x="0" y="0"/>
            <wp:positionH relativeFrom="page">
              <wp:posOffset>3827183</wp:posOffset>
            </wp:positionH>
            <wp:positionV relativeFrom="paragraph">
              <wp:posOffset>1010221</wp:posOffset>
            </wp:positionV>
            <wp:extent cx="1241676" cy="838200"/>
            <wp:effectExtent l="0" t="0" r="0" b="0"/>
            <wp:wrapTopAndBottom/>
            <wp:docPr id="416" name="image1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image119.png"/>
                    <pic:cNvPicPr/>
                  </pic:nvPicPr>
                  <pic:blipFill>
                    <a:blip r:embed="rId99" cstate="print"/>
                    <a:stretch>
                      <a:fillRect/>
                    </a:stretch>
                  </pic:blipFill>
                  <pic:spPr>
                    <a:xfrm>
                      <a:off x="0" y="0"/>
                      <a:ext cx="1241676" cy="838200"/>
                    </a:xfrm>
                    <a:prstGeom prst="rect">
                      <a:avLst/>
                    </a:prstGeom>
                  </pic:spPr>
                </pic:pic>
              </a:graphicData>
            </a:graphic>
          </wp:anchor>
        </w:drawing>
      </w:r>
      <w:r w:rsidRPr="00922B26">
        <w:rPr>
          <w:noProof/>
          <w:sz w:val="28"/>
          <w:szCs w:val="28"/>
        </w:rPr>
        <w:drawing>
          <wp:anchor distT="0" distB="0" distL="0" distR="0" simplePos="0" relativeHeight="251666432" behindDoc="0" locked="0" layoutInCell="1" allowOverlap="1" wp14:anchorId="6C64E18E" wp14:editId="752DF5F3">
            <wp:simplePos x="0" y="0"/>
            <wp:positionH relativeFrom="page">
              <wp:posOffset>5233225</wp:posOffset>
            </wp:positionH>
            <wp:positionV relativeFrom="paragraph">
              <wp:posOffset>995933</wp:posOffset>
            </wp:positionV>
            <wp:extent cx="1247031" cy="866775"/>
            <wp:effectExtent l="0" t="0" r="0" b="0"/>
            <wp:wrapTopAndBottom/>
            <wp:docPr id="417" name="image1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image120.png"/>
                    <pic:cNvPicPr/>
                  </pic:nvPicPr>
                  <pic:blipFill>
                    <a:blip r:embed="rId100" cstate="print"/>
                    <a:stretch>
                      <a:fillRect/>
                    </a:stretch>
                  </pic:blipFill>
                  <pic:spPr>
                    <a:xfrm>
                      <a:off x="0" y="0"/>
                      <a:ext cx="1247031" cy="866775"/>
                    </a:xfrm>
                    <a:prstGeom prst="rect">
                      <a:avLst/>
                    </a:prstGeom>
                  </pic:spPr>
                </pic:pic>
              </a:graphicData>
            </a:graphic>
          </wp:anchor>
        </w:drawing>
      </w:r>
      <w:r w:rsidRPr="00922B26">
        <w:rPr>
          <w:noProof/>
          <w:sz w:val="28"/>
          <w:szCs w:val="28"/>
        </w:rPr>
        <w:drawing>
          <wp:anchor distT="0" distB="0" distL="0" distR="0" simplePos="0" relativeHeight="251667456" behindDoc="0" locked="0" layoutInCell="1" allowOverlap="1" wp14:anchorId="7F4164BC" wp14:editId="0AC26B13">
            <wp:simplePos x="0" y="0"/>
            <wp:positionH relativeFrom="page">
              <wp:posOffset>1011275</wp:posOffset>
            </wp:positionH>
            <wp:positionV relativeFrom="paragraph">
              <wp:posOffset>1917153</wp:posOffset>
            </wp:positionV>
            <wp:extent cx="1236150" cy="838200"/>
            <wp:effectExtent l="0" t="0" r="0" b="0"/>
            <wp:wrapTopAndBottom/>
            <wp:docPr id="418" name="image1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image121.png"/>
                    <pic:cNvPicPr/>
                  </pic:nvPicPr>
                  <pic:blipFill>
                    <a:blip r:embed="rId101" cstate="print"/>
                    <a:stretch>
                      <a:fillRect/>
                    </a:stretch>
                  </pic:blipFill>
                  <pic:spPr>
                    <a:xfrm>
                      <a:off x="0" y="0"/>
                      <a:ext cx="1236150" cy="838200"/>
                    </a:xfrm>
                    <a:prstGeom prst="rect">
                      <a:avLst/>
                    </a:prstGeom>
                  </pic:spPr>
                </pic:pic>
              </a:graphicData>
            </a:graphic>
          </wp:anchor>
        </w:drawing>
      </w:r>
      <w:r w:rsidRPr="00922B26">
        <w:rPr>
          <w:noProof/>
          <w:sz w:val="28"/>
          <w:szCs w:val="28"/>
        </w:rPr>
        <w:drawing>
          <wp:anchor distT="0" distB="0" distL="0" distR="0" simplePos="0" relativeHeight="251668480" behindDoc="0" locked="0" layoutInCell="1" allowOverlap="1" wp14:anchorId="5F92653B" wp14:editId="0E428485">
            <wp:simplePos x="0" y="0"/>
            <wp:positionH relativeFrom="page">
              <wp:posOffset>2419070</wp:posOffset>
            </wp:positionH>
            <wp:positionV relativeFrom="paragraph">
              <wp:posOffset>1913959</wp:posOffset>
            </wp:positionV>
            <wp:extent cx="1235065" cy="833437"/>
            <wp:effectExtent l="0" t="0" r="0" b="0"/>
            <wp:wrapTopAndBottom/>
            <wp:docPr id="419" name="image1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image122.png"/>
                    <pic:cNvPicPr/>
                  </pic:nvPicPr>
                  <pic:blipFill>
                    <a:blip r:embed="rId102" cstate="print"/>
                    <a:stretch>
                      <a:fillRect/>
                    </a:stretch>
                  </pic:blipFill>
                  <pic:spPr>
                    <a:xfrm>
                      <a:off x="0" y="0"/>
                      <a:ext cx="1235065" cy="833437"/>
                    </a:xfrm>
                    <a:prstGeom prst="rect">
                      <a:avLst/>
                    </a:prstGeom>
                  </pic:spPr>
                </pic:pic>
              </a:graphicData>
            </a:graphic>
          </wp:anchor>
        </w:drawing>
      </w:r>
      <w:r w:rsidRPr="00922B26">
        <w:rPr>
          <w:noProof/>
          <w:sz w:val="28"/>
          <w:szCs w:val="28"/>
        </w:rPr>
        <w:drawing>
          <wp:anchor distT="0" distB="0" distL="0" distR="0" simplePos="0" relativeHeight="251669504" behindDoc="0" locked="0" layoutInCell="1" allowOverlap="1" wp14:anchorId="28E28E00" wp14:editId="166E6BDF">
            <wp:simplePos x="0" y="0"/>
            <wp:positionH relativeFrom="page">
              <wp:posOffset>3827183</wp:posOffset>
            </wp:positionH>
            <wp:positionV relativeFrom="paragraph">
              <wp:posOffset>1917153</wp:posOffset>
            </wp:positionV>
            <wp:extent cx="1236163" cy="838200"/>
            <wp:effectExtent l="0" t="0" r="0" b="0"/>
            <wp:wrapTopAndBottom/>
            <wp:docPr id="420" name="image1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image123.png"/>
                    <pic:cNvPicPr/>
                  </pic:nvPicPr>
                  <pic:blipFill>
                    <a:blip r:embed="rId103" cstate="print"/>
                    <a:stretch>
                      <a:fillRect/>
                    </a:stretch>
                  </pic:blipFill>
                  <pic:spPr>
                    <a:xfrm>
                      <a:off x="0" y="0"/>
                      <a:ext cx="1236163" cy="838200"/>
                    </a:xfrm>
                    <a:prstGeom prst="rect">
                      <a:avLst/>
                    </a:prstGeom>
                  </pic:spPr>
                </pic:pic>
              </a:graphicData>
            </a:graphic>
          </wp:anchor>
        </w:drawing>
      </w:r>
      <w:r w:rsidRPr="00922B26">
        <w:rPr>
          <w:noProof/>
          <w:sz w:val="28"/>
          <w:szCs w:val="28"/>
        </w:rPr>
        <w:drawing>
          <wp:anchor distT="0" distB="0" distL="0" distR="0" simplePos="0" relativeHeight="251670528" behindDoc="0" locked="0" layoutInCell="1" allowOverlap="1" wp14:anchorId="252D03A2" wp14:editId="4AF12B7A">
            <wp:simplePos x="0" y="0"/>
            <wp:positionH relativeFrom="page">
              <wp:posOffset>5233085</wp:posOffset>
            </wp:positionH>
            <wp:positionV relativeFrom="paragraph">
              <wp:posOffset>1911781</wp:posOffset>
            </wp:positionV>
            <wp:extent cx="1236044" cy="847725"/>
            <wp:effectExtent l="0" t="0" r="0" b="0"/>
            <wp:wrapTopAndBottom/>
            <wp:docPr id="421" name="image1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image124.png"/>
                    <pic:cNvPicPr/>
                  </pic:nvPicPr>
                  <pic:blipFill>
                    <a:blip r:embed="rId104" cstate="print"/>
                    <a:stretch>
                      <a:fillRect/>
                    </a:stretch>
                  </pic:blipFill>
                  <pic:spPr>
                    <a:xfrm>
                      <a:off x="0" y="0"/>
                      <a:ext cx="1236044" cy="847725"/>
                    </a:xfrm>
                    <a:prstGeom prst="rect">
                      <a:avLst/>
                    </a:prstGeom>
                  </pic:spPr>
                </pic:pic>
              </a:graphicData>
            </a:graphic>
          </wp:anchor>
        </w:drawing>
      </w:r>
      <w:r w:rsidRPr="00922B26">
        <w:rPr>
          <w:noProof/>
          <w:sz w:val="28"/>
          <w:szCs w:val="28"/>
        </w:rPr>
        <w:drawing>
          <wp:anchor distT="0" distB="0" distL="0" distR="0" simplePos="0" relativeHeight="251671552" behindDoc="0" locked="0" layoutInCell="1" allowOverlap="1" wp14:anchorId="211DC80E" wp14:editId="0E9087AC">
            <wp:simplePos x="0" y="0"/>
            <wp:positionH relativeFrom="page">
              <wp:posOffset>1011453</wp:posOffset>
            </wp:positionH>
            <wp:positionV relativeFrom="paragraph">
              <wp:posOffset>2815386</wp:posOffset>
            </wp:positionV>
            <wp:extent cx="1240654" cy="852487"/>
            <wp:effectExtent l="0" t="0" r="0" b="0"/>
            <wp:wrapTopAndBottom/>
            <wp:docPr id="422" name="image1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image125.png"/>
                    <pic:cNvPicPr/>
                  </pic:nvPicPr>
                  <pic:blipFill>
                    <a:blip r:embed="rId105" cstate="print"/>
                    <a:stretch>
                      <a:fillRect/>
                    </a:stretch>
                  </pic:blipFill>
                  <pic:spPr>
                    <a:xfrm>
                      <a:off x="0" y="0"/>
                      <a:ext cx="1240654" cy="852487"/>
                    </a:xfrm>
                    <a:prstGeom prst="rect">
                      <a:avLst/>
                    </a:prstGeom>
                  </pic:spPr>
                </pic:pic>
              </a:graphicData>
            </a:graphic>
          </wp:anchor>
        </w:drawing>
      </w:r>
      <w:r w:rsidRPr="00922B26">
        <w:rPr>
          <w:noProof/>
          <w:sz w:val="28"/>
          <w:szCs w:val="28"/>
        </w:rPr>
        <w:drawing>
          <wp:anchor distT="0" distB="0" distL="0" distR="0" simplePos="0" relativeHeight="251672576" behindDoc="0" locked="0" layoutInCell="1" allowOverlap="1" wp14:anchorId="59B18901" wp14:editId="0AE1DC0F">
            <wp:simplePos x="0" y="0"/>
            <wp:positionH relativeFrom="page">
              <wp:posOffset>2419413</wp:posOffset>
            </wp:positionH>
            <wp:positionV relativeFrom="paragraph">
              <wp:posOffset>2815412</wp:posOffset>
            </wp:positionV>
            <wp:extent cx="1240691" cy="852487"/>
            <wp:effectExtent l="0" t="0" r="0" b="0"/>
            <wp:wrapTopAndBottom/>
            <wp:docPr id="423" name="image1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image126.png"/>
                    <pic:cNvPicPr/>
                  </pic:nvPicPr>
                  <pic:blipFill>
                    <a:blip r:embed="rId106" cstate="print"/>
                    <a:stretch>
                      <a:fillRect/>
                    </a:stretch>
                  </pic:blipFill>
                  <pic:spPr>
                    <a:xfrm>
                      <a:off x="0" y="0"/>
                      <a:ext cx="1240691" cy="852487"/>
                    </a:xfrm>
                    <a:prstGeom prst="rect">
                      <a:avLst/>
                    </a:prstGeom>
                  </pic:spPr>
                </pic:pic>
              </a:graphicData>
            </a:graphic>
          </wp:anchor>
        </w:drawing>
      </w:r>
      <w:r w:rsidRPr="00922B26">
        <w:rPr>
          <w:noProof/>
          <w:sz w:val="28"/>
          <w:szCs w:val="28"/>
        </w:rPr>
        <w:drawing>
          <wp:anchor distT="0" distB="0" distL="0" distR="0" simplePos="0" relativeHeight="251673600" behindDoc="0" locked="0" layoutInCell="1" allowOverlap="1" wp14:anchorId="15C3E61F" wp14:editId="175FEF5B">
            <wp:simplePos x="0" y="0"/>
            <wp:positionH relativeFrom="page">
              <wp:posOffset>3827360</wp:posOffset>
            </wp:positionH>
            <wp:positionV relativeFrom="paragraph">
              <wp:posOffset>2815412</wp:posOffset>
            </wp:positionV>
            <wp:extent cx="1240691" cy="852487"/>
            <wp:effectExtent l="0" t="0" r="0" b="0"/>
            <wp:wrapTopAndBottom/>
            <wp:docPr id="424" name="image1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image127.png"/>
                    <pic:cNvPicPr/>
                  </pic:nvPicPr>
                  <pic:blipFill>
                    <a:blip r:embed="rId107" cstate="print"/>
                    <a:stretch>
                      <a:fillRect/>
                    </a:stretch>
                  </pic:blipFill>
                  <pic:spPr>
                    <a:xfrm>
                      <a:off x="0" y="0"/>
                      <a:ext cx="1240691" cy="852487"/>
                    </a:xfrm>
                    <a:prstGeom prst="rect">
                      <a:avLst/>
                    </a:prstGeom>
                  </pic:spPr>
                </pic:pic>
              </a:graphicData>
            </a:graphic>
          </wp:anchor>
        </w:drawing>
      </w:r>
      <w:r w:rsidRPr="00922B26">
        <w:rPr>
          <w:noProof/>
          <w:sz w:val="28"/>
          <w:szCs w:val="28"/>
        </w:rPr>
        <w:drawing>
          <wp:anchor distT="0" distB="0" distL="0" distR="0" simplePos="0" relativeHeight="251674624" behindDoc="0" locked="0" layoutInCell="1" allowOverlap="1" wp14:anchorId="566E4375" wp14:editId="5F1ED1B1">
            <wp:simplePos x="0" y="0"/>
            <wp:positionH relativeFrom="page">
              <wp:posOffset>5233225</wp:posOffset>
            </wp:positionH>
            <wp:positionV relativeFrom="paragraph">
              <wp:posOffset>2809773</wp:posOffset>
            </wp:positionV>
            <wp:extent cx="1247013" cy="866775"/>
            <wp:effectExtent l="0" t="0" r="0" b="0"/>
            <wp:wrapTopAndBottom/>
            <wp:docPr id="425" name="image1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image128.png"/>
                    <pic:cNvPicPr/>
                  </pic:nvPicPr>
                  <pic:blipFill>
                    <a:blip r:embed="rId108" cstate="print"/>
                    <a:stretch>
                      <a:fillRect/>
                    </a:stretch>
                  </pic:blipFill>
                  <pic:spPr>
                    <a:xfrm>
                      <a:off x="0" y="0"/>
                      <a:ext cx="1247013" cy="866775"/>
                    </a:xfrm>
                    <a:prstGeom prst="rect">
                      <a:avLst/>
                    </a:prstGeom>
                  </pic:spPr>
                </pic:pic>
              </a:graphicData>
            </a:graphic>
          </wp:anchor>
        </w:drawing>
      </w:r>
      <w:r w:rsidRPr="00922B26">
        <w:rPr>
          <w:noProof/>
          <w:sz w:val="28"/>
          <w:szCs w:val="28"/>
        </w:rPr>
        <w:drawing>
          <wp:anchor distT="0" distB="0" distL="0" distR="0" simplePos="0" relativeHeight="251675648" behindDoc="0" locked="0" layoutInCell="1" allowOverlap="1" wp14:anchorId="3C5F6C9C" wp14:editId="33D6796F">
            <wp:simplePos x="0" y="0"/>
            <wp:positionH relativeFrom="page">
              <wp:posOffset>1011275</wp:posOffset>
            </wp:positionH>
            <wp:positionV relativeFrom="paragraph">
              <wp:posOffset>3744848</wp:posOffset>
            </wp:positionV>
            <wp:extent cx="1241676" cy="838200"/>
            <wp:effectExtent l="0" t="0" r="0" b="0"/>
            <wp:wrapTopAndBottom/>
            <wp:docPr id="426" name="image1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image129.png"/>
                    <pic:cNvPicPr/>
                  </pic:nvPicPr>
                  <pic:blipFill>
                    <a:blip r:embed="rId109" cstate="print"/>
                    <a:stretch>
                      <a:fillRect/>
                    </a:stretch>
                  </pic:blipFill>
                  <pic:spPr>
                    <a:xfrm>
                      <a:off x="0" y="0"/>
                      <a:ext cx="1241676" cy="838200"/>
                    </a:xfrm>
                    <a:prstGeom prst="rect">
                      <a:avLst/>
                    </a:prstGeom>
                  </pic:spPr>
                </pic:pic>
              </a:graphicData>
            </a:graphic>
          </wp:anchor>
        </w:drawing>
      </w:r>
      <w:r w:rsidRPr="00922B26">
        <w:rPr>
          <w:noProof/>
          <w:sz w:val="28"/>
          <w:szCs w:val="28"/>
        </w:rPr>
        <w:drawing>
          <wp:anchor distT="0" distB="0" distL="0" distR="0" simplePos="0" relativeHeight="251676672" behindDoc="0" locked="0" layoutInCell="1" allowOverlap="1" wp14:anchorId="45FD6C38" wp14:editId="262D7278">
            <wp:simplePos x="0" y="0"/>
            <wp:positionH relativeFrom="page">
              <wp:posOffset>2419235</wp:posOffset>
            </wp:positionH>
            <wp:positionV relativeFrom="paragraph">
              <wp:posOffset>3744836</wp:posOffset>
            </wp:positionV>
            <wp:extent cx="1241644" cy="838200"/>
            <wp:effectExtent l="0" t="0" r="0" b="0"/>
            <wp:wrapTopAndBottom/>
            <wp:docPr id="427" name="image1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image130.png"/>
                    <pic:cNvPicPr/>
                  </pic:nvPicPr>
                  <pic:blipFill>
                    <a:blip r:embed="rId110" cstate="print"/>
                    <a:stretch>
                      <a:fillRect/>
                    </a:stretch>
                  </pic:blipFill>
                  <pic:spPr>
                    <a:xfrm>
                      <a:off x="0" y="0"/>
                      <a:ext cx="1241644" cy="838200"/>
                    </a:xfrm>
                    <a:prstGeom prst="rect">
                      <a:avLst/>
                    </a:prstGeom>
                  </pic:spPr>
                </pic:pic>
              </a:graphicData>
            </a:graphic>
          </wp:anchor>
        </w:drawing>
      </w:r>
      <w:r w:rsidRPr="00922B26">
        <w:rPr>
          <w:noProof/>
          <w:sz w:val="28"/>
          <w:szCs w:val="28"/>
        </w:rPr>
        <w:drawing>
          <wp:anchor distT="0" distB="0" distL="0" distR="0" simplePos="0" relativeHeight="251677696" behindDoc="0" locked="0" layoutInCell="1" allowOverlap="1" wp14:anchorId="388D1C11" wp14:editId="187A940A">
            <wp:simplePos x="0" y="0"/>
            <wp:positionH relativeFrom="page">
              <wp:posOffset>3827741</wp:posOffset>
            </wp:positionH>
            <wp:positionV relativeFrom="paragraph">
              <wp:posOffset>3725938</wp:posOffset>
            </wp:positionV>
            <wp:extent cx="1244812" cy="876300"/>
            <wp:effectExtent l="0" t="0" r="0" b="0"/>
            <wp:wrapTopAndBottom/>
            <wp:docPr id="428" name="image1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image131.png"/>
                    <pic:cNvPicPr/>
                  </pic:nvPicPr>
                  <pic:blipFill>
                    <a:blip r:embed="rId111" cstate="print"/>
                    <a:stretch>
                      <a:fillRect/>
                    </a:stretch>
                  </pic:blipFill>
                  <pic:spPr>
                    <a:xfrm>
                      <a:off x="0" y="0"/>
                      <a:ext cx="1244812" cy="876300"/>
                    </a:xfrm>
                    <a:prstGeom prst="rect">
                      <a:avLst/>
                    </a:prstGeom>
                  </pic:spPr>
                </pic:pic>
              </a:graphicData>
            </a:graphic>
          </wp:anchor>
        </w:drawing>
      </w:r>
      <w:r w:rsidRPr="00922B26">
        <w:rPr>
          <w:noProof/>
          <w:sz w:val="28"/>
          <w:szCs w:val="28"/>
        </w:rPr>
        <w:drawing>
          <wp:anchor distT="0" distB="0" distL="0" distR="0" simplePos="0" relativeHeight="251678720" behindDoc="0" locked="0" layoutInCell="1" allowOverlap="1" wp14:anchorId="318E11A2" wp14:editId="32475110">
            <wp:simplePos x="0" y="0"/>
            <wp:positionH relativeFrom="page">
              <wp:posOffset>5233225</wp:posOffset>
            </wp:positionH>
            <wp:positionV relativeFrom="paragraph">
              <wp:posOffset>3730548</wp:posOffset>
            </wp:positionV>
            <wp:extent cx="1246493" cy="866775"/>
            <wp:effectExtent l="0" t="0" r="0" b="0"/>
            <wp:wrapTopAndBottom/>
            <wp:docPr id="429" name="image13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image132.png"/>
                    <pic:cNvPicPr/>
                  </pic:nvPicPr>
                  <pic:blipFill>
                    <a:blip r:embed="rId112" cstate="print"/>
                    <a:stretch>
                      <a:fillRect/>
                    </a:stretch>
                  </pic:blipFill>
                  <pic:spPr>
                    <a:xfrm>
                      <a:off x="0" y="0"/>
                      <a:ext cx="1246493" cy="866775"/>
                    </a:xfrm>
                    <a:prstGeom prst="rect">
                      <a:avLst/>
                    </a:prstGeom>
                  </pic:spPr>
                </pic:pic>
              </a:graphicData>
            </a:graphic>
          </wp:anchor>
        </w:drawing>
      </w:r>
      <w:r w:rsidRPr="00922B26">
        <w:rPr>
          <w:noProof/>
          <w:sz w:val="28"/>
          <w:szCs w:val="28"/>
        </w:rPr>
        <w:drawing>
          <wp:anchor distT="0" distB="0" distL="0" distR="0" simplePos="0" relativeHeight="251679744" behindDoc="0" locked="0" layoutInCell="1" allowOverlap="1" wp14:anchorId="74FDAB26" wp14:editId="429BD6ED">
            <wp:simplePos x="0" y="0"/>
            <wp:positionH relativeFrom="page">
              <wp:posOffset>1010831</wp:posOffset>
            </wp:positionH>
            <wp:positionV relativeFrom="paragraph">
              <wp:posOffset>4654702</wp:posOffset>
            </wp:positionV>
            <wp:extent cx="1237619" cy="857250"/>
            <wp:effectExtent l="0" t="0" r="0" b="0"/>
            <wp:wrapTopAndBottom/>
            <wp:docPr id="430" name="image1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image133.png"/>
                    <pic:cNvPicPr/>
                  </pic:nvPicPr>
                  <pic:blipFill>
                    <a:blip r:embed="rId113" cstate="print"/>
                    <a:stretch>
                      <a:fillRect/>
                    </a:stretch>
                  </pic:blipFill>
                  <pic:spPr>
                    <a:xfrm>
                      <a:off x="0" y="0"/>
                      <a:ext cx="1237619" cy="857250"/>
                    </a:xfrm>
                    <a:prstGeom prst="rect">
                      <a:avLst/>
                    </a:prstGeom>
                  </pic:spPr>
                </pic:pic>
              </a:graphicData>
            </a:graphic>
          </wp:anchor>
        </w:drawing>
      </w:r>
      <w:r w:rsidRPr="00922B26">
        <w:rPr>
          <w:noProof/>
          <w:sz w:val="28"/>
          <w:szCs w:val="28"/>
        </w:rPr>
        <w:drawing>
          <wp:anchor distT="0" distB="0" distL="0" distR="0" simplePos="0" relativeHeight="251680768" behindDoc="0" locked="0" layoutInCell="1" allowOverlap="1" wp14:anchorId="6F912154" wp14:editId="2DB88E8D">
            <wp:simplePos x="0" y="0"/>
            <wp:positionH relativeFrom="page">
              <wp:posOffset>2419235</wp:posOffset>
            </wp:positionH>
            <wp:positionV relativeFrom="paragraph">
              <wp:posOffset>4665611</wp:posOffset>
            </wp:positionV>
            <wp:extent cx="1241682" cy="838200"/>
            <wp:effectExtent l="0" t="0" r="0" b="0"/>
            <wp:wrapTopAndBottom/>
            <wp:docPr id="431" name="image1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image134.png"/>
                    <pic:cNvPicPr/>
                  </pic:nvPicPr>
                  <pic:blipFill>
                    <a:blip r:embed="rId114" cstate="print"/>
                    <a:stretch>
                      <a:fillRect/>
                    </a:stretch>
                  </pic:blipFill>
                  <pic:spPr>
                    <a:xfrm>
                      <a:off x="0" y="0"/>
                      <a:ext cx="1241682" cy="838200"/>
                    </a:xfrm>
                    <a:prstGeom prst="rect">
                      <a:avLst/>
                    </a:prstGeom>
                  </pic:spPr>
                </pic:pic>
              </a:graphicData>
            </a:graphic>
          </wp:anchor>
        </w:drawing>
      </w:r>
      <w:r w:rsidRPr="00922B26">
        <w:rPr>
          <w:noProof/>
          <w:sz w:val="28"/>
          <w:szCs w:val="28"/>
        </w:rPr>
        <w:drawing>
          <wp:anchor distT="0" distB="0" distL="0" distR="0" simplePos="0" relativeHeight="251681792" behindDoc="0" locked="0" layoutInCell="1" allowOverlap="1" wp14:anchorId="1C417497" wp14:editId="162295A2">
            <wp:simplePos x="0" y="0"/>
            <wp:positionH relativeFrom="page">
              <wp:posOffset>3827183</wp:posOffset>
            </wp:positionH>
            <wp:positionV relativeFrom="paragraph">
              <wp:posOffset>4665598</wp:posOffset>
            </wp:positionV>
            <wp:extent cx="1241676" cy="838200"/>
            <wp:effectExtent l="0" t="0" r="0" b="0"/>
            <wp:wrapTopAndBottom/>
            <wp:docPr id="432" name="image1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image135.png"/>
                    <pic:cNvPicPr/>
                  </pic:nvPicPr>
                  <pic:blipFill>
                    <a:blip r:embed="rId115" cstate="print"/>
                    <a:stretch>
                      <a:fillRect/>
                    </a:stretch>
                  </pic:blipFill>
                  <pic:spPr>
                    <a:xfrm>
                      <a:off x="0" y="0"/>
                      <a:ext cx="1241676" cy="838200"/>
                    </a:xfrm>
                    <a:prstGeom prst="rect">
                      <a:avLst/>
                    </a:prstGeom>
                  </pic:spPr>
                </pic:pic>
              </a:graphicData>
            </a:graphic>
          </wp:anchor>
        </w:drawing>
      </w:r>
      <w:r w:rsidRPr="00922B26">
        <w:rPr>
          <w:noProof/>
          <w:sz w:val="28"/>
          <w:szCs w:val="28"/>
        </w:rPr>
        <w:drawing>
          <wp:anchor distT="0" distB="0" distL="0" distR="0" simplePos="0" relativeHeight="251682816" behindDoc="0" locked="0" layoutInCell="1" allowOverlap="1" wp14:anchorId="47D313FC" wp14:editId="07B283DD">
            <wp:simplePos x="0" y="0"/>
            <wp:positionH relativeFrom="page">
              <wp:posOffset>5233225</wp:posOffset>
            </wp:positionH>
            <wp:positionV relativeFrom="paragraph">
              <wp:posOffset>4651311</wp:posOffset>
            </wp:positionV>
            <wp:extent cx="1243870" cy="866775"/>
            <wp:effectExtent l="0" t="0" r="0" b="0"/>
            <wp:wrapTopAndBottom/>
            <wp:docPr id="433" name="image13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image136.png"/>
                    <pic:cNvPicPr/>
                  </pic:nvPicPr>
                  <pic:blipFill>
                    <a:blip r:embed="rId116" cstate="print"/>
                    <a:stretch>
                      <a:fillRect/>
                    </a:stretch>
                  </pic:blipFill>
                  <pic:spPr>
                    <a:xfrm>
                      <a:off x="0" y="0"/>
                      <a:ext cx="1243870" cy="866775"/>
                    </a:xfrm>
                    <a:prstGeom prst="rect">
                      <a:avLst/>
                    </a:prstGeom>
                  </pic:spPr>
                </pic:pic>
              </a:graphicData>
            </a:graphic>
          </wp:anchor>
        </w:drawing>
      </w:r>
      <w:r w:rsidRPr="00922B26">
        <w:rPr>
          <w:noProof/>
          <w:sz w:val="28"/>
          <w:szCs w:val="28"/>
        </w:rPr>
        <w:drawing>
          <wp:anchor distT="0" distB="0" distL="0" distR="0" simplePos="0" relativeHeight="251683840" behindDoc="0" locked="0" layoutInCell="1" allowOverlap="1" wp14:anchorId="66797C8A" wp14:editId="5DABB05E">
            <wp:simplePos x="0" y="0"/>
            <wp:positionH relativeFrom="page">
              <wp:posOffset>3014472</wp:posOffset>
            </wp:positionH>
            <wp:positionV relativeFrom="paragraph">
              <wp:posOffset>5572264</wp:posOffset>
            </wp:positionV>
            <wp:extent cx="1719913" cy="158686"/>
            <wp:effectExtent l="0" t="0" r="0" b="0"/>
            <wp:wrapTopAndBottom/>
            <wp:docPr id="434" name="image13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 name="image137.png"/>
                    <pic:cNvPicPr/>
                  </pic:nvPicPr>
                  <pic:blipFill>
                    <a:blip r:embed="rId117" cstate="print"/>
                    <a:stretch>
                      <a:fillRect/>
                    </a:stretch>
                  </pic:blipFill>
                  <pic:spPr>
                    <a:xfrm>
                      <a:off x="0" y="0"/>
                      <a:ext cx="1719913" cy="158686"/>
                    </a:xfrm>
                    <a:prstGeom prst="rect">
                      <a:avLst/>
                    </a:prstGeom>
                  </pic:spPr>
                </pic:pic>
              </a:graphicData>
            </a:graphic>
          </wp:anchor>
        </w:drawing>
      </w:r>
    </w:p>
    <w:p w14:paraId="61194843" w14:textId="780D5F12" w:rsidR="00433E78" w:rsidRPr="00922B26" w:rsidRDefault="00433E78" w:rsidP="00433E78">
      <w:pPr>
        <w:spacing w:after="160" w:line="259" w:lineRule="auto"/>
        <w:rPr>
          <w:sz w:val="28"/>
          <w:szCs w:val="28"/>
          <w:lang w:val="ru-RU"/>
        </w:rPr>
      </w:pPr>
      <w:r w:rsidRPr="00922B26">
        <w:rPr>
          <w:sz w:val="28"/>
          <w:szCs w:val="28"/>
          <w:lang w:val="ru-RU"/>
        </w:rPr>
        <w:t xml:space="preserve"> Последовательности rpg </w:t>
      </w:r>
      <w:r>
        <w:rPr>
          <w:sz w:val="28"/>
          <w:szCs w:val="28"/>
          <w:lang w:val="ru-RU"/>
        </w:rPr>
        <w:fldChar w:fldCharType="begin"/>
      </w:r>
      <w:r w:rsidR="003409A9">
        <w:rPr>
          <w:sz w:val="28"/>
          <w:szCs w:val="28"/>
          <w:lang w:val="ru-RU"/>
        </w:rPr>
        <w:instrText xml:space="preserve"> ADDIN ZOTERO_ITEM CSL_CITATION {"citationID":"NObGlrve","properties":{"formattedCitation":"[83]","plainCitation":"[83]","noteIndex":0},"citationItems":[{"id":154,"uris":["http://zotero.org/users/local/XvQpfN4m/items/6SCJYL26"],"uri":["http://zotero.org/users/local/XvQpfN4m/items/6SCJYL26"],"itemData":{"id":154,"type":"chapter","container-title":"Computer Vision – ECCV 2018","event-place":"Cham","ISBN":"978-3-030-01245-8","note":"collection-title: Lecture Notes in Computer Science\nDOI: 10.1007/978-3-030-01246-5_15","page":"242-258","publisher":"Springer International Publishing","publisher-place":"Cham","source":"DOI.org (Crossref)","title":"Semi-dense 3D Reconstruction with a Stereo Event Camera","URL":"http://link.springer.com/10.1007/978-3-030-01246-5_15","volume":"11205","editor":[{"family":"Ferrari","given":"Vittorio"},{"family":"Hebert","given":"Martial"},{"family":"Sminchisescu","given":"Cristian"},{"family":"Weiss","given":"Yair"}],"author":[{"family":"Zhou","given":"Yi"},{"family":"Gallego","given":"Guillermo"},{"family":"Rebecq","given":"Henri"},{"family":"Kneip","given":"Laurent"},{"family":"Li","given":"Hongdong"},{"family":"Scaramuzza","given":"Davide"}],"accessed":{"date-parts":[["2021",12,29]]},"issued":{"date-parts":[["2018"]]}}}],"schema":"https://github.com/citation-style-language/schema/raw/master/csl-citation.json"} </w:instrText>
      </w:r>
      <w:r>
        <w:rPr>
          <w:sz w:val="28"/>
          <w:szCs w:val="28"/>
          <w:lang w:val="ru-RU"/>
        </w:rPr>
        <w:fldChar w:fldCharType="separate"/>
      </w:r>
      <w:r w:rsidR="003409A9" w:rsidRPr="003409A9">
        <w:rPr>
          <w:sz w:val="28"/>
          <w:lang w:val="ru-RU"/>
        </w:rPr>
        <w:t>[83]</w:t>
      </w:r>
      <w:r>
        <w:rPr>
          <w:sz w:val="28"/>
          <w:szCs w:val="28"/>
          <w:lang w:val="ru-RU"/>
        </w:rPr>
        <w:fldChar w:fldCharType="end"/>
      </w:r>
      <w:r w:rsidRPr="00922B26">
        <w:rPr>
          <w:sz w:val="28"/>
          <w:szCs w:val="28"/>
          <w:lang w:val="ru-RU"/>
        </w:rPr>
        <w:t xml:space="preserve"> сняты с помощью ручной стереоустановки, движущейся в условиях локально зацикленного поведения (верхние четыре строки). В отличие от них, последовательности upenn_flying </w:t>
      </w:r>
      <w:r>
        <w:rPr>
          <w:sz w:val="28"/>
          <w:szCs w:val="28"/>
          <w:lang w:val="ru-RU"/>
        </w:rPr>
        <w:fldChar w:fldCharType="begin"/>
      </w:r>
      <w:r w:rsidR="003409A9">
        <w:rPr>
          <w:sz w:val="28"/>
          <w:szCs w:val="28"/>
          <w:lang w:val="ru-RU"/>
        </w:rPr>
        <w:instrText xml:space="preserve"> ADDIN ZOTERO_ITEM CSL_CITATION {"citationID":"QfW1Gvhf","properties":{"formattedCitation":"[95]","plainCitation":"[95]","noteIndex":0},"citationItems":[{"id":160,"uris":["http://zotero.org/users/local/XvQpfN4m/items/SUJVUR5W"],"uri":["http://zotero.org/users/local/XvQpfN4m/items/SUJVUR5W"],"itemData":{"id":160,"type":"article-journal","container-title":"IEEE Robotics and Automation Letters","DOI":"10.1109/LRA.2018.2800793","ISSN":"2377-3766, 2377-3774","issue":"3","journalAbbreviation":"IEEE Robot. Autom. Lett.","page":"2032-2039","source":"DOI.org (Crossref)","title":"The Multivehicle Stereo Event Camera Dataset: An Event Camera Dataset for 3D Perception","title-short":"The Multivehicle Stereo Event Camera Dataset","volume":"3","author":[{"family":"Zhu","given":"Alex Zihao"},{"family":"Thakur","given":"Dinesh"},{"family":"Ozaslan","given":"Tolga"},{"family":"Pfrommer","given":"Bernd"},{"family":"Kumar","given":"Vijay"},{"family":"Daniilidis","given":"Kostas"}],"issued":{"date-parts":[["2018",7]]}}}],"schema":"https://github.com/citation-style-language/schema/raw/master/csl-citation.json"} </w:instrText>
      </w:r>
      <w:r>
        <w:rPr>
          <w:sz w:val="28"/>
          <w:szCs w:val="28"/>
          <w:lang w:val="ru-RU"/>
        </w:rPr>
        <w:fldChar w:fldCharType="separate"/>
      </w:r>
      <w:r w:rsidR="003409A9" w:rsidRPr="003409A9">
        <w:rPr>
          <w:sz w:val="28"/>
          <w:lang w:val="ru-RU"/>
        </w:rPr>
        <w:t>[95]</w:t>
      </w:r>
      <w:r>
        <w:rPr>
          <w:sz w:val="28"/>
          <w:szCs w:val="28"/>
          <w:lang w:val="ru-RU"/>
        </w:rPr>
        <w:fldChar w:fldCharType="end"/>
      </w:r>
      <w:r>
        <w:rPr>
          <w:sz w:val="28"/>
          <w:szCs w:val="28"/>
          <w:lang w:val="ru-RU"/>
        </w:rPr>
        <w:t xml:space="preserve"> </w:t>
      </w:r>
      <w:r w:rsidRPr="00922B26">
        <w:rPr>
          <w:sz w:val="28"/>
          <w:szCs w:val="28"/>
          <w:lang w:val="ru-RU"/>
        </w:rPr>
        <w:t>получены с помощью стереоустановки, установленной на беспилотнике, который переключается между зависанием и преимущественно поступательным движением (два нижних ряда).</w:t>
      </w:r>
    </w:p>
    <w:p w14:paraId="21F60AAF" w14:textId="27E707C5" w:rsidR="00433E78" w:rsidRPr="00922B26" w:rsidRDefault="00433E78" w:rsidP="00433E78">
      <w:pPr>
        <w:spacing w:after="160" w:line="259" w:lineRule="auto"/>
        <w:rPr>
          <w:sz w:val="28"/>
          <w:szCs w:val="28"/>
          <w:lang w:val="ru-RU"/>
        </w:rPr>
      </w:pPr>
      <w:r w:rsidRPr="00922B26">
        <w:rPr>
          <w:sz w:val="28"/>
          <w:szCs w:val="28"/>
          <w:lang w:val="ru-RU"/>
        </w:rPr>
        <w:lastRenderedPageBreak/>
        <w:t xml:space="preserve">Результаты VO на наборе данных upenn показывают худшую точность по сравнению с результатами на наборе данных rpg. Это может быть объяснено следующими двумя причинами. Точность системы (слежения и отображения) ограничена относительно небольшим пространственным разрешением датчика. Использование камер событий с более высоким разрешением (например, VGA </w:t>
      </w:r>
      <w:r>
        <w:rPr>
          <w:sz w:val="28"/>
          <w:szCs w:val="28"/>
          <w:lang w:val="ru-RU"/>
        </w:rPr>
        <w:fldChar w:fldCharType="begin"/>
      </w:r>
      <w:r w:rsidR="003409A9">
        <w:rPr>
          <w:sz w:val="28"/>
          <w:szCs w:val="28"/>
          <w:lang w:val="ru-RU"/>
        </w:rPr>
        <w:instrText xml:space="preserve"> ADDIN ZOTERO_ITEM CSL_CITATION {"citationID":"vRcIoMAy","properties":{"formattedCitation":"[102, p. 640]","plainCitation":"[102, p. 640]","noteIndex":0},"citationItems":[{"id":205,"uris":["http://zotero.org/users/local/XvQpfN4m/items/ZJGF9L6W"],"uri":["http://zotero.org/users/local/XvQpfN4m/items/ZJGF9L6W"],"itemData":{"id":205,"type":"paper-conference","container-title":"2017 IEEE International Solid-State Circuits Conference (ISSCC)","DOI":"10.1109/ISSCC.2017.7870263","event":"2017 IEEE International Solid- State Circuits Conference - (ISSCC)","event-place":"San Francisco, CA, USA","ISBN":"978-1-5090-3758-2","page":"66-67","publisher":"IEEE","publisher-place":"San Francisco, CA, USA","source":"DOI.org (Crossref)","title":"4.1 A 640×480 dynamic vision sensor with a 9µm pixel and 300Meps address-event representation","URL":"http://ieeexplore.ieee.org/document/7870263/","author":[{"family":"Son","given":"Bongki"},{"family":"Suh","given":"Yunjae"},{"family":"Kim","given":"Sungho"},{"family":"Jung","given":"Heejae"},{"family":"Kim","given":"Jun-Seok"},{"family":"Shin","given":"Changwoo"},{"family":"Park","given":"Keunju"},{"family":"Lee","given":"Kyoobin"},{"family":"Park","given":"Jinman"},{"family":"Woo","given":"Jooyeon"},{"family":"Roh","given":"Yohan"},{"family":"Lee","given":"Hyunku"},{"family":"Wang","given":"Yibing"},{"family":"Ovsiannikov","given":"Ilia"},{"family":"Ryu","given":"Hyunsurk"}],"accessed":{"date-parts":[["2021",12,29]]},"issued":{"date-parts":[["2017",2]]}},"locator":"640"}],"schema":"https://github.com/citation-style-language/schema/raw/master/csl-citation.json"} </w:instrText>
      </w:r>
      <w:r>
        <w:rPr>
          <w:sz w:val="28"/>
          <w:szCs w:val="28"/>
          <w:lang w:val="ru-RU"/>
        </w:rPr>
        <w:fldChar w:fldCharType="separate"/>
      </w:r>
      <w:r w:rsidR="003409A9" w:rsidRPr="003409A9">
        <w:rPr>
          <w:sz w:val="28"/>
          <w:lang w:val="ru-RU"/>
        </w:rPr>
        <w:t xml:space="preserve">[102, </w:t>
      </w:r>
      <w:r w:rsidR="003409A9" w:rsidRPr="003409A9">
        <w:rPr>
          <w:sz w:val="28"/>
        </w:rPr>
        <w:t>p</w:t>
      </w:r>
      <w:r w:rsidR="003409A9" w:rsidRPr="003409A9">
        <w:rPr>
          <w:sz w:val="28"/>
          <w:lang w:val="ru-RU"/>
        </w:rPr>
        <w:t>. 640]</w:t>
      </w:r>
      <w:r>
        <w:rPr>
          <w:sz w:val="28"/>
          <w:szCs w:val="28"/>
          <w:lang w:val="ru-RU"/>
        </w:rPr>
        <w:fldChar w:fldCharType="end"/>
      </w:r>
      <w:r w:rsidRPr="00922B26">
        <w:rPr>
          <w:sz w:val="28"/>
          <w:szCs w:val="28"/>
          <w:lang w:val="ru-RU"/>
        </w:rPr>
        <w:t>) повысило бы точность системы. Также</w:t>
      </w:r>
      <w:r>
        <w:rPr>
          <w:sz w:val="28"/>
          <w:szCs w:val="28"/>
          <w:lang w:val="ru-RU"/>
        </w:rPr>
        <w:t xml:space="preserve"> заметно</w:t>
      </w:r>
      <w:r w:rsidRPr="00922B26">
        <w:rPr>
          <w:sz w:val="28"/>
          <w:szCs w:val="28"/>
          <w:lang w:val="ru-RU"/>
        </w:rPr>
        <w:t>,</w:t>
      </w:r>
      <w:r>
        <w:rPr>
          <w:sz w:val="28"/>
          <w:szCs w:val="28"/>
          <w:lang w:val="ru-RU"/>
        </w:rPr>
        <w:t xml:space="preserve"> что,</w:t>
      </w:r>
      <w:r w:rsidRPr="00922B26">
        <w:rPr>
          <w:sz w:val="28"/>
          <w:szCs w:val="28"/>
          <w:lang w:val="ru-RU"/>
        </w:rPr>
        <w:t xml:space="preserve"> когда дрон останавливается и замирает, генерируется мало событий, и поэтому временные поверхности, срабатывающие с постоянной скоростью, становятся ненадежными. Это может привести к тому, что описанная система </w:t>
      </w:r>
      <w:r>
        <w:rPr>
          <w:sz w:val="28"/>
          <w:szCs w:val="28"/>
          <w:lang w:val="ru-RU"/>
        </w:rPr>
        <w:fldChar w:fldCharType="begin"/>
      </w:r>
      <w:r w:rsidR="003409A9">
        <w:rPr>
          <w:sz w:val="28"/>
          <w:szCs w:val="28"/>
          <w:lang w:val="ru-RU"/>
        </w:rPr>
        <w:instrText xml:space="preserve"> ADDIN ZOTERO_ITEM CSL_CITATION {"citationID":"F0nYoYc9","properties":{"formattedCitation":"[48]","plainCitation":"[48]","noteIndex":0},"citationItems":[{"id":250,"uris":["http://zotero.org/users/local/XvQpfN4m/items/73MMDCLK"],"uri":["http://zotero.org/users/local/XvQpfN4m/items/73MMDCLK"],"itemData":{"id":250,"type":"book","title":"Event-based Stereo Visual Odometry","author":[{"family":"Zhou","given":"Yi"},{"family":"Gallego","given":"Guillermo"},{"family":"Shen","given":"Shaojie"}],"issued":{"date-parts":[["2020",7,30]]}}}],"schema":"https://github.com/citation-style-language/schema/raw/master/csl-citation.json"} </w:instrText>
      </w:r>
      <w:r>
        <w:rPr>
          <w:sz w:val="28"/>
          <w:szCs w:val="28"/>
          <w:lang w:val="ru-RU"/>
        </w:rPr>
        <w:fldChar w:fldCharType="separate"/>
      </w:r>
      <w:r w:rsidR="003409A9" w:rsidRPr="003409A9">
        <w:rPr>
          <w:sz w:val="28"/>
          <w:lang w:val="ru-RU"/>
        </w:rPr>
        <w:t>[48]</w:t>
      </w:r>
      <w:r>
        <w:rPr>
          <w:sz w:val="28"/>
          <w:szCs w:val="28"/>
          <w:lang w:val="ru-RU"/>
        </w:rPr>
        <w:fldChar w:fldCharType="end"/>
      </w:r>
      <w:r w:rsidRPr="00922B26">
        <w:rPr>
          <w:sz w:val="28"/>
          <w:szCs w:val="28"/>
          <w:lang w:val="ru-RU"/>
        </w:rPr>
        <w:t xml:space="preserve"> будет переинициализирована. Это поведение можно смягчить, используя более сложные стратегии для сигнализации о создании временных поверхностей, например, постоянное или адаптивное количество событий </w:t>
      </w:r>
      <w:r>
        <w:rPr>
          <w:sz w:val="28"/>
          <w:szCs w:val="28"/>
          <w:lang w:val="ru-RU"/>
        </w:rPr>
        <w:fldChar w:fldCharType="begin"/>
      </w:r>
      <w:r w:rsidR="003409A9">
        <w:rPr>
          <w:sz w:val="28"/>
          <w:szCs w:val="28"/>
          <w:lang w:val="ru-RU"/>
        </w:rPr>
        <w:instrText xml:space="preserve"> ADDIN ZOTERO_ITEM CSL_CITATION {"citationID":"PzZj0PzW","properties":{"formattedCitation":"[103]","plainCitation":"[103]","noteIndex":0},"citationItems":[{"id":173,"uris":["http://zotero.org/users/local/XvQpfN4m/items/7BRRHM2L"],"uri":["http://zotero.org/users/local/XvQpfN4m/items/7BRRHM2L"],"itemData":{"id":173,"type":"book","title":"Adaptive Time-Slice Block-Matching Optical Flow Algorithm for Dynamic Vision Sensors","author":[{"family":"Liu","given":"Min"},{"family":"Delbruck","given":"Tobi"}],"issued":{"date-parts":[["2018",9,6]]}}}],"schema":"https://github.com/citation-style-language/schema/raw/master/csl-citation.json"} </w:instrText>
      </w:r>
      <w:r>
        <w:rPr>
          <w:sz w:val="28"/>
          <w:szCs w:val="28"/>
          <w:lang w:val="ru-RU"/>
        </w:rPr>
        <w:fldChar w:fldCharType="separate"/>
      </w:r>
      <w:r w:rsidR="003409A9" w:rsidRPr="003409A9">
        <w:rPr>
          <w:sz w:val="28"/>
          <w:lang w:val="ru-RU"/>
        </w:rPr>
        <w:t>[103]</w:t>
      </w:r>
      <w:r>
        <w:rPr>
          <w:sz w:val="28"/>
          <w:szCs w:val="28"/>
          <w:lang w:val="ru-RU"/>
        </w:rPr>
        <w:fldChar w:fldCharType="end"/>
      </w:r>
      <w:r w:rsidRPr="00922B26">
        <w:rPr>
          <w:sz w:val="28"/>
          <w:szCs w:val="28"/>
          <w:lang w:val="ru-RU"/>
        </w:rPr>
        <w:t>.</w:t>
      </w:r>
    </w:p>
    <w:p w14:paraId="770494F7" w14:textId="77777777" w:rsidR="00433E78" w:rsidRPr="00922B26" w:rsidRDefault="00433E78" w:rsidP="00433E78">
      <w:pPr>
        <w:spacing w:after="160" w:line="259" w:lineRule="auto"/>
        <w:rPr>
          <w:sz w:val="28"/>
          <w:szCs w:val="28"/>
          <w:lang w:val="ru-RU"/>
        </w:rPr>
      </w:pPr>
      <w:r w:rsidRPr="00922B26">
        <w:rPr>
          <w:sz w:val="28"/>
          <w:szCs w:val="28"/>
          <w:lang w:val="ru-RU"/>
        </w:rPr>
        <w:t>Таким образом, на динамическом участке набора данных система показывает хорошую производительность.</w:t>
      </w:r>
    </w:p>
    <w:p w14:paraId="05D3CD2E" w14:textId="77777777" w:rsidR="00433E78" w:rsidRDefault="00433E78" w:rsidP="00433E78">
      <w:pPr>
        <w:keepNext/>
        <w:spacing w:after="160" w:line="259" w:lineRule="auto"/>
      </w:pPr>
      <w:r w:rsidRPr="00922B26">
        <w:rPr>
          <w:noProof/>
          <w:sz w:val="28"/>
          <w:szCs w:val="28"/>
          <w:lang w:val="ru-RU"/>
        </w:rPr>
        <mc:AlternateContent>
          <mc:Choice Requires="wpg">
            <w:drawing>
              <wp:inline distT="0" distB="0" distL="0" distR="0" wp14:anchorId="1E99F81E" wp14:editId="13D054F1">
                <wp:extent cx="5940425" cy="2662970"/>
                <wp:effectExtent l="0" t="0" r="22225" b="23495"/>
                <wp:docPr id="435" name="Группа 4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40425" cy="2662970"/>
                          <a:chOff x="0" y="0"/>
                          <a:chExt cx="9735" cy="4364"/>
                        </a:xfrm>
                      </wpg:grpSpPr>
                      <pic:pic xmlns:pic="http://schemas.openxmlformats.org/drawingml/2006/picture">
                        <pic:nvPicPr>
                          <pic:cNvPr id="436" name="docshape387"/>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72" y="7"/>
                            <a:ext cx="9591" cy="42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7" name="docshape388"/>
                        <wps:cNvSpPr>
                          <a:spLocks noChangeArrowheads="1"/>
                        </wps:cNvSpPr>
                        <wps:spPr bwMode="auto">
                          <a:xfrm>
                            <a:off x="7" y="7"/>
                            <a:ext cx="1385" cy="2103"/>
                          </a:xfrm>
                          <a:prstGeom prst="rect">
                            <a:avLst/>
                          </a:prstGeom>
                          <a:noFill/>
                          <a:ln w="9208">
                            <a:solidFill>
                              <a:srgbClr val="999999"/>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8" name="docshape389"/>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1406" y="856"/>
                            <a:ext cx="492" cy="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9" name="Line 350"/>
                        <wps:cNvCnPr>
                          <a:cxnSpLocks noChangeShapeType="1"/>
                        </wps:cNvCnPr>
                        <wps:spPr bwMode="auto">
                          <a:xfrm>
                            <a:off x="2471" y="1147"/>
                            <a:ext cx="0" cy="25"/>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40" name="Line 351"/>
                        <wps:cNvCnPr>
                          <a:cxnSpLocks noChangeShapeType="1"/>
                        </wps:cNvCnPr>
                        <wps:spPr bwMode="auto">
                          <a:xfrm>
                            <a:off x="2422" y="1197"/>
                            <a:ext cx="0" cy="51"/>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41" name="Line 352"/>
                        <wps:cNvCnPr>
                          <a:cxnSpLocks noChangeShapeType="1"/>
                        </wps:cNvCnPr>
                        <wps:spPr bwMode="auto">
                          <a:xfrm>
                            <a:off x="2348" y="1273"/>
                            <a:ext cx="0" cy="51"/>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42" name="Line 353"/>
                        <wps:cNvCnPr>
                          <a:cxnSpLocks noChangeShapeType="1"/>
                        </wps:cNvCnPr>
                        <wps:spPr bwMode="auto">
                          <a:xfrm>
                            <a:off x="2275" y="1349"/>
                            <a:ext cx="0" cy="50"/>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43" name="Line 354"/>
                        <wps:cNvCnPr>
                          <a:cxnSpLocks noChangeShapeType="1"/>
                        </wps:cNvCnPr>
                        <wps:spPr bwMode="auto">
                          <a:xfrm>
                            <a:off x="2202" y="1424"/>
                            <a:ext cx="0" cy="51"/>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44" name="Line 355"/>
                        <wps:cNvCnPr>
                          <a:cxnSpLocks noChangeShapeType="1"/>
                        </wps:cNvCnPr>
                        <wps:spPr bwMode="auto">
                          <a:xfrm>
                            <a:off x="2129" y="1500"/>
                            <a:ext cx="0" cy="50"/>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45" name="Line 356"/>
                        <wps:cNvCnPr>
                          <a:cxnSpLocks noChangeShapeType="1"/>
                        </wps:cNvCnPr>
                        <wps:spPr bwMode="auto">
                          <a:xfrm>
                            <a:off x="2056" y="1576"/>
                            <a:ext cx="0" cy="50"/>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46" name="Line 357"/>
                        <wps:cNvCnPr>
                          <a:cxnSpLocks noChangeShapeType="1"/>
                        </wps:cNvCnPr>
                        <wps:spPr bwMode="auto">
                          <a:xfrm>
                            <a:off x="1982" y="1652"/>
                            <a:ext cx="0" cy="50"/>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47" name="Line 358"/>
                        <wps:cNvCnPr>
                          <a:cxnSpLocks noChangeShapeType="1"/>
                        </wps:cNvCnPr>
                        <wps:spPr bwMode="auto">
                          <a:xfrm>
                            <a:off x="1909" y="1727"/>
                            <a:ext cx="0" cy="51"/>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48" name="Line 359"/>
                        <wps:cNvCnPr>
                          <a:cxnSpLocks noChangeShapeType="1"/>
                        </wps:cNvCnPr>
                        <wps:spPr bwMode="auto">
                          <a:xfrm>
                            <a:off x="1836" y="1803"/>
                            <a:ext cx="0" cy="50"/>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49" name="Line 360"/>
                        <wps:cNvCnPr>
                          <a:cxnSpLocks noChangeShapeType="1"/>
                        </wps:cNvCnPr>
                        <wps:spPr bwMode="auto">
                          <a:xfrm>
                            <a:off x="1763" y="1878"/>
                            <a:ext cx="0" cy="51"/>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50" name="Line 361"/>
                        <wps:cNvCnPr>
                          <a:cxnSpLocks noChangeShapeType="1"/>
                        </wps:cNvCnPr>
                        <wps:spPr bwMode="auto">
                          <a:xfrm>
                            <a:off x="1690" y="1954"/>
                            <a:ext cx="0" cy="51"/>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51" name="Line 362"/>
                        <wps:cNvCnPr>
                          <a:cxnSpLocks noChangeShapeType="1"/>
                        </wps:cNvCnPr>
                        <wps:spPr bwMode="auto">
                          <a:xfrm>
                            <a:off x="1616" y="2030"/>
                            <a:ext cx="0" cy="50"/>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52" name="Line 363"/>
                        <wps:cNvCnPr>
                          <a:cxnSpLocks noChangeShapeType="1"/>
                        </wps:cNvCnPr>
                        <wps:spPr bwMode="auto">
                          <a:xfrm>
                            <a:off x="1543" y="2106"/>
                            <a:ext cx="0" cy="50"/>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53" name="Line 364"/>
                        <wps:cNvCnPr>
                          <a:cxnSpLocks noChangeShapeType="1"/>
                        </wps:cNvCnPr>
                        <wps:spPr bwMode="auto">
                          <a:xfrm>
                            <a:off x="1470" y="2181"/>
                            <a:ext cx="0" cy="26"/>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54" name="Line 365"/>
                        <wps:cNvCnPr>
                          <a:cxnSpLocks noChangeShapeType="1"/>
                        </wps:cNvCnPr>
                        <wps:spPr bwMode="auto">
                          <a:xfrm>
                            <a:off x="2471" y="1147"/>
                            <a:ext cx="2" cy="0"/>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55" name="docshape390"/>
                        <wps:cNvSpPr>
                          <a:spLocks/>
                        </wps:cNvSpPr>
                        <wps:spPr bwMode="auto">
                          <a:xfrm>
                            <a:off x="1406" y="2197"/>
                            <a:ext cx="49" cy="49"/>
                          </a:xfrm>
                          <a:custGeom>
                            <a:avLst/>
                            <a:gdLst>
                              <a:gd name="T0" fmla="+- 0 1431 1407"/>
                              <a:gd name="T1" fmla="*/ T0 w 49"/>
                              <a:gd name="T2" fmla="+- 0 2198 2198"/>
                              <a:gd name="T3" fmla="*/ 2198 h 49"/>
                              <a:gd name="T4" fmla="+- 0 1407 1407"/>
                              <a:gd name="T5" fmla="*/ T4 w 49"/>
                              <a:gd name="T6" fmla="+- 0 2247 2198"/>
                              <a:gd name="T7" fmla="*/ 2247 h 49"/>
                              <a:gd name="T8" fmla="+- 0 1455 1407"/>
                              <a:gd name="T9" fmla="*/ T8 w 49"/>
                              <a:gd name="T10" fmla="+- 0 2221 2198"/>
                              <a:gd name="T11" fmla="*/ 2221 h 49"/>
                              <a:gd name="T12" fmla="+- 0 1431 1407"/>
                              <a:gd name="T13" fmla="*/ T12 w 49"/>
                              <a:gd name="T14" fmla="+- 0 2198 2198"/>
                              <a:gd name="T15" fmla="*/ 2198 h 49"/>
                            </a:gdLst>
                            <a:ahLst/>
                            <a:cxnLst>
                              <a:cxn ang="0">
                                <a:pos x="T1" y="T3"/>
                              </a:cxn>
                              <a:cxn ang="0">
                                <a:pos x="T5" y="T7"/>
                              </a:cxn>
                              <a:cxn ang="0">
                                <a:pos x="T9" y="T11"/>
                              </a:cxn>
                              <a:cxn ang="0">
                                <a:pos x="T13" y="T15"/>
                              </a:cxn>
                            </a:cxnLst>
                            <a:rect l="0" t="0" r="r" b="b"/>
                            <a:pathLst>
                              <a:path w="49" h="49">
                                <a:moveTo>
                                  <a:pt x="24" y="0"/>
                                </a:moveTo>
                                <a:lnTo>
                                  <a:pt x="0" y="49"/>
                                </a:lnTo>
                                <a:lnTo>
                                  <a:pt x="48" y="23"/>
                                </a:lnTo>
                                <a:lnTo>
                                  <a:pt x="24"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56" name="docshape391"/>
                        <wps:cNvSpPr>
                          <a:spLocks/>
                        </wps:cNvSpPr>
                        <wps:spPr bwMode="auto">
                          <a:xfrm>
                            <a:off x="1406" y="2197"/>
                            <a:ext cx="49" cy="49"/>
                          </a:xfrm>
                          <a:custGeom>
                            <a:avLst/>
                            <a:gdLst>
                              <a:gd name="T0" fmla="+- 0 1407 1407"/>
                              <a:gd name="T1" fmla="*/ T0 w 49"/>
                              <a:gd name="T2" fmla="+- 0 2247 2198"/>
                              <a:gd name="T3" fmla="*/ 2247 h 49"/>
                              <a:gd name="T4" fmla="+- 0 1431 1407"/>
                              <a:gd name="T5" fmla="*/ T4 w 49"/>
                              <a:gd name="T6" fmla="+- 0 2198 2198"/>
                              <a:gd name="T7" fmla="*/ 2198 h 49"/>
                              <a:gd name="T8" fmla="+- 0 1455 1407"/>
                              <a:gd name="T9" fmla="*/ T8 w 49"/>
                              <a:gd name="T10" fmla="+- 0 2221 2198"/>
                              <a:gd name="T11" fmla="*/ 2221 h 49"/>
                              <a:gd name="T12" fmla="+- 0 1407 1407"/>
                              <a:gd name="T13" fmla="*/ T12 w 49"/>
                              <a:gd name="T14" fmla="+- 0 2247 2198"/>
                              <a:gd name="T15" fmla="*/ 2247 h 49"/>
                            </a:gdLst>
                            <a:ahLst/>
                            <a:cxnLst>
                              <a:cxn ang="0">
                                <a:pos x="T1" y="T3"/>
                              </a:cxn>
                              <a:cxn ang="0">
                                <a:pos x="T5" y="T7"/>
                              </a:cxn>
                              <a:cxn ang="0">
                                <a:pos x="T9" y="T11"/>
                              </a:cxn>
                              <a:cxn ang="0">
                                <a:pos x="T13" y="T15"/>
                              </a:cxn>
                            </a:cxnLst>
                            <a:rect l="0" t="0" r="r" b="b"/>
                            <a:pathLst>
                              <a:path w="49" h="49">
                                <a:moveTo>
                                  <a:pt x="0" y="49"/>
                                </a:moveTo>
                                <a:lnTo>
                                  <a:pt x="24" y="0"/>
                                </a:lnTo>
                                <a:lnTo>
                                  <a:pt x="48" y="23"/>
                                </a:lnTo>
                                <a:lnTo>
                                  <a:pt x="0" y="49"/>
                                </a:lnTo>
                                <a:close/>
                              </a:path>
                            </a:pathLst>
                          </a:custGeom>
                          <a:noFill/>
                          <a:ln w="461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7" name="Line 368"/>
                        <wps:cNvCnPr>
                          <a:cxnSpLocks noChangeShapeType="1"/>
                        </wps:cNvCnPr>
                        <wps:spPr bwMode="auto">
                          <a:xfrm>
                            <a:off x="3602" y="1422"/>
                            <a:ext cx="0" cy="29"/>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58" name="Line 369"/>
                        <wps:cNvCnPr>
                          <a:cxnSpLocks noChangeShapeType="1"/>
                        </wps:cNvCnPr>
                        <wps:spPr bwMode="auto">
                          <a:xfrm>
                            <a:off x="3566" y="1479"/>
                            <a:ext cx="0" cy="58"/>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59" name="Line 370"/>
                        <wps:cNvCnPr>
                          <a:cxnSpLocks noChangeShapeType="1"/>
                        </wps:cNvCnPr>
                        <wps:spPr bwMode="auto">
                          <a:xfrm>
                            <a:off x="3512" y="1566"/>
                            <a:ext cx="0" cy="57"/>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60" name="Line 371"/>
                        <wps:cNvCnPr>
                          <a:cxnSpLocks noChangeShapeType="1"/>
                        </wps:cNvCnPr>
                        <wps:spPr bwMode="auto">
                          <a:xfrm>
                            <a:off x="3454" y="1652"/>
                            <a:ext cx="0" cy="57"/>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61" name="Line 372"/>
                        <wps:cNvCnPr>
                          <a:cxnSpLocks noChangeShapeType="1"/>
                        </wps:cNvCnPr>
                        <wps:spPr bwMode="auto">
                          <a:xfrm>
                            <a:off x="3399" y="1738"/>
                            <a:ext cx="0" cy="57"/>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62" name="Line 373"/>
                        <wps:cNvCnPr>
                          <a:cxnSpLocks noChangeShapeType="1"/>
                        </wps:cNvCnPr>
                        <wps:spPr bwMode="auto">
                          <a:xfrm>
                            <a:off x="3341" y="1824"/>
                            <a:ext cx="0" cy="58"/>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63" name="Line 374"/>
                        <wps:cNvCnPr>
                          <a:cxnSpLocks noChangeShapeType="1"/>
                        </wps:cNvCnPr>
                        <wps:spPr bwMode="auto">
                          <a:xfrm>
                            <a:off x="3287" y="1911"/>
                            <a:ext cx="0" cy="57"/>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64" name="Line 375"/>
                        <wps:cNvCnPr>
                          <a:cxnSpLocks noChangeShapeType="1"/>
                        </wps:cNvCnPr>
                        <wps:spPr bwMode="auto">
                          <a:xfrm>
                            <a:off x="3233" y="1997"/>
                            <a:ext cx="0" cy="57"/>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65" name="Line 376"/>
                        <wps:cNvCnPr>
                          <a:cxnSpLocks noChangeShapeType="1"/>
                        </wps:cNvCnPr>
                        <wps:spPr bwMode="auto">
                          <a:xfrm>
                            <a:off x="3175" y="2083"/>
                            <a:ext cx="0" cy="57"/>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66" name="Line 377"/>
                        <wps:cNvCnPr>
                          <a:cxnSpLocks noChangeShapeType="1"/>
                        </wps:cNvCnPr>
                        <wps:spPr bwMode="auto">
                          <a:xfrm>
                            <a:off x="3120" y="2169"/>
                            <a:ext cx="0" cy="29"/>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67" name="Line 378"/>
                        <wps:cNvCnPr>
                          <a:cxnSpLocks noChangeShapeType="1"/>
                        </wps:cNvCnPr>
                        <wps:spPr bwMode="auto">
                          <a:xfrm>
                            <a:off x="3602" y="1422"/>
                            <a:ext cx="4" cy="0"/>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68" name="docshape392"/>
                        <wps:cNvSpPr>
                          <a:spLocks/>
                        </wps:cNvSpPr>
                        <wps:spPr bwMode="auto">
                          <a:xfrm>
                            <a:off x="3069" y="2192"/>
                            <a:ext cx="44" cy="53"/>
                          </a:xfrm>
                          <a:custGeom>
                            <a:avLst/>
                            <a:gdLst>
                              <a:gd name="T0" fmla="+- 0 3084 3070"/>
                              <a:gd name="T1" fmla="*/ T0 w 44"/>
                              <a:gd name="T2" fmla="+- 0 2192 2192"/>
                              <a:gd name="T3" fmla="*/ 2192 h 53"/>
                              <a:gd name="T4" fmla="+- 0 3070 3070"/>
                              <a:gd name="T5" fmla="*/ T4 w 44"/>
                              <a:gd name="T6" fmla="+- 0 2244 2192"/>
                              <a:gd name="T7" fmla="*/ 2244 h 53"/>
                              <a:gd name="T8" fmla="+- 0 3113 3070"/>
                              <a:gd name="T9" fmla="*/ T8 w 44"/>
                              <a:gd name="T10" fmla="+- 0 2210 2192"/>
                              <a:gd name="T11" fmla="*/ 2210 h 53"/>
                              <a:gd name="T12" fmla="+- 0 3084 3070"/>
                              <a:gd name="T13" fmla="*/ T12 w 44"/>
                              <a:gd name="T14" fmla="+- 0 2192 2192"/>
                              <a:gd name="T15" fmla="*/ 2192 h 53"/>
                            </a:gdLst>
                            <a:ahLst/>
                            <a:cxnLst>
                              <a:cxn ang="0">
                                <a:pos x="T1" y="T3"/>
                              </a:cxn>
                              <a:cxn ang="0">
                                <a:pos x="T5" y="T7"/>
                              </a:cxn>
                              <a:cxn ang="0">
                                <a:pos x="T9" y="T11"/>
                              </a:cxn>
                              <a:cxn ang="0">
                                <a:pos x="T13" y="T15"/>
                              </a:cxn>
                            </a:cxnLst>
                            <a:rect l="0" t="0" r="r" b="b"/>
                            <a:pathLst>
                              <a:path w="44" h="53">
                                <a:moveTo>
                                  <a:pt x="14" y="0"/>
                                </a:moveTo>
                                <a:lnTo>
                                  <a:pt x="0" y="52"/>
                                </a:lnTo>
                                <a:lnTo>
                                  <a:pt x="43" y="18"/>
                                </a:lnTo>
                                <a:lnTo>
                                  <a:pt x="14"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69" name="docshape393"/>
                        <wps:cNvSpPr>
                          <a:spLocks/>
                        </wps:cNvSpPr>
                        <wps:spPr bwMode="auto">
                          <a:xfrm>
                            <a:off x="3069" y="2192"/>
                            <a:ext cx="44" cy="53"/>
                          </a:xfrm>
                          <a:custGeom>
                            <a:avLst/>
                            <a:gdLst>
                              <a:gd name="T0" fmla="+- 0 3070 3070"/>
                              <a:gd name="T1" fmla="*/ T0 w 44"/>
                              <a:gd name="T2" fmla="+- 0 2244 2192"/>
                              <a:gd name="T3" fmla="*/ 2244 h 53"/>
                              <a:gd name="T4" fmla="+- 0 3084 3070"/>
                              <a:gd name="T5" fmla="*/ T4 w 44"/>
                              <a:gd name="T6" fmla="+- 0 2192 2192"/>
                              <a:gd name="T7" fmla="*/ 2192 h 53"/>
                              <a:gd name="T8" fmla="+- 0 3113 3070"/>
                              <a:gd name="T9" fmla="*/ T8 w 44"/>
                              <a:gd name="T10" fmla="+- 0 2210 2192"/>
                              <a:gd name="T11" fmla="*/ 2210 h 53"/>
                              <a:gd name="T12" fmla="+- 0 3070 3070"/>
                              <a:gd name="T13" fmla="*/ T12 w 44"/>
                              <a:gd name="T14" fmla="+- 0 2244 2192"/>
                              <a:gd name="T15" fmla="*/ 2244 h 53"/>
                            </a:gdLst>
                            <a:ahLst/>
                            <a:cxnLst>
                              <a:cxn ang="0">
                                <a:pos x="T1" y="T3"/>
                              </a:cxn>
                              <a:cxn ang="0">
                                <a:pos x="T5" y="T7"/>
                              </a:cxn>
                              <a:cxn ang="0">
                                <a:pos x="T9" y="T11"/>
                              </a:cxn>
                              <a:cxn ang="0">
                                <a:pos x="T13" y="T15"/>
                              </a:cxn>
                            </a:cxnLst>
                            <a:rect l="0" t="0" r="r" b="b"/>
                            <a:pathLst>
                              <a:path w="44" h="53">
                                <a:moveTo>
                                  <a:pt x="0" y="52"/>
                                </a:moveTo>
                                <a:lnTo>
                                  <a:pt x="14" y="0"/>
                                </a:lnTo>
                                <a:lnTo>
                                  <a:pt x="43" y="18"/>
                                </a:lnTo>
                                <a:lnTo>
                                  <a:pt x="0" y="52"/>
                                </a:lnTo>
                                <a:close/>
                              </a:path>
                            </a:pathLst>
                          </a:custGeom>
                          <a:noFill/>
                          <a:ln w="461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0" name="Line 381"/>
                        <wps:cNvCnPr>
                          <a:cxnSpLocks noChangeShapeType="1"/>
                        </wps:cNvCnPr>
                        <wps:spPr bwMode="auto">
                          <a:xfrm>
                            <a:off x="4244" y="1405"/>
                            <a:ext cx="0" cy="37"/>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71" name="Line 382"/>
                        <wps:cNvCnPr>
                          <a:cxnSpLocks noChangeShapeType="1"/>
                        </wps:cNvCnPr>
                        <wps:spPr bwMode="auto">
                          <a:xfrm>
                            <a:off x="4222" y="1479"/>
                            <a:ext cx="0" cy="74"/>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72" name="Line 383"/>
                        <wps:cNvCnPr>
                          <a:cxnSpLocks noChangeShapeType="1"/>
                        </wps:cNvCnPr>
                        <wps:spPr bwMode="auto">
                          <a:xfrm>
                            <a:off x="4197" y="1590"/>
                            <a:ext cx="0" cy="74"/>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73" name="Line 384"/>
                        <wps:cNvCnPr>
                          <a:cxnSpLocks noChangeShapeType="1"/>
                        </wps:cNvCnPr>
                        <wps:spPr bwMode="auto">
                          <a:xfrm>
                            <a:off x="4168" y="1701"/>
                            <a:ext cx="0" cy="74"/>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74" name="Line 385"/>
                        <wps:cNvCnPr>
                          <a:cxnSpLocks noChangeShapeType="1"/>
                        </wps:cNvCnPr>
                        <wps:spPr bwMode="auto">
                          <a:xfrm>
                            <a:off x="4139" y="1812"/>
                            <a:ext cx="0" cy="74"/>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75" name="Line 386"/>
                        <wps:cNvCnPr>
                          <a:cxnSpLocks noChangeShapeType="1"/>
                        </wps:cNvCnPr>
                        <wps:spPr bwMode="auto">
                          <a:xfrm>
                            <a:off x="4113" y="1923"/>
                            <a:ext cx="0" cy="74"/>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76" name="Line 387"/>
                        <wps:cNvCnPr>
                          <a:cxnSpLocks noChangeShapeType="1"/>
                        </wps:cNvCnPr>
                        <wps:spPr bwMode="auto">
                          <a:xfrm>
                            <a:off x="4084" y="2033"/>
                            <a:ext cx="0" cy="74"/>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77" name="Line 388"/>
                        <wps:cNvCnPr>
                          <a:cxnSpLocks noChangeShapeType="1"/>
                        </wps:cNvCnPr>
                        <wps:spPr bwMode="auto">
                          <a:xfrm>
                            <a:off x="4059" y="2144"/>
                            <a:ext cx="0" cy="38"/>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78" name="Line 389"/>
                        <wps:cNvCnPr>
                          <a:cxnSpLocks noChangeShapeType="1"/>
                        </wps:cNvCnPr>
                        <wps:spPr bwMode="auto">
                          <a:xfrm>
                            <a:off x="4244" y="1405"/>
                            <a:ext cx="0" cy="0"/>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79" name="docshape394"/>
                        <wps:cNvSpPr>
                          <a:spLocks/>
                        </wps:cNvSpPr>
                        <wps:spPr bwMode="auto">
                          <a:xfrm>
                            <a:off x="4030" y="2181"/>
                            <a:ext cx="33" cy="55"/>
                          </a:xfrm>
                          <a:custGeom>
                            <a:avLst/>
                            <a:gdLst>
                              <a:gd name="T0" fmla="+- 0 4030 4030"/>
                              <a:gd name="T1" fmla="*/ T0 w 33"/>
                              <a:gd name="T2" fmla="+- 0 2181 2181"/>
                              <a:gd name="T3" fmla="*/ 2181 h 55"/>
                              <a:gd name="T4" fmla="+- 0 4034 4030"/>
                              <a:gd name="T5" fmla="*/ T4 w 33"/>
                              <a:gd name="T6" fmla="+- 0 2236 2181"/>
                              <a:gd name="T7" fmla="*/ 2236 h 55"/>
                              <a:gd name="T8" fmla="+- 0 4063 4030"/>
                              <a:gd name="T9" fmla="*/ T8 w 33"/>
                              <a:gd name="T10" fmla="+- 0 2189 2181"/>
                              <a:gd name="T11" fmla="*/ 2189 h 55"/>
                              <a:gd name="T12" fmla="+- 0 4030 4030"/>
                              <a:gd name="T13" fmla="*/ T12 w 33"/>
                              <a:gd name="T14" fmla="+- 0 2181 2181"/>
                              <a:gd name="T15" fmla="*/ 2181 h 55"/>
                            </a:gdLst>
                            <a:ahLst/>
                            <a:cxnLst>
                              <a:cxn ang="0">
                                <a:pos x="T1" y="T3"/>
                              </a:cxn>
                              <a:cxn ang="0">
                                <a:pos x="T5" y="T7"/>
                              </a:cxn>
                              <a:cxn ang="0">
                                <a:pos x="T9" y="T11"/>
                              </a:cxn>
                              <a:cxn ang="0">
                                <a:pos x="T13" y="T15"/>
                              </a:cxn>
                            </a:cxnLst>
                            <a:rect l="0" t="0" r="r" b="b"/>
                            <a:pathLst>
                              <a:path w="33" h="55">
                                <a:moveTo>
                                  <a:pt x="0" y="0"/>
                                </a:moveTo>
                                <a:lnTo>
                                  <a:pt x="4" y="55"/>
                                </a:lnTo>
                                <a:lnTo>
                                  <a:pt x="33" y="8"/>
                                </a:lnTo>
                                <a:lnTo>
                                  <a:pt x="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80" name="docshape395"/>
                        <wps:cNvSpPr>
                          <a:spLocks/>
                        </wps:cNvSpPr>
                        <wps:spPr bwMode="auto">
                          <a:xfrm>
                            <a:off x="4030" y="2181"/>
                            <a:ext cx="33" cy="55"/>
                          </a:xfrm>
                          <a:custGeom>
                            <a:avLst/>
                            <a:gdLst>
                              <a:gd name="T0" fmla="+- 0 4034 4030"/>
                              <a:gd name="T1" fmla="*/ T0 w 33"/>
                              <a:gd name="T2" fmla="+- 0 2236 2181"/>
                              <a:gd name="T3" fmla="*/ 2236 h 55"/>
                              <a:gd name="T4" fmla="+- 0 4030 4030"/>
                              <a:gd name="T5" fmla="*/ T4 w 33"/>
                              <a:gd name="T6" fmla="+- 0 2181 2181"/>
                              <a:gd name="T7" fmla="*/ 2181 h 55"/>
                              <a:gd name="T8" fmla="+- 0 4063 4030"/>
                              <a:gd name="T9" fmla="*/ T8 w 33"/>
                              <a:gd name="T10" fmla="+- 0 2189 2181"/>
                              <a:gd name="T11" fmla="*/ 2189 h 55"/>
                              <a:gd name="T12" fmla="+- 0 4034 4030"/>
                              <a:gd name="T13" fmla="*/ T12 w 33"/>
                              <a:gd name="T14" fmla="+- 0 2236 2181"/>
                              <a:gd name="T15" fmla="*/ 2236 h 55"/>
                            </a:gdLst>
                            <a:ahLst/>
                            <a:cxnLst>
                              <a:cxn ang="0">
                                <a:pos x="T1" y="T3"/>
                              </a:cxn>
                              <a:cxn ang="0">
                                <a:pos x="T5" y="T7"/>
                              </a:cxn>
                              <a:cxn ang="0">
                                <a:pos x="T9" y="T11"/>
                              </a:cxn>
                              <a:cxn ang="0">
                                <a:pos x="T13" y="T15"/>
                              </a:cxn>
                            </a:cxnLst>
                            <a:rect l="0" t="0" r="r" b="b"/>
                            <a:pathLst>
                              <a:path w="33" h="55">
                                <a:moveTo>
                                  <a:pt x="4" y="55"/>
                                </a:moveTo>
                                <a:lnTo>
                                  <a:pt x="0" y="0"/>
                                </a:lnTo>
                                <a:lnTo>
                                  <a:pt x="33" y="8"/>
                                </a:lnTo>
                                <a:lnTo>
                                  <a:pt x="4" y="55"/>
                                </a:lnTo>
                                <a:close/>
                              </a:path>
                            </a:pathLst>
                          </a:custGeom>
                          <a:noFill/>
                          <a:ln w="461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1" name="Line 392"/>
                        <wps:cNvCnPr>
                          <a:cxnSpLocks noChangeShapeType="1"/>
                        </wps:cNvCnPr>
                        <wps:spPr bwMode="auto">
                          <a:xfrm>
                            <a:off x="5367" y="1405"/>
                            <a:ext cx="15" cy="32"/>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82" name="Line 393"/>
                        <wps:cNvCnPr>
                          <a:cxnSpLocks noChangeShapeType="1"/>
                        </wps:cNvCnPr>
                        <wps:spPr bwMode="auto">
                          <a:xfrm>
                            <a:off x="5396" y="1470"/>
                            <a:ext cx="26" cy="65"/>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83" name="Line 394"/>
                        <wps:cNvCnPr>
                          <a:cxnSpLocks noChangeShapeType="1"/>
                        </wps:cNvCnPr>
                        <wps:spPr bwMode="auto">
                          <a:xfrm>
                            <a:off x="5436" y="1567"/>
                            <a:ext cx="29" cy="65"/>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84" name="Line 395"/>
                        <wps:cNvCnPr>
                          <a:cxnSpLocks noChangeShapeType="1"/>
                        </wps:cNvCnPr>
                        <wps:spPr bwMode="auto">
                          <a:xfrm>
                            <a:off x="5480" y="1665"/>
                            <a:ext cx="29" cy="65"/>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85" name="Line 396"/>
                        <wps:cNvCnPr>
                          <a:cxnSpLocks noChangeShapeType="1"/>
                        </wps:cNvCnPr>
                        <wps:spPr bwMode="auto">
                          <a:xfrm>
                            <a:off x="5523" y="1762"/>
                            <a:ext cx="26" cy="65"/>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86" name="Line 397"/>
                        <wps:cNvCnPr>
                          <a:cxnSpLocks noChangeShapeType="1"/>
                        </wps:cNvCnPr>
                        <wps:spPr bwMode="auto">
                          <a:xfrm>
                            <a:off x="5563" y="1860"/>
                            <a:ext cx="29" cy="65"/>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87" name="Line 398"/>
                        <wps:cNvCnPr>
                          <a:cxnSpLocks noChangeShapeType="1"/>
                        </wps:cNvCnPr>
                        <wps:spPr bwMode="auto">
                          <a:xfrm>
                            <a:off x="5607" y="1957"/>
                            <a:ext cx="29" cy="66"/>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88" name="Line 399"/>
                        <wps:cNvCnPr>
                          <a:cxnSpLocks noChangeShapeType="1"/>
                        </wps:cNvCnPr>
                        <wps:spPr bwMode="auto">
                          <a:xfrm>
                            <a:off x="5646" y="2055"/>
                            <a:ext cx="29" cy="65"/>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89" name="Line 400"/>
                        <wps:cNvCnPr>
                          <a:cxnSpLocks noChangeShapeType="1"/>
                        </wps:cNvCnPr>
                        <wps:spPr bwMode="auto">
                          <a:xfrm>
                            <a:off x="5690" y="2153"/>
                            <a:ext cx="14" cy="32"/>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90" name="Line 401"/>
                        <wps:cNvCnPr>
                          <a:cxnSpLocks noChangeShapeType="1"/>
                        </wps:cNvCnPr>
                        <wps:spPr bwMode="auto">
                          <a:xfrm>
                            <a:off x="5367" y="1405"/>
                            <a:ext cx="0" cy="0"/>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91" name="docshape396"/>
                        <wps:cNvSpPr>
                          <a:spLocks/>
                        </wps:cNvSpPr>
                        <wps:spPr bwMode="auto">
                          <a:xfrm>
                            <a:off x="5689" y="2182"/>
                            <a:ext cx="37" cy="55"/>
                          </a:xfrm>
                          <a:custGeom>
                            <a:avLst/>
                            <a:gdLst>
                              <a:gd name="T0" fmla="+- 0 5723 5690"/>
                              <a:gd name="T1" fmla="*/ T0 w 37"/>
                              <a:gd name="T2" fmla="+- 0 2182 2182"/>
                              <a:gd name="T3" fmla="*/ 2182 h 55"/>
                              <a:gd name="T4" fmla="+- 0 5690 5690"/>
                              <a:gd name="T5" fmla="*/ T4 w 37"/>
                              <a:gd name="T6" fmla="+- 0 2196 2182"/>
                              <a:gd name="T7" fmla="*/ 2196 h 55"/>
                              <a:gd name="T8" fmla="+- 0 5726 5690"/>
                              <a:gd name="T9" fmla="*/ T8 w 37"/>
                              <a:gd name="T10" fmla="+- 0 2236 2182"/>
                              <a:gd name="T11" fmla="*/ 2236 h 55"/>
                              <a:gd name="T12" fmla="+- 0 5723 5690"/>
                              <a:gd name="T13" fmla="*/ T12 w 37"/>
                              <a:gd name="T14" fmla="+- 0 2182 2182"/>
                              <a:gd name="T15" fmla="*/ 2182 h 55"/>
                            </a:gdLst>
                            <a:ahLst/>
                            <a:cxnLst>
                              <a:cxn ang="0">
                                <a:pos x="T1" y="T3"/>
                              </a:cxn>
                              <a:cxn ang="0">
                                <a:pos x="T5" y="T7"/>
                              </a:cxn>
                              <a:cxn ang="0">
                                <a:pos x="T9" y="T11"/>
                              </a:cxn>
                              <a:cxn ang="0">
                                <a:pos x="T13" y="T15"/>
                              </a:cxn>
                            </a:cxnLst>
                            <a:rect l="0" t="0" r="r" b="b"/>
                            <a:pathLst>
                              <a:path w="37" h="55">
                                <a:moveTo>
                                  <a:pt x="33" y="0"/>
                                </a:moveTo>
                                <a:lnTo>
                                  <a:pt x="0" y="14"/>
                                </a:lnTo>
                                <a:lnTo>
                                  <a:pt x="36" y="54"/>
                                </a:lnTo>
                                <a:lnTo>
                                  <a:pt x="3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92" name="docshape397"/>
                        <wps:cNvSpPr>
                          <a:spLocks/>
                        </wps:cNvSpPr>
                        <wps:spPr bwMode="auto">
                          <a:xfrm>
                            <a:off x="5689" y="2182"/>
                            <a:ext cx="37" cy="55"/>
                          </a:xfrm>
                          <a:custGeom>
                            <a:avLst/>
                            <a:gdLst>
                              <a:gd name="T0" fmla="+- 0 5726 5690"/>
                              <a:gd name="T1" fmla="*/ T0 w 37"/>
                              <a:gd name="T2" fmla="+- 0 2236 2182"/>
                              <a:gd name="T3" fmla="*/ 2236 h 55"/>
                              <a:gd name="T4" fmla="+- 0 5690 5690"/>
                              <a:gd name="T5" fmla="*/ T4 w 37"/>
                              <a:gd name="T6" fmla="+- 0 2196 2182"/>
                              <a:gd name="T7" fmla="*/ 2196 h 55"/>
                              <a:gd name="T8" fmla="+- 0 5723 5690"/>
                              <a:gd name="T9" fmla="*/ T8 w 37"/>
                              <a:gd name="T10" fmla="+- 0 2182 2182"/>
                              <a:gd name="T11" fmla="*/ 2182 h 55"/>
                              <a:gd name="T12" fmla="+- 0 5726 5690"/>
                              <a:gd name="T13" fmla="*/ T12 w 37"/>
                              <a:gd name="T14" fmla="+- 0 2236 2182"/>
                              <a:gd name="T15" fmla="*/ 2236 h 55"/>
                            </a:gdLst>
                            <a:ahLst/>
                            <a:cxnLst>
                              <a:cxn ang="0">
                                <a:pos x="T1" y="T3"/>
                              </a:cxn>
                              <a:cxn ang="0">
                                <a:pos x="T5" y="T7"/>
                              </a:cxn>
                              <a:cxn ang="0">
                                <a:pos x="T9" y="T11"/>
                              </a:cxn>
                              <a:cxn ang="0">
                                <a:pos x="T13" y="T15"/>
                              </a:cxn>
                            </a:cxnLst>
                            <a:rect l="0" t="0" r="r" b="b"/>
                            <a:pathLst>
                              <a:path w="37" h="55">
                                <a:moveTo>
                                  <a:pt x="36" y="54"/>
                                </a:moveTo>
                                <a:lnTo>
                                  <a:pt x="0" y="14"/>
                                </a:lnTo>
                                <a:lnTo>
                                  <a:pt x="33" y="0"/>
                                </a:lnTo>
                                <a:lnTo>
                                  <a:pt x="36" y="54"/>
                                </a:lnTo>
                                <a:close/>
                              </a:path>
                            </a:pathLst>
                          </a:custGeom>
                          <a:noFill/>
                          <a:ln w="461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93" name="Line 404"/>
                        <wps:cNvCnPr>
                          <a:cxnSpLocks noChangeShapeType="1"/>
                        </wps:cNvCnPr>
                        <wps:spPr bwMode="auto">
                          <a:xfrm>
                            <a:off x="6147" y="1485"/>
                            <a:ext cx="29" cy="19"/>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94" name="Line 405"/>
                        <wps:cNvCnPr>
                          <a:cxnSpLocks noChangeShapeType="1"/>
                        </wps:cNvCnPr>
                        <wps:spPr bwMode="auto">
                          <a:xfrm>
                            <a:off x="6205" y="1522"/>
                            <a:ext cx="61" cy="37"/>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95" name="Line 406"/>
                        <wps:cNvCnPr>
                          <a:cxnSpLocks noChangeShapeType="1"/>
                        </wps:cNvCnPr>
                        <wps:spPr bwMode="auto">
                          <a:xfrm>
                            <a:off x="6295" y="1578"/>
                            <a:ext cx="58" cy="37"/>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96" name="Line 407"/>
                        <wps:cNvCnPr>
                          <a:cxnSpLocks noChangeShapeType="1"/>
                        </wps:cNvCnPr>
                        <wps:spPr bwMode="auto">
                          <a:xfrm>
                            <a:off x="6386" y="1634"/>
                            <a:ext cx="58" cy="37"/>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97" name="Line 408"/>
                        <wps:cNvCnPr>
                          <a:cxnSpLocks noChangeShapeType="1"/>
                        </wps:cNvCnPr>
                        <wps:spPr bwMode="auto">
                          <a:xfrm>
                            <a:off x="6473" y="1690"/>
                            <a:ext cx="61" cy="37"/>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98" name="Line 409"/>
                        <wps:cNvCnPr>
                          <a:cxnSpLocks noChangeShapeType="1"/>
                        </wps:cNvCnPr>
                        <wps:spPr bwMode="auto">
                          <a:xfrm>
                            <a:off x="6563" y="1746"/>
                            <a:ext cx="62" cy="37"/>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99" name="Line 410"/>
                        <wps:cNvCnPr>
                          <a:cxnSpLocks noChangeShapeType="1"/>
                        </wps:cNvCnPr>
                        <wps:spPr bwMode="auto">
                          <a:xfrm>
                            <a:off x="6654" y="1802"/>
                            <a:ext cx="58" cy="37"/>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00" name="Line 411"/>
                        <wps:cNvCnPr>
                          <a:cxnSpLocks noChangeShapeType="1"/>
                        </wps:cNvCnPr>
                        <wps:spPr bwMode="auto">
                          <a:xfrm>
                            <a:off x="6741" y="1857"/>
                            <a:ext cx="62" cy="38"/>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01" name="Line 412"/>
                        <wps:cNvCnPr>
                          <a:cxnSpLocks noChangeShapeType="1"/>
                        </wps:cNvCnPr>
                        <wps:spPr bwMode="auto">
                          <a:xfrm>
                            <a:off x="6832" y="1913"/>
                            <a:ext cx="61" cy="38"/>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02" name="Line 413"/>
                        <wps:cNvCnPr>
                          <a:cxnSpLocks noChangeShapeType="1"/>
                        </wps:cNvCnPr>
                        <wps:spPr bwMode="auto">
                          <a:xfrm>
                            <a:off x="6922" y="1969"/>
                            <a:ext cx="58" cy="37"/>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03" name="Line 414"/>
                        <wps:cNvCnPr>
                          <a:cxnSpLocks noChangeShapeType="1"/>
                        </wps:cNvCnPr>
                        <wps:spPr bwMode="auto">
                          <a:xfrm>
                            <a:off x="7013" y="2025"/>
                            <a:ext cx="58" cy="37"/>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04" name="Line 415"/>
                        <wps:cNvCnPr>
                          <a:cxnSpLocks noChangeShapeType="1"/>
                        </wps:cNvCnPr>
                        <wps:spPr bwMode="auto">
                          <a:xfrm>
                            <a:off x="7100" y="2081"/>
                            <a:ext cx="61" cy="37"/>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05" name="Line 416"/>
                        <wps:cNvCnPr>
                          <a:cxnSpLocks noChangeShapeType="1"/>
                        </wps:cNvCnPr>
                        <wps:spPr bwMode="auto">
                          <a:xfrm>
                            <a:off x="7190" y="2137"/>
                            <a:ext cx="58" cy="37"/>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06" name="Line 417"/>
                        <wps:cNvCnPr>
                          <a:cxnSpLocks noChangeShapeType="1"/>
                        </wps:cNvCnPr>
                        <wps:spPr bwMode="auto">
                          <a:xfrm>
                            <a:off x="7281" y="2193"/>
                            <a:ext cx="29" cy="18"/>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07" name="Line 418"/>
                        <wps:cNvCnPr>
                          <a:cxnSpLocks noChangeShapeType="1"/>
                        </wps:cNvCnPr>
                        <wps:spPr bwMode="auto">
                          <a:xfrm>
                            <a:off x="6147" y="1486"/>
                            <a:ext cx="0" cy="0"/>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08" name="docshape398"/>
                        <wps:cNvSpPr>
                          <a:spLocks/>
                        </wps:cNvSpPr>
                        <wps:spPr bwMode="auto">
                          <a:xfrm>
                            <a:off x="7302" y="2199"/>
                            <a:ext cx="55" cy="42"/>
                          </a:xfrm>
                          <a:custGeom>
                            <a:avLst/>
                            <a:gdLst>
                              <a:gd name="T0" fmla="+- 0 7321 7303"/>
                              <a:gd name="T1" fmla="*/ T0 w 55"/>
                              <a:gd name="T2" fmla="+- 0 2199 2199"/>
                              <a:gd name="T3" fmla="*/ 2199 h 42"/>
                              <a:gd name="T4" fmla="+- 0 7303 7303"/>
                              <a:gd name="T5" fmla="*/ T4 w 55"/>
                              <a:gd name="T6" fmla="+- 0 2228 2199"/>
                              <a:gd name="T7" fmla="*/ 2228 h 42"/>
                              <a:gd name="T8" fmla="+- 0 7357 7303"/>
                              <a:gd name="T9" fmla="*/ T8 w 55"/>
                              <a:gd name="T10" fmla="+- 0 2241 2199"/>
                              <a:gd name="T11" fmla="*/ 2241 h 42"/>
                              <a:gd name="T12" fmla="+- 0 7321 7303"/>
                              <a:gd name="T13" fmla="*/ T12 w 55"/>
                              <a:gd name="T14" fmla="+- 0 2199 2199"/>
                              <a:gd name="T15" fmla="*/ 2199 h 42"/>
                            </a:gdLst>
                            <a:ahLst/>
                            <a:cxnLst>
                              <a:cxn ang="0">
                                <a:pos x="T1" y="T3"/>
                              </a:cxn>
                              <a:cxn ang="0">
                                <a:pos x="T5" y="T7"/>
                              </a:cxn>
                              <a:cxn ang="0">
                                <a:pos x="T9" y="T11"/>
                              </a:cxn>
                              <a:cxn ang="0">
                                <a:pos x="T13" y="T15"/>
                              </a:cxn>
                            </a:cxnLst>
                            <a:rect l="0" t="0" r="r" b="b"/>
                            <a:pathLst>
                              <a:path w="55" h="42">
                                <a:moveTo>
                                  <a:pt x="18" y="0"/>
                                </a:moveTo>
                                <a:lnTo>
                                  <a:pt x="0" y="29"/>
                                </a:lnTo>
                                <a:lnTo>
                                  <a:pt x="54" y="42"/>
                                </a:lnTo>
                                <a:lnTo>
                                  <a:pt x="18"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09" name="docshape399"/>
                        <wps:cNvSpPr>
                          <a:spLocks/>
                        </wps:cNvSpPr>
                        <wps:spPr bwMode="auto">
                          <a:xfrm>
                            <a:off x="7302" y="2199"/>
                            <a:ext cx="55" cy="42"/>
                          </a:xfrm>
                          <a:custGeom>
                            <a:avLst/>
                            <a:gdLst>
                              <a:gd name="T0" fmla="+- 0 7357 7303"/>
                              <a:gd name="T1" fmla="*/ T0 w 55"/>
                              <a:gd name="T2" fmla="+- 0 2241 2199"/>
                              <a:gd name="T3" fmla="*/ 2241 h 42"/>
                              <a:gd name="T4" fmla="+- 0 7303 7303"/>
                              <a:gd name="T5" fmla="*/ T4 w 55"/>
                              <a:gd name="T6" fmla="+- 0 2228 2199"/>
                              <a:gd name="T7" fmla="*/ 2228 h 42"/>
                              <a:gd name="T8" fmla="+- 0 7321 7303"/>
                              <a:gd name="T9" fmla="*/ T8 w 55"/>
                              <a:gd name="T10" fmla="+- 0 2199 2199"/>
                              <a:gd name="T11" fmla="*/ 2199 h 42"/>
                              <a:gd name="T12" fmla="+- 0 7357 7303"/>
                              <a:gd name="T13" fmla="*/ T12 w 55"/>
                              <a:gd name="T14" fmla="+- 0 2241 2199"/>
                              <a:gd name="T15" fmla="*/ 2241 h 42"/>
                            </a:gdLst>
                            <a:ahLst/>
                            <a:cxnLst>
                              <a:cxn ang="0">
                                <a:pos x="T1" y="T3"/>
                              </a:cxn>
                              <a:cxn ang="0">
                                <a:pos x="T5" y="T7"/>
                              </a:cxn>
                              <a:cxn ang="0">
                                <a:pos x="T9" y="T11"/>
                              </a:cxn>
                              <a:cxn ang="0">
                                <a:pos x="T13" y="T15"/>
                              </a:cxn>
                            </a:cxnLst>
                            <a:rect l="0" t="0" r="r" b="b"/>
                            <a:pathLst>
                              <a:path w="55" h="42">
                                <a:moveTo>
                                  <a:pt x="54" y="42"/>
                                </a:moveTo>
                                <a:lnTo>
                                  <a:pt x="0" y="29"/>
                                </a:lnTo>
                                <a:lnTo>
                                  <a:pt x="18" y="0"/>
                                </a:lnTo>
                                <a:lnTo>
                                  <a:pt x="54" y="42"/>
                                </a:lnTo>
                                <a:close/>
                              </a:path>
                            </a:pathLst>
                          </a:custGeom>
                          <a:noFill/>
                          <a:ln w="461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0" name="Line 421"/>
                        <wps:cNvCnPr>
                          <a:cxnSpLocks noChangeShapeType="1"/>
                        </wps:cNvCnPr>
                        <wps:spPr bwMode="auto">
                          <a:xfrm>
                            <a:off x="6893" y="1457"/>
                            <a:ext cx="33" cy="17"/>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11" name="Line 422"/>
                        <wps:cNvCnPr>
                          <a:cxnSpLocks noChangeShapeType="1"/>
                        </wps:cNvCnPr>
                        <wps:spPr bwMode="auto">
                          <a:xfrm>
                            <a:off x="6955" y="1490"/>
                            <a:ext cx="65" cy="34"/>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12" name="Line 423"/>
                        <wps:cNvCnPr>
                          <a:cxnSpLocks noChangeShapeType="1"/>
                        </wps:cNvCnPr>
                        <wps:spPr bwMode="auto">
                          <a:xfrm>
                            <a:off x="7049" y="1541"/>
                            <a:ext cx="62" cy="34"/>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13" name="Line 424"/>
                        <wps:cNvCnPr>
                          <a:cxnSpLocks noChangeShapeType="1"/>
                        </wps:cNvCnPr>
                        <wps:spPr bwMode="auto">
                          <a:xfrm>
                            <a:off x="7143" y="1591"/>
                            <a:ext cx="62" cy="34"/>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14" name="Line 425"/>
                        <wps:cNvCnPr>
                          <a:cxnSpLocks noChangeShapeType="1"/>
                        </wps:cNvCnPr>
                        <wps:spPr bwMode="auto">
                          <a:xfrm>
                            <a:off x="7237" y="1642"/>
                            <a:ext cx="62" cy="34"/>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15" name="Line 426"/>
                        <wps:cNvCnPr>
                          <a:cxnSpLocks noChangeShapeType="1"/>
                        </wps:cNvCnPr>
                        <wps:spPr bwMode="auto">
                          <a:xfrm>
                            <a:off x="7328" y="1692"/>
                            <a:ext cx="62" cy="34"/>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16" name="Line 427"/>
                        <wps:cNvCnPr>
                          <a:cxnSpLocks noChangeShapeType="1"/>
                        </wps:cNvCnPr>
                        <wps:spPr bwMode="auto">
                          <a:xfrm>
                            <a:off x="7422" y="1743"/>
                            <a:ext cx="62" cy="34"/>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17" name="Line 428"/>
                        <wps:cNvCnPr>
                          <a:cxnSpLocks noChangeShapeType="1"/>
                        </wps:cNvCnPr>
                        <wps:spPr bwMode="auto">
                          <a:xfrm>
                            <a:off x="7517" y="1794"/>
                            <a:ext cx="61" cy="33"/>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18" name="Line 429"/>
                        <wps:cNvCnPr>
                          <a:cxnSpLocks noChangeShapeType="1"/>
                        </wps:cNvCnPr>
                        <wps:spPr bwMode="auto">
                          <a:xfrm>
                            <a:off x="7607" y="1844"/>
                            <a:ext cx="62" cy="34"/>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19" name="Line 430"/>
                        <wps:cNvCnPr>
                          <a:cxnSpLocks noChangeShapeType="1"/>
                        </wps:cNvCnPr>
                        <wps:spPr bwMode="auto">
                          <a:xfrm>
                            <a:off x="7701" y="1895"/>
                            <a:ext cx="62" cy="33"/>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20" name="Line 431"/>
                        <wps:cNvCnPr>
                          <a:cxnSpLocks noChangeShapeType="1"/>
                        </wps:cNvCnPr>
                        <wps:spPr bwMode="auto">
                          <a:xfrm>
                            <a:off x="7796" y="1945"/>
                            <a:ext cx="61" cy="34"/>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21" name="Line 432"/>
                        <wps:cNvCnPr>
                          <a:cxnSpLocks noChangeShapeType="1"/>
                        </wps:cNvCnPr>
                        <wps:spPr bwMode="auto">
                          <a:xfrm>
                            <a:off x="7886" y="1996"/>
                            <a:ext cx="65" cy="34"/>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22" name="Line 433"/>
                        <wps:cNvCnPr>
                          <a:cxnSpLocks noChangeShapeType="1"/>
                        </wps:cNvCnPr>
                        <wps:spPr bwMode="auto">
                          <a:xfrm>
                            <a:off x="7980" y="2047"/>
                            <a:ext cx="62" cy="33"/>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23" name="Line 434"/>
                        <wps:cNvCnPr>
                          <a:cxnSpLocks noChangeShapeType="1"/>
                        </wps:cNvCnPr>
                        <wps:spPr bwMode="auto">
                          <a:xfrm>
                            <a:off x="8075" y="2097"/>
                            <a:ext cx="61" cy="34"/>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24" name="Line 435"/>
                        <wps:cNvCnPr>
                          <a:cxnSpLocks noChangeShapeType="1"/>
                        </wps:cNvCnPr>
                        <wps:spPr bwMode="auto">
                          <a:xfrm>
                            <a:off x="8169" y="2148"/>
                            <a:ext cx="61" cy="33"/>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25" name="Line 436"/>
                        <wps:cNvCnPr>
                          <a:cxnSpLocks noChangeShapeType="1"/>
                        </wps:cNvCnPr>
                        <wps:spPr bwMode="auto">
                          <a:xfrm>
                            <a:off x="8259" y="2198"/>
                            <a:ext cx="33" cy="17"/>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26" name="Line 437"/>
                        <wps:cNvCnPr>
                          <a:cxnSpLocks noChangeShapeType="1"/>
                        </wps:cNvCnPr>
                        <wps:spPr bwMode="auto">
                          <a:xfrm>
                            <a:off x="6893" y="1457"/>
                            <a:ext cx="0" cy="0"/>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27" name="docshape400"/>
                        <wps:cNvSpPr>
                          <a:spLocks/>
                        </wps:cNvSpPr>
                        <wps:spPr bwMode="auto">
                          <a:xfrm>
                            <a:off x="8288" y="2202"/>
                            <a:ext cx="51" cy="40"/>
                          </a:xfrm>
                          <a:custGeom>
                            <a:avLst/>
                            <a:gdLst>
                              <a:gd name="T0" fmla="+- 0 8303 8288"/>
                              <a:gd name="T1" fmla="*/ T0 w 51"/>
                              <a:gd name="T2" fmla="+- 0 2202 2202"/>
                              <a:gd name="T3" fmla="*/ 2202 h 40"/>
                              <a:gd name="T4" fmla="+- 0 8288 8288"/>
                              <a:gd name="T5" fmla="*/ T4 w 51"/>
                              <a:gd name="T6" fmla="+- 0 2231 2202"/>
                              <a:gd name="T7" fmla="*/ 2231 h 40"/>
                              <a:gd name="T8" fmla="+- 0 8339 8288"/>
                              <a:gd name="T9" fmla="*/ T8 w 51"/>
                              <a:gd name="T10" fmla="+- 0 2242 2202"/>
                              <a:gd name="T11" fmla="*/ 2242 h 40"/>
                              <a:gd name="T12" fmla="+- 0 8303 8288"/>
                              <a:gd name="T13" fmla="*/ T12 w 51"/>
                              <a:gd name="T14" fmla="+- 0 2202 2202"/>
                              <a:gd name="T15" fmla="*/ 2202 h 40"/>
                            </a:gdLst>
                            <a:ahLst/>
                            <a:cxnLst>
                              <a:cxn ang="0">
                                <a:pos x="T1" y="T3"/>
                              </a:cxn>
                              <a:cxn ang="0">
                                <a:pos x="T5" y="T7"/>
                              </a:cxn>
                              <a:cxn ang="0">
                                <a:pos x="T9" y="T11"/>
                              </a:cxn>
                              <a:cxn ang="0">
                                <a:pos x="T13" y="T15"/>
                              </a:cxn>
                            </a:cxnLst>
                            <a:rect l="0" t="0" r="r" b="b"/>
                            <a:pathLst>
                              <a:path w="51" h="40">
                                <a:moveTo>
                                  <a:pt x="15" y="0"/>
                                </a:moveTo>
                                <a:lnTo>
                                  <a:pt x="0" y="29"/>
                                </a:lnTo>
                                <a:lnTo>
                                  <a:pt x="51" y="40"/>
                                </a:lnTo>
                                <a:lnTo>
                                  <a:pt x="1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28" name="docshape401"/>
                        <wps:cNvSpPr>
                          <a:spLocks/>
                        </wps:cNvSpPr>
                        <wps:spPr bwMode="auto">
                          <a:xfrm>
                            <a:off x="8288" y="2202"/>
                            <a:ext cx="51" cy="40"/>
                          </a:xfrm>
                          <a:custGeom>
                            <a:avLst/>
                            <a:gdLst>
                              <a:gd name="T0" fmla="+- 0 8339 8288"/>
                              <a:gd name="T1" fmla="*/ T0 w 51"/>
                              <a:gd name="T2" fmla="+- 0 2242 2202"/>
                              <a:gd name="T3" fmla="*/ 2242 h 40"/>
                              <a:gd name="T4" fmla="+- 0 8288 8288"/>
                              <a:gd name="T5" fmla="*/ T4 w 51"/>
                              <a:gd name="T6" fmla="+- 0 2231 2202"/>
                              <a:gd name="T7" fmla="*/ 2231 h 40"/>
                              <a:gd name="T8" fmla="+- 0 8303 8288"/>
                              <a:gd name="T9" fmla="*/ T8 w 51"/>
                              <a:gd name="T10" fmla="+- 0 2202 2202"/>
                              <a:gd name="T11" fmla="*/ 2202 h 40"/>
                              <a:gd name="T12" fmla="+- 0 8339 8288"/>
                              <a:gd name="T13" fmla="*/ T12 w 51"/>
                              <a:gd name="T14" fmla="+- 0 2242 2202"/>
                              <a:gd name="T15" fmla="*/ 2242 h 40"/>
                            </a:gdLst>
                            <a:ahLst/>
                            <a:cxnLst>
                              <a:cxn ang="0">
                                <a:pos x="T1" y="T3"/>
                              </a:cxn>
                              <a:cxn ang="0">
                                <a:pos x="T5" y="T7"/>
                              </a:cxn>
                              <a:cxn ang="0">
                                <a:pos x="T9" y="T11"/>
                              </a:cxn>
                              <a:cxn ang="0">
                                <a:pos x="T13" y="T15"/>
                              </a:cxn>
                            </a:cxnLst>
                            <a:rect l="0" t="0" r="r" b="b"/>
                            <a:pathLst>
                              <a:path w="51" h="40">
                                <a:moveTo>
                                  <a:pt x="51" y="40"/>
                                </a:moveTo>
                                <a:lnTo>
                                  <a:pt x="0" y="29"/>
                                </a:lnTo>
                                <a:lnTo>
                                  <a:pt x="15" y="0"/>
                                </a:lnTo>
                                <a:lnTo>
                                  <a:pt x="51" y="40"/>
                                </a:lnTo>
                                <a:close/>
                              </a:path>
                            </a:pathLst>
                          </a:custGeom>
                          <a:noFill/>
                          <a:ln w="461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29" name="Line 440"/>
                        <wps:cNvCnPr>
                          <a:cxnSpLocks noChangeShapeType="1"/>
                        </wps:cNvCnPr>
                        <wps:spPr bwMode="auto">
                          <a:xfrm>
                            <a:off x="7277" y="1299"/>
                            <a:ext cx="40" cy="0"/>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30" name="Line 441"/>
                        <wps:cNvCnPr>
                          <a:cxnSpLocks noChangeShapeType="1"/>
                        </wps:cNvCnPr>
                        <wps:spPr bwMode="auto">
                          <a:xfrm>
                            <a:off x="7353" y="1282"/>
                            <a:ext cx="73" cy="0"/>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31" name="Line 442"/>
                        <wps:cNvCnPr>
                          <a:cxnSpLocks noChangeShapeType="1"/>
                        </wps:cNvCnPr>
                        <wps:spPr bwMode="auto">
                          <a:xfrm>
                            <a:off x="7462" y="1257"/>
                            <a:ext cx="73" cy="0"/>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32" name="Line 443"/>
                        <wps:cNvCnPr>
                          <a:cxnSpLocks noChangeShapeType="1"/>
                        </wps:cNvCnPr>
                        <wps:spPr bwMode="auto">
                          <a:xfrm>
                            <a:off x="7571" y="1232"/>
                            <a:ext cx="76" cy="0"/>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33" name="Line 444"/>
                        <wps:cNvCnPr>
                          <a:cxnSpLocks noChangeShapeType="1"/>
                        </wps:cNvCnPr>
                        <wps:spPr bwMode="auto">
                          <a:xfrm>
                            <a:off x="7683" y="1207"/>
                            <a:ext cx="73" cy="0"/>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34" name="Line 445"/>
                        <wps:cNvCnPr>
                          <a:cxnSpLocks noChangeShapeType="1"/>
                        </wps:cNvCnPr>
                        <wps:spPr bwMode="auto">
                          <a:xfrm>
                            <a:off x="7792" y="1182"/>
                            <a:ext cx="72" cy="0"/>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35" name="Line 446"/>
                        <wps:cNvCnPr>
                          <a:cxnSpLocks noChangeShapeType="1"/>
                        </wps:cNvCnPr>
                        <wps:spPr bwMode="auto">
                          <a:xfrm>
                            <a:off x="7901" y="1157"/>
                            <a:ext cx="76" cy="0"/>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36" name="Line 447"/>
                        <wps:cNvCnPr>
                          <a:cxnSpLocks noChangeShapeType="1"/>
                        </wps:cNvCnPr>
                        <wps:spPr bwMode="auto">
                          <a:xfrm>
                            <a:off x="8013" y="1131"/>
                            <a:ext cx="73" cy="0"/>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37" name="Line 448"/>
                        <wps:cNvCnPr>
                          <a:cxnSpLocks noChangeShapeType="1"/>
                        </wps:cNvCnPr>
                        <wps:spPr bwMode="auto">
                          <a:xfrm>
                            <a:off x="8122" y="1106"/>
                            <a:ext cx="72" cy="0"/>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38" name="Line 449"/>
                        <wps:cNvCnPr>
                          <a:cxnSpLocks noChangeShapeType="1"/>
                        </wps:cNvCnPr>
                        <wps:spPr bwMode="auto">
                          <a:xfrm>
                            <a:off x="8230" y="1081"/>
                            <a:ext cx="40" cy="0"/>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39" name="Line 450"/>
                        <wps:cNvCnPr>
                          <a:cxnSpLocks noChangeShapeType="1"/>
                        </wps:cNvCnPr>
                        <wps:spPr bwMode="auto">
                          <a:xfrm>
                            <a:off x="7277" y="1299"/>
                            <a:ext cx="0" cy="1"/>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40" name="docshape402"/>
                        <wps:cNvSpPr>
                          <a:spLocks/>
                        </wps:cNvSpPr>
                        <wps:spPr bwMode="auto">
                          <a:xfrm>
                            <a:off x="8266" y="1056"/>
                            <a:ext cx="55" cy="33"/>
                          </a:xfrm>
                          <a:custGeom>
                            <a:avLst/>
                            <a:gdLst>
                              <a:gd name="T0" fmla="+- 0 8267 8267"/>
                              <a:gd name="T1" fmla="*/ T0 w 55"/>
                              <a:gd name="T2" fmla="+- 0 1056 1056"/>
                              <a:gd name="T3" fmla="*/ 1056 h 33"/>
                              <a:gd name="T4" fmla="+- 0 8278 8267"/>
                              <a:gd name="T5" fmla="*/ T4 w 55"/>
                              <a:gd name="T6" fmla="+- 0 1089 1056"/>
                              <a:gd name="T7" fmla="*/ 1089 h 33"/>
                              <a:gd name="T8" fmla="+- 0 8321 8267"/>
                              <a:gd name="T9" fmla="*/ T8 w 55"/>
                              <a:gd name="T10" fmla="+- 0 1061 1056"/>
                              <a:gd name="T11" fmla="*/ 1061 h 33"/>
                              <a:gd name="T12" fmla="+- 0 8267 8267"/>
                              <a:gd name="T13" fmla="*/ T12 w 55"/>
                              <a:gd name="T14" fmla="+- 0 1056 1056"/>
                              <a:gd name="T15" fmla="*/ 1056 h 33"/>
                            </a:gdLst>
                            <a:ahLst/>
                            <a:cxnLst>
                              <a:cxn ang="0">
                                <a:pos x="T1" y="T3"/>
                              </a:cxn>
                              <a:cxn ang="0">
                                <a:pos x="T5" y="T7"/>
                              </a:cxn>
                              <a:cxn ang="0">
                                <a:pos x="T9" y="T11"/>
                              </a:cxn>
                              <a:cxn ang="0">
                                <a:pos x="T13" y="T15"/>
                              </a:cxn>
                            </a:cxnLst>
                            <a:rect l="0" t="0" r="r" b="b"/>
                            <a:pathLst>
                              <a:path w="55" h="33">
                                <a:moveTo>
                                  <a:pt x="0" y="0"/>
                                </a:moveTo>
                                <a:lnTo>
                                  <a:pt x="11" y="33"/>
                                </a:lnTo>
                                <a:lnTo>
                                  <a:pt x="54" y="5"/>
                                </a:lnTo>
                                <a:lnTo>
                                  <a:pt x="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41" name="docshape403"/>
                        <wps:cNvSpPr>
                          <a:spLocks/>
                        </wps:cNvSpPr>
                        <wps:spPr bwMode="auto">
                          <a:xfrm>
                            <a:off x="8266" y="1056"/>
                            <a:ext cx="55" cy="33"/>
                          </a:xfrm>
                          <a:custGeom>
                            <a:avLst/>
                            <a:gdLst>
                              <a:gd name="T0" fmla="+- 0 8321 8267"/>
                              <a:gd name="T1" fmla="*/ T0 w 55"/>
                              <a:gd name="T2" fmla="+- 0 1061 1056"/>
                              <a:gd name="T3" fmla="*/ 1061 h 33"/>
                              <a:gd name="T4" fmla="+- 0 8278 8267"/>
                              <a:gd name="T5" fmla="*/ T4 w 55"/>
                              <a:gd name="T6" fmla="+- 0 1089 1056"/>
                              <a:gd name="T7" fmla="*/ 1089 h 33"/>
                              <a:gd name="T8" fmla="+- 0 8267 8267"/>
                              <a:gd name="T9" fmla="*/ T8 w 55"/>
                              <a:gd name="T10" fmla="+- 0 1056 1056"/>
                              <a:gd name="T11" fmla="*/ 1056 h 33"/>
                              <a:gd name="T12" fmla="+- 0 8321 8267"/>
                              <a:gd name="T13" fmla="*/ T12 w 55"/>
                              <a:gd name="T14" fmla="+- 0 1061 1056"/>
                              <a:gd name="T15" fmla="*/ 1061 h 33"/>
                            </a:gdLst>
                            <a:ahLst/>
                            <a:cxnLst>
                              <a:cxn ang="0">
                                <a:pos x="T1" y="T3"/>
                              </a:cxn>
                              <a:cxn ang="0">
                                <a:pos x="T5" y="T7"/>
                              </a:cxn>
                              <a:cxn ang="0">
                                <a:pos x="T9" y="T11"/>
                              </a:cxn>
                              <a:cxn ang="0">
                                <a:pos x="T13" y="T15"/>
                              </a:cxn>
                            </a:cxnLst>
                            <a:rect l="0" t="0" r="r" b="b"/>
                            <a:pathLst>
                              <a:path w="55" h="33">
                                <a:moveTo>
                                  <a:pt x="54" y="5"/>
                                </a:moveTo>
                                <a:lnTo>
                                  <a:pt x="11" y="33"/>
                                </a:lnTo>
                                <a:lnTo>
                                  <a:pt x="0" y="0"/>
                                </a:lnTo>
                                <a:lnTo>
                                  <a:pt x="54" y="5"/>
                                </a:lnTo>
                                <a:close/>
                              </a:path>
                            </a:pathLst>
                          </a:custGeom>
                          <a:noFill/>
                          <a:ln w="461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42" name="docshape404"/>
                        <wps:cNvSpPr>
                          <a:spLocks noChangeArrowheads="1"/>
                        </wps:cNvSpPr>
                        <wps:spPr bwMode="auto">
                          <a:xfrm>
                            <a:off x="7" y="2254"/>
                            <a:ext cx="1385" cy="2102"/>
                          </a:xfrm>
                          <a:prstGeom prst="rect">
                            <a:avLst/>
                          </a:prstGeom>
                          <a:noFill/>
                          <a:ln w="9208">
                            <a:solidFill>
                              <a:srgbClr val="999999"/>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43" name="docshape405"/>
                        <wps:cNvSpPr>
                          <a:spLocks noChangeArrowheads="1"/>
                        </wps:cNvSpPr>
                        <wps:spPr bwMode="auto">
                          <a:xfrm>
                            <a:off x="1674" y="2254"/>
                            <a:ext cx="1385" cy="2102"/>
                          </a:xfrm>
                          <a:prstGeom prst="rect">
                            <a:avLst/>
                          </a:prstGeom>
                          <a:noFill/>
                          <a:ln w="9208">
                            <a:solidFill>
                              <a:srgbClr val="999999"/>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44" name="docshape406"/>
                        <wps:cNvSpPr>
                          <a:spLocks noChangeArrowheads="1"/>
                        </wps:cNvSpPr>
                        <wps:spPr bwMode="auto">
                          <a:xfrm>
                            <a:off x="3341" y="2254"/>
                            <a:ext cx="1385" cy="2102"/>
                          </a:xfrm>
                          <a:prstGeom prst="rect">
                            <a:avLst/>
                          </a:prstGeom>
                          <a:noFill/>
                          <a:ln w="9208">
                            <a:solidFill>
                              <a:srgbClr val="999999"/>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45" name="docshape407"/>
                        <wps:cNvSpPr>
                          <a:spLocks noChangeArrowheads="1"/>
                        </wps:cNvSpPr>
                        <wps:spPr bwMode="auto">
                          <a:xfrm>
                            <a:off x="5008" y="2254"/>
                            <a:ext cx="1385" cy="2102"/>
                          </a:xfrm>
                          <a:prstGeom prst="rect">
                            <a:avLst/>
                          </a:prstGeom>
                          <a:noFill/>
                          <a:ln w="9208">
                            <a:solidFill>
                              <a:srgbClr val="999999"/>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46" name="docshape408"/>
                        <wps:cNvSpPr>
                          <a:spLocks noChangeArrowheads="1"/>
                        </wps:cNvSpPr>
                        <wps:spPr bwMode="auto">
                          <a:xfrm>
                            <a:off x="6675" y="2254"/>
                            <a:ext cx="1385" cy="2102"/>
                          </a:xfrm>
                          <a:prstGeom prst="rect">
                            <a:avLst/>
                          </a:prstGeom>
                          <a:noFill/>
                          <a:ln w="9208">
                            <a:solidFill>
                              <a:srgbClr val="999999"/>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47" name="docshape409"/>
                        <wps:cNvSpPr>
                          <a:spLocks noChangeArrowheads="1"/>
                        </wps:cNvSpPr>
                        <wps:spPr bwMode="auto">
                          <a:xfrm>
                            <a:off x="8342" y="2254"/>
                            <a:ext cx="1385" cy="2102"/>
                          </a:xfrm>
                          <a:prstGeom prst="rect">
                            <a:avLst/>
                          </a:prstGeom>
                          <a:noFill/>
                          <a:ln w="9208">
                            <a:solidFill>
                              <a:srgbClr val="999999"/>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48" name="docshape410"/>
                        <wps:cNvSpPr>
                          <a:spLocks noChangeArrowheads="1"/>
                        </wps:cNvSpPr>
                        <wps:spPr bwMode="auto">
                          <a:xfrm>
                            <a:off x="8342" y="7"/>
                            <a:ext cx="1385" cy="2103"/>
                          </a:xfrm>
                          <a:prstGeom prst="rect">
                            <a:avLst/>
                          </a:prstGeom>
                          <a:noFill/>
                          <a:ln w="9208">
                            <a:solidFill>
                              <a:srgbClr val="999999"/>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73D7FF77" id="Группа 435" o:spid="_x0000_s1026" style="width:467.75pt;height:209.7pt;mso-position-horizontal-relative:char;mso-position-vertical-relative:line" coordsize="9735,4364"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">
                <v:shape id="docshape387" o:spid="_x0000_s1027" type="#_x0000_t75" style="position:absolute;left:72;top:7;width:9591;height:42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">
                  <v:imagedata r:id="rId120" o:title=""/>
                </v:shape>
                <v:rect id="docshape388" o:spid="_x0000_s1028" style="position:absolute;left:7;top:7;width:1385;height:21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" filled="f" strokecolor="#999" strokeweight=".25578mm"/>
                <v:shape id="docshape389" o:spid="_x0000_s1029" type="#_x0000_t75" style="position:absolute;left:1406;top:856;width:492;height:1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">
                  <v:imagedata r:id="rId121" o:title=""/>
                </v:shape>
                <v:line id="Line 350" o:spid="_x0000_s1030" style="position:absolute;visibility:visible;mso-wrap-style:square" from="2471,1147" to="2471,11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" strokeweight=".1281mm"/>
                <v:line id="Line 351" o:spid="_x0000_s1031" style="position:absolute;visibility:visible;mso-wrap-style:square" from="2422,1197" to="2422,12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" strokeweight=".1281mm"/>
                <v:line id="Line 352" o:spid="_x0000_s1032" style="position:absolute;visibility:visible;mso-wrap-style:square" from="2348,1273" to="2348,13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" strokeweight=".1281mm"/>
                <v:line id="Line 353" o:spid="_x0000_s1033" style="position:absolute;visibility:visible;mso-wrap-style:square" from="2275,1349" to="2275,13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" strokeweight=".1281mm"/>
                <v:line id="Line 354" o:spid="_x0000_s1034" style="position:absolute;visibility:visible;mso-wrap-style:square" from="2202,1424" to="2202,14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" strokeweight=".1281mm"/>
                <v:line id="Line 355" o:spid="_x0000_s1035" style="position:absolute;visibility:visible;mso-wrap-style:square" from="2129,1500" to="2129,15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" strokeweight=".1281mm"/>
                <v:line id="Line 356" o:spid="_x0000_s1036" style="position:absolute;visibility:visible;mso-wrap-style:square" from="2056,1576" to="2056,16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" strokeweight=".1281mm"/>
                <v:line id="Line 357" o:spid="_x0000_s1037" style="position:absolute;visibility:visible;mso-wrap-style:square" from="1982,1652" to="1982,17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" strokeweight=".1281mm"/>
                <v:line id="Line 358" o:spid="_x0000_s1038" style="position:absolute;visibility:visible;mso-wrap-style:square" from="1909,1727" to="1909,17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" strokeweight=".1281mm"/>
                <v:line id="Line 359" o:spid="_x0000_s1039" style="position:absolute;visibility:visible;mso-wrap-style:square" from="1836,1803" to="1836,18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" strokeweight=".1281mm"/>
                <v:line id="Line 360" o:spid="_x0000_s1040" style="position:absolute;visibility:visible;mso-wrap-style:square" from="1763,1878" to="1763,19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" strokeweight=".1281mm"/>
                <v:line id="Line 361" o:spid="_x0000_s1041" style="position:absolute;visibility:visible;mso-wrap-style:square" from="1690,1954" to="1690,20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" strokeweight=".1281mm"/>
                <v:line id="Line 362" o:spid="_x0000_s1042" style="position:absolute;visibility:visible;mso-wrap-style:square" from="1616,2030" to="1616,20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" strokeweight=".1281mm"/>
                <v:line id="Line 363" o:spid="_x0000_s1043" style="position:absolute;visibility:visible;mso-wrap-style:square" from="1543,2106" to="1543,21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" strokeweight=".1281mm"/>
                <v:line id="Line 364" o:spid="_x0000_s1044" style="position:absolute;visibility:visible;mso-wrap-style:square" from="1470,2181" to="1470,22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" strokeweight=".1281mm"/>
                <v:line id="Line 365" o:spid="_x0000_s1045" style="position:absolute;visibility:visible;mso-wrap-style:square" from="2471,1147" to="2473,11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" strokeweight=".1281mm"/>
                <v:shape id="docshape390" o:spid="_x0000_s1046" style="position:absolute;left:1406;top:2197;width:49;height:49;visibility:visible;mso-wrap-style:square;v-text-anchor:top" coordsize="49,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" path="m24,l,49,48,23,24,xe" fillcolor="black" stroked="f">
                  <v:path arrowok="t" o:connecttype="custom" o:connectlocs="24,2198;0,2247;48,2221;24,2198" o:connectangles="0,0,0,0"/>
                </v:shape>
                <v:shape id="docshape391" o:spid="_x0000_s1047" style="position:absolute;left:1406;top:2197;width:49;height:49;visibility:visible;mso-wrap-style:square;v-text-anchor:top" coordsize="49,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" path="m,49l24,,48,23,,49xe" filled="f" strokeweight=".1281mm">
                  <v:path arrowok="t" o:connecttype="custom" o:connectlocs="0,2247;24,2198;48,2221;0,2247" o:connectangles="0,0,0,0"/>
                </v:shape>
                <v:line id="Line 368" o:spid="_x0000_s1048" style="position:absolute;visibility:visible;mso-wrap-style:square" from="3602,1422" to="3602,14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" strokeweight=".1281mm"/>
                <v:line id="Line 369" o:spid="_x0000_s1049" style="position:absolute;visibility:visible;mso-wrap-style:square" from="3566,1479" to="3566,15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" strokeweight=".1281mm"/>
                <v:line id="Line 370" o:spid="_x0000_s1050" style="position:absolute;visibility:visible;mso-wrap-style:square" from="3512,1566" to="3512,16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" strokeweight=".1281mm"/>
                <v:line id="Line 371" o:spid="_x0000_s1051" style="position:absolute;visibility:visible;mso-wrap-style:square" from="3454,1652" to="3454,17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" strokeweight=".1281mm"/>
                <v:line id="Line 372" o:spid="_x0000_s1052" style="position:absolute;visibility:visible;mso-wrap-style:square" from="3399,1738" to="3399,17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" strokeweight=".1281mm"/>
                <v:line id="Line 373" o:spid="_x0000_s1053" style="position:absolute;visibility:visible;mso-wrap-style:square" from="3341,1824" to="3341,18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" strokeweight=".1281mm"/>
                <v:line id="Line 374" o:spid="_x0000_s1054" style="position:absolute;visibility:visible;mso-wrap-style:square" from="3287,1911" to="3287,19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" strokeweight=".1281mm"/>
                <v:line id="Line 375" o:spid="_x0000_s1055" style="position:absolute;visibility:visible;mso-wrap-style:square" from="3233,1997" to="3233,20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" strokeweight=".1281mm"/>
                <v:line id="Line 376" o:spid="_x0000_s1056" style="position:absolute;visibility:visible;mso-wrap-style:square" from="3175,2083" to="3175,21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" strokeweight=".1281mm"/>
                <v:line id="Line 377" o:spid="_x0000_s1057" style="position:absolute;visibility:visible;mso-wrap-style:square" from="3120,2169" to="3120,21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" strokeweight=".1281mm"/>
                <v:line id="Line 378" o:spid="_x0000_s1058" style="position:absolute;visibility:visible;mso-wrap-style:square" from="3602,1422" to="3606,14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" strokeweight=".1281mm"/>
                <v:shape id="docshape392" o:spid="_x0000_s1059" style="position:absolute;left:3069;top:2192;width:44;height:53;visibility:visible;mso-wrap-style:square;v-text-anchor:top" coordsize="44,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" path="m14,l,52,43,18,14,xe" fillcolor="black" stroked="f">
                  <v:path arrowok="t" o:connecttype="custom" o:connectlocs="14,2192;0,2244;43,2210;14,2192" o:connectangles="0,0,0,0"/>
                </v:shape>
                <v:shape id="docshape393" o:spid="_x0000_s1060" style="position:absolute;left:3069;top:2192;width:44;height:53;visibility:visible;mso-wrap-style:square;v-text-anchor:top" coordsize="44,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" path="m,52l14,,43,18,,52xe" filled="f" strokeweight=".1281mm">
                  <v:path arrowok="t" o:connecttype="custom" o:connectlocs="0,2244;14,2192;43,2210;0,2244" o:connectangles="0,0,0,0"/>
                </v:shape>
                <v:line id="Line 381" o:spid="_x0000_s1061" style="position:absolute;visibility:visible;mso-wrap-style:square" from="4244,1405" to="4244,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" strokeweight=".1281mm"/>
                <v:line id="Line 382" o:spid="_x0000_s1062" style="position:absolute;visibility:visible;mso-wrap-style:square" from="4222,1479" to="4222,15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" strokeweight=".1281mm"/>
                <v:line id="Line 383" o:spid="_x0000_s1063" style="position:absolute;visibility:visible;mso-wrap-style:square" from="4197,1590" to="4197,16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" strokeweight=".1281mm"/>
                <v:line id="Line 384" o:spid="_x0000_s1064" style="position:absolute;visibility:visible;mso-wrap-style:square" from="4168,1701" to="4168,17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" strokeweight=".1281mm"/>
                <v:line id="Line 385" o:spid="_x0000_s1065" style="position:absolute;visibility:visible;mso-wrap-style:square" from="4139,1812" to="4139,18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" strokeweight=".1281mm"/>
                <v:line id="Line 386" o:spid="_x0000_s1066" style="position:absolute;visibility:visible;mso-wrap-style:square" from="4113,1923" to="4113,19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" strokeweight=".1281mm"/>
                <v:line id="Line 387" o:spid="_x0000_s1067" style="position:absolute;visibility:visible;mso-wrap-style:square" from="4084,2033" to="4084,21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" strokeweight=".1281mm"/>
                <v:line id="Line 388" o:spid="_x0000_s1068" style="position:absolute;visibility:visible;mso-wrap-style:square" from="4059,2144" to="4059,21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" strokeweight=".1281mm"/>
                <v:line id="Line 389" o:spid="_x0000_s1069" style="position:absolute;visibility:visible;mso-wrap-style:square" from="4244,1405" to="4244,14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" strokeweight=".1281mm"/>
                <v:shape id="docshape394" o:spid="_x0000_s1070" style="position:absolute;left:4030;top:2181;width:33;height:55;visibility:visible;mso-wrap-style:square;v-text-anchor:top" coordsize="33,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" path="m,l4,55,33,8,,xe" fillcolor="black" stroked="f">
                  <v:path arrowok="t" o:connecttype="custom" o:connectlocs="0,2181;4,2236;33,2189;0,2181" o:connectangles="0,0,0,0"/>
                </v:shape>
                <v:shape id="docshape395" o:spid="_x0000_s1071" style="position:absolute;left:4030;top:2181;width:33;height:55;visibility:visible;mso-wrap-style:square;v-text-anchor:top" coordsize="33,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" path="m4,55l,,33,8,4,55xe" filled="f" strokeweight=".1281mm">
                  <v:path arrowok="t" o:connecttype="custom" o:connectlocs="4,2236;0,2181;33,2189;4,2236" o:connectangles="0,0,0,0"/>
                </v:shape>
                <v:line id="Line 392" o:spid="_x0000_s1072" style="position:absolute;visibility:visible;mso-wrap-style:square" from="5367,1405" to="5382,14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" strokeweight=".1281mm"/>
                <v:line id="Line 393" o:spid="_x0000_s1073" style="position:absolute;visibility:visible;mso-wrap-style:square" from="5396,1470" to="5422,15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" strokeweight=".1281mm"/>
                <v:line id="Line 394" o:spid="_x0000_s1074" style="position:absolute;visibility:visible;mso-wrap-style:square" from="5436,1567" to="5465,16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" strokeweight=".1281mm"/>
                <v:line id="Line 395" o:spid="_x0000_s1075" style="position:absolute;visibility:visible;mso-wrap-style:square" from="5480,1665" to="5509,17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" strokeweight=".1281mm"/>
                <v:line id="Line 396" o:spid="_x0000_s1076" style="position:absolute;visibility:visible;mso-wrap-style:square" from="5523,1762" to="5549,18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" strokeweight=".1281mm"/>
                <v:line id="Line 397" o:spid="_x0000_s1077" style="position:absolute;visibility:visible;mso-wrap-style:square" from="5563,1860" to="5592,19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" strokeweight=".1281mm"/>
                <v:line id="Line 398" o:spid="_x0000_s1078" style="position:absolute;visibility:visible;mso-wrap-style:square" from="5607,1957" to="5636,20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" strokeweight=".1281mm"/>
                <v:line id="Line 399" o:spid="_x0000_s1079" style="position:absolute;visibility:visible;mso-wrap-style:square" from="5646,2055" to="5675,21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" strokeweight=".1281mm"/>
                <v:line id="Line 400" o:spid="_x0000_s1080" style="position:absolute;visibility:visible;mso-wrap-style:square" from="5690,2153" to="5704,21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" strokeweight=".1281mm"/>
                <v:line id="Line 401" o:spid="_x0000_s1081" style="position:absolute;visibility:visible;mso-wrap-style:square" from="5367,1405" to="5367,14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" strokeweight=".1281mm"/>
                <v:shape id="docshape396" o:spid="_x0000_s1082" style="position:absolute;left:5689;top:2182;width:37;height:55;visibility:visible;mso-wrap-style:square;v-text-anchor:top" coordsize="37,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" path="m33,l,14,36,54,33,xe" fillcolor="black" stroked="f">
                  <v:path arrowok="t" o:connecttype="custom" o:connectlocs="33,2182;0,2196;36,2236;33,2182" o:connectangles="0,0,0,0"/>
                </v:shape>
                <v:shape id="docshape397" o:spid="_x0000_s1083" style="position:absolute;left:5689;top:2182;width:37;height:55;visibility:visible;mso-wrap-style:square;v-text-anchor:top" coordsize="37,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" path="m36,54l,14,33,r3,54xe" filled="f" strokeweight=".1281mm">
                  <v:path arrowok="t" o:connecttype="custom" o:connectlocs="36,2236;0,2196;33,2182;36,2236" o:connectangles="0,0,0,0"/>
                </v:shape>
                <v:line id="Line 404" o:spid="_x0000_s1084" style="position:absolute;visibility:visible;mso-wrap-style:square" from="6147,1485" to="6176,15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" strokeweight=".1281mm"/>
                <v:line id="Line 405" o:spid="_x0000_s1085" style="position:absolute;visibility:visible;mso-wrap-style:square" from="6205,1522" to="6266,15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" strokeweight=".1281mm"/>
                <v:line id="Line 406" o:spid="_x0000_s1086" style="position:absolute;visibility:visible;mso-wrap-style:square" from="6295,1578" to="6353,16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" strokeweight=".1281mm"/>
                <v:line id="Line 407" o:spid="_x0000_s1087" style="position:absolute;visibility:visible;mso-wrap-style:square" from="6386,1634" to="6444,16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" strokeweight=".1281mm"/>
                <v:line id="Line 408" o:spid="_x0000_s1088" style="position:absolute;visibility:visible;mso-wrap-style:square" from="6473,1690" to="6534,17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" strokeweight=".1281mm"/>
                <v:line id="Line 409" o:spid="_x0000_s1089" style="position:absolute;visibility:visible;mso-wrap-style:square" from="6563,1746" to="6625,17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" strokeweight=".1281mm"/>
                <v:line id="Line 410" o:spid="_x0000_s1090" style="position:absolute;visibility:visible;mso-wrap-style:square" from="6654,1802" to="6712,18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" strokeweight=".1281mm"/>
                <v:line id="Line 411" o:spid="_x0000_s1091" style="position:absolute;visibility:visible;mso-wrap-style:square" from="6741,1857" to="6803,18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" strokeweight=".1281mm"/>
                <v:line id="Line 412" o:spid="_x0000_s1092" style="position:absolute;visibility:visible;mso-wrap-style:square" from="6832,1913" to="6893,19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" strokeweight=".1281mm"/>
                <v:line id="Line 413" o:spid="_x0000_s1093" style="position:absolute;visibility:visible;mso-wrap-style:square" from="6922,1969" to="6980,20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" strokeweight=".1281mm"/>
                <v:line id="Line 414" o:spid="_x0000_s1094" style="position:absolute;visibility:visible;mso-wrap-style:square" from="7013,2025" to="7071,20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" strokeweight=".1281mm"/>
                <v:line id="Line 415" o:spid="_x0000_s1095" style="position:absolute;visibility:visible;mso-wrap-style:square" from="7100,2081" to="7161,21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" strokeweight=".1281mm"/>
                <v:line id="Line 416" o:spid="_x0000_s1096" style="position:absolute;visibility:visible;mso-wrap-style:square" from="7190,2137" to="7248,21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" strokeweight=".1281mm"/>
                <v:line id="Line 417" o:spid="_x0000_s1097" style="position:absolute;visibility:visible;mso-wrap-style:square" from="7281,2193" to="7310,22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" strokeweight=".1281mm"/>
                <v:line id="Line 418" o:spid="_x0000_s1098" style="position:absolute;visibility:visible;mso-wrap-style:square" from="6147,1486" to="6147,14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" strokeweight=".1281mm"/>
                <v:shape id="docshape398" o:spid="_x0000_s1099" style="position:absolute;left:7302;top:2199;width:55;height:42;visibility:visible;mso-wrap-style:square;v-text-anchor:top" coordsize="55,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" path="m18,l,29,54,42,18,xe" fillcolor="black" stroked="f">
                  <v:path arrowok="t" o:connecttype="custom" o:connectlocs="18,2199;0,2228;54,2241;18,2199" o:connectangles="0,0,0,0"/>
                </v:shape>
                <v:shape id="docshape399" o:spid="_x0000_s1100" style="position:absolute;left:7302;top:2199;width:55;height:42;visibility:visible;mso-wrap-style:square;v-text-anchor:top" coordsize="55,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" path="m54,42l,29,18,,54,42xe" filled="f" strokeweight=".1281mm">
                  <v:path arrowok="t" o:connecttype="custom" o:connectlocs="54,2241;0,2228;18,2199;54,2241" o:connectangles="0,0,0,0"/>
                </v:shape>
                <v:line id="Line 421" o:spid="_x0000_s1101" style="position:absolute;visibility:visible;mso-wrap-style:square" from="6893,1457" to="6926,14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" strokeweight=".1281mm"/>
                <v:line id="Line 422" o:spid="_x0000_s1102" style="position:absolute;visibility:visible;mso-wrap-style:square" from="6955,1490" to="7020,15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" strokeweight=".1281mm"/>
                <v:line id="Line 423" o:spid="_x0000_s1103" style="position:absolute;visibility:visible;mso-wrap-style:square" from="7049,1541" to="7111,15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" strokeweight=".1281mm"/>
                <v:line id="Line 424" o:spid="_x0000_s1104" style="position:absolute;visibility:visible;mso-wrap-style:square" from="7143,1591" to="7205,16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" strokeweight=".1281mm"/>
                <v:line id="Line 425" o:spid="_x0000_s1105" style="position:absolute;visibility:visible;mso-wrap-style:square" from="7237,1642" to="7299,1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" strokeweight=".1281mm"/>
                <v:line id="Line 426" o:spid="_x0000_s1106" style="position:absolute;visibility:visible;mso-wrap-style:square" from="7328,1692" to="7390,17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" strokeweight=".1281mm"/>
                <v:line id="Line 427" o:spid="_x0000_s1107" style="position:absolute;visibility:visible;mso-wrap-style:square" from="7422,1743" to="7484,17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" strokeweight=".1281mm"/>
                <v:line id="Line 428" o:spid="_x0000_s1108" style="position:absolute;visibility:visible;mso-wrap-style:square" from="7517,1794" to="7578,18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" strokeweight=".1281mm"/>
                <v:line id="Line 429" o:spid="_x0000_s1109" style="position:absolute;visibility:visible;mso-wrap-style:square" from="7607,1844" to="7669,18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" strokeweight=".1281mm"/>
                <v:line id="Line 430" o:spid="_x0000_s1110" style="position:absolute;visibility:visible;mso-wrap-style:square" from="7701,1895" to="7763,19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" strokeweight=".1281mm"/>
                <v:line id="Line 431" o:spid="_x0000_s1111" style="position:absolute;visibility:visible;mso-wrap-style:square" from="7796,1945" to="7857,1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" strokeweight=".1281mm"/>
                <v:line id="Line 432" o:spid="_x0000_s1112" style="position:absolute;visibility:visible;mso-wrap-style:square" from="7886,1996" to="7951,20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" strokeweight=".1281mm"/>
                <v:line id="Line 433" o:spid="_x0000_s1113" style="position:absolute;visibility:visible;mso-wrap-style:square" from="7980,2047" to="8042,20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" strokeweight=".1281mm"/>
                <v:line id="Line 434" o:spid="_x0000_s1114" style="position:absolute;visibility:visible;mso-wrap-style:square" from="8075,2097" to="8136,21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" strokeweight=".1281mm"/>
                <v:line id="Line 435" o:spid="_x0000_s1115" style="position:absolute;visibility:visible;mso-wrap-style:square" from="8169,2148" to="8230,21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" strokeweight=".1281mm"/>
                <v:line id="Line 436" o:spid="_x0000_s1116" style="position:absolute;visibility:visible;mso-wrap-style:square" from="8259,2198" to="8292,22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" strokeweight=".1281mm"/>
                <v:line id="Line 437" o:spid="_x0000_s1117" style="position:absolute;visibility:visible;mso-wrap-style:square" from="6893,1457" to="6893,14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" strokeweight=".1281mm"/>
                <v:shape id="docshape400" o:spid="_x0000_s1118" style="position:absolute;left:8288;top:2202;width:51;height:40;visibility:visible;mso-wrap-style:square;v-text-anchor:top" coordsize="5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" path="m15,l,29,51,40,15,xe" fillcolor="black" stroked="f">
                  <v:path arrowok="t" o:connecttype="custom" o:connectlocs="15,2202;0,2231;51,2242;15,2202" o:connectangles="0,0,0,0"/>
                </v:shape>
                <v:shape id="docshape401" o:spid="_x0000_s1119" style="position:absolute;left:8288;top:2202;width:51;height:40;visibility:visible;mso-wrap-style:square;v-text-anchor:top" coordsize="5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" path="m51,40l,29,15,,51,40xe" filled="f" strokeweight=".1281mm">
                  <v:path arrowok="t" o:connecttype="custom" o:connectlocs="51,2242;0,2231;15,2202;51,2242" o:connectangles="0,0,0,0"/>
                </v:shape>
                <v:line id="Line 440" o:spid="_x0000_s1120" style="position:absolute;visibility:visible;mso-wrap-style:square" from="7277,1299" to="7317,12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" strokeweight=".1281mm"/>
                <v:line id="Line 441" o:spid="_x0000_s1121" style="position:absolute;visibility:visible;mso-wrap-style:square" from="7353,1282" to="7426,12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" strokeweight=".1281mm"/>
                <v:line id="Line 442" o:spid="_x0000_s1122" style="position:absolute;visibility:visible;mso-wrap-style:square" from="7462,1257" to="7535,12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" strokeweight=".1281mm"/>
                <v:line id="Line 443" o:spid="_x0000_s1123" style="position:absolute;visibility:visible;mso-wrap-style:square" from="7571,1232" to="7647,12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" strokeweight=".1281mm"/>
                <v:line id="Line 444" o:spid="_x0000_s1124" style="position:absolute;visibility:visible;mso-wrap-style:square" from="7683,1207" to="7756,12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" strokeweight=".1281mm"/>
                <v:line id="Line 445" o:spid="_x0000_s1125" style="position:absolute;visibility:visible;mso-wrap-style:square" from="7792,1182" to="7864,11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" strokeweight=".1281mm"/>
                <v:line id="Line 446" o:spid="_x0000_s1126" style="position:absolute;visibility:visible;mso-wrap-style:square" from="7901,1157" to="7977,11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" strokeweight=".1281mm"/>
                <v:line id="Line 447" o:spid="_x0000_s1127" style="position:absolute;visibility:visible;mso-wrap-style:square" from="8013,1131" to="8086,11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" strokeweight=".1281mm"/>
                <v:line id="Line 448" o:spid="_x0000_s1128" style="position:absolute;visibility:visible;mso-wrap-style:square" from="8122,1106" to="8194,11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" strokeweight=".1281mm"/>
                <v:line id="Line 449" o:spid="_x0000_s1129" style="position:absolute;visibility:visible;mso-wrap-style:square" from="8230,1081" to="8270,10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" strokeweight=".1281mm"/>
                <v:line id="Line 450" o:spid="_x0000_s1130" style="position:absolute;visibility:visible;mso-wrap-style:square" from="7277,1299" to="7277,13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" strokeweight=".1281mm"/>
                <v:shape id="docshape402" o:spid="_x0000_s1131" style="position:absolute;left:8266;top:1056;width:55;height:33;visibility:visible;mso-wrap-style:square;v-text-anchor:top" coordsize="55,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" path="m,l11,33,54,5,,xe" fillcolor="black" stroked="f">
                  <v:path arrowok="t" o:connecttype="custom" o:connectlocs="0,1056;11,1089;54,1061;0,1056" o:connectangles="0,0,0,0"/>
                </v:shape>
                <v:shape id="docshape403" o:spid="_x0000_s1132" style="position:absolute;left:8266;top:1056;width:55;height:33;visibility:visible;mso-wrap-style:square;v-text-anchor:top" coordsize="55,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" path="m54,5l11,33,,,54,5xe" filled="f" strokeweight=".1281mm">
                  <v:path arrowok="t" o:connecttype="custom" o:connectlocs="54,1061;11,1089;0,1056;54,1061" o:connectangles="0,0,0,0"/>
                </v:shape>
                <v:rect id="docshape404" o:spid="_x0000_s1133" style="position:absolute;left:7;top:2254;width:1385;height:2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" filled="f" strokecolor="#999" strokeweight=".25578mm"/>
                <v:rect id="docshape405" o:spid="_x0000_s1134" style="position:absolute;left:1674;top:2254;width:1385;height:2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" filled="f" strokecolor="#999" strokeweight=".25578mm"/>
                <v:rect id="docshape406" o:spid="_x0000_s1135" style="position:absolute;left:3341;top:2254;width:1385;height:2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" filled="f" strokecolor="#999" strokeweight=".25578mm"/>
                <v:rect id="docshape407" o:spid="_x0000_s1136" style="position:absolute;left:5008;top:2254;width:1385;height:2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" filled="f" strokecolor="#999" strokeweight=".25578mm"/>
                <v:rect id="docshape408" o:spid="_x0000_s1137" style="position:absolute;left:6675;top:2254;width:1385;height:2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" filled="f" strokecolor="#999" strokeweight=".25578mm"/>
                <v:rect id="docshape409" o:spid="_x0000_s1138" style="position:absolute;left:8342;top:2254;width:1385;height:2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" filled="f" strokecolor="#999" strokeweight=".25578mm"/>
                <v:rect id="docshape410" o:spid="_x0000_s1139" style="position:absolute;left:8342;top:7;width:1385;height:21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" filled="f" strokecolor="#999" strokeweight=".25578mm"/>
                <w10:anchorlock/>
              </v:group>
            </w:pict>
          </mc:Fallback>
        </mc:AlternateContent>
      </w:r>
    </w:p>
    <w:p w14:paraId="29732485" w14:textId="77777777" w:rsidR="00433E78" w:rsidRPr="00922B26" w:rsidRDefault="00433E78" w:rsidP="00433E78">
      <w:pPr>
        <w:pStyle w:val="af0"/>
        <w:rPr>
          <w:lang w:val="ru-RU"/>
        </w:rPr>
      </w:pPr>
      <w:r w:rsidRPr="00AF6891">
        <w:rPr>
          <w:lang w:val="ru-RU"/>
        </w:rPr>
        <w:t xml:space="preserve">Рисунок </w:t>
      </w:r>
      <w:r>
        <w:rPr>
          <w:lang w:val="ru-RU"/>
        </w:rPr>
        <w:fldChar w:fldCharType="begin"/>
      </w:r>
      <w:r>
        <w:rPr>
          <w:lang w:val="ru-RU"/>
        </w:rPr>
        <w:instrText xml:space="preserve"> STYLEREF 1 \s </w:instrText>
      </w:r>
      <w:r>
        <w:rPr>
          <w:lang w:val="ru-RU"/>
        </w:rPr>
        <w:fldChar w:fldCharType="separate"/>
      </w:r>
      <w:r>
        <w:rPr>
          <w:noProof/>
          <w:lang w:val="ru-RU"/>
        </w:rPr>
        <w:t>0</w:t>
      </w:r>
      <w:r>
        <w:rPr>
          <w:lang w:val="ru-RU"/>
        </w:rPr>
        <w:fldChar w:fldCharType="end"/>
      </w:r>
      <w:r>
        <w:rPr>
          <w:lang w:val="ru-RU"/>
        </w:rPr>
        <w:noBreakHyphen/>
      </w:r>
      <w:r>
        <w:rPr>
          <w:lang w:val="ru-RU"/>
        </w:rPr>
        <w:fldChar w:fldCharType="begin"/>
      </w:r>
      <w:r>
        <w:rPr>
          <w:lang w:val="ru-RU"/>
        </w:rPr>
        <w:instrText xml:space="preserve"> SEQ Рисунок \* ARABIC \s 1 </w:instrText>
      </w:r>
      <w:r>
        <w:rPr>
          <w:lang w:val="ru-RU"/>
        </w:rPr>
        <w:fldChar w:fldCharType="separate"/>
      </w:r>
      <w:r>
        <w:rPr>
          <w:noProof/>
          <w:lang w:val="ru-RU"/>
        </w:rPr>
        <w:t>4</w:t>
      </w:r>
      <w:r>
        <w:rPr>
          <w:lang w:val="ru-RU"/>
        </w:rPr>
        <w:fldChar w:fldCharType="end"/>
      </w:r>
      <w:r>
        <w:rPr>
          <w:lang w:val="ru-RU"/>
        </w:rPr>
        <w:t xml:space="preserve"> </w:t>
      </w:r>
      <w:r w:rsidRPr="00922B26">
        <w:rPr>
          <w:lang w:val="ru-RU"/>
        </w:rPr>
        <w:t>Расчетная траектория движения камеры и трехмерная реконструкция последовательности hkust_lab. Вычисленные обратные карты глубины в выбранных точках обзора визуализируются последовательно, слева направо. Кадры интенсивности показаны только для визуализации.</w:t>
      </w:r>
    </w:p>
    <w:p w14:paraId="414CCEBE" w14:textId="77777777" w:rsidR="00433E78" w:rsidRPr="00922B26" w:rsidRDefault="00433E78" w:rsidP="00433E78">
      <w:pPr>
        <w:spacing w:after="160" w:line="259" w:lineRule="auto"/>
        <w:rPr>
          <w:sz w:val="28"/>
          <w:szCs w:val="28"/>
          <w:lang w:val="ru-RU"/>
        </w:rPr>
      </w:pPr>
      <w:r w:rsidRPr="00922B26">
        <w:rPr>
          <w:sz w:val="28"/>
          <w:szCs w:val="28"/>
          <w:lang w:val="ru-RU"/>
        </w:rPr>
        <w:t>Приведена оценка предложенной системы на примере сцены hkust_lab, собранной с помощью стереокамеры. Сцена представляет собой загроможденную среду, состоящую из различных машинных установок. Стереокамера была ручной и перемещалась слева направо при локально зацикленном поведении. Трехмерное облако точек вместе с траекторией движения датчика отображаются на экране. на рис.</w:t>
      </w:r>
      <w:r>
        <w:rPr>
          <w:sz w:val="28"/>
          <w:szCs w:val="28"/>
          <w:lang w:val="ru-RU"/>
        </w:rPr>
        <w:fldChar w:fldCharType="begin"/>
      </w:r>
      <w:r>
        <w:rPr>
          <w:sz w:val="28"/>
          <w:szCs w:val="28"/>
          <w:lang w:val="ru-RU"/>
        </w:rPr>
        <w:instrText xml:space="preserve"> REF _Ref91670593 \h </w:instrText>
      </w:r>
      <w:r>
        <w:rPr>
          <w:sz w:val="28"/>
          <w:szCs w:val="28"/>
          <w:lang w:val="ru-RU"/>
        </w:rPr>
      </w:r>
      <w:r>
        <w:rPr>
          <w:sz w:val="28"/>
          <w:szCs w:val="28"/>
          <w:lang w:val="ru-RU"/>
        </w:rPr>
        <w:fldChar w:fldCharType="separate"/>
      </w:r>
      <w:r>
        <w:rPr>
          <w:noProof/>
          <w:lang w:val="ru-RU"/>
        </w:rPr>
        <w:t>0</w:t>
      </w:r>
      <w:r>
        <w:rPr>
          <w:lang w:val="ru-RU"/>
        </w:rPr>
        <w:noBreakHyphen/>
      </w:r>
      <w:r>
        <w:rPr>
          <w:noProof/>
          <w:lang w:val="ru-RU"/>
        </w:rPr>
        <w:t>4</w:t>
      </w:r>
      <w:r>
        <w:rPr>
          <w:sz w:val="28"/>
          <w:szCs w:val="28"/>
          <w:lang w:val="ru-RU"/>
        </w:rPr>
        <w:fldChar w:fldCharType="end"/>
      </w:r>
      <w:r w:rsidRPr="00922B26">
        <w:rPr>
          <w:sz w:val="28"/>
          <w:szCs w:val="28"/>
          <w:lang w:val="ru-RU"/>
        </w:rPr>
        <w:t>. Кроме того, показаны оцененные обратные карты глубины на выбранных ракурсах.</w:t>
      </w:r>
    </w:p>
    <w:p w14:paraId="3AA4335A" w14:textId="77777777" w:rsidR="00433E78" w:rsidRPr="00433E78" w:rsidRDefault="00433E78" w:rsidP="00433E78">
      <w:pPr>
        <w:pStyle w:val="3"/>
        <w:rPr>
          <w:lang w:val="ru-RU"/>
        </w:rPr>
      </w:pPr>
      <w:r w:rsidRPr="00433E78">
        <w:rPr>
          <w:lang w:val="ru-RU"/>
        </w:rPr>
        <w:lastRenderedPageBreak/>
        <w:t xml:space="preserve">Эксперименты в условиях низкой освещенности и </w:t>
      </w:r>
      <w:r w:rsidRPr="00922B26">
        <w:t>HDR</w:t>
      </w:r>
      <w:r w:rsidRPr="00433E78">
        <w:rPr>
          <w:lang w:val="ru-RU"/>
        </w:rPr>
        <w:t>-среды</w:t>
      </w:r>
    </w:p>
    <w:p w14:paraId="4852E5DA" w14:textId="77777777" w:rsidR="00433E78" w:rsidRPr="00922B26" w:rsidRDefault="00433E78" w:rsidP="00433E78">
      <w:pPr>
        <w:spacing w:after="160" w:line="259" w:lineRule="auto"/>
        <w:rPr>
          <w:sz w:val="28"/>
          <w:szCs w:val="28"/>
          <w:lang w:val="ru-RU"/>
        </w:rPr>
      </w:pPr>
      <w:r w:rsidRPr="00922B26">
        <w:rPr>
          <w:sz w:val="28"/>
          <w:szCs w:val="28"/>
          <w:lang w:val="ru-RU"/>
        </w:rPr>
        <w:t>Помимо оценки в условиях нормальной освещенности, мы тестируем систему VO в сложных условиях для камер, основанных на кадрах. Для этого мы запустили алгоритм на двух сериях, собранных в темной комнате. Одна из них освещена лампой</w:t>
      </w:r>
    </w:p>
    <w:p w14:paraId="2F48B416" w14:textId="77777777" w:rsidR="00433E78" w:rsidRDefault="00433E78" w:rsidP="00433E78">
      <w:pPr>
        <w:keepNext/>
        <w:spacing w:after="160" w:line="259" w:lineRule="auto"/>
      </w:pPr>
      <w:r w:rsidRPr="00922B26">
        <w:rPr>
          <w:noProof/>
          <w:sz w:val="28"/>
          <w:szCs w:val="28"/>
          <w:lang w:val="ru-RU"/>
        </w:rPr>
        <w:drawing>
          <wp:inline distT="0" distB="0" distL="0" distR="0" wp14:anchorId="3A576450" wp14:editId="45B024D5">
            <wp:extent cx="5902017" cy="1792224"/>
            <wp:effectExtent l="0" t="0" r="3810" b="0"/>
            <wp:docPr id="549" name="image14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image142.jpeg"/>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5902017" cy="1792224"/>
                    </a:xfrm>
                    <a:prstGeom prst="rect">
                      <a:avLst/>
                    </a:prstGeom>
                  </pic:spPr>
                </pic:pic>
              </a:graphicData>
            </a:graphic>
          </wp:inline>
        </w:drawing>
      </w:r>
    </w:p>
    <w:p w14:paraId="13318C4F" w14:textId="77777777" w:rsidR="00433E78" w:rsidRPr="00922B26" w:rsidRDefault="00433E78" w:rsidP="00433E78">
      <w:pPr>
        <w:pStyle w:val="af0"/>
        <w:rPr>
          <w:lang w:val="ru-RU"/>
        </w:rPr>
      </w:pPr>
      <w:r w:rsidRPr="00AF6891">
        <w:rPr>
          <w:lang w:val="ru-RU"/>
        </w:rPr>
        <w:t xml:space="preserve">Рисунок </w:t>
      </w:r>
      <w:r>
        <w:rPr>
          <w:lang w:val="ru-RU"/>
        </w:rPr>
        <w:fldChar w:fldCharType="begin"/>
      </w:r>
      <w:r>
        <w:rPr>
          <w:lang w:val="ru-RU"/>
        </w:rPr>
        <w:instrText xml:space="preserve"> STYLEREF 1 \s </w:instrText>
      </w:r>
      <w:r>
        <w:rPr>
          <w:lang w:val="ru-RU"/>
        </w:rPr>
        <w:fldChar w:fldCharType="separate"/>
      </w:r>
      <w:r>
        <w:rPr>
          <w:noProof/>
          <w:lang w:val="ru-RU"/>
        </w:rPr>
        <w:t>0</w:t>
      </w:r>
      <w:r>
        <w:rPr>
          <w:lang w:val="ru-RU"/>
        </w:rPr>
        <w:fldChar w:fldCharType="end"/>
      </w:r>
      <w:r>
        <w:rPr>
          <w:lang w:val="ru-RU"/>
        </w:rPr>
        <w:noBreakHyphen/>
      </w:r>
      <w:r>
        <w:rPr>
          <w:lang w:val="ru-RU"/>
        </w:rPr>
        <w:fldChar w:fldCharType="begin"/>
      </w:r>
      <w:r>
        <w:rPr>
          <w:lang w:val="ru-RU"/>
        </w:rPr>
        <w:instrText xml:space="preserve"> SEQ Рисунок \* ARABIC \s 1 </w:instrText>
      </w:r>
      <w:r>
        <w:rPr>
          <w:lang w:val="ru-RU"/>
        </w:rPr>
        <w:fldChar w:fldCharType="separate"/>
      </w:r>
      <w:r>
        <w:rPr>
          <w:noProof/>
          <w:lang w:val="ru-RU"/>
        </w:rPr>
        <w:t>5</w:t>
      </w:r>
      <w:r>
        <w:rPr>
          <w:lang w:val="ru-RU"/>
        </w:rPr>
        <w:fldChar w:fldCharType="end"/>
      </w:r>
      <w:r>
        <w:rPr>
          <w:lang w:val="ru-RU"/>
        </w:rPr>
        <w:t xml:space="preserve"> </w:t>
      </w:r>
      <w:r w:rsidRPr="00AF6891">
        <w:rPr>
          <w:lang w:val="ru-RU"/>
        </w:rPr>
        <w:t>Сцены с низкой освещенностью и HDR. Верхний ряд: результаты в темной комнате; нижний ряд: результаты в темной комнате с направленной лампой. Слева направо: полутоновые кадры (только для визуализации), временные поверхности, расчетные карты глубины, репроецированные карты на негативы временных поверхностей (отслеживание) и 3-D реконструкция с наложенными оценками траектории движения камеры, соответственно.</w:t>
      </w:r>
    </w:p>
    <w:p w14:paraId="6EE05DC8" w14:textId="77777777" w:rsidR="00433E78" w:rsidRPr="00922B26" w:rsidRDefault="00433E78" w:rsidP="00433E78">
      <w:pPr>
        <w:spacing w:after="160" w:line="259" w:lineRule="auto"/>
        <w:rPr>
          <w:sz w:val="28"/>
          <w:szCs w:val="28"/>
          <w:lang w:val="ru-RU"/>
        </w:rPr>
      </w:pPr>
      <w:r>
        <w:rPr>
          <w:sz w:val="28"/>
          <w:szCs w:val="28"/>
          <w:lang w:val="ru-RU"/>
        </w:rPr>
        <w:t>Д</w:t>
      </w:r>
      <w:r w:rsidRPr="00922B26">
        <w:rPr>
          <w:sz w:val="28"/>
          <w:szCs w:val="28"/>
          <w:lang w:val="ru-RU"/>
        </w:rPr>
        <w:t>ля увеличения диапазона изменения яркости сцены, создавая условия высокого динамического диапазона. Результаты показаны на рис.</w:t>
      </w:r>
      <w:r>
        <w:rPr>
          <w:sz w:val="28"/>
          <w:szCs w:val="28"/>
          <w:lang w:val="ru-RU"/>
        </w:rPr>
        <w:fldChar w:fldCharType="begin"/>
      </w:r>
      <w:r>
        <w:rPr>
          <w:sz w:val="28"/>
          <w:szCs w:val="28"/>
          <w:lang w:val="ru-RU"/>
        </w:rPr>
        <w:instrText xml:space="preserve"> REF _Ref91671851 \h </w:instrText>
      </w:r>
      <w:r>
        <w:rPr>
          <w:sz w:val="28"/>
          <w:szCs w:val="28"/>
          <w:lang w:val="ru-RU"/>
        </w:rPr>
      </w:r>
      <w:r>
        <w:rPr>
          <w:sz w:val="28"/>
          <w:szCs w:val="28"/>
          <w:lang w:val="ru-RU"/>
        </w:rPr>
        <w:fldChar w:fldCharType="separate"/>
      </w:r>
      <w:r>
        <w:rPr>
          <w:noProof/>
          <w:lang w:val="ru-RU"/>
        </w:rPr>
        <w:t>0</w:t>
      </w:r>
      <w:r>
        <w:rPr>
          <w:lang w:val="ru-RU"/>
        </w:rPr>
        <w:noBreakHyphen/>
      </w:r>
      <w:r>
        <w:rPr>
          <w:noProof/>
          <w:lang w:val="ru-RU"/>
        </w:rPr>
        <w:t>5</w:t>
      </w:r>
      <w:r>
        <w:rPr>
          <w:sz w:val="28"/>
          <w:szCs w:val="28"/>
          <w:lang w:val="ru-RU"/>
        </w:rPr>
        <w:fldChar w:fldCharType="end"/>
      </w:r>
      <w:r w:rsidRPr="00922B26">
        <w:rPr>
          <w:sz w:val="28"/>
          <w:szCs w:val="28"/>
          <w:lang w:val="ru-RU"/>
        </w:rPr>
        <w:t>. В таких условиях датчик DAVIS на основе кадров (с динамическим диапазоном 55 дБ) практически ничего не видит в темных областях, используя встроенную автоэкспозицию, что привело бы к сбою в работе конвейеров VO, работающих с этой визуальной модальностью. В отличие от этого, представленный метод, основанный на событиях, способен устойчиво работать в таких сложных условиях освещенности благодаря чувствительности и высокого разрешения событийных камер (диапазон 120 дБ).</w:t>
      </w:r>
    </w:p>
    <w:p w14:paraId="307AAC81" w14:textId="77777777" w:rsidR="00433E78" w:rsidRPr="00433E78" w:rsidRDefault="00433E78" w:rsidP="00433E78">
      <w:pPr>
        <w:pStyle w:val="3"/>
        <w:rPr>
          <w:lang w:val="ru-RU"/>
        </w:rPr>
      </w:pPr>
      <w:r w:rsidRPr="00433E78">
        <w:rPr>
          <w:lang w:val="ru-RU"/>
        </w:rPr>
        <w:t>Вычислительная производительность</w:t>
      </w:r>
    </w:p>
    <w:p w14:paraId="6D38AB99" w14:textId="77777777" w:rsidR="00433E78" w:rsidRPr="00CF2C00" w:rsidRDefault="00433E78" w:rsidP="00433E78">
      <w:pPr>
        <w:rPr>
          <w:lang w:val="ru-RU"/>
        </w:rPr>
      </w:pPr>
    </w:p>
    <w:p w14:paraId="321C0B83" w14:textId="77777777" w:rsidR="00433E78" w:rsidRDefault="00433E78" w:rsidP="00433E78">
      <w:pPr>
        <w:spacing w:after="160" w:line="259" w:lineRule="auto"/>
        <w:rPr>
          <w:sz w:val="28"/>
          <w:szCs w:val="28"/>
          <w:lang w:val="ru-RU"/>
        </w:rPr>
      </w:pPr>
      <w:r w:rsidRPr="00922B26">
        <w:rPr>
          <w:sz w:val="28"/>
          <w:szCs w:val="28"/>
          <w:lang w:val="ru-RU"/>
        </w:rPr>
        <w:t>Вышеописанная система стерео визуальной одометрии реализована на языке C++ в ROS и работает в реальном времени на ноутбуке с процессором Intel Core i7-8750H. Для ускорения обработки некоторые узлы (отображения и отслеживания) реализованы с использованием технологии гиперпоточности.</w:t>
      </w:r>
    </w:p>
    <w:p w14:paraId="78F26F09" w14:textId="77777777" w:rsidR="00433E78" w:rsidRDefault="00433E78" w:rsidP="00433E78">
      <w:pPr>
        <w:spacing w:after="160" w:line="259" w:lineRule="auto"/>
        <w:rPr>
          <w:sz w:val="28"/>
          <w:szCs w:val="28"/>
          <w:lang w:val="ru-RU"/>
        </w:rPr>
      </w:pPr>
      <w:r>
        <w:rPr>
          <w:sz w:val="28"/>
          <w:szCs w:val="28"/>
          <w:lang w:val="ru-RU"/>
        </w:rPr>
        <w:br w:type="page"/>
      </w:r>
    </w:p>
    <w:p w14:paraId="079AB34B" w14:textId="77777777" w:rsidR="00433E78" w:rsidRPr="00922B26" w:rsidRDefault="00433E78" w:rsidP="00433E78">
      <w:pPr>
        <w:spacing w:after="160" w:line="259" w:lineRule="auto"/>
        <w:rPr>
          <w:sz w:val="28"/>
          <w:szCs w:val="28"/>
          <w:lang w:val="ru-RU"/>
        </w:rPr>
      </w:pPr>
    </w:p>
    <w:p w14:paraId="54DD0402" w14:textId="77777777" w:rsidR="00433E78" w:rsidRDefault="00433E78" w:rsidP="00433E78">
      <w:pPr>
        <w:keepNext/>
        <w:spacing w:after="160" w:line="259" w:lineRule="auto"/>
      </w:pPr>
      <w:r w:rsidRPr="00922B26">
        <w:rPr>
          <w:noProof/>
          <w:sz w:val="28"/>
          <w:szCs w:val="28"/>
          <w:lang w:val="ru-RU"/>
        </w:rPr>
        <w:drawing>
          <wp:inline distT="0" distB="0" distL="0" distR="0" wp14:anchorId="1181DC12" wp14:editId="3DE4461A">
            <wp:extent cx="3052387" cy="740664"/>
            <wp:effectExtent l="0" t="0" r="0" b="0"/>
            <wp:docPr id="550" name="image14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image146.jpeg"/>
                    <pic:cNvPicPr/>
                  </pic:nvPicPr>
                  <pic:blipFill>
                    <a:blip r:embed="rId123" cstate="print"/>
                    <a:stretch>
                      <a:fillRect/>
                    </a:stretch>
                  </pic:blipFill>
                  <pic:spPr>
                    <a:xfrm>
                      <a:off x="0" y="0"/>
                      <a:ext cx="3052387" cy="740664"/>
                    </a:xfrm>
                    <a:prstGeom prst="rect">
                      <a:avLst/>
                    </a:prstGeom>
                  </pic:spPr>
                </pic:pic>
              </a:graphicData>
            </a:graphic>
          </wp:inline>
        </w:drawing>
      </w:r>
    </w:p>
    <w:p w14:paraId="3DEFB0AB" w14:textId="77777777" w:rsidR="00433E78" w:rsidRPr="00922B26" w:rsidRDefault="00433E78" w:rsidP="00433E78">
      <w:pPr>
        <w:pStyle w:val="af0"/>
        <w:rPr>
          <w:sz w:val="28"/>
          <w:szCs w:val="28"/>
          <w:lang w:val="ru-RU"/>
        </w:rPr>
      </w:pPr>
      <w:r w:rsidRPr="00AF6891">
        <w:rPr>
          <w:lang w:val="ru-RU"/>
        </w:rPr>
        <w:t xml:space="preserve">Рисунок </w:t>
      </w:r>
      <w:r>
        <w:fldChar w:fldCharType="begin"/>
      </w:r>
      <w:r w:rsidRPr="00AF6891">
        <w:rPr>
          <w:lang w:val="ru-RU"/>
        </w:rPr>
        <w:instrText xml:space="preserve"> </w:instrText>
      </w:r>
      <w:r>
        <w:instrText>STYLEREF</w:instrText>
      </w:r>
      <w:r w:rsidRPr="00AF6891">
        <w:rPr>
          <w:lang w:val="ru-RU"/>
        </w:rPr>
        <w:instrText xml:space="preserve"> 1 \</w:instrText>
      </w:r>
      <w:r>
        <w:instrText>s</w:instrText>
      </w:r>
      <w:r w:rsidRPr="00AF6891">
        <w:rPr>
          <w:lang w:val="ru-RU"/>
        </w:rPr>
        <w:instrText xml:space="preserve"> </w:instrText>
      </w:r>
      <w:r>
        <w:fldChar w:fldCharType="separate"/>
      </w:r>
      <w:r w:rsidRPr="00AF6891">
        <w:rPr>
          <w:noProof/>
          <w:lang w:val="ru-RU"/>
        </w:rPr>
        <w:t>0</w:t>
      </w:r>
      <w:r>
        <w:fldChar w:fldCharType="end"/>
      </w:r>
      <w:r w:rsidRPr="00AF6891">
        <w:rPr>
          <w:lang w:val="ru-RU"/>
        </w:rPr>
        <w:noBreakHyphen/>
      </w:r>
      <w:r>
        <w:fldChar w:fldCharType="begin"/>
      </w:r>
      <w:r w:rsidRPr="00AF6891">
        <w:rPr>
          <w:lang w:val="ru-RU"/>
        </w:rPr>
        <w:instrText xml:space="preserve"> </w:instrText>
      </w:r>
      <w:r>
        <w:instrText>SEQ</w:instrText>
      </w:r>
      <w:r w:rsidRPr="00AF6891">
        <w:rPr>
          <w:lang w:val="ru-RU"/>
        </w:rPr>
        <w:instrText xml:space="preserve"> Рисунок \* </w:instrText>
      </w:r>
      <w:r>
        <w:instrText>ARABIC</w:instrText>
      </w:r>
      <w:r w:rsidRPr="00AF6891">
        <w:rPr>
          <w:lang w:val="ru-RU"/>
        </w:rPr>
        <w:instrText xml:space="preserve"> \</w:instrText>
      </w:r>
      <w:r>
        <w:instrText>s</w:instrText>
      </w:r>
      <w:r w:rsidRPr="00AF6891">
        <w:rPr>
          <w:lang w:val="ru-RU"/>
        </w:rPr>
        <w:instrText xml:space="preserve"> 1 </w:instrText>
      </w:r>
      <w:r>
        <w:fldChar w:fldCharType="separate"/>
      </w:r>
      <w:r w:rsidRPr="00AF6891">
        <w:rPr>
          <w:noProof/>
          <w:lang w:val="ru-RU"/>
        </w:rPr>
        <w:t>6</w:t>
      </w:r>
      <w:r>
        <w:fldChar w:fldCharType="end"/>
      </w:r>
      <w:r>
        <w:rPr>
          <w:lang w:val="ru-RU"/>
        </w:rPr>
        <w:t xml:space="preserve"> </w:t>
      </w:r>
      <w:r w:rsidRPr="00922B26">
        <w:rPr>
          <w:lang w:val="ru-RU"/>
        </w:rPr>
        <w:t>. Влияние количества событий, используемых для (обратной) оценки глубины, на плотность слитой карты глубины. (a) 500 событий. (b) 1000 событий. (в) 2000 событий.</w:t>
      </w:r>
    </w:p>
    <w:p w14:paraId="2F597833" w14:textId="77777777" w:rsidR="00433E78" w:rsidRPr="00922B26" w:rsidRDefault="00433E78" w:rsidP="00433E78">
      <w:pPr>
        <w:spacing w:after="160" w:line="259" w:lineRule="auto"/>
        <w:rPr>
          <w:sz w:val="28"/>
          <w:szCs w:val="28"/>
          <w:lang w:val="ru-RU"/>
        </w:rPr>
      </w:pPr>
      <w:r w:rsidRPr="00922B26">
        <w:rPr>
          <w:sz w:val="28"/>
          <w:szCs w:val="28"/>
          <w:lang w:val="ru-RU"/>
        </w:rPr>
        <w:t>Создание карт "время-поверхность" занимает около 5-10 мс, в зависимости от разрешения датчика. Узел инициализации, активный только во время загрузки, занимает 12-17 мс (в зависимости от разрешения датчика) для создания первой локальной карты (карта глубины, заданная методом SGM и замаскированная картой событий). Узел сопоставления использует 4 потока и занимает около 41 мс, расходуясь на три основные функции. 1) Функция сопоставления занимает 6 мс для поиска 1000 соответствующих пятен на паре временных поверхностей. Успешность совпадения составляет 40-50%, в зависимости от того, насколько хорошо сохраняется пространственно-временная согласованность в данных. 2) Функция уточнения глубины возвращает 500 обратных оценок глубины за 15 мс. 3) Функция слияния (шаги распространения и обновления) выполняет 60 000 операций за 20 мс. Таким образом, узел отображения работает с типичной частотой 20 Гц. Что касается выбора количества событий, учитываемых при обратной оценке глубины (т.е. 1000, как упоминалось ранее), мы обосновываем его, показывая его влияние на плотность структуры оценочных карт глубины. На рис. 16 показаны результаты картографирования с использованием 500, 1000 и 2000 событий для обратной оценки глубины. Выбираются эти события случайным образом из последних 10 000 событий. Для корректного сравнения количество шагов слияния остается постоянным. Как видно, чем больше событий используется, тем более плотной становится обратная карта глубины.</w:t>
      </w:r>
    </w:p>
    <w:p w14:paraId="1664FB78" w14:textId="77777777" w:rsidR="00433E78" w:rsidRPr="00922B26" w:rsidRDefault="00433E78" w:rsidP="00433E78">
      <w:pPr>
        <w:spacing w:after="160" w:line="259" w:lineRule="auto"/>
        <w:rPr>
          <w:sz w:val="28"/>
          <w:szCs w:val="28"/>
          <w:lang w:val="ru-RU"/>
        </w:rPr>
      </w:pPr>
      <w:r w:rsidRPr="00922B26">
        <w:rPr>
          <w:sz w:val="28"/>
          <w:szCs w:val="28"/>
          <w:lang w:val="ru-RU"/>
        </w:rPr>
        <w:t>Карта, полученная при использовании 500 событий, является самой ненасыщенной. Также заметно, что использование 1000 или 2000 событий дает практически одинаковую плотность реконструкции, последний вариант (2000 событий) более затратный с вычислительной точки зрения (время вычислений примерно пропорционально количеству событий), поэтому для работы в реальном времени лучше использовать 1000 событий. Узел слежения использует 2 потока и требует 10 мс для решения задачи оценки позы с помощью IRLS-решателя (партия из 300 точек случайным образом выбирается на каждой итерации и выполняется не более пяти итераций). Следовательно, алгоритм может работать с частотой до 100 Гц (0.36 метра смещения на кадр при движении автомобиля со скоростью 100 км/ч).</w:t>
      </w:r>
    </w:p>
    <w:p w14:paraId="3B0FF440" w14:textId="77777777" w:rsidR="00433E78" w:rsidRPr="00433E78" w:rsidRDefault="00433E78" w:rsidP="00433E78">
      <w:pPr>
        <w:pStyle w:val="20"/>
        <w:rPr>
          <w:lang w:val="ru-RU"/>
        </w:rPr>
      </w:pPr>
      <w:r w:rsidRPr="00433E78">
        <w:rPr>
          <w:lang w:val="ru-RU"/>
        </w:rPr>
        <w:lastRenderedPageBreak/>
        <w:t>Общий анализ системы</w:t>
      </w:r>
    </w:p>
    <w:p w14:paraId="6E1A03EE" w14:textId="77777777" w:rsidR="00433E78" w:rsidRPr="00922B26" w:rsidRDefault="00433E78" w:rsidP="00433E78">
      <w:pPr>
        <w:spacing w:after="160" w:line="259" w:lineRule="auto"/>
        <w:rPr>
          <w:sz w:val="28"/>
          <w:szCs w:val="28"/>
          <w:lang w:val="ru-RU"/>
        </w:rPr>
      </w:pPr>
      <w:r w:rsidRPr="00922B26">
        <w:rPr>
          <w:sz w:val="28"/>
          <w:szCs w:val="28"/>
          <w:lang w:val="ru-RU"/>
        </w:rPr>
        <w:t>Представленная система визуальной стерео одометрии Event-Based Stereo Visual Odometry на основе событий для пары калиброванных и синхронизированных событийных камер в стереоконфигурации показывает хорошую производительность, точность и позволяет осуществлять работу с новым типом камер с большим разрешением и частотой, не поддерживаемых в стандартных ORB-SLAM методах. Это первая опубликованная работа, в которой решается данная проблема.</w:t>
      </w:r>
    </w:p>
    <w:p w14:paraId="7715A2A4" w14:textId="77777777" w:rsidR="00433E78" w:rsidRPr="00922B26" w:rsidRDefault="00433E78" w:rsidP="00433E78">
      <w:pPr>
        <w:spacing w:after="160" w:line="259" w:lineRule="auto"/>
        <w:rPr>
          <w:sz w:val="28"/>
          <w:szCs w:val="28"/>
          <w:lang w:val="ru-RU"/>
        </w:rPr>
      </w:pPr>
      <w:r w:rsidRPr="00922B26">
        <w:rPr>
          <w:sz w:val="28"/>
          <w:szCs w:val="28"/>
          <w:lang w:val="ru-RU"/>
        </w:rPr>
        <w:t>Описанный метод отображения основан на оптимизации объективной функции, предназначенной для измерения пространственно-временной согласованности потоков стереособытий. Для повышения плотности и точности восстановленной трехмерной структуры использована стратегия слияния, основанная на изученных вероятностных характеристиках оцененной обратной глубины. Метод отслеживания основан на 3d-2d регистрации, которая использует природу поля расстояний, присущую компактному и эффективному представлению событий (временные поверхности).</w:t>
      </w:r>
    </w:p>
    <w:p w14:paraId="140D5E0C" w14:textId="77777777" w:rsidR="00433E78" w:rsidRDefault="00433E78" w:rsidP="00433E78">
      <w:pPr>
        <w:spacing w:after="160" w:line="259" w:lineRule="auto"/>
        <w:rPr>
          <w:sz w:val="28"/>
          <w:szCs w:val="28"/>
          <w:lang w:val="ru-RU"/>
        </w:rPr>
      </w:pPr>
      <w:r w:rsidRPr="00922B26">
        <w:rPr>
          <w:sz w:val="28"/>
          <w:szCs w:val="28"/>
          <w:lang w:val="ru-RU"/>
        </w:rPr>
        <w:t>Приведены данные оценки работы системы на общедоступных наборах данных, которые демонстрируют универсальность данной системы. Производительность сопоставима со зрелыми, современными методами визуальной локализации и навигации для работы стереокамер в нормальных условиях.</w:t>
      </w:r>
    </w:p>
    <w:p w14:paraId="5FDCE055" w14:textId="0E66E23A" w:rsidR="007F5C55" w:rsidRDefault="007F5C55">
      <w:pPr>
        <w:spacing w:after="160" w:line="259" w:lineRule="auto"/>
        <w:rPr>
          <w:highlight w:val="lightGray"/>
          <w:lang w:val="ru-RU"/>
        </w:rPr>
      </w:pPr>
      <w:r>
        <w:rPr>
          <w:highlight w:val="lightGray"/>
          <w:lang w:val="ru-RU"/>
        </w:rPr>
        <w:br w:type="page"/>
      </w:r>
    </w:p>
    <w:p w14:paraId="37970ACD" w14:textId="77777777" w:rsidR="007F5C55" w:rsidRPr="00CC543F" w:rsidRDefault="007F5C55" w:rsidP="007F5C55">
      <w:pPr>
        <w:pStyle w:val="10"/>
        <w:numPr>
          <w:ilvl w:val="0"/>
          <w:numId w:val="2"/>
        </w:numPr>
        <w:spacing w:after="240"/>
        <w:rPr>
          <w:rFonts w:ascii="Times New Roman" w:hAnsi="Times New Roman" w:cs="Times New Roman"/>
          <w:lang w:val="ru-RU"/>
        </w:rPr>
      </w:pPr>
      <w:bookmarkStart w:id="143" w:name="_Toc91598662"/>
      <w:r w:rsidRPr="00CC543F">
        <w:rPr>
          <w:rFonts w:ascii="Times New Roman" w:hAnsi="Times New Roman" w:cs="Times New Roman"/>
          <w:lang w:val="ru-RU"/>
        </w:rPr>
        <w:lastRenderedPageBreak/>
        <w:t xml:space="preserve">Описание технологии </w:t>
      </w:r>
      <w:r w:rsidRPr="00CC543F">
        <w:rPr>
          <w:rFonts w:ascii="Times New Roman" w:hAnsi="Times New Roman" w:cs="Times New Roman"/>
        </w:rPr>
        <w:t>Wi-Fi RTT</w:t>
      </w:r>
      <w:bookmarkEnd w:id="143"/>
    </w:p>
    <w:p w14:paraId="38861FDB" w14:textId="6E32E425" w:rsidR="007F5C55" w:rsidRPr="007F5C55" w:rsidRDefault="007F5C55" w:rsidP="007F5C55">
      <w:pPr>
        <w:autoSpaceDE w:val="0"/>
        <w:autoSpaceDN w:val="0"/>
        <w:adjustRightInd w:val="0"/>
        <w:spacing w:after="140" w:line="360" w:lineRule="auto"/>
        <w:ind w:firstLine="360"/>
        <w:rPr>
          <w:sz w:val="28"/>
          <w:szCs w:val="28"/>
          <w:lang w:val="ru-RU"/>
        </w:rPr>
      </w:pPr>
      <w:r w:rsidRPr="007F5C55">
        <w:rPr>
          <w:sz w:val="28"/>
          <w:szCs w:val="28"/>
          <w:lang w:val="ru-RU"/>
        </w:rPr>
        <w:t>Технология Wi-Fi RTT (Round-trip time) была представлена в 2018 году в операционной системе Android 9 Pie[1]. В ее основе лежит способность поддерживающих устройств измерять расстояние до ближайших маршрутизаторов с высокой точностью до 1–2 метров. Функция Wi-Fi RTT определяется протоколом IEEE 802.11mc и открывает неограниченные возможности для совершенствования и развития внутренней навигации. С ее помощью можно создавать детализированные сервисы и приложения на основе местоположения, которые позволят пользователям легче ориентироваться внутри помещений</w:t>
      </w:r>
      <w:r w:rsidR="00AB243E" w:rsidRPr="00AB243E">
        <w:rPr>
          <w:sz w:val="28"/>
          <w:szCs w:val="28"/>
          <w:lang w:val="ru-RU"/>
        </w:rPr>
        <w:t xml:space="preserve"> [</w:t>
      </w:r>
      <w:r w:rsidR="000C78F7">
        <w:rPr>
          <w:sz w:val="28"/>
          <w:szCs w:val="28"/>
          <w:lang w:val="ru-RU"/>
        </w:rPr>
        <w:t>49</w:t>
      </w:r>
      <w:r w:rsidR="00AB243E" w:rsidRPr="00AB243E">
        <w:rPr>
          <w:sz w:val="28"/>
          <w:szCs w:val="28"/>
          <w:lang w:val="ru-RU"/>
        </w:rPr>
        <w:t>]</w:t>
      </w:r>
      <w:r w:rsidRPr="007F5C55">
        <w:rPr>
          <w:sz w:val="28"/>
          <w:szCs w:val="28"/>
          <w:lang w:val="ru-RU"/>
        </w:rPr>
        <w:t>.</w:t>
      </w:r>
    </w:p>
    <w:p w14:paraId="0C80F60B" w14:textId="77777777" w:rsidR="007F5C55" w:rsidRPr="00CC543F" w:rsidRDefault="007F5C55" w:rsidP="007F5C55">
      <w:pPr>
        <w:pStyle w:val="20"/>
        <w:rPr>
          <w:rFonts w:ascii="Times New Roman" w:hAnsi="Times New Roman" w:cs="Times New Roman"/>
          <w:sz w:val="28"/>
          <w:szCs w:val="28"/>
          <w:lang w:val="ru-RU"/>
        </w:rPr>
      </w:pPr>
      <w:bookmarkStart w:id="144" w:name="_Toc91598663"/>
      <w:r w:rsidRPr="00CC543F">
        <w:rPr>
          <w:rFonts w:ascii="Times New Roman" w:hAnsi="Times New Roman" w:cs="Times New Roman"/>
          <w:sz w:val="28"/>
          <w:szCs w:val="28"/>
          <w:lang w:val="ru-RU"/>
        </w:rPr>
        <w:t>Принцип действия</w:t>
      </w:r>
      <w:bookmarkEnd w:id="144"/>
    </w:p>
    <w:p w14:paraId="4A6BC389" w14:textId="77777777" w:rsidR="007F5C55" w:rsidRPr="007F5C55" w:rsidRDefault="007F5C55" w:rsidP="007F5C55">
      <w:pPr>
        <w:autoSpaceDE w:val="0"/>
        <w:autoSpaceDN w:val="0"/>
        <w:adjustRightInd w:val="0"/>
        <w:spacing w:after="140" w:line="360" w:lineRule="auto"/>
        <w:ind w:firstLine="708"/>
        <w:rPr>
          <w:sz w:val="28"/>
          <w:szCs w:val="28"/>
          <w:lang w:val="ru-RU"/>
        </w:rPr>
      </w:pPr>
      <w:r w:rsidRPr="007F5C55">
        <w:rPr>
          <w:sz w:val="28"/>
          <w:szCs w:val="28"/>
          <w:lang w:val="ru-RU"/>
        </w:rPr>
        <w:t>При использовании системы WI-FI RTT мобильным устройствам с Android 9 не нужно подключаться к маршрутизаторам, поскольку для определения расстояния применяется только смартфон. В целях защиты конфиденциальности компания Google привязала технологию к уже существующей системе определения местоположения, а также предусмотрела рандомизацию MAC-адреса, которая предохраняет от отслеживания нахождения телефона неавторизованными сторонними пользователями.</w:t>
      </w:r>
    </w:p>
    <w:p w14:paraId="233939CF" w14:textId="77777777" w:rsidR="007F5C55" w:rsidRPr="007F5C55" w:rsidRDefault="007F5C55" w:rsidP="007F5C55">
      <w:pPr>
        <w:autoSpaceDE w:val="0"/>
        <w:autoSpaceDN w:val="0"/>
        <w:adjustRightInd w:val="0"/>
        <w:spacing w:after="140" w:line="360" w:lineRule="auto"/>
        <w:ind w:firstLine="708"/>
        <w:rPr>
          <w:sz w:val="28"/>
          <w:szCs w:val="28"/>
          <w:lang w:val="ru-RU"/>
        </w:rPr>
      </w:pPr>
      <w:r w:rsidRPr="007F5C55">
        <w:rPr>
          <w:sz w:val="28"/>
          <w:szCs w:val="28"/>
          <w:lang w:val="ru-RU"/>
        </w:rPr>
        <w:t>Принцип работы технологии базируется на задержке времени приема-передачи сигналов - во внимание принимается время, которое необходимо для отправки сигнала, и время, требуемое для получения его подтверждения. Система вычисляет этот временной промежуток, а затем умножает его на скорость света.</w:t>
      </w:r>
    </w:p>
    <w:p w14:paraId="656B8846" w14:textId="77777777" w:rsidR="007F5C55" w:rsidRPr="007F5C55" w:rsidRDefault="007F5C55" w:rsidP="007F5C55">
      <w:pPr>
        <w:pStyle w:val="20"/>
        <w:rPr>
          <w:sz w:val="28"/>
          <w:szCs w:val="28"/>
          <w:lang w:val="ru-RU"/>
        </w:rPr>
      </w:pPr>
      <w:bookmarkStart w:id="145" w:name="_Toc91598664"/>
      <w:r w:rsidRPr="007F5C55">
        <w:rPr>
          <w:sz w:val="28"/>
          <w:szCs w:val="28"/>
          <w:lang w:val="ru-RU"/>
        </w:rPr>
        <w:t>Сферы применения</w:t>
      </w:r>
      <w:bookmarkEnd w:id="145"/>
    </w:p>
    <w:p w14:paraId="6957C99B" w14:textId="77777777" w:rsidR="007F5C55" w:rsidRPr="007F5C55" w:rsidRDefault="00D105F5" w:rsidP="00D105F5">
      <w:pPr>
        <w:autoSpaceDE w:val="0"/>
        <w:autoSpaceDN w:val="0"/>
        <w:adjustRightInd w:val="0"/>
        <w:spacing w:after="140" w:line="360" w:lineRule="auto"/>
        <w:ind w:firstLine="708"/>
        <w:rPr>
          <w:sz w:val="28"/>
          <w:szCs w:val="28"/>
          <w:lang w:val="ru-RU"/>
        </w:rPr>
      </w:pPr>
      <w:r>
        <w:rPr>
          <w:sz w:val="28"/>
          <w:szCs w:val="28"/>
          <w:lang w:val="ru-RU"/>
        </w:rPr>
        <w:t>Н</w:t>
      </w:r>
      <w:r w:rsidR="007F5C55" w:rsidRPr="007F5C55">
        <w:rPr>
          <w:sz w:val="28"/>
          <w:szCs w:val="28"/>
          <w:lang w:val="ru-RU"/>
        </w:rPr>
        <w:t>авигация с помощью Wi-Fi RTT используется во многих сферах. Наиболее эффективно работает она в следующих направлениях:</w:t>
      </w:r>
    </w:p>
    <w:p w14:paraId="67DE39E4" w14:textId="77777777" w:rsidR="007F5C55" w:rsidRPr="007F5C55" w:rsidRDefault="007F5C55" w:rsidP="007F5C55">
      <w:pPr>
        <w:autoSpaceDE w:val="0"/>
        <w:autoSpaceDN w:val="0"/>
        <w:adjustRightInd w:val="0"/>
        <w:spacing w:after="140" w:line="360" w:lineRule="auto"/>
        <w:rPr>
          <w:sz w:val="28"/>
          <w:szCs w:val="28"/>
          <w:lang w:val="ru-RU"/>
        </w:rPr>
      </w:pPr>
    </w:p>
    <w:p w14:paraId="535FBFF6" w14:textId="77777777" w:rsidR="007F5C55" w:rsidRPr="007F5C55" w:rsidRDefault="007F5C55" w:rsidP="00D105F5">
      <w:pPr>
        <w:autoSpaceDE w:val="0"/>
        <w:autoSpaceDN w:val="0"/>
        <w:adjustRightInd w:val="0"/>
        <w:spacing w:after="140" w:line="360" w:lineRule="auto"/>
        <w:ind w:firstLine="708"/>
        <w:rPr>
          <w:sz w:val="28"/>
          <w:szCs w:val="28"/>
          <w:lang w:val="ru-RU"/>
        </w:rPr>
      </w:pPr>
      <w:r w:rsidRPr="007F5C55">
        <w:rPr>
          <w:sz w:val="28"/>
          <w:szCs w:val="28"/>
          <w:lang w:val="ru-RU"/>
        </w:rPr>
        <w:lastRenderedPageBreak/>
        <w:t>Отслеживание транспорта и грузов на предприятиях или складах. В сравнении с BLE функция обеспечивает более высокую точность определения местоположения и ускоряет производственные процессы.</w:t>
      </w:r>
    </w:p>
    <w:p w14:paraId="1B541BEF" w14:textId="7BC2D8B8" w:rsidR="007F5C55" w:rsidRPr="007F5C55" w:rsidRDefault="007F5C55" w:rsidP="00D105F5">
      <w:pPr>
        <w:autoSpaceDE w:val="0"/>
        <w:autoSpaceDN w:val="0"/>
        <w:adjustRightInd w:val="0"/>
        <w:spacing w:after="140" w:line="360" w:lineRule="auto"/>
        <w:ind w:firstLine="708"/>
        <w:rPr>
          <w:sz w:val="28"/>
          <w:szCs w:val="28"/>
          <w:lang w:val="ru-RU"/>
        </w:rPr>
      </w:pPr>
      <w:r w:rsidRPr="007F5C55">
        <w:rPr>
          <w:sz w:val="28"/>
          <w:szCs w:val="28"/>
          <w:lang w:val="ru-RU"/>
        </w:rPr>
        <w:t xml:space="preserve">Общественные </w:t>
      </w:r>
      <w:r w:rsidR="00D105F5">
        <w:rPr>
          <w:sz w:val="28"/>
          <w:szCs w:val="28"/>
          <w:lang w:val="ru-RU"/>
        </w:rPr>
        <w:t>здания</w:t>
      </w:r>
      <w:r w:rsidRPr="007F5C55">
        <w:rPr>
          <w:sz w:val="28"/>
          <w:szCs w:val="28"/>
          <w:lang w:val="ru-RU"/>
        </w:rPr>
        <w:t>. Технология оптимально подходит для интеграции в системы позиционирования торговых центров, аэропортов, офисов, выставок и других аналогичных пространств. Благодаря ее применению пользователи могут строить маршруты к местам интереса, быстро находить нужные объекты и эффективно планировать свое время.</w:t>
      </w:r>
    </w:p>
    <w:p w14:paraId="04C051F5" w14:textId="77777777" w:rsidR="007F5C55" w:rsidRPr="00CC543F" w:rsidRDefault="007F5C55" w:rsidP="007F5C55">
      <w:pPr>
        <w:pStyle w:val="20"/>
        <w:rPr>
          <w:rFonts w:ascii="Times New Roman" w:hAnsi="Times New Roman" w:cs="Times New Roman"/>
          <w:sz w:val="28"/>
          <w:szCs w:val="28"/>
          <w:lang w:val="ru-RU"/>
        </w:rPr>
      </w:pPr>
      <w:bookmarkStart w:id="146" w:name="_Toc91598665"/>
      <w:r w:rsidRPr="00CC543F">
        <w:rPr>
          <w:rFonts w:ascii="Times New Roman" w:hAnsi="Times New Roman" w:cs="Times New Roman"/>
          <w:sz w:val="28"/>
          <w:szCs w:val="28"/>
          <w:lang w:val="ru-RU"/>
        </w:rPr>
        <w:t>Развертывание</w:t>
      </w:r>
      <w:bookmarkEnd w:id="146"/>
    </w:p>
    <w:p w14:paraId="6114C4F8" w14:textId="7151152A" w:rsidR="007F5C55" w:rsidRPr="007F5C55" w:rsidRDefault="007F5C55" w:rsidP="00D105F5">
      <w:pPr>
        <w:autoSpaceDE w:val="0"/>
        <w:autoSpaceDN w:val="0"/>
        <w:adjustRightInd w:val="0"/>
        <w:spacing w:after="140" w:line="360" w:lineRule="auto"/>
        <w:ind w:firstLine="708"/>
        <w:rPr>
          <w:sz w:val="28"/>
          <w:szCs w:val="28"/>
          <w:lang w:val="ru-RU"/>
        </w:rPr>
      </w:pPr>
      <w:r w:rsidRPr="007F5C55">
        <w:rPr>
          <w:sz w:val="28"/>
          <w:szCs w:val="28"/>
          <w:lang w:val="ru-RU"/>
        </w:rPr>
        <w:t>При разворачивании системы необходимо соблюдать определенные требования. К ним относятся:</w:t>
      </w:r>
    </w:p>
    <w:p w14:paraId="74D55B4C" w14:textId="77777777" w:rsidR="007F5C55" w:rsidRPr="007F5C55" w:rsidRDefault="007F5C55" w:rsidP="00D105F5">
      <w:pPr>
        <w:autoSpaceDE w:val="0"/>
        <w:autoSpaceDN w:val="0"/>
        <w:adjustRightInd w:val="0"/>
        <w:spacing w:after="140" w:line="360" w:lineRule="auto"/>
        <w:ind w:firstLine="708"/>
        <w:rPr>
          <w:sz w:val="28"/>
          <w:szCs w:val="28"/>
          <w:lang w:val="ru-RU"/>
        </w:rPr>
      </w:pPr>
      <w:r w:rsidRPr="007F5C55">
        <w:rPr>
          <w:sz w:val="28"/>
          <w:szCs w:val="28"/>
          <w:lang w:val="ru-RU"/>
        </w:rPr>
        <w:t>На запрашивающем устройстве должна быть установлена операционная система Android 9 (уровень API 28) либо более поздняя версия.</w:t>
      </w:r>
    </w:p>
    <w:p w14:paraId="381C6074" w14:textId="77777777" w:rsidR="007F5C55" w:rsidRPr="007F5C55" w:rsidRDefault="007F5C55" w:rsidP="00D105F5">
      <w:pPr>
        <w:autoSpaceDE w:val="0"/>
        <w:autoSpaceDN w:val="0"/>
        <w:adjustRightInd w:val="0"/>
        <w:spacing w:after="140" w:line="360" w:lineRule="auto"/>
        <w:ind w:firstLine="708"/>
        <w:rPr>
          <w:sz w:val="28"/>
          <w:szCs w:val="28"/>
          <w:lang w:val="ru-RU"/>
        </w:rPr>
      </w:pPr>
      <w:r w:rsidRPr="007F5C55">
        <w:rPr>
          <w:sz w:val="28"/>
          <w:szCs w:val="28"/>
          <w:lang w:val="ru-RU"/>
        </w:rPr>
        <w:t>Аппаратное обеспечение смартфона, который запрашивает данные на основе месторасположения, должно отвечать стандарту 802.11-2016 FTM.</w:t>
      </w:r>
    </w:p>
    <w:p w14:paraId="33AD2712" w14:textId="77777777" w:rsidR="007F5C55" w:rsidRPr="007F5C55" w:rsidRDefault="007F5C55" w:rsidP="00D105F5">
      <w:pPr>
        <w:autoSpaceDE w:val="0"/>
        <w:autoSpaceDN w:val="0"/>
        <w:adjustRightInd w:val="0"/>
        <w:spacing w:after="140" w:line="360" w:lineRule="auto"/>
        <w:ind w:firstLine="708"/>
        <w:rPr>
          <w:sz w:val="28"/>
          <w:szCs w:val="28"/>
          <w:lang w:val="ru-RU"/>
        </w:rPr>
      </w:pPr>
      <w:r w:rsidRPr="007F5C55">
        <w:rPr>
          <w:sz w:val="28"/>
          <w:szCs w:val="28"/>
          <w:lang w:val="ru-RU"/>
        </w:rPr>
        <w:t>Приложение, которое выполняет запрос ранжирования, должно иметь разрешение ACCESS_FINE_LOCATION.</w:t>
      </w:r>
    </w:p>
    <w:p w14:paraId="14C0AAB8" w14:textId="77777777" w:rsidR="007F5C55" w:rsidRPr="007F5C55" w:rsidRDefault="007F5C55" w:rsidP="00D105F5">
      <w:pPr>
        <w:autoSpaceDE w:val="0"/>
        <w:autoSpaceDN w:val="0"/>
        <w:adjustRightInd w:val="0"/>
        <w:spacing w:after="140" w:line="360" w:lineRule="auto"/>
        <w:ind w:firstLine="708"/>
        <w:rPr>
          <w:sz w:val="28"/>
          <w:szCs w:val="28"/>
          <w:lang w:val="ru-RU"/>
        </w:rPr>
      </w:pPr>
      <w:r w:rsidRPr="007F5C55">
        <w:rPr>
          <w:sz w:val="28"/>
          <w:szCs w:val="28"/>
          <w:lang w:val="ru-RU"/>
        </w:rPr>
        <w:t>Для вычисления расстояния до роутера на запрашивающем устройстве необходимо подключить сканирование Wi-Fi и службу определения местоположения.</w:t>
      </w:r>
    </w:p>
    <w:p w14:paraId="3E620BC4" w14:textId="77777777" w:rsidR="007F5C55" w:rsidRPr="007F5C55" w:rsidRDefault="007F5C55" w:rsidP="00D105F5">
      <w:pPr>
        <w:autoSpaceDE w:val="0"/>
        <w:autoSpaceDN w:val="0"/>
        <w:adjustRightInd w:val="0"/>
        <w:spacing w:after="140" w:line="360" w:lineRule="auto"/>
        <w:ind w:firstLine="708"/>
        <w:rPr>
          <w:sz w:val="28"/>
          <w:szCs w:val="28"/>
          <w:lang w:val="ru-RU"/>
        </w:rPr>
      </w:pPr>
      <w:r w:rsidRPr="007F5C55">
        <w:rPr>
          <w:sz w:val="28"/>
          <w:szCs w:val="28"/>
          <w:lang w:val="ru-RU"/>
        </w:rPr>
        <w:t>Маршрутизатор должен поддерживать протокол IEEE 802.11-2016 FTM.</w:t>
      </w:r>
    </w:p>
    <w:p w14:paraId="526A3D83" w14:textId="77777777" w:rsidR="007F5C55" w:rsidRPr="007F5C55" w:rsidRDefault="00D105F5" w:rsidP="00331A36">
      <w:pPr>
        <w:autoSpaceDE w:val="0"/>
        <w:autoSpaceDN w:val="0"/>
        <w:adjustRightInd w:val="0"/>
        <w:spacing w:after="140" w:line="360" w:lineRule="auto"/>
        <w:ind w:firstLine="708"/>
        <w:rPr>
          <w:sz w:val="28"/>
          <w:szCs w:val="28"/>
          <w:lang w:val="ru-RU"/>
        </w:rPr>
      </w:pPr>
      <w:r>
        <w:rPr>
          <w:sz w:val="28"/>
          <w:szCs w:val="28"/>
          <w:lang w:val="ru-RU"/>
        </w:rPr>
        <w:t>В ходе</w:t>
      </w:r>
      <w:r w:rsidR="007F5C55" w:rsidRPr="007F5C55">
        <w:rPr>
          <w:sz w:val="28"/>
          <w:szCs w:val="28"/>
          <w:lang w:val="ru-RU"/>
        </w:rPr>
        <w:t xml:space="preserve"> тестировани</w:t>
      </w:r>
      <w:r>
        <w:rPr>
          <w:sz w:val="28"/>
          <w:szCs w:val="28"/>
          <w:lang w:val="ru-RU"/>
        </w:rPr>
        <w:t>я</w:t>
      </w:r>
      <w:r w:rsidR="007F5C55" w:rsidRPr="007F5C55">
        <w:rPr>
          <w:sz w:val="28"/>
          <w:szCs w:val="28"/>
          <w:lang w:val="ru-RU"/>
        </w:rPr>
        <w:t xml:space="preserve"> работы технологии Wi-Fi RTT </w:t>
      </w:r>
      <w:r>
        <w:rPr>
          <w:sz w:val="28"/>
          <w:szCs w:val="28"/>
          <w:lang w:val="ru-RU"/>
        </w:rPr>
        <w:t>было продемонстрировано</w:t>
      </w:r>
      <w:r w:rsidR="007F5C55" w:rsidRPr="007F5C55">
        <w:rPr>
          <w:sz w:val="28"/>
          <w:szCs w:val="28"/>
          <w:lang w:val="ru-RU"/>
        </w:rPr>
        <w:t xml:space="preserve">, что при соблюдении указанных требований полученный результат превосходит заявленные значения. Так, на протяжении 95 % времени точность позиционирования в контрольной точке составляет меньше 1 метра, а на протяжении 50 % времени показатели точности сохраняются в рамках 30 см. Задержка в определении </w:t>
      </w:r>
      <w:r w:rsidR="007F5C55" w:rsidRPr="007F5C55">
        <w:rPr>
          <w:sz w:val="28"/>
          <w:szCs w:val="28"/>
          <w:lang w:val="ru-RU"/>
        </w:rPr>
        <w:lastRenderedPageBreak/>
        <w:t xml:space="preserve">местоположения не превышает 1 секунды. </w:t>
      </w:r>
      <w:r w:rsidRPr="00D105F5">
        <w:rPr>
          <w:sz w:val="28"/>
          <w:szCs w:val="28"/>
          <w:lang w:val="ru-RU"/>
        </w:rPr>
        <w:t>Таких величин задержек и показателей точности можно достичь за счет применения алгоритма комплексирования, использующего алгоритмы PDR и фильтра частиц</w:t>
      </w:r>
      <w:r w:rsidR="007F5C55" w:rsidRPr="007F5C55">
        <w:rPr>
          <w:sz w:val="28"/>
          <w:szCs w:val="28"/>
          <w:lang w:val="ru-RU"/>
        </w:rPr>
        <w:t>.</w:t>
      </w:r>
    </w:p>
    <w:p w14:paraId="50C6A63A" w14:textId="77777777" w:rsidR="007F5C55" w:rsidRPr="00CC543F" w:rsidRDefault="00331A36" w:rsidP="007F5C55">
      <w:pPr>
        <w:pStyle w:val="20"/>
        <w:rPr>
          <w:rFonts w:ascii="Times New Roman" w:hAnsi="Times New Roman" w:cs="Times New Roman"/>
          <w:sz w:val="28"/>
          <w:szCs w:val="28"/>
          <w:lang w:val="ru-RU"/>
        </w:rPr>
      </w:pPr>
      <w:bookmarkStart w:id="147" w:name="_Toc91598666"/>
      <w:r w:rsidRPr="00CC543F">
        <w:rPr>
          <w:rFonts w:ascii="Times New Roman" w:hAnsi="Times New Roman" w:cs="Times New Roman"/>
          <w:sz w:val="28"/>
          <w:szCs w:val="28"/>
          <w:lang w:val="ru-RU"/>
        </w:rPr>
        <w:t>Поддерживаемые у</w:t>
      </w:r>
      <w:r w:rsidR="007F5C55" w:rsidRPr="00CC543F">
        <w:rPr>
          <w:rFonts w:ascii="Times New Roman" w:hAnsi="Times New Roman" w:cs="Times New Roman"/>
          <w:sz w:val="28"/>
          <w:szCs w:val="28"/>
          <w:lang w:val="ru-RU"/>
        </w:rPr>
        <w:t>стройства</w:t>
      </w:r>
      <w:bookmarkEnd w:id="147"/>
    </w:p>
    <w:p w14:paraId="6FE3DE87" w14:textId="77777777" w:rsidR="007F5C55" w:rsidRPr="007F5C55" w:rsidRDefault="007F5C55" w:rsidP="007F5C55">
      <w:pPr>
        <w:autoSpaceDE w:val="0"/>
        <w:autoSpaceDN w:val="0"/>
        <w:adjustRightInd w:val="0"/>
        <w:spacing w:after="140" w:line="360" w:lineRule="auto"/>
        <w:rPr>
          <w:b/>
          <w:bCs/>
          <w:sz w:val="28"/>
          <w:szCs w:val="28"/>
          <w:lang w:val="ru-RU"/>
        </w:rPr>
      </w:pPr>
      <w:r w:rsidRPr="007F5C55">
        <w:rPr>
          <w:b/>
          <w:bCs/>
          <w:sz w:val="28"/>
          <w:szCs w:val="28"/>
          <w:lang w:val="ru-RU"/>
        </w:rPr>
        <w:t>Маршрутизаторы</w:t>
      </w:r>
    </w:p>
    <w:p w14:paraId="13DCCA9F" w14:textId="77777777" w:rsidR="007F5C55" w:rsidRDefault="007F5C55" w:rsidP="007F5C55">
      <w:pPr>
        <w:autoSpaceDE w:val="0"/>
        <w:autoSpaceDN w:val="0"/>
        <w:adjustRightInd w:val="0"/>
        <w:spacing w:after="140" w:line="360" w:lineRule="auto"/>
        <w:rPr>
          <w:sz w:val="28"/>
          <w:szCs w:val="28"/>
          <w:lang w:val="ru-RU"/>
        </w:rPr>
      </w:pPr>
      <w:r w:rsidRPr="007F5C55">
        <w:rPr>
          <w:sz w:val="28"/>
          <w:szCs w:val="28"/>
          <w:lang w:val="ru-RU"/>
        </w:rPr>
        <w:t>После обновления прошивки технологию должны поддерживать любые современные роутеры, которые работают по протоколу 802.11ac. На 2021 год к сертифицированным устройствам относятся следующие модели:</w:t>
      </w:r>
    </w:p>
    <w:p w14:paraId="1855E6B1" w14:textId="77777777" w:rsidR="007F5C55" w:rsidRPr="007F5C55" w:rsidRDefault="007F5C55" w:rsidP="007F5C55">
      <w:pPr>
        <w:autoSpaceDE w:val="0"/>
        <w:autoSpaceDN w:val="0"/>
        <w:adjustRightInd w:val="0"/>
        <w:spacing w:after="140" w:line="360" w:lineRule="auto"/>
        <w:rPr>
          <w:sz w:val="28"/>
          <w:szCs w:val="28"/>
        </w:rPr>
      </w:pPr>
      <w:r w:rsidRPr="007F5C55">
        <w:rPr>
          <w:sz w:val="28"/>
          <w:szCs w:val="28"/>
        </w:rPr>
        <w:t>- Google Wi-Fi.</w:t>
      </w:r>
    </w:p>
    <w:p w14:paraId="327FDF3B" w14:textId="77777777" w:rsidR="007F5C55" w:rsidRPr="007F5C55" w:rsidRDefault="007F5C55" w:rsidP="007F5C55">
      <w:pPr>
        <w:autoSpaceDE w:val="0"/>
        <w:autoSpaceDN w:val="0"/>
        <w:adjustRightInd w:val="0"/>
        <w:spacing w:after="140" w:line="360" w:lineRule="auto"/>
        <w:rPr>
          <w:sz w:val="28"/>
          <w:szCs w:val="28"/>
        </w:rPr>
      </w:pPr>
      <w:r w:rsidRPr="007F5C55">
        <w:rPr>
          <w:sz w:val="28"/>
          <w:szCs w:val="28"/>
        </w:rPr>
        <w:t>- Compulab WILD AP.</w:t>
      </w:r>
    </w:p>
    <w:p w14:paraId="6EA3A67C" w14:textId="77777777" w:rsidR="007F5C55" w:rsidRPr="007F5C55" w:rsidRDefault="007F5C55" w:rsidP="007F5C55">
      <w:pPr>
        <w:autoSpaceDE w:val="0"/>
        <w:autoSpaceDN w:val="0"/>
        <w:adjustRightInd w:val="0"/>
        <w:spacing w:after="140" w:line="360" w:lineRule="auto"/>
        <w:rPr>
          <w:sz w:val="28"/>
          <w:szCs w:val="28"/>
        </w:rPr>
      </w:pPr>
      <w:r w:rsidRPr="007F5C55">
        <w:rPr>
          <w:sz w:val="28"/>
          <w:szCs w:val="28"/>
        </w:rPr>
        <w:t>- Google Nest Wi-Fi Point.</w:t>
      </w:r>
    </w:p>
    <w:p w14:paraId="1736CAE6" w14:textId="77777777" w:rsidR="007F5C55" w:rsidRPr="007F5C55" w:rsidRDefault="007F5C55" w:rsidP="007F5C55">
      <w:pPr>
        <w:autoSpaceDE w:val="0"/>
        <w:autoSpaceDN w:val="0"/>
        <w:adjustRightInd w:val="0"/>
        <w:spacing w:after="140" w:line="360" w:lineRule="auto"/>
        <w:rPr>
          <w:sz w:val="28"/>
          <w:szCs w:val="28"/>
        </w:rPr>
      </w:pPr>
      <w:r w:rsidRPr="007F5C55">
        <w:rPr>
          <w:sz w:val="28"/>
          <w:szCs w:val="28"/>
        </w:rPr>
        <w:t>- Google Nest Wi-Fi Router.</w:t>
      </w:r>
    </w:p>
    <w:p w14:paraId="2C12AA1B" w14:textId="77777777" w:rsidR="007F5C55" w:rsidRPr="007F5C55" w:rsidRDefault="007F5C55" w:rsidP="007F5C55">
      <w:pPr>
        <w:autoSpaceDE w:val="0"/>
        <w:autoSpaceDN w:val="0"/>
        <w:adjustRightInd w:val="0"/>
        <w:spacing w:after="140" w:line="360" w:lineRule="auto"/>
        <w:rPr>
          <w:b/>
          <w:bCs/>
          <w:sz w:val="28"/>
          <w:szCs w:val="28"/>
          <w:lang w:val="ru-RU"/>
        </w:rPr>
      </w:pPr>
      <w:r w:rsidRPr="007F5C55">
        <w:rPr>
          <w:b/>
          <w:bCs/>
          <w:sz w:val="28"/>
          <w:szCs w:val="28"/>
          <w:lang w:val="ru-RU"/>
        </w:rPr>
        <w:t>Смартфоны</w:t>
      </w:r>
    </w:p>
    <w:p w14:paraId="63148B66" w14:textId="77777777" w:rsidR="00576C62" w:rsidRDefault="007F5C55" w:rsidP="00D105F5">
      <w:pPr>
        <w:autoSpaceDE w:val="0"/>
        <w:autoSpaceDN w:val="0"/>
        <w:adjustRightInd w:val="0"/>
        <w:spacing w:after="140" w:line="360" w:lineRule="auto"/>
        <w:ind w:firstLine="360"/>
        <w:rPr>
          <w:sz w:val="28"/>
          <w:szCs w:val="28"/>
          <w:lang w:val="ru-RU"/>
        </w:rPr>
      </w:pPr>
      <w:r w:rsidRPr="007F5C55">
        <w:rPr>
          <w:sz w:val="28"/>
          <w:szCs w:val="28"/>
          <w:lang w:val="ru-RU"/>
        </w:rPr>
        <w:t>Измерение расстояния до точек доступа могут выполнять многие модели смартфонов с системой Android 9 и выше. Поддержка технологии предусмотрена в мобильных устройствах Xiaomi, LG, Samsung, Google Pixel, Poco X2, Sharp Aquos.</w:t>
      </w:r>
    </w:p>
    <w:p w14:paraId="2634ADBC" w14:textId="77777777" w:rsidR="00576C62" w:rsidRDefault="00576C62" w:rsidP="00576C62">
      <w:pPr>
        <w:spacing w:after="160" w:line="259" w:lineRule="auto"/>
        <w:rPr>
          <w:sz w:val="28"/>
          <w:szCs w:val="28"/>
          <w:lang w:val="ru-RU"/>
        </w:rPr>
      </w:pPr>
      <w:r>
        <w:rPr>
          <w:sz w:val="28"/>
          <w:szCs w:val="28"/>
          <w:lang w:val="ru-RU"/>
        </w:rPr>
        <w:br w:type="page"/>
      </w:r>
    </w:p>
    <w:p w14:paraId="4DF9CB6E" w14:textId="77777777" w:rsidR="00576C62" w:rsidRPr="00CC543F" w:rsidRDefault="00576C62" w:rsidP="00576C62">
      <w:pPr>
        <w:pStyle w:val="10"/>
        <w:numPr>
          <w:ilvl w:val="0"/>
          <w:numId w:val="2"/>
        </w:numPr>
        <w:spacing w:after="240"/>
        <w:rPr>
          <w:rFonts w:ascii="Times New Roman" w:hAnsi="Times New Roman" w:cs="Times New Roman"/>
          <w:lang w:val="ru-RU"/>
        </w:rPr>
      </w:pPr>
      <w:bookmarkStart w:id="148" w:name="_Toc91598667"/>
      <w:r w:rsidRPr="00CC543F">
        <w:rPr>
          <w:rFonts w:ascii="Times New Roman" w:hAnsi="Times New Roman" w:cs="Times New Roman"/>
          <w:lang w:val="ru-RU"/>
        </w:rPr>
        <w:lastRenderedPageBreak/>
        <w:t xml:space="preserve">Описание технологии </w:t>
      </w:r>
      <w:r w:rsidRPr="00CC543F">
        <w:rPr>
          <w:rFonts w:ascii="Times New Roman" w:hAnsi="Times New Roman" w:cs="Times New Roman"/>
        </w:rPr>
        <w:t>BLE</w:t>
      </w:r>
      <w:bookmarkEnd w:id="148"/>
    </w:p>
    <w:p w14:paraId="02FE1567" w14:textId="314B502B" w:rsidR="009454ED" w:rsidRPr="009454ED" w:rsidRDefault="009454ED" w:rsidP="009454ED">
      <w:pPr>
        <w:spacing w:after="160" w:line="360" w:lineRule="auto"/>
        <w:ind w:firstLine="360"/>
        <w:rPr>
          <w:rFonts w:eastAsiaTheme="minorHAnsi"/>
          <w:color w:val="18191A"/>
          <w:sz w:val="28"/>
          <w:szCs w:val="28"/>
          <w:lang w:val="ru-RU"/>
        </w:rPr>
      </w:pPr>
      <w:r w:rsidRPr="009454ED">
        <w:rPr>
          <w:rFonts w:eastAsiaTheme="minorHAnsi"/>
          <w:color w:val="18191A"/>
          <w:sz w:val="28"/>
          <w:szCs w:val="28"/>
          <w:lang w:val="ru-RU"/>
        </w:rPr>
        <w:t>Беспроводная технология Bluetooth с низким энергопотреблением (англ. Bluetooth Low Energy, Bluetooth LE, BLE, представленная также как Bluetooth Smart) — выпущенная в декабре 2009 года версия спецификации ядра беспроводной технологии Bluetooth, наиболее существенным достоинством которой является сверхмалое пиковое энергопотребление, среднее энергопотребление и энергопотребление в режиме простоя</w:t>
      </w:r>
      <w:r>
        <w:rPr>
          <w:rFonts w:eastAsiaTheme="minorHAnsi"/>
          <w:color w:val="18191A"/>
          <w:sz w:val="28"/>
          <w:szCs w:val="28"/>
          <w:lang w:val="ru-RU"/>
        </w:rPr>
        <w:t xml:space="preserve"> </w:t>
      </w:r>
      <w:r w:rsidRPr="009454ED">
        <w:rPr>
          <w:rFonts w:eastAsiaTheme="minorHAnsi"/>
          <w:color w:val="18191A"/>
          <w:sz w:val="28"/>
          <w:szCs w:val="28"/>
          <w:lang w:val="ru-RU"/>
        </w:rPr>
        <w:t>[</w:t>
      </w:r>
      <w:r w:rsidR="000C78F7">
        <w:rPr>
          <w:rFonts w:eastAsiaTheme="minorHAnsi"/>
          <w:color w:val="18191A"/>
          <w:sz w:val="28"/>
          <w:szCs w:val="28"/>
          <w:lang w:val="ru-RU"/>
        </w:rPr>
        <w:t>50</w:t>
      </w:r>
      <w:r w:rsidRPr="009454ED">
        <w:rPr>
          <w:rFonts w:eastAsiaTheme="minorHAnsi"/>
          <w:color w:val="18191A"/>
          <w:sz w:val="28"/>
          <w:szCs w:val="28"/>
          <w:lang w:val="ru-RU"/>
        </w:rPr>
        <w:t>].</w:t>
      </w:r>
    </w:p>
    <w:p w14:paraId="6887CD1C" w14:textId="77777777" w:rsidR="009454ED" w:rsidRPr="009454ED" w:rsidRDefault="009454ED" w:rsidP="009454ED">
      <w:pPr>
        <w:spacing w:after="160" w:line="360" w:lineRule="auto"/>
        <w:ind w:firstLine="360"/>
        <w:rPr>
          <w:rFonts w:eastAsiaTheme="minorHAnsi"/>
          <w:color w:val="18191A"/>
          <w:sz w:val="28"/>
          <w:szCs w:val="28"/>
          <w:lang w:val="ru-RU"/>
        </w:rPr>
      </w:pPr>
      <w:r w:rsidRPr="009454ED">
        <w:rPr>
          <w:rFonts w:eastAsiaTheme="minorHAnsi"/>
          <w:color w:val="18191A"/>
          <w:sz w:val="28"/>
          <w:szCs w:val="28"/>
          <w:lang w:val="ru-RU"/>
        </w:rPr>
        <w:t>Устройства, использующие Bluetooth с низким энергопотреблением, будут потреблять меньше энергии, чем другие Bluetooth-устройства предыдущих поколений. Во многих случаях устройства смогут работать более года на одной миниатюрной батарейке типа таблетка без подзарядки. Таким образом, можно будет иметь, например, небольшие датчики, работающие непрерывно (например, датчик температуры), общающиеся с другими устройствами, такими, как сотовый телефон.</w:t>
      </w:r>
    </w:p>
    <w:p w14:paraId="3CD489F6" w14:textId="77777777" w:rsidR="009454ED" w:rsidRPr="009454ED" w:rsidRDefault="009454ED" w:rsidP="009454ED">
      <w:pPr>
        <w:spacing w:after="160" w:line="360" w:lineRule="auto"/>
        <w:ind w:firstLine="360"/>
        <w:rPr>
          <w:rFonts w:eastAsiaTheme="minorHAnsi"/>
          <w:color w:val="18191A"/>
          <w:sz w:val="28"/>
          <w:szCs w:val="28"/>
          <w:lang w:val="ru-RU"/>
        </w:rPr>
      </w:pPr>
      <w:r w:rsidRPr="009454ED">
        <w:rPr>
          <w:rFonts w:eastAsiaTheme="minorHAnsi"/>
          <w:color w:val="18191A"/>
          <w:sz w:val="28"/>
          <w:szCs w:val="28"/>
          <w:lang w:val="ru-RU"/>
        </w:rPr>
        <w:t>Эта новая версия спецификации Bluetooth даёт возможность поддержки широкого диапазона приложений и уменьшает размер конечного устройства для удобного использования в областях здравоохранения, физкультуры и спорта, охранных систем и домашних развлечений.</w:t>
      </w:r>
    </w:p>
    <w:p w14:paraId="40BD643B" w14:textId="77777777" w:rsidR="009454ED" w:rsidRPr="009454ED" w:rsidRDefault="009454ED" w:rsidP="009454ED">
      <w:pPr>
        <w:spacing w:after="160" w:line="360" w:lineRule="auto"/>
        <w:rPr>
          <w:rFonts w:eastAsiaTheme="minorHAnsi"/>
          <w:b/>
          <w:bCs/>
          <w:color w:val="18191A"/>
          <w:sz w:val="28"/>
          <w:szCs w:val="28"/>
          <w:lang w:val="ru-RU"/>
        </w:rPr>
      </w:pPr>
      <w:r w:rsidRPr="009454ED">
        <w:rPr>
          <w:rFonts w:eastAsiaTheme="minorHAnsi"/>
          <w:b/>
          <w:bCs/>
          <w:color w:val="18191A"/>
          <w:sz w:val="28"/>
          <w:szCs w:val="28"/>
          <w:lang w:val="ru-RU"/>
        </w:rPr>
        <w:t>Конфигурации</w:t>
      </w:r>
    </w:p>
    <w:p w14:paraId="3CBAF850" w14:textId="77777777" w:rsidR="009454ED" w:rsidRPr="009454ED" w:rsidRDefault="009454ED" w:rsidP="009454ED">
      <w:pPr>
        <w:spacing w:after="160" w:line="360" w:lineRule="auto"/>
        <w:ind w:firstLine="708"/>
        <w:rPr>
          <w:rFonts w:eastAsiaTheme="minorHAnsi"/>
          <w:color w:val="18191A"/>
          <w:sz w:val="28"/>
          <w:szCs w:val="28"/>
          <w:lang w:val="ru-RU"/>
        </w:rPr>
      </w:pPr>
      <w:r w:rsidRPr="009454ED">
        <w:rPr>
          <w:rFonts w:eastAsiaTheme="minorHAnsi"/>
          <w:color w:val="18191A"/>
          <w:sz w:val="28"/>
          <w:szCs w:val="28"/>
          <w:lang w:val="ru-RU"/>
        </w:rPr>
        <w:t xml:space="preserve">Потребляя меньше энергии, технология Bluetooth с низким энергопотреблением </w:t>
      </w:r>
      <w:r>
        <w:rPr>
          <w:rFonts w:eastAsiaTheme="minorHAnsi"/>
          <w:color w:val="18191A"/>
          <w:sz w:val="28"/>
          <w:szCs w:val="28"/>
          <w:lang w:val="ru-RU"/>
        </w:rPr>
        <w:t>даёт</w:t>
      </w:r>
      <w:r w:rsidRPr="009454ED">
        <w:rPr>
          <w:rFonts w:eastAsiaTheme="minorHAnsi"/>
          <w:color w:val="18191A"/>
          <w:sz w:val="28"/>
          <w:szCs w:val="28"/>
          <w:lang w:val="ru-RU"/>
        </w:rPr>
        <w:t xml:space="preserve"> длительное обеспечение связи и соединит маленькие устройства типа датчиков и мобильные устройства в пределах персональных сетей (PAN).</w:t>
      </w:r>
    </w:p>
    <w:p w14:paraId="6BD4D679" w14:textId="77777777" w:rsidR="009454ED" w:rsidRPr="009454ED" w:rsidRDefault="009454ED" w:rsidP="009454ED">
      <w:pPr>
        <w:spacing w:after="160" w:line="360" w:lineRule="auto"/>
        <w:ind w:firstLine="708"/>
        <w:rPr>
          <w:rFonts w:eastAsiaTheme="minorHAnsi"/>
          <w:color w:val="18191A"/>
          <w:sz w:val="28"/>
          <w:szCs w:val="28"/>
          <w:lang w:val="ru-RU"/>
        </w:rPr>
      </w:pPr>
      <w:r w:rsidRPr="009454ED">
        <w:rPr>
          <w:rFonts w:eastAsiaTheme="minorHAnsi"/>
          <w:color w:val="18191A"/>
          <w:sz w:val="28"/>
          <w:szCs w:val="28"/>
          <w:lang w:val="ru-RU"/>
        </w:rPr>
        <w:t>Спецификация Bluetooth 4.0 (и более поздние) фактически определяет две беспроводные технологии: BR/EDR (классический Bluetooth, развивающийся, начиная с первой версии стандарта) и BLE (Bluetooth Low Energy).</w:t>
      </w:r>
    </w:p>
    <w:p w14:paraId="5F34CFC0" w14:textId="77777777" w:rsidR="009454ED" w:rsidRPr="009454ED" w:rsidRDefault="009454ED" w:rsidP="009454ED">
      <w:pPr>
        <w:spacing w:after="160" w:line="360" w:lineRule="auto"/>
        <w:rPr>
          <w:rFonts w:eastAsiaTheme="minorHAnsi"/>
          <w:color w:val="18191A"/>
          <w:sz w:val="28"/>
          <w:szCs w:val="28"/>
          <w:lang w:val="ru-RU"/>
        </w:rPr>
      </w:pPr>
    </w:p>
    <w:p w14:paraId="0812D2E4" w14:textId="77777777" w:rsidR="009454ED" w:rsidRPr="009454ED" w:rsidRDefault="009454ED" w:rsidP="009454ED">
      <w:pPr>
        <w:spacing w:after="160" w:line="360" w:lineRule="auto"/>
        <w:ind w:firstLine="708"/>
        <w:rPr>
          <w:rFonts w:eastAsiaTheme="minorHAnsi"/>
          <w:color w:val="18191A"/>
          <w:sz w:val="28"/>
          <w:szCs w:val="28"/>
          <w:lang w:val="ru-RU"/>
        </w:rPr>
      </w:pPr>
      <w:r w:rsidRPr="009454ED">
        <w:rPr>
          <w:rFonts w:eastAsiaTheme="minorHAnsi"/>
          <w:color w:val="18191A"/>
          <w:sz w:val="28"/>
          <w:szCs w:val="28"/>
          <w:lang w:val="ru-RU"/>
        </w:rPr>
        <w:lastRenderedPageBreak/>
        <w:t>Устройства, в которых применён BLE, могут быть как двухрежимные BR/EDR/BLE (называются Bluetooth Smart Ready), совместимые с классическими Bluetooth-устройствами, так и однорежимные BLE (Bluetooth Smart).</w:t>
      </w:r>
    </w:p>
    <w:p w14:paraId="55313C02" w14:textId="77777777" w:rsidR="009454ED" w:rsidRPr="009454ED" w:rsidRDefault="009454ED" w:rsidP="009454ED">
      <w:pPr>
        <w:spacing w:after="160" w:line="360" w:lineRule="auto"/>
        <w:rPr>
          <w:rFonts w:eastAsiaTheme="minorHAnsi"/>
          <w:color w:val="18191A"/>
          <w:sz w:val="28"/>
          <w:szCs w:val="28"/>
          <w:lang w:val="ru-RU"/>
        </w:rPr>
      </w:pPr>
      <w:r w:rsidRPr="009454ED">
        <w:rPr>
          <w:rFonts w:eastAsiaTheme="minorHAnsi"/>
          <w:color w:val="18191A"/>
          <w:sz w:val="28"/>
          <w:szCs w:val="28"/>
          <w:lang w:val="ru-RU"/>
        </w:rPr>
        <w:t>Основными блоками Bluetooth-устройства являются:</w:t>
      </w:r>
    </w:p>
    <w:p w14:paraId="5CD807FE" w14:textId="77777777" w:rsidR="009454ED" w:rsidRPr="009454ED" w:rsidRDefault="009454ED" w:rsidP="009454ED">
      <w:pPr>
        <w:spacing w:after="160" w:line="360" w:lineRule="auto"/>
        <w:rPr>
          <w:rFonts w:eastAsiaTheme="minorHAnsi"/>
          <w:color w:val="18191A"/>
          <w:sz w:val="28"/>
          <w:szCs w:val="28"/>
          <w:lang w:val="ru-RU"/>
        </w:rPr>
      </w:pPr>
      <w:r>
        <w:rPr>
          <w:rFonts w:eastAsiaTheme="minorHAnsi"/>
          <w:color w:val="18191A"/>
          <w:sz w:val="28"/>
          <w:szCs w:val="28"/>
          <w:lang w:val="ru-RU"/>
        </w:rPr>
        <w:t xml:space="preserve">- </w:t>
      </w:r>
      <w:r w:rsidRPr="009454ED">
        <w:rPr>
          <w:rFonts w:eastAsiaTheme="minorHAnsi"/>
          <w:color w:val="18191A"/>
          <w:sz w:val="28"/>
          <w:szCs w:val="28"/>
          <w:lang w:val="ru-RU"/>
        </w:rPr>
        <w:t>Приложение (англ. application) — реализует полезную для конечного пользователя логику работы;</w:t>
      </w:r>
    </w:p>
    <w:p w14:paraId="66B7915C" w14:textId="77777777" w:rsidR="009454ED" w:rsidRPr="009454ED" w:rsidRDefault="009454ED" w:rsidP="009454ED">
      <w:pPr>
        <w:spacing w:after="160" w:line="360" w:lineRule="auto"/>
        <w:rPr>
          <w:rFonts w:eastAsiaTheme="minorHAnsi"/>
          <w:color w:val="18191A"/>
          <w:sz w:val="28"/>
          <w:szCs w:val="28"/>
          <w:lang w:val="ru-RU"/>
        </w:rPr>
      </w:pPr>
      <w:r>
        <w:rPr>
          <w:rFonts w:eastAsiaTheme="minorHAnsi"/>
          <w:color w:val="18191A"/>
          <w:sz w:val="28"/>
          <w:szCs w:val="28"/>
          <w:lang w:val="ru-RU"/>
        </w:rPr>
        <w:t xml:space="preserve">- </w:t>
      </w:r>
      <w:r w:rsidRPr="009454ED">
        <w:rPr>
          <w:rFonts w:eastAsiaTheme="minorHAnsi"/>
          <w:color w:val="18191A"/>
          <w:sz w:val="28"/>
          <w:szCs w:val="28"/>
          <w:lang w:val="ru-RU"/>
        </w:rPr>
        <w:t>Ведущее устройство, хост (англ. host) — предоставляет верхние уровни стека протоколов Bluetooth;</w:t>
      </w:r>
    </w:p>
    <w:p w14:paraId="2B505A74" w14:textId="77777777" w:rsidR="009454ED" w:rsidRPr="009454ED" w:rsidRDefault="009454ED" w:rsidP="009454ED">
      <w:pPr>
        <w:spacing w:after="160" w:line="360" w:lineRule="auto"/>
        <w:rPr>
          <w:rFonts w:eastAsiaTheme="minorHAnsi"/>
          <w:color w:val="18191A"/>
          <w:sz w:val="28"/>
          <w:szCs w:val="28"/>
          <w:lang w:val="ru-RU"/>
        </w:rPr>
      </w:pPr>
      <w:r>
        <w:rPr>
          <w:rFonts w:eastAsiaTheme="minorHAnsi"/>
          <w:color w:val="18191A"/>
          <w:sz w:val="28"/>
          <w:szCs w:val="28"/>
          <w:lang w:val="ru-RU"/>
        </w:rPr>
        <w:t xml:space="preserve">- </w:t>
      </w:r>
      <w:r w:rsidRPr="009454ED">
        <w:rPr>
          <w:rFonts w:eastAsiaTheme="minorHAnsi"/>
          <w:color w:val="18191A"/>
          <w:sz w:val="28"/>
          <w:szCs w:val="28"/>
          <w:lang w:val="ru-RU"/>
        </w:rPr>
        <w:t>Контроллер (англ. controller) — занимается нижними уровнями Bluetooth.</w:t>
      </w:r>
    </w:p>
    <w:p w14:paraId="44AADA6C" w14:textId="77777777" w:rsidR="009454ED" w:rsidRPr="009454ED" w:rsidRDefault="009454ED" w:rsidP="009454ED">
      <w:pPr>
        <w:spacing w:after="160" w:line="360" w:lineRule="auto"/>
        <w:ind w:firstLine="708"/>
        <w:rPr>
          <w:rFonts w:eastAsiaTheme="minorHAnsi"/>
          <w:color w:val="18191A"/>
          <w:sz w:val="28"/>
          <w:szCs w:val="28"/>
          <w:lang w:val="ru-RU"/>
        </w:rPr>
      </w:pPr>
      <w:r w:rsidRPr="009454ED">
        <w:rPr>
          <w:rFonts w:eastAsiaTheme="minorHAnsi"/>
          <w:color w:val="18191A"/>
          <w:sz w:val="28"/>
          <w:szCs w:val="28"/>
          <w:lang w:val="ru-RU"/>
        </w:rPr>
        <w:t>Коммерческие продукты обычно используют одно из следующих аппаратных решений:</w:t>
      </w:r>
    </w:p>
    <w:p w14:paraId="698A499B" w14:textId="77777777" w:rsidR="009454ED" w:rsidRPr="009454ED" w:rsidRDefault="009454ED" w:rsidP="009454ED">
      <w:pPr>
        <w:spacing w:after="160" w:line="360" w:lineRule="auto"/>
        <w:rPr>
          <w:rFonts w:eastAsiaTheme="minorHAnsi"/>
          <w:color w:val="18191A"/>
          <w:sz w:val="28"/>
          <w:szCs w:val="28"/>
          <w:lang w:val="ru-RU"/>
        </w:rPr>
      </w:pPr>
      <w:r>
        <w:rPr>
          <w:rFonts w:eastAsiaTheme="minorHAnsi"/>
          <w:color w:val="18191A"/>
          <w:sz w:val="28"/>
          <w:szCs w:val="28"/>
          <w:lang w:val="ru-RU"/>
        </w:rPr>
        <w:t xml:space="preserve">- </w:t>
      </w:r>
      <w:r w:rsidRPr="009454ED">
        <w:rPr>
          <w:rFonts w:eastAsiaTheme="minorHAnsi"/>
          <w:color w:val="18191A"/>
          <w:sz w:val="28"/>
          <w:szCs w:val="28"/>
          <w:lang w:val="ru-RU"/>
        </w:rPr>
        <w:t>SoC - однокристальная система, объединяющее в себе приложение, хост и контроллер. Применяется в компактных недорогих устройствах, таких как датчики;</w:t>
      </w:r>
    </w:p>
    <w:p w14:paraId="7936C07B" w14:textId="547772ED" w:rsidR="009454ED" w:rsidRPr="009454ED" w:rsidRDefault="009454ED" w:rsidP="009454ED">
      <w:pPr>
        <w:spacing w:after="160" w:line="360" w:lineRule="auto"/>
        <w:rPr>
          <w:rFonts w:eastAsiaTheme="minorHAnsi"/>
          <w:color w:val="18191A"/>
          <w:sz w:val="28"/>
          <w:szCs w:val="28"/>
          <w:lang w:val="ru-RU"/>
        </w:rPr>
      </w:pPr>
      <w:r>
        <w:rPr>
          <w:rFonts w:eastAsiaTheme="minorHAnsi"/>
          <w:color w:val="18191A"/>
          <w:sz w:val="28"/>
          <w:szCs w:val="28"/>
          <w:lang w:val="ru-RU"/>
        </w:rPr>
        <w:t xml:space="preserve">- </w:t>
      </w:r>
      <w:r w:rsidRPr="009454ED">
        <w:rPr>
          <w:rFonts w:eastAsiaTheme="minorHAnsi"/>
          <w:color w:val="18191A"/>
          <w:sz w:val="28"/>
          <w:szCs w:val="28"/>
          <w:lang w:val="ru-RU"/>
        </w:rPr>
        <w:t>Решение на двух микросхемах, при котором приложение и хост соединены с контроллером посредством UART, USB, SDIO и т. п. по протоколу HCI. Такая конфигурация может использоваться, например, в мобильных устройствах;</w:t>
      </w:r>
    </w:p>
    <w:p w14:paraId="44833495" w14:textId="77777777" w:rsidR="009454ED" w:rsidRPr="009454ED" w:rsidRDefault="009454ED" w:rsidP="009454ED">
      <w:pPr>
        <w:spacing w:after="160" w:line="360" w:lineRule="auto"/>
        <w:rPr>
          <w:rFonts w:eastAsiaTheme="minorHAnsi"/>
          <w:color w:val="18191A"/>
          <w:sz w:val="28"/>
          <w:szCs w:val="28"/>
          <w:lang w:val="ru-RU"/>
        </w:rPr>
      </w:pPr>
      <w:r>
        <w:rPr>
          <w:rFonts w:eastAsiaTheme="minorHAnsi"/>
          <w:color w:val="18191A"/>
          <w:sz w:val="28"/>
          <w:szCs w:val="28"/>
          <w:lang w:val="ru-RU"/>
        </w:rPr>
        <w:t xml:space="preserve">- </w:t>
      </w:r>
      <w:r w:rsidRPr="009454ED">
        <w:rPr>
          <w:rFonts w:eastAsiaTheme="minorHAnsi"/>
          <w:color w:val="18191A"/>
          <w:sz w:val="28"/>
          <w:szCs w:val="28"/>
          <w:lang w:val="ru-RU"/>
        </w:rPr>
        <w:t>Решение на двух микросхемах, в котором приложение соединяется с устройством связи (хост и контроллер) по проприетарному протоколу.</w:t>
      </w:r>
    </w:p>
    <w:p w14:paraId="78850261" w14:textId="77777777" w:rsidR="009454ED" w:rsidRPr="009454ED" w:rsidRDefault="009454ED" w:rsidP="009454ED">
      <w:pPr>
        <w:spacing w:after="160" w:line="360" w:lineRule="auto"/>
        <w:rPr>
          <w:rFonts w:eastAsiaTheme="minorHAnsi"/>
          <w:b/>
          <w:bCs/>
          <w:color w:val="18191A"/>
          <w:sz w:val="28"/>
          <w:szCs w:val="28"/>
          <w:lang w:val="ru-RU"/>
        </w:rPr>
      </w:pPr>
      <w:r w:rsidRPr="009454ED">
        <w:rPr>
          <w:rFonts w:eastAsiaTheme="minorHAnsi"/>
          <w:b/>
          <w:bCs/>
          <w:color w:val="18191A"/>
          <w:sz w:val="28"/>
          <w:szCs w:val="28"/>
          <w:lang w:val="ru-RU"/>
        </w:rPr>
        <w:t>Профили</w:t>
      </w:r>
    </w:p>
    <w:p w14:paraId="21B943AB" w14:textId="77777777" w:rsidR="009454ED" w:rsidRPr="009454ED" w:rsidRDefault="009454ED" w:rsidP="009454ED">
      <w:pPr>
        <w:spacing w:after="160" w:line="360" w:lineRule="auto"/>
        <w:ind w:firstLine="708"/>
        <w:rPr>
          <w:rFonts w:eastAsiaTheme="minorHAnsi"/>
          <w:color w:val="18191A"/>
          <w:sz w:val="28"/>
          <w:szCs w:val="28"/>
          <w:lang w:val="ru-RU"/>
        </w:rPr>
      </w:pPr>
      <w:r w:rsidRPr="009454ED">
        <w:rPr>
          <w:rFonts w:eastAsiaTheme="minorHAnsi"/>
          <w:color w:val="18191A"/>
          <w:sz w:val="28"/>
          <w:szCs w:val="28"/>
          <w:lang w:val="ru-RU"/>
        </w:rPr>
        <w:t xml:space="preserve">Стандарт Bluetooth чётко разграничивает понятия протокола и профиля. Протоколы являются неотъемлемой частью спецификации и являются «горизонтальными» частями отдельных уровней стека Bluetooth. Профили же являются «вертикальными» срезами функциональности и могут быть как обязательными (Generic Access Profile или GAP, Generic Attribute </w:t>
      </w:r>
      <w:r w:rsidRPr="009454ED">
        <w:rPr>
          <w:rFonts w:eastAsiaTheme="minorHAnsi"/>
          <w:color w:val="18191A"/>
          <w:sz w:val="28"/>
          <w:szCs w:val="28"/>
          <w:lang w:val="ru-RU"/>
        </w:rPr>
        <w:lastRenderedPageBreak/>
        <w:t>Profile или GATT), так и специфическими для данного устройства (например, Find Me Profile, Proximity Profile). Производители могут определять и свои собственные профили, например, iBeacon и Apple Notification Center Service фирмы Apple.</w:t>
      </w:r>
    </w:p>
    <w:p w14:paraId="5B65B77C" w14:textId="77777777" w:rsidR="009454ED" w:rsidRPr="009454ED" w:rsidRDefault="009454ED" w:rsidP="007438E7">
      <w:r w:rsidRPr="009454ED">
        <w:rPr>
          <w:rStyle w:val="mw-headline"/>
          <w:b/>
          <w:bCs/>
          <w:color w:val="000000"/>
          <w:sz w:val="28"/>
          <w:szCs w:val="28"/>
        </w:rPr>
        <w:t>Технические данн</w:t>
      </w:r>
      <w:r w:rsidRPr="009454ED">
        <w:rPr>
          <w:rStyle w:val="mw-headline"/>
          <w:b/>
          <w:bCs/>
          <w:color w:val="000000"/>
          <w:sz w:val="28"/>
          <w:szCs w:val="28"/>
          <w:lang w:val="ru-RU"/>
        </w:rPr>
        <w:t>ые</w:t>
      </w:r>
      <w:r w:rsidRPr="009454ED">
        <w:t xml:space="preserve"> </w:t>
      </w:r>
    </w:p>
    <w:tbl>
      <w:tblPr>
        <w:tblW w:w="0" w:type="auto"/>
        <w:tblBorders>
          <w:top w:val="single" w:sz="6" w:space="0" w:color="A2A9B1"/>
          <w:left w:val="single" w:sz="6" w:space="0" w:color="A2A9B1"/>
          <w:bottom w:val="single" w:sz="6" w:space="0" w:color="A2A9B1"/>
          <w:right w:val="single" w:sz="6" w:space="0" w:color="A2A9B1"/>
        </w:tblBorders>
        <w:shd w:val="clear" w:color="auto" w:fill="F8F9FA"/>
        <w:tblCellMar>
          <w:top w:w="15" w:type="dxa"/>
          <w:left w:w="15" w:type="dxa"/>
          <w:bottom w:w="15" w:type="dxa"/>
          <w:right w:w="15" w:type="dxa"/>
        </w:tblCellMar>
        <w:tblLook w:val="04A0" w:firstRow="1" w:lastRow="0" w:firstColumn="1" w:lastColumn="0" w:noHBand="0" w:noVBand="1"/>
      </w:tblPr>
      <w:tblGrid>
        <w:gridCol w:w="2656"/>
        <w:gridCol w:w="2539"/>
        <w:gridCol w:w="4144"/>
      </w:tblGrid>
      <w:tr w:rsidR="009454ED" w14:paraId="11A8D814" w14:textId="77777777" w:rsidTr="009454ED">
        <w:tc>
          <w:tcPr>
            <w:tcW w:w="0" w:type="auto"/>
            <w:tcBorders>
              <w:top w:val="single" w:sz="6" w:space="0" w:color="A2A9B1"/>
              <w:left w:val="single" w:sz="6" w:space="0" w:color="A2A9B1"/>
              <w:bottom w:val="single" w:sz="6" w:space="0" w:color="A2A9B1"/>
              <w:right w:val="single" w:sz="6" w:space="0" w:color="A2A9B1"/>
            </w:tcBorders>
            <w:shd w:val="clear" w:color="auto" w:fill="EAECF0"/>
            <w:tcMar>
              <w:top w:w="48" w:type="dxa"/>
              <w:left w:w="96" w:type="dxa"/>
              <w:bottom w:w="48" w:type="dxa"/>
              <w:right w:w="96" w:type="dxa"/>
            </w:tcMar>
            <w:vAlign w:val="center"/>
            <w:hideMark/>
          </w:tcPr>
          <w:p w14:paraId="683CEB02" w14:textId="77777777" w:rsidR="009454ED" w:rsidRPr="009454ED" w:rsidRDefault="009454ED">
            <w:pPr>
              <w:spacing w:before="240" w:after="240"/>
              <w:jc w:val="center"/>
              <w:rPr>
                <w:rFonts w:ascii="Arial" w:hAnsi="Arial" w:cs="Arial"/>
                <w:b/>
                <w:bCs/>
                <w:color w:val="202122"/>
                <w:sz w:val="21"/>
                <w:szCs w:val="21"/>
              </w:rPr>
            </w:pPr>
            <w:r w:rsidRPr="009454ED">
              <w:rPr>
                <w:rFonts w:ascii="Arial" w:hAnsi="Arial" w:cs="Arial"/>
                <w:b/>
                <w:bCs/>
                <w:color w:val="202122"/>
                <w:sz w:val="21"/>
                <w:szCs w:val="21"/>
              </w:rPr>
              <w:t>Техническая спецификация</w:t>
            </w:r>
          </w:p>
        </w:tc>
        <w:tc>
          <w:tcPr>
            <w:tcW w:w="0" w:type="auto"/>
            <w:tcBorders>
              <w:top w:val="single" w:sz="6" w:space="0" w:color="A2A9B1"/>
              <w:left w:val="single" w:sz="6" w:space="0" w:color="A2A9B1"/>
              <w:bottom w:val="single" w:sz="6" w:space="0" w:color="A2A9B1"/>
              <w:right w:val="single" w:sz="6" w:space="0" w:color="A2A9B1"/>
            </w:tcBorders>
            <w:shd w:val="clear" w:color="auto" w:fill="EAECF0"/>
            <w:tcMar>
              <w:top w:w="48" w:type="dxa"/>
              <w:left w:w="96" w:type="dxa"/>
              <w:bottom w:w="48" w:type="dxa"/>
              <w:right w:w="96" w:type="dxa"/>
            </w:tcMar>
            <w:vAlign w:val="center"/>
            <w:hideMark/>
          </w:tcPr>
          <w:p w14:paraId="04109933" w14:textId="77777777" w:rsidR="009454ED" w:rsidRPr="009454ED" w:rsidRDefault="009454ED">
            <w:pPr>
              <w:spacing w:before="240" w:after="240"/>
              <w:jc w:val="center"/>
              <w:rPr>
                <w:rFonts w:ascii="Arial" w:hAnsi="Arial" w:cs="Arial"/>
                <w:b/>
                <w:bCs/>
                <w:color w:val="202122"/>
                <w:sz w:val="21"/>
                <w:szCs w:val="21"/>
              </w:rPr>
            </w:pPr>
            <w:r w:rsidRPr="009454ED">
              <w:rPr>
                <w:rFonts w:ascii="Arial" w:hAnsi="Arial" w:cs="Arial"/>
                <w:b/>
                <w:bCs/>
                <w:color w:val="202122"/>
                <w:sz w:val="21"/>
                <w:szCs w:val="21"/>
              </w:rPr>
              <w:t>Классический Bluetooth</w:t>
            </w:r>
          </w:p>
        </w:tc>
        <w:tc>
          <w:tcPr>
            <w:tcW w:w="0" w:type="auto"/>
            <w:tcBorders>
              <w:top w:val="single" w:sz="6" w:space="0" w:color="A2A9B1"/>
              <w:left w:val="single" w:sz="6" w:space="0" w:color="A2A9B1"/>
              <w:bottom w:val="single" w:sz="6" w:space="0" w:color="A2A9B1"/>
              <w:right w:val="single" w:sz="6" w:space="0" w:color="A2A9B1"/>
            </w:tcBorders>
            <w:shd w:val="clear" w:color="auto" w:fill="EAECF0"/>
            <w:tcMar>
              <w:top w:w="48" w:type="dxa"/>
              <w:left w:w="96" w:type="dxa"/>
              <w:bottom w:w="48" w:type="dxa"/>
              <w:right w:w="96" w:type="dxa"/>
            </w:tcMar>
            <w:vAlign w:val="center"/>
            <w:hideMark/>
          </w:tcPr>
          <w:p w14:paraId="0BD1FB78" w14:textId="77777777" w:rsidR="009454ED" w:rsidRPr="009454ED" w:rsidRDefault="009454ED">
            <w:pPr>
              <w:spacing w:before="240" w:after="240"/>
              <w:jc w:val="center"/>
              <w:rPr>
                <w:rFonts w:ascii="Arial" w:hAnsi="Arial" w:cs="Arial"/>
                <w:b/>
                <w:bCs/>
                <w:color w:val="202122"/>
                <w:sz w:val="21"/>
                <w:szCs w:val="21"/>
              </w:rPr>
            </w:pPr>
            <w:r w:rsidRPr="009454ED">
              <w:rPr>
                <w:rFonts w:ascii="Arial" w:hAnsi="Arial" w:cs="Arial"/>
                <w:b/>
                <w:bCs/>
                <w:color w:val="202122"/>
                <w:sz w:val="21"/>
                <w:szCs w:val="21"/>
              </w:rPr>
              <w:t>Bluetooth с низким энергопотреблением</w:t>
            </w:r>
          </w:p>
        </w:tc>
      </w:tr>
      <w:tr w:rsidR="009454ED" w14:paraId="65878BDF" w14:textId="77777777" w:rsidTr="009454ED">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1576348F" w14:textId="77777777" w:rsidR="009454ED" w:rsidRPr="009454ED" w:rsidRDefault="009454ED">
            <w:pPr>
              <w:spacing w:before="240" w:after="240"/>
              <w:rPr>
                <w:rFonts w:ascii="Arial" w:hAnsi="Arial" w:cs="Arial"/>
                <w:color w:val="202122"/>
                <w:sz w:val="21"/>
                <w:szCs w:val="21"/>
              </w:rPr>
            </w:pPr>
            <w:r w:rsidRPr="009454ED">
              <w:rPr>
                <w:rFonts w:ascii="Arial" w:hAnsi="Arial" w:cs="Arial"/>
                <w:color w:val="202122"/>
                <w:sz w:val="21"/>
                <w:szCs w:val="21"/>
              </w:rPr>
              <w:t>Радиочастота</w:t>
            </w:r>
          </w:p>
        </w:tc>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72CB1BC0" w14:textId="77777777" w:rsidR="009454ED" w:rsidRPr="009454ED" w:rsidRDefault="009454ED">
            <w:pPr>
              <w:spacing w:before="240" w:after="240"/>
              <w:rPr>
                <w:rFonts w:ascii="Arial" w:hAnsi="Arial" w:cs="Arial"/>
                <w:color w:val="202122"/>
                <w:sz w:val="21"/>
                <w:szCs w:val="21"/>
              </w:rPr>
            </w:pPr>
            <w:r w:rsidRPr="009454ED">
              <w:rPr>
                <w:rFonts w:ascii="Arial" w:hAnsi="Arial" w:cs="Arial"/>
                <w:color w:val="202122"/>
                <w:sz w:val="21"/>
                <w:szCs w:val="21"/>
              </w:rPr>
              <w:t>2.4 ГГц</w:t>
            </w:r>
          </w:p>
        </w:tc>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74F491BA" w14:textId="77777777" w:rsidR="009454ED" w:rsidRPr="009454ED" w:rsidRDefault="009454ED">
            <w:pPr>
              <w:spacing w:before="240" w:after="240"/>
              <w:rPr>
                <w:rFonts w:ascii="Arial" w:hAnsi="Arial" w:cs="Arial"/>
                <w:color w:val="202122"/>
                <w:sz w:val="21"/>
                <w:szCs w:val="21"/>
              </w:rPr>
            </w:pPr>
            <w:r w:rsidRPr="009454ED">
              <w:rPr>
                <w:rFonts w:ascii="Arial" w:hAnsi="Arial" w:cs="Arial"/>
                <w:color w:val="202122"/>
                <w:sz w:val="21"/>
                <w:szCs w:val="21"/>
              </w:rPr>
              <w:t>2.4 ГГц</w:t>
            </w:r>
          </w:p>
        </w:tc>
      </w:tr>
      <w:tr w:rsidR="009454ED" w14:paraId="4D241E1F" w14:textId="77777777" w:rsidTr="009454ED">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1C0DDB3B" w14:textId="77777777" w:rsidR="009454ED" w:rsidRPr="009454ED" w:rsidRDefault="009454ED">
            <w:pPr>
              <w:spacing w:before="240" w:after="240"/>
              <w:rPr>
                <w:rFonts w:ascii="Arial" w:hAnsi="Arial" w:cs="Arial"/>
                <w:color w:val="202122"/>
                <w:sz w:val="21"/>
                <w:szCs w:val="21"/>
              </w:rPr>
            </w:pPr>
            <w:r w:rsidRPr="009454ED">
              <w:rPr>
                <w:rFonts w:ascii="Arial" w:hAnsi="Arial" w:cs="Arial"/>
                <w:color w:val="202122"/>
                <w:sz w:val="21"/>
                <w:szCs w:val="21"/>
              </w:rPr>
              <w:t>Расстояние</w:t>
            </w:r>
          </w:p>
        </w:tc>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5AA02B84" w14:textId="77777777" w:rsidR="009454ED" w:rsidRPr="009454ED" w:rsidRDefault="009454ED">
            <w:pPr>
              <w:spacing w:before="240" w:after="240"/>
              <w:rPr>
                <w:rFonts w:ascii="Arial" w:hAnsi="Arial" w:cs="Arial"/>
                <w:color w:val="202122"/>
                <w:sz w:val="21"/>
                <w:szCs w:val="21"/>
              </w:rPr>
            </w:pPr>
            <w:r w:rsidRPr="009454ED">
              <w:rPr>
                <w:rFonts w:ascii="Arial" w:hAnsi="Arial" w:cs="Arial"/>
                <w:color w:val="202122"/>
                <w:sz w:val="21"/>
                <w:szCs w:val="21"/>
              </w:rPr>
              <w:t>100 м</w:t>
            </w:r>
          </w:p>
        </w:tc>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4DB252ED" w14:textId="77777777" w:rsidR="009454ED" w:rsidRPr="009454ED" w:rsidRDefault="009454ED">
            <w:pPr>
              <w:spacing w:before="240" w:after="240"/>
              <w:rPr>
                <w:rFonts w:ascii="Arial" w:hAnsi="Arial" w:cs="Arial"/>
                <w:color w:val="202122"/>
                <w:sz w:val="21"/>
                <w:szCs w:val="21"/>
              </w:rPr>
            </w:pPr>
            <w:r w:rsidRPr="009454ED">
              <w:rPr>
                <w:rFonts w:ascii="Arial" w:hAnsi="Arial" w:cs="Arial"/>
                <w:color w:val="202122"/>
                <w:sz w:val="21"/>
                <w:szCs w:val="21"/>
              </w:rPr>
              <w:t>&lt;100 м</w:t>
            </w:r>
          </w:p>
        </w:tc>
      </w:tr>
      <w:tr w:rsidR="009454ED" w14:paraId="38A2040A" w14:textId="77777777" w:rsidTr="009454ED">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7DA464CC" w14:textId="77777777" w:rsidR="009454ED" w:rsidRPr="009454ED" w:rsidRDefault="009454ED">
            <w:pPr>
              <w:spacing w:before="240" w:after="240"/>
              <w:rPr>
                <w:rFonts w:ascii="Arial" w:hAnsi="Arial" w:cs="Arial"/>
                <w:color w:val="202122"/>
                <w:sz w:val="21"/>
                <w:szCs w:val="21"/>
                <w:lang w:val="ru-RU"/>
              </w:rPr>
            </w:pPr>
            <w:r w:rsidRPr="009454ED">
              <w:rPr>
                <w:rFonts w:ascii="Arial" w:hAnsi="Arial" w:cs="Arial"/>
                <w:color w:val="202122"/>
                <w:sz w:val="21"/>
                <w:szCs w:val="21"/>
                <w:lang w:val="ru-RU"/>
              </w:rPr>
              <w:t>Скорость передачи данных по воздуху</w:t>
            </w:r>
          </w:p>
        </w:tc>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26BBE8A3" w14:textId="77777777" w:rsidR="009454ED" w:rsidRPr="009454ED" w:rsidRDefault="009454ED">
            <w:pPr>
              <w:spacing w:before="240" w:after="240"/>
              <w:rPr>
                <w:rFonts w:ascii="Arial" w:hAnsi="Arial" w:cs="Arial"/>
                <w:color w:val="202122"/>
                <w:sz w:val="21"/>
                <w:szCs w:val="21"/>
              </w:rPr>
            </w:pPr>
            <w:r w:rsidRPr="009454ED">
              <w:rPr>
                <w:rFonts w:ascii="Arial" w:hAnsi="Arial" w:cs="Arial"/>
                <w:color w:val="202122"/>
                <w:sz w:val="21"/>
                <w:szCs w:val="21"/>
              </w:rPr>
              <w:t>1-3 Мб/с</w:t>
            </w:r>
          </w:p>
        </w:tc>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11D878E1" w14:textId="77777777" w:rsidR="009454ED" w:rsidRPr="009454ED" w:rsidRDefault="009454ED">
            <w:pPr>
              <w:spacing w:before="240" w:after="240"/>
              <w:rPr>
                <w:rFonts w:ascii="Arial" w:hAnsi="Arial" w:cs="Arial"/>
                <w:color w:val="202122"/>
                <w:sz w:val="21"/>
                <w:szCs w:val="21"/>
              </w:rPr>
            </w:pPr>
            <w:r w:rsidRPr="009454ED">
              <w:rPr>
                <w:rFonts w:ascii="Arial" w:hAnsi="Arial" w:cs="Arial"/>
                <w:color w:val="202122"/>
                <w:sz w:val="21"/>
                <w:szCs w:val="21"/>
              </w:rPr>
              <w:t>1 Мб/с</w:t>
            </w:r>
          </w:p>
        </w:tc>
      </w:tr>
      <w:tr w:rsidR="009454ED" w14:paraId="7F2D50A8" w14:textId="77777777" w:rsidTr="009454ED">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3A81C53B" w14:textId="77777777" w:rsidR="009454ED" w:rsidRPr="009454ED" w:rsidRDefault="009454ED">
            <w:pPr>
              <w:spacing w:before="240" w:after="240"/>
              <w:rPr>
                <w:rFonts w:ascii="Arial" w:hAnsi="Arial" w:cs="Arial"/>
                <w:color w:val="202122"/>
                <w:sz w:val="21"/>
                <w:szCs w:val="21"/>
              </w:rPr>
            </w:pPr>
            <w:r w:rsidRPr="009454ED">
              <w:rPr>
                <w:rFonts w:ascii="Arial" w:hAnsi="Arial" w:cs="Arial"/>
                <w:color w:val="202122"/>
                <w:sz w:val="21"/>
                <w:szCs w:val="21"/>
              </w:rPr>
              <w:t>Пропускная способность</w:t>
            </w:r>
          </w:p>
        </w:tc>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1F783ADB" w14:textId="77777777" w:rsidR="009454ED" w:rsidRPr="009454ED" w:rsidRDefault="009454ED">
            <w:pPr>
              <w:spacing w:before="240" w:after="240"/>
              <w:rPr>
                <w:rFonts w:ascii="Arial" w:hAnsi="Arial" w:cs="Arial"/>
                <w:color w:val="202122"/>
                <w:sz w:val="21"/>
                <w:szCs w:val="21"/>
              </w:rPr>
            </w:pPr>
            <w:r w:rsidRPr="009454ED">
              <w:rPr>
                <w:rFonts w:ascii="Arial" w:hAnsi="Arial" w:cs="Arial"/>
                <w:color w:val="202122"/>
                <w:sz w:val="21"/>
                <w:szCs w:val="21"/>
              </w:rPr>
              <w:t>0.7-2.1 Mb/s</w:t>
            </w:r>
          </w:p>
        </w:tc>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6276B5E7" w14:textId="77777777" w:rsidR="009454ED" w:rsidRPr="009454ED" w:rsidRDefault="009454ED">
            <w:pPr>
              <w:spacing w:before="240" w:after="240"/>
              <w:rPr>
                <w:rFonts w:ascii="Arial" w:hAnsi="Arial" w:cs="Arial"/>
                <w:color w:val="202122"/>
                <w:sz w:val="21"/>
                <w:szCs w:val="21"/>
              </w:rPr>
            </w:pPr>
            <w:r w:rsidRPr="009454ED">
              <w:rPr>
                <w:rFonts w:ascii="Arial" w:hAnsi="Arial" w:cs="Arial"/>
                <w:color w:val="202122"/>
                <w:sz w:val="21"/>
                <w:szCs w:val="21"/>
              </w:rPr>
              <w:t>0.27 Mb/s</w:t>
            </w:r>
          </w:p>
        </w:tc>
      </w:tr>
      <w:tr w:rsidR="009454ED" w:rsidRPr="00433E78" w14:paraId="00087BAF" w14:textId="77777777" w:rsidTr="009454ED">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087C32E6" w14:textId="77777777" w:rsidR="009454ED" w:rsidRPr="009454ED" w:rsidRDefault="009454ED">
            <w:pPr>
              <w:spacing w:before="240" w:after="240"/>
              <w:rPr>
                <w:rFonts w:ascii="Arial" w:hAnsi="Arial" w:cs="Arial"/>
                <w:color w:val="202122"/>
                <w:sz w:val="21"/>
                <w:szCs w:val="21"/>
              </w:rPr>
            </w:pPr>
            <w:r w:rsidRPr="009454ED">
              <w:rPr>
                <w:rFonts w:ascii="Arial" w:hAnsi="Arial" w:cs="Arial"/>
                <w:color w:val="202122"/>
                <w:sz w:val="21"/>
                <w:szCs w:val="21"/>
              </w:rPr>
              <w:t>Ведомые устройства</w:t>
            </w:r>
          </w:p>
        </w:tc>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1FB94A65" w14:textId="77777777" w:rsidR="009454ED" w:rsidRPr="009454ED" w:rsidRDefault="009454ED">
            <w:pPr>
              <w:spacing w:before="240" w:after="240"/>
              <w:rPr>
                <w:rFonts w:ascii="Arial" w:hAnsi="Arial" w:cs="Arial"/>
                <w:color w:val="202122"/>
                <w:sz w:val="21"/>
                <w:szCs w:val="21"/>
              </w:rPr>
            </w:pPr>
            <w:r w:rsidRPr="009454ED">
              <w:rPr>
                <w:rFonts w:ascii="Arial" w:hAnsi="Arial" w:cs="Arial"/>
                <w:color w:val="202122"/>
                <w:sz w:val="21"/>
                <w:szCs w:val="21"/>
              </w:rPr>
              <w:t>7</w:t>
            </w:r>
          </w:p>
        </w:tc>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2267B7F2" w14:textId="77777777" w:rsidR="009454ED" w:rsidRPr="009454ED" w:rsidRDefault="009454ED">
            <w:pPr>
              <w:spacing w:before="240" w:after="240"/>
              <w:rPr>
                <w:rFonts w:ascii="Arial" w:hAnsi="Arial" w:cs="Arial"/>
                <w:color w:val="202122"/>
                <w:sz w:val="21"/>
                <w:szCs w:val="21"/>
                <w:lang w:val="ru-RU"/>
              </w:rPr>
            </w:pPr>
            <w:r w:rsidRPr="009454ED">
              <w:rPr>
                <w:rFonts w:ascii="Arial" w:hAnsi="Arial" w:cs="Arial"/>
                <w:color w:val="202122"/>
                <w:sz w:val="21"/>
                <w:szCs w:val="21"/>
                <w:lang w:val="ru-RU"/>
              </w:rPr>
              <w:t>Не предопределено; зависит от реализации</w:t>
            </w:r>
          </w:p>
        </w:tc>
      </w:tr>
      <w:tr w:rsidR="009454ED" w:rsidRPr="00433E78" w14:paraId="23B3688F" w14:textId="77777777" w:rsidTr="009454ED">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607DA7F6" w14:textId="77777777" w:rsidR="009454ED" w:rsidRPr="009454ED" w:rsidRDefault="009454ED">
            <w:pPr>
              <w:spacing w:before="240" w:after="240"/>
              <w:rPr>
                <w:rFonts w:ascii="Arial" w:hAnsi="Arial" w:cs="Arial"/>
                <w:color w:val="202122"/>
                <w:sz w:val="21"/>
                <w:szCs w:val="21"/>
              </w:rPr>
            </w:pPr>
            <w:r w:rsidRPr="009454ED">
              <w:rPr>
                <w:rFonts w:ascii="Arial" w:hAnsi="Arial" w:cs="Arial"/>
                <w:color w:val="202122"/>
                <w:sz w:val="21"/>
                <w:szCs w:val="21"/>
              </w:rPr>
              <w:t>Безопасность</w:t>
            </w:r>
          </w:p>
        </w:tc>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4FA17BD5" w14:textId="77777777" w:rsidR="009454ED" w:rsidRPr="009454ED" w:rsidRDefault="009454ED">
            <w:pPr>
              <w:spacing w:before="240" w:after="240"/>
              <w:rPr>
                <w:rFonts w:ascii="Arial" w:hAnsi="Arial" w:cs="Arial"/>
                <w:color w:val="202122"/>
                <w:sz w:val="21"/>
                <w:szCs w:val="21"/>
                <w:lang w:val="ru-RU"/>
              </w:rPr>
            </w:pPr>
            <w:r w:rsidRPr="009454ED">
              <w:rPr>
                <w:rFonts w:ascii="Arial" w:hAnsi="Arial" w:cs="Arial"/>
                <w:color w:val="202122"/>
                <w:sz w:val="21"/>
                <w:szCs w:val="21"/>
                <w:lang w:val="ru-RU"/>
              </w:rPr>
              <w:t>64/128-</w:t>
            </w:r>
            <w:r w:rsidRPr="009454ED">
              <w:rPr>
                <w:rFonts w:ascii="Arial" w:hAnsi="Arial" w:cs="Arial"/>
                <w:color w:val="202122"/>
                <w:sz w:val="21"/>
                <w:szCs w:val="21"/>
              </w:rPr>
              <w:t>bit</w:t>
            </w:r>
            <w:r w:rsidRPr="009454ED">
              <w:rPr>
                <w:rFonts w:ascii="Arial" w:hAnsi="Arial" w:cs="Arial"/>
                <w:color w:val="202122"/>
                <w:sz w:val="21"/>
                <w:szCs w:val="21"/>
                <w:lang w:val="ru-RU"/>
              </w:rPr>
              <w:t xml:space="preserve"> и определяемый пользователем прикладной уровень</w:t>
            </w:r>
          </w:p>
        </w:tc>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01187E56" w14:textId="77777777" w:rsidR="009454ED" w:rsidRPr="009454ED" w:rsidRDefault="009454ED">
            <w:pPr>
              <w:spacing w:before="240" w:after="240"/>
              <w:rPr>
                <w:rFonts w:ascii="Arial" w:hAnsi="Arial" w:cs="Arial"/>
                <w:color w:val="202122"/>
                <w:sz w:val="21"/>
                <w:szCs w:val="21"/>
                <w:lang w:val="ru-RU"/>
              </w:rPr>
            </w:pPr>
            <w:r w:rsidRPr="009454ED">
              <w:rPr>
                <w:rFonts w:ascii="Arial" w:hAnsi="Arial" w:cs="Arial"/>
                <w:color w:val="202122"/>
                <w:sz w:val="21"/>
                <w:szCs w:val="21"/>
                <w:lang w:val="ru-RU"/>
              </w:rPr>
              <w:t>128-</w:t>
            </w:r>
            <w:r w:rsidRPr="009454ED">
              <w:rPr>
                <w:rFonts w:ascii="Arial" w:hAnsi="Arial" w:cs="Arial"/>
                <w:color w:val="202122"/>
                <w:sz w:val="21"/>
                <w:szCs w:val="21"/>
              </w:rPr>
              <w:t>bit AES </w:t>
            </w:r>
            <w:r w:rsidRPr="009454ED">
              <w:rPr>
                <w:rFonts w:ascii="Arial" w:hAnsi="Arial" w:cs="Arial"/>
                <w:color w:val="202122"/>
                <w:sz w:val="21"/>
                <w:szCs w:val="21"/>
                <w:lang w:val="ru-RU"/>
              </w:rPr>
              <w:t xml:space="preserve">с </w:t>
            </w:r>
            <w:r w:rsidRPr="009454ED">
              <w:rPr>
                <w:rFonts w:ascii="Arial" w:hAnsi="Arial" w:cs="Arial"/>
                <w:color w:val="202122"/>
                <w:sz w:val="21"/>
                <w:szCs w:val="21"/>
              </w:rPr>
              <w:t>Counter</w:t>
            </w:r>
            <w:r w:rsidRPr="009454ED">
              <w:rPr>
                <w:rFonts w:ascii="Arial" w:hAnsi="Arial" w:cs="Arial"/>
                <w:color w:val="202122"/>
                <w:sz w:val="21"/>
                <w:szCs w:val="21"/>
                <w:lang w:val="ru-RU"/>
              </w:rPr>
              <w:t xml:space="preserve"> </w:t>
            </w:r>
            <w:r w:rsidRPr="009454ED">
              <w:rPr>
                <w:rFonts w:ascii="Arial" w:hAnsi="Arial" w:cs="Arial"/>
                <w:color w:val="202122"/>
                <w:sz w:val="21"/>
                <w:szCs w:val="21"/>
              </w:rPr>
              <w:t>Mode</w:t>
            </w:r>
            <w:r w:rsidRPr="009454ED">
              <w:rPr>
                <w:rFonts w:ascii="Arial" w:hAnsi="Arial" w:cs="Arial"/>
                <w:color w:val="202122"/>
                <w:sz w:val="21"/>
                <w:szCs w:val="21"/>
                <w:lang w:val="ru-RU"/>
              </w:rPr>
              <w:t xml:space="preserve"> </w:t>
            </w:r>
            <w:r w:rsidRPr="009454ED">
              <w:rPr>
                <w:rFonts w:ascii="Arial" w:hAnsi="Arial" w:cs="Arial"/>
                <w:color w:val="202122"/>
                <w:sz w:val="21"/>
                <w:szCs w:val="21"/>
              </w:rPr>
              <w:t>CBC</w:t>
            </w:r>
            <w:r w:rsidRPr="009454ED">
              <w:rPr>
                <w:rFonts w:ascii="Arial" w:hAnsi="Arial" w:cs="Arial"/>
                <w:color w:val="202122"/>
                <w:sz w:val="21"/>
                <w:szCs w:val="21"/>
                <w:lang w:val="ru-RU"/>
              </w:rPr>
              <w:t>-</w:t>
            </w:r>
            <w:r w:rsidRPr="009454ED">
              <w:rPr>
                <w:rFonts w:ascii="Arial" w:hAnsi="Arial" w:cs="Arial"/>
                <w:color w:val="202122"/>
                <w:sz w:val="21"/>
                <w:szCs w:val="21"/>
              </w:rPr>
              <w:t>MAC</w:t>
            </w:r>
            <w:r w:rsidRPr="009454ED">
              <w:rPr>
                <w:rFonts w:ascii="Arial" w:hAnsi="Arial" w:cs="Arial"/>
                <w:color w:val="202122"/>
                <w:sz w:val="21"/>
                <w:szCs w:val="21"/>
                <w:lang w:val="ru-RU"/>
              </w:rPr>
              <w:t xml:space="preserve"> и определяемый пользователем прикладной уровень</w:t>
            </w:r>
          </w:p>
        </w:tc>
      </w:tr>
      <w:tr w:rsidR="009454ED" w:rsidRPr="00433E78" w14:paraId="598E736F" w14:textId="77777777" w:rsidTr="009454ED">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34BEFC16" w14:textId="77777777" w:rsidR="009454ED" w:rsidRPr="009454ED" w:rsidRDefault="009454ED">
            <w:pPr>
              <w:spacing w:before="240" w:after="240"/>
              <w:rPr>
                <w:rFonts w:ascii="Arial" w:hAnsi="Arial" w:cs="Arial"/>
                <w:color w:val="202122"/>
                <w:sz w:val="21"/>
                <w:szCs w:val="21"/>
              </w:rPr>
            </w:pPr>
            <w:r w:rsidRPr="009454ED">
              <w:rPr>
                <w:rFonts w:ascii="Arial" w:hAnsi="Arial" w:cs="Arial"/>
                <w:color w:val="202122"/>
                <w:sz w:val="21"/>
                <w:szCs w:val="21"/>
              </w:rPr>
              <w:t>Надёжность</w:t>
            </w:r>
          </w:p>
        </w:tc>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1DD99792" w14:textId="77777777" w:rsidR="009454ED" w:rsidRPr="009454ED" w:rsidRDefault="009454ED">
            <w:pPr>
              <w:spacing w:before="240" w:after="240"/>
              <w:rPr>
                <w:rFonts w:ascii="Arial" w:hAnsi="Arial" w:cs="Arial"/>
                <w:color w:val="202122"/>
                <w:sz w:val="21"/>
                <w:szCs w:val="21"/>
                <w:lang w:val="ru-RU"/>
              </w:rPr>
            </w:pPr>
            <w:r w:rsidRPr="009454ED">
              <w:rPr>
                <w:rFonts w:ascii="Arial" w:hAnsi="Arial" w:cs="Arial"/>
                <w:color w:val="202122"/>
                <w:sz w:val="21"/>
                <w:szCs w:val="21"/>
                <w:lang w:val="ru-RU"/>
              </w:rPr>
              <w:t>Адаптивная быстрая перестройка частоты,</w:t>
            </w:r>
            <w:r w:rsidRPr="009454ED">
              <w:rPr>
                <w:rFonts w:ascii="Arial" w:hAnsi="Arial" w:cs="Arial"/>
                <w:color w:val="202122"/>
                <w:sz w:val="21"/>
                <w:szCs w:val="21"/>
              </w:rPr>
              <w:t> FEC</w:t>
            </w:r>
            <w:r w:rsidRPr="009454ED">
              <w:rPr>
                <w:rFonts w:ascii="Arial" w:hAnsi="Arial" w:cs="Arial"/>
                <w:color w:val="202122"/>
                <w:sz w:val="21"/>
                <w:szCs w:val="21"/>
                <w:lang w:val="ru-RU"/>
              </w:rPr>
              <w:t>, быстрый</w:t>
            </w:r>
            <w:r w:rsidRPr="009454ED">
              <w:rPr>
                <w:rFonts w:ascii="Arial" w:hAnsi="Arial" w:cs="Arial"/>
                <w:color w:val="202122"/>
                <w:sz w:val="21"/>
                <w:szCs w:val="21"/>
              </w:rPr>
              <w:t> ACK</w:t>
            </w:r>
          </w:p>
        </w:tc>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3F988761" w14:textId="77777777" w:rsidR="009454ED" w:rsidRPr="009454ED" w:rsidRDefault="009454ED">
            <w:pPr>
              <w:spacing w:before="240" w:after="240"/>
              <w:rPr>
                <w:rFonts w:ascii="Arial" w:hAnsi="Arial" w:cs="Arial"/>
                <w:color w:val="202122"/>
                <w:sz w:val="21"/>
                <w:szCs w:val="21"/>
                <w:lang w:val="ru-RU"/>
              </w:rPr>
            </w:pPr>
            <w:r w:rsidRPr="009454ED">
              <w:rPr>
                <w:rFonts w:ascii="Arial" w:hAnsi="Arial" w:cs="Arial"/>
                <w:color w:val="202122"/>
                <w:sz w:val="21"/>
                <w:szCs w:val="21"/>
                <w:lang w:val="ru-RU"/>
              </w:rPr>
              <w:t xml:space="preserve">Адаптивная быстрая перестройка частоты, </w:t>
            </w:r>
            <w:r w:rsidRPr="009454ED">
              <w:rPr>
                <w:rFonts w:ascii="Arial" w:hAnsi="Arial" w:cs="Arial"/>
                <w:color w:val="202122"/>
                <w:sz w:val="21"/>
                <w:szCs w:val="21"/>
              </w:rPr>
              <w:t>Lazy</w:t>
            </w:r>
            <w:r w:rsidRPr="009454ED">
              <w:rPr>
                <w:rFonts w:ascii="Arial" w:hAnsi="Arial" w:cs="Arial"/>
                <w:color w:val="202122"/>
                <w:sz w:val="21"/>
                <w:szCs w:val="21"/>
                <w:lang w:val="ru-RU"/>
              </w:rPr>
              <w:t xml:space="preserve"> </w:t>
            </w:r>
            <w:r w:rsidRPr="009454ED">
              <w:rPr>
                <w:rFonts w:ascii="Arial" w:hAnsi="Arial" w:cs="Arial"/>
                <w:color w:val="202122"/>
                <w:sz w:val="21"/>
                <w:szCs w:val="21"/>
              </w:rPr>
              <w:t>Acknowledgement</w:t>
            </w:r>
            <w:r w:rsidRPr="009454ED">
              <w:rPr>
                <w:rFonts w:ascii="Arial" w:hAnsi="Arial" w:cs="Arial"/>
                <w:color w:val="202122"/>
                <w:sz w:val="21"/>
                <w:szCs w:val="21"/>
                <w:lang w:val="ru-RU"/>
              </w:rPr>
              <w:t>, 24-битовый избыточный циклический код (</w:t>
            </w:r>
            <w:r w:rsidRPr="009454ED">
              <w:rPr>
                <w:rFonts w:ascii="Arial" w:hAnsi="Arial" w:cs="Arial"/>
                <w:color w:val="202122"/>
                <w:sz w:val="21"/>
                <w:szCs w:val="21"/>
              </w:rPr>
              <w:t>CRC</w:t>
            </w:r>
            <w:r w:rsidRPr="009454ED">
              <w:rPr>
                <w:rFonts w:ascii="Arial" w:hAnsi="Arial" w:cs="Arial"/>
                <w:color w:val="202122"/>
                <w:sz w:val="21"/>
                <w:szCs w:val="21"/>
                <w:lang w:val="ru-RU"/>
              </w:rPr>
              <w:t>), 32-разрядная проверка целостности сообщения</w:t>
            </w:r>
          </w:p>
        </w:tc>
      </w:tr>
      <w:tr w:rsidR="009454ED" w14:paraId="53F88802" w14:textId="77777777" w:rsidTr="009454ED">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48EF4DBA" w14:textId="77777777" w:rsidR="009454ED" w:rsidRPr="009454ED" w:rsidRDefault="009454ED">
            <w:pPr>
              <w:spacing w:before="240" w:after="240"/>
              <w:rPr>
                <w:rFonts w:ascii="Arial" w:hAnsi="Arial" w:cs="Arial"/>
                <w:color w:val="202122"/>
                <w:sz w:val="21"/>
                <w:szCs w:val="21"/>
              </w:rPr>
            </w:pPr>
            <w:r w:rsidRPr="009454ED">
              <w:rPr>
                <w:rFonts w:ascii="Arial" w:hAnsi="Arial" w:cs="Arial"/>
                <w:color w:val="202122"/>
                <w:sz w:val="21"/>
                <w:szCs w:val="21"/>
              </w:rPr>
              <w:t>Задержка (от неподключенного состояния)</w:t>
            </w:r>
          </w:p>
        </w:tc>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1F85C1B2" w14:textId="77777777" w:rsidR="009454ED" w:rsidRPr="009454ED" w:rsidRDefault="009454ED">
            <w:pPr>
              <w:spacing w:before="240" w:after="240"/>
              <w:rPr>
                <w:rFonts w:ascii="Arial" w:hAnsi="Arial" w:cs="Arial"/>
                <w:color w:val="202122"/>
                <w:sz w:val="21"/>
                <w:szCs w:val="21"/>
              </w:rPr>
            </w:pPr>
            <w:r w:rsidRPr="009454ED">
              <w:rPr>
                <w:rFonts w:ascii="Arial" w:hAnsi="Arial" w:cs="Arial"/>
                <w:color w:val="202122"/>
                <w:sz w:val="21"/>
                <w:szCs w:val="21"/>
              </w:rPr>
              <w:t>Обычно 100 мс</w:t>
            </w:r>
          </w:p>
        </w:tc>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69649D6F" w14:textId="77777777" w:rsidR="009454ED" w:rsidRPr="009454ED" w:rsidRDefault="009454ED">
            <w:pPr>
              <w:spacing w:before="240" w:after="240"/>
              <w:rPr>
                <w:rFonts w:ascii="Arial" w:hAnsi="Arial" w:cs="Arial"/>
                <w:color w:val="202122"/>
                <w:sz w:val="21"/>
                <w:szCs w:val="21"/>
              </w:rPr>
            </w:pPr>
            <w:r w:rsidRPr="009454ED">
              <w:rPr>
                <w:rFonts w:ascii="Arial" w:hAnsi="Arial" w:cs="Arial"/>
                <w:color w:val="202122"/>
                <w:sz w:val="21"/>
                <w:szCs w:val="21"/>
              </w:rPr>
              <w:t>6 мс</w:t>
            </w:r>
          </w:p>
        </w:tc>
      </w:tr>
      <w:tr w:rsidR="009454ED" w14:paraId="51ECEF79" w14:textId="77777777" w:rsidTr="009454ED">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0086A905" w14:textId="77777777" w:rsidR="009454ED" w:rsidRPr="009454ED" w:rsidRDefault="009454ED">
            <w:pPr>
              <w:spacing w:before="240" w:after="240"/>
              <w:rPr>
                <w:rFonts w:ascii="Arial" w:hAnsi="Arial" w:cs="Arial"/>
                <w:color w:val="202122"/>
                <w:sz w:val="21"/>
                <w:szCs w:val="21"/>
                <w:lang w:val="ru-RU"/>
              </w:rPr>
            </w:pPr>
            <w:r w:rsidRPr="009454ED">
              <w:rPr>
                <w:rFonts w:ascii="Arial" w:hAnsi="Arial" w:cs="Arial"/>
                <w:color w:val="202122"/>
                <w:sz w:val="21"/>
                <w:szCs w:val="21"/>
                <w:lang w:val="ru-RU"/>
              </w:rPr>
              <w:t>Минимальное общее время передачи данных (зависит от состояния батареи)</w:t>
            </w:r>
          </w:p>
        </w:tc>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490ED4B2" w14:textId="77777777" w:rsidR="009454ED" w:rsidRPr="009454ED" w:rsidRDefault="009454ED">
            <w:pPr>
              <w:spacing w:before="240" w:after="240"/>
              <w:rPr>
                <w:rFonts w:ascii="Arial" w:hAnsi="Arial" w:cs="Arial"/>
                <w:color w:val="202122"/>
                <w:sz w:val="21"/>
                <w:szCs w:val="21"/>
              </w:rPr>
            </w:pPr>
            <w:r w:rsidRPr="009454ED">
              <w:rPr>
                <w:rFonts w:ascii="Arial" w:hAnsi="Arial" w:cs="Arial"/>
                <w:color w:val="202122"/>
                <w:sz w:val="21"/>
                <w:szCs w:val="21"/>
              </w:rPr>
              <w:t>100 мс</w:t>
            </w:r>
          </w:p>
        </w:tc>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59028D20" w14:textId="77777777" w:rsidR="009454ED" w:rsidRPr="009454ED" w:rsidRDefault="009454ED">
            <w:pPr>
              <w:spacing w:before="240" w:after="240"/>
              <w:rPr>
                <w:rFonts w:ascii="Arial" w:hAnsi="Arial" w:cs="Arial"/>
                <w:color w:val="202122"/>
                <w:sz w:val="21"/>
                <w:szCs w:val="21"/>
              </w:rPr>
            </w:pPr>
            <w:r w:rsidRPr="009454ED">
              <w:rPr>
                <w:rFonts w:ascii="Arial" w:hAnsi="Arial" w:cs="Arial"/>
                <w:color w:val="202122"/>
                <w:sz w:val="21"/>
                <w:szCs w:val="21"/>
              </w:rPr>
              <w:t>3 мс</w:t>
            </w:r>
          </w:p>
        </w:tc>
      </w:tr>
      <w:tr w:rsidR="009454ED" w14:paraId="6336C79C" w14:textId="77777777" w:rsidTr="009454ED">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09ABCF8D" w14:textId="77777777" w:rsidR="009454ED" w:rsidRDefault="009454ED">
            <w:pPr>
              <w:spacing w:before="240" w:after="240"/>
              <w:rPr>
                <w:rFonts w:ascii="Arial" w:hAnsi="Arial" w:cs="Arial"/>
                <w:color w:val="202122"/>
                <w:sz w:val="21"/>
                <w:szCs w:val="21"/>
              </w:rPr>
            </w:pPr>
            <w:r>
              <w:rPr>
                <w:rFonts w:ascii="Arial" w:hAnsi="Arial" w:cs="Arial"/>
                <w:color w:val="202122"/>
                <w:sz w:val="21"/>
                <w:szCs w:val="21"/>
              </w:rPr>
              <w:lastRenderedPageBreak/>
              <w:t>Государственное регулирование</w:t>
            </w:r>
          </w:p>
        </w:tc>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1F45F87E" w14:textId="77777777" w:rsidR="009454ED" w:rsidRDefault="009454ED">
            <w:pPr>
              <w:spacing w:before="240" w:after="240"/>
              <w:rPr>
                <w:rFonts w:ascii="Arial" w:hAnsi="Arial" w:cs="Arial"/>
                <w:color w:val="202122"/>
                <w:sz w:val="21"/>
                <w:szCs w:val="21"/>
              </w:rPr>
            </w:pPr>
            <w:r>
              <w:rPr>
                <w:rFonts w:ascii="Arial" w:hAnsi="Arial" w:cs="Arial"/>
                <w:color w:val="202122"/>
                <w:sz w:val="21"/>
                <w:szCs w:val="21"/>
              </w:rPr>
              <w:t>Во всём мире</w:t>
            </w:r>
          </w:p>
        </w:tc>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5A5AA9F3" w14:textId="77777777" w:rsidR="009454ED" w:rsidRDefault="009454ED">
            <w:pPr>
              <w:spacing w:before="240" w:after="240"/>
              <w:rPr>
                <w:rFonts w:ascii="Arial" w:hAnsi="Arial" w:cs="Arial"/>
                <w:color w:val="202122"/>
                <w:sz w:val="21"/>
                <w:szCs w:val="21"/>
              </w:rPr>
            </w:pPr>
            <w:r>
              <w:rPr>
                <w:rFonts w:ascii="Arial" w:hAnsi="Arial" w:cs="Arial"/>
                <w:color w:val="202122"/>
                <w:sz w:val="21"/>
                <w:szCs w:val="21"/>
              </w:rPr>
              <w:t>Во всём мире</w:t>
            </w:r>
          </w:p>
        </w:tc>
      </w:tr>
      <w:tr w:rsidR="009454ED" w14:paraId="2A75D95F" w14:textId="77777777" w:rsidTr="009454ED">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4794A0EF" w14:textId="77777777" w:rsidR="009454ED" w:rsidRDefault="009454ED">
            <w:pPr>
              <w:spacing w:before="240" w:after="240"/>
              <w:rPr>
                <w:rFonts w:ascii="Arial" w:hAnsi="Arial" w:cs="Arial"/>
                <w:color w:val="202122"/>
                <w:sz w:val="21"/>
                <w:szCs w:val="21"/>
              </w:rPr>
            </w:pPr>
            <w:r>
              <w:rPr>
                <w:rFonts w:ascii="Arial" w:hAnsi="Arial" w:cs="Arial"/>
                <w:color w:val="202122"/>
                <w:sz w:val="21"/>
                <w:szCs w:val="21"/>
              </w:rPr>
              <w:t>Орган по сертификации</w:t>
            </w:r>
          </w:p>
        </w:tc>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2BEED4EE" w14:textId="77777777" w:rsidR="009454ED" w:rsidRDefault="009454ED">
            <w:pPr>
              <w:spacing w:before="240" w:after="240"/>
              <w:rPr>
                <w:rFonts w:ascii="Arial" w:hAnsi="Arial" w:cs="Arial"/>
                <w:color w:val="202122"/>
                <w:sz w:val="21"/>
                <w:szCs w:val="21"/>
              </w:rPr>
            </w:pPr>
            <w:r>
              <w:rPr>
                <w:rFonts w:ascii="Arial" w:hAnsi="Arial" w:cs="Arial"/>
                <w:color w:val="202122"/>
                <w:sz w:val="21"/>
                <w:szCs w:val="21"/>
              </w:rPr>
              <w:t>Bluetooth SIG</w:t>
            </w:r>
          </w:p>
        </w:tc>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046B7BB7" w14:textId="77777777" w:rsidR="009454ED" w:rsidRDefault="009454ED">
            <w:pPr>
              <w:spacing w:before="240" w:after="240"/>
              <w:rPr>
                <w:rFonts w:ascii="Arial" w:hAnsi="Arial" w:cs="Arial"/>
                <w:color w:val="202122"/>
                <w:sz w:val="21"/>
                <w:szCs w:val="21"/>
              </w:rPr>
            </w:pPr>
            <w:r>
              <w:rPr>
                <w:rFonts w:ascii="Arial" w:hAnsi="Arial" w:cs="Arial"/>
                <w:color w:val="202122"/>
                <w:sz w:val="21"/>
                <w:szCs w:val="21"/>
              </w:rPr>
              <w:t>Bluetooth SIG</w:t>
            </w:r>
          </w:p>
        </w:tc>
      </w:tr>
      <w:tr w:rsidR="009454ED" w14:paraId="1B3BC803" w14:textId="77777777" w:rsidTr="009454ED">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0620ECB4" w14:textId="77777777" w:rsidR="009454ED" w:rsidRDefault="009454ED">
            <w:pPr>
              <w:spacing w:before="240" w:after="240"/>
              <w:rPr>
                <w:rFonts w:ascii="Arial" w:hAnsi="Arial" w:cs="Arial"/>
                <w:color w:val="202122"/>
                <w:sz w:val="21"/>
                <w:szCs w:val="21"/>
              </w:rPr>
            </w:pPr>
            <w:r>
              <w:rPr>
                <w:rFonts w:ascii="Arial" w:hAnsi="Arial" w:cs="Arial"/>
                <w:color w:val="202122"/>
                <w:sz w:val="21"/>
                <w:szCs w:val="21"/>
              </w:rPr>
              <w:t>Передача голоса</w:t>
            </w:r>
          </w:p>
        </w:tc>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38256B0A" w14:textId="77777777" w:rsidR="009454ED" w:rsidRDefault="009454ED">
            <w:pPr>
              <w:spacing w:before="240" w:after="240"/>
              <w:rPr>
                <w:rFonts w:ascii="Arial" w:hAnsi="Arial" w:cs="Arial"/>
                <w:color w:val="202122"/>
                <w:sz w:val="21"/>
                <w:szCs w:val="21"/>
              </w:rPr>
            </w:pPr>
            <w:r>
              <w:rPr>
                <w:rFonts w:ascii="Arial" w:hAnsi="Arial" w:cs="Arial"/>
                <w:color w:val="202122"/>
                <w:sz w:val="21"/>
                <w:szCs w:val="21"/>
              </w:rPr>
              <w:t>Да</w:t>
            </w:r>
          </w:p>
        </w:tc>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0E883A93" w14:textId="77777777" w:rsidR="009454ED" w:rsidRDefault="009454ED">
            <w:pPr>
              <w:spacing w:before="240" w:after="240"/>
              <w:rPr>
                <w:rFonts w:ascii="Arial" w:hAnsi="Arial" w:cs="Arial"/>
                <w:color w:val="202122"/>
                <w:sz w:val="21"/>
                <w:szCs w:val="21"/>
              </w:rPr>
            </w:pPr>
            <w:r>
              <w:rPr>
                <w:rFonts w:ascii="Arial" w:hAnsi="Arial" w:cs="Arial"/>
                <w:color w:val="202122"/>
                <w:sz w:val="21"/>
                <w:szCs w:val="21"/>
              </w:rPr>
              <w:t>Нет</w:t>
            </w:r>
          </w:p>
        </w:tc>
      </w:tr>
      <w:tr w:rsidR="009454ED" w14:paraId="615E6A67" w14:textId="77777777" w:rsidTr="009454ED">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5F74CDD1" w14:textId="77777777" w:rsidR="009454ED" w:rsidRDefault="009454ED">
            <w:pPr>
              <w:spacing w:before="240" w:after="240"/>
              <w:rPr>
                <w:rFonts w:ascii="Arial" w:hAnsi="Arial" w:cs="Arial"/>
                <w:color w:val="202122"/>
                <w:sz w:val="21"/>
                <w:szCs w:val="21"/>
              </w:rPr>
            </w:pPr>
            <w:r>
              <w:rPr>
                <w:rFonts w:ascii="Arial" w:hAnsi="Arial" w:cs="Arial"/>
                <w:color w:val="202122"/>
                <w:sz w:val="21"/>
                <w:szCs w:val="21"/>
              </w:rPr>
              <w:t>Топология сети</w:t>
            </w:r>
          </w:p>
        </w:tc>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1F08A3A5" w14:textId="77777777" w:rsidR="009454ED" w:rsidRDefault="009454ED">
            <w:pPr>
              <w:spacing w:after="240"/>
              <w:rPr>
                <w:rFonts w:ascii="Arial" w:hAnsi="Arial" w:cs="Arial"/>
                <w:color w:val="202122"/>
                <w:sz w:val="21"/>
                <w:szCs w:val="21"/>
              </w:rPr>
            </w:pPr>
            <w:r w:rsidRPr="009454ED">
              <w:rPr>
                <w:rFonts w:ascii="Arial" w:hAnsi="Arial" w:cs="Arial"/>
                <w:color w:val="202122"/>
                <w:sz w:val="21"/>
                <w:szCs w:val="21"/>
              </w:rPr>
              <w:t>Scatternet</w:t>
            </w:r>
            <w:r>
              <w:rPr>
                <w:rFonts w:ascii="Arial" w:hAnsi="Arial" w:cs="Arial"/>
                <w:color w:val="202122"/>
                <w:sz w:val="21"/>
                <w:szCs w:val="21"/>
              </w:rPr>
              <w:t xml:space="preserve"> </w:t>
            </w:r>
          </w:p>
        </w:tc>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297AA6D1" w14:textId="77777777" w:rsidR="009454ED" w:rsidRDefault="009454ED">
            <w:pPr>
              <w:spacing w:after="240"/>
              <w:rPr>
                <w:rFonts w:ascii="Arial" w:hAnsi="Arial" w:cs="Arial"/>
                <w:color w:val="202122"/>
                <w:sz w:val="21"/>
                <w:szCs w:val="21"/>
              </w:rPr>
            </w:pPr>
            <w:r w:rsidRPr="009454ED">
              <w:rPr>
                <w:rFonts w:ascii="Arial" w:hAnsi="Arial" w:cs="Arial"/>
                <w:color w:val="202122"/>
                <w:sz w:val="21"/>
                <w:szCs w:val="21"/>
              </w:rPr>
              <w:t>Scatternet</w:t>
            </w:r>
            <w:r>
              <w:rPr>
                <w:rFonts w:ascii="Arial" w:hAnsi="Arial" w:cs="Arial"/>
                <w:color w:val="202122"/>
                <w:sz w:val="21"/>
                <w:szCs w:val="21"/>
              </w:rPr>
              <w:t xml:space="preserve"> </w:t>
            </w:r>
          </w:p>
        </w:tc>
      </w:tr>
      <w:tr w:rsidR="009454ED" w:rsidRPr="00433E78" w14:paraId="4D271D12" w14:textId="77777777" w:rsidTr="009454ED">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7E24E062" w14:textId="77777777" w:rsidR="009454ED" w:rsidRDefault="009454ED">
            <w:pPr>
              <w:spacing w:after="240"/>
              <w:rPr>
                <w:rFonts w:ascii="Arial" w:hAnsi="Arial" w:cs="Arial"/>
                <w:color w:val="202122"/>
                <w:sz w:val="21"/>
                <w:szCs w:val="21"/>
              </w:rPr>
            </w:pPr>
            <w:r>
              <w:rPr>
                <w:rFonts w:ascii="Arial" w:hAnsi="Arial" w:cs="Arial"/>
                <w:color w:val="202122"/>
                <w:sz w:val="21"/>
                <w:szCs w:val="21"/>
              </w:rPr>
              <w:t>Потребляемая мощность</w:t>
            </w:r>
          </w:p>
        </w:tc>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67C1102D" w14:textId="77777777" w:rsidR="009454ED" w:rsidRDefault="009454ED">
            <w:pPr>
              <w:spacing w:after="240"/>
              <w:rPr>
                <w:rFonts w:ascii="Arial" w:hAnsi="Arial" w:cs="Arial"/>
                <w:color w:val="202122"/>
                <w:sz w:val="21"/>
                <w:szCs w:val="21"/>
              </w:rPr>
            </w:pPr>
            <w:r>
              <w:rPr>
                <w:rFonts w:ascii="Arial" w:hAnsi="Arial" w:cs="Arial"/>
                <w:color w:val="202122"/>
                <w:sz w:val="21"/>
                <w:szCs w:val="21"/>
              </w:rPr>
              <w:t>1 Вт в качестве исходной</w:t>
            </w:r>
          </w:p>
        </w:tc>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749682DC" w14:textId="77777777" w:rsidR="009454ED" w:rsidRPr="009454ED" w:rsidRDefault="009454ED">
            <w:pPr>
              <w:spacing w:after="240"/>
              <w:rPr>
                <w:rFonts w:ascii="Arial" w:hAnsi="Arial" w:cs="Arial"/>
                <w:color w:val="202122"/>
                <w:sz w:val="21"/>
                <w:szCs w:val="21"/>
                <w:lang w:val="ru-RU"/>
              </w:rPr>
            </w:pPr>
            <w:r w:rsidRPr="009454ED">
              <w:rPr>
                <w:rFonts w:ascii="Arial" w:hAnsi="Arial" w:cs="Arial"/>
                <w:color w:val="202122"/>
                <w:sz w:val="21"/>
                <w:szCs w:val="21"/>
                <w:lang w:val="ru-RU"/>
              </w:rPr>
              <w:t>От 0,01 Вт до 0,5 Вт (в зависимости от вариантов использования)</w:t>
            </w:r>
          </w:p>
        </w:tc>
      </w:tr>
      <w:tr w:rsidR="009454ED" w14:paraId="76911447" w14:textId="77777777" w:rsidTr="009454ED">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70930BC9" w14:textId="77777777" w:rsidR="009454ED" w:rsidRDefault="009454ED">
            <w:pPr>
              <w:spacing w:after="240"/>
              <w:rPr>
                <w:rFonts w:ascii="Arial" w:hAnsi="Arial" w:cs="Arial"/>
                <w:color w:val="202122"/>
                <w:sz w:val="21"/>
                <w:szCs w:val="21"/>
              </w:rPr>
            </w:pPr>
            <w:r>
              <w:rPr>
                <w:rFonts w:ascii="Arial" w:hAnsi="Arial" w:cs="Arial"/>
                <w:color w:val="202122"/>
                <w:sz w:val="21"/>
                <w:szCs w:val="21"/>
              </w:rPr>
              <w:t>Максимально потребляемый ток</w:t>
            </w:r>
          </w:p>
        </w:tc>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54380C77" w14:textId="77777777" w:rsidR="009454ED" w:rsidRDefault="009454ED">
            <w:pPr>
              <w:spacing w:after="240"/>
              <w:rPr>
                <w:rFonts w:ascii="Arial" w:hAnsi="Arial" w:cs="Arial"/>
                <w:color w:val="202122"/>
                <w:sz w:val="21"/>
                <w:szCs w:val="21"/>
              </w:rPr>
            </w:pPr>
            <w:r>
              <w:rPr>
                <w:rFonts w:ascii="Arial" w:hAnsi="Arial" w:cs="Arial"/>
                <w:color w:val="202122"/>
                <w:sz w:val="21"/>
                <w:szCs w:val="21"/>
              </w:rPr>
              <w:t>&lt;30 мА</w:t>
            </w:r>
          </w:p>
        </w:tc>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0543012F" w14:textId="77777777" w:rsidR="009454ED" w:rsidRDefault="009454ED">
            <w:pPr>
              <w:spacing w:after="240"/>
              <w:rPr>
                <w:rFonts w:ascii="Arial" w:hAnsi="Arial" w:cs="Arial"/>
                <w:color w:val="202122"/>
                <w:sz w:val="21"/>
                <w:szCs w:val="21"/>
              </w:rPr>
            </w:pPr>
            <w:r>
              <w:rPr>
                <w:rFonts w:ascii="Arial" w:hAnsi="Arial" w:cs="Arial"/>
                <w:color w:val="202122"/>
                <w:sz w:val="21"/>
                <w:szCs w:val="21"/>
              </w:rPr>
              <w:t>&lt;15 мА</w:t>
            </w:r>
          </w:p>
        </w:tc>
      </w:tr>
      <w:tr w:rsidR="009454ED" w14:paraId="2A5656E9" w14:textId="77777777" w:rsidTr="009454ED">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36C3EE71" w14:textId="77777777" w:rsidR="009454ED" w:rsidRDefault="009454ED">
            <w:pPr>
              <w:spacing w:after="240"/>
              <w:rPr>
                <w:rFonts w:ascii="Arial" w:hAnsi="Arial" w:cs="Arial"/>
                <w:color w:val="202122"/>
                <w:sz w:val="21"/>
                <w:szCs w:val="21"/>
              </w:rPr>
            </w:pPr>
            <w:r>
              <w:rPr>
                <w:rFonts w:ascii="Arial" w:hAnsi="Arial" w:cs="Arial"/>
                <w:color w:val="202122"/>
                <w:sz w:val="21"/>
                <w:szCs w:val="21"/>
              </w:rPr>
              <w:t>Обнаружение службы</w:t>
            </w:r>
          </w:p>
        </w:tc>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159F2844" w14:textId="77777777" w:rsidR="009454ED" w:rsidRDefault="009454ED">
            <w:pPr>
              <w:spacing w:after="240"/>
              <w:rPr>
                <w:rFonts w:ascii="Arial" w:hAnsi="Arial" w:cs="Arial"/>
                <w:color w:val="202122"/>
                <w:sz w:val="21"/>
                <w:szCs w:val="21"/>
              </w:rPr>
            </w:pPr>
            <w:r>
              <w:rPr>
                <w:rFonts w:ascii="Arial" w:hAnsi="Arial" w:cs="Arial"/>
                <w:color w:val="202122"/>
                <w:sz w:val="21"/>
                <w:szCs w:val="21"/>
              </w:rPr>
              <w:t>Да</w:t>
            </w:r>
          </w:p>
        </w:tc>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15D8698F" w14:textId="77777777" w:rsidR="009454ED" w:rsidRDefault="009454ED">
            <w:pPr>
              <w:spacing w:after="240"/>
              <w:rPr>
                <w:rFonts w:ascii="Arial" w:hAnsi="Arial" w:cs="Arial"/>
                <w:color w:val="202122"/>
                <w:sz w:val="21"/>
                <w:szCs w:val="21"/>
              </w:rPr>
            </w:pPr>
            <w:r>
              <w:rPr>
                <w:rFonts w:ascii="Arial" w:hAnsi="Arial" w:cs="Arial"/>
                <w:color w:val="202122"/>
                <w:sz w:val="21"/>
                <w:szCs w:val="21"/>
              </w:rPr>
              <w:t>Да</w:t>
            </w:r>
          </w:p>
        </w:tc>
      </w:tr>
      <w:tr w:rsidR="009454ED" w14:paraId="5572BDDD" w14:textId="77777777" w:rsidTr="009454ED">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4D50F8D1" w14:textId="77777777" w:rsidR="009454ED" w:rsidRDefault="009454ED">
            <w:pPr>
              <w:spacing w:after="240"/>
              <w:rPr>
                <w:rFonts w:ascii="Arial" w:hAnsi="Arial" w:cs="Arial"/>
                <w:color w:val="202122"/>
                <w:sz w:val="21"/>
                <w:szCs w:val="21"/>
              </w:rPr>
            </w:pPr>
            <w:r>
              <w:rPr>
                <w:rFonts w:ascii="Arial" w:hAnsi="Arial" w:cs="Arial"/>
                <w:color w:val="202122"/>
                <w:sz w:val="21"/>
                <w:szCs w:val="21"/>
              </w:rPr>
              <w:t>Определение конфигурации</w:t>
            </w:r>
          </w:p>
        </w:tc>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36665167" w14:textId="77777777" w:rsidR="009454ED" w:rsidRDefault="009454ED">
            <w:pPr>
              <w:spacing w:after="240"/>
              <w:rPr>
                <w:rFonts w:ascii="Arial" w:hAnsi="Arial" w:cs="Arial"/>
                <w:color w:val="202122"/>
                <w:sz w:val="21"/>
                <w:szCs w:val="21"/>
              </w:rPr>
            </w:pPr>
            <w:r>
              <w:rPr>
                <w:rFonts w:ascii="Arial" w:hAnsi="Arial" w:cs="Arial"/>
                <w:color w:val="202122"/>
                <w:sz w:val="21"/>
                <w:szCs w:val="21"/>
              </w:rPr>
              <w:t>Да</w:t>
            </w:r>
          </w:p>
        </w:tc>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0E4DB057" w14:textId="77777777" w:rsidR="009454ED" w:rsidRDefault="009454ED">
            <w:pPr>
              <w:spacing w:after="240"/>
              <w:rPr>
                <w:rFonts w:ascii="Arial" w:hAnsi="Arial" w:cs="Arial"/>
                <w:color w:val="202122"/>
                <w:sz w:val="21"/>
                <w:szCs w:val="21"/>
              </w:rPr>
            </w:pPr>
            <w:r>
              <w:rPr>
                <w:rFonts w:ascii="Arial" w:hAnsi="Arial" w:cs="Arial"/>
                <w:color w:val="202122"/>
                <w:sz w:val="21"/>
                <w:szCs w:val="21"/>
              </w:rPr>
              <w:t>Да</w:t>
            </w:r>
          </w:p>
        </w:tc>
      </w:tr>
      <w:tr w:rsidR="009454ED" w:rsidRPr="00433E78" w14:paraId="7873827F" w14:textId="77777777" w:rsidTr="009454ED">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2DEAB355" w14:textId="77777777" w:rsidR="009454ED" w:rsidRDefault="009454ED">
            <w:pPr>
              <w:spacing w:after="240"/>
              <w:rPr>
                <w:rFonts w:ascii="Arial" w:hAnsi="Arial" w:cs="Arial"/>
                <w:color w:val="202122"/>
                <w:sz w:val="21"/>
                <w:szCs w:val="21"/>
              </w:rPr>
            </w:pPr>
            <w:r>
              <w:rPr>
                <w:rFonts w:ascii="Arial" w:hAnsi="Arial" w:cs="Arial"/>
                <w:color w:val="202122"/>
                <w:sz w:val="21"/>
                <w:szCs w:val="21"/>
              </w:rPr>
              <w:t>Варианты использования</w:t>
            </w:r>
          </w:p>
        </w:tc>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1FEE9ADF" w14:textId="77777777" w:rsidR="009454ED" w:rsidRPr="009454ED" w:rsidRDefault="009454ED">
            <w:pPr>
              <w:spacing w:after="240"/>
              <w:rPr>
                <w:rFonts w:ascii="Arial" w:hAnsi="Arial" w:cs="Arial"/>
                <w:color w:val="202122"/>
                <w:sz w:val="21"/>
                <w:szCs w:val="21"/>
                <w:lang w:val="ru-RU"/>
              </w:rPr>
            </w:pPr>
            <w:r w:rsidRPr="009454ED">
              <w:rPr>
                <w:rFonts w:ascii="Arial" w:hAnsi="Arial" w:cs="Arial"/>
                <w:color w:val="202122"/>
                <w:sz w:val="21"/>
                <w:szCs w:val="21"/>
                <w:lang w:val="ru-RU"/>
              </w:rPr>
              <w:t>Мобильные телефоны, игры, наушники, стерео аудио потоки, автомобили, ПК и т. д.</w:t>
            </w:r>
          </w:p>
        </w:tc>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1FB8326F" w14:textId="77777777" w:rsidR="009454ED" w:rsidRPr="009454ED" w:rsidRDefault="009454ED">
            <w:pPr>
              <w:spacing w:after="240"/>
              <w:rPr>
                <w:rFonts w:ascii="Arial" w:hAnsi="Arial" w:cs="Arial"/>
                <w:color w:val="202122"/>
                <w:sz w:val="21"/>
                <w:szCs w:val="21"/>
                <w:lang w:val="ru-RU"/>
              </w:rPr>
            </w:pPr>
            <w:r w:rsidRPr="009454ED">
              <w:rPr>
                <w:rFonts w:ascii="Arial" w:hAnsi="Arial" w:cs="Arial"/>
                <w:color w:val="202122"/>
                <w:sz w:val="21"/>
                <w:szCs w:val="21"/>
                <w:lang w:val="ru-RU"/>
              </w:rPr>
              <w:t>Мобильные телефоны, игры, ПК, часы, спорт и физкультура, здравоохранение, автомобили, бытовая электроника, автоматизация, промышленность и т. д.</w:t>
            </w:r>
          </w:p>
        </w:tc>
      </w:tr>
    </w:tbl>
    <w:p w14:paraId="0262287E" w14:textId="77777777" w:rsidR="009454ED" w:rsidRPr="009454ED" w:rsidRDefault="009454ED" w:rsidP="009454ED">
      <w:pPr>
        <w:rPr>
          <w:lang w:val="ru-RU"/>
        </w:rPr>
      </w:pPr>
    </w:p>
    <w:p w14:paraId="0AB8220C" w14:textId="77777777" w:rsidR="009454ED" w:rsidRPr="009454ED" w:rsidRDefault="009454ED" w:rsidP="009454ED">
      <w:pPr>
        <w:spacing w:after="160" w:line="259" w:lineRule="auto"/>
        <w:rPr>
          <w:rFonts w:eastAsiaTheme="minorHAnsi"/>
          <w:b/>
          <w:bCs/>
          <w:color w:val="18191A"/>
          <w:sz w:val="28"/>
          <w:szCs w:val="28"/>
          <w:lang w:val="ru-RU"/>
        </w:rPr>
      </w:pPr>
      <w:r w:rsidRPr="009454ED">
        <w:rPr>
          <w:rFonts w:eastAsiaTheme="minorHAnsi"/>
          <w:b/>
          <w:bCs/>
          <w:color w:val="18191A"/>
          <w:sz w:val="28"/>
          <w:szCs w:val="28"/>
          <w:lang w:val="ru-RU"/>
        </w:rPr>
        <w:t>Варианты использования</w:t>
      </w:r>
    </w:p>
    <w:p w14:paraId="54FEE9A5" w14:textId="77777777" w:rsidR="009454ED" w:rsidRPr="009454ED" w:rsidRDefault="009454ED" w:rsidP="009454ED">
      <w:pPr>
        <w:spacing w:after="160" w:line="360" w:lineRule="auto"/>
        <w:ind w:firstLine="708"/>
        <w:rPr>
          <w:rFonts w:eastAsiaTheme="minorHAnsi"/>
          <w:color w:val="18191A"/>
          <w:sz w:val="28"/>
          <w:szCs w:val="28"/>
          <w:lang w:val="ru-RU"/>
        </w:rPr>
      </w:pPr>
      <w:r w:rsidRPr="009454ED">
        <w:rPr>
          <w:rFonts w:eastAsiaTheme="minorHAnsi"/>
          <w:color w:val="18191A"/>
          <w:sz w:val="28"/>
          <w:szCs w:val="28"/>
          <w:lang w:val="ru-RU"/>
        </w:rPr>
        <w:t>Bluetooth с низким энергопотреблением является расширением спецификации базовой беспроводной технологии Bluetooth, которая добавит новые функциональные возможности и позволит создавать приложения для удаленного управления, медицинского наблюдения, спортивных датчиков и других устройств. Bluetooth с низким энергопотреблением даст возможность улучшить существующие варианты применения, расширяя применимость и функциональные возможности технологии Bluetooth.</w:t>
      </w:r>
    </w:p>
    <w:p w14:paraId="5256541E" w14:textId="77777777" w:rsidR="009454ED" w:rsidRPr="009454ED" w:rsidRDefault="009454ED" w:rsidP="009454ED">
      <w:pPr>
        <w:spacing w:after="160" w:line="360" w:lineRule="auto"/>
        <w:rPr>
          <w:rFonts w:eastAsiaTheme="minorHAnsi"/>
          <w:color w:val="18191A"/>
          <w:sz w:val="28"/>
          <w:szCs w:val="28"/>
          <w:lang w:val="ru-RU"/>
        </w:rPr>
      </w:pPr>
    </w:p>
    <w:p w14:paraId="54E5F71C" w14:textId="77777777" w:rsidR="009454ED" w:rsidRPr="009454ED" w:rsidRDefault="009454ED" w:rsidP="009454ED">
      <w:pPr>
        <w:spacing w:after="160" w:line="360" w:lineRule="auto"/>
        <w:rPr>
          <w:rFonts w:eastAsiaTheme="minorHAnsi"/>
          <w:color w:val="18191A"/>
          <w:sz w:val="28"/>
          <w:szCs w:val="28"/>
          <w:lang w:val="ru-RU"/>
        </w:rPr>
      </w:pPr>
      <w:r w:rsidRPr="009454ED">
        <w:rPr>
          <w:rFonts w:eastAsiaTheme="minorHAnsi"/>
          <w:color w:val="18191A"/>
          <w:sz w:val="28"/>
          <w:szCs w:val="28"/>
          <w:lang w:val="ru-RU"/>
        </w:rPr>
        <w:t xml:space="preserve">Соответствующие чипы могут быть интегрированы в такие продукты, как наручные часы, беспроводные клавиатуры, геймпады и датчики тела, которые могут подключаться к принимающим (хост) устройствам, таким как </w:t>
      </w:r>
      <w:r w:rsidRPr="009454ED">
        <w:rPr>
          <w:rFonts w:eastAsiaTheme="minorHAnsi"/>
          <w:color w:val="18191A"/>
          <w:sz w:val="28"/>
          <w:szCs w:val="28"/>
          <w:lang w:val="ru-RU"/>
        </w:rPr>
        <w:lastRenderedPageBreak/>
        <w:t>мобильные телефоны, персональные цифровые помощники (КПК) и персональные компьютеры (ПК).</w:t>
      </w:r>
    </w:p>
    <w:p w14:paraId="1545E2D0" w14:textId="77777777" w:rsidR="009454ED" w:rsidRPr="009454ED" w:rsidRDefault="009454ED" w:rsidP="009454ED">
      <w:pPr>
        <w:spacing w:after="160" w:line="259" w:lineRule="auto"/>
        <w:rPr>
          <w:rFonts w:eastAsiaTheme="minorHAnsi"/>
          <w:b/>
          <w:bCs/>
          <w:color w:val="18191A"/>
          <w:sz w:val="28"/>
          <w:szCs w:val="28"/>
          <w:lang w:val="ru-RU"/>
        </w:rPr>
      </w:pPr>
      <w:r w:rsidRPr="009454ED">
        <w:rPr>
          <w:rFonts w:eastAsiaTheme="minorHAnsi"/>
          <w:b/>
          <w:bCs/>
          <w:color w:val="18191A"/>
          <w:sz w:val="28"/>
          <w:szCs w:val="28"/>
          <w:lang w:val="ru-RU"/>
        </w:rPr>
        <w:t>Стандартизация</w:t>
      </w:r>
    </w:p>
    <w:p w14:paraId="351AFFC8" w14:textId="77777777" w:rsidR="009454ED" w:rsidRPr="009454ED" w:rsidRDefault="009454ED" w:rsidP="009454ED">
      <w:pPr>
        <w:spacing w:after="160" w:line="360" w:lineRule="auto"/>
        <w:ind w:firstLine="708"/>
        <w:rPr>
          <w:rFonts w:eastAsiaTheme="minorHAnsi"/>
          <w:color w:val="18191A"/>
          <w:sz w:val="28"/>
          <w:szCs w:val="28"/>
          <w:lang w:val="ru-RU"/>
        </w:rPr>
      </w:pPr>
      <w:r w:rsidRPr="009454ED">
        <w:rPr>
          <w:rFonts w:eastAsiaTheme="minorHAnsi"/>
          <w:color w:val="18191A"/>
          <w:sz w:val="28"/>
          <w:szCs w:val="28"/>
          <w:lang w:val="ru-RU"/>
        </w:rPr>
        <w:t>На рынке патентованных решений для обеспечения связи, технология Bluetooth с низким энергопотреблением определяет себя как:</w:t>
      </w:r>
    </w:p>
    <w:p w14:paraId="67D37AAA" w14:textId="77777777" w:rsidR="009454ED" w:rsidRPr="009454ED" w:rsidRDefault="009454ED" w:rsidP="009454ED">
      <w:pPr>
        <w:spacing w:after="160" w:line="360" w:lineRule="auto"/>
        <w:rPr>
          <w:rFonts w:eastAsiaTheme="minorHAnsi"/>
          <w:color w:val="18191A"/>
          <w:sz w:val="28"/>
          <w:szCs w:val="28"/>
          <w:lang w:val="ru-RU"/>
        </w:rPr>
      </w:pPr>
      <w:r>
        <w:rPr>
          <w:rFonts w:eastAsiaTheme="minorHAnsi"/>
          <w:color w:val="18191A"/>
          <w:sz w:val="28"/>
          <w:szCs w:val="28"/>
          <w:lang w:val="ru-RU"/>
        </w:rPr>
        <w:t xml:space="preserve">- </w:t>
      </w:r>
      <w:r w:rsidRPr="009454ED">
        <w:rPr>
          <w:rFonts w:eastAsiaTheme="minorHAnsi"/>
          <w:color w:val="18191A"/>
          <w:sz w:val="28"/>
          <w:szCs w:val="28"/>
          <w:lang w:val="ru-RU"/>
        </w:rPr>
        <w:t>широкораспространенный промышленный стандарт протоколов (Bluetooth SIG)</w:t>
      </w:r>
    </w:p>
    <w:p w14:paraId="3715B1E3" w14:textId="77777777" w:rsidR="009454ED" w:rsidRPr="009454ED" w:rsidRDefault="009454ED" w:rsidP="009454ED">
      <w:pPr>
        <w:spacing w:after="160" w:line="360" w:lineRule="auto"/>
        <w:rPr>
          <w:rFonts w:eastAsiaTheme="minorHAnsi"/>
          <w:color w:val="18191A"/>
          <w:sz w:val="28"/>
          <w:szCs w:val="28"/>
          <w:lang w:val="ru-RU"/>
        </w:rPr>
      </w:pPr>
      <w:r>
        <w:rPr>
          <w:rFonts w:eastAsiaTheme="minorHAnsi"/>
          <w:color w:val="18191A"/>
          <w:sz w:val="28"/>
          <w:szCs w:val="28"/>
          <w:lang w:val="ru-RU"/>
        </w:rPr>
        <w:t xml:space="preserve">- </w:t>
      </w:r>
      <w:r w:rsidRPr="009454ED">
        <w:rPr>
          <w:rFonts w:eastAsiaTheme="minorHAnsi"/>
          <w:color w:val="18191A"/>
          <w:sz w:val="28"/>
          <w:szCs w:val="28"/>
          <w:lang w:val="ru-RU"/>
        </w:rPr>
        <w:t>международный промышленный стандарт для передачи (IEEE 802.15.1)</w:t>
      </w:r>
    </w:p>
    <w:p w14:paraId="56561B0B" w14:textId="77777777" w:rsidR="009454ED" w:rsidRPr="009454ED" w:rsidRDefault="000B57BF" w:rsidP="009454ED">
      <w:pPr>
        <w:spacing w:after="160" w:line="360" w:lineRule="auto"/>
        <w:rPr>
          <w:rFonts w:eastAsiaTheme="minorHAnsi"/>
          <w:color w:val="18191A"/>
          <w:sz w:val="28"/>
          <w:szCs w:val="28"/>
          <w:lang w:val="ru-RU"/>
        </w:rPr>
      </w:pPr>
      <w:r>
        <w:rPr>
          <w:rFonts w:eastAsiaTheme="minorHAnsi"/>
          <w:color w:val="18191A"/>
          <w:sz w:val="28"/>
          <w:szCs w:val="28"/>
          <w:lang w:val="ru-RU"/>
        </w:rPr>
        <w:t xml:space="preserve">- </w:t>
      </w:r>
      <w:r w:rsidR="009454ED" w:rsidRPr="009454ED">
        <w:rPr>
          <w:rFonts w:eastAsiaTheme="minorHAnsi"/>
          <w:color w:val="18191A"/>
          <w:sz w:val="28"/>
          <w:szCs w:val="28"/>
          <w:lang w:val="ru-RU"/>
        </w:rPr>
        <w:t>низкая цена благодаря интеграции микросхемы</w:t>
      </w:r>
    </w:p>
    <w:p w14:paraId="40585D12" w14:textId="77777777" w:rsidR="009454ED" w:rsidRPr="009454ED" w:rsidRDefault="000B57BF" w:rsidP="009454ED">
      <w:pPr>
        <w:spacing w:after="160" w:line="360" w:lineRule="auto"/>
        <w:rPr>
          <w:rFonts w:eastAsiaTheme="minorHAnsi"/>
          <w:color w:val="18191A"/>
          <w:sz w:val="28"/>
          <w:szCs w:val="28"/>
          <w:lang w:val="ru-RU"/>
        </w:rPr>
      </w:pPr>
      <w:r>
        <w:rPr>
          <w:rFonts w:eastAsiaTheme="minorHAnsi"/>
          <w:color w:val="18191A"/>
          <w:sz w:val="28"/>
          <w:szCs w:val="28"/>
          <w:lang w:val="ru-RU"/>
        </w:rPr>
        <w:t xml:space="preserve">- </w:t>
      </w:r>
      <w:r w:rsidR="009454ED" w:rsidRPr="009454ED">
        <w:rPr>
          <w:rFonts w:eastAsiaTheme="minorHAnsi"/>
          <w:color w:val="18191A"/>
          <w:sz w:val="28"/>
          <w:szCs w:val="28"/>
          <w:lang w:val="ru-RU"/>
        </w:rPr>
        <w:t>совместимость с уже существующими Bluetooth-устройствами через обновления</w:t>
      </w:r>
    </w:p>
    <w:p w14:paraId="18F760D8" w14:textId="77777777" w:rsidR="009454ED" w:rsidRPr="009454ED" w:rsidRDefault="009454ED" w:rsidP="009454ED">
      <w:pPr>
        <w:spacing w:after="160" w:line="360" w:lineRule="auto"/>
        <w:rPr>
          <w:rFonts w:eastAsiaTheme="minorHAnsi"/>
          <w:b/>
          <w:bCs/>
          <w:color w:val="18191A"/>
          <w:sz w:val="28"/>
          <w:szCs w:val="28"/>
          <w:lang w:val="ru-RU"/>
        </w:rPr>
      </w:pPr>
      <w:r w:rsidRPr="009454ED">
        <w:rPr>
          <w:rFonts w:eastAsiaTheme="minorHAnsi"/>
          <w:b/>
          <w:bCs/>
          <w:color w:val="18191A"/>
          <w:sz w:val="28"/>
          <w:szCs w:val="28"/>
          <w:lang w:val="ru-RU"/>
        </w:rPr>
        <w:t>Аппаратные платформы</w:t>
      </w:r>
    </w:p>
    <w:p w14:paraId="654B081F" w14:textId="3EBF8F8D" w:rsidR="009454ED" w:rsidRPr="009454ED" w:rsidRDefault="009454ED" w:rsidP="009454ED">
      <w:pPr>
        <w:spacing w:after="160" w:line="360" w:lineRule="auto"/>
        <w:rPr>
          <w:rFonts w:eastAsiaTheme="minorHAnsi"/>
          <w:color w:val="18191A"/>
          <w:sz w:val="28"/>
          <w:szCs w:val="28"/>
          <w:lang w:val="ru-RU"/>
        </w:rPr>
      </w:pPr>
      <w:r w:rsidRPr="009454ED">
        <w:rPr>
          <w:rFonts w:eastAsiaTheme="minorHAnsi"/>
          <w:color w:val="18191A"/>
          <w:sz w:val="28"/>
          <w:szCs w:val="28"/>
          <w:lang w:val="ru-RU"/>
        </w:rPr>
        <w:t>Несколько производителей занимаются выпуском чипов для периферийных устройств Bluetooth LE, например, Nordic Semiconductor с микросхемами серии nRF51, nRF52, Texas Instruments с системой-на-кристалле CC2541. Кроме того, вместо того, чтобы самостоятельно разрабатывать свои решения для радио, производители могут приобрести готовые модули, прошедшие соответствующую, довольно дорогостоящую, сертификацию. На начало 2014 года были доступны модули Laird BL600, Bluegiga BLE112/BLE113, а также RFDuino (для платформы Arduino).</w:t>
      </w:r>
    </w:p>
    <w:p w14:paraId="0A837C4F" w14:textId="77777777" w:rsidR="009454ED" w:rsidRPr="009454ED" w:rsidRDefault="009454ED" w:rsidP="009454ED">
      <w:pPr>
        <w:spacing w:after="160" w:line="360" w:lineRule="auto"/>
        <w:ind w:firstLine="708"/>
        <w:rPr>
          <w:rFonts w:eastAsiaTheme="minorHAnsi"/>
          <w:color w:val="18191A"/>
          <w:sz w:val="28"/>
          <w:szCs w:val="28"/>
          <w:lang w:val="ru-RU"/>
        </w:rPr>
      </w:pPr>
      <w:r w:rsidRPr="009454ED">
        <w:rPr>
          <w:rFonts w:eastAsiaTheme="minorHAnsi"/>
          <w:color w:val="18191A"/>
          <w:sz w:val="28"/>
          <w:szCs w:val="28"/>
          <w:lang w:val="ru-RU"/>
        </w:rPr>
        <w:t>В качестве примера ниже приведены характеристики системы на кристалле серии nRF51:</w:t>
      </w:r>
    </w:p>
    <w:p w14:paraId="71449D84" w14:textId="77777777" w:rsidR="009454ED" w:rsidRPr="009454ED" w:rsidRDefault="009454ED" w:rsidP="009454ED">
      <w:pPr>
        <w:spacing w:after="160" w:line="360" w:lineRule="auto"/>
        <w:rPr>
          <w:rFonts w:eastAsiaTheme="minorHAnsi"/>
          <w:color w:val="18191A"/>
          <w:sz w:val="28"/>
          <w:szCs w:val="28"/>
          <w:lang w:val="ru-RU"/>
        </w:rPr>
      </w:pPr>
      <w:r>
        <w:rPr>
          <w:rFonts w:eastAsiaTheme="minorHAnsi"/>
          <w:color w:val="18191A"/>
          <w:sz w:val="28"/>
          <w:szCs w:val="28"/>
          <w:lang w:val="ru-RU"/>
        </w:rPr>
        <w:t xml:space="preserve">- </w:t>
      </w:r>
      <w:r w:rsidRPr="009454ED">
        <w:rPr>
          <w:rFonts w:eastAsiaTheme="minorHAnsi"/>
          <w:color w:val="18191A"/>
          <w:sz w:val="28"/>
          <w:szCs w:val="28"/>
          <w:lang w:val="ru-RU"/>
        </w:rPr>
        <w:t>ARM (архитектура) Cortex-M0 с тактовой частотой 16 МГц</w:t>
      </w:r>
    </w:p>
    <w:p w14:paraId="705BC158" w14:textId="77777777" w:rsidR="009454ED" w:rsidRPr="009454ED" w:rsidRDefault="009454ED" w:rsidP="009454ED">
      <w:pPr>
        <w:spacing w:after="160" w:line="360" w:lineRule="auto"/>
        <w:rPr>
          <w:rFonts w:eastAsiaTheme="minorHAnsi"/>
          <w:color w:val="18191A"/>
          <w:sz w:val="28"/>
          <w:szCs w:val="28"/>
          <w:lang w:val="ru-RU"/>
        </w:rPr>
      </w:pPr>
      <w:r>
        <w:rPr>
          <w:rFonts w:eastAsiaTheme="minorHAnsi"/>
          <w:color w:val="18191A"/>
          <w:sz w:val="28"/>
          <w:szCs w:val="28"/>
          <w:lang w:val="ru-RU"/>
        </w:rPr>
        <w:t xml:space="preserve">- </w:t>
      </w:r>
      <w:r w:rsidRPr="009454ED">
        <w:rPr>
          <w:rFonts w:eastAsiaTheme="minorHAnsi"/>
          <w:color w:val="18191A"/>
          <w:sz w:val="28"/>
          <w:szCs w:val="28"/>
          <w:lang w:val="ru-RU"/>
        </w:rPr>
        <w:t>От 128 до 256 Кб флеш-памяти, из которых около 90 Кб занимает стек Bluetooth LE</w:t>
      </w:r>
    </w:p>
    <w:p w14:paraId="0B15387F" w14:textId="55F2EEA9" w:rsidR="007F5C55" w:rsidRPr="009454ED" w:rsidRDefault="009454ED" w:rsidP="009454ED">
      <w:pPr>
        <w:spacing w:after="160" w:line="360" w:lineRule="auto"/>
        <w:rPr>
          <w:rFonts w:eastAsiaTheme="minorHAnsi"/>
          <w:color w:val="18191A"/>
          <w:sz w:val="28"/>
          <w:szCs w:val="28"/>
          <w:lang w:val="ru-RU"/>
        </w:rPr>
      </w:pPr>
      <w:r>
        <w:rPr>
          <w:rFonts w:eastAsiaTheme="minorHAnsi"/>
          <w:color w:val="18191A"/>
          <w:sz w:val="28"/>
          <w:szCs w:val="28"/>
          <w:lang w:val="ru-RU"/>
        </w:rPr>
        <w:lastRenderedPageBreak/>
        <w:t xml:space="preserve">- </w:t>
      </w:r>
      <w:r w:rsidRPr="009454ED">
        <w:rPr>
          <w:rFonts w:eastAsiaTheme="minorHAnsi"/>
          <w:color w:val="18191A"/>
          <w:sz w:val="28"/>
          <w:szCs w:val="28"/>
          <w:lang w:val="ru-RU"/>
        </w:rPr>
        <w:t>16 Кб SRAM-памяти, из которых 8 Кб может использовать приложение, а остальное использует стек</w:t>
      </w:r>
      <w:r w:rsidR="000C78F7">
        <w:rPr>
          <w:rFonts w:eastAsiaTheme="minorHAnsi"/>
          <w:color w:val="18191A"/>
          <w:sz w:val="28"/>
          <w:szCs w:val="28"/>
          <w:lang w:val="ru-RU"/>
        </w:rPr>
        <w:t>.</w:t>
      </w:r>
    </w:p>
    <w:p w14:paraId="4825066D" w14:textId="77777777" w:rsidR="009454ED" w:rsidRPr="009454ED" w:rsidRDefault="009454ED" w:rsidP="009454ED">
      <w:pPr>
        <w:spacing w:after="160" w:line="360" w:lineRule="auto"/>
        <w:rPr>
          <w:rFonts w:eastAsiaTheme="minorHAnsi"/>
          <w:color w:val="18191A"/>
          <w:sz w:val="28"/>
          <w:szCs w:val="28"/>
          <w:lang w:val="ru-RU"/>
        </w:rPr>
      </w:pPr>
      <w:r w:rsidRPr="009454ED">
        <w:rPr>
          <w:rFonts w:eastAsiaTheme="minorHAnsi"/>
          <w:color w:val="18191A"/>
          <w:sz w:val="28"/>
          <w:szCs w:val="28"/>
          <w:lang w:val="ru-RU"/>
        </w:rPr>
        <w:br w:type="page"/>
      </w:r>
    </w:p>
    <w:p w14:paraId="0EC2B98F" w14:textId="3749DC0E" w:rsidR="00346B53" w:rsidRPr="009B48F0" w:rsidRDefault="00346B53" w:rsidP="00346B53">
      <w:pPr>
        <w:pStyle w:val="10"/>
        <w:numPr>
          <w:ilvl w:val="0"/>
          <w:numId w:val="2"/>
        </w:numPr>
        <w:rPr>
          <w:rFonts w:ascii="Times New Roman" w:hAnsi="Times New Roman" w:cs="Times New Roman"/>
          <w:lang w:val="ru-RU"/>
        </w:rPr>
      </w:pPr>
      <w:bookmarkStart w:id="149" w:name="_Toc91598668"/>
      <w:r w:rsidRPr="009B48F0">
        <w:rPr>
          <w:rFonts w:ascii="Times New Roman" w:hAnsi="Times New Roman" w:cs="Times New Roman"/>
          <w:lang w:val="ru-RU"/>
        </w:rPr>
        <w:lastRenderedPageBreak/>
        <w:t xml:space="preserve">Описание камеры </w:t>
      </w:r>
      <w:r w:rsidRPr="009B48F0">
        <w:rPr>
          <w:rFonts w:ascii="Times New Roman" w:hAnsi="Times New Roman" w:cs="Times New Roman"/>
        </w:rPr>
        <w:t>Azure</w:t>
      </w:r>
      <w:r w:rsidRPr="009B48F0">
        <w:rPr>
          <w:rFonts w:ascii="Times New Roman" w:hAnsi="Times New Roman" w:cs="Times New Roman"/>
          <w:lang w:val="ru-RU"/>
        </w:rPr>
        <w:t xml:space="preserve"> </w:t>
      </w:r>
      <w:r w:rsidRPr="009B48F0">
        <w:rPr>
          <w:rFonts w:ascii="Times New Roman" w:hAnsi="Times New Roman" w:cs="Times New Roman"/>
        </w:rPr>
        <w:t>Kinect</w:t>
      </w:r>
      <w:r w:rsidRPr="009B48F0">
        <w:rPr>
          <w:rFonts w:ascii="Times New Roman" w:hAnsi="Times New Roman" w:cs="Times New Roman"/>
          <w:lang w:val="ru-RU"/>
        </w:rPr>
        <w:t xml:space="preserve"> </w:t>
      </w:r>
      <w:r w:rsidRPr="009B48F0">
        <w:rPr>
          <w:rFonts w:ascii="Times New Roman" w:hAnsi="Times New Roman" w:cs="Times New Roman"/>
        </w:rPr>
        <w:t>DK</w:t>
      </w:r>
      <w:bookmarkEnd w:id="149"/>
    </w:p>
    <w:p w14:paraId="5F5561E3" w14:textId="77777777" w:rsidR="00346B53" w:rsidRPr="009B48F0" w:rsidRDefault="00346B53" w:rsidP="00346B53">
      <w:pPr>
        <w:pStyle w:val="20"/>
        <w:rPr>
          <w:rFonts w:ascii="Times New Roman" w:hAnsi="Times New Roman" w:cs="Times New Roman"/>
          <w:sz w:val="28"/>
          <w:szCs w:val="28"/>
          <w:lang w:val="ru-RU"/>
        </w:rPr>
      </w:pPr>
      <w:bookmarkStart w:id="150" w:name="_Toc91598669"/>
      <w:r w:rsidRPr="009B48F0">
        <w:rPr>
          <w:rFonts w:ascii="Times New Roman" w:hAnsi="Times New Roman" w:cs="Times New Roman"/>
          <w:sz w:val="28"/>
          <w:szCs w:val="28"/>
          <w:lang w:val="ru-RU"/>
        </w:rPr>
        <w:t>Принципы работы</w:t>
      </w:r>
      <w:bookmarkEnd w:id="150"/>
    </w:p>
    <w:p w14:paraId="6999317B" w14:textId="59CF6457" w:rsidR="00346B53" w:rsidRPr="002E72FD" w:rsidRDefault="00346B53" w:rsidP="00346B53">
      <w:pPr>
        <w:pStyle w:val="a4"/>
        <w:shd w:val="clear" w:color="auto" w:fill="FFFFFF"/>
        <w:spacing w:line="360" w:lineRule="auto"/>
        <w:rPr>
          <w:color w:val="171717"/>
          <w:sz w:val="28"/>
          <w:szCs w:val="28"/>
          <w:lang w:val="ru-RU"/>
        </w:rPr>
      </w:pPr>
      <w:r w:rsidRPr="002E72FD">
        <w:rPr>
          <w:color w:val="171717"/>
          <w:sz w:val="28"/>
          <w:szCs w:val="28"/>
          <w:lang w:val="ru-RU"/>
        </w:rPr>
        <w:t xml:space="preserve">Камера глубины </w:t>
      </w:r>
      <w:r w:rsidRPr="002E72FD">
        <w:rPr>
          <w:color w:val="171717"/>
          <w:sz w:val="28"/>
          <w:szCs w:val="28"/>
        </w:rPr>
        <w:t>Azure</w:t>
      </w:r>
      <w:r w:rsidRPr="002E72FD">
        <w:rPr>
          <w:color w:val="171717"/>
          <w:sz w:val="28"/>
          <w:szCs w:val="28"/>
          <w:lang w:val="ru-RU"/>
        </w:rPr>
        <w:t xml:space="preserve"> </w:t>
      </w:r>
      <w:r w:rsidRPr="002E72FD">
        <w:rPr>
          <w:color w:val="171717"/>
          <w:sz w:val="28"/>
          <w:szCs w:val="28"/>
        </w:rPr>
        <w:t>Kinect</w:t>
      </w:r>
      <w:r w:rsidRPr="002E72FD">
        <w:rPr>
          <w:color w:val="171717"/>
          <w:sz w:val="28"/>
          <w:szCs w:val="28"/>
          <w:lang w:val="ru-RU"/>
        </w:rPr>
        <w:t xml:space="preserve"> </w:t>
      </w:r>
      <w:r w:rsidRPr="002E72FD">
        <w:rPr>
          <w:color w:val="171717"/>
          <w:sz w:val="28"/>
          <w:szCs w:val="28"/>
        </w:rPr>
        <w:t>DK</w:t>
      </w:r>
      <w:r w:rsidR="00A55542" w:rsidRPr="00A55542">
        <w:rPr>
          <w:color w:val="171717"/>
          <w:sz w:val="28"/>
          <w:szCs w:val="28"/>
          <w:lang w:val="ru-RU"/>
        </w:rPr>
        <w:t xml:space="preserve"> [51]</w:t>
      </w:r>
      <w:r w:rsidRPr="002E72FD">
        <w:rPr>
          <w:color w:val="171717"/>
          <w:sz w:val="28"/>
          <w:szCs w:val="28"/>
          <w:lang w:val="ru-RU"/>
        </w:rPr>
        <w:t xml:space="preserve"> реализует принцип </w:t>
      </w:r>
      <w:r w:rsidRPr="002E72FD">
        <w:rPr>
          <w:color w:val="171717"/>
          <w:sz w:val="28"/>
          <w:szCs w:val="28"/>
        </w:rPr>
        <w:t>ToF</w:t>
      </w:r>
      <w:r w:rsidRPr="002E72FD">
        <w:rPr>
          <w:color w:val="171717"/>
          <w:sz w:val="28"/>
          <w:szCs w:val="28"/>
          <w:lang w:val="ru-RU"/>
        </w:rPr>
        <w:t xml:space="preserve"> Амплитудно-модулированной непрерывной волны (</w:t>
      </w:r>
      <w:r w:rsidRPr="002E72FD">
        <w:rPr>
          <w:color w:val="171717"/>
          <w:sz w:val="28"/>
          <w:szCs w:val="28"/>
        </w:rPr>
        <w:t>AMCW</w:t>
      </w:r>
      <w:r w:rsidRPr="002E72FD">
        <w:rPr>
          <w:color w:val="171717"/>
          <w:sz w:val="28"/>
          <w:szCs w:val="28"/>
          <w:lang w:val="ru-RU"/>
        </w:rPr>
        <w:t>). Камера выполняет модуляцию освещения в ближнем ИК-спектре (</w:t>
      </w:r>
      <w:r w:rsidRPr="002E72FD">
        <w:rPr>
          <w:color w:val="171717"/>
          <w:sz w:val="28"/>
          <w:szCs w:val="28"/>
        </w:rPr>
        <w:t>NIR</w:t>
      </w:r>
      <w:r w:rsidRPr="002E72FD">
        <w:rPr>
          <w:color w:val="171717"/>
          <w:sz w:val="28"/>
          <w:szCs w:val="28"/>
          <w:lang w:val="ru-RU"/>
        </w:rPr>
        <w:t>) на сцене. Затем она записывает косвенное измерение времени, необходимого свету для преодоления расстояния от камеры на сцену и обратно.</w:t>
      </w:r>
    </w:p>
    <w:p w14:paraId="350C2ABA" w14:textId="77777777" w:rsidR="00346B53" w:rsidRPr="002E72FD" w:rsidRDefault="00346B53" w:rsidP="00346B53">
      <w:pPr>
        <w:pStyle w:val="a4"/>
        <w:shd w:val="clear" w:color="auto" w:fill="FFFFFF"/>
        <w:spacing w:line="360" w:lineRule="auto"/>
        <w:rPr>
          <w:color w:val="171717"/>
          <w:sz w:val="28"/>
          <w:szCs w:val="28"/>
          <w:lang w:val="ru-RU"/>
        </w:rPr>
      </w:pPr>
      <w:r w:rsidRPr="002E72FD">
        <w:rPr>
          <w:color w:val="171717"/>
          <w:sz w:val="28"/>
          <w:szCs w:val="28"/>
          <w:lang w:val="ru-RU"/>
        </w:rPr>
        <w:t xml:space="preserve">Эти измерения обрабатываются для создания карты глубины. Схема глубины — это набор значений координат </w:t>
      </w:r>
      <w:r w:rsidRPr="002E72FD">
        <w:rPr>
          <w:color w:val="171717"/>
          <w:sz w:val="28"/>
          <w:szCs w:val="28"/>
        </w:rPr>
        <w:t>Z</w:t>
      </w:r>
      <w:r w:rsidRPr="002E72FD">
        <w:rPr>
          <w:color w:val="171717"/>
          <w:sz w:val="28"/>
          <w:szCs w:val="28"/>
          <w:lang w:val="ru-RU"/>
        </w:rPr>
        <w:t xml:space="preserve"> для каждого пикселя изображения, измеряемого в миллиметрах.</w:t>
      </w:r>
    </w:p>
    <w:p w14:paraId="2ED002C1" w14:textId="77777777" w:rsidR="00346B53" w:rsidRPr="002E72FD" w:rsidRDefault="00346B53" w:rsidP="00346B53">
      <w:pPr>
        <w:pStyle w:val="a4"/>
        <w:shd w:val="clear" w:color="auto" w:fill="FFFFFF"/>
        <w:spacing w:line="360" w:lineRule="auto"/>
        <w:rPr>
          <w:color w:val="171717"/>
          <w:sz w:val="28"/>
          <w:szCs w:val="28"/>
          <w:lang w:val="ru-RU"/>
        </w:rPr>
      </w:pPr>
      <w:r w:rsidRPr="002E72FD">
        <w:rPr>
          <w:color w:val="171717"/>
          <w:sz w:val="28"/>
          <w:szCs w:val="28"/>
          <w:lang w:val="ru-RU"/>
        </w:rPr>
        <w:t>Наряду с картой глубины мы также получаем так называемое чистое ИК-показание. Значение пикселей в чистом ИК-показании пропорционально количеству освещения, возвращенному со сцены. Изображение выглядит так же, как и обычное изображение в формате ИК. На рисунке ниже показан пример карты глубины (слева) и соответствующее чистое ИК-изображение (справа).</w:t>
      </w:r>
    </w:p>
    <w:p w14:paraId="7D067024" w14:textId="77777777" w:rsidR="00346B53" w:rsidRDefault="00346B53" w:rsidP="00346B53">
      <w:pPr>
        <w:pStyle w:val="a4"/>
        <w:shd w:val="clear" w:color="auto" w:fill="FFFFFF"/>
        <w:rPr>
          <w:rFonts w:ascii="Segoe UI" w:hAnsi="Segoe UI" w:cs="Segoe UI"/>
          <w:color w:val="171717"/>
        </w:rPr>
      </w:pPr>
      <w:r>
        <w:rPr>
          <w:rFonts w:ascii="Segoe UI" w:hAnsi="Segoe UI" w:cs="Segoe UI"/>
          <w:noProof/>
          <w:color w:val="171717"/>
        </w:rPr>
        <w:drawing>
          <wp:inline distT="0" distB="0" distL="0" distR="0" wp14:anchorId="6012D67B" wp14:editId="4DBB1283">
            <wp:extent cx="5940425" cy="2674620"/>
            <wp:effectExtent l="0" t="0" r="3175" b="0"/>
            <wp:docPr id="53" name="Рисунок 53" descr="Глубина и ИК вмест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Глубина и ИК вместе"/>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940425" cy="2674620"/>
                    </a:xfrm>
                    <a:prstGeom prst="rect">
                      <a:avLst/>
                    </a:prstGeom>
                    <a:noFill/>
                    <a:ln>
                      <a:noFill/>
                    </a:ln>
                  </pic:spPr>
                </pic:pic>
              </a:graphicData>
            </a:graphic>
          </wp:inline>
        </w:drawing>
      </w:r>
    </w:p>
    <w:p w14:paraId="7B090099" w14:textId="77777777" w:rsidR="00346B53" w:rsidRPr="009B48F0" w:rsidRDefault="00346B53" w:rsidP="00346B53">
      <w:pPr>
        <w:pStyle w:val="a4"/>
        <w:shd w:val="clear" w:color="auto" w:fill="FFFFFF"/>
        <w:jc w:val="center"/>
        <w:rPr>
          <w:color w:val="171717"/>
          <w:sz w:val="28"/>
          <w:szCs w:val="28"/>
          <w:lang w:val="ru-RU"/>
        </w:rPr>
      </w:pPr>
      <w:r w:rsidRPr="009B48F0">
        <w:rPr>
          <w:color w:val="171717"/>
          <w:sz w:val="28"/>
          <w:szCs w:val="28"/>
          <w:lang w:val="ru-RU"/>
        </w:rPr>
        <w:t>Рис 1. Пример карты глубины</w:t>
      </w:r>
    </w:p>
    <w:p w14:paraId="2368E099" w14:textId="77777777" w:rsidR="00346B53" w:rsidRPr="009B48F0" w:rsidRDefault="00346B53" w:rsidP="00346B53">
      <w:pPr>
        <w:pStyle w:val="20"/>
        <w:rPr>
          <w:rFonts w:ascii="Times New Roman" w:hAnsi="Times New Roman" w:cs="Times New Roman"/>
          <w:sz w:val="28"/>
          <w:szCs w:val="28"/>
          <w:lang w:val="ru-RU"/>
        </w:rPr>
      </w:pPr>
      <w:bookmarkStart w:id="151" w:name="_Toc91598670"/>
      <w:r w:rsidRPr="009B48F0">
        <w:rPr>
          <w:rFonts w:ascii="Times New Roman" w:hAnsi="Times New Roman" w:cs="Times New Roman"/>
          <w:sz w:val="28"/>
          <w:szCs w:val="28"/>
          <w:lang w:val="ru-RU"/>
        </w:rPr>
        <w:lastRenderedPageBreak/>
        <w:t>Основные возможности</w:t>
      </w:r>
      <w:bookmarkEnd w:id="151"/>
    </w:p>
    <w:p w14:paraId="097D2088" w14:textId="77777777" w:rsidR="00346B53" w:rsidRPr="002E72FD" w:rsidRDefault="00346B53" w:rsidP="00346B53">
      <w:pPr>
        <w:pStyle w:val="a4"/>
        <w:shd w:val="clear" w:color="auto" w:fill="FFFFFF"/>
        <w:spacing w:line="360" w:lineRule="auto"/>
        <w:rPr>
          <w:color w:val="171717"/>
          <w:sz w:val="28"/>
          <w:szCs w:val="28"/>
          <w:lang w:val="ru-RU"/>
        </w:rPr>
      </w:pPr>
      <w:r w:rsidRPr="002E72FD">
        <w:rPr>
          <w:color w:val="171717"/>
          <w:sz w:val="28"/>
          <w:szCs w:val="28"/>
          <w:lang w:val="ru-RU"/>
        </w:rPr>
        <w:t>Технические характеристики камеры глубины включают:</w:t>
      </w:r>
    </w:p>
    <w:p w14:paraId="2055B7CE" w14:textId="77777777" w:rsidR="00346B53" w:rsidRPr="002E72FD" w:rsidRDefault="00346B53" w:rsidP="00433E78">
      <w:pPr>
        <w:numPr>
          <w:ilvl w:val="0"/>
          <w:numId w:val="23"/>
        </w:numPr>
        <w:shd w:val="clear" w:color="auto" w:fill="FFFFFF"/>
        <w:spacing w:line="360" w:lineRule="auto"/>
        <w:ind w:left="1290"/>
        <w:rPr>
          <w:color w:val="171717"/>
          <w:sz w:val="28"/>
          <w:szCs w:val="28"/>
          <w:lang w:val="ru-RU"/>
        </w:rPr>
      </w:pPr>
      <w:r w:rsidRPr="002E72FD">
        <w:rPr>
          <w:color w:val="171717"/>
          <w:sz w:val="28"/>
          <w:szCs w:val="28"/>
          <w:lang w:val="ru-RU"/>
        </w:rPr>
        <w:t>1-мегапикселная микросхема с образами ТОФ с расширенными пиксельными технологиями, обеспечивающая более высокую частоту модуляции и точность глубины.</w:t>
      </w:r>
    </w:p>
    <w:p w14:paraId="13792EBC" w14:textId="77777777" w:rsidR="00346B53" w:rsidRPr="002E72FD" w:rsidRDefault="00346B53" w:rsidP="00433E78">
      <w:pPr>
        <w:numPr>
          <w:ilvl w:val="0"/>
          <w:numId w:val="23"/>
        </w:numPr>
        <w:shd w:val="clear" w:color="auto" w:fill="FFFFFF"/>
        <w:spacing w:line="360" w:lineRule="auto"/>
        <w:ind w:left="1290"/>
        <w:rPr>
          <w:color w:val="171717"/>
          <w:sz w:val="28"/>
          <w:szCs w:val="28"/>
          <w:lang w:val="ru-RU"/>
        </w:rPr>
      </w:pPr>
      <w:r w:rsidRPr="002E72FD">
        <w:rPr>
          <w:color w:val="171717"/>
          <w:sz w:val="28"/>
          <w:szCs w:val="28"/>
          <w:lang w:val="ru-RU"/>
        </w:rPr>
        <w:t xml:space="preserve">Два </w:t>
      </w:r>
      <w:r w:rsidRPr="002E72FD">
        <w:rPr>
          <w:color w:val="171717"/>
          <w:sz w:val="28"/>
          <w:szCs w:val="28"/>
        </w:rPr>
        <w:t>NIR</w:t>
      </w:r>
      <w:r w:rsidRPr="002E72FD">
        <w:rPr>
          <w:color w:val="171717"/>
          <w:sz w:val="28"/>
          <w:szCs w:val="28"/>
          <w:lang w:val="ru-RU"/>
        </w:rPr>
        <w:t>-лазерных диода позволяют использовать около- и широкие режимы глубины представления (</w:t>
      </w:r>
      <w:r w:rsidRPr="002E72FD">
        <w:rPr>
          <w:color w:val="171717"/>
          <w:sz w:val="28"/>
          <w:szCs w:val="28"/>
        </w:rPr>
        <w:t>FoV</w:t>
      </w:r>
      <w:r w:rsidRPr="002E72FD">
        <w:rPr>
          <w:color w:val="171717"/>
          <w:sz w:val="28"/>
          <w:szCs w:val="28"/>
          <w:lang w:val="ru-RU"/>
        </w:rPr>
        <w:t>).</w:t>
      </w:r>
    </w:p>
    <w:p w14:paraId="2B028E0E" w14:textId="77777777" w:rsidR="00346B53" w:rsidRPr="002E72FD" w:rsidRDefault="00346B53" w:rsidP="00433E78">
      <w:pPr>
        <w:numPr>
          <w:ilvl w:val="0"/>
          <w:numId w:val="23"/>
        </w:numPr>
        <w:shd w:val="clear" w:color="auto" w:fill="FFFFFF"/>
        <w:spacing w:line="360" w:lineRule="auto"/>
        <w:ind w:left="1290"/>
        <w:rPr>
          <w:color w:val="171717"/>
          <w:sz w:val="28"/>
          <w:szCs w:val="28"/>
          <w:lang w:val="ru-RU"/>
        </w:rPr>
      </w:pPr>
      <w:r w:rsidRPr="002E72FD">
        <w:rPr>
          <w:color w:val="171717"/>
          <w:sz w:val="28"/>
          <w:szCs w:val="28"/>
          <w:lang w:val="ru-RU"/>
        </w:rPr>
        <w:t xml:space="preserve">Самый маленький пиксель </w:t>
      </w:r>
      <w:r w:rsidRPr="002E72FD">
        <w:rPr>
          <w:color w:val="171717"/>
          <w:sz w:val="28"/>
          <w:szCs w:val="28"/>
        </w:rPr>
        <w:t>ToF</w:t>
      </w:r>
      <w:r w:rsidRPr="002E72FD">
        <w:rPr>
          <w:color w:val="171717"/>
          <w:sz w:val="28"/>
          <w:szCs w:val="28"/>
          <w:lang w:val="ru-RU"/>
        </w:rPr>
        <w:t xml:space="preserve"> в мире 3,5 </w:t>
      </w:r>
      <w:r w:rsidRPr="002E72FD">
        <w:rPr>
          <w:color w:val="171717"/>
          <w:sz w:val="28"/>
          <w:szCs w:val="28"/>
        </w:rPr>
        <w:t>μ</w:t>
      </w:r>
      <w:r w:rsidRPr="002E72FD">
        <w:rPr>
          <w:color w:val="171717"/>
          <w:sz w:val="28"/>
          <w:szCs w:val="28"/>
          <w:lang w:val="ru-RU"/>
        </w:rPr>
        <w:t xml:space="preserve">м/3,5 </w:t>
      </w:r>
      <w:r w:rsidRPr="002E72FD">
        <w:rPr>
          <w:color w:val="171717"/>
          <w:sz w:val="28"/>
          <w:szCs w:val="28"/>
        </w:rPr>
        <w:t>μ</w:t>
      </w:r>
      <w:r w:rsidRPr="002E72FD">
        <w:rPr>
          <w:color w:val="171717"/>
          <w:sz w:val="28"/>
          <w:szCs w:val="28"/>
          <w:lang w:val="ru-RU"/>
        </w:rPr>
        <w:t>м.</w:t>
      </w:r>
    </w:p>
    <w:p w14:paraId="1C108BED" w14:textId="77777777" w:rsidR="00346B53" w:rsidRPr="002E72FD" w:rsidRDefault="00346B53" w:rsidP="00433E78">
      <w:pPr>
        <w:numPr>
          <w:ilvl w:val="0"/>
          <w:numId w:val="23"/>
        </w:numPr>
        <w:shd w:val="clear" w:color="auto" w:fill="FFFFFF"/>
        <w:spacing w:line="360" w:lineRule="auto"/>
        <w:ind w:left="1290"/>
        <w:rPr>
          <w:color w:val="171717"/>
          <w:sz w:val="28"/>
          <w:szCs w:val="28"/>
          <w:lang w:val="ru-RU"/>
        </w:rPr>
      </w:pPr>
      <w:r w:rsidRPr="002E72FD">
        <w:rPr>
          <w:color w:val="171717"/>
          <w:sz w:val="28"/>
          <w:szCs w:val="28"/>
          <w:lang w:val="ru-RU"/>
        </w:rPr>
        <w:t>Автоматическая выборка с увеличением на пиксель, позволяющая использовать большой динамический диапазон для чистого захвата ближних и дальних объектов.</w:t>
      </w:r>
    </w:p>
    <w:p w14:paraId="41D4B899" w14:textId="77777777" w:rsidR="00346B53" w:rsidRPr="002E72FD" w:rsidRDefault="00346B53" w:rsidP="00433E78">
      <w:pPr>
        <w:numPr>
          <w:ilvl w:val="0"/>
          <w:numId w:val="23"/>
        </w:numPr>
        <w:shd w:val="clear" w:color="auto" w:fill="FFFFFF"/>
        <w:spacing w:line="360" w:lineRule="auto"/>
        <w:ind w:left="1290"/>
        <w:rPr>
          <w:color w:val="171717"/>
          <w:sz w:val="28"/>
          <w:szCs w:val="28"/>
          <w:lang w:val="ru-RU"/>
        </w:rPr>
      </w:pPr>
      <w:r w:rsidRPr="002E72FD">
        <w:rPr>
          <w:color w:val="171717"/>
          <w:sz w:val="28"/>
          <w:szCs w:val="28"/>
          <w:lang w:val="ru-RU"/>
        </w:rPr>
        <w:t>Глобальная выдержка, позволяющая повысить производительность при солнечном свете.</w:t>
      </w:r>
    </w:p>
    <w:p w14:paraId="18BA9396" w14:textId="77777777" w:rsidR="00346B53" w:rsidRPr="002E72FD" w:rsidRDefault="00346B53" w:rsidP="00433E78">
      <w:pPr>
        <w:numPr>
          <w:ilvl w:val="0"/>
          <w:numId w:val="23"/>
        </w:numPr>
        <w:shd w:val="clear" w:color="auto" w:fill="FFFFFF"/>
        <w:spacing w:line="360" w:lineRule="auto"/>
        <w:ind w:left="1290"/>
        <w:rPr>
          <w:color w:val="171717"/>
          <w:sz w:val="28"/>
          <w:szCs w:val="28"/>
          <w:lang w:val="ru-RU"/>
        </w:rPr>
      </w:pPr>
      <w:r w:rsidRPr="002E72FD">
        <w:rPr>
          <w:color w:val="171717"/>
          <w:sz w:val="28"/>
          <w:szCs w:val="28"/>
          <w:lang w:val="ru-RU"/>
        </w:rPr>
        <w:t>Многофазный метод вычисления глубины, обеспечивающий устойчивую точность даже при вариативности микросхемы, лазера и источника питания.</w:t>
      </w:r>
    </w:p>
    <w:p w14:paraId="48BC9857" w14:textId="77777777" w:rsidR="00346B53" w:rsidRPr="002E72FD" w:rsidRDefault="00346B53" w:rsidP="00433E78">
      <w:pPr>
        <w:numPr>
          <w:ilvl w:val="0"/>
          <w:numId w:val="23"/>
        </w:numPr>
        <w:shd w:val="clear" w:color="auto" w:fill="FFFFFF"/>
        <w:spacing w:line="360" w:lineRule="auto"/>
        <w:ind w:left="1290"/>
        <w:rPr>
          <w:color w:val="171717"/>
          <w:sz w:val="28"/>
          <w:szCs w:val="28"/>
          <w:lang w:val="ru-RU"/>
        </w:rPr>
      </w:pPr>
      <w:r w:rsidRPr="002E72FD">
        <w:rPr>
          <w:color w:val="171717"/>
          <w:sz w:val="28"/>
          <w:szCs w:val="28"/>
          <w:lang w:val="ru-RU"/>
        </w:rPr>
        <w:t>Малочисленные систематические и случайные ошибки.</w:t>
      </w:r>
    </w:p>
    <w:p w14:paraId="062D19F3" w14:textId="77777777" w:rsidR="00346B53" w:rsidRDefault="00346B53" w:rsidP="00346B53">
      <w:pPr>
        <w:pStyle w:val="a4"/>
        <w:shd w:val="clear" w:color="auto" w:fill="FFFFFF"/>
        <w:spacing w:line="360" w:lineRule="auto"/>
        <w:jc w:val="center"/>
        <w:rPr>
          <w:color w:val="171717"/>
          <w:sz w:val="28"/>
          <w:szCs w:val="28"/>
        </w:rPr>
      </w:pPr>
      <w:r w:rsidRPr="002E72FD">
        <w:rPr>
          <w:noProof/>
          <w:color w:val="171717"/>
          <w:sz w:val="28"/>
          <w:szCs w:val="28"/>
        </w:rPr>
        <w:drawing>
          <wp:inline distT="0" distB="0" distL="0" distR="0" wp14:anchorId="1CC1FFA9" wp14:editId="5979C897">
            <wp:extent cx="4805916" cy="2702718"/>
            <wp:effectExtent l="0" t="0" r="0" b="2540"/>
            <wp:docPr id="52" name="Рисунок 52" descr="Модуль глубины"/>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Модуль глубины"/>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4814786" cy="2707706"/>
                    </a:xfrm>
                    <a:prstGeom prst="rect">
                      <a:avLst/>
                    </a:prstGeom>
                    <a:noFill/>
                    <a:ln>
                      <a:noFill/>
                    </a:ln>
                  </pic:spPr>
                </pic:pic>
              </a:graphicData>
            </a:graphic>
          </wp:inline>
        </w:drawing>
      </w:r>
    </w:p>
    <w:p w14:paraId="0B4938AD" w14:textId="77777777" w:rsidR="00346B53" w:rsidRPr="009B48F0" w:rsidRDefault="00346B53" w:rsidP="00346B53">
      <w:pPr>
        <w:pStyle w:val="a4"/>
        <w:shd w:val="clear" w:color="auto" w:fill="FFFFFF"/>
        <w:spacing w:line="360" w:lineRule="auto"/>
        <w:jc w:val="center"/>
        <w:rPr>
          <w:color w:val="171717"/>
          <w:sz w:val="28"/>
          <w:szCs w:val="28"/>
          <w:lang w:val="ru-RU"/>
        </w:rPr>
      </w:pPr>
      <w:r>
        <w:rPr>
          <w:color w:val="171717"/>
          <w:sz w:val="28"/>
          <w:szCs w:val="28"/>
          <w:lang w:val="ru-RU"/>
        </w:rPr>
        <w:t>Рис. 2. Внешний вид камеры глубины</w:t>
      </w:r>
    </w:p>
    <w:p w14:paraId="130FFD92" w14:textId="77777777" w:rsidR="00346B53" w:rsidRPr="002E72FD" w:rsidRDefault="00346B53" w:rsidP="00346B53">
      <w:pPr>
        <w:pStyle w:val="a4"/>
        <w:shd w:val="clear" w:color="auto" w:fill="FFFFFF"/>
        <w:spacing w:line="360" w:lineRule="auto"/>
        <w:rPr>
          <w:color w:val="171717"/>
          <w:sz w:val="28"/>
          <w:szCs w:val="28"/>
          <w:lang w:val="ru-RU"/>
        </w:rPr>
      </w:pPr>
      <w:r w:rsidRPr="002E72FD">
        <w:rPr>
          <w:color w:val="171717"/>
          <w:sz w:val="28"/>
          <w:szCs w:val="28"/>
          <w:lang w:val="ru-RU"/>
        </w:rPr>
        <w:lastRenderedPageBreak/>
        <w:t xml:space="preserve">Камера глубины передает необработанные ИК-изображения на узловой компьютер. На компьютере программное обеспечение ядра глубины </w:t>
      </w:r>
      <w:r w:rsidRPr="002E72FD">
        <w:rPr>
          <w:color w:val="171717"/>
          <w:sz w:val="28"/>
          <w:szCs w:val="28"/>
        </w:rPr>
        <w:t>GPU</w:t>
      </w:r>
      <w:r w:rsidRPr="002E72FD">
        <w:rPr>
          <w:color w:val="171717"/>
          <w:sz w:val="28"/>
          <w:szCs w:val="28"/>
          <w:lang w:val="ru-RU"/>
        </w:rPr>
        <w:t xml:space="preserve"> преобразует необработанный сигнал в карты глубины. Камера глубины поддерживает несколько режимов.</w:t>
      </w:r>
      <w:r w:rsidRPr="002E72FD">
        <w:rPr>
          <w:color w:val="171717"/>
          <w:sz w:val="28"/>
          <w:szCs w:val="28"/>
        </w:rPr>
        <w:t> </w:t>
      </w:r>
      <w:r w:rsidRPr="002E72FD">
        <w:rPr>
          <w:rStyle w:val="afe"/>
          <w:color w:val="171717"/>
          <w:sz w:val="28"/>
          <w:szCs w:val="28"/>
          <w:lang w:val="ru-RU"/>
        </w:rPr>
        <w:t>Узкие поля режимов представления (</w:t>
      </w:r>
      <w:r w:rsidRPr="002E72FD">
        <w:rPr>
          <w:rStyle w:val="afe"/>
          <w:color w:val="171717"/>
          <w:sz w:val="28"/>
          <w:szCs w:val="28"/>
        </w:rPr>
        <w:t>FoV</w:t>
      </w:r>
      <w:r w:rsidRPr="002E72FD">
        <w:rPr>
          <w:rStyle w:val="afe"/>
          <w:color w:val="171717"/>
          <w:sz w:val="28"/>
          <w:szCs w:val="28"/>
          <w:lang w:val="ru-RU"/>
        </w:rPr>
        <w:t>)</w:t>
      </w:r>
      <w:r w:rsidRPr="002E72FD">
        <w:rPr>
          <w:color w:val="171717"/>
          <w:sz w:val="28"/>
          <w:szCs w:val="28"/>
        </w:rPr>
        <w:t> </w:t>
      </w:r>
      <w:r w:rsidRPr="002E72FD">
        <w:rPr>
          <w:color w:val="171717"/>
          <w:sz w:val="28"/>
          <w:szCs w:val="28"/>
          <w:lang w:val="ru-RU"/>
        </w:rPr>
        <w:t xml:space="preserve">идеально подходят для сцен с меньшими экстентами в измерениях </w:t>
      </w:r>
      <w:r w:rsidRPr="002E72FD">
        <w:rPr>
          <w:color w:val="171717"/>
          <w:sz w:val="28"/>
          <w:szCs w:val="28"/>
        </w:rPr>
        <w:t>X</w:t>
      </w:r>
      <w:r w:rsidRPr="002E72FD">
        <w:rPr>
          <w:color w:val="171717"/>
          <w:sz w:val="28"/>
          <w:szCs w:val="28"/>
          <w:lang w:val="ru-RU"/>
        </w:rPr>
        <w:t xml:space="preserve"> и </w:t>
      </w:r>
      <w:r w:rsidRPr="002E72FD">
        <w:rPr>
          <w:color w:val="171717"/>
          <w:sz w:val="28"/>
          <w:szCs w:val="28"/>
        </w:rPr>
        <w:t>Y</w:t>
      </w:r>
      <w:r w:rsidRPr="002E72FD">
        <w:rPr>
          <w:color w:val="171717"/>
          <w:sz w:val="28"/>
          <w:szCs w:val="28"/>
          <w:lang w:val="ru-RU"/>
        </w:rPr>
        <w:t xml:space="preserve">, но большими экстентами в </w:t>
      </w:r>
      <w:r w:rsidRPr="002E72FD">
        <w:rPr>
          <w:color w:val="171717"/>
          <w:sz w:val="28"/>
          <w:szCs w:val="28"/>
        </w:rPr>
        <w:t>Z</w:t>
      </w:r>
      <w:r w:rsidRPr="002E72FD">
        <w:rPr>
          <w:color w:val="171717"/>
          <w:sz w:val="28"/>
          <w:szCs w:val="28"/>
          <w:lang w:val="ru-RU"/>
        </w:rPr>
        <w:t xml:space="preserve">-измерении. Если сцена имеет большие экстенты </w:t>
      </w:r>
      <w:r w:rsidRPr="002E72FD">
        <w:rPr>
          <w:color w:val="171717"/>
          <w:sz w:val="28"/>
          <w:szCs w:val="28"/>
        </w:rPr>
        <w:t>X</w:t>
      </w:r>
      <w:r w:rsidRPr="002E72FD">
        <w:rPr>
          <w:color w:val="171717"/>
          <w:sz w:val="28"/>
          <w:szCs w:val="28"/>
          <w:lang w:val="ru-RU"/>
        </w:rPr>
        <w:t xml:space="preserve"> и </w:t>
      </w:r>
      <w:r w:rsidRPr="002E72FD">
        <w:rPr>
          <w:color w:val="171717"/>
          <w:sz w:val="28"/>
          <w:szCs w:val="28"/>
        </w:rPr>
        <w:t>Y</w:t>
      </w:r>
      <w:r w:rsidRPr="002E72FD">
        <w:rPr>
          <w:color w:val="171717"/>
          <w:sz w:val="28"/>
          <w:szCs w:val="28"/>
          <w:lang w:val="ru-RU"/>
        </w:rPr>
        <w:t xml:space="preserve">, но меньше </w:t>
      </w:r>
      <w:r w:rsidRPr="002E72FD">
        <w:rPr>
          <w:color w:val="171717"/>
          <w:sz w:val="28"/>
          <w:szCs w:val="28"/>
        </w:rPr>
        <w:t>Z</w:t>
      </w:r>
      <w:r w:rsidRPr="002E72FD">
        <w:rPr>
          <w:color w:val="171717"/>
          <w:sz w:val="28"/>
          <w:szCs w:val="28"/>
          <w:lang w:val="ru-RU"/>
        </w:rPr>
        <w:t>-диапазонов,</w:t>
      </w:r>
      <w:r w:rsidRPr="002E72FD">
        <w:rPr>
          <w:color w:val="171717"/>
          <w:sz w:val="28"/>
          <w:szCs w:val="28"/>
        </w:rPr>
        <w:t> </w:t>
      </w:r>
      <w:r w:rsidRPr="002E72FD">
        <w:rPr>
          <w:rStyle w:val="afe"/>
          <w:color w:val="171717"/>
          <w:sz w:val="28"/>
          <w:szCs w:val="28"/>
          <w:lang w:val="ru-RU"/>
        </w:rPr>
        <w:t xml:space="preserve">широкие режимы </w:t>
      </w:r>
      <w:r w:rsidRPr="002E72FD">
        <w:rPr>
          <w:rStyle w:val="afe"/>
          <w:color w:val="171717"/>
          <w:sz w:val="28"/>
          <w:szCs w:val="28"/>
        </w:rPr>
        <w:t>FoV</w:t>
      </w:r>
      <w:r w:rsidRPr="002E72FD">
        <w:rPr>
          <w:color w:val="171717"/>
          <w:sz w:val="28"/>
          <w:szCs w:val="28"/>
        </w:rPr>
        <w:t> </w:t>
      </w:r>
      <w:r w:rsidRPr="002E72FD">
        <w:rPr>
          <w:color w:val="171717"/>
          <w:sz w:val="28"/>
          <w:szCs w:val="28"/>
          <w:lang w:val="ru-RU"/>
        </w:rPr>
        <w:t>лучше подходят.</w:t>
      </w:r>
    </w:p>
    <w:p w14:paraId="677F90C5" w14:textId="77777777" w:rsidR="00346B53" w:rsidRPr="002E72FD" w:rsidRDefault="00346B53" w:rsidP="00346B53">
      <w:pPr>
        <w:pStyle w:val="a4"/>
        <w:shd w:val="clear" w:color="auto" w:fill="FFFFFF"/>
        <w:spacing w:line="360" w:lineRule="auto"/>
        <w:rPr>
          <w:color w:val="171717"/>
          <w:sz w:val="28"/>
          <w:szCs w:val="28"/>
          <w:lang w:val="ru-RU"/>
        </w:rPr>
      </w:pPr>
      <w:r w:rsidRPr="002E72FD">
        <w:rPr>
          <w:color w:val="171717"/>
          <w:sz w:val="28"/>
          <w:szCs w:val="28"/>
          <w:lang w:val="ru-RU"/>
        </w:rPr>
        <w:t>Камера глубины поддерживает</w:t>
      </w:r>
      <w:r w:rsidRPr="002E72FD">
        <w:rPr>
          <w:color w:val="171717"/>
          <w:sz w:val="28"/>
          <w:szCs w:val="28"/>
        </w:rPr>
        <w:t> </w:t>
      </w:r>
      <w:r w:rsidRPr="002E72FD">
        <w:rPr>
          <w:rStyle w:val="afe"/>
          <w:color w:val="171717"/>
          <w:sz w:val="28"/>
          <w:szCs w:val="28"/>
          <w:lang w:val="ru-RU"/>
        </w:rPr>
        <w:t xml:space="preserve">режимы группирования 2 </w:t>
      </w:r>
      <w:r w:rsidRPr="002E72FD">
        <w:rPr>
          <w:rStyle w:val="afe"/>
          <w:color w:val="171717"/>
          <w:sz w:val="28"/>
          <w:szCs w:val="28"/>
        </w:rPr>
        <w:t>x</w:t>
      </w:r>
      <w:r w:rsidRPr="002E72FD">
        <w:rPr>
          <w:rStyle w:val="afe"/>
          <w:color w:val="171717"/>
          <w:sz w:val="28"/>
          <w:szCs w:val="28"/>
          <w:lang w:val="ru-RU"/>
        </w:rPr>
        <w:t xml:space="preserve"> 2</w:t>
      </w:r>
      <w:r w:rsidRPr="002E72FD">
        <w:rPr>
          <w:color w:val="171717"/>
          <w:sz w:val="28"/>
          <w:szCs w:val="28"/>
        </w:rPr>
        <w:t> </w:t>
      </w:r>
      <w:r w:rsidRPr="002E72FD">
        <w:rPr>
          <w:color w:val="171717"/>
          <w:sz w:val="28"/>
          <w:szCs w:val="28"/>
          <w:lang w:val="ru-RU"/>
        </w:rPr>
        <w:t xml:space="preserve">для расширения </w:t>
      </w:r>
      <w:r w:rsidRPr="002E72FD">
        <w:rPr>
          <w:color w:val="171717"/>
          <w:sz w:val="28"/>
          <w:szCs w:val="28"/>
        </w:rPr>
        <w:t>Z</w:t>
      </w:r>
      <w:r w:rsidRPr="002E72FD">
        <w:rPr>
          <w:color w:val="171717"/>
          <w:sz w:val="28"/>
          <w:szCs w:val="28"/>
          <w:lang w:val="ru-RU"/>
        </w:rPr>
        <w:t>-диапазона в сравнении с соответствующими</w:t>
      </w:r>
      <w:r w:rsidRPr="002E72FD">
        <w:rPr>
          <w:color w:val="171717"/>
          <w:sz w:val="28"/>
          <w:szCs w:val="28"/>
        </w:rPr>
        <w:t> </w:t>
      </w:r>
      <w:r w:rsidRPr="002E72FD">
        <w:rPr>
          <w:rStyle w:val="afe"/>
          <w:color w:val="171717"/>
          <w:sz w:val="28"/>
          <w:szCs w:val="28"/>
          <w:lang w:val="ru-RU"/>
        </w:rPr>
        <w:t>режимами без группирования</w:t>
      </w:r>
      <w:r w:rsidRPr="002E72FD">
        <w:rPr>
          <w:color w:val="171717"/>
          <w:sz w:val="28"/>
          <w:szCs w:val="28"/>
          <w:lang w:val="ru-RU"/>
        </w:rPr>
        <w:t>. Группирование выполняется за счет снижения разрешения изображения. Все режимы могут выполняться с частотой до 30 кадров (</w:t>
      </w:r>
      <w:r w:rsidRPr="002E72FD">
        <w:rPr>
          <w:color w:val="171717"/>
          <w:sz w:val="28"/>
          <w:szCs w:val="28"/>
        </w:rPr>
        <w:t>fps</w:t>
      </w:r>
      <w:r w:rsidRPr="002E72FD">
        <w:rPr>
          <w:color w:val="171717"/>
          <w:sz w:val="28"/>
          <w:szCs w:val="28"/>
          <w:lang w:val="ru-RU"/>
        </w:rPr>
        <w:t>) за исключением режима 1 мегапиксель (</w:t>
      </w:r>
      <w:r w:rsidRPr="002E72FD">
        <w:rPr>
          <w:color w:val="171717"/>
          <w:sz w:val="28"/>
          <w:szCs w:val="28"/>
        </w:rPr>
        <w:t>MP</w:t>
      </w:r>
      <w:r w:rsidRPr="002E72FD">
        <w:rPr>
          <w:color w:val="171717"/>
          <w:sz w:val="28"/>
          <w:szCs w:val="28"/>
          <w:lang w:val="ru-RU"/>
        </w:rPr>
        <w:t>), который работает с максимальной частотой кадров, равной 15 кадрам/с. Камера глубины также обеспечивает</w:t>
      </w:r>
      <w:r w:rsidRPr="002E72FD">
        <w:rPr>
          <w:color w:val="171717"/>
          <w:sz w:val="28"/>
          <w:szCs w:val="28"/>
        </w:rPr>
        <w:t> </w:t>
      </w:r>
      <w:r w:rsidRPr="002E72FD">
        <w:rPr>
          <w:rStyle w:val="afe"/>
          <w:color w:val="171717"/>
          <w:sz w:val="28"/>
          <w:szCs w:val="28"/>
          <w:lang w:val="ru-RU"/>
        </w:rPr>
        <w:t>пассивный ИК-режим</w:t>
      </w:r>
      <w:r w:rsidRPr="002E72FD">
        <w:rPr>
          <w:color w:val="171717"/>
          <w:sz w:val="28"/>
          <w:szCs w:val="28"/>
          <w:lang w:val="ru-RU"/>
        </w:rPr>
        <w:t>. В этом режиме иллюминаторы на камере неактивны и используется только окружающее освещение.</w:t>
      </w:r>
    </w:p>
    <w:p w14:paraId="23E1C164" w14:textId="77777777" w:rsidR="00346B53" w:rsidRPr="009B48F0" w:rsidRDefault="00346B53" w:rsidP="00346B53">
      <w:pPr>
        <w:pStyle w:val="20"/>
        <w:rPr>
          <w:rFonts w:ascii="Times New Roman" w:hAnsi="Times New Roman" w:cs="Times New Roman"/>
          <w:sz w:val="28"/>
          <w:szCs w:val="28"/>
          <w:lang w:val="ru-RU"/>
        </w:rPr>
      </w:pPr>
      <w:bookmarkStart w:id="152" w:name="_Toc91598671"/>
      <w:r w:rsidRPr="009B48F0">
        <w:rPr>
          <w:rFonts w:ascii="Times New Roman" w:hAnsi="Times New Roman" w:cs="Times New Roman"/>
          <w:sz w:val="28"/>
          <w:szCs w:val="28"/>
          <w:lang w:val="ru-RU"/>
        </w:rPr>
        <w:t>Производительность камеры</w:t>
      </w:r>
      <w:bookmarkEnd w:id="152"/>
    </w:p>
    <w:p w14:paraId="26C4DB6B" w14:textId="77777777" w:rsidR="00346B53" w:rsidRPr="002E72FD" w:rsidRDefault="00346B53" w:rsidP="00346B53">
      <w:pPr>
        <w:pStyle w:val="a4"/>
        <w:shd w:val="clear" w:color="auto" w:fill="FFFFFF"/>
        <w:spacing w:line="360" w:lineRule="auto"/>
        <w:rPr>
          <w:color w:val="171717"/>
          <w:sz w:val="28"/>
          <w:szCs w:val="28"/>
          <w:lang w:val="ru-RU"/>
        </w:rPr>
      </w:pPr>
      <w:r w:rsidRPr="002E72FD">
        <w:rPr>
          <w:color w:val="171717"/>
          <w:sz w:val="28"/>
          <w:szCs w:val="28"/>
          <w:lang w:val="ru-RU"/>
        </w:rPr>
        <w:t>Производительность камеры измеряется как систематические и случайные ошибки.</w:t>
      </w:r>
    </w:p>
    <w:p w14:paraId="69225349" w14:textId="77777777" w:rsidR="00346B53" w:rsidRPr="009B48F0" w:rsidRDefault="00346B53" w:rsidP="00346B53">
      <w:pPr>
        <w:pStyle w:val="4"/>
        <w:rPr>
          <w:rFonts w:ascii="Times New Roman" w:hAnsi="Times New Roman" w:cs="Times New Roman"/>
          <w:i w:val="0"/>
          <w:iCs w:val="0"/>
          <w:sz w:val="28"/>
          <w:szCs w:val="28"/>
          <w:lang w:val="ru-RU"/>
        </w:rPr>
      </w:pPr>
      <w:r w:rsidRPr="009B48F0">
        <w:rPr>
          <w:rFonts w:ascii="Times New Roman" w:hAnsi="Times New Roman" w:cs="Times New Roman"/>
          <w:i w:val="0"/>
          <w:iCs w:val="0"/>
          <w:sz w:val="28"/>
          <w:szCs w:val="28"/>
          <w:lang w:val="ru-RU"/>
        </w:rPr>
        <w:t>Систематическая ошибка</w:t>
      </w:r>
    </w:p>
    <w:p w14:paraId="64E2194B" w14:textId="77777777" w:rsidR="00346B53" w:rsidRPr="002E72FD" w:rsidRDefault="00346B53" w:rsidP="00346B53">
      <w:pPr>
        <w:pStyle w:val="a4"/>
        <w:shd w:val="clear" w:color="auto" w:fill="FFFFFF"/>
        <w:spacing w:line="360" w:lineRule="auto"/>
        <w:rPr>
          <w:color w:val="171717"/>
          <w:sz w:val="28"/>
          <w:szCs w:val="28"/>
        </w:rPr>
      </w:pPr>
      <w:r w:rsidRPr="002E72FD">
        <w:rPr>
          <w:color w:val="171717"/>
          <w:sz w:val="28"/>
          <w:szCs w:val="28"/>
          <w:lang w:val="ru-RU"/>
        </w:rPr>
        <w:t xml:space="preserve">Систематическая ошибка определяется как разница между измеряемой глубиной после удаления шума и соответствующей глубиной (наземные данные). Мы вычислим среднее временное значение по многим кадрам статической сцены, чтобы исключить максимально возможное количество помех. </w:t>
      </w:r>
      <w:r w:rsidRPr="002E72FD">
        <w:rPr>
          <w:color w:val="171717"/>
          <w:sz w:val="28"/>
          <w:szCs w:val="28"/>
        </w:rPr>
        <w:t>Точнее, систематическая ошибка определяется следующим образом.</w:t>
      </w:r>
    </w:p>
    <w:p w14:paraId="50F1432A" w14:textId="77777777" w:rsidR="00346B53" w:rsidRPr="002E72FD" w:rsidRDefault="00346B53" w:rsidP="00346B53">
      <w:pPr>
        <w:pStyle w:val="a4"/>
        <w:shd w:val="clear" w:color="auto" w:fill="FFFFFF"/>
        <w:spacing w:line="360" w:lineRule="auto"/>
        <w:rPr>
          <w:color w:val="171717"/>
          <w:sz w:val="28"/>
          <w:szCs w:val="28"/>
        </w:rPr>
      </w:pPr>
      <w:r w:rsidRPr="002E72FD">
        <w:rPr>
          <w:noProof/>
          <w:color w:val="171717"/>
          <w:sz w:val="28"/>
          <w:szCs w:val="28"/>
        </w:rPr>
        <w:drawing>
          <wp:inline distT="0" distB="0" distL="0" distR="0" wp14:anchorId="30112CA9" wp14:editId="1DEB2723">
            <wp:extent cx="1429950" cy="382772"/>
            <wp:effectExtent l="0" t="0" r="0" b="0"/>
            <wp:docPr id="51" name="Рисунок 51" descr="Систематическая ошибка глубины"/>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Систематическая ошибка глубины"/>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1440873" cy="385696"/>
                    </a:xfrm>
                    <a:prstGeom prst="rect">
                      <a:avLst/>
                    </a:prstGeom>
                    <a:noFill/>
                    <a:ln>
                      <a:noFill/>
                    </a:ln>
                  </pic:spPr>
                </pic:pic>
              </a:graphicData>
            </a:graphic>
          </wp:inline>
        </w:drawing>
      </w:r>
    </w:p>
    <w:p w14:paraId="52AA71D5" w14:textId="77777777" w:rsidR="00346B53" w:rsidRPr="002E72FD" w:rsidRDefault="00346B53" w:rsidP="00346B53">
      <w:pPr>
        <w:pStyle w:val="a4"/>
        <w:shd w:val="clear" w:color="auto" w:fill="FFFFFF"/>
        <w:spacing w:line="360" w:lineRule="auto"/>
        <w:rPr>
          <w:color w:val="171717"/>
          <w:sz w:val="28"/>
          <w:szCs w:val="28"/>
          <w:lang w:val="ru-RU"/>
        </w:rPr>
      </w:pPr>
      <w:r w:rsidRPr="002E72FD">
        <w:rPr>
          <w:color w:val="171717"/>
          <w:sz w:val="28"/>
          <w:szCs w:val="28"/>
          <w:lang w:val="ru-RU"/>
        </w:rPr>
        <w:lastRenderedPageBreak/>
        <w:t>Где</w:t>
      </w:r>
      <w:r w:rsidRPr="002E72FD">
        <w:rPr>
          <w:color w:val="171717"/>
          <w:sz w:val="28"/>
          <w:szCs w:val="28"/>
        </w:rPr>
        <w:t> </w:t>
      </w:r>
      <w:r w:rsidRPr="002E72FD">
        <w:rPr>
          <w:rStyle w:val="aff"/>
          <w:color w:val="171717"/>
          <w:sz w:val="28"/>
          <w:szCs w:val="28"/>
        </w:rPr>
        <w:t>d</w:t>
      </w:r>
      <w:r w:rsidRPr="002E72FD">
        <w:rPr>
          <w:rStyle w:val="aff"/>
          <w:color w:val="171717"/>
          <w:sz w:val="28"/>
          <w:szCs w:val="28"/>
          <w:vertAlign w:val="subscript"/>
        </w:rPr>
        <w:t>t</w:t>
      </w:r>
      <w:r w:rsidRPr="002E72FD">
        <w:rPr>
          <w:color w:val="171717"/>
          <w:sz w:val="28"/>
          <w:szCs w:val="28"/>
        </w:rPr>
        <w:t> </w:t>
      </w:r>
      <w:r w:rsidRPr="002E72FD">
        <w:rPr>
          <w:color w:val="171717"/>
          <w:sz w:val="28"/>
          <w:szCs w:val="28"/>
          <w:lang w:val="ru-RU"/>
        </w:rPr>
        <w:t>обозначает измерение глубины в момент</w:t>
      </w:r>
      <w:r w:rsidRPr="002E72FD">
        <w:rPr>
          <w:color w:val="171717"/>
          <w:sz w:val="28"/>
          <w:szCs w:val="28"/>
        </w:rPr>
        <w:t> </w:t>
      </w:r>
      <w:r w:rsidRPr="002E72FD">
        <w:rPr>
          <w:rStyle w:val="aff"/>
          <w:color w:val="171717"/>
          <w:sz w:val="28"/>
          <w:szCs w:val="28"/>
        </w:rPr>
        <w:t>t</w:t>
      </w:r>
      <w:r w:rsidRPr="002E72FD">
        <w:rPr>
          <w:color w:val="171717"/>
          <w:sz w:val="28"/>
          <w:szCs w:val="28"/>
          <w:lang w:val="ru-RU"/>
        </w:rPr>
        <w:t>,</w:t>
      </w:r>
      <w:r w:rsidRPr="002E72FD">
        <w:rPr>
          <w:color w:val="171717"/>
          <w:sz w:val="28"/>
          <w:szCs w:val="28"/>
        </w:rPr>
        <w:t> </w:t>
      </w:r>
      <w:r w:rsidRPr="002E72FD">
        <w:rPr>
          <w:rStyle w:val="aff"/>
          <w:color w:val="171717"/>
          <w:sz w:val="28"/>
          <w:szCs w:val="28"/>
        </w:rPr>
        <w:t>N</w:t>
      </w:r>
      <w:r w:rsidRPr="002E72FD">
        <w:rPr>
          <w:color w:val="171717"/>
          <w:sz w:val="28"/>
          <w:szCs w:val="28"/>
        </w:rPr>
        <w:t> </w:t>
      </w:r>
      <w:r w:rsidRPr="002E72FD">
        <w:rPr>
          <w:color w:val="171717"/>
          <w:sz w:val="28"/>
          <w:szCs w:val="28"/>
          <w:lang w:val="ru-RU"/>
        </w:rPr>
        <w:t>— число кадров, используемых в процедуре усреднения, а</w:t>
      </w:r>
      <w:r w:rsidRPr="002E72FD">
        <w:rPr>
          <w:color w:val="171717"/>
          <w:sz w:val="28"/>
          <w:szCs w:val="28"/>
        </w:rPr>
        <w:t> </w:t>
      </w:r>
      <w:r w:rsidRPr="002E72FD">
        <w:rPr>
          <w:rStyle w:val="aff"/>
          <w:color w:val="171717"/>
          <w:sz w:val="28"/>
          <w:szCs w:val="28"/>
        </w:rPr>
        <w:t>d</w:t>
      </w:r>
      <w:r w:rsidRPr="002E72FD">
        <w:rPr>
          <w:rStyle w:val="aff"/>
          <w:color w:val="171717"/>
          <w:sz w:val="28"/>
          <w:szCs w:val="28"/>
          <w:vertAlign w:val="subscript"/>
        </w:rPr>
        <w:t>gt</w:t>
      </w:r>
      <w:r w:rsidRPr="002E72FD">
        <w:rPr>
          <w:color w:val="171717"/>
          <w:sz w:val="28"/>
          <w:szCs w:val="28"/>
        </w:rPr>
        <w:t> </w:t>
      </w:r>
      <w:r w:rsidRPr="002E72FD">
        <w:rPr>
          <w:color w:val="171717"/>
          <w:sz w:val="28"/>
          <w:szCs w:val="28"/>
          <w:lang w:val="ru-RU"/>
        </w:rPr>
        <w:t>— глубина по наземным данным.</w:t>
      </w:r>
    </w:p>
    <w:p w14:paraId="6FDDCE78" w14:textId="77777777" w:rsidR="00346B53" w:rsidRPr="002E72FD" w:rsidRDefault="00346B53" w:rsidP="00346B53">
      <w:pPr>
        <w:pStyle w:val="a4"/>
        <w:shd w:val="clear" w:color="auto" w:fill="FFFFFF"/>
        <w:spacing w:line="360" w:lineRule="auto"/>
        <w:rPr>
          <w:color w:val="171717"/>
          <w:sz w:val="28"/>
          <w:szCs w:val="28"/>
          <w:lang w:val="ru-RU"/>
        </w:rPr>
      </w:pPr>
      <w:r w:rsidRPr="002E72FD">
        <w:rPr>
          <w:color w:val="171717"/>
          <w:sz w:val="28"/>
          <w:szCs w:val="28"/>
          <w:lang w:val="ru-RU"/>
        </w:rPr>
        <w:t>Спецификация систематической ошибки камеры глубины исключает помехи с несколькими путями (</w:t>
      </w:r>
      <w:r w:rsidRPr="002E72FD">
        <w:rPr>
          <w:color w:val="171717"/>
          <w:sz w:val="28"/>
          <w:szCs w:val="28"/>
        </w:rPr>
        <w:t>MPI</w:t>
      </w:r>
      <w:r w:rsidRPr="002E72FD">
        <w:rPr>
          <w:color w:val="171717"/>
          <w:sz w:val="28"/>
          <w:szCs w:val="28"/>
          <w:lang w:val="ru-RU"/>
        </w:rPr>
        <w:t xml:space="preserve">). </w:t>
      </w:r>
      <w:r w:rsidRPr="002E72FD">
        <w:rPr>
          <w:color w:val="171717"/>
          <w:sz w:val="28"/>
          <w:szCs w:val="28"/>
        </w:rPr>
        <w:t>MPI</w:t>
      </w:r>
      <w:r w:rsidRPr="002E72FD">
        <w:rPr>
          <w:color w:val="171717"/>
          <w:sz w:val="28"/>
          <w:szCs w:val="28"/>
          <w:lang w:val="ru-RU"/>
        </w:rPr>
        <w:t xml:space="preserve"> — когда один пиксель датчика интегрирует освещение, отраженное более чем одним объектом. </w:t>
      </w:r>
      <w:r w:rsidRPr="002E72FD">
        <w:rPr>
          <w:color w:val="171717"/>
          <w:sz w:val="28"/>
          <w:szCs w:val="28"/>
        </w:rPr>
        <w:t>MPI</w:t>
      </w:r>
      <w:r w:rsidRPr="002E72FD">
        <w:rPr>
          <w:color w:val="171717"/>
          <w:sz w:val="28"/>
          <w:szCs w:val="28"/>
          <w:lang w:val="ru-RU"/>
        </w:rPr>
        <w:t xml:space="preserve"> частично снижена в нашей камере глубины более высокой частотой модуляции, а также недействительностью глубины, которая будет описана далее.</w:t>
      </w:r>
    </w:p>
    <w:p w14:paraId="2B46C67C" w14:textId="77777777" w:rsidR="00346B53" w:rsidRPr="009B48F0" w:rsidRDefault="00346B53" w:rsidP="00346B53">
      <w:pPr>
        <w:pStyle w:val="4"/>
        <w:rPr>
          <w:rFonts w:ascii="Times New Roman" w:hAnsi="Times New Roman" w:cs="Times New Roman"/>
          <w:i w:val="0"/>
          <w:iCs w:val="0"/>
          <w:sz w:val="28"/>
          <w:szCs w:val="28"/>
          <w:lang w:val="ru-RU"/>
        </w:rPr>
      </w:pPr>
      <w:r w:rsidRPr="009B48F0">
        <w:rPr>
          <w:rFonts w:ascii="Times New Roman" w:hAnsi="Times New Roman" w:cs="Times New Roman"/>
          <w:i w:val="0"/>
          <w:iCs w:val="0"/>
          <w:sz w:val="28"/>
          <w:szCs w:val="28"/>
          <w:lang w:val="ru-RU"/>
        </w:rPr>
        <w:t>Случайная ошибка</w:t>
      </w:r>
    </w:p>
    <w:p w14:paraId="5539444F" w14:textId="77777777" w:rsidR="00346B53" w:rsidRPr="002E72FD" w:rsidRDefault="00346B53" w:rsidP="00346B53">
      <w:pPr>
        <w:pStyle w:val="a4"/>
        <w:shd w:val="clear" w:color="auto" w:fill="FFFFFF"/>
        <w:spacing w:line="360" w:lineRule="auto"/>
        <w:rPr>
          <w:color w:val="171717"/>
          <w:sz w:val="28"/>
          <w:szCs w:val="28"/>
          <w:lang w:val="ru-RU"/>
        </w:rPr>
      </w:pPr>
      <w:r w:rsidRPr="002E72FD">
        <w:rPr>
          <w:color w:val="171717"/>
          <w:sz w:val="28"/>
          <w:szCs w:val="28"/>
          <w:lang w:val="ru-RU"/>
        </w:rPr>
        <w:t>Предположим, что мы снимаем 100 изображений одного объекта без перемещения камеры. В каждом из 100 изображений глубина объекта будет немного отличаться. Это различие вызвано шумом на снимке. Шум при снимке — это вариации числа фотонов, попадающих на датчик под влиянием случайного коэффициента в зависимости от времени. Мы определяем эту случайную ошибку на статической сцене как стандартное отклонение глубины по времени, вычисленное как:</w:t>
      </w:r>
    </w:p>
    <w:p w14:paraId="10FE6C8F" w14:textId="77777777" w:rsidR="00346B53" w:rsidRPr="002E72FD" w:rsidRDefault="00346B53" w:rsidP="00346B53">
      <w:pPr>
        <w:pStyle w:val="a4"/>
        <w:shd w:val="clear" w:color="auto" w:fill="FFFFFF"/>
        <w:spacing w:line="360" w:lineRule="auto"/>
        <w:rPr>
          <w:color w:val="171717"/>
          <w:sz w:val="28"/>
          <w:szCs w:val="28"/>
        </w:rPr>
      </w:pPr>
      <w:r w:rsidRPr="002E72FD">
        <w:rPr>
          <w:noProof/>
          <w:color w:val="171717"/>
          <w:sz w:val="28"/>
          <w:szCs w:val="28"/>
        </w:rPr>
        <w:drawing>
          <wp:inline distT="0" distB="0" distL="0" distR="0" wp14:anchorId="61493817" wp14:editId="50F9A40B">
            <wp:extent cx="1733107" cy="565111"/>
            <wp:effectExtent l="0" t="0" r="635" b="6985"/>
            <wp:docPr id="50" name="Рисунок 50" descr="Случайная ошибка глубины"/>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Случайная ошибка глубины"/>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1760679" cy="574101"/>
                    </a:xfrm>
                    <a:prstGeom prst="rect">
                      <a:avLst/>
                    </a:prstGeom>
                    <a:noFill/>
                    <a:ln>
                      <a:noFill/>
                    </a:ln>
                  </pic:spPr>
                </pic:pic>
              </a:graphicData>
            </a:graphic>
          </wp:inline>
        </w:drawing>
      </w:r>
    </w:p>
    <w:p w14:paraId="0B9765F8" w14:textId="77777777" w:rsidR="00346B53" w:rsidRPr="002E72FD" w:rsidRDefault="00346B53" w:rsidP="00346B53">
      <w:pPr>
        <w:pStyle w:val="a4"/>
        <w:shd w:val="clear" w:color="auto" w:fill="FFFFFF"/>
        <w:spacing w:line="360" w:lineRule="auto"/>
        <w:rPr>
          <w:color w:val="171717"/>
          <w:sz w:val="28"/>
          <w:szCs w:val="28"/>
          <w:lang w:val="ru-RU"/>
        </w:rPr>
      </w:pPr>
      <w:r w:rsidRPr="002E72FD">
        <w:rPr>
          <w:color w:val="171717"/>
          <w:sz w:val="28"/>
          <w:szCs w:val="28"/>
          <w:lang w:val="ru-RU"/>
        </w:rPr>
        <w:t>Где</w:t>
      </w:r>
      <w:r w:rsidRPr="002E72FD">
        <w:rPr>
          <w:color w:val="171717"/>
          <w:sz w:val="28"/>
          <w:szCs w:val="28"/>
        </w:rPr>
        <w:t> </w:t>
      </w:r>
      <w:r w:rsidRPr="002E72FD">
        <w:rPr>
          <w:rStyle w:val="aff"/>
          <w:color w:val="171717"/>
          <w:sz w:val="28"/>
          <w:szCs w:val="28"/>
        </w:rPr>
        <w:t>N</w:t>
      </w:r>
      <w:r w:rsidRPr="002E72FD">
        <w:rPr>
          <w:color w:val="171717"/>
          <w:sz w:val="28"/>
          <w:szCs w:val="28"/>
        </w:rPr>
        <w:t> </w:t>
      </w:r>
      <w:r w:rsidRPr="002E72FD">
        <w:rPr>
          <w:color w:val="171717"/>
          <w:sz w:val="28"/>
          <w:szCs w:val="28"/>
          <w:lang w:val="ru-RU"/>
        </w:rPr>
        <w:t>обозначает число измерений глубины,</w:t>
      </w:r>
      <w:r w:rsidRPr="002E72FD">
        <w:rPr>
          <w:color w:val="171717"/>
          <w:sz w:val="28"/>
          <w:szCs w:val="28"/>
        </w:rPr>
        <w:t> </w:t>
      </w:r>
      <w:r w:rsidRPr="002E72FD">
        <w:rPr>
          <w:rStyle w:val="aff"/>
          <w:color w:val="171717"/>
          <w:sz w:val="28"/>
          <w:szCs w:val="28"/>
        </w:rPr>
        <w:t>d</w:t>
      </w:r>
      <w:r w:rsidRPr="002E72FD">
        <w:rPr>
          <w:rStyle w:val="aff"/>
          <w:color w:val="171717"/>
          <w:sz w:val="28"/>
          <w:szCs w:val="28"/>
          <w:vertAlign w:val="subscript"/>
        </w:rPr>
        <w:t>t</w:t>
      </w:r>
      <w:r w:rsidRPr="002E72FD">
        <w:rPr>
          <w:color w:val="171717"/>
          <w:sz w:val="28"/>
          <w:szCs w:val="28"/>
        </w:rPr>
        <w:t> </w:t>
      </w:r>
      <w:r w:rsidRPr="002E72FD">
        <w:rPr>
          <w:color w:val="171717"/>
          <w:sz w:val="28"/>
          <w:szCs w:val="28"/>
          <w:lang w:val="ru-RU"/>
        </w:rPr>
        <w:t>представляет измерение глубины в момент</w:t>
      </w:r>
      <w:r w:rsidRPr="002E72FD">
        <w:rPr>
          <w:color w:val="171717"/>
          <w:sz w:val="28"/>
          <w:szCs w:val="28"/>
        </w:rPr>
        <w:t> </w:t>
      </w:r>
      <w:r w:rsidRPr="002E72FD">
        <w:rPr>
          <w:rStyle w:val="aff"/>
          <w:color w:val="171717"/>
          <w:sz w:val="28"/>
          <w:szCs w:val="28"/>
        </w:rPr>
        <w:t>t</w:t>
      </w:r>
      <w:r w:rsidRPr="002E72FD">
        <w:rPr>
          <w:color w:val="171717"/>
          <w:sz w:val="28"/>
          <w:szCs w:val="28"/>
          <w:lang w:val="ru-RU"/>
        </w:rPr>
        <w:t>, а</w:t>
      </w:r>
      <w:r w:rsidRPr="002E72FD">
        <w:rPr>
          <w:color w:val="171717"/>
          <w:sz w:val="28"/>
          <w:szCs w:val="28"/>
        </w:rPr>
        <w:t> </w:t>
      </w:r>
      <w:r w:rsidRPr="002E72FD">
        <w:rPr>
          <w:rStyle w:val="aff"/>
          <w:color w:val="171717"/>
          <w:sz w:val="28"/>
          <w:szCs w:val="28"/>
        </w:rPr>
        <w:t>d</w:t>
      </w:r>
      <w:r w:rsidRPr="002E72FD">
        <w:rPr>
          <w:color w:val="171717"/>
          <w:sz w:val="28"/>
          <w:szCs w:val="28"/>
        </w:rPr>
        <w:t> </w:t>
      </w:r>
      <w:r w:rsidRPr="002E72FD">
        <w:rPr>
          <w:color w:val="171717"/>
          <w:sz w:val="28"/>
          <w:szCs w:val="28"/>
          <w:lang w:val="ru-RU"/>
        </w:rPr>
        <w:t>— среднее значение, вычисленное по всем измерениям глубины</w:t>
      </w:r>
      <w:r w:rsidRPr="002E72FD">
        <w:rPr>
          <w:color w:val="171717"/>
          <w:sz w:val="28"/>
          <w:szCs w:val="28"/>
        </w:rPr>
        <w:t> </w:t>
      </w:r>
      <w:r w:rsidRPr="002E72FD">
        <w:rPr>
          <w:rStyle w:val="aff"/>
          <w:color w:val="171717"/>
          <w:sz w:val="28"/>
          <w:szCs w:val="28"/>
        </w:rPr>
        <w:t>d</w:t>
      </w:r>
      <w:r w:rsidRPr="002E72FD">
        <w:rPr>
          <w:rStyle w:val="aff"/>
          <w:color w:val="171717"/>
          <w:sz w:val="28"/>
          <w:szCs w:val="28"/>
          <w:vertAlign w:val="subscript"/>
        </w:rPr>
        <w:t>t</w:t>
      </w:r>
      <w:r w:rsidRPr="002E72FD">
        <w:rPr>
          <w:color w:val="171717"/>
          <w:sz w:val="28"/>
          <w:szCs w:val="28"/>
        </w:rPr>
        <w:t> </w:t>
      </w:r>
      <w:r w:rsidRPr="002E72FD">
        <w:rPr>
          <w:color w:val="171717"/>
          <w:sz w:val="28"/>
          <w:szCs w:val="28"/>
          <w:lang w:val="ru-RU"/>
        </w:rPr>
        <w:t>.</w:t>
      </w:r>
    </w:p>
    <w:p w14:paraId="4A2FA187" w14:textId="77777777" w:rsidR="00346B53" w:rsidRPr="009B48F0" w:rsidRDefault="00346B53" w:rsidP="00346B53">
      <w:pPr>
        <w:pStyle w:val="3"/>
        <w:rPr>
          <w:rFonts w:ascii="Times New Roman" w:hAnsi="Times New Roman" w:cs="Times New Roman"/>
          <w:sz w:val="28"/>
          <w:szCs w:val="28"/>
          <w:lang w:val="ru-RU"/>
        </w:rPr>
      </w:pPr>
      <w:bookmarkStart w:id="153" w:name="_Toc91598672"/>
      <w:r w:rsidRPr="009B48F0">
        <w:rPr>
          <w:rFonts w:ascii="Times New Roman" w:hAnsi="Times New Roman" w:cs="Times New Roman"/>
          <w:sz w:val="28"/>
          <w:szCs w:val="28"/>
          <w:lang w:val="ru-RU"/>
        </w:rPr>
        <w:t>Недействительность</w:t>
      </w:r>
      <w:r>
        <w:rPr>
          <w:rFonts w:ascii="Times New Roman" w:hAnsi="Times New Roman" w:cs="Times New Roman"/>
          <w:sz w:val="28"/>
          <w:szCs w:val="28"/>
          <w:lang w:val="ru-RU"/>
        </w:rPr>
        <w:t xml:space="preserve"> пикселов</w:t>
      </w:r>
      <w:bookmarkEnd w:id="153"/>
    </w:p>
    <w:p w14:paraId="205487FE" w14:textId="77777777" w:rsidR="00346B53" w:rsidRPr="002E72FD" w:rsidRDefault="00346B53" w:rsidP="00346B53">
      <w:pPr>
        <w:pStyle w:val="a4"/>
        <w:shd w:val="clear" w:color="auto" w:fill="FFFFFF"/>
        <w:spacing w:line="360" w:lineRule="auto"/>
        <w:rPr>
          <w:color w:val="171717"/>
          <w:sz w:val="28"/>
          <w:szCs w:val="28"/>
          <w:lang w:val="ru-RU"/>
        </w:rPr>
      </w:pPr>
      <w:r w:rsidRPr="002E72FD">
        <w:rPr>
          <w:color w:val="171717"/>
          <w:sz w:val="28"/>
          <w:szCs w:val="28"/>
          <w:lang w:val="ru-RU"/>
        </w:rPr>
        <w:t xml:space="preserve">В некоторых случаях камера глубины может не предоставлять правильные значения для некоторых пикселей. В таких случаях пиксели глубины становятся недействительными. Недопустимые пиксели обозначаются </w:t>
      </w:r>
      <w:r w:rsidRPr="002E72FD">
        <w:rPr>
          <w:color w:val="171717"/>
          <w:sz w:val="28"/>
          <w:szCs w:val="28"/>
          <w:lang w:val="ru-RU"/>
        </w:rPr>
        <w:lastRenderedPageBreak/>
        <w:t>значением глубины, равным 0. Ниже перечислены причины, по которым механизму глубины не удается получить правильные значения.</w:t>
      </w:r>
    </w:p>
    <w:p w14:paraId="65F1EDD8" w14:textId="77777777" w:rsidR="00346B53" w:rsidRPr="002E72FD" w:rsidRDefault="00346B53" w:rsidP="00433E78">
      <w:pPr>
        <w:numPr>
          <w:ilvl w:val="0"/>
          <w:numId w:val="24"/>
        </w:numPr>
        <w:shd w:val="clear" w:color="auto" w:fill="FFFFFF"/>
        <w:spacing w:line="360" w:lineRule="auto"/>
        <w:ind w:left="1290"/>
        <w:rPr>
          <w:color w:val="171717"/>
          <w:sz w:val="28"/>
          <w:szCs w:val="28"/>
          <w:lang w:val="ru-RU"/>
        </w:rPr>
      </w:pPr>
      <w:r w:rsidRPr="002E72FD">
        <w:rPr>
          <w:color w:val="171717"/>
          <w:sz w:val="28"/>
          <w:szCs w:val="28"/>
          <w:lang w:val="ru-RU"/>
        </w:rPr>
        <w:t>За пределами активной маски ИК-освещения</w:t>
      </w:r>
    </w:p>
    <w:p w14:paraId="0D3E57C1" w14:textId="77777777" w:rsidR="00346B53" w:rsidRPr="002E72FD" w:rsidRDefault="00346B53" w:rsidP="00433E78">
      <w:pPr>
        <w:numPr>
          <w:ilvl w:val="0"/>
          <w:numId w:val="24"/>
        </w:numPr>
        <w:shd w:val="clear" w:color="auto" w:fill="FFFFFF"/>
        <w:spacing w:line="360" w:lineRule="auto"/>
        <w:ind w:left="1290"/>
        <w:rPr>
          <w:color w:val="171717"/>
          <w:sz w:val="28"/>
          <w:szCs w:val="28"/>
        </w:rPr>
      </w:pPr>
      <w:r w:rsidRPr="002E72FD">
        <w:rPr>
          <w:color w:val="171717"/>
          <w:sz w:val="28"/>
          <w:szCs w:val="28"/>
        </w:rPr>
        <w:t>Перегруженный ИК-сигнал</w:t>
      </w:r>
    </w:p>
    <w:p w14:paraId="2BB94A40" w14:textId="77777777" w:rsidR="00346B53" w:rsidRPr="002E72FD" w:rsidRDefault="00346B53" w:rsidP="00433E78">
      <w:pPr>
        <w:numPr>
          <w:ilvl w:val="0"/>
          <w:numId w:val="24"/>
        </w:numPr>
        <w:shd w:val="clear" w:color="auto" w:fill="FFFFFF"/>
        <w:spacing w:line="360" w:lineRule="auto"/>
        <w:ind w:left="1290"/>
        <w:rPr>
          <w:color w:val="171717"/>
          <w:sz w:val="28"/>
          <w:szCs w:val="28"/>
        </w:rPr>
      </w:pPr>
      <w:r w:rsidRPr="002E72FD">
        <w:rPr>
          <w:color w:val="171717"/>
          <w:sz w:val="28"/>
          <w:szCs w:val="28"/>
        </w:rPr>
        <w:t>Низкий ИК-сигнал</w:t>
      </w:r>
    </w:p>
    <w:p w14:paraId="7E62497F" w14:textId="77777777" w:rsidR="00346B53" w:rsidRPr="002E72FD" w:rsidRDefault="00346B53" w:rsidP="00433E78">
      <w:pPr>
        <w:numPr>
          <w:ilvl w:val="0"/>
          <w:numId w:val="24"/>
        </w:numPr>
        <w:shd w:val="clear" w:color="auto" w:fill="FFFFFF"/>
        <w:spacing w:line="360" w:lineRule="auto"/>
        <w:ind w:left="1290"/>
        <w:rPr>
          <w:color w:val="171717"/>
          <w:sz w:val="28"/>
          <w:szCs w:val="28"/>
        </w:rPr>
      </w:pPr>
      <w:r w:rsidRPr="002E72FD">
        <w:rPr>
          <w:color w:val="171717"/>
          <w:sz w:val="28"/>
          <w:szCs w:val="28"/>
        </w:rPr>
        <w:t>Фильтрация выбросов</w:t>
      </w:r>
    </w:p>
    <w:p w14:paraId="1BAA7B95" w14:textId="77777777" w:rsidR="00346B53" w:rsidRPr="002E72FD" w:rsidRDefault="00346B53" w:rsidP="00433E78">
      <w:pPr>
        <w:numPr>
          <w:ilvl w:val="0"/>
          <w:numId w:val="24"/>
        </w:numPr>
        <w:shd w:val="clear" w:color="auto" w:fill="FFFFFF"/>
        <w:spacing w:line="360" w:lineRule="auto"/>
        <w:ind w:left="1290"/>
        <w:rPr>
          <w:color w:val="171717"/>
          <w:sz w:val="28"/>
          <w:szCs w:val="28"/>
        </w:rPr>
      </w:pPr>
      <w:r w:rsidRPr="002E72FD">
        <w:rPr>
          <w:color w:val="171717"/>
          <w:sz w:val="28"/>
          <w:szCs w:val="28"/>
        </w:rPr>
        <w:t>Помехи с несколькими путями</w:t>
      </w:r>
    </w:p>
    <w:p w14:paraId="7653D313" w14:textId="77777777" w:rsidR="00346B53" w:rsidRPr="009B48F0" w:rsidRDefault="00346B53" w:rsidP="00346B53">
      <w:pPr>
        <w:pStyle w:val="4"/>
        <w:rPr>
          <w:rFonts w:ascii="Times New Roman" w:hAnsi="Times New Roman" w:cs="Times New Roman"/>
          <w:i w:val="0"/>
          <w:iCs w:val="0"/>
          <w:sz w:val="28"/>
          <w:szCs w:val="28"/>
        </w:rPr>
      </w:pPr>
      <w:r w:rsidRPr="009B48F0">
        <w:rPr>
          <w:rFonts w:ascii="Times New Roman" w:hAnsi="Times New Roman" w:cs="Times New Roman"/>
          <w:i w:val="0"/>
          <w:iCs w:val="0"/>
          <w:sz w:val="28"/>
          <w:szCs w:val="28"/>
        </w:rPr>
        <w:t>Маска освещения</w:t>
      </w:r>
    </w:p>
    <w:p w14:paraId="08D578D7" w14:textId="77777777" w:rsidR="00346B53" w:rsidRPr="002E72FD" w:rsidRDefault="00346B53" w:rsidP="00346B53">
      <w:pPr>
        <w:pStyle w:val="a4"/>
        <w:shd w:val="clear" w:color="auto" w:fill="FFFFFF"/>
        <w:spacing w:line="360" w:lineRule="auto"/>
        <w:rPr>
          <w:color w:val="171717"/>
          <w:sz w:val="28"/>
          <w:szCs w:val="28"/>
          <w:lang w:val="ru-RU"/>
        </w:rPr>
      </w:pPr>
      <w:r w:rsidRPr="002E72FD">
        <w:rPr>
          <w:color w:val="171717"/>
          <w:sz w:val="28"/>
          <w:szCs w:val="28"/>
          <w:lang w:val="ru-RU"/>
        </w:rPr>
        <w:t xml:space="preserve">Пиксели становятся недействительными, если они находятся за пределами активной маски ИК-освещения. Не рекомендуется использовать сигнал таких пикселей для вычисления глубины. На рисунке ниже показан пример недействительности маски освещения. Недействительные пиксели — это черные пиксели за пределами окружности в широких режимах </w:t>
      </w:r>
      <w:r w:rsidRPr="002E72FD">
        <w:rPr>
          <w:color w:val="171717"/>
          <w:sz w:val="28"/>
          <w:szCs w:val="28"/>
        </w:rPr>
        <w:t>FoV</w:t>
      </w:r>
      <w:r w:rsidRPr="002E72FD">
        <w:rPr>
          <w:color w:val="171717"/>
          <w:sz w:val="28"/>
          <w:szCs w:val="28"/>
          <w:lang w:val="ru-RU"/>
        </w:rPr>
        <w:t xml:space="preserve"> (слева), а также шестиугольник в узких режимах </w:t>
      </w:r>
      <w:r w:rsidRPr="002E72FD">
        <w:rPr>
          <w:color w:val="171717"/>
          <w:sz w:val="28"/>
          <w:szCs w:val="28"/>
        </w:rPr>
        <w:t>FoV</w:t>
      </w:r>
      <w:r w:rsidRPr="002E72FD">
        <w:rPr>
          <w:color w:val="171717"/>
          <w:sz w:val="28"/>
          <w:szCs w:val="28"/>
          <w:lang w:val="ru-RU"/>
        </w:rPr>
        <w:t xml:space="preserve"> (справа).</w:t>
      </w:r>
    </w:p>
    <w:p w14:paraId="00898A2E" w14:textId="77777777" w:rsidR="00346B53" w:rsidRDefault="00346B53" w:rsidP="00346B53">
      <w:pPr>
        <w:pStyle w:val="a4"/>
        <w:shd w:val="clear" w:color="auto" w:fill="FFFFFF"/>
        <w:spacing w:line="360" w:lineRule="auto"/>
        <w:rPr>
          <w:color w:val="171717"/>
          <w:sz w:val="28"/>
          <w:szCs w:val="28"/>
        </w:rPr>
      </w:pPr>
      <w:r w:rsidRPr="002E72FD">
        <w:rPr>
          <w:noProof/>
          <w:color w:val="171717"/>
          <w:sz w:val="28"/>
          <w:szCs w:val="28"/>
        </w:rPr>
        <w:drawing>
          <wp:inline distT="0" distB="0" distL="0" distR="0" wp14:anchorId="14172419" wp14:editId="56D08E59">
            <wp:extent cx="5940425" cy="2816860"/>
            <wp:effectExtent l="0" t="0" r="3175" b="2540"/>
            <wp:docPr id="49" name="Рисунок 49" descr="Недействительность за пределами маски освещения"/>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Недействительность за пределами маски освещения"/>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940425" cy="2816860"/>
                    </a:xfrm>
                    <a:prstGeom prst="rect">
                      <a:avLst/>
                    </a:prstGeom>
                    <a:noFill/>
                    <a:ln>
                      <a:noFill/>
                    </a:ln>
                  </pic:spPr>
                </pic:pic>
              </a:graphicData>
            </a:graphic>
          </wp:inline>
        </w:drawing>
      </w:r>
    </w:p>
    <w:p w14:paraId="3786B16C" w14:textId="77777777" w:rsidR="00346B53" w:rsidRPr="009B48F0" w:rsidRDefault="00346B53" w:rsidP="00346B53">
      <w:pPr>
        <w:pStyle w:val="a4"/>
        <w:shd w:val="clear" w:color="auto" w:fill="FFFFFF"/>
        <w:spacing w:line="360" w:lineRule="auto"/>
        <w:jc w:val="center"/>
        <w:rPr>
          <w:color w:val="171717"/>
          <w:sz w:val="28"/>
          <w:szCs w:val="28"/>
          <w:lang w:val="ru-RU"/>
        </w:rPr>
      </w:pPr>
      <w:r>
        <w:rPr>
          <w:color w:val="171717"/>
          <w:sz w:val="28"/>
          <w:szCs w:val="28"/>
          <w:lang w:val="ru-RU"/>
        </w:rPr>
        <w:t>Рис. 3. Пример недействительных пикселей в изображении.</w:t>
      </w:r>
    </w:p>
    <w:p w14:paraId="4551443E" w14:textId="77777777" w:rsidR="00346B53" w:rsidRPr="009B48F0" w:rsidRDefault="00346B53" w:rsidP="00346B53">
      <w:pPr>
        <w:pStyle w:val="4"/>
        <w:rPr>
          <w:rFonts w:ascii="Times New Roman" w:hAnsi="Times New Roman" w:cs="Times New Roman"/>
          <w:i w:val="0"/>
          <w:iCs w:val="0"/>
          <w:sz w:val="28"/>
          <w:szCs w:val="28"/>
          <w:lang w:val="ru-RU"/>
        </w:rPr>
      </w:pPr>
      <w:r w:rsidRPr="009B48F0">
        <w:rPr>
          <w:rFonts w:ascii="Times New Roman" w:hAnsi="Times New Roman" w:cs="Times New Roman"/>
          <w:i w:val="0"/>
          <w:iCs w:val="0"/>
          <w:sz w:val="28"/>
          <w:szCs w:val="28"/>
          <w:lang w:val="ru-RU"/>
        </w:rPr>
        <w:t>Уровень сигнала</w:t>
      </w:r>
    </w:p>
    <w:p w14:paraId="59B3D2D1" w14:textId="77777777" w:rsidR="00346B53" w:rsidRPr="002E72FD" w:rsidRDefault="00346B53" w:rsidP="00346B53">
      <w:pPr>
        <w:pStyle w:val="a4"/>
        <w:shd w:val="clear" w:color="auto" w:fill="FFFFFF"/>
        <w:spacing w:line="360" w:lineRule="auto"/>
        <w:rPr>
          <w:color w:val="171717"/>
          <w:sz w:val="28"/>
          <w:szCs w:val="28"/>
          <w:lang w:val="ru-RU"/>
        </w:rPr>
      </w:pPr>
      <w:r w:rsidRPr="002E72FD">
        <w:rPr>
          <w:color w:val="171717"/>
          <w:sz w:val="28"/>
          <w:szCs w:val="28"/>
          <w:lang w:val="ru-RU"/>
        </w:rPr>
        <w:t xml:space="preserve">Пиксели становятся недействительными, если они содержат насыщенный ИК-сигнал. Когда </w:t>
      </w:r>
      <w:r>
        <w:rPr>
          <w:color w:val="171717"/>
          <w:sz w:val="28"/>
          <w:szCs w:val="28"/>
          <w:lang w:val="ru-RU"/>
        </w:rPr>
        <w:t>п</w:t>
      </w:r>
      <w:r w:rsidRPr="002E72FD">
        <w:rPr>
          <w:color w:val="171717"/>
          <w:sz w:val="28"/>
          <w:szCs w:val="28"/>
          <w:lang w:val="ru-RU"/>
        </w:rPr>
        <w:t xml:space="preserve">иксели насыщены, сведения о фазе теряются. На рисунке </w:t>
      </w:r>
      <w:r w:rsidRPr="002E72FD">
        <w:rPr>
          <w:color w:val="171717"/>
          <w:sz w:val="28"/>
          <w:szCs w:val="28"/>
          <w:lang w:val="ru-RU"/>
        </w:rPr>
        <w:lastRenderedPageBreak/>
        <w:t>ниже показан пример недействительности вследствие перегруженного ИК-сигнала. См. стрелки, указывающие на примеры пикселей в изображениях глубины и ИК.</w:t>
      </w:r>
    </w:p>
    <w:p w14:paraId="62AB8306" w14:textId="77777777" w:rsidR="00346B53" w:rsidRDefault="00346B53" w:rsidP="00346B53">
      <w:pPr>
        <w:pStyle w:val="a4"/>
        <w:shd w:val="clear" w:color="auto" w:fill="FFFFFF"/>
        <w:spacing w:line="360" w:lineRule="auto"/>
        <w:rPr>
          <w:color w:val="171717"/>
          <w:sz w:val="28"/>
          <w:szCs w:val="28"/>
        </w:rPr>
      </w:pPr>
      <w:r w:rsidRPr="002E72FD">
        <w:rPr>
          <w:noProof/>
          <w:color w:val="171717"/>
          <w:sz w:val="28"/>
          <w:szCs w:val="28"/>
        </w:rPr>
        <w:drawing>
          <wp:inline distT="0" distB="0" distL="0" distR="0" wp14:anchorId="19F1E02C" wp14:editId="6F31CAC7">
            <wp:extent cx="5940425" cy="2675255"/>
            <wp:effectExtent l="0" t="0" r="3175" b="0"/>
            <wp:docPr id="48" name="Рисунок 48" descr="Недействительность вследствие насыщенности"/>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Недействительность вследствие насыщенности"/>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5940425" cy="2675255"/>
                    </a:xfrm>
                    <a:prstGeom prst="rect">
                      <a:avLst/>
                    </a:prstGeom>
                    <a:noFill/>
                    <a:ln>
                      <a:noFill/>
                    </a:ln>
                  </pic:spPr>
                </pic:pic>
              </a:graphicData>
            </a:graphic>
          </wp:inline>
        </w:drawing>
      </w:r>
    </w:p>
    <w:p w14:paraId="68CE7AFB" w14:textId="77777777" w:rsidR="00346B53" w:rsidRPr="009B48F0" w:rsidRDefault="00346B53" w:rsidP="00346B53">
      <w:pPr>
        <w:pStyle w:val="a4"/>
        <w:shd w:val="clear" w:color="auto" w:fill="FFFFFF"/>
        <w:spacing w:line="360" w:lineRule="auto"/>
        <w:jc w:val="center"/>
        <w:rPr>
          <w:color w:val="171717"/>
          <w:sz w:val="28"/>
          <w:szCs w:val="28"/>
          <w:lang w:val="ru-RU"/>
        </w:rPr>
      </w:pPr>
      <w:r>
        <w:rPr>
          <w:color w:val="171717"/>
          <w:sz w:val="28"/>
          <w:szCs w:val="28"/>
          <w:lang w:val="ru-RU"/>
        </w:rPr>
        <w:t>Рис. 4. Пример изображения с перегруженным ИК-сигналом.</w:t>
      </w:r>
    </w:p>
    <w:p w14:paraId="5450EE69" w14:textId="77777777" w:rsidR="00346B53" w:rsidRPr="002E72FD" w:rsidRDefault="00346B53" w:rsidP="00346B53">
      <w:pPr>
        <w:pStyle w:val="a4"/>
        <w:shd w:val="clear" w:color="auto" w:fill="FFFFFF"/>
        <w:spacing w:line="360" w:lineRule="auto"/>
        <w:rPr>
          <w:color w:val="171717"/>
          <w:sz w:val="28"/>
          <w:szCs w:val="28"/>
          <w:lang w:val="ru-RU"/>
        </w:rPr>
      </w:pPr>
      <w:r w:rsidRPr="002E72FD">
        <w:rPr>
          <w:color w:val="171717"/>
          <w:sz w:val="28"/>
          <w:szCs w:val="28"/>
          <w:lang w:val="ru-RU"/>
        </w:rPr>
        <w:t>Недействительность может также возникать, когда ИК-сигнал недостаточно надежен для формирования глубины. На приведенном ниже рисунке показан пример недействительности с низким ИК-сигналом. См. стрелки, указывающие на примеры пикселей в изображениях глубины и ИК.</w:t>
      </w:r>
    </w:p>
    <w:p w14:paraId="3FD71C51" w14:textId="77777777" w:rsidR="00346B53" w:rsidRDefault="00346B53" w:rsidP="00346B53">
      <w:pPr>
        <w:pStyle w:val="a4"/>
        <w:shd w:val="clear" w:color="auto" w:fill="FFFFFF"/>
        <w:spacing w:line="360" w:lineRule="auto"/>
        <w:rPr>
          <w:color w:val="171717"/>
          <w:sz w:val="28"/>
          <w:szCs w:val="28"/>
        </w:rPr>
      </w:pPr>
      <w:r w:rsidRPr="002E72FD">
        <w:rPr>
          <w:noProof/>
          <w:color w:val="171717"/>
          <w:sz w:val="28"/>
          <w:szCs w:val="28"/>
        </w:rPr>
        <w:drawing>
          <wp:inline distT="0" distB="0" distL="0" distR="0" wp14:anchorId="643D297B" wp14:editId="196D30D2">
            <wp:extent cx="5411972" cy="2708011"/>
            <wp:effectExtent l="0" t="0" r="0" b="0"/>
            <wp:docPr id="47" name="Рисунок 47" descr="Недействительность вследствие плохого сигнал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Недействительность вследствие плохого сигнала"/>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5416735" cy="2710394"/>
                    </a:xfrm>
                    <a:prstGeom prst="rect">
                      <a:avLst/>
                    </a:prstGeom>
                    <a:noFill/>
                    <a:ln>
                      <a:noFill/>
                    </a:ln>
                  </pic:spPr>
                </pic:pic>
              </a:graphicData>
            </a:graphic>
          </wp:inline>
        </w:drawing>
      </w:r>
    </w:p>
    <w:p w14:paraId="3A663807" w14:textId="77777777" w:rsidR="00346B53" w:rsidRPr="009B48F0" w:rsidRDefault="00346B53" w:rsidP="00346B53">
      <w:pPr>
        <w:pStyle w:val="a4"/>
        <w:shd w:val="clear" w:color="auto" w:fill="FFFFFF"/>
        <w:spacing w:line="360" w:lineRule="auto"/>
        <w:jc w:val="center"/>
        <w:rPr>
          <w:color w:val="171717"/>
          <w:sz w:val="28"/>
          <w:szCs w:val="28"/>
          <w:lang w:val="ru-RU"/>
        </w:rPr>
      </w:pPr>
      <w:r>
        <w:rPr>
          <w:color w:val="171717"/>
          <w:sz w:val="28"/>
          <w:szCs w:val="28"/>
          <w:lang w:val="ru-RU"/>
        </w:rPr>
        <w:t>Рис. 5. Пример изображения с низким ИК-сигналом.</w:t>
      </w:r>
    </w:p>
    <w:p w14:paraId="7E802DE5" w14:textId="77777777" w:rsidR="00346B53" w:rsidRPr="009B48F0" w:rsidRDefault="00346B53" w:rsidP="00346B53">
      <w:pPr>
        <w:pStyle w:val="a4"/>
        <w:shd w:val="clear" w:color="auto" w:fill="FFFFFF"/>
        <w:spacing w:line="360" w:lineRule="auto"/>
        <w:rPr>
          <w:color w:val="171717"/>
          <w:sz w:val="28"/>
          <w:szCs w:val="28"/>
          <w:lang w:val="ru-RU"/>
        </w:rPr>
      </w:pPr>
    </w:p>
    <w:p w14:paraId="166DA3BA" w14:textId="77777777" w:rsidR="00346B53" w:rsidRPr="009B48F0" w:rsidRDefault="00346B53" w:rsidP="00346B53">
      <w:pPr>
        <w:pStyle w:val="4"/>
        <w:rPr>
          <w:rFonts w:ascii="Times New Roman" w:hAnsi="Times New Roman" w:cs="Times New Roman"/>
          <w:i w:val="0"/>
          <w:iCs w:val="0"/>
          <w:sz w:val="28"/>
          <w:szCs w:val="28"/>
          <w:lang w:val="ru-RU"/>
        </w:rPr>
      </w:pPr>
      <w:r w:rsidRPr="009B48F0">
        <w:rPr>
          <w:rFonts w:ascii="Times New Roman" w:hAnsi="Times New Roman" w:cs="Times New Roman"/>
          <w:i w:val="0"/>
          <w:iCs w:val="0"/>
          <w:sz w:val="28"/>
          <w:szCs w:val="28"/>
          <w:lang w:val="ru-RU"/>
        </w:rPr>
        <w:t>Неоднозначная глубина</w:t>
      </w:r>
    </w:p>
    <w:p w14:paraId="072EE207" w14:textId="77777777" w:rsidR="00346B53" w:rsidRPr="002E72FD" w:rsidRDefault="00346B53" w:rsidP="00346B53">
      <w:pPr>
        <w:pStyle w:val="a4"/>
        <w:shd w:val="clear" w:color="auto" w:fill="FFFFFF"/>
        <w:spacing w:line="360" w:lineRule="auto"/>
        <w:ind w:firstLine="708"/>
        <w:rPr>
          <w:color w:val="171717"/>
          <w:sz w:val="28"/>
          <w:szCs w:val="28"/>
          <w:lang w:val="ru-RU"/>
        </w:rPr>
      </w:pPr>
      <w:r w:rsidRPr="002E72FD">
        <w:rPr>
          <w:color w:val="171717"/>
          <w:sz w:val="28"/>
          <w:szCs w:val="28"/>
          <w:lang w:val="ru-RU"/>
        </w:rPr>
        <w:t>Пиксели также могут быть недействительными, если они получили сигналы от нескольких объектов в сцене. Типичный случай такой недействительности можно наблюдать в углах. Из-за геометрии сцены ИК-освещение от камеры отражается с одной стены на другую. Это отраженное освещение приводит к неоднозначности измеряемой глубины пикселя. Фильтры в алгоритме глубины обнаруживают эти неоднозначные сигналы и делают недействительными пиксели.</w:t>
      </w:r>
    </w:p>
    <w:p w14:paraId="2CA1D6A6" w14:textId="77777777" w:rsidR="00346B53" w:rsidRPr="002E72FD" w:rsidRDefault="00346B53" w:rsidP="00346B53">
      <w:pPr>
        <w:pStyle w:val="a4"/>
        <w:shd w:val="clear" w:color="auto" w:fill="FFFFFF"/>
        <w:spacing w:line="360" w:lineRule="auto"/>
        <w:ind w:firstLine="708"/>
        <w:rPr>
          <w:color w:val="171717"/>
          <w:sz w:val="28"/>
          <w:szCs w:val="28"/>
          <w:lang w:val="ru-RU"/>
        </w:rPr>
      </w:pPr>
      <w:r w:rsidRPr="002E72FD">
        <w:rPr>
          <w:color w:val="171717"/>
          <w:sz w:val="28"/>
          <w:szCs w:val="28"/>
          <w:lang w:val="ru-RU"/>
        </w:rPr>
        <w:t>На рисунках ниже показаны примеры недействительности при обнаружении нескольких путей. Вы также можете наблюдать, как одна и та же контактная зона, которая стала недействительной из одного представления камеры (верхняя строка), может снова появиться в другом представлении камеры (нижняя строка). На этом рисунке показано, что поверхности, недействительные с одной перспективы, могут быть видимы из другой.</w:t>
      </w:r>
    </w:p>
    <w:p w14:paraId="57B4694F" w14:textId="77777777" w:rsidR="00346B53" w:rsidRDefault="00346B53" w:rsidP="00346B53">
      <w:pPr>
        <w:pStyle w:val="a4"/>
        <w:shd w:val="clear" w:color="auto" w:fill="FFFFFF"/>
        <w:spacing w:line="360" w:lineRule="auto"/>
        <w:rPr>
          <w:color w:val="171717"/>
          <w:sz w:val="28"/>
          <w:szCs w:val="28"/>
        </w:rPr>
      </w:pPr>
      <w:r w:rsidRPr="002E72FD">
        <w:rPr>
          <w:noProof/>
          <w:color w:val="171717"/>
          <w:sz w:val="28"/>
          <w:szCs w:val="28"/>
        </w:rPr>
        <w:lastRenderedPageBreak/>
        <w:drawing>
          <wp:inline distT="0" distB="0" distL="0" distR="0" wp14:anchorId="0CF6B9AA" wp14:editId="703D6C45">
            <wp:extent cx="5940425" cy="5336540"/>
            <wp:effectExtent l="0" t="0" r="3175" b="0"/>
            <wp:docPr id="27" name="Рисунок 27" descr="Недействительность по нескольким путям — угол"/>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Недействительность по нескольким путям — угол"/>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940425" cy="5336540"/>
                    </a:xfrm>
                    <a:prstGeom prst="rect">
                      <a:avLst/>
                    </a:prstGeom>
                    <a:noFill/>
                    <a:ln>
                      <a:noFill/>
                    </a:ln>
                  </pic:spPr>
                </pic:pic>
              </a:graphicData>
            </a:graphic>
          </wp:inline>
        </w:drawing>
      </w:r>
    </w:p>
    <w:p w14:paraId="3F38CEB8" w14:textId="77777777" w:rsidR="00346B53" w:rsidRPr="009B48F0" w:rsidRDefault="00346B53" w:rsidP="00346B53">
      <w:pPr>
        <w:pStyle w:val="a4"/>
        <w:shd w:val="clear" w:color="auto" w:fill="FFFFFF"/>
        <w:spacing w:line="360" w:lineRule="auto"/>
        <w:jc w:val="center"/>
        <w:rPr>
          <w:color w:val="171717"/>
          <w:sz w:val="28"/>
          <w:szCs w:val="28"/>
          <w:lang w:val="ru-RU"/>
        </w:rPr>
      </w:pPr>
      <w:r>
        <w:rPr>
          <w:color w:val="171717"/>
          <w:sz w:val="28"/>
          <w:szCs w:val="28"/>
          <w:lang w:val="ru-RU"/>
        </w:rPr>
        <w:t>Рис. 6. Пример недействительных пикселов.</w:t>
      </w:r>
    </w:p>
    <w:p w14:paraId="015F4C94" w14:textId="77777777" w:rsidR="00346B53" w:rsidRPr="002E72FD" w:rsidRDefault="00346B53" w:rsidP="00346B53">
      <w:pPr>
        <w:pStyle w:val="a4"/>
        <w:shd w:val="clear" w:color="auto" w:fill="FFFFFF"/>
        <w:spacing w:line="360" w:lineRule="auto"/>
        <w:rPr>
          <w:color w:val="171717"/>
          <w:sz w:val="28"/>
          <w:szCs w:val="28"/>
          <w:lang w:val="ru-RU"/>
        </w:rPr>
      </w:pPr>
      <w:r w:rsidRPr="002E72FD">
        <w:rPr>
          <w:color w:val="171717"/>
          <w:sz w:val="28"/>
          <w:szCs w:val="28"/>
          <w:lang w:val="ru-RU"/>
        </w:rPr>
        <w:t>Другим распространенным случаем нескольких путей являются пиксели, которые содержат смешанный сигнал от переднего плана и фона (например, вокруг краев объектов). Во время быстрого перемещения вы можете видеть больше недопустимых пикселей вокруг краев. Дополнительные недействительные пиксели появляются из-за интервала выдержки необработанного захвата глубины.</w:t>
      </w:r>
    </w:p>
    <w:p w14:paraId="4009742D" w14:textId="77777777" w:rsidR="00346B53" w:rsidRPr="002E72FD" w:rsidRDefault="00346B53" w:rsidP="00346B53">
      <w:pPr>
        <w:pStyle w:val="a4"/>
        <w:shd w:val="clear" w:color="auto" w:fill="FFFFFF"/>
        <w:spacing w:line="360" w:lineRule="auto"/>
        <w:rPr>
          <w:color w:val="171717"/>
          <w:sz w:val="28"/>
          <w:szCs w:val="28"/>
        </w:rPr>
      </w:pPr>
      <w:r w:rsidRPr="002E72FD">
        <w:rPr>
          <w:noProof/>
          <w:color w:val="171717"/>
          <w:sz w:val="28"/>
          <w:szCs w:val="28"/>
        </w:rPr>
        <w:lastRenderedPageBreak/>
        <w:drawing>
          <wp:inline distT="0" distB="0" distL="0" distR="0" wp14:anchorId="7F6F9823" wp14:editId="772C6754">
            <wp:extent cx="5940425" cy="5347335"/>
            <wp:effectExtent l="0" t="0" r="3175" b="5715"/>
            <wp:docPr id="21" name="Рисунок 21" descr="Недействительность по нескольким путям — края"/>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Недействительность по нескольким путям — края"/>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5940425" cy="5347335"/>
                    </a:xfrm>
                    <a:prstGeom prst="rect">
                      <a:avLst/>
                    </a:prstGeom>
                    <a:noFill/>
                    <a:ln>
                      <a:noFill/>
                    </a:ln>
                  </pic:spPr>
                </pic:pic>
              </a:graphicData>
            </a:graphic>
          </wp:inline>
        </w:drawing>
      </w:r>
    </w:p>
    <w:p w14:paraId="45BAB4D8" w14:textId="77777777" w:rsidR="00346B53" w:rsidRPr="009B48F0" w:rsidRDefault="00346B53" w:rsidP="00346B53">
      <w:pPr>
        <w:pStyle w:val="a4"/>
        <w:shd w:val="clear" w:color="auto" w:fill="FFFFFF"/>
        <w:spacing w:line="360" w:lineRule="auto"/>
        <w:jc w:val="center"/>
        <w:rPr>
          <w:color w:val="171717"/>
          <w:sz w:val="28"/>
          <w:szCs w:val="28"/>
          <w:lang w:val="ru-RU"/>
        </w:rPr>
      </w:pPr>
      <w:r>
        <w:rPr>
          <w:color w:val="171717"/>
          <w:sz w:val="28"/>
          <w:szCs w:val="28"/>
          <w:lang w:val="ru-RU"/>
        </w:rPr>
        <w:t>Рис. 7. Пример недействительных пикселов.</w:t>
      </w:r>
    </w:p>
    <w:p w14:paraId="650A8811" w14:textId="77777777" w:rsidR="00346B53" w:rsidRPr="002E72FD" w:rsidRDefault="00346B53" w:rsidP="00346B53">
      <w:pPr>
        <w:spacing w:line="360" w:lineRule="auto"/>
        <w:rPr>
          <w:sz w:val="28"/>
          <w:szCs w:val="28"/>
          <w:lang w:val="ru-RU"/>
        </w:rPr>
      </w:pPr>
    </w:p>
    <w:p w14:paraId="4F745678" w14:textId="7CB4B55A" w:rsidR="00346B53" w:rsidRDefault="00346B53">
      <w:pPr>
        <w:spacing w:after="160" w:line="259" w:lineRule="auto"/>
        <w:rPr>
          <w:rFonts w:ascii="Helvetica" w:eastAsiaTheme="minorHAnsi" w:hAnsi="Helvetica" w:cs="Helvetica"/>
          <w:color w:val="18191A"/>
          <w:sz w:val="28"/>
          <w:szCs w:val="28"/>
          <w:lang w:val="ru-RU"/>
        </w:rPr>
      </w:pPr>
      <w:r>
        <w:rPr>
          <w:rFonts w:ascii="Helvetica" w:eastAsiaTheme="minorHAnsi" w:hAnsi="Helvetica" w:cs="Helvetica"/>
          <w:color w:val="18191A"/>
          <w:sz w:val="28"/>
          <w:szCs w:val="28"/>
          <w:lang w:val="ru-RU"/>
        </w:rPr>
        <w:br w:type="page"/>
      </w:r>
    </w:p>
    <w:p w14:paraId="3D260F63" w14:textId="77777777" w:rsidR="00522886" w:rsidRPr="00CC543F" w:rsidRDefault="00522886" w:rsidP="00576C62">
      <w:pPr>
        <w:pStyle w:val="10"/>
        <w:numPr>
          <w:ilvl w:val="0"/>
          <w:numId w:val="2"/>
        </w:numPr>
        <w:rPr>
          <w:rFonts w:ascii="Times New Roman" w:hAnsi="Times New Roman" w:cs="Times New Roman"/>
          <w:lang w:val="ru-RU"/>
        </w:rPr>
      </w:pPr>
      <w:bookmarkStart w:id="154" w:name="_Toc91598673"/>
      <w:bookmarkStart w:id="155" w:name="_Hlk91595134"/>
      <w:r w:rsidRPr="00CC543F">
        <w:rPr>
          <w:rFonts w:ascii="Times New Roman" w:hAnsi="Times New Roman" w:cs="Times New Roman"/>
          <w:lang w:val="ru-RU"/>
        </w:rPr>
        <w:lastRenderedPageBreak/>
        <w:t>Список литературы</w:t>
      </w:r>
      <w:bookmarkEnd w:id="154"/>
    </w:p>
    <w:p w14:paraId="782921FA" w14:textId="77777777" w:rsidR="00522886" w:rsidRDefault="00522886" w:rsidP="00522886">
      <w:pPr>
        <w:pStyle w:val="a4"/>
        <w:spacing w:before="0" w:beforeAutospacing="0" w:after="0" w:afterAutospacing="0"/>
        <w:jc w:val="both"/>
      </w:pPr>
    </w:p>
    <w:bookmarkEnd w:id="155"/>
    <w:p w14:paraId="1CC080A4" w14:textId="77777777" w:rsidR="003409A9" w:rsidRDefault="00757946" w:rsidP="003409A9">
      <w:pPr>
        <w:pStyle w:val="af2"/>
      </w:pPr>
      <w:r w:rsidRPr="006C7C3D">
        <w:rPr>
          <w:szCs w:val="28"/>
          <w:lang w:val="ru-RU"/>
        </w:rPr>
        <w:fldChar w:fldCharType="begin"/>
      </w:r>
      <w:r w:rsidR="00C32EE8">
        <w:rPr>
          <w:szCs w:val="28"/>
        </w:rPr>
        <w:instrText xml:space="preserve"> ADDIN ZOTERO_BIBL {"uncited":[],"omitted":[],"custom":[]} CSL_BIBLIOGRAPHY </w:instrText>
      </w:r>
      <w:r w:rsidRPr="006C7C3D">
        <w:rPr>
          <w:szCs w:val="28"/>
          <w:lang w:val="ru-RU"/>
        </w:rPr>
        <w:fldChar w:fldCharType="separate"/>
      </w:r>
      <w:r w:rsidR="003409A9">
        <w:t>[1]</w:t>
      </w:r>
      <w:r w:rsidR="003409A9">
        <w:tab/>
        <w:t xml:space="preserve">M. Faizullin, A. Kornilova, A. Akhmetyanov, K. Pakulev, A. Sadkov, and G. Ferrer, </w:t>
      </w:r>
      <w:r w:rsidR="003409A9">
        <w:rPr>
          <w:i/>
          <w:iCs/>
        </w:rPr>
        <w:t>Synchronized Smartphone Video Recording System of Depth and RGB Image Frames with Sub-millisecond Precision</w:t>
      </w:r>
      <w:r w:rsidR="003409A9">
        <w:t>. 2021.</w:t>
      </w:r>
    </w:p>
    <w:p w14:paraId="2013E04F" w14:textId="77777777" w:rsidR="003409A9" w:rsidRDefault="003409A9" w:rsidP="003409A9">
      <w:pPr>
        <w:pStyle w:val="af2"/>
      </w:pPr>
      <w:r>
        <w:t>[2]</w:t>
      </w:r>
      <w:r>
        <w:tab/>
        <w:t>R.-D. Cameras, R. ur-Artal, Juan, and D. Tardos, “ORB SLAM 2 : an Open-Source SLAM System for Monocular, Stereo and.”</w:t>
      </w:r>
    </w:p>
    <w:p w14:paraId="3590EA2D" w14:textId="77777777" w:rsidR="003409A9" w:rsidRDefault="003409A9" w:rsidP="003409A9">
      <w:pPr>
        <w:pStyle w:val="af2"/>
      </w:pPr>
      <w:r>
        <w:t>[3]</w:t>
      </w:r>
      <w:r>
        <w:tab/>
        <w:t xml:space="preserve">F. Steinbrucker, J. Sturm, and D. Cremers, “Real-time visual odometry from dense RGB-D images,” in </w:t>
      </w:r>
      <w:r>
        <w:rPr>
          <w:i/>
          <w:iCs/>
        </w:rPr>
        <w:t>2011 IEEE International Conference on Computer Vision Workshops (ICCV Workshops)</w:t>
      </w:r>
      <w:r>
        <w:t>, Barcelona, Spain, Nov. 2011, pp. 719–722. doi: 10.1109/ICCVW.2011.6130321.</w:t>
      </w:r>
    </w:p>
    <w:p w14:paraId="13749206" w14:textId="77777777" w:rsidR="003409A9" w:rsidRDefault="003409A9" w:rsidP="003409A9">
      <w:pPr>
        <w:pStyle w:val="af2"/>
      </w:pPr>
      <w:r>
        <w:t>[4]</w:t>
      </w:r>
      <w:r>
        <w:tab/>
        <w:t xml:space="preserve">J. Park, Q.-Y. Zhou, and V. Koltun, “Colored Point Cloud Registration Revisited,” in </w:t>
      </w:r>
      <w:r>
        <w:rPr>
          <w:i/>
          <w:iCs/>
        </w:rPr>
        <w:t>2017 IEEE International Conference on Computer Vision (ICCV)</w:t>
      </w:r>
      <w:r>
        <w:t>, Venice, Oct. 2017, pp. 143–152. doi: 10.1109/ICCV.2017.25.</w:t>
      </w:r>
    </w:p>
    <w:p w14:paraId="7A12A334" w14:textId="77777777" w:rsidR="003409A9" w:rsidRDefault="003409A9" w:rsidP="003409A9">
      <w:pPr>
        <w:pStyle w:val="af2"/>
      </w:pPr>
      <w:r>
        <w:t>[5]</w:t>
      </w:r>
      <w:r>
        <w:tab/>
        <w:t xml:space="preserve">C. Forster, M. Pizzoli, and D. Scaramuzza, “SVO: Fast semi-direct monocular visual odometry,” in </w:t>
      </w:r>
      <w:r>
        <w:rPr>
          <w:i/>
          <w:iCs/>
        </w:rPr>
        <w:t>2014 IEEE International Conference on Robotics and Automation (ICRA)</w:t>
      </w:r>
      <w:r>
        <w:t>, 2014, pp. 15–22. doi: 10.1109/ICRA.2014.6906584.</w:t>
      </w:r>
    </w:p>
    <w:p w14:paraId="380BF67B" w14:textId="77777777" w:rsidR="003409A9" w:rsidRDefault="003409A9" w:rsidP="003409A9">
      <w:pPr>
        <w:pStyle w:val="af2"/>
      </w:pPr>
      <w:r>
        <w:t>[6]</w:t>
      </w:r>
      <w:r>
        <w:tab/>
      </w:r>
      <w:r>
        <w:rPr>
          <w:i/>
          <w:iCs/>
        </w:rPr>
        <w:t>https://velodynelidar.com/</w:t>
      </w:r>
      <w:r>
        <w:t>. velodyne.</w:t>
      </w:r>
    </w:p>
    <w:p w14:paraId="3DFB9870" w14:textId="77777777" w:rsidR="003409A9" w:rsidRDefault="003409A9" w:rsidP="003409A9">
      <w:pPr>
        <w:pStyle w:val="af2"/>
      </w:pPr>
      <w:r>
        <w:t>[7]</w:t>
      </w:r>
      <w:r>
        <w:tab/>
      </w:r>
      <w:r>
        <w:rPr>
          <w:i/>
          <w:iCs/>
        </w:rPr>
        <w:t>https://ouster.com/</w:t>
      </w:r>
      <w:r>
        <w:t>. ouster. [Online]. Available: https://ouster.com/</w:t>
      </w:r>
    </w:p>
    <w:p w14:paraId="7813CCA9" w14:textId="77777777" w:rsidR="003409A9" w:rsidRDefault="003409A9" w:rsidP="003409A9">
      <w:pPr>
        <w:pStyle w:val="af2"/>
      </w:pPr>
      <w:r>
        <w:t>[8]</w:t>
      </w:r>
      <w:r>
        <w:tab/>
        <w:t>R. Mur-Artal, J. M. M. Montiel, and J. D. Tardos, “ORB-SLAM: A Versatile and Accurate Monocular SLAM System,” 2021.</w:t>
      </w:r>
    </w:p>
    <w:p w14:paraId="2A9F76A4" w14:textId="77777777" w:rsidR="003409A9" w:rsidRDefault="003409A9" w:rsidP="003409A9">
      <w:pPr>
        <w:pStyle w:val="af2"/>
      </w:pPr>
      <w:r>
        <w:t>[9]</w:t>
      </w:r>
      <w:r>
        <w:tab/>
        <w:t xml:space="preserve">C. Campos, R. Elvira, J. J. G. Rodriguez, J. M. M. Montiel, and J. D. Tardos, “ORB-SLAM3: An Accurate Open-Source Library for Visual, Visual–Inertial, and Multimap SLAM,” </w:t>
      </w:r>
      <w:r>
        <w:rPr>
          <w:i/>
          <w:iCs/>
        </w:rPr>
        <w:t>IEEE Trans. Robot.</w:t>
      </w:r>
      <w:r>
        <w:t>, vol. 37, no. 6, pp. 1874–1890, Dec. 2021, doi: 10.1109/TRO.2021.3075644.</w:t>
      </w:r>
    </w:p>
    <w:p w14:paraId="4297462C" w14:textId="77777777" w:rsidR="003409A9" w:rsidRDefault="003409A9" w:rsidP="003409A9">
      <w:pPr>
        <w:pStyle w:val="af2"/>
      </w:pPr>
      <w:r>
        <w:t>[10]</w:t>
      </w:r>
      <w:r>
        <w:tab/>
        <w:t xml:space="preserve">M. Burri </w:t>
      </w:r>
      <w:r>
        <w:rPr>
          <w:i/>
          <w:iCs/>
        </w:rPr>
        <w:t>et al.</w:t>
      </w:r>
      <w:r>
        <w:t xml:space="preserve">, “The EuRoC micro aerial vehicle datasets,” </w:t>
      </w:r>
      <w:r>
        <w:rPr>
          <w:i/>
          <w:iCs/>
        </w:rPr>
        <w:t>Int. J. Robot. Res.</w:t>
      </w:r>
      <w:r>
        <w:t>, vol. 35, no. 10, pp. 1157–1163, 2016, doi: 10.1177/0278364915620033.</w:t>
      </w:r>
    </w:p>
    <w:p w14:paraId="406BE299" w14:textId="77777777" w:rsidR="003409A9" w:rsidRDefault="003409A9" w:rsidP="003409A9">
      <w:pPr>
        <w:pStyle w:val="af2"/>
      </w:pPr>
      <w:r>
        <w:t>[11]</w:t>
      </w:r>
      <w:r>
        <w:tab/>
        <w:t xml:space="preserve">G. Klein and D. Murray, “Parallel Tracking and Mapping for Small AR Workspaces,” in </w:t>
      </w:r>
      <w:r>
        <w:rPr>
          <w:i/>
          <w:iCs/>
        </w:rPr>
        <w:t>2007 6th IEEE and ACM International Symposium on Mixed and Augmented Reality</w:t>
      </w:r>
      <w:r>
        <w:t>, Nara, Japan, Nov. 2007, pp. 1–10. doi: 10.1109/ISMAR.2007.4538852.</w:t>
      </w:r>
    </w:p>
    <w:p w14:paraId="05E0CE8B" w14:textId="77777777" w:rsidR="003409A9" w:rsidRDefault="003409A9" w:rsidP="003409A9">
      <w:pPr>
        <w:pStyle w:val="af2"/>
      </w:pPr>
      <w:r>
        <w:t>[12]</w:t>
      </w:r>
      <w:r>
        <w:tab/>
        <w:t xml:space="preserve">M. Cummins and P. Newman, “Appearance-only SLAM at large scale with FAB-MAP 2.0,” </w:t>
      </w:r>
      <w:r>
        <w:rPr>
          <w:i/>
          <w:iCs/>
        </w:rPr>
        <w:t>Int. J. Robot. Res.</w:t>
      </w:r>
      <w:r>
        <w:t>, vol. 30, no. 9, pp. 1100–1123, Aug. 2011, doi: 10.1177/0278364910385483.</w:t>
      </w:r>
    </w:p>
    <w:p w14:paraId="1C605E80" w14:textId="77777777" w:rsidR="003409A9" w:rsidRDefault="003409A9" w:rsidP="003409A9">
      <w:pPr>
        <w:pStyle w:val="af2"/>
      </w:pPr>
      <w:r>
        <w:t>[13]</w:t>
      </w:r>
      <w:r>
        <w:tab/>
        <w:t xml:space="preserve">D. Galvez-López and J. D. Tardos, “Bags of Binary Words for Fast Place Recognition in Image Sequences,” </w:t>
      </w:r>
      <w:r>
        <w:rPr>
          <w:i/>
          <w:iCs/>
        </w:rPr>
        <w:t>IEEE Trans. Robot.</w:t>
      </w:r>
      <w:r>
        <w:t>, vol. 28, no. 5, pp. 1188–1197, Oct. 2012, doi: 10.1109/TRO.2012.2197158.</w:t>
      </w:r>
    </w:p>
    <w:p w14:paraId="38160A39" w14:textId="77777777" w:rsidR="003409A9" w:rsidRDefault="003409A9" w:rsidP="003409A9">
      <w:pPr>
        <w:pStyle w:val="af2"/>
      </w:pPr>
      <w:r>
        <w:t>[14]</w:t>
      </w:r>
      <w:r>
        <w:tab/>
        <w:t xml:space="preserve">D. Hutchison </w:t>
      </w:r>
      <w:r>
        <w:rPr>
          <w:i/>
          <w:iCs/>
        </w:rPr>
        <w:t>et al.</w:t>
      </w:r>
      <w:r>
        <w:t xml:space="preserve">, “BRIEF: Binary Robust Independent Elementary Features,” in </w:t>
      </w:r>
      <w:r>
        <w:rPr>
          <w:i/>
          <w:iCs/>
        </w:rPr>
        <w:t>Computer Vision – ECCV 2010</w:t>
      </w:r>
      <w:r>
        <w:t>, vol. 6314, K. Daniilidis, P. Maragos, and N. Paragios, Eds. Berlin, Heidelberg: Springer Berlin Heidelberg, 2010, pp. 778–792. doi: 10.1007/978-3-642-15561-1_56.</w:t>
      </w:r>
    </w:p>
    <w:p w14:paraId="40930F9D" w14:textId="77777777" w:rsidR="003409A9" w:rsidRDefault="003409A9" w:rsidP="003409A9">
      <w:pPr>
        <w:pStyle w:val="af2"/>
      </w:pPr>
      <w:r>
        <w:t>[15]</w:t>
      </w:r>
      <w:r>
        <w:tab/>
        <w:t xml:space="preserve">H. Bay, T. Tuytelaars, and L. Van Gool, “SURF: Speeded Up Robust Features,” in </w:t>
      </w:r>
      <w:r>
        <w:rPr>
          <w:i/>
          <w:iCs/>
        </w:rPr>
        <w:t>Computer Vision – ECCV 2006</w:t>
      </w:r>
      <w:r>
        <w:t>, vol. 3951, A. Leonardis, H. Bischof, and A. Pinz, Eds. Berlin, Heidelberg: Springer Berlin Heidelberg, 2006, pp. 404–417. doi: 10.1007/11744023_32.</w:t>
      </w:r>
    </w:p>
    <w:p w14:paraId="64CACAE2" w14:textId="77777777" w:rsidR="003409A9" w:rsidRDefault="003409A9" w:rsidP="003409A9">
      <w:pPr>
        <w:pStyle w:val="af2"/>
      </w:pPr>
      <w:r>
        <w:t>[16]</w:t>
      </w:r>
      <w:r>
        <w:tab/>
        <w:t xml:space="preserve">E. Rublee, V. Rabaud, K. Konolige, and G. Bradski, “ORB: An efficient alternative to SIFT or SURF,” in </w:t>
      </w:r>
      <w:r>
        <w:rPr>
          <w:i/>
          <w:iCs/>
        </w:rPr>
        <w:t>2011 International Conference on Computer Vision</w:t>
      </w:r>
      <w:r>
        <w:t>, Barcelona, Spain, Nov. 2011, pp. 2564–2571. doi: 10.1109/ICCV.2011.6126544.</w:t>
      </w:r>
    </w:p>
    <w:p w14:paraId="52D61991" w14:textId="77777777" w:rsidR="003409A9" w:rsidRDefault="003409A9" w:rsidP="003409A9">
      <w:pPr>
        <w:pStyle w:val="af2"/>
      </w:pPr>
      <w:r>
        <w:t>[17]</w:t>
      </w:r>
      <w:r>
        <w:tab/>
        <w:t xml:space="preserve">R. Mur-Artal and J. D. Tardos, “Fast relocalisation and loop closing in keyframe-based SLAM,” in </w:t>
      </w:r>
      <w:r>
        <w:rPr>
          <w:i/>
          <w:iCs/>
        </w:rPr>
        <w:t>2014 IEEE International Conference on Robotics and Automation (ICRA)</w:t>
      </w:r>
      <w:r>
        <w:t>, Hong Kong, China, May 2014, pp. 846–853. doi: 10.1109/ICRA.2014.6906953.</w:t>
      </w:r>
    </w:p>
    <w:p w14:paraId="7A9FA4DE" w14:textId="77777777" w:rsidR="003409A9" w:rsidRDefault="003409A9" w:rsidP="003409A9">
      <w:pPr>
        <w:pStyle w:val="af2"/>
      </w:pPr>
      <w:r>
        <w:t>[18]</w:t>
      </w:r>
      <w:r>
        <w:tab/>
        <w:t xml:space="preserve">A. J. Davison, I. D. Reid, N. D. Molton, and O. Stasse, “MonoSLAM: Real-Time Single Camera SLAM,” </w:t>
      </w:r>
      <w:r>
        <w:rPr>
          <w:i/>
          <w:iCs/>
        </w:rPr>
        <w:t>IEEE Trans. Pattern Anal. Mach. Intell.</w:t>
      </w:r>
      <w:r>
        <w:t>, vol. 29, no. 6, pp. 1052–1067, Jun. 2007, doi: 10.1109/TPAMI.2007.1049.</w:t>
      </w:r>
    </w:p>
    <w:p w14:paraId="5984C6A4" w14:textId="77777777" w:rsidR="003409A9" w:rsidRDefault="003409A9" w:rsidP="003409A9">
      <w:pPr>
        <w:pStyle w:val="af2"/>
      </w:pPr>
      <w:r>
        <w:t>[19]</w:t>
      </w:r>
      <w:r>
        <w:tab/>
        <w:t xml:space="preserve">J. Civera, A. J. Davison, and J. M. M. Montiel, “Inverse Depth Parametrization for Monocular SLAM,” </w:t>
      </w:r>
      <w:r>
        <w:rPr>
          <w:i/>
          <w:iCs/>
        </w:rPr>
        <w:t>IEEE Trans. Robot.</w:t>
      </w:r>
      <w:r>
        <w:t>, vol. 24, no. 5, pp. 932–945, 2008, doi: 10.1109/TRO.2008.2003276.</w:t>
      </w:r>
    </w:p>
    <w:p w14:paraId="55C5744B" w14:textId="77777777" w:rsidR="003409A9" w:rsidRDefault="003409A9" w:rsidP="003409A9">
      <w:pPr>
        <w:pStyle w:val="af2"/>
      </w:pPr>
      <w:r>
        <w:t>[20]</w:t>
      </w:r>
      <w:r>
        <w:tab/>
        <w:t xml:space="preserve">E. Eade and T. Drummond, “Scalable Monocular SLAM,” in </w:t>
      </w:r>
      <w:r>
        <w:rPr>
          <w:i/>
          <w:iCs/>
        </w:rPr>
        <w:t>2006 IEEE Computer Society Conference on Computer Vision and Pattern Recognition (CVPR’06)</w:t>
      </w:r>
      <w:r>
        <w:t>, 2006, vol. 1, pp. 469–476. doi: 10.1109/CVPR.2006.263.</w:t>
      </w:r>
    </w:p>
    <w:p w14:paraId="130B3E9C" w14:textId="77777777" w:rsidR="003409A9" w:rsidRDefault="003409A9" w:rsidP="003409A9">
      <w:pPr>
        <w:pStyle w:val="af2"/>
      </w:pPr>
      <w:r>
        <w:t>[21]</w:t>
      </w:r>
      <w:r>
        <w:tab/>
        <w:t xml:space="preserve">H. Strasdat, J. M. M. Montiel, and A. J. Davison, “Visual SLAM: Why filter?,” </w:t>
      </w:r>
      <w:r>
        <w:rPr>
          <w:i/>
          <w:iCs/>
        </w:rPr>
        <w:t>Image Vis. Comput.</w:t>
      </w:r>
      <w:r>
        <w:t>, vol. 30, no. 2, pp. 65–77, 2012, doi: https://doi.org/10.1016/j.imavis.2012.02.009.</w:t>
      </w:r>
    </w:p>
    <w:p w14:paraId="316DA696" w14:textId="77777777" w:rsidR="003409A9" w:rsidRDefault="003409A9" w:rsidP="003409A9">
      <w:pPr>
        <w:pStyle w:val="af2"/>
      </w:pPr>
      <w:r>
        <w:t>[22]</w:t>
      </w:r>
      <w:r>
        <w:tab/>
        <w:t xml:space="preserve">E. Mouragnon, M. Lhuillier, M. Dhome, F. Dekeyser, and P. Sayd, “Real Time Localization and 3D Reconstruction,” in </w:t>
      </w:r>
      <w:r>
        <w:rPr>
          <w:i/>
          <w:iCs/>
        </w:rPr>
        <w:t>2006 IEEE Computer Society Conference on Computer Vision and Pattern Recognition (CVPR’06)</w:t>
      </w:r>
      <w:r>
        <w:t>, New York, NY, USA, 2006, pp. 363–370. doi: 10.1109/CVPR.2006.236.</w:t>
      </w:r>
    </w:p>
    <w:p w14:paraId="569CA002" w14:textId="77777777" w:rsidR="003409A9" w:rsidRDefault="003409A9" w:rsidP="003409A9">
      <w:pPr>
        <w:pStyle w:val="af2"/>
      </w:pPr>
      <w:r>
        <w:t>[23]</w:t>
      </w:r>
      <w:r>
        <w:tab/>
        <w:t xml:space="preserve">K. Pirker, M. Rüther, and H. Bischof, “CD SLAM - continuous localization and mapping in a dynamic world,” in </w:t>
      </w:r>
      <w:r>
        <w:rPr>
          <w:i/>
          <w:iCs/>
        </w:rPr>
        <w:t>2011 IEEE/RSJ International Conference on Intelligent Robots and Systems</w:t>
      </w:r>
      <w:r>
        <w:t>, 2011, pp. 3990–3997. doi: 10.1109/IROS.2011.6094588.</w:t>
      </w:r>
    </w:p>
    <w:p w14:paraId="51B34C8F" w14:textId="77777777" w:rsidR="003409A9" w:rsidRDefault="003409A9" w:rsidP="003409A9">
      <w:pPr>
        <w:pStyle w:val="af2"/>
      </w:pPr>
      <w:r>
        <w:t>[24]</w:t>
      </w:r>
      <w:r>
        <w:tab/>
        <w:t xml:space="preserve">S. Song, M. Chandraker, and C. C. Guest, “Parallel, real-time monocular visual odometry,” in </w:t>
      </w:r>
      <w:r>
        <w:rPr>
          <w:i/>
          <w:iCs/>
        </w:rPr>
        <w:t>2013 IEEE International Conference on Robotics and Automation</w:t>
      </w:r>
      <w:r>
        <w:t>, 2013, pp. 4698–4705. doi: 10.1109/ICRA.2013.6631246.</w:t>
      </w:r>
    </w:p>
    <w:p w14:paraId="668CF000" w14:textId="77777777" w:rsidR="003409A9" w:rsidRDefault="003409A9" w:rsidP="003409A9">
      <w:pPr>
        <w:pStyle w:val="af2"/>
      </w:pPr>
      <w:r>
        <w:t>[25]</w:t>
      </w:r>
      <w:r>
        <w:tab/>
        <w:t xml:space="preserve">H. Lim, J. Lim, and H. J. Kim, “Real-time 6-DOF monocular visual SLAM in a large-scale environment,” in </w:t>
      </w:r>
      <w:r>
        <w:rPr>
          <w:i/>
          <w:iCs/>
        </w:rPr>
        <w:t>2014 IEEE International Conference on Robotics and Automation (ICRA)</w:t>
      </w:r>
      <w:r>
        <w:t>, 2014, pp. 1532–1539. doi: 10.1109/ICRA.2014.6907055.</w:t>
      </w:r>
    </w:p>
    <w:p w14:paraId="47E018F9" w14:textId="77777777" w:rsidR="003409A9" w:rsidRDefault="003409A9" w:rsidP="003409A9">
      <w:pPr>
        <w:pStyle w:val="af2"/>
      </w:pPr>
      <w:r>
        <w:t>[26]</w:t>
      </w:r>
      <w:r>
        <w:tab/>
        <w:t xml:space="preserve">J. Engel, T. Schöps, and D. Cremers, “LSD-SLAM: Large-Scale Direct Monocular SLAM,” in </w:t>
      </w:r>
      <w:r>
        <w:rPr>
          <w:i/>
          <w:iCs/>
        </w:rPr>
        <w:t>Computer Vision – ECCV 2014</w:t>
      </w:r>
      <w:r>
        <w:t>, vol. 8690, D. Fleet, T. Pajdla, B. Schiele, and T. Tuytelaars, Eds. Cham: Springer International Publishing, 2014, pp. 834–849. doi: 10.1007/978-3-319-10605-2_54.</w:t>
      </w:r>
    </w:p>
    <w:p w14:paraId="7B2AF4A6" w14:textId="77777777" w:rsidR="003409A9" w:rsidRDefault="003409A9" w:rsidP="003409A9">
      <w:pPr>
        <w:pStyle w:val="af2"/>
      </w:pPr>
      <w:r>
        <w:t>[27]</w:t>
      </w:r>
      <w:r>
        <w:tab/>
        <w:t>R. Elvira, J. Tardós, and J. Montiel, “ORBSLAM-Atlas: a robust and accurate multi-map system,” Aug. 2019.</w:t>
      </w:r>
    </w:p>
    <w:p w14:paraId="39F88F99" w14:textId="77777777" w:rsidR="003409A9" w:rsidRDefault="003409A9" w:rsidP="003409A9">
      <w:pPr>
        <w:pStyle w:val="af2"/>
      </w:pPr>
      <w:r>
        <w:t>[28]</w:t>
      </w:r>
      <w:r>
        <w:tab/>
        <w:t xml:space="preserve">“The reconstruction of a plane surface from two perspective projections,” </w:t>
      </w:r>
      <w:r>
        <w:rPr>
          <w:i/>
          <w:iCs/>
        </w:rPr>
        <w:t>Proc. R. Soc. Lond. B Biol. Sci.</w:t>
      </w:r>
      <w:r>
        <w:t>, vol. 227, no. 1249, pp. 399–410, May 1986, doi: 10.1098/rspb.1986.0030.</w:t>
      </w:r>
    </w:p>
    <w:p w14:paraId="0FA9ADD6" w14:textId="77777777" w:rsidR="003409A9" w:rsidRDefault="003409A9" w:rsidP="003409A9">
      <w:pPr>
        <w:pStyle w:val="af2"/>
      </w:pPr>
      <w:r>
        <w:t>[29]</w:t>
      </w:r>
      <w:r>
        <w:tab/>
        <w:t xml:space="preserve">A. Tyagi, Y. Liang, S. Wang, and D. Bai, “DVIO: Depth aided visual inertial odometry for RGBD sensors,” </w:t>
      </w:r>
      <w:r>
        <w:rPr>
          <w:i/>
          <w:iCs/>
        </w:rPr>
        <w:t>ArXiv211010805 Cs</w:t>
      </w:r>
      <w:r>
        <w:t>, Oct. 2021, Accessed: Dec. 27, 2021. [Online]. Available: http://arxiv.org/abs/2110.10805</w:t>
      </w:r>
    </w:p>
    <w:p w14:paraId="7B7EA8A1" w14:textId="77777777" w:rsidR="003409A9" w:rsidRDefault="003409A9" w:rsidP="003409A9">
      <w:pPr>
        <w:pStyle w:val="af2"/>
      </w:pPr>
      <w:r>
        <w:t>[30]</w:t>
      </w:r>
      <w:r>
        <w:tab/>
        <w:t xml:space="preserve">T. Qin, P. Li, and S. Shen, “VINS-Mono: A Robust and Versatile Monocular Visual-Inertial State Estimator,” </w:t>
      </w:r>
      <w:r>
        <w:rPr>
          <w:i/>
          <w:iCs/>
        </w:rPr>
        <w:t>IEEE Trans. Robot.</w:t>
      </w:r>
      <w:r>
        <w:t>, vol. 34, no. 4, pp. 1004–1020, Aug. 2018, doi: 10.1109/TRO.2018.2853729.</w:t>
      </w:r>
    </w:p>
    <w:p w14:paraId="45182A0A" w14:textId="77777777" w:rsidR="003409A9" w:rsidRDefault="003409A9" w:rsidP="003409A9">
      <w:pPr>
        <w:pStyle w:val="af2"/>
      </w:pPr>
      <w:r>
        <w:t>[31]</w:t>
      </w:r>
      <w:r>
        <w:tab/>
        <w:t xml:space="preserve">Y. Zhu, R. Jin, T. Lou, and L. Zhao, “PLD-VINS: RGBD visual-inertial SLAM with point and line features,” </w:t>
      </w:r>
      <w:r>
        <w:rPr>
          <w:i/>
          <w:iCs/>
        </w:rPr>
        <w:t>Aerosp. Sci. Technol.</w:t>
      </w:r>
      <w:r>
        <w:t>, vol. 119, p. 107185, Dec. 2021, doi: 10.1016/j.ast.2021.107185.</w:t>
      </w:r>
    </w:p>
    <w:p w14:paraId="4B119DB8" w14:textId="77777777" w:rsidR="003409A9" w:rsidRDefault="003409A9" w:rsidP="003409A9">
      <w:pPr>
        <w:pStyle w:val="af2"/>
      </w:pPr>
      <w:r>
        <w:t>[32]</w:t>
      </w:r>
      <w:r>
        <w:tab/>
        <w:t xml:space="preserve">A. Morar, M. A. Balutoiu, A. Moldoveanu, F. Moldoveanu, A. Butean, and V. Asavei, “Evaluation of the ARCore Indoor Localization Technology,” in </w:t>
      </w:r>
      <w:r>
        <w:rPr>
          <w:i/>
          <w:iCs/>
        </w:rPr>
        <w:t>2020 19th RoEduNet Conference: Networking in Education and Research (RoEduNet)</w:t>
      </w:r>
      <w:r>
        <w:t>, Bucharest, Romania, Dec. 2020, pp. 1–5. doi: 10.1109/RoEduNet51892.2020.9324849.</w:t>
      </w:r>
    </w:p>
    <w:p w14:paraId="7DDC7EBF" w14:textId="77777777" w:rsidR="003409A9" w:rsidRDefault="003409A9" w:rsidP="003409A9">
      <w:pPr>
        <w:pStyle w:val="af2"/>
      </w:pPr>
      <w:r>
        <w:t>[33]</w:t>
      </w:r>
      <w:r>
        <w:tab/>
        <w:t xml:space="preserve">E. Rublee, V. Rabaud, K. Konolige, and G. Bradski, “ORB: An efficient alternative to SIFT or SURF,” in </w:t>
      </w:r>
      <w:r>
        <w:rPr>
          <w:i/>
          <w:iCs/>
        </w:rPr>
        <w:t>2011 International Conference on Computer Vision</w:t>
      </w:r>
      <w:r>
        <w:t>, Barcelona, Spain, Nov. 2011, pp. 2564–2571. doi: 10.1109/ICCV.2011.6126544.</w:t>
      </w:r>
    </w:p>
    <w:p w14:paraId="0EF75C9A" w14:textId="77777777" w:rsidR="003409A9" w:rsidRDefault="003409A9" w:rsidP="003409A9">
      <w:pPr>
        <w:pStyle w:val="af2"/>
      </w:pPr>
      <w:r>
        <w:t>[34]</w:t>
      </w:r>
      <w:r>
        <w:tab/>
        <w:t>R. Mur-Artal, J. M. M. Montiel, and J. D. Tardos, “ORB-SLAM: A Versatile and Accurate Monocular SLAM System,” 2021.</w:t>
      </w:r>
    </w:p>
    <w:p w14:paraId="42A8331F" w14:textId="77777777" w:rsidR="003409A9" w:rsidRDefault="003409A9" w:rsidP="003409A9">
      <w:pPr>
        <w:pStyle w:val="af2"/>
      </w:pPr>
      <w:r>
        <w:t>[35]</w:t>
      </w:r>
      <w:r>
        <w:tab/>
        <w:t>R.-D. Cameras, R. ur-Artal, Juan, and D. Tardos, “ORB SLAM 2 : an Open-Source SLAM System for Monocular, Stereo and.”</w:t>
      </w:r>
    </w:p>
    <w:p w14:paraId="49BE086C" w14:textId="77777777" w:rsidR="003409A9" w:rsidRDefault="003409A9" w:rsidP="003409A9">
      <w:pPr>
        <w:pStyle w:val="af2"/>
      </w:pPr>
      <w:r>
        <w:t>[36]</w:t>
      </w:r>
      <w:r>
        <w:tab/>
        <w:t xml:space="preserve">R. Mur-Artal, J. M. M. Montiel, and J. D. Tardos, “ORB-SLAM: A Versatile and Accurate Monocular SLAM System,” </w:t>
      </w:r>
      <w:r>
        <w:rPr>
          <w:i/>
          <w:iCs/>
        </w:rPr>
        <w:t>IEEE Trans. Robot.</w:t>
      </w:r>
      <w:r>
        <w:t>, vol. 31, no. 5, Art. no. 5, 2015, doi: 10.1109/tro.2015.2463671.</w:t>
      </w:r>
    </w:p>
    <w:p w14:paraId="1A56011C" w14:textId="77777777" w:rsidR="003409A9" w:rsidRDefault="003409A9" w:rsidP="003409A9">
      <w:pPr>
        <w:pStyle w:val="af2"/>
      </w:pPr>
      <w:r>
        <w:t>[37]</w:t>
      </w:r>
      <w:r>
        <w:tab/>
        <w:t xml:space="preserve">E. Mouragnon, M. Lhuillier, M. Dhome, F. Dekeyser, and P. Sayd, “Real Time Localization and 3D Reconstruction,” in </w:t>
      </w:r>
      <w:r>
        <w:rPr>
          <w:i/>
          <w:iCs/>
        </w:rPr>
        <w:t>2006 IEEE Computer Society Conference on Computer Vision and Pattern Recognition (CVPR’06)</w:t>
      </w:r>
      <w:r>
        <w:t>, New York, NY, USA, 2006, pp. 363–370. doi: 10.1109/CVPR.2006.236.</w:t>
      </w:r>
    </w:p>
    <w:p w14:paraId="70755BE5" w14:textId="77777777" w:rsidR="003409A9" w:rsidRDefault="003409A9" w:rsidP="003409A9">
      <w:pPr>
        <w:pStyle w:val="af2"/>
      </w:pPr>
      <w:r>
        <w:t>[38]</w:t>
      </w:r>
      <w:r>
        <w:tab/>
        <w:t xml:space="preserve">A. Hornung, K. M. Wurm, M. Bennewitz, C. Stachniss, and W. Burgard, “OctoMap: an efficient probabilistic 3D mapping framework based on octrees,” </w:t>
      </w:r>
      <w:r>
        <w:rPr>
          <w:i/>
          <w:iCs/>
        </w:rPr>
        <w:t>Auton. Robots</w:t>
      </w:r>
      <w:r>
        <w:t>, vol. 34, no. 3, pp. 189–206, Apr. 2013, doi: 10.1007/s10514-012-9321-0.</w:t>
      </w:r>
    </w:p>
    <w:p w14:paraId="61536064" w14:textId="77777777" w:rsidR="003409A9" w:rsidRDefault="003409A9" w:rsidP="003409A9">
      <w:pPr>
        <w:pStyle w:val="af2"/>
      </w:pPr>
      <w:r>
        <w:t>[39]</w:t>
      </w:r>
      <w:r>
        <w:tab/>
        <w:t xml:space="preserve">A. Rosinol, M. Abate, Y. Chang, and L. Carlone, “Kimera: an Open-Source Library for Real-Time Metric-Semantic Localization and Mapping,” in </w:t>
      </w:r>
      <w:r>
        <w:rPr>
          <w:i/>
          <w:iCs/>
        </w:rPr>
        <w:t>2020 IEEE International Conference on Robotics and Automation (ICRA)</w:t>
      </w:r>
      <w:r>
        <w:t>, Paris, France, May 2020, pp. 1689–1696. doi: 10.1109/ICRA40945.2020.9196885.</w:t>
      </w:r>
    </w:p>
    <w:p w14:paraId="56A5D470" w14:textId="77777777" w:rsidR="003409A9" w:rsidRDefault="003409A9" w:rsidP="003409A9">
      <w:pPr>
        <w:pStyle w:val="af2"/>
      </w:pPr>
      <w:r>
        <w:t>[40]</w:t>
      </w:r>
      <w:r>
        <w:tab/>
        <w:t xml:space="preserve">J. Engel, T. Schöps, and D. Cremers, “LSD-SLAM: Large-Scale Direct Monocular SLAM,” in </w:t>
      </w:r>
      <w:r>
        <w:rPr>
          <w:i/>
          <w:iCs/>
        </w:rPr>
        <w:t>Computer Vision – ECCV 2014</w:t>
      </w:r>
      <w:r>
        <w:t>, vol. 8690, D. Fleet, T. Pajdla, B. Schiele, and T. Tuytelaars, Eds. Cham: Springer International Publishing, 2014, pp. 834–849. doi: 10.1007/978-3-319-10605-2_54.</w:t>
      </w:r>
    </w:p>
    <w:p w14:paraId="32D3AD0C" w14:textId="77777777" w:rsidR="003409A9" w:rsidRDefault="003409A9" w:rsidP="003409A9">
      <w:pPr>
        <w:pStyle w:val="af2"/>
      </w:pPr>
      <w:r>
        <w:t>[41]</w:t>
      </w:r>
      <w:r>
        <w:tab/>
        <w:t xml:space="preserve">C. Forster, M. Pizzoli, and D. Scaramuzza, “SVO: Fast semi-direct monocular visual odometry,” in </w:t>
      </w:r>
      <w:r>
        <w:rPr>
          <w:i/>
          <w:iCs/>
        </w:rPr>
        <w:t>2014 IEEE International Conference on Robotics and Automation (ICRA)</w:t>
      </w:r>
      <w:r>
        <w:t>, 2014, pp. 15–22. doi: 10.1109/ICRA.2014.6906584.</w:t>
      </w:r>
    </w:p>
    <w:p w14:paraId="7DA26F76" w14:textId="77777777" w:rsidR="003409A9" w:rsidRDefault="003409A9" w:rsidP="003409A9">
      <w:pPr>
        <w:pStyle w:val="af2"/>
      </w:pPr>
      <w:r>
        <w:t>[42]</w:t>
      </w:r>
      <w:r>
        <w:tab/>
        <w:t xml:space="preserve">M. De Croce, T. Pire, and F. Bergero, “DS-PTAM: Distributed Stereo Parallel Tracking and Mapping SLAM System,” </w:t>
      </w:r>
      <w:r>
        <w:rPr>
          <w:i/>
          <w:iCs/>
        </w:rPr>
        <w:t>J. Intell. Robot. Syst.</w:t>
      </w:r>
      <w:r>
        <w:t>, vol. 95, no. 2, Art. no. 2, Aug. 2019, doi: 10.1007/s10846-018-0913-6.</w:t>
      </w:r>
    </w:p>
    <w:p w14:paraId="5B9AF45B" w14:textId="77777777" w:rsidR="003409A9" w:rsidRDefault="003409A9" w:rsidP="003409A9">
      <w:pPr>
        <w:pStyle w:val="af2"/>
      </w:pPr>
      <w:r>
        <w:t>[43]</w:t>
      </w:r>
      <w:r>
        <w:tab/>
        <w:t xml:space="preserve">A. J. Davison, I. D. Reid, N. D. Molton, and O. Stasse, “MonoSLAM: Real-Time Single Camera SLAM,” </w:t>
      </w:r>
      <w:r>
        <w:rPr>
          <w:i/>
          <w:iCs/>
        </w:rPr>
        <w:t>IEEE Trans. Pattern Anal. Mach. Intell.</w:t>
      </w:r>
      <w:r>
        <w:t>, vol. 29, no. 6, Art. no. 6, Jun. 2007, doi: 10.1109/TPAMI.2007.1049.</w:t>
      </w:r>
    </w:p>
    <w:p w14:paraId="629D35E0" w14:textId="77777777" w:rsidR="003409A9" w:rsidRDefault="003409A9" w:rsidP="003409A9">
      <w:pPr>
        <w:pStyle w:val="af2"/>
      </w:pPr>
      <w:r>
        <w:t>[44]</w:t>
      </w:r>
      <w:r>
        <w:tab/>
        <w:t xml:space="preserve">B. Bescos, J. M. Facil, J. Civera, and J. Neira, “DynaSLAM: Tracking, Mapping, and Inpainting in Dynamic Scenes,” </w:t>
      </w:r>
      <w:r>
        <w:rPr>
          <w:i/>
          <w:iCs/>
        </w:rPr>
        <w:t>IEEE Robot. Autom. Lett.</w:t>
      </w:r>
      <w:r>
        <w:t>, vol. 3, no. 4, pp. 4076–4083, Oct. 2018, doi: 10.1109/LRA.2018.2860039.</w:t>
      </w:r>
    </w:p>
    <w:p w14:paraId="4428C504" w14:textId="77777777" w:rsidR="003409A9" w:rsidRDefault="003409A9" w:rsidP="003409A9">
      <w:pPr>
        <w:pStyle w:val="af2"/>
      </w:pPr>
      <w:r>
        <w:t>[45]</w:t>
      </w:r>
      <w:r>
        <w:tab/>
        <w:t xml:space="preserve">K. He, G. Gkioxari, P. Dollár, and R. Girshick, “Mask R-CNN,” </w:t>
      </w:r>
      <w:r>
        <w:rPr>
          <w:i/>
          <w:iCs/>
        </w:rPr>
        <w:t>ArXiv170306870 Cs</w:t>
      </w:r>
      <w:r>
        <w:t>, Jan. 2018, Accessed: Dec. 27, 2021. [Online]. Available: http://arxiv.org/abs/1703.06870</w:t>
      </w:r>
    </w:p>
    <w:p w14:paraId="6B1B00D8" w14:textId="77777777" w:rsidR="003409A9" w:rsidRDefault="003409A9" w:rsidP="003409A9">
      <w:pPr>
        <w:pStyle w:val="af2"/>
      </w:pPr>
      <w:r>
        <w:t>[46]</w:t>
      </w:r>
      <w:r>
        <w:tab/>
        <w:t xml:space="preserve">A. Garcia-Garcia, S. Orts-Escolano, S. Oprea, V. Villena-Martinez, and J. Garcia-Rodriguez, “A Review on Deep Learning Techniques Applied to Semantic Segmentation,” </w:t>
      </w:r>
      <w:r>
        <w:rPr>
          <w:i/>
          <w:iCs/>
        </w:rPr>
        <w:t>ArXiv170406857 Cs</w:t>
      </w:r>
      <w:r>
        <w:t>, Apr. 2017, Accessed: Dec. 27, 2021. [Online]. Available: http://arxiv.org/abs/1704.06857</w:t>
      </w:r>
    </w:p>
    <w:p w14:paraId="05FC48DF" w14:textId="77777777" w:rsidR="003409A9" w:rsidRDefault="003409A9" w:rsidP="003409A9">
      <w:pPr>
        <w:pStyle w:val="af2"/>
      </w:pPr>
      <w:r>
        <w:t>[47]</w:t>
      </w:r>
      <w:r>
        <w:tab/>
        <w:t xml:space="preserve">C. Yu </w:t>
      </w:r>
      <w:r>
        <w:rPr>
          <w:i/>
          <w:iCs/>
        </w:rPr>
        <w:t>et al.</w:t>
      </w:r>
      <w:r>
        <w:t xml:space="preserve">, “DS-SLAM: A Semantic Visual SLAM towards Dynamic Environments,” in </w:t>
      </w:r>
      <w:r>
        <w:rPr>
          <w:i/>
          <w:iCs/>
        </w:rPr>
        <w:t>2018 IEEE/RSJ International Conference on Intelligent Robots and Systems (IROS)</w:t>
      </w:r>
      <w:r>
        <w:t>, Madrid, Oct. 2018, pp. 1168–1174. doi: 10.1109/IROS.2018.8593691.</w:t>
      </w:r>
    </w:p>
    <w:p w14:paraId="3A8443CA" w14:textId="77777777" w:rsidR="003409A9" w:rsidRDefault="003409A9" w:rsidP="003409A9">
      <w:pPr>
        <w:pStyle w:val="af2"/>
      </w:pPr>
      <w:r>
        <w:t>[48]</w:t>
      </w:r>
      <w:r>
        <w:tab/>
        <w:t xml:space="preserve">Y. Zhou, G. Gallego, and S. Shen, </w:t>
      </w:r>
      <w:r>
        <w:rPr>
          <w:i/>
          <w:iCs/>
        </w:rPr>
        <w:t>Event-based Stereo Visual Odometry</w:t>
      </w:r>
      <w:r>
        <w:t>. 2020.</w:t>
      </w:r>
    </w:p>
    <w:p w14:paraId="7F297FBC" w14:textId="77777777" w:rsidR="003409A9" w:rsidRDefault="003409A9" w:rsidP="003409A9">
      <w:pPr>
        <w:pStyle w:val="af2"/>
      </w:pPr>
      <w:r>
        <w:t>[49]</w:t>
      </w:r>
      <w:r>
        <w:tab/>
        <w:t xml:space="preserve">X. Lagorce, C. Meyer, S.-H. Ieng, D. Filliat, and R. Benosman, “Asynchronous Event-Based Multikernel Algorithm for High-Speed Visual Features Tracking,” </w:t>
      </w:r>
      <w:r>
        <w:rPr>
          <w:i/>
          <w:iCs/>
        </w:rPr>
        <w:t>IEEE Trans. Neural Netw. Learn. Syst.</w:t>
      </w:r>
      <w:r>
        <w:t>, vol. 26, no. 8, pp. 1710–1720, Aug. 2015, doi: 10.1109/TNNLS.2014.2352401.</w:t>
      </w:r>
    </w:p>
    <w:p w14:paraId="761649F4" w14:textId="77777777" w:rsidR="003409A9" w:rsidRDefault="003409A9" w:rsidP="003409A9">
      <w:pPr>
        <w:pStyle w:val="af2"/>
      </w:pPr>
      <w:r>
        <w:t>[50]</w:t>
      </w:r>
      <w:r>
        <w:tab/>
        <w:t xml:space="preserve">A. Z. Zhu, N. Atanasov, and K. Daniilidis, “Event-based feature tracking with probabilistic data association,” in </w:t>
      </w:r>
      <w:r>
        <w:rPr>
          <w:i/>
          <w:iCs/>
        </w:rPr>
        <w:t>2017 IEEE International Conference on Robotics and Automation (ICRA)</w:t>
      </w:r>
      <w:r>
        <w:t>, Singapore, Singapore, May 2017, pp. 4465–4470. doi: 10.1109/ICRA.2017.7989517.</w:t>
      </w:r>
    </w:p>
    <w:p w14:paraId="501FFCD1" w14:textId="77777777" w:rsidR="003409A9" w:rsidRDefault="003409A9" w:rsidP="003409A9">
      <w:pPr>
        <w:pStyle w:val="af2"/>
      </w:pPr>
      <w:r>
        <w:t>[51]</w:t>
      </w:r>
      <w:r>
        <w:tab/>
        <w:t xml:space="preserve">D. Gehrig, H. Rebecq, G. Gallego, and D. Scaramuzza, “EKLT: Asynchronous Photometric Feature Tracking Using Events and Frames,” </w:t>
      </w:r>
      <w:r>
        <w:rPr>
          <w:i/>
          <w:iCs/>
        </w:rPr>
        <w:t>Int. J. Comput. Vis.</w:t>
      </w:r>
      <w:r>
        <w:t>, vol. 128, no. 3, pp. 601–618, Mar. 2020, doi: 10.1007/s11263-019-01209-w.</w:t>
      </w:r>
    </w:p>
    <w:p w14:paraId="7632BC68" w14:textId="77777777" w:rsidR="003409A9" w:rsidRDefault="003409A9" w:rsidP="003409A9">
      <w:pPr>
        <w:pStyle w:val="af2"/>
      </w:pPr>
      <w:r>
        <w:t>[52]</w:t>
      </w:r>
      <w:r>
        <w:tab/>
        <w:t>E. Mueggler, G. Gallego, and D. Scaramuzza, “Continuous-Time Trajectory Estimation for Event-based Vision Sensors,” presented at the Robotics: Science and Systems 2015, Jul. 2015. doi: 10.15607/RSS.2015.XI.036.</w:t>
      </w:r>
    </w:p>
    <w:p w14:paraId="1372E3DC" w14:textId="77777777" w:rsidR="003409A9" w:rsidRDefault="003409A9" w:rsidP="003409A9">
      <w:pPr>
        <w:pStyle w:val="af2"/>
      </w:pPr>
      <w:r>
        <w:t>[53]</w:t>
      </w:r>
      <w:r>
        <w:tab/>
        <w:t xml:space="preserve">S. Bryner, G. Gallego, H. Rebecq, and D. Scaramuzza, “Event-based, Direct Camera Tracking from a Photometric 3D Map using Nonlinear Optimization,” in </w:t>
      </w:r>
      <w:r>
        <w:rPr>
          <w:i/>
          <w:iCs/>
        </w:rPr>
        <w:t>2019 International Conference on Robotics and Automation (ICRA)</w:t>
      </w:r>
      <w:r>
        <w:t>, Montreal, QC, Canada, May 2019, pp. 325–331. doi: 10.1109/ICRA.2019.8794255.</w:t>
      </w:r>
    </w:p>
    <w:p w14:paraId="399C2EFC" w14:textId="77777777" w:rsidR="003409A9" w:rsidRDefault="003409A9" w:rsidP="003409A9">
      <w:pPr>
        <w:pStyle w:val="af2"/>
      </w:pPr>
      <w:r>
        <w:t>[54]</w:t>
      </w:r>
      <w:r>
        <w:tab/>
        <w:t xml:space="preserve">G. Gallego and D. Scaramuzza, “Accurate Angular Velocity Estimation With an Event Camera,” </w:t>
      </w:r>
      <w:r>
        <w:rPr>
          <w:i/>
          <w:iCs/>
        </w:rPr>
        <w:t>IEEE Robot. Autom. Lett.</w:t>
      </w:r>
      <w:r>
        <w:t>, vol. 2, no. 2, pp. 632–639, Apr. 2017, doi: 10.1109/LRA.2016.2647639.</w:t>
      </w:r>
    </w:p>
    <w:p w14:paraId="37C35F00" w14:textId="77777777" w:rsidR="003409A9" w:rsidRDefault="003409A9" w:rsidP="003409A9">
      <w:pPr>
        <w:pStyle w:val="af2"/>
      </w:pPr>
      <w:r>
        <w:t>[55]</w:t>
      </w:r>
      <w:r>
        <w:tab/>
        <w:t xml:space="preserve">J. Conradt, M. Cook, R. Berner, P. Lichtsteiner, R. J. Douglas, and T. Delbruck, “A pencil balancing robot using a pair of AER dynamic vision sensors,” in </w:t>
      </w:r>
      <w:r>
        <w:rPr>
          <w:i/>
          <w:iCs/>
        </w:rPr>
        <w:t>2009 IEEE International Symposium on Circuits and Systems</w:t>
      </w:r>
      <w:r>
        <w:t>, Taipei, Taiwan, May 2009, pp. 781–784. doi: 10.1109/ISCAS.2009.5117867.</w:t>
      </w:r>
    </w:p>
    <w:p w14:paraId="5D205A97" w14:textId="77777777" w:rsidR="003409A9" w:rsidRDefault="003409A9" w:rsidP="003409A9">
      <w:pPr>
        <w:pStyle w:val="af2"/>
      </w:pPr>
      <w:r>
        <w:t>[56]</w:t>
      </w:r>
      <w:r>
        <w:tab/>
        <w:t xml:space="preserve">T. Delbruck and M. Lang, “Robotic goalie with 3 ms reaction time at 4% CPU load using event-based dynamic vision sensor,” </w:t>
      </w:r>
      <w:r>
        <w:rPr>
          <w:i/>
          <w:iCs/>
        </w:rPr>
        <w:t>Front. Neurosci.</w:t>
      </w:r>
      <w:r>
        <w:t>, vol. 7, 2013, doi: 10.3389/fnins.2013.00223.</w:t>
      </w:r>
    </w:p>
    <w:p w14:paraId="3D4039A8" w14:textId="77777777" w:rsidR="003409A9" w:rsidRDefault="003409A9" w:rsidP="003409A9">
      <w:pPr>
        <w:pStyle w:val="af2"/>
      </w:pPr>
      <w:r>
        <w:t>[57]</w:t>
      </w:r>
      <w:r>
        <w:tab/>
        <w:t xml:space="preserve">D. Falanga, K. Kleber, and D. Scaramuzza, “Dynamic obstacle avoidance for quadrotors with event cameras,” </w:t>
      </w:r>
      <w:r>
        <w:rPr>
          <w:i/>
          <w:iCs/>
        </w:rPr>
        <w:t>Sci. Robot.</w:t>
      </w:r>
      <w:r>
        <w:t>, vol. 5, no. 40, p. eaaz9712, Mar. 2020, doi: 10.1126/scirobotics.aaz9712.</w:t>
      </w:r>
    </w:p>
    <w:p w14:paraId="63F0C3F6" w14:textId="77777777" w:rsidR="003409A9" w:rsidRDefault="003409A9" w:rsidP="003409A9">
      <w:pPr>
        <w:pStyle w:val="af2"/>
      </w:pPr>
      <w:r>
        <w:t>[58]</w:t>
      </w:r>
      <w:r>
        <w:tab/>
        <w:t xml:space="preserve">H. Kim, S. Leutenegger, and A. J. Davison, “Real-Time 3D Reconstruction and 6-DoF Tracking with an Event Camera,” in </w:t>
      </w:r>
      <w:r>
        <w:rPr>
          <w:i/>
          <w:iCs/>
        </w:rPr>
        <w:t>Computer Vision – ECCV 2016</w:t>
      </w:r>
      <w:r>
        <w:t>, vol. 9910, B. Leibe, J. Matas, N. Sebe, and M. Welling, Eds. Cham: Springer International Publishing, 2016, pp. 349–364. doi: 10.1007/978-3-319-46466-4_21.</w:t>
      </w:r>
    </w:p>
    <w:p w14:paraId="269A9DB8" w14:textId="77777777" w:rsidR="003409A9" w:rsidRDefault="003409A9" w:rsidP="003409A9">
      <w:pPr>
        <w:pStyle w:val="af2"/>
      </w:pPr>
      <w:r>
        <w:t>[59]</w:t>
      </w:r>
      <w:r>
        <w:tab/>
        <w:t xml:space="preserve">H. Rebecq, T. Horstschaefer, G. Gallego, and D. Scaramuzza, “EVO: A Geometric Approach to Event-Based 6-DOF Parallel Tracking and Mapping in Real Time,” </w:t>
      </w:r>
      <w:r>
        <w:rPr>
          <w:i/>
          <w:iCs/>
        </w:rPr>
        <w:t>IEEE Robot. Autom. Lett.</w:t>
      </w:r>
      <w:r>
        <w:t>, vol. 2, no. 2, pp. 593–600, Apr. 2017, doi: 10.1109/LRA.2016.2645143.</w:t>
      </w:r>
    </w:p>
    <w:p w14:paraId="14A15E29" w14:textId="77777777" w:rsidR="003409A9" w:rsidRDefault="003409A9" w:rsidP="003409A9">
      <w:pPr>
        <w:pStyle w:val="af2"/>
      </w:pPr>
      <w:r>
        <w:t>[60]</w:t>
      </w:r>
      <w:r>
        <w:tab/>
        <w:t xml:space="preserve">A. R. Vidal, H. Rebecq, T. Horstschaefer, and D. Scaramuzza, “Ultimate SLAM? Combining Events, Images, and IMU for Robust Visual SLAM in HDR and High-Speed Scenarios,” </w:t>
      </w:r>
      <w:r>
        <w:rPr>
          <w:i/>
          <w:iCs/>
        </w:rPr>
        <w:t>IEEE Robot. Autom. Lett.</w:t>
      </w:r>
      <w:r>
        <w:t>, vol. 3, no. 2, pp. 994–1001, Apr. 2018, doi: 10.1109/LRA.2018.2793357.</w:t>
      </w:r>
    </w:p>
    <w:p w14:paraId="0DA5F4DC" w14:textId="77777777" w:rsidR="003409A9" w:rsidRDefault="003409A9" w:rsidP="003409A9">
      <w:pPr>
        <w:pStyle w:val="af2"/>
      </w:pPr>
      <w:r>
        <w:t>[61]</w:t>
      </w:r>
      <w:r>
        <w:tab/>
        <w:t xml:space="preserve">G. Gallego </w:t>
      </w:r>
      <w:r>
        <w:rPr>
          <w:i/>
          <w:iCs/>
        </w:rPr>
        <w:t>et al.</w:t>
      </w:r>
      <w:r>
        <w:t xml:space="preserve">, “Event-based Vision: A Survey,” </w:t>
      </w:r>
      <w:r>
        <w:rPr>
          <w:i/>
          <w:iCs/>
        </w:rPr>
        <w:t>IEEE Trans. Pattern Anal. Mach. Intell.</w:t>
      </w:r>
      <w:r>
        <w:t>, pp. 1–1, 2020, doi: 10.1109/TPAMI.2020.3008413.</w:t>
      </w:r>
    </w:p>
    <w:p w14:paraId="32AF449C" w14:textId="77777777" w:rsidR="003409A9" w:rsidRDefault="003409A9" w:rsidP="003409A9">
      <w:pPr>
        <w:pStyle w:val="af2"/>
      </w:pPr>
      <w:r>
        <w:t>[62]</w:t>
      </w:r>
      <w:r>
        <w:tab/>
        <w:t xml:space="preserve">D. Weikersdorfer, D. B. Adrian, D. Cremers, and J. Conradt, “Event-based 3D SLAM with a depth-augmented dynamic vision sensor,” in </w:t>
      </w:r>
      <w:r>
        <w:rPr>
          <w:i/>
          <w:iCs/>
        </w:rPr>
        <w:t>2014 IEEE International Conference on Robotics and Automation (ICRA)</w:t>
      </w:r>
      <w:r>
        <w:t>, Hong Kong, China, May 2014, pp. 359–364. doi: 10.1109/ICRA.2014.6906882.</w:t>
      </w:r>
    </w:p>
    <w:p w14:paraId="08E7E05A" w14:textId="77777777" w:rsidR="003409A9" w:rsidRDefault="003409A9" w:rsidP="003409A9">
      <w:pPr>
        <w:pStyle w:val="af2"/>
      </w:pPr>
      <w:r>
        <w:t>[63]</w:t>
      </w:r>
      <w:r>
        <w:tab/>
        <w:t xml:space="preserve">A. Censi and D. Scaramuzza, “Low-latency event-based visual odometry,” in </w:t>
      </w:r>
      <w:r>
        <w:rPr>
          <w:i/>
          <w:iCs/>
        </w:rPr>
        <w:t>2014 IEEE International Conference on Robotics and Automation (ICRA)</w:t>
      </w:r>
      <w:r>
        <w:t>, Hong Kong, China, May 2014, pp. 703–710. doi: 10.1109/ICRA.2014.6906931.</w:t>
      </w:r>
    </w:p>
    <w:p w14:paraId="4296A1B4" w14:textId="77777777" w:rsidR="003409A9" w:rsidRDefault="003409A9" w:rsidP="003409A9">
      <w:pPr>
        <w:pStyle w:val="af2"/>
      </w:pPr>
      <w:r>
        <w:t>[64]</w:t>
      </w:r>
      <w:r>
        <w:tab/>
        <w:t xml:space="preserve">B. Kueng, E. Mueggler, G. Gallego, and D. Scaramuzza, “Low-latency visual odometry using event-based feature tracks,” in </w:t>
      </w:r>
      <w:r>
        <w:rPr>
          <w:i/>
          <w:iCs/>
        </w:rPr>
        <w:t>2016 IEEE/RSJ International Conference on Intelligent Robots and Systems (IROS)</w:t>
      </w:r>
      <w:r>
        <w:t>, Daejeon, South Korea, Oct. 2016, pp. 16–23. doi: 10.1109/IROS.2016.7758089.</w:t>
      </w:r>
    </w:p>
    <w:p w14:paraId="27C65B65" w14:textId="77777777" w:rsidR="003409A9" w:rsidRDefault="003409A9" w:rsidP="003409A9">
      <w:pPr>
        <w:pStyle w:val="af2"/>
      </w:pPr>
      <w:r>
        <w:t>[65]</w:t>
      </w:r>
      <w:r>
        <w:tab/>
        <w:t xml:space="preserve">J. Kogler, M. Humenberger, and C. Sulzbachner, “Event-Based Stereo Matching Approaches for Frameless Address Event Stereo Data,” in </w:t>
      </w:r>
      <w:r>
        <w:rPr>
          <w:i/>
          <w:iCs/>
        </w:rPr>
        <w:t>Advances in Visual Computing</w:t>
      </w:r>
      <w:r>
        <w:t>, vol. 6938, G. Bebis, R. Boyle, B. Parvin, D. Koracin, S. Wang, K. Kyungnam, B. Benes, K. Moreland, C. Borst, S. DiVerdi, C. Yi-Jen, and J. Ming, Eds. Berlin, Heidelberg: Springer Berlin Heidelberg, 2011, pp. 674–685. doi: 10.1007/978-3-642-24028-7_62.</w:t>
      </w:r>
    </w:p>
    <w:p w14:paraId="7FAD05D5" w14:textId="77777777" w:rsidR="003409A9" w:rsidRDefault="003409A9" w:rsidP="003409A9">
      <w:pPr>
        <w:pStyle w:val="af2"/>
      </w:pPr>
      <w:r>
        <w:t>[66]</w:t>
      </w:r>
      <w:r>
        <w:tab/>
        <w:t xml:space="preserve">P. Rogister, R. Benosman, Sio-Hoi Ieng, P. Lichtsteiner, and T. Delbruck, “Asynchronous Event-Based Binocular Stereo Matching,” </w:t>
      </w:r>
      <w:r>
        <w:rPr>
          <w:i/>
          <w:iCs/>
        </w:rPr>
        <w:t>IEEE Trans. Neural Netw. Learn. Syst.</w:t>
      </w:r>
      <w:r>
        <w:t>, vol. 23, no. 2, pp. 347–353, Feb. 2012, doi: 10.1109/TNNLS.2011.2180025.</w:t>
      </w:r>
    </w:p>
    <w:p w14:paraId="2BC5BBE9" w14:textId="77777777" w:rsidR="003409A9" w:rsidRDefault="003409A9" w:rsidP="003409A9">
      <w:pPr>
        <w:pStyle w:val="af2"/>
      </w:pPr>
      <w:r>
        <w:t>[67]</w:t>
      </w:r>
      <w:r>
        <w:tab/>
        <w:t xml:space="preserve">A. M. Andrew, “Multiple View Geometry in Computer Vision20012Richard Hartley, Andrew Zisserman. </w:t>
      </w:r>
      <w:r>
        <w:rPr>
          <w:i/>
          <w:iCs/>
        </w:rPr>
        <w:t>Multiple View Geometry in Computer Vision</w:t>
      </w:r>
      <w:r>
        <w:t xml:space="preserve"> . Cambridge: Cambridge University Press 2000. xvi + 607 pp., ISBN: 0‐521‐62304‐9 hardback, £60.00,” </w:t>
      </w:r>
      <w:r>
        <w:rPr>
          <w:i/>
          <w:iCs/>
        </w:rPr>
        <w:t>Kybernetes</w:t>
      </w:r>
      <w:r>
        <w:t>, vol. 30, no. 9/10, pp. 1333–1341, Dec. 2001, doi: 10.1108/k.2001.30.9_10.1333.2.</w:t>
      </w:r>
    </w:p>
    <w:p w14:paraId="5BC6931D" w14:textId="77777777" w:rsidR="003409A9" w:rsidRDefault="003409A9" w:rsidP="003409A9">
      <w:pPr>
        <w:pStyle w:val="af2"/>
      </w:pPr>
      <w:r>
        <w:t>[68]</w:t>
      </w:r>
      <w:r>
        <w:tab/>
        <w:t xml:space="preserve">S.-H. Ieng, J. Carneiro, M. Osswald, and R. Benosman, “Neuromorphic Event-Based Generalized Time-Based Stereovision,” </w:t>
      </w:r>
      <w:r>
        <w:rPr>
          <w:i/>
          <w:iCs/>
        </w:rPr>
        <w:t>Front. Neurosci.</w:t>
      </w:r>
      <w:r>
        <w:t>, vol. 12, p. 442, Jul. 2018, doi: 10.3389/fnins.2018.00442.</w:t>
      </w:r>
    </w:p>
    <w:p w14:paraId="6C06A596" w14:textId="77777777" w:rsidR="003409A9" w:rsidRDefault="003409A9" w:rsidP="003409A9">
      <w:pPr>
        <w:pStyle w:val="af2"/>
      </w:pPr>
      <w:r>
        <w:t>[69]</w:t>
      </w:r>
      <w:r>
        <w:tab/>
        <w:t xml:space="preserve">C. Posch, D. Matolin, and R. Wohlgenannt, “A QVGA 143 dB Dynamic Range Frame-Free PWM Image Sensor With Lossless Pixel-Level Video Compression and Time-Domain CDS,” </w:t>
      </w:r>
      <w:r>
        <w:rPr>
          <w:i/>
          <w:iCs/>
        </w:rPr>
        <w:t>IEEE J. Solid-State Circuits</w:t>
      </w:r>
      <w:r>
        <w:t>, vol. 46, no. 1, pp. 259–275, Jan. 2011, doi: 10.1109/JSSC.2010.2085952.</w:t>
      </w:r>
    </w:p>
    <w:p w14:paraId="560B5477" w14:textId="77777777" w:rsidR="003409A9" w:rsidRDefault="003409A9" w:rsidP="003409A9">
      <w:pPr>
        <w:pStyle w:val="af2"/>
      </w:pPr>
      <w:r>
        <w:t>[70]</w:t>
      </w:r>
      <w:r>
        <w:tab/>
        <w:t xml:space="preserve">E. Piatkowska, A. N. Belbachir, and M. Gelautz, “Cooperative and asynchronous stereo vision for dynamic vision sensors,” </w:t>
      </w:r>
      <w:r>
        <w:rPr>
          <w:i/>
          <w:iCs/>
        </w:rPr>
        <w:t>Meas. Sci. Technol.</w:t>
      </w:r>
      <w:r>
        <w:t>, vol. 25, no. 5, p. 055108, May 2014, doi: 10.1088/0957-0233/25/5/055108.</w:t>
      </w:r>
    </w:p>
    <w:p w14:paraId="0BB44581" w14:textId="77777777" w:rsidR="003409A9" w:rsidRDefault="003409A9" w:rsidP="003409A9">
      <w:pPr>
        <w:pStyle w:val="af2"/>
      </w:pPr>
      <w:r>
        <w:t>[71]</w:t>
      </w:r>
      <w:r>
        <w:tab/>
        <w:t xml:space="preserve">M. Firouzi and J. Conradt, “Asynchronous Event-based Cooperative Stereo Matching Using Neuromorphic Silicon Retinas,” </w:t>
      </w:r>
      <w:r>
        <w:rPr>
          <w:i/>
          <w:iCs/>
        </w:rPr>
        <w:t>Neural Process. Lett.</w:t>
      </w:r>
      <w:r>
        <w:t>, vol. 43, no. 2, pp. 311–326, Apr. 2016, doi: 10.1007/s11063-015-9434-5.</w:t>
      </w:r>
    </w:p>
    <w:p w14:paraId="1DDB2B66" w14:textId="77777777" w:rsidR="003409A9" w:rsidRDefault="003409A9" w:rsidP="003409A9">
      <w:pPr>
        <w:pStyle w:val="af2"/>
      </w:pPr>
      <w:r>
        <w:t>[72]</w:t>
      </w:r>
      <w:r>
        <w:tab/>
        <w:t xml:space="preserve">M. Osswald, S.-H. Ieng, R. Benosman, and G. Indiveri, “A spiking neural network model of 3D perception for event-based neuromorphic stereo vision systems,” </w:t>
      </w:r>
      <w:r>
        <w:rPr>
          <w:i/>
          <w:iCs/>
        </w:rPr>
        <w:t>Sci. Rep.</w:t>
      </w:r>
      <w:r>
        <w:t>, vol. 7, no. 1, p. 40703, Feb. 2017, doi: 10.1038/srep40703.</w:t>
      </w:r>
    </w:p>
    <w:p w14:paraId="7C1CB11B" w14:textId="77777777" w:rsidR="003409A9" w:rsidRDefault="003409A9" w:rsidP="003409A9">
      <w:pPr>
        <w:pStyle w:val="af2"/>
      </w:pPr>
      <w:r>
        <w:t>[73]</w:t>
      </w:r>
      <w:r>
        <w:tab/>
        <w:t xml:space="preserve">D. Marr and T. Poggio, “Cooperative Computation of Stereo Disparity: A cooperative algorithm is derived for extracting disparity information from stereo image pairs.,” </w:t>
      </w:r>
      <w:r>
        <w:rPr>
          <w:i/>
          <w:iCs/>
        </w:rPr>
        <w:t>Science</w:t>
      </w:r>
      <w:r>
        <w:t>, vol. 194, no. 4262, pp. 283–287, Oct. 1976, doi: 10.1126/science.968482.</w:t>
      </w:r>
    </w:p>
    <w:p w14:paraId="73C35CD4" w14:textId="77777777" w:rsidR="003409A9" w:rsidRDefault="003409A9" w:rsidP="003409A9">
      <w:pPr>
        <w:pStyle w:val="af2"/>
      </w:pPr>
      <w:r>
        <w:t>[74]</w:t>
      </w:r>
      <w:r>
        <w:tab/>
        <w:t xml:space="preserve">L. Steffen, D. Reichard, J. Weinland, J. Kaiser, A. Roennau, and R. Dillmann, “Neuromorphic Stereo Vision: A Survey of Bio-Inspired Sensors and Algorithms,” </w:t>
      </w:r>
      <w:r>
        <w:rPr>
          <w:i/>
          <w:iCs/>
        </w:rPr>
        <w:t>Front. Neurorobotics</w:t>
      </w:r>
      <w:r>
        <w:t>, vol. 13, p. 28, May 2019, doi: 10.3389/fnbot.2019.00028.</w:t>
      </w:r>
    </w:p>
    <w:p w14:paraId="28CD3351" w14:textId="77777777" w:rsidR="003409A9" w:rsidRDefault="003409A9" w:rsidP="003409A9">
      <w:pPr>
        <w:pStyle w:val="af2"/>
      </w:pPr>
      <w:r>
        <w:t>[75]</w:t>
      </w:r>
      <w:r>
        <w:tab/>
        <w:t xml:space="preserve">H. Rebecq, G. Gallego, E. Mueggler, and D. Scaramuzza, “EMVS: Event-Based Multi-View Stereo—3D Reconstruction with an Event Camera in Real-Time,” </w:t>
      </w:r>
      <w:r>
        <w:rPr>
          <w:i/>
          <w:iCs/>
        </w:rPr>
        <w:t>Int. J. Comput. Vis.</w:t>
      </w:r>
      <w:r>
        <w:t>, vol. 126, no. 12, pp. 1394–1414, Dec. 2018, doi: 10.1007/s11263-017-1050-6.</w:t>
      </w:r>
    </w:p>
    <w:p w14:paraId="63367F78" w14:textId="77777777" w:rsidR="003409A9" w:rsidRDefault="003409A9" w:rsidP="003409A9">
      <w:pPr>
        <w:pStyle w:val="af2"/>
      </w:pPr>
      <w:r>
        <w:t>[76]</w:t>
      </w:r>
      <w:r>
        <w:tab/>
        <w:t>C. Reinbacher, G. Munda, and T. Pock, “Real-Time Panoramic Tracking for Event Cameras,” Mar. 2017.</w:t>
      </w:r>
    </w:p>
    <w:p w14:paraId="3CC4FEA7" w14:textId="77777777" w:rsidR="003409A9" w:rsidRDefault="003409A9" w:rsidP="003409A9">
      <w:pPr>
        <w:pStyle w:val="af2"/>
      </w:pPr>
      <w:r>
        <w:t>[77]</w:t>
      </w:r>
      <w:r>
        <w:tab/>
        <w:t xml:space="preserve">D. Weikersdorfer and J. Conradt, “Event-based particle filtering for robot self-localization,” in </w:t>
      </w:r>
      <w:r>
        <w:rPr>
          <w:i/>
          <w:iCs/>
        </w:rPr>
        <w:t>2012 IEEE International Conference on Robotics and Biomimetics (ROBIO)</w:t>
      </w:r>
      <w:r>
        <w:t>, Guangzhou, China, Dec. 2012, pp. 866–870. doi: 10.1109/ROBIO.2012.6491077.</w:t>
      </w:r>
    </w:p>
    <w:p w14:paraId="6C6A2142" w14:textId="77777777" w:rsidR="003409A9" w:rsidRDefault="003409A9" w:rsidP="003409A9">
      <w:pPr>
        <w:pStyle w:val="af2"/>
      </w:pPr>
      <w:r>
        <w:t>[78]</w:t>
      </w:r>
      <w:r>
        <w:tab/>
        <w:t xml:space="preserve">D. Weikersdorfer, R. Hoffmann, and J. Conradt, “Simultaneous Localization and Mapping for Event-Based Vision Systems,” in </w:t>
      </w:r>
      <w:r>
        <w:rPr>
          <w:i/>
          <w:iCs/>
        </w:rPr>
        <w:t>Computer Vision Systems</w:t>
      </w:r>
      <w:r>
        <w:t>, vol. 7963, M. Chen, B. Leibe, and B. Neumann, Eds. Berlin, Heidelberg: Springer Berlin Heidelberg, 2013, pp. 133–142. doi: 10.1007/978-3-642-39402-7_14.</w:t>
      </w:r>
    </w:p>
    <w:p w14:paraId="3E8AE3F4" w14:textId="77777777" w:rsidR="003409A9" w:rsidRDefault="003409A9" w:rsidP="003409A9">
      <w:pPr>
        <w:pStyle w:val="af2"/>
      </w:pPr>
      <w:r>
        <w:t>[79]</w:t>
      </w:r>
      <w:r>
        <w:tab/>
        <w:t xml:space="preserve">E. Mueggler, B. Huber, and D. Scaramuzza, “Event-based, 6-DOF pose tracking for high-speed maneuvers,” in </w:t>
      </w:r>
      <w:r>
        <w:rPr>
          <w:i/>
          <w:iCs/>
        </w:rPr>
        <w:t>2014 IEEE/RSJ International Conference on Intelligent Robots and Systems</w:t>
      </w:r>
      <w:r>
        <w:t>, Chicago, IL, USA, Sep. 2014, pp. 2761–2768. doi: 10.1109/IROS.2014.6942940.</w:t>
      </w:r>
    </w:p>
    <w:p w14:paraId="7157CE98" w14:textId="77777777" w:rsidR="003409A9" w:rsidRDefault="003409A9" w:rsidP="003409A9">
      <w:pPr>
        <w:pStyle w:val="af2"/>
      </w:pPr>
      <w:r>
        <w:t>[80]</w:t>
      </w:r>
      <w:r>
        <w:tab/>
        <w:t xml:space="preserve">G. Gallego, J. E. A. Lund, E. Mueggler, H. Rebecq, T. Delbruck, and D. Scaramuzza, “Event-Based, 6-DOF Camera Tracking from Photometric Depth Maps,” </w:t>
      </w:r>
      <w:r>
        <w:rPr>
          <w:i/>
          <w:iCs/>
        </w:rPr>
        <w:t>IEEE Trans. Pattern Anal. Mach. Intell.</w:t>
      </w:r>
      <w:r>
        <w:t>, vol. 40, no. 10, pp. 2402–2412, Oct. 2018, doi: 10.1109/TPAMI.2017.2769655.</w:t>
      </w:r>
    </w:p>
    <w:p w14:paraId="509D9DF2" w14:textId="77777777" w:rsidR="003409A9" w:rsidRDefault="003409A9" w:rsidP="003409A9">
      <w:pPr>
        <w:pStyle w:val="af2"/>
      </w:pPr>
      <w:r>
        <w:t>[81]</w:t>
      </w:r>
      <w:r>
        <w:tab/>
        <w:t xml:space="preserve">H. Kim, A. Handa, R. Benosman, S.-H. Ieng, and A. Davison, “Simultaneous Mosaicing and Tracking with an Event Camera,” in </w:t>
      </w:r>
      <w:r>
        <w:rPr>
          <w:i/>
          <w:iCs/>
        </w:rPr>
        <w:t>Proceedings of the British Machine Vision Conference 2014</w:t>
      </w:r>
      <w:r>
        <w:t>, Nottingham, 2014, p. 26.1-26.12. doi: 10.5244/C.28.26.</w:t>
      </w:r>
    </w:p>
    <w:p w14:paraId="49C12927" w14:textId="77777777" w:rsidR="003409A9" w:rsidRDefault="003409A9" w:rsidP="003409A9">
      <w:pPr>
        <w:pStyle w:val="af2"/>
      </w:pPr>
      <w:r>
        <w:t>[82]</w:t>
      </w:r>
      <w:r>
        <w:tab/>
        <w:t xml:space="preserve">G. Gallego, M. Gehrig, and D. Scaramuzza, “Focus Is All You Need: Loss Functions for Event-Based Vision,” in </w:t>
      </w:r>
      <w:r>
        <w:rPr>
          <w:i/>
          <w:iCs/>
        </w:rPr>
        <w:t>2019 IEEE/CVF Conference on Computer Vision and Pattern Recognition (CVPR)</w:t>
      </w:r>
      <w:r>
        <w:t>, Long Beach, CA, USA, Jun. 2019, pp. 12272–12281. doi: 10.1109/CVPR.2019.01256.</w:t>
      </w:r>
    </w:p>
    <w:p w14:paraId="125487A6" w14:textId="77777777" w:rsidR="003409A9" w:rsidRDefault="003409A9" w:rsidP="003409A9">
      <w:pPr>
        <w:pStyle w:val="af2"/>
      </w:pPr>
      <w:r>
        <w:t>[83]</w:t>
      </w:r>
      <w:r>
        <w:tab/>
        <w:t xml:space="preserve">Y. Zhou, G. Gallego, H. Rebecq, L. Kneip, H. Li, and D. Scaramuzza, “Semi-dense 3D Reconstruction with a Stereo Event Camera,” in </w:t>
      </w:r>
      <w:r>
        <w:rPr>
          <w:i/>
          <w:iCs/>
        </w:rPr>
        <w:t>Computer Vision – ECCV 2018</w:t>
      </w:r>
      <w:r>
        <w:t>, vol. 11205, V. Ferrari, M. Hebert, C. Sminchisescu, and Y. Weiss, Eds. Cham: Springer International Publishing, 2018, pp. 242–258. doi: 10.1007/978-3-030-01246-5_15.</w:t>
      </w:r>
    </w:p>
    <w:p w14:paraId="4FE4B3E9" w14:textId="77777777" w:rsidR="003409A9" w:rsidRDefault="003409A9" w:rsidP="003409A9">
      <w:pPr>
        <w:pStyle w:val="af2"/>
      </w:pPr>
      <w:r>
        <w:t>[84]</w:t>
      </w:r>
      <w:r>
        <w:tab/>
        <w:t xml:space="preserve">M. Quigley </w:t>
      </w:r>
      <w:r>
        <w:rPr>
          <w:i/>
          <w:iCs/>
        </w:rPr>
        <w:t>et al.</w:t>
      </w:r>
      <w:r>
        <w:t xml:space="preserve">, “ROS: An open-source Robot Operating System,” </w:t>
      </w:r>
      <w:r>
        <w:rPr>
          <w:i/>
          <w:iCs/>
        </w:rPr>
        <w:t>ICRA Workshop Open Source Softw.</w:t>
      </w:r>
      <w:r>
        <w:t>, vol. 3, pp. 1–6, Jan. 2009.</w:t>
      </w:r>
    </w:p>
    <w:p w14:paraId="13D6CBDC" w14:textId="77777777" w:rsidR="003409A9" w:rsidRDefault="003409A9" w:rsidP="003409A9">
      <w:pPr>
        <w:pStyle w:val="af2"/>
      </w:pPr>
      <w:r>
        <w:t>[85]</w:t>
      </w:r>
      <w:r>
        <w:tab/>
        <w:t xml:space="preserve">H. Hirschmüller, “Stereo Processing by Semi-Global Matching and Mutual Information,” </w:t>
      </w:r>
      <w:r>
        <w:rPr>
          <w:i/>
          <w:iCs/>
        </w:rPr>
        <w:t>IEEE Trans. Pattern Anal. Mach. Intell.</w:t>
      </w:r>
      <w:r>
        <w:t>, vol. 30, pp. 328–341, Feb. 2008.</w:t>
      </w:r>
    </w:p>
    <w:p w14:paraId="32578513" w14:textId="77777777" w:rsidR="003409A9" w:rsidRDefault="003409A9" w:rsidP="003409A9">
      <w:pPr>
        <w:pStyle w:val="af2"/>
      </w:pPr>
      <w:r>
        <w:t>[86]</w:t>
      </w:r>
      <w:r>
        <w:tab/>
        <w:t xml:space="preserve">S.-C. Liu and T. Delbruck, “Neuromorphic sensory systems,” </w:t>
      </w:r>
      <w:r>
        <w:rPr>
          <w:i/>
          <w:iCs/>
        </w:rPr>
        <w:t>Curr. Opin. Neurobiol.</w:t>
      </w:r>
      <w:r>
        <w:t>, vol. 20, no. 3, pp. 288–295, Jun. 2010, doi: 10.1016/j.conb.2010.03.007.</w:t>
      </w:r>
    </w:p>
    <w:p w14:paraId="6298EEAF" w14:textId="77777777" w:rsidR="003409A9" w:rsidRDefault="003409A9" w:rsidP="003409A9">
      <w:pPr>
        <w:pStyle w:val="af2"/>
      </w:pPr>
      <w:r>
        <w:t>[87]</w:t>
      </w:r>
      <w:r>
        <w:tab/>
        <w:t xml:space="preserve">T. Delbruck, “Frame-free dynamic digital vision,” </w:t>
      </w:r>
      <w:r>
        <w:rPr>
          <w:i/>
          <w:iCs/>
        </w:rPr>
        <w:t>Proc. Int. Symp. Secure-Life Electron. Adv. Electron. Qual. Life Soc.</w:t>
      </w:r>
      <w:r>
        <w:t>, Mar. 2008, doi: 10.5167/uzh-17620.</w:t>
      </w:r>
    </w:p>
    <w:p w14:paraId="2009A60A" w14:textId="77777777" w:rsidR="003409A9" w:rsidRDefault="003409A9" w:rsidP="003409A9">
      <w:pPr>
        <w:pStyle w:val="af2"/>
      </w:pPr>
      <w:r>
        <w:t>[88]</w:t>
      </w:r>
      <w:r>
        <w:tab/>
        <w:t xml:space="preserve">X. Lagorce, G. Orchard, F. Galluppi, B. E. Shi, and R. B. Benosman, “HOTS: A Hierarchy of Event-Based Time-Surfaces for Pattern Recognition,” </w:t>
      </w:r>
      <w:r>
        <w:rPr>
          <w:i/>
          <w:iCs/>
        </w:rPr>
        <w:t>IEEE Trans. Pattern Anal. Mach. Intell.</w:t>
      </w:r>
      <w:r>
        <w:t>, vol. 39, no. 7, pp. 1346–1359, Jul. 2017, doi: 10.1109/TPAMI.2016.2574707.</w:t>
      </w:r>
    </w:p>
    <w:p w14:paraId="2D3387C7" w14:textId="77777777" w:rsidR="003409A9" w:rsidRDefault="003409A9" w:rsidP="003409A9">
      <w:pPr>
        <w:pStyle w:val="af2"/>
      </w:pPr>
      <w:r>
        <w:t>[89]</w:t>
      </w:r>
      <w:r>
        <w:tab/>
        <w:t xml:space="preserve">D. Gehrig, A. Loquercio, K. Derpanis, and D. Scaramuzza, “End-to-End Learning of Representations for Asynchronous Event-Based Data,” in </w:t>
      </w:r>
      <w:r>
        <w:rPr>
          <w:i/>
          <w:iCs/>
        </w:rPr>
        <w:t>2019 IEEE/CVF International Conference on Computer Vision (ICCV)</w:t>
      </w:r>
      <w:r>
        <w:t>, Seoul, Korea (South), Oct. 2019, pp. 5632–5642. doi: 10.1109/ICCV.2019.00573.</w:t>
      </w:r>
    </w:p>
    <w:p w14:paraId="2CECB556" w14:textId="77777777" w:rsidR="003409A9" w:rsidRDefault="003409A9" w:rsidP="003409A9">
      <w:pPr>
        <w:pStyle w:val="af2"/>
      </w:pPr>
      <w:r>
        <w:t>[90]</w:t>
      </w:r>
      <w:r>
        <w:tab/>
        <w:t xml:space="preserve">R. Benosman, C. Clercq, X. Lagorce, Sio-Hoi Ieng, and C. Bartolozzi, “Event-Based Visual Flow,” </w:t>
      </w:r>
      <w:r>
        <w:rPr>
          <w:i/>
          <w:iCs/>
        </w:rPr>
        <w:t>IEEE Trans. Neural Netw. Learn. Syst.</w:t>
      </w:r>
      <w:r>
        <w:t>, vol. 25, no. 2, pp. 407–417, Feb. 2014, doi: 10.1109/TNNLS.2013.2273537.</w:t>
      </w:r>
    </w:p>
    <w:p w14:paraId="0FF56821" w14:textId="77777777" w:rsidR="003409A9" w:rsidRDefault="003409A9" w:rsidP="003409A9">
      <w:pPr>
        <w:pStyle w:val="af2"/>
      </w:pPr>
      <w:r>
        <w:t>[91]</w:t>
      </w:r>
      <w:r>
        <w:tab/>
        <w:t>X. Zhang, Y. Su, and X. Zhu, “Loop Closure Detection for Visual SLAM Systems Using Convolutional Neural Network,” Sep. 2017.</w:t>
      </w:r>
    </w:p>
    <w:p w14:paraId="54A88331" w14:textId="77777777" w:rsidR="003409A9" w:rsidRDefault="003409A9" w:rsidP="003409A9">
      <w:pPr>
        <w:pStyle w:val="af2"/>
      </w:pPr>
      <w:r>
        <w:t>[92]</w:t>
      </w:r>
      <w:r>
        <w:tab/>
        <w:t xml:space="preserve">Y. Zhou, H. Li, and L. Kneip, “Canny-VO: Visual Odometry With RGB-D Cameras Based on Geometric 3-D–2-D Edge Alignment,” </w:t>
      </w:r>
      <w:r>
        <w:rPr>
          <w:i/>
          <w:iCs/>
        </w:rPr>
        <w:t>IEEE Trans. Robot.</w:t>
      </w:r>
      <w:r>
        <w:t>, vol. 35, no. 1, pp. 184–199, Feb. 2019, doi: 10.1109/TRO.2018.2875382.</w:t>
      </w:r>
    </w:p>
    <w:p w14:paraId="5FBDDA65" w14:textId="77777777" w:rsidR="003409A9" w:rsidRDefault="003409A9" w:rsidP="003409A9">
      <w:pPr>
        <w:pStyle w:val="af2"/>
      </w:pPr>
      <w:r>
        <w:t>[93]</w:t>
      </w:r>
      <w:r>
        <w:tab/>
        <w:t xml:space="preserve">R. Benosman, Sio-Hoï Ieng, P. Rogister, and C. Posch, “Asynchronous Event-Based Hebbian Epipolar Geometry,” </w:t>
      </w:r>
      <w:r>
        <w:rPr>
          <w:i/>
          <w:iCs/>
        </w:rPr>
        <w:t>IEEE Trans. Neural Netw.</w:t>
      </w:r>
      <w:r>
        <w:t>, vol. 22, no. 11, pp. 1723–1734, Nov. 2011, doi: 10.1109/TNN.2011.2167239.</w:t>
      </w:r>
    </w:p>
    <w:p w14:paraId="11704E9A" w14:textId="77777777" w:rsidR="003409A9" w:rsidRDefault="003409A9" w:rsidP="003409A9">
      <w:pPr>
        <w:pStyle w:val="af2"/>
      </w:pPr>
      <w:r>
        <w:t>[94]</w:t>
      </w:r>
      <w:r>
        <w:tab/>
        <w:t xml:space="preserve">R. A. Newcombe, S. J. Lovegrove, and A. J. Davison, “DTAM: Dense tracking and mapping in real-time,” in </w:t>
      </w:r>
      <w:r>
        <w:rPr>
          <w:i/>
          <w:iCs/>
        </w:rPr>
        <w:t>2011 International Conference on Computer Vision</w:t>
      </w:r>
      <w:r>
        <w:t>, 2011, pp. 2320–2327. doi: 10.1109/ICCV.2011.6126513.</w:t>
      </w:r>
    </w:p>
    <w:p w14:paraId="1C8431BB" w14:textId="77777777" w:rsidR="003409A9" w:rsidRDefault="003409A9" w:rsidP="003409A9">
      <w:pPr>
        <w:pStyle w:val="af2"/>
      </w:pPr>
      <w:r>
        <w:t>[95]</w:t>
      </w:r>
      <w:r>
        <w:tab/>
        <w:t xml:space="preserve">A. Z. Zhu, D. Thakur, T. Ozaslan, B. Pfrommer, V. Kumar, and K. Daniilidis, “The Multivehicle Stereo Event Camera Dataset: An Event Camera Dataset for 3D Perception,” </w:t>
      </w:r>
      <w:r>
        <w:rPr>
          <w:i/>
          <w:iCs/>
        </w:rPr>
        <w:t>IEEE Robot. Autom. Lett.</w:t>
      </w:r>
      <w:r>
        <w:t>, vol. 3, no. 3, pp. 2032–2039, Jul. 2018, doi: 10.1109/LRA.2018.2800793.</w:t>
      </w:r>
    </w:p>
    <w:p w14:paraId="167486DD" w14:textId="77777777" w:rsidR="003409A9" w:rsidRDefault="003409A9" w:rsidP="003409A9">
      <w:pPr>
        <w:pStyle w:val="af2"/>
      </w:pPr>
      <w:r>
        <w:t>[96]</w:t>
      </w:r>
      <w:r>
        <w:tab/>
        <w:t xml:space="preserve">E. Mueggler, H. Rebecq, G. Gallego, T. Delbruck, and D. Scaramuzza, “The event-camera dataset and simulator: Event-based data for pose estimation, visual odometry, and SLAM,” </w:t>
      </w:r>
      <w:r>
        <w:rPr>
          <w:i/>
          <w:iCs/>
        </w:rPr>
        <w:t>Int. J. Robot. Res.</w:t>
      </w:r>
      <w:r>
        <w:t>, vol. 36, no. 2, pp. 142–149, Feb. 2017, doi: 10.1177/0278364917691115.</w:t>
      </w:r>
    </w:p>
    <w:p w14:paraId="0F667B0B" w14:textId="77777777" w:rsidR="003409A9" w:rsidRDefault="003409A9" w:rsidP="003409A9">
      <w:pPr>
        <w:pStyle w:val="af2"/>
      </w:pPr>
      <w:r>
        <w:t>[97]</w:t>
      </w:r>
      <w:r>
        <w:tab/>
        <w:t xml:space="preserve">L. A. CamuÃ±as-Mesa, T. Serrano-Gotarredona, S. H. Ieng, R. B. Benosman, and B. Linares-Barranco, “On the use of orientation filters for 3D reconstruction in event-driven stereo vision,” </w:t>
      </w:r>
      <w:r>
        <w:rPr>
          <w:i/>
          <w:iCs/>
        </w:rPr>
        <w:t>Front. Neurosci.</w:t>
      </w:r>
      <w:r>
        <w:t>, vol. 8, Mar. 2014, doi: 10.3389/fnins.2014.00048.</w:t>
      </w:r>
    </w:p>
    <w:p w14:paraId="698B15A8" w14:textId="77777777" w:rsidR="003409A9" w:rsidRDefault="003409A9" w:rsidP="003409A9">
      <w:pPr>
        <w:pStyle w:val="af2"/>
      </w:pPr>
      <w:r>
        <w:t>[98]</w:t>
      </w:r>
      <w:r>
        <w:tab/>
        <w:t xml:space="preserve">F. Endres, J. Hess, J. Sturm, D. Cremers, and W. Burgard, “3-D Mapping With an RGB-D Camera,” </w:t>
      </w:r>
      <w:r>
        <w:rPr>
          <w:i/>
          <w:iCs/>
        </w:rPr>
        <w:t>IEEE Trans. Robot.</w:t>
      </w:r>
      <w:r>
        <w:t>, vol. 30, no. 1, Art. no. 1, 2014, doi: 10.1109/TRO.2013.2279412.</w:t>
      </w:r>
    </w:p>
    <w:p w14:paraId="17CAC4DF" w14:textId="77777777" w:rsidR="003409A9" w:rsidRDefault="003409A9" w:rsidP="003409A9">
      <w:pPr>
        <w:pStyle w:val="af2"/>
      </w:pPr>
      <w:r>
        <w:t>[99]</w:t>
      </w:r>
      <w:r>
        <w:tab/>
        <w:t xml:space="preserve">E. Piatkowska, J. Kogler, N. Belbachir, and M. Gelautz, “Improved Cooperative Stereo Matching for Dynamic Vision Sensors with Ground Truth Evaluation,” in </w:t>
      </w:r>
      <w:r>
        <w:rPr>
          <w:i/>
          <w:iCs/>
        </w:rPr>
        <w:t>2017 IEEE Conference on Computer Vision and Pattern Recognition Workshops (CVPRW)</w:t>
      </w:r>
      <w:r>
        <w:t>, Honolulu, HI, USA, Jul. 2017, pp. 370–377. doi: 10.1109/CVPRW.2017.51.</w:t>
      </w:r>
    </w:p>
    <w:p w14:paraId="58EF55A2" w14:textId="77777777" w:rsidR="003409A9" w:rsidRDefault="003409A9" w:rsidP="003409A9">
      <w:pPr>
        <w:pStyle w:val="af2"/>
      </w:pPr>
      <w:r>
        <w:t>[100]</w:t>
      </w:r>
      <w:r>
        <w:tab/>
        <w:t>A. Zhu, Y. Chen, and K. Daniilidis, “Realtime Time Synchronized Event-based Stereo,” Mar. 2018.</w:t>
      </w:r>
    </w:p>
    <w:p w14:paraId="70B511A6" w14:textId="77777777" w:rsidR="003409A9" w:rsidRDefault="003409A9" w:rsidP="003409A9">
      <w:pPr>
        <w:pStyle w:val="af2"/>
      </w:pPr>
      <w:r>
        <w:t>[101]</w:t>
      </w:r>
      <w:r>
        <w:tab/>
        <w:t xml:space="preserve">C. Brändli </w:t>
      </w:r>
      <w:r>
        <w:rPr>
          <w:i/>
          <w:iCs/>
        </w:rPr>
        <w:t>et al.</w:t>
      </w:r>
      <w:r>
        <w:t>, “Adaptive pulsed laser line extraction for terrain reconstruction using a dynamic vision sensor,” Jan. 2014.</w:t>
      </w:r>
    </w:p>
    <w:p w14:paraId="6D72F96C" w14:textId="77777777" w:rsidR="003409A9" w:rsidRDefault="003409A9" w:rsidP="003409A9">
      <w:pPr>
        <w:pStyle w:val="af2"/>
      </w:pPr>
      <w:r>
        <w:t>[102]</w:t>
      </w:r>
      <w:r>
        <w:tab/>
        <w:t xml:space="preserve">B. Son </w:t>
      </w:r>
      <w:r>
        <w:rPr>
          <w:i/>
          <w:iCs/>
        </w:rPr>
        <w:t>et al.</w:t>
      </w:r>
      <w:r>
        <w:t xml:space="preserve">, “4.1 A 640×480 dynamic vision sensor with a 9µm pixel and 300Meps address-event representation,” in </w:t>
      </w:r>
      <w:r>
        <w:rPr>
          <w:i/>
          <w:iCs/>
        </w:rPr>
        <w:t>2017 IEEE International Solid-State Circuits Conference (ISSCC)</w:t>
      </w:r>
      <w:r>
        <w:t>, San Francisco, CA, USA, Feb. 2017, pp. 66–67. doi: 10.1109/ISSCC.2017.7870263.</w:t>
      </w:r>
    </w:p>
    <w:p w14:paraId="6ED7A8A1" w14:textId="77777777" w:rsidR="003409A9" w:rsidRDefault="003409A9" w:rsidP="003409A9">
      <w:pPr>
        <w:pStyle w:val="af2"/>
      </w:pPr>
      <w:r>
        <w:t>[103]</w:t>
      </w:r>
      <w:r>
        <w:tab/>
        <w:t xml:space="preserve">M. Liu and T. Delbruck, </w:t>
      </w:r>
      <w:r>
        <w:rPr>
          <w:i/>
          <w:iCs/>
        </w:rPr>
        <w:t>Adaptive Time-Slice Block-Matching Optical Flow Algorithm for Dynamic Vision Sensors</w:t>
      </w:r>
      <w:r>
        <w:t>. 2018.</w:t>
      </w:r>
    </w:p>
    <w:p w14:paraId="6F6DFD6E" w14:textId="6825C6E7" w:rsidR="00757946" w:rsidRPr="007E3EC9" w:rsidRDefault="00757946" w:rsidP="006C7C3D">
      <w:pPr>
        <w:pStyle w:val="Bibliography1"/>
        <w:spacing w:line="360" w:lineRule="auto"/>
        <w:rPr>
          <w:szCs w:val="28"/>
        </w:rPr>
      </w:pPr>
      <w:r w:rsidRPr="006C7C3D">
        <w:rPr>
          <w:szCs w:val="28"/>
          <w:lang w:val="ru-RU"/>
        </w:rPr>
        <w:fldChar w:fldCharType="end"/>
      </w:r>
    </w:p>
    <w:p w14:paraId="69A0476A" w14:textId="77777777" w:rsidR="00757946" w:rsidRPr="007E3EC9" w:rsidRDefault="00757946" w:rsidP="00757946">
      <w:pPr>
        <w:spacing w:line="360" w:lineRule="auto"/>
        <w:jc w:val="both"/>
        <w:rPr>
          <w:bCs/>
          <w:sz w:val="28"/>
          <w:szCs w:val="28"/>
        </w:rPr>
      </w:pPr>
    </w:p>
    <w:p w14:paraId="44E0A16C" w14:textId="77777777" w:rsidR="00522886" w:rsidRPr="007E3EC9" w:rsidRDefault="00522886" w:rsidP="00522886"/>
    <w:p w14:paraId="789D85FF" w14:textId="2FB4B589" w:rsidR="00522886" w:rsidRPr="007E3EC9" w:rsidRDefault="00522886">
      <w:pPr>
        <w:spacing w:after="160" w:line="259" w:lineRule="auto"/>
      </w:pPr>
    </w:p>
    <w:sectPr w:rsidR="00522886" w:rsidRPr="007E3EC9">
      <w:pgSz w:w="11906" w:h="16838"/>
      <w:pgMar w:top="1134" w:right="850"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EFF" w:usb1="C000247B" w:usb2="00000009" w:usb3="00000000" w:csb0="000001FF" w:csb1="00000000"/>
  </w:font>
  <w:font w:name="Calibri Light">
    <w:panose1 w:val="020F0302020204030204"/>
    <w:charset w:val="CC"/>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Lohit Devanagari">
    <w:altName w:val="Cambria"/>
    <w:charset w:val="00"/>
    <w:family w:val="auto"/>
    <w:pitch w:val="variable"/>
  </w:font>
  <w:font w:name="Mangal">
    <w:panose1 w:val="00000400000000000000"/>
    <w:charset w:val="00"/>
    <w:family w:val="roman"/>
    <w:pitch w:val="variable"/>
    <w:sig w:usb0="00008003" w:usb1="00000000" w:usb2="00000000" w:usb3="00000000" w:csb0="00000001" w:csb1="00000000"/>
  </w:font>
  <w:font w:name="Yu Mincho">
    <w:altName w:val="游明朝"/>
    <w:charset w:val="80"/>
    <w:family w:val="roman"/>
    <w:pitch w:val="variable"/>
    <w:sig w:usb0="800002E7" w:usb1="2AC7FCFF" w:usb2="00000012" w:usb3="00000000" w:csb0="0002009F" w:csb1="00000000"/>
  </w:font>
  <w:font w:name="Helvetica Neue">
    <w:altName w:val="Sylfaen"/>
    <w:charset w:val="00"/>
    <w:family w:val="auto"/>
    <w:pitch w:val="variable"/>
    <w:sig w:usb0="E50002FF" w:usb1="500079DB" w:usb2="00000010" w:usb3="00000000" w:csb0="00000001" w:csb1="00000000"/>
  </w:font>
  <w:font w:name="Arial">
    <w:panose1 w:val="020B0604020202020204"/>
    <w:charset w:val="CC"/>
    <w:family w:val="swiss"/>
    <w:pitch w:val="variable"/>
    <w:sig w:usb0="E0002EFF" w:usb1="C000785B"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Segoe UI">
    <w:panose1 w:val="020B0502040204020203"/>
    <w:charset w:val="CC"/>
    <w:family w:val="swiss"/>
    <w:pitch w:val="variable"/>
    <w:sig w:usb0="E4002EFF" w:usb1="C000E47F"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54258E"/>
    <w:multiLevelType w:val="hybridMultilevel"/>
    <w:tmpl w:val="125CD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8C6D5A"/>
    <w:multiLevelType w:val="hybridMultilevel"/>
    <w:tmpl w:val="70F2635A"/>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cs="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cs="Courier New" w:hint="default"/>
      </w:rPr>
    </w:lvl>
    <w:lvl w:ilvl="8" w:tplc="04190005">
      <w:start w:val="1"/>
      <w:numFmt w:val="bullet"/>
      <w:lvlText w:val=""/>
      <w:lvlJc w:val="left"/>
      <w:pPr>
        <w:ind w:left="6480" w:hanging="360"/>
      </w:pPr>
      <w:rPr>
        <w:rFonts w:ascii="Wingdings" w:hAnsi="Wingdings" w:hint="default"/>
      </w:rPr>
    </w:lvl>
  </w:abstractNum>
  <w:abstractNum w:abstractNumId="2" w15:restartNumberingAfterBreak="0">
    <w:nsid w:val="1A4467EA"/>
    <w:multiLevelType w:val="hybridMultilevel"/>
    <w:tmpl w:val="6848F2CC"/>
    <w:lvl w:ilvl="0" w:tplc="7E806C10">
      <w:start w:val="1"/>
      <w:numFmt w:val="decimal"/>
      <w:pStyle w:val="2"/>
      <w:lvlText w:val="%1)"/>
      <w:lvlJc w:val="left"/>
      <w:pPr>
        <w:ind w:left="1440" w:hanging="360"/>
      </w:pPr>
      <w:rPr>
        <w:rFonts w:ascii="Times New Roman" w:hAnsi="Times New Roman" w:hint="default"/>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tplc="04190003" w:tentative="1">
      <w:start w:val="1"/>
      <w:numFmt w:val="lowerLetter"/>
      <w:lvlText w:val="%2."/>
      <w:lvlJc w:val="left"/>
      <w:pPr>
        <w:ind w:left="2160" w:hanging="360"/>
      </w:pPr>
    </w:lvl>
    <w:lvl w:ilvl="2" w:tplc="04190005" w:tentative="1">
      <w:start w:val="1"/>
      <w:numFmt w:val="lowerRoman"/>
      <w:lvlText w:val="%3."/>
      <w:lvlJc w:val="right"/>
      <w:pPr>
        <w:ind w:left="2880" w:hanging="180"/>
      </w:pPr>
    </w:lvl>
    <w:lvl w:ilvl="3" w:tplc="04190001" w:tentative="1">
      <w:start w:val="1"/>
      <w:numFmt w:val="decimal"/>
      <w:lvlText w:val="%4."/>
      <w:lvlJc w:val="left"/>
      <w:pPr>
        <w:ind w:left="3600" w:hanging="360"/>
      </w:pPr>
    </w:lvl>
    <w:lvl w:ilvl="4" w:tplc="04190003" w:tentative="1">
      <w:start w:val="1"/>
      <w:numFmt w:val="lowerLetter"/>
      <w:lvlText w:val="%5."/>
      <w:lvlJc w:val="left"/>
      <w:pPr>
        <w:ind w:left="4320" w:hanging="360"/>
      </w:pPr>
    </w:lvl>
    <w:lvl w:ilvl="5" w:tplc="04190005" w:tentative="1">
      <w:start w:val="1"/>
      <w:numFmt w:val="lowerRoman"/>
      <w:lvlText w:val="%6."/>
      <w:lvlJc w:val="right"/>
      <w:pPr>
        <w:ind w:left="5040" w:hanging="180"/>
      </w:pPr>
    </w:lvl>
    <w:lvl w:ilvl="6" w:tplc="04190001" w:tentative="1">
      <w:start w:val="1"/>
      <w:numFmt w:val="decimal"/>
      <w:lvlText w:val="%7."/>
      <w:lvlJc w:val="left"/>
      <w:pPr>
        <w:ind w:left="5760" w:hanging="360"/>
      </w:pPr>
    </w:lvl>
    <w:lvl w:ilvl="7" w:tplc="04190003" w:tentative="1">
      <w:start w:val="1"/>
      <w:numFmt w:val="lowerLetter"/>
      <w:lvlText w:val="%8."/>
      <w:lvlJc w:val="left"/>
      <w:pPr>
        <w:ind w:left="6480" w:hanging="360"/>
      </w:pPr>
    </w:lvl>
    <w:lvl w:ilvl="8" w:tplc="04190005" w:tentative="1">
      <w:start w:val="1"/>
      <w:numFmt w:val="lowerRoman"/>
      <w:lvlText w:val="%9."/>
      <w:lvlJc w:val="right"/>
      <w:pPr>
        <w:ind w:left="7200" w:hanging="180"/>
      </w:pPr>
    </w:lvl>
  </w:abstractNum>
  <w:abstractNum w:abstractNumId="3" w15:restartNumberingAfterBreak="0">
    <w:nsid w:val="1C546ABC"/>
    <w:multiLevelType w:val="multilevel"/>
    <w:tmpl w:val="F1468F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CDA098A"/>
    <w:multiLevelType w:val="multilevel"/>
    <w:tmpl w:val="40BCF3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2F3026E"/>
    <w:multiLevelType w:val="multilevel"/>
    <w:tmpl w:val="B47EF12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2F51709F"/>
    <w:multiLevelType w:val="multilevel"/>
    <w:tmpl w:val="92CE9292"/>
    <w:lvl w:ilvl="0">
      <w:start w:val="1"/>
      <w:numFmt w:val="russianLower"/>
      <w:pStyle w:val="1"/>
      <w:lvlText w:val="%1)"/>
      <w:lvlJc w:val="left"/>
      <w:pPr>
        <w:ind w:left="1060" w:hanging="350"/>
      </w:pPr>
      <w:rPr>
        <w:rFonts w:ascii="Times New Roman" w:hAnsi="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7" w15:restartNumberingAfterBreak="0">
    <w:nsid w:val="37E633E1"/>
    <w:multiLevelType w:val="multilevel"/>
    <w:tmpl w:val="F62461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7F86AD8"/>
    <w:multiLevelType w:val="hybridMultilevel"/>
    <w:tmpl w:val="F288F14E"/>
    <w:lvl w:ilvl="0" w:tplc="DF64B734">
      <w:start w:val="1"/>
      <w:numFmt w:val="bullet"/>
      <w:pStyle w:val="a"/>
      <w:lvlText w:val="-"/>
      <w:lvlJc w:val="left"/>
      <w:pPr>
        <w:ind w:left="1080" w:hanging="360"/>
      </w:pPr>
      <w:rPr>
        <w:rFonts w:ascii="Courier New" w:hAnsi="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9" w15:restartNumberingAfterBreak="0">
    <w:nsid w:val="3BCC3CC3"/>
    <w:multiLevelType w:val="hybridMultilevel"/>
    <w:tmpl w:val="763C66BE"/>
    <w:lvl w:ilvl="0" w:tplc="C95E9E92">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 w15:restartNumberingAfterBreak="0">
    <w:nsid w:val="40AB13A4"/>
    <w:multiLevelType w:val="multilevel"/>
    <w:tmpl w:val="4D0E627E"/>
    <w:lvl w:ilvl="0">
      <w:start w:val="1"/>
      <w:numFmt w:val="bullet"/>
      <w:lvlText w:val=""/>
      <w:lvlJc w:val="left"/>
      <w:pPr>
        <w:tabs>
          <w:tab w:val="num" w:pos="707"/>
        </w:tabs>
        <w:ind w:left="707" w:hanging="283"/>
      </w:pPr>
      <w:rPr>
        <w:rFonts w:ascii="Symbol" w:hAnsi="Symbol" w:cs="Symbol" w:hint="default"/>
      </w:rPr>
    </w:lvl>
    <w:lvl w:ilvl="1">
      <w:start w:val="1"/>
      <w:numFmt w:val="bullet"/>
      <w:lvlText w:val=""/>
      <w:lvlJc w:val="left"/>
      <w:pPr>
        <w:tabs>
          <w:tab w:val="num" w:pos="1414"/>
        </w:tabs>
        <w:ind w:left="1414" w:hanging="283"/>
      </w:pPr>
      <w:rPr>
        <w:rFonts w:ascii="Symbol" w:hAnsi="Symbol" w:cs="Symbol" w:hint="default"/>
      </w:rPr>
    </w:lvl>
    <w:lvl w:ilvl="2">
      <w:start w:val="1"/>
      <w:numFmt w:val="bullet"/>
      <w:lvlText w:val=""/>
      <w:lvlJc w:val="left"/>
      <w:pPr>
        <w:tabs>
          <w:tab w:val="num" w:pos="2121"/>
        </w:tabs>
        <w:ind w:left="2121" w:hanging="283"/>
      </w:pPr>
      <w:rPr>
        <w:rFonts w:ascii="Symbol" w:hAnsi="Symbol" w:cs="Symbol" w:hint="default"/>
      </w:rPr>
    </w:lvl>
    <w:lvl w:ilvl="3">
      <w:start w:val="1"/>
      <w:numFmt w:val="bullet"/>
      <w:lvlText w:val=""/>
      <w:lvlJc w:val="left"/>
      <w:pPr>
        <w:tabs>
          <w:tab w:val="num" w:pos="2828"/>
        </w:tabs>
        <w:ind w:left="2828" w:hanging="283"/>
      </w:pPr>
      <w:rPr>
        <w:rFonts w:ascii="Symbol" w:hAnsi="Symbol" w:cs="Symbol" w:hint="default"/>
      </w:rPr>
    </w:lvl>
    <w:lvl w:ilvl="4">
      <w:start w:val="1"/>
      <w:numFmt w:val="bullet"/>
      <w:lvlText w:val=""/>
      <w:lvlJc w:val="left"/>
      <w:pPr>
        <w:tabs>
          <w:tab w:val="num" w:pos="3535"/>
        </w:tabs>
        <w:ind w:left="3535" w:hanging="283"/>
      </w:pPr>
      <w:rPr>
        <w:rFonts w:ascii="Symbol" w:hAnsi="Symbol" w:cs="Symbol" w:hint="default"/>
      </w:rPr>
    </w:lvl>
    <w:lvl w:ilvl="5">
      <w:start w:val="1"/>
      <w:numFmt w:val="bullet"/>
      <w:lvlText w:val=""/>
      <w:lvlJc w:val="left"/>
      <w:pPr>
        <w:tabs>
          <w:tab w:val="num" w:pos="4242"/>
        </w:tabs>
        <w:ind w:left="4242" w:hanging="283"/>
      </w:pPr>
      <w:rPr>
        <w:rFonts w:ascii="Symbol" w:hAnsi="Symbol" w:cs="Symbol" w:hint="default"/>
      </w:rPr>
    </w:lvl>
    <w:lvl w:ilvl="6">
      <w:start w:val="1"/>
      <w:numFmt w:val="bullet"/>
      <w:lvlText w:val=""/>
      <w:lvlJc w:val="left"/>
      <w:pPr>
        <w:tabs>
          <w:tab w:val="num" w:pos="4949"/>
        </w:tabs>
        <w:ind w:left="4949" w:hanging="283"/>
      </w:pPr>
      <w:rPr>
        <w:rFonts w:ascii="Symbol" w:hAnsi="Symbol" w:cs="Symbol" w:hint="default"/>
      </w:rPr>
    </w:lvl>
    <w:lvl w:ilvl="7">
      <w:start w:val="1"/>
      <w:numFmt w:val="bullet"/>
      <w:lvlText w:val=""/>
      <w:lvlJc w:val="left"/>
      <w:pPr>
        <w:tabs>
          <w:tab w:val="num" w:pos="5656"/>
        </w:tabs>
        <w:ind w:left="5656" w:hanging="283"/>
      </w:pPr>
      <w:rPr>
        <w:rFonts w:ascii="Symbol" w:hAnsi="Symbol" w:cs="Symbol" w:hint="default"/>
      </w:rPr>
    </w:lvl>
    <w:lvl w:ilvl="8">
      <w:start w:val="1"/>
      <w:numFmt w:val="bullet"/>
      <w:lvlText w:val=""/>
      <w:lvlJc w:val="left"/>
      <w:pPr>
        <w:tabs>
          <w:tab w:val="num" w:pos="6363"/>
        </w:tabs>
        <w:ind w:left="6363" w:hanging="283"/>
      </w:pPr>
      <w:rPr>
        <w:rFonts w:ascii="Symbol" w:hAnsi="Symbol" w:cs="Symbol" w:hint="default"/>
      </w:rPr>
    </w:lvl>
  </w:abstractNum>
  <w:abstractNum w:abstractNumId="11" w15:restartNumberingAfterBreak="0">
    <w:nsid w:val="4C88480A"/>
    <w:multiLevelType w:val="hybridMultilevel"/>
    <w:tmpl w:val="C52EEB5A"/>
    <w:lvl w:ilvl="0" w:tplc="EAE013FE">
      <w:start w:val="1"/>
      <w:numFmt w:val="bullet"/>
      <w:lvlText w:val="˗"/>
      <w:lvlJc w:val="left"/>
      <w:pPr>
        <w:ind w:left="720" w:hanging="360"/>
      </w:pPr>
      <w:rPr>
        <w:rFonts w:ascii="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 w15:restartNumberingAfterBreak="0">
    <w:nsid w:val="51ED403E"/>
    <w:multiLevelType w:val="multilevel"/>
    <w:tmpl w:val="752800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9695084"/>
    <w:multiLevelType w:val="multilevel"/>
    <w:tmpl w:val="19DEDDBE"/>
    <w:lvl w:ilvl="0">
      <w:start w:val="1"/>
      <w:numFmt w:val="decimal"/>
      <w:lvlText w:val="%1."/>
      <w:lvlJc w:val="left"/>
      <w:pPr>
        <w:tabs>
          <w:tab w:val="num" w:pos="707"/>
        </w:tabs>
        <w:ind w:left="707" w:hanging="283"/>
      </w:pPr>
    </w:lvl>
    <w:lvl w:ilvl="1">
      <w:start w:val="1"/>
      <w:numFmt w:val="decimal"/>
      <w:lvlText w:val="%2."/>
      <w:lvlJc w:val="left"/>
      <w:pPr>
        <w:tabs>
          <w:tab w:val="num" w:pos="1414"/>
        </w:tabs>
        <w:ind w:left="1414" w:hanging="283"/>
      </w:pPr>
    </w:lvl>
    <w:lvl w:ilvl="2">
      <w:start w:val="1"/>
      <w:numFmt w:val="decimal"/>
      <w:lvlText w:val="%3."/>
      <w:lvlJc w:val="left"/>
      <w:pPr>
        <w:tabs>
          <w:tab w:val="num" w:pos="2121"/>
        </w:tabs>
        <w:ind w:left="2121" w:hanging="283"/>
      </w:pPr>
    </w:lvl>
    <w:lvl w:ilvl="3">
      <w:start w:val="1"/>
      <w:numFmt w:val="decimal"/>
      <w:lvlText w:val="%4."/>
      <w:lvlJc w:val="left"/>
      <w:pPr>
        <w:tabs>
          <w:tab w:val="num" w:pos="2828"/>
        </w:tabs>
        <w:ind w:left="2828" w:hanging="283"/>
      </w:pPr>
    </w:lvl>
    <w:lvl w:ilvl="4">
      <w:start w:val="1"/>
      <w:numFmt w:val="decimal"/>
      <w:lvlText w:val="%5."/>
      <w:lvlJc w:val="left"/>
      <w:pPr>
        <w:tabs>
          <w:tab w:val="num" w:pos="3535"/>
        </w:tabs>
        <w:ind w:left="3535" w:hanging="283"/>
      </w:pPr>
    </w:lvl>
    <w:lvl w:ilvl="5">
      <w:start w:val="1"/>
      <w:numFmt w:val="decimal"/>
      <w:lvlText w:val="%6."/>
      <w:lvlJc w:val="left"/>
      <w:pPr>
        <w:tabs>
          <w:tab w:val="num" w:pos="4242"/>
        </w:tabs>
        <w:ind w:left="4242" w:hanging="283"/>
      </w:pPr>
    </w:lvl>
    <w:lvl w:ilvl="6">
      <w:start w:val="1"/>
      <w:numFmt w:val="decimal"/>
      <w:lvlText w:val="%7."/>
      <w:lvlJc w:val="left"/>
      <w:pPr>
        <w:tabs>
          <w:tab w:val="num" w:pos="4949"/>
        </w:tabs>
        <w:ind w:left="4949" w:hanging="283"/>
      </w:pPr>
    </w:lvl>
    <w:lvl w:ilvl="7">
      <w:start w:val="1"/>
      <w:numFmt w:val="decimal"/>
      <w:lvlText w:val="%8."/>
      <w:lvlJc w:val="left"/>
      <w:pPr>
        <w:tabs>
          <w:tab w:val="num" w:pos="5656"/>
        </w:tabs>
        <w:ind w:left="5656" w:hanging="283"/>
      </w:pPr>
    </w:lvl>
    <w:lvl w:ilvl="8">
      <w:start w:val="1"/>
      <w:numFmt w:val="decimal"/>
      <w:lvlText w:val="%9."/>
      <w:lvlJc w:val="left"/>
      <w:pPr>
        <w:tabs>
          <w:tab w:val="num" w:pos="6363"/>
        </w:tabs>
        <w:ind w:left="6363" w:hanging="283"/>
      </w:pPr>
    </w:lvl>
  </w:abstractNum>
  <w:abstractNum w:abstractNumId="14" w15:restartNumberingAfterBreak="0">
    <w:nsid w:val="69AC29AE"/>
    <w:multiLevelType w:val="hybridMultilevel"/>
    <w:tmpl w:val="8602955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 w15:restartNumberingAfterBreak="0">
    <w:nsid w:val="6CA830A8"/>
    <w:multiLevelType w:val="multilevel"/>
    <w:tmpl w:val="C8D292B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15:restartNumberingAfterBreak="0">
    <w:nsid w:val="708A1F88"/>
    <w:multiLevelType w:val="multilevel"/>
    <w:tmpl w:val="9F6C9496"/>
    <w:lvl w:ilvl="0">
      <w:start w:val="1"/>
      <w:numFmt w:val="bullet"/>
      <w:lvlText w:val=""/>
      <w:lvlJc w:val="left"/>
      <w:pPr>
        <w:tabs>
          <w:tab w:val="num" w:pos="707"/>
        </w:tabs>
        <w:ind w:left="707" w:hanging="283"/>
      </w:pPr>
      <w:rPr>
        <w:rFonts w:ascii="Symbol" w:hAnsi="Symbol" w:cs="Symbol" w:hint="default"/>
      </w:rPr>
    </w:lvl>
    <w:lvl w:ilvl="1">
      <w:start w:val="1"/>
      <w:numFmt w:val="bullet"/>
      <w:lvlText w:val=""/>
      <w:lvlJc w:val="left"/>
      <w:pPr>
        <w:tabs>
          <w:tab w:val="num" w:pos="1414"/>
        </w:tabs>
        <w:ind w:left="1414" w:hanging="283"/>
      </w:pPr>
      <w:rPr>
        <w:rFonts w:ascii="Symbol" w:hAnsi="Symbol" w:cs="Symbol" w:hint="default"/>
      </w:rPr>
    </w:lvl>
    <w:lvl w:ilvl="2">
      <w:start w:val="1"/>
      <w:numFmt w:val="bullet"/>
      <w:lvlText w:val=""/>
      <w:lvlJc w:val="left"/>
      <w:pPr>
        <w:tabs>
          <w:tab w:val="num" w:pos="2121"/>
        </w:tabs>
        <w:ind w:left="2121" w:hanging="283"/>
      </w:pPr>
      <w:rPr>
        <w:rFonts w:ascii="Symbol" w:hAnsi="Symbol" w:cs="Symbol" w:hint="default"/>
      </w:rPr>
    </w:lvl>
    <w:lvl w:ilvl="3">
      <w:start w:val="1"/>
      <w:numFmt w:val="bullet"/>
      <w:lvlText w:val=""/>
      <w:lvlJc w:val="left"/>
      <w:pPr>
        <w:tabs>
          <w:tab w:val="num" w:pos="2828"/>
        </w:tabs>
        <w:ind w:left="2828" w:hanging="283"/>
      </w:pPr>
      <w:rPr>
        <w:rFonts w:ascii="Symbol" w:hAnsi="Symbol" w:cs="Symbol" w:hint="default"/>
      </w:rPr>
    </w:lvl>
    <w:lvl w:ilvl="4">
      <w:start w:val="1"/>
      <w:numFmt w:val="bullet"/>
      <w:lvlText w:val=""/>
      <w:lvlJc w:val="left"/>
      <w:pPr>
        <w:tabs>
          <w:tab w:val="num" w:pos="3535"/>
        </w:tabs>
        <w:ind w:left="3535" w:hanging="283"/>
      </w:pPr>
      <w:rPr>
        <w:rFonts w:ascii="Symbol" w:hAnsi="Symbol" w:cs="Symbol" w:hint="default"/>
      </w:rPr>
    </w:lvl>
    <w:lvl w:ilvl="5">
      <w:start w:val="1"/>
      <w:numFmt w:val="bullet"/>
      <w:lvlText w:val=""/>
      <w:lvlJc w:val="left"/>
      <w:pPr>
        <w:tabs>
          <w:tab w:val="num" w:pos="4242"/>
        </w:tabs>
        <w:ind w:left="4242" w:hanging="283"/>
      </w:pPr>
      <w:rPr>
        <w:rFonts w:ascii="Symbol" w:hAnsi="Symbol" w:cs="Symbol" w:hint="default"/>
      </w:rPr>
    </w:lvl>
    <w:lvl w:ilvl="6">
      <w:start w:val="1"/>
      <w:numFmt w:val="bullet"/>
      <w:lvlText w:val=""/>
      <w:lvlJc w:val="left"/>
      <w:pPr>
        <w:tabs>
          <w:tab w:val="num" w:pos="4949"/>
        </w:tabs>
        <w:ind w:left="4949" w:hanging="283"/>
      </w:pPr>
      <w:rPr>
        <w:rFonts w:ascii="Symbol" w:hAnsi="Symbol" w:cs="Symbol" w:hint="default"/>
      </w:rPr>
    </w:lvl>
    <w:lvl w:ilvl="7">
      <w:start w:val="1"/>
      <w:numFmt w:val="bullet"/>
      <w:lvlText w:val=""/>
      <w:lvlJc w:val="left"/>
      <w:pPr>
        <w:tabs>
          <w:tab w:val="num" w:pos="5656"/>
        </w:tabs>
        <w:ind w:left="5656" w:hanging="283"/>
      </w:pPr>
      <w:rPr>
        <w:rFonts w:ascii="Symbol" w:hAnsi="Symbol" w:cs="Symbol" w:hint="default"/>
      </w:rPr>
    </w:lvl>
    <w:lvl w:ilvl="8">
      <w:start w:val="1"/>
      <w:numFmt w:val="bullet"/>
      <w:lvlText w:val=""/>
      <w:lvlJc w:val="left"/>
      <w:pPr>
        <w:tabs>
          <w:tab w:val="num" w:pos="6363"/>
        </w:tabs>
        <w:ind w:left="6363" w:hanging="283"/>
      </w:pPr>
      <w:rPr>
        <w:rFonts w:ascii="Symbol" w:hAnsi="Symbol" w:cs="Symbol" w:hint="default"/>
      </w:rPr>
    </w:lvl>
  </w:abstractNum>
  <w:abstractNum w:abstractNumId="17" w15:restartNumberingAfterBreak="0">
    <w:nsid w:val="7435579C"/>
    <w:multiLevelType w:val="multilevel"/>
    <w:tmpl w:val="A150134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11"/>
  </w:num>
  <w:num w:numId="2">
    <w:abstractNumId w:val="0"/>
  </w:num>
  <w:num w:numId="3">
    <w:abstractNumId w:val="9"/>
  </w:num>
  <w:num w:numId="4">
    <w:abstractNumId w:val="10"/>
  </w:num>
  <w:num w:numId="5">
    <w:abstractNumId w:val="16"/>
  </w:num>
  <w:num w:numId="6">
    <w:abstractNumId w:val="13"/>
  </w:num>
  <w:num w:numId="7">
    <w:abstractNumId w:val="17"/>
  </w:num>
  <w:num w:numId="8">
    <w:abstractNumId w:val="5"/>
  </w:num>
  <w:num w:numId="9">
    <w:abstractNumId w:val="15"/>
  </w:num>
  <w:num w:numId="10">
    <w:abstractNumId w:val="14"/>
  </w:num>
  <w:num w:numId="11">
    <w:abstractNumId w:val="6"/>
  </w:num>
  <w:num w:numId="12">
    <w:abstractNumId w:val="2"/>
  </w:num>
  <w:num w:numId="13">
    <w:abstractNumId w:val="8"/>
  </w:num>
  <w:num w:numId="1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
    <w:lvlOverride w:ilvl="0">
      <w:startOverride w:val="1"/>
    </w:lvlOverride>
  </w:num>
  <w:num w:numId="1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
    <w:lvlOverride w:ilvl="0">
      <w:startOverride w:val="1"/>
    </w:lvlOverride>
  </w:num>
  <w:num w:numId="2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2"/>
  </w:num>
  <w:num w:numId="24">
    <w:abstractNumId w:val="7"/>
  </w:num>
  <w:num w:numId="25">
    <w:abstractNumId w:val="1"/>
  </w:num>
  <w:num w:numId="26">
    <w:abstractNumId w:val="4"/>
  </w:num>
  <w:num w:numId="27">
    <w:abstractNumId w:val="3"/>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5CC4"/>
    <w:rsid w:val="000322CF"/>
    <w:rsid w:val="00033DCE"/>
    <w:rsid w:val="00034944"/>
    <w:rsid w:val="00037B41"/>
    <w:rsid w:val="00087C04"/>
    <w:rsid w:val="000B4548"/>
    <w:rsid w:val="000B57BF"/>
    <w:rsid w:val="000C78F7"/>
    <w:rsid w:val="000E4A72"/>
    <w:rsid w:val="000E5230"/>
    <w:rsid w:val="000E582E"/>
    <w:rsid w:val="001503D1"/>
    <w:rsid w:val="0016601C"/>
    <w:rsid w:val="001C4720"/>
    <w:rsid w:val="00201B8A"/>
    <w:rsid w:val="00215ECC"/>
    <w:rsid w:val="002E72FD"/>
    <w:rsid w:val="002F1758"/>
    <w:rsid w:val="00331A36"/>
    <w:rsid w:val="003409A9"/>
    <w:rsid w:val="00346B53"/>
    <w:rsid w:val="003537A1"/>
    <w:rsid w:val="003971ED"/>
    <w:rsid w:val="004148CA"/>
    <w:rsid w:val="00414D98"/>
    <w:rsid w:val="00433E78"/>
    <w:rsid w:val="004918C4"/>
    <w:rsid w:val="004C5C73"/>
    <w:rsid w:val="004E73F6"/>
    <w:rsid w:val="004F6A12"/>
    <w:rsid w:val="00522886"/>
    <w:rsid w:val="0057238F"/>
    <w:rsid w:val="00576C62"/>
    <w:rsid w:val="005D000A"/>
    <w:rsid w:val="005D24A0"/>
    <w:rsid w:val="00644E38"/>
    <w:rsid w:val="00691C87"/>
    <w:rsid w:val="006C7C3D"/>
    <w:rsid w:val="006E181E"/>
    <w:rsid w:val="006F2D7D"/>
    <w:rsid w:val="006F6234"/>
    <w:rsid w:val="007438E7"/>
    <w:rsid w:val="007459AB"/>
    <w:rsid w:val="007538FE"/>
    <w:rsid w:val="00757946"/>
    <w:rsid w:val="007755FC"/>
    <w:rsid w:val="00777827"/>
    <w:rsid w:val="00780F89"/>
    <w:rsid w:val="007D655A"/>
    <w:rsid w:val="007E3EC9"/>
    <w:rsid w:val="007E5B70"/>
    <w:rsid w:val="007E7183"/>
    <w:rsid w:val="007F5C55"/>
    <w:rsid w:val="00814DD8"/>
    <w:rsid w:val="008415DA"/>
    <w:rsid w:val="00942D2E"/>
    <w:rsid w:val="009454ED"/>
    <w:rsid w:val="009B48F0"/>
    <w:rsid w:val="009C6ED5"/>
    <w:rsid w:val="009D6180"/>
    <w:rsid w:val="00A12527"/>
    <w:rsid w:val="00A452DE"/>
    <w:rsid w:val="00A55542"/>
    <w:rsid w:val="00A57D89"/>
    <w:rsid w:val="00AB243E"/>
    <w:rsid w:val="00AD06FB"/>
    <w:rsid w:val="00AD094C"/>
    <w:rsid w:val="00AD2A13"/>
    <w:rsid w:val="00AD5E3C"/>
    <w:rsid w:val="00B37055"/>
    <w:rsid w:val="00B6230D"/>
    <w:rsid w:val="00B85B25"/>
    <w:rsid w:val="00B86BEC"/>
    <w:rsid w:val="00BE772D"/>
    <w:rsid w:val="00BF1503"/>
    <w:rsid w:val="00BF16A6"/>
    <w:rsid w:val="00C32EE8"/>
    <w:rsid w:val="00C63454"/>
    <w:rsid w:val="00C856F8"/>
    <w:rsid w:val="00CC543F"/>
    <w:rsid w:val="00D105F5"/>
    <w:rsid w:val="00D312C3"/>
    <w:rsid w:val="00D335BB"/>
    <w:rsid w:val="00DA6168"/>
    <w:rsid w:val="00DA6453"/>
    <w:rsid w:val="00DD6791"/>
    <w:rsid w:val="00DF5866"/>
    <w:rsid w:val="00E02C00"/>
    <w:rsid w:val="00E21C38"/>
    <w:rsid w:val="00E432EB"/>
    <w:rsid w:val="00E85CC4"/>
    <w:rsid w:val="00F25789"/>
    <w:rsid w:val="00F7443B"/>
    <w:rsid w:val="00FF4F09"/>
    <w:rsid w:val="00FF7E70"/>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3F7302"/>
  <w15:chartTrackingRefBased/>
  <w15:docId w15:val="{749CA53A-366A-497F-850B-8D808FE85E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E21C38"/>
    <w:pPr>
      <w:spacing w:after="0" w:line="240" w:lineRule="auto"/>
    </w:pPr>
    <w:rPr>
      <w:rFonts w:ascii="Times New Roman" w:eastAsia="Times New Roman" w:hAnsi="Times New Roman" w:cs="Times New Roman"/>
      <w:sz w:val="24"/>
      <w:szCs w:val="24"/>
      <w:lang w:val="en-US"/>
    </w:rPr>
  </w:style>
  <w:style w:type="paragraph" w:styleId="10">
    <w:name w:val="heading 1"/>
    <w:aliases w:val="б) Заголовок раздела,б) Раздел,б) раздел,Раздел,Заголов,Head 1,Содерж-Заголовок 1,Содерж-Заголовок 1 + полужирный,2К Заголовок 1,????????? 1,Стиль_Пачоли,б) Заголовок 1"/>
    <w:basedOn w:val="a0"/>
    <w:next w:val="a0"/>
    <w:link w:val="11"/>
    <w:uiPriority w:val="9"/>
    <w:qFormat/>
    <w:rsid w:val="007E5B7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20">
    <w:name w:val="heading 2"/>
    <w:basedOn w:val="a0"/>
    <w:next w:val="a0"/>
    <w:link w:val="21"/>
    <w:uiPriority w:val="9"/>
    <w:unhideWhenUsed/>
    <w:qFormat/>
    <w:rsid w:val="007E7183"/>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0"/>
    <w:next w:val="a0"/>
    <w:link w:val="30"/>
    <w:uiPriority w:val="9"/>
    <w:unhideWhenUsed/>
    <w:qFormat/>
    <w:rsid w:val="001503D1"/>
    <w:pPr>
      <w:keepNext/>
      <w:keepLines/>
      <w:spacing w:before="40"/>
      <w:outlineLvl w:val="2"/>
    </w:pPr>
    <w:rPr>
      <w:rFonts w:asciiTheme="majorHAnsi" w:eastAsiaTheme="majorEastAsia" w:hAnsiTheme="majorHAnsi" w:cstheme="majorBidi"/>
      <w:color w:val="1F3763" w:themeColor="accent1" w:themeShade="7F"/>
    </w:rPr>
  </w:style>
  <w:style w:type="paragraph" w:styleId="4">
    <w:name w:val="heading 4"/>
    <w:basedOn w:val="a0"/>
    <w:next w:val="a0"/>
    <w:link w:val="40"/>
    <w:uiPriority w:val="9"/>
    <w:unhideWhenUsed/>
    <w:qFormat/>
    <w:rsid w:val="009B48F0"/>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Normal (Web)"/>
    <w:basedOn w:val="a0"/>
    <w:uiPriority w:val="99"/>
    <w:unhideWhenUsed/>
    <w:rsid w:val="007E5B70"/>
    <w:pPr>
      <w:spacing w:before="100" w:beforeAutospacing="1" w:after="100" w:afterAutospacing="1"/>
    </w:pPr>
  </w:style>
  <w:style w:type="table" w:styleId="a5">
    <w:name w:val="Table Grid"/>
    <w:basedOn w:val="a2"/>
    <w:uiPriority w:val="39"/>
    <w:rsid w:val="007E5B70"/>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1">
    <w:name w:val="Заголовок 1 Знак"/>
    <w:aliases w:val="б) Заголовок раздела Знак,б) Раздел Знак,б) раздел Знак,Раздел Знак,Заголов Знак,Head 1 Знак,Содерж-Заголовок 1 Знак,Содерж-Заголовок 1 + полужирный Знак,2К Заголовок 1 Знак,????????? 1 Знак,Стиль_Пачоли Знак,б) Заголовок 1 Знак"/>
    <w:basedOn w:val="a1"/>
    <w:link w:val="10"/>
    <w:uiPriority w:val="9"/>
    <w:rsid w:val="007E5B70"/>
    <w:rPr>
      <w:rFonts w:asciiTheme="majorHAnsi" w:eastAsiaTheme="majorEastAsia" w:hAnsiTheme="majorHAnsi" w:cstheme="majorBidi"/>
      <w:color w:val="2F5496" w:themeColor="accent1" w:themeShade="BF"/>
      <w:sz w:val="32"/>
      <w:szCs w:val="32"/>
      <w:lang w:val="en-US"/>
    </w:rPr>
  </w:style>
  <w:style w:type="paragraph" w:styleId="a6">
    <w:name w:val="TOC Heading"/>
    <w:basedOn w:val="10"/>
    <w:next w:val="a0"/>
    <w:uiPriority w:val="39"/>
    <w:unhideWhenUsed/>
    <w:qFormat/>
    <w:rsid w:val="007E5B70"/>
    <w:pPr>
      <w:spacing w:before="480" w:line="276" w:lineRule="auto"/>
      <w:outlineLvl w:val="9"/>
    </w:pPr>
    <w:rPr>
      <w:b/>
      <w:bCs/>
      <w:sz w:val="28"/>
      <w:szCs w:val="28"/>
    </w:rPr>
  </w:style>
  <w:style w:type="paragraph" w:styleId="12">
    <w:name w:val="toc 1"/>
    <w:basedOn w:val="a0"/>
    <w:next w:val="a0"/>
    <w:autoRedefine/>
    <w:uiPriority w:val="39"/>
    <w:unhideWhenUsed/>
    <w:rsid w:val="00FF4F09"/>
    <w:pPr>
      <w:tabs>
        <w:tab w:val="left" w:pos="480"/>
        <w:tab w:val="right" w:leader="dot" w:pos="9345"/>
      </w:tabs>
      <w:spacing w:before="120"/>
    </w:pPr>
    <w:rPr>
      <w:rFonts w:asciiTheme="minorHAnsi" w:eastAsiaTheme="minorHAnsi" w:hAnsiTheme="minorHAnsi" w:cstheme="minorBidi"/>
      <w:b/>
      <w:bCs/>
      <w:i/>
      <w:iCs/>
    </w:rPr>
  </w:style>
  <w:style w:type="paragraph" w:styleId="22">
    <w:name w:val="toc 2"/>
    <w:basedOn w:val="a0"/>
    <w:next w:val="a0"/>
    <w:autoRedefine/>
    <w:uiPriority w:val="39"/>
    <w:unhideWhenUsed/>
    <w:rsid w:val="007E5B70"/>
    <w:pPr>
      <w:spacing w:before="120"/>
      <w:ind w:left="240"/>
    </w:pPr>
    <w:rPr>
      <w:rFonts w:asciiTheme="minorHAnsi" w:eastAsiaTheme="minorHAnsi" w:hAnsiTheme="minorHAnsi" w:cstheme="minorBidi"/>
      <w:b/>
      <w:bCs/>
      <w:sz w:val="22"/>
      <w:szCs w:val="22"/>
    </w:rPr>
  </w:style>
  <w:style w:type="character" w:styleId="a7">
    <w:name w:val="Hyperlink"/>
    <w:basedOn w:val="a1"/>
    <w:uiPriority w:val="99"/>
    <w:unhideWhenUsed/>
    <w:rsid w:val="007E5B70"/>
    <w:rPr>
      <w:color w:val="0563C1" w:themeColor="hyperlink"/>
      <w:u w:val="single"/>
    </w:rPr>
  </w:style>
  <w:style w:type="paragraph" w:styleId="a8">
    <w:name w:val="Balloon Text"/>
    <w:basedOn w:val="a0"/>
    <w:link w:val="a9"/>
    <w:uiPriority w:val="99"/>
    <w:semiHidden/>
    <w:unhideWhenUsed/>
    <w:rsid w:val="005D000A"/>
    <w:rPr>
      <w:rFonts w:eastAsiaTheme="minorHAnsi"/>
      <w:sz w:val="18"/>
      <w:szCs w:val="18"/>
    </w:rPr>
  </w:style>
  <w:style w:type="character" w:customStyle="1" w:styleId="a9">
    <w:name w:val="Текст выноски Знак"/>
    <w:basedOn w:val="a1"/>
    <w:link w:val="a8"/>
    <w:uiPriority w:val="99"/>
    <w:semiHidden/>
    <w:rsid w:val="005D000A"/>
    <w:rPr>
      <w:rFonts w:ascii="Times New Roman" w:hAnsi="Times New Roman" w:cs="Times New Roman"/>
      <w:sz w:val="18"/>
      <w:szCs w:val="18"/>
      <w:lang w:val="en-US"/>
    </w:rPr>
  </w:style>
  <w:style w:type="paragraph" w:styleId="aa">
    <w:name w:val="List Paragraph"/>
    <w:basedOn w:val="a0"/>
    <w:uiPriority w:val="34"/>
    <w:qFormat/>
    <w:rsid w:val="007538FE"/>
    <w:pPr>
      <w:spacing w:after="180"/>
      <w:ind w:left="720" w:hanging="288"/>
      <w:contextualSpacing/>
    </w:pPr>
    <w:rPr>
      <w:rFonts w:asciiTheme="minorHAnsi" w:eastAsiaTheme="minorHAnsi" w:hAnsiTheme="minorHAnsi" w:cstheme="minorBidi"/>
      <w:color w:val="44546A" w:themeColor="text2"/>
      <w:sz w:val="22"/>
      <w:szCs w:val="22"/>
      <w:lang w:val="ru-RU"/>
    </w:rPr>
  </w:style>
  <w:style w:type="character" w:styleId="ab">
    <w:name w:val="annotation reference"/>
    <w:uiPriority w:val="99"/>
    <w:unhideWhenUsed/>
    <w:rsid w:val="001503D1"/>
    <w:rPr>
      <w:sz w:val="16"/>
      <w:szCs w:val="16"/>
    </w:rPr>
  </w:style>
  <w:style w:type="character" w:customStyle="1" w:styleId="30">
    <w:name w:val="Заголовок 3 Знак"/>
    <w:basedOn w:val="a1"/>
    <w:link w:val="3"/>
    <w:uiPriority w:val="9"/>
    <w:rsid w:val="001503D1"/>
    <w:rPr>
      <w:rFonts w:asciiTheme="majorHAnsi" w:eastAsiaTheme="majorEastAsia" w:hAnsiTheme="majorHAnsi" w:cstheme="majorBidi"/>
      <w:color w:val="1F3763" w:themeColor="accent1" w:themeShade="7F"/>
      <w:sz w:val="24"/>
      <w:szCs w:val="24"/>
      <w:lang w:val="en-US"/>
    </w:rPr>
  </w:style>
  <w:style w:type="paragraph" w:styleId="31">
    <w:name w:val="toc 3"/>
    <w:basedOn w:val="a0"/>
    <w:next w:val="a0"/>
    <w:autoRedefine/>
    <w:uiPriority w:val="39"/>
    <w:unhideWhenUsed/>
    <w:rsid w:val="001503D1"/>
    <w:pPr>
      <w:spacing w:after="100"/>
      <w:ind w:left="480"/>
    </w:pPr>
    <w:rPr>
      <w:rFonts w:asciiTheme="minorHAnsi" w:eastAsiaTheme="minorHAnsi" w:hAnsiTheme="minorHAnsi" w:cstheme="minorBidi"/>
    </w:rPr>
  </w:style>
  <w:style w:type="paragraph" w:styleId="ac">
    <w:name w:val="annotation text"/>
    <w:basedOn w:val="a0"/>
    <w:link w:val="ad"/>
    <w:uiPriority w:val="99"/>
    <w:semiHidden/>
    <w:unhideWhenUsed/>
    <w:rPr>
      <w:rFonts w:asciiTheme="minorHAnsi" w:eastAsiaTheme="minorHAnsi" w:hAnsiTheme="minorHAnsi" w:cstheme="minorBidi"/>
      <w:sz w:val="20"/>
      <w:szCs w:val="20"/>
    </w:rPr>
  </w:style>
  <w:style w:type="character" w:customStyle="1" w:styleId="ad">
    <w:name w:val="Текст примечания Знак"/>
    <w:basedOn w:val="a1"/>
    <w:link w:val="ac"/>
    <w:uiPriority w:val="99"/>
    <w:semiHidden/>
    <w:rPr>
      <w:sz w:val="20"/>
      <w:szCs w:val="20"/>
      <w:lang w:val="en-US"/>
    </w:rPr>
  </w:style>
  <w:style w:type="character" w:customStyle="1" w:styleId="21">
    <w:name w:val="Заголовок 2 Знак"/>
    <w:basedOn w:val="a1"/>
    <w:link w:val="20"/>
    <w:uiPriority w:val="9"/>
    <w:rsid w:val="007E7183"/>
    <w:rPr>
      <w:rFonts w:asciiTheme="majorHAnsi" w:eastAsiaTheme="majorEastAsia" w:hAnsiTheme="majorHAnsi" w:cstheme="majorBidi"/>
      <w:color w:val="2F5496" w:themeColor="accent1" w:themeShade="BF"/>
      <w:sz w:val="26"/>
      <w:szCs w:val="26"/>
      <w:lang w:val="en-US"/>
    </w:rPr>
  </w:style>
  <w:style w:type="paragraph" w:customStyle="1" w:styleId="TableContents">
    <w:name w:val="Table Contents"/>
    <w:basedOn w:val="a0"/>
    <w:qFormat/>
    <w:rsid w:val="00814DD8"/>
    <w:pPr>
      <w:suppressLineNumbers/>
      <w:suppressAutoHyphens/>
    </w:pPr>
    <w:rPr>
      <w:rFonts w:eastAsia="MS Mincho"/>
      <w:kern w:val="2"/>
      <w:sz w:val="28"/>
      <w:lang w:eastAsia="zh-CN" w:bidi="hi-IN"/>
    </w:rPr>
  </w:style>
  <w:style w:type="paragraph" w:styleId="ae">
    <w:name w:val="Body Text"/>
    <w:basedOn w:val="a0"/>
    <w:link w:val="af"/>
    <w:rsid w:val="00E432EB"/>
    <w:pPr>
      <w:suppressAutoHyphens/>
      <w:spacing w:after="140" w:line="276" w:lineRule="auto"/>
    </w:pPr>
    <w:rPr>
      <w:rFonts w:eastAsia="MS Mincho"/>
      <w:kern w:val="2"/>
      <w:sz w:val="28"/>
      <w:lang w:eastAsia="zh-CN" w:bidi="hi-IN"/>
    </w:rPr>
  </w:style>
  <w:style w:type="character" w:customStyle="1" w:styleId="af">
    <w:name w:val="Основной текст Знак"/>
    <w:basedOn w:val="a1"/>
    <w:link w:val="ae"/>
    <w:rsid w:val="00E432EB"/>
    <w:rPr>
      <w:rFonts w:ascii="Times New Roman" w:eastAsia="MS Mincho" w:hAnsi="Times New Roman" w:cs="Times New Roman"/>
      <w:kern w:val="2"/>
      <w:sz w:val="28"/>
      <w:szCs w:val="24"/>
      <w:lang w:val="en-US" w:eastAsia="zh-CN" w:bidi="hi-IN"/>
    </w:rPr>
  </w:style>
  <w:style w:type="paragraph" w:styleId="af0">
    <w:name w:val="caption"/>
    <w:basedOn w:val="a0"/>
    <w:uiPriority w:val="35"/>
    <w:qFormat/>
    <w:rsid w:val="00E432EB"/>
    <w:pPr>
      <w:suppressLineNumbers/>
      <w:suppressAutoHyphens/>
      <w:spacing w:before="120" w:after="120"/>
    </w:pPr>
    <w:rPr>
      <w:rFonts w:eastAsia="MS Mincho" w:cs="Lohit Devanagari"/>
      <w:i/>
      <w:iCs/>
      <w:kern w:val="2"/>
      <w:lang w:eastAsia="zh-CN" w:bidi="hi-IN"/>
    </w:rPr>
  </w:style>
  <w:style w:type="character" w:styleId="af1">
    <w:name w:val="Unresolved Mention"/>
    <w:basedOn w:val="a1"/>
    <w:uiPriority w:val="99"/>
    <w:semiHidden/>
    <w:unhideWhenUsed/>
    <w:rsid w:val="00757946"/>
    <w:rPr>
      <w:color w:val="605E5C"/>
      <w:shd w:val="clear" w:color="auto" w:fill="E1DFDD"/>
    </w:rPr>
  </w:style>
  <w:style w:type="paragraph" w:customStyle="1" w:styleId="Bibliography1">
    <w:name w:val="Bibliography 1"/>
    <w:basedOn w:val="a0"/>
    <w:qFormat/>
    <w:rsid w:val="00757946"/>
    <w:pPr>
      <w:suppressLineNumbers/>
      <w:tabs>
        <w:tab w:val="left" w:pos="384"/>
      </w:tabs>
      <w:suppressAutoHyphens/>
      <w:spacing w:line="240" w:lineRule="atLeast"/>
      <w:ind w:left="384" w:hanging="384"/>
    </w:pPr>
    <w:rPr>
      <w:rFonts w:eastAsia="MS Mincho" w:cs="Lohit Devanagari"/>
      <w:kern w:val="2"/>
      <w:sz w:val="28"/>
      <w:lang w:eastAsia="zh-CN" w:bidi="hi-IN"/>
    </w:rPr>
  </w:style>
  <w:style w:type="paragraph" w:styleId="af2">
    <w:name w:val="Bibliography"/>
    <w:basedOn w:val="a0"/>
    <w:next w:val="a0"/>
    <w:uiPriority w:val="37"/>
    <w:unhideWhenUsed/>
    <w:rsid w:val="00757946"/>
    <w:pPr>
      <w:tabs>
        <w:tab w:val="left" w:pos="504"/>
      </w:tabs>
      <w:suppressAutoHyphens/>
      <w:ind w:left="504" w:hanging="504"/>
    </w:pPr>
    <w:rPr>
      <w:rFonts w:eastAsia="MS Mincho" w:cs="Mangal"/>
      <w:kern w:val="2"/>
      <w:sz w:val="28"/>
      <w:lang w:eastAsia="zh-CN" w:bidi="hi-IN"/>
    </w:rPr>
  </w:style>
  <w:style w:type="character" w:customStyle="1" w:styleId="mw-headline">
    <w:name w:val="mw-headline"/>
    <w:basedOn w:val="a1"/>
    <w:rsid w:val="009454ED"/>
  </w:style>
  <w:style w:type="character" w:customStyle="1" w:styleId="mw-editsection">
    <w:name w:val="mw-editsection"/>
    <w:basedOn w:val="a1"/>
    <w:rsid w:val="009454ED"/>
  </w:style>
  <w:style w:type="character" w:customStyle="1" w:styleId="mw-editsection-bracket">
    <w:name w:val="mw-editsection-bracket"/>
    <w:basedOn w:val="a1"/>
    <w:rsid w:val="009454ED"/>
  </w:style>
  <w:style w:type="character" w:customStyle="1" w:styleId="mw-editsection-divider">
    <w:name w:val="mw-editsection-divider"/>
    <w:basedOn w:val="a1"/>
    <w:rsid w:val="009454ED"/>
  </w:style>
  <w:style w:type="character" w:customStyle="1" w:styleId="noprint">
    <w:name w:val="noprint"/>
    <w:basedOn w:val="a1"/>
    <w:rsid w:val="009454ED"/>
  </w:style>
  <w:style w:type="character" w:customStyle="1" w:styleId="ref-info">
    <w:name w:val="ref-info"/>
    <w:basedOn w:val="a1"/>
    <w:rsid w:val="009454ED"/>
  </w:style>
  <w:style w:type="character" w:customStyle="1" w:styleId="link-ru">
    <w:name w:val="link-ru"/>
    <w:basedOn w:val="a1"/>
    <w:rsid w:val="009454ED"/>
  </w:style>
  <w:style w:type="paragraph" w:customStyle="1" w:styleId="af3">
    <w:name w:val="в) Подраздел (второй уровень)"/>
    <w:basedOn w:val="a0"/>
    <w:next w:val="af4"/>
    <w:link w:val="af5"/>
    <w:uiPriority w:val="1"/>
    <w:qFormat/>
    <w:rsid w:val="006F2D7D"/>
    <w:pPr>
      <w:keepNext/>
      <w:keepLines/>
      <w:spacing w:line="360" w:lineRule="auto"/>
      <w:ind w:left="3969" w:firstLine="709"/>
      <w:jc w:val="both"/>
      <w:outlineLvl w:val="1"/>
    </w:pPr>
    <w:rPr>
      <w:rFonts w:eastAsiaTheme="majorEastAsia" w:cstheme="majorBidi"/>
      <w:b/>
      <w:bCs/>
      <w:sz w:val="26"/>
      <w:szCs w:val="26"/>
      <w:lang w:val="ru-RU" w:eastAsia="ru-RU"/>
    </w:rPr>
  </w:style>
  <w:style w:type="paragraph" w:customStyle="1" w:styleId="af4">
    <w:name w:val="а) Обычный текст_Кислород"/>
    <w:basedOn w:val="a0"/>
    <w:next w:val="a0"/>
    <w:link w:val="af6"/>
    <w:qFormat/>
    <w:rsid w:val="006F2D7D"/>
    <w:pPr>
      <w:spacing w:line="360" w:lineRule="auto"/>
      <w:ind w:firstLine="720"/>
      <w:jc w:val="both"/>
    </w:pPr>
    <w:rPr>
      <w:rFonts w:eastAsiaTheme="minorHAnsi" w:cstheme="minorBidi"/>
      <w:lang w:val="ru-RU" w:eastAsia="ru-RU"/>
    </w:rPr>
  </w:style>
  <w:style w:type="paragraph" w:customStyle="1" w:styleId="af7">
    <w:name w:val="г) Заголовок (третий уровень)"/>
    <w:basedOn w:val="a0"/>
    <w:next w:val="a0"/>
    <w:autoRedefine/>
    <w:uiPriority w:val="2"/>
    <w:qFormat/>
    <w:rsid w:val="006F2D7D"/>
    <w:pPr>
      <w:keepNext/>
      <w:keepLines/>
      <w:spacing w:line="360" w:lineRule="auto"/>
      <w:ind w:left="-709" w:firstLine="709"/>
      <w:contextualSpacing/>
      <w:jc w:val="both"/>
      <w:outlineLvl w:val="2"/>
    </w:pPr>
    <w:rPr>
      <w:rFonts w:eastAsiaTheme="majorEastAsia"/>
      <w:b/>
      <w:color w:val="000001"/>
      <w:lang w:val="ru-RU" w:eastAsia="ru-RU"/>
    </w:rPr>
  </w:style>
  <w:style w:type="character" w:customStyle="1" w:styleId="af5">
    <w:name w:val="в) Подраздел (второй уровень) Знак"/>
    <w:basedOn w:val="a1"/>
    <w:link w:val="af3"/>
    <w:uiPriority w:val="1"/>
    <w:rsid w:val="006F2D7D"/>
    <w:rPr>
      <w:rFonts w:ascii="Times New Roman" w:eastAsiaTheme="majorEastAsia" w:hAnsi="Times New Roman" w:cstheme="majorBidi"/>
      <w:b/>
      <w:bCs/>
      <w:sz w:val="26"/>
      <w:szCs w:val="26"/>
      <w:lang w:eastAsia="ru-RU"/>
    </w:rPr>
  </w:style>
  <w:style w:type="character" w:customStyle="1" w:styleId="af6">
    <w:name w:val="а) Обычный текст_Кислород Знак"/>
    <w:basedOn w:val="a1"/>
    <w:link w:val="af4"/>
    <w:rsid w:val="006F2D7D"/>
    <w:rPr>
      <w:rFonts w:ascii="Times New Roman" w:hAnsi="Times New Roman"/>
      <w:sz w:val="24"/>
      <w:szCs w:val="24"/>
      <w:lang w:eastAsia="ru-RU"/>
    </w:rPr>
  </w:style>
  <w:style w:type="paragraph" w:customStyle="1" w:styleId="af8">
    <w:name w:val="м) Рис.Форм."/>
    <w:basedOn w:val="a0"/>
    <w:link w:val="af9"/>
    <w:uiPriority w:val="11"/>
    <w:qFormat/>
    <w:rsid w:val="006F2D7D"/>
    <w:pPr>
      <w:keepNext/>
      <w:spacing w:before="120" w:line="360" w:lineRule="auto"/>
      <w:jc w:val="center"/>
    </w:pPr>
    <w:rPr>
      <w:rFonts w:eastAsiaTheme="minorHAnsi" w:cstheme="minorBidi"/>
      <w:noProof/>
      <w:lang w:val="ru-RU" w:eastAsia="ru-RU"/>
    </w:rPr>
  </w:style>
  <w:style w:type="character" w:customStyle="1" w:styleId="af9">
    <w:name w:val="м) Рис.Форм. Знак"/>
    <w:basedOn w:val="a1"/>
    <w:link w:val="af8"/>
    <w:uiPriority w:val="11"/>
    <w:rsid w:val="006F2D7D"/>
    <w:rPr>
      <w:rFonts w:ascii="Times New Roman" w:hAnsi="Times New Roman"/>
      <w:noProof/>
      <w:sz w:val="24"/>
      <w:szCs w:val="24"/>
      <w:lang w:eastAsia="ru-RU"/>
    </w:rPr>
  </w:style>
  <w:style w:type="paragraph" w:customStyle="1" w:styleId="a">
    <w:name w:val="е) Список"/>
    <w:basedOn w:val="a0"/>
    <w:link w:val="afa"/>
    <w:uiPriority w:val="5"/>
    <w:qFormat/>
    <w:rsid w:val="006F2D7D"/>
    <w:pPr>
      <w:numPr>
        <w:numId w:val="13"/>
      </w:numPr>
      <w:spacing w:line="360" w:lineRule="auto"/>
      <w:jc w:val="both"/>
    </w:pPr>
    <w:rPr>
      <w:rFonts w:eastAsiaTheme="minorHAnsi" w:cstheme="minorBidi"/>
      <w:lang w:val="ru-RU" w:eastAsia="ru-RU"/>
    </w:rPr>
  </w:style>
  <w:style w:type="paragraph" w:customStyle="1" w:styleId="1">
    <w:name w:val="ж) Букв. (1 уровень)"/>
    <w:basedOn w:val="a0"/>
    <w:link w:val="13"/>
    <w:uiPriority w:val="6"/>
    <w:qFormat/>
    <w:rsid w:val="006F2D7D"/>
    <w:pPr>
      <w:numPr>
        <w:numId w:val="11"/>
      </w:numPr>
      <w:spacing w:line="360" w:lineRule="auto"/>
      <w:contextualSpacing/>
      <w:jc w:val="both"/>
    </w:pPr>
    <w:rPr>
      <w:rFonts w:eastAsiaTheme="minorHAnsi" w:cstheme="minorBidi"/>
      <w:szCs w:val="20"/>
      <w:lang w:val="ru-RU" w:eastAsia="ru-RU"/>
    </w:rPr>
  </w:style>
  <w:style w:type="character" w:customStyle="1" w:styleId="afa">
    <w:name w:val="е) Список Знак"/>
    <w:basedOn w:val="a1"/>
    <w:link w:val="a"/>
    <w:uiPriority w:val="5"/>
    <w:rsid w:val="006F2D7D"/>
    <w:rPr>
      <w:rFonts w:ascii="Times New Roman" w:hAnsi="Times New Roman"/>
      <w:sz w:val="24"/>
      <w:szCs w:val="24"/>
      <w:lang w:eastAsia="ru-RU"/>
    </w:rPr>
  </w:style>
  <w:style w:type="paragraph" w:customStyle="1" w:styleId="2">
    <w:name w:val="з) Цифр.(2 уровень)"/>
    <w:basedOn w:val="32"/>
    <w:link w:val="23"/>
    <w:uiPriority w:val="7"/>
    <w:qFormat/>
    <w:rsid w:val="006F2D7D"/>
    <w:pPr>
      <w:numPr>
        <w:numId w:val="12"/>
      </w:numPr>
      <w:spacing w:line="360" w:lineRule="auto"/>
      <w:jc w:val="both"/>
    </w:pPr>
    <w:rPr>
      <w:rFonts w:eastAsiaTheme="minorHAnsi" w:cstheme="minorBidi"/>
      <w:lang w:eastAsia="ru-RU"/>
    </w:rPr>
  </w:style>
  <w:style w:type="character" w:customStyle="1" w:styleId="13">
    <w:name w:val="ж) Букв. (1 уровень) Знак"/>
    <w:basedOn w:val="a1"/>
    <w:link w:val="1"/>
    <w:uiPriority w:val="6"/>
    <w:rsid w:val="006F2D7D"/>
    <w:rPr>
      <w:rFonts w:ascii="Times New Roman" w:hAnsi="Times New Roman"/>
      <w:sz w:val="24"/>
      <w:szCs w:val="20"/>
      <w:lang w:eastAsia="ru-RU"/>
    </w:rPr>
  </w:style>
  <w:style w:type="character" w:customStyle="1" w:styleId="23">
    <w:name w:val="з) Цифр.(2 уровень) Знак"/>
    <w:basedOn w:val="a1"/>
    <w:link w:val="2"/>
    <w:uiPriority w:val="7"/>
    <w:rsid w:val="006F2D7D"/>
    <w:rPr>
      <w:rFonts w:ascii="Times New Roman" w:hAnsi="Times New Roman"/>
      <w:sz w:val="24"/>
      <w:szCs w:val="24"/>
      <w:lang w:val="en-US" w:eastAsia="ru-RU"/>
    </w:rPr>
  </w:style>
  <w:style w:type="paragraph" w:customStyle="1" w:styleId="afb">
    <w:name w:val="и) Рис.назв."/>
    <w:basedOn w:val="a0"/>
    <w:next w:val="af4"/>
    <w:link w:val="afc"/>
    <w:uiPriority w:val="8"/>
    <w:qFormat/>
    <w:rsid w:val="006F2D7D"/>
    <w:pPr>
      <w:spacing w:after="240"/>
      <w:jc w:val="center"/>
    </w:pPr>
    <w:rPr>
      <w:rFonts w:eastAsiaTheme="minorHAnsi" w:cstheme="minorBidi"/>
      <w:lang w:val="ru-RU" w:eastAsia="ru-RU"/>
    </w:rPr>
  </w:style>
  <w:style w:type="character" w:customStyle="1" w:styleId="afc">
    <w:name w:val="и) Рис.назв. Знак"/>
    <w:basedOn w:val="a1"/>
    <w:link w:val="afb"/>
    <w:uiPriority w:val="8"/>
    <w:rsid w:val="006F2D7D"/>
    <w:rPr>
      <w:rFonts w:ascii="Times New Roman" w:hAnsi="Times New Roman"/>
      <w:sz w:val="24"/>
      <w:szCs w:val="24"/>
      <w:lang w:eastAsia="ru-RU"/>
    </w:rPr>
  </w:style>
  <w:style w:type="paragraph" w:customStyle="1" w:styleId="afd">
    <w:name w:val="д) Подзаголовок (четвертый уровень)"/>
    <w:basedOn w:val="a0"/>
    <w:next w:val="af4"/>
    <w:uiPriority w:val="2"/>
    <w:qFormat/>
    <w:rsid w:val="006F2D7D"/>
    <w:pPr>
      <w:keepNext/>
      <w:keepLines/>
      <w:spacing w:line="360" w:lineRule="auto"/>
      <w:ind w:left="-709" w:firstLine="720"/>
      <w:jc w:val="both"/>
    </w:pPr>
    <w:rPr>
      <w:rFonts w:eastAsiaTheme="minorHAnsi" w:cstheme="minorBidi"/>
      <w:i/>
      <w:lang w:val="ru-RU" w:eastAsia="ru-RU"/>
    </w:rPr>
  </w:style>
  <w:style w:type="paragraph" w:styleId="HTML">
    <w:name w:val="HTML Preformatted"/>
    <w:basedOn w:val="a0"/>
    <w:link w:val="HTML0"/>
    <w:uiPriority w:val="99"/>
    <w:unhideWhenUsed/>
    <w:rsid w:val="006F2D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0">
    <w:name w:val="Стандартный HTML Знак"/>
    <w:basedOn w:val="a1"/>
    <w:link w:val="HTML"/>
    <w:uiPriority w:val="99"/>
    <w:rsid w:val="006F2D7D"/>
    <w:rPr>
      <w:rFonts w:ascii="Courier New" w:eastAsia="Times New Roman" w:hAnsi="Courier New" w:cs="Courier New"/>
      <w:sz w:val="20"/>
      <w:szCs w:val="20"/>
      <w:lang w:val="en-US"/>
    </w:rPr>
  </w:style>
  <w:style w:type="paragraph" w:styleId="32">
    <w:name w:val="List 3"/>
    <w:basedOn w:val="a0"/>
    <w:uiPriority w:val="99"/>
    <w:semiHidden/>
    <w:unhideWhenUsed/>
    <w:rsid w:val="006F2D7D"/>
    <w:pPr>
      <w:ind w:left="849" w:hanging="283"/>
      <w:contextualSpacing/>
    </w:pPr>
  </w:style>
  <w:style w:type="paragraph" w:customStyle="1" w:styleId="readingtime">
    <w:name w:val="readingtime"/>
    <w:basedOn w:val="a0"/>
    <w:rsid w:val="002E72FD"/>
    <w:pPr>
      <w:spacing w:before="100" w:beforeAutospacing="1" w:after="100" w:afterAutospacing="1"/>
    </w:pPr>
    <w:rPr>
      <w:lang w:val="ru-RU" w:eastAsia="ru-RU"/>
    </w:rPr>
  </w:style>
  <w:style w:type="character" w:styleId="afe">
    <w:name w:val="Strong"/>
    <w:basedOn w:val="a1"/>
    <w:uiPriority w:val="22"/>
    <w:qFormat/>
    <w:rsid w:val="002E72FD"/>
    <w:rPr>
      <w:b/>
      <w:bCs/>
    </w:rPr>
  </w:style>
  <w:style w:type="character" w:styleId="aff">
    <w:name w:val="Emphasis"/>
    <w:basedOn w:val="a1"/>
    <w:uiPriority w:val="20"/>
    <w:qFormat/>
    <w:rsid w:val="002E72FD"/>
    <w:rPr>
      <w:i/>
      <w:iCs/>
    </w:rPr>
  </w:style>
  <w:style w:type="character" w:customStyle="1" w:styleId="40">
    <w:name w:val="Заголовок 4 Знак"/>
    <w:basedOn w:val="a1"/>
    <w:link w:val="4"/>
    <w:uiPriority w:val="9"/>
    <w:rsid w:val="009B48F0"/>
    <w:rPr>
      <w:rFonts w:asciiTheme="majorHAnsi" w:eastAsiaTheme="majorEastAsia" w:hAnsiTheme="majorHAnsi" w:cstheme="majorBidi"/>
      <w:i/>
      <w:iCs/>
      <w:color w:val="2F5496" w:themeColor="accent1" w:themeShade="BF"/>
      <w:sz w:val="24"/>
      <w:szCs w:val="24"/>
      <w:lang w:val="en-US"/>
    </w:rPr>
  </w:style>
  <w:style w:type="character" w:customStyle="1" w:styleId="aff0">
    <w:name w:val="ч) Ненумер. загол. Знак"/>
    <w:basedOn w:val="a1"/>
    <w:link w:val="aff1"/>
    <w:uiPriority w:val="21"/>
    <w:locked/>
    <w:rsid w:val="006F6234"/>
    <w:rPr>
      <w:rFonts w:ascii="Times New Roman" w:hAnsi="Times New Roman" w:cs="Times New Roman"/>
      <w:b/>
      <w:sz w:val="24"/>
      <w:szCs w:val="24"/>
      <w:lang w:eastAsia="ru-RU"/>
    </w:rPr>
  </w:style>
  <w:style w:type="paragraph" w:customStyle="1" w:styleId="aff1">
    <w:name w:val="ч) Ненумер. загол."/>
    <w:basedOn w:val="a0"/>
    <w:next w:val="a0"/>
    <w:link w:val="aff0"/>
    <w:uiPriority w:val="21"/>
    <w:qFormat/>
    <w:rsid w:val="006F6234"/>
    <w:pPr>
      <w:keepNext/>
      <w:keepLines/>
      <w:spacing w:before="120" w:after="120" w:line="360" w:lineRule="auto"/>
      <w:ind w:firstLine="720"/>
      <w:jc w:val="both"/>
    </w:pPr>
    <w:rPr>
      <w:rFonts w:eastAsiaTheme="minorHAnsi"/>
      <w:b/>
      <w:lang w:val="ru-RU" w:eastAsia="ru-RU"/>
    </w:rPr>
  </w:style>
  <w:style w:type="paragraph" w:styleId="aff2">
    <w:name w:val="Title"/>
    <w:basedOn w:val="10"/>
    <w:next w:val="a0"/>
    <w:link w:val="aff3"/>
    <w:uiPriority w:val="10"/>
    <w:qFormat/>
    <w:rsid w:val="00433E78"/>
    <w:rPr>
      <w:rFonts w:ascii="Times New Roman" w:hAnsi="Times New Roman" w:cs="Times New Roman"/>
      <w:color w:val="auto"/>
      <w:sz w:val="44"/>
      <w:szCs w:val="36"/>
      <w:lang w:val="ru-RU"/>
    </w:rPr>
  </w:style>
  <w:style w:type="character" w:customStyle="1" w:styleId="aff3">
    <w:name w:val="Заголовок Знак"/>
    <w:basedOn w:val="a1"/>
    <w:link w:val="aff2"/>
    <w:uiPriority w:val="10"/>
    <w:rsid w:val="00433E78"/>
    <w:rPr>
      <w:rFonts w:ascii="Times New Roman" w:eastAsiaTheme="majorEastAsia" w:hAnsi="Times New Roman" w:cs="Times New Roman"/>
      <w:sz w:val="44"/>
      <w:szCs w:val="3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8093085">
      <w:bodyDiv w:val="1"/>
      <w:marLeft w:val="0"/>
      <w:marRight w:val="0"/>
      <w:marTop w:val="0"/>
      <w:marBottom w:val="0"/>
      <w:divBdr>
        <w:top w:val="none" w:sz="0" w:space="0" w:color="auto"/>
        <w:left w:val="none" w:sz="0" w:space="0" w:color="auto"/>
        <w:bottom w:val="none" w:sz="0" w:space="0" w:color="auto"/>
        <w:right w:val="none" w:sz="0" w:space="0" w:color="auto"/>
      </w:divBdr>
      <w:divsChild>
        <w:div w:id="662780515">
          <w:marLeft w:val="0"/>
          <w:marRight w:val="0"/>
          <w:marTop w:val="0"/>
          <w:marBottom w:val="0"/>
          <w:divBdr>
            <w:top w:val="single" w:sz="6" w:space="5" w:color="A2A9B1"/>
            <w:left w:val="single" w:sz="6" w:space="5" w:color="A2A9B1"/>
            <w:bottom w:val="single" w:sz="6" w:space="5" w:color="A2A9B1"/>
            <w:right w:val="single" w:sz="6" w:space="5" w:color="A2A9B1"/>
          </w:divBdr>
        </w:div>
      </w:divsChild>
    </w:div>
    <w:div w:id="447774473">
      <w:bodyDiv w:val="1"/>
      <w:marLeft w:val="0"/>
      <w:marRight w:val="0"/>
      <w:marTop w:val="0"/>
      <w:marBottom w:val="0"/>
      <w:divBdr>
        <w:top w:val="none" w:sz="0" w:space="0" w:color="auto"/>
        <w:left w:val="none" w:sz="0" w:space="0" w:color="auto"/>
        <w:bottom w:val="none" w:sz="0" w:space="0" w:color="auto"/>
        <w:right w:val="none" w:sz="0" w:space="0" w:color="auto"/>
      </w:divBdr>
    </w:div>
    <w:div w:id="634870410">
      <w:bodyDiv w:val="1"/>
      <w:marLeft w:val="0"/>
      <w:marRight w:val="0"/>
      <w:marTop w:val="0"/>
      <w:marBottom w:val="0"/>
      <w:divBdr>
        <w:top w:val="none" w:sz="0" w:space="0" w:color="auto"/>
        <w:left w:val="none" w:sz="0" w:space="0" w:color="auto"/>
        <w:bottom w:val="none" w:sz="0" w:space="0" w:color="auto"/>
        <w:right w:val="none" w:sz="0" w:space="0" w:color="auto"/>
      </w:divBdr>
    </w:div>
    <w:div w:id="665474997">
      <w:bodyDiv w:val="1"/>
      <w:marLeft w:val="0"/>
      <w:marRight w:val="0"/>
      <w:marTop w:val="0"/>
      <w:marBottom w:val="0"/>
      <w:divBdr>
        <w:top w:val="none" w:sz="0" w:space="0" w:color="auto"/>
        <w:left w:val="none" w:sz="0" w:space="0" w:color="auto"/>
        <w:bottom w:val="none" w:sz="0" w:space="0" w:color="auto"/>
        <w:right w:val="none" w:sz="0" w:space="0" w:color="auto"/>
      </w:divBdr>
    </w:div>
    <w:div w:id="699160558">
      <w:bodyDiv w:val="1"/>
      <w:marLeft w:val="0"/>
      <w:marRight w:val="0"/>
      <w:marTop w:val="0"/>
      <w:marBottom w:val="0"/>
      <w:divBdr>
        <w:top w:val="none" w:sz="0" w:space="0" w:color="auto"/>
        <w:left w:val="none" w:sz="0" w:space="0" w:color="auto"/>
        <w:bottom w:val="none" w:sz="0" w:space="0" w:color="auto"/>
        <w:right w:val="none" w:sz="0" w:space="0" w:color="auto"/>
      </w:divBdr>
    </w:div>
    <w:div w:id="718019136">
      <w:bodyDiv w:val="1"/>
      <w:marLeft w:val="0"/>
      <w:marRight w:val="0"/>
      <w:marTop w:val="0"/>
      <w:marBottom w:val="0"/>
      <w:divBdr>
        <w:top w:val="none" w:sz="0" w:space="0" w:color="auto"/>
        <w:left w:val="none" w:sz="0" w:space="0" w:color="auto"/>
        <w:bottom w:val="none" w:sz="0" w:space="0" w:color="auto"/>
        <w:right w:val="none" w:sz="0" w:space="0" w:color="auto"/>
      </w:divBdr>
    </w:div>
    <w:div w:id="921641156">
      <w:bodyDiv w:val="1"/>
      <w:marLeft w:val="0"/>
      <w:marRight w:val="0"/>
      <w:marTop w:val="0"/>
      <w:marBottom w:val="0"/>
      <w:divBdr>
        <w:top w:val="none" w:sz="0" w:space="0" w:color="auto"/>
        <w:left w:val="none" w:sz="0" w:space="0" w:color="auto"/>
        <w:bottom w:val="none" w:sz="0" w:space="0" w:color="auto"/>
        <w:right w:val="none" w:sz="0" w:space="0" w:color="auto"/>
      </w:divBdr>
    </w:div>
    <w:div w:id="1659068417">
      <w:bodyDiv w:val="1"/>
      <w:marLeft w:val="0"/>
      <w:marRight w:val="0"/>
      <w:marTop w:val="0"/>
      <w:marBottom w:val="0"/>
      <w:divBdr>
        <w:top w:val="none" w:sz="0" w:space="0" w:color="auto"/>
        <w:left w:val="none" w:sz="0" w:space="0" w:color="auto"/>
        <w:bottom w:val="none" w:sz="0" w:space="0" w:color="auto"/>
        <w:right w:val="none" w:sz="0" w:space="0" w:color="auto"/>
      </w:divBdr>
      <w:divsChild>
        <w:div w:id="19401791">
          <w:marLeft w:val="0"/>
          <w:marRight w:val="0"/>
          <w:marTop w:val="0"/>
          <w:marBottom w:val="0"/>
          <w:divBdr>
            <w:top w:val="none" w:sz="0" w:space="0" w:color="auto"/>
            <w:left w:val="none" w:sz="0" w:space="0" w:color="auto"/>
            <w:bottom w:val="none" w:sz="0" w:space="0" w:color="auto"/>
            <w:right w:val="none" w:sz="0" w:space="0" w:color="auto"/>
          </w:divBdr>
          <w:divsChild>
            <w:div w:id="1709258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6392541">
      <w:bodyDiv w:val="1"/>
      <w:marLeft w:val="0"/>
      <w:marRight w:val="0"/>
      <w:marTop w:val="0"/>
      <w:marBottom w:val="0"/>
      <w:divBdr>
        <w:top w:val="none" w:sz="0" w:space="0" w:color="auto"/>
        <w:left w:val="none" w:sz="0" w:space="0" w:color="auto"/>
        <w:bottom w:val="none" w:sz="0" w:space="0" w:color="auto"/>
        <w:right w:val="none" w:sz="0" w:space="0" w:color="auto"/>
      </w:divBdr>
      <w:divsChild>
        <w:div w:id="18120403">
          <w:marLeft w:val="0"/>
          <w:marRight w:val="0"/>
          <w:marTop w:val="0"/>
          <w:marBottom w:val="0"/>
          <w:divBdr>
            <w:top w:val="single" w:sz="6" w:space="5" w:color="A2A9B1"/>
            <w:left w:val="single" w:sz="6" w:space="5" w:color="A2A9B1"/>
            <w:bottom w:val="single" w:sz="6" w:space="5" w:color="A2A9B1"/>
            <w:right w:val="single" w:sz="6" w:space="5" w:color="A2A9B1"/>
          </w:divBdr>
        </w:div>
        <w:div w:id="7876080">
          <w:marLeft w:val="120"/>
          <w:marRight w:val="0"/>
          <w:marTop w:val="0"/>
          <w:marBottom w:val="120"/>
          <w:divBdr>
            <w:top w:val="none" w:sz="0" w:space="0" w:color="auto"/>
            <w:left w:val="none" w:sz="0" w:space="0" w:color="auto"/>
            <w:bottom w:val="none" w:sz="0" w:space="0" w:color="auto"/>
            <w:right w:val="none" w:sz="0" w:space="0" w:color="auto"/>
          </w:divBdr>
        </w:div>
        <w:div w:id="595557078">
          <w:marLeft w:val="0"/>
          <w:marRight w:val="0"/>
          <w:marTop w:val="0"/>
          <w:marBottom w:val="0"/>
          <w:divBdr>
            <w:top w:val="none" w:sz="0" w:space="0" w:color="auto"/>
            <w:left w:val="none" w:sz="0" w:space="0" w:color="auto"/>
            <w:bottom w:val="none" w:sz="0" w:space="0" w:color="auto"/>
            <w:right w:val="none" w:sz="0" w:space="0" w:color="auto"/>
          </w:divBdr>
        </w:div>
        <w:div w:id="477068778">
          <w:marLeft w:val="0"/>
          <w:marRight w:val="0"/>
          <w:marTop w:val="0"/>
          <w:marBottom w:val="0"/>
          <w:divBdr>
            <w:top w:val="none" w:sz="0" w:space="0" w:color="auto"/>
            <w:left w:val="none" w:sz="0" w:space="0" w:color="auto"/>
            <w:bottom w:val="none" w:sz="0" w:space="0" w:color="auto"/>
            <w:right w:val="none" w:sz="0" w:space="0" w:color="auto"/>
          </w:divBdr>
        </w:div>
        <w:div w:id="409042935">
          <w:marLeft w:val="0"/>
          <w:marRight w:val="0"/>
          <w:marTop w:val="0"/>
          <w:marBottom w:val="0"/>
          <w:divBdr>
            <w:top w:val="none" w:sz="0" w:space="0" w:color="auto"/>
            <w:left w:val="none" w:sz="0" w:space="0" w:color="auto"/>
            <w:bottom w:val="none" w:sz="0" w:space="0" w:color="auto"/>
            <w:right w:val="none" w:sz="0" w:space="0" w:color="auto"/>
          </w:divBdr>
        </w:div>
      </w:divsChild>
    </w:div>
    <w:div w:id="19590247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1.png"/><Relationship Id="rId117" Type="http://schemas.openxmlformats.org/officeDocument/2006/relationships/image" Target="media/image110.png"/><Relationship Id="rId21" Type="http://schemas.openxmlformats.org/officeDocument/2006/relationships/image" Target="media/image16.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image" Target="media/image77.jpeg"/><Relationship Id="rId89" Type="http://schemas.openxmlformats.org/officeDocument/2006/relationships/image" Target="media/image82.png"/><Relationship Id="rId112" Type="http://schemas.openxmlformats.org/officeDocument/2006/relationships/image" Target="media/image105.png"/><Relationship Id="rId133" Type="http://schemas.openxmlformats.org/officeDocument/2006/relationships/fontTable" Target="fontTable.xml"/><Relationship Id="rId16" Type="http://schemas.openxmlformats.org/officeDocument/2006/relationships/image" Target="media/image11.png"/><Relationship Id="rId107" Type="http://schemas.openxmlformats.org/officeDocument/2006/relationships/image" Target="media/image100.png"/><Relationship Id="rId11" Type="http://schemas.openxmlformats.org/officeDocument/2006/relationships/image" Target="media/image6.png"/><Relationship Id="rId32" Type="http://schemas.openxmlformats.org/officeDocument/2006/relationships/image" Target="media/image27.png"/><Relationship Id="rId37" Type="http://schemas.openxmlformats.org/officeDocument/2006/relationships/hyperlink" Target="https://www.google.com/search?q=Solid+State+Lidars" TargetMode="External"/><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png"/><Relationship Id="rId102" Type="http://schemas.openxmlformats.org/officeDocument/2006/relationships/image" Target="media/image95.png"/><Relationship Id="rId123" Type="http://schemas.openxmlformats.org/officeDocument/2006/relationships/image" Target="media/image116.jpeg"/><Relationship Id="rId128" Type="http://schemas.openxmlformats.org/officeDocument/2006/relationships/image" Target="media/image121.png"/><Relationship Id="rId5" Type="http://schemas.openxmlformats.org/officeDocument/2006/relationships/webSettings" Target="webSettings.xml"/><Relationship Id="rId90" Type="http://schemas.openxmlformats.org/officeDocument/2006/relationships/image" Target="media/image83.png"/><Relationship Id="rId95" Type="http://schemas.openxmlformats.org/officeDocument/2006/relationships/image" Target="media/image88.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jpeg"/><Relationship Id="rId69" Type="http://schemas.openxmlformats.org/officeDocument/2006/relationships/image" Target="media/image62.jpeg"/><Relationship Id="rId77" Type="http://schemas.openxmlformats.org/officeDocument/2006/relationships/image" Target="media/image70.png"/><Relationship Id="rId100" Type="http://schemas.openxmlformats.org/officeDocument/2006/relationships/image" Target="media/image93.png"/><Relationship Id="rId105" Type="http://schemas.openxmlformats.org/officeDocument/2006/relationships/image" Target="media/image98.png"/><Relationship Id="rId113" Type="http://schemas.openxmlformats.org/officeDocument/2006/relationships/image" Target="media/image106.png"/><Relationship Id="rId118" Type="http://schemas.openxmlformats.org/officeDocument/2006/relationships/image" Target="media/image111.jpeg"/><Relationship Id="rId126" Type="http://schemas.openxmlformats.org/officeDocument/2006/relationships/image" Target="media/image119.png"/><Relationship Id="rId134" Type="http://schemas.openxmlformats.org/officeDocument/2006/relationships/theme" Target="theme/theme1.xml"/><Relationship Id="rId8" Type="http://schemas.openxmlformats.org/officeDocument/2006/relationships/image" Target="media/image3.png"/><Relationship Id="rId51" Type="http://schemas.openxmlformats.org/officeDocument/2006/relationships/image" Target="media/image44.png"/><Relationship Id="rId72" Type="http://schemas.openxmlformats.org/officeDocument/2006/relationships/image" Target="media/image65.png"/><Relationship Id="rId80" Type="http://schemas.openxmlformats.org/officeDocument/2006/relationships/image" Target="media/image73.png"/><Relationship Id="rId85" Type="http://schemas.openxmlformats.org/officeDocument/2006/relationships/image" Target="media/image78.png"/><Relationship Id="rId93" Type="http://schemas.openxmlformats.org/officeDocument/2006/relationships/image" Target="media/image86.png"/><Relationship Id="rId98" Type="http://schemas.openxmlformats.org/officeDocument/2006/relationships/image" Target="media/image91.png"/><Relationship Id="rId121" Type="http://schemas.openxmlformats.org/officeDocument/2006/relationships/image" Target="media/image114.png"/><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31.jpe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103" Type="http://schemas.openxmlformats.org/officeDocument/2006/relationships/image" Target="media/image96.png"/><Relationship Id="rId108" Type="http://schemas.openxmlformats.org/officeDocument/2006/relationships/image" Target="media/image101.png"/><Relationship Id="rId116" Type="http://schemas.openxmlformats.org/officeDocument/2006/relationships/image" Target="media/image109.png"/><Relationship Id="rId124" Type="http://schemas.openxmlformats.org/officeDocument/2006/relationships/image" Target="media/image117.png"/><Relationship Id="rId129" Type="http://schemas.openxmlformats.org/officeDocument/2006/relationships/image" Target="media/image122.png"/><Relationship Id="rId20" Type="http://schemas.openxmlformats.org/officeDocument/2006/relationships/image" Target="media/image15.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jpeg"/><Relationship Id="rId70" Type="http://schemas.openxmlformats.org/officeDocument/2006/relationships/image" Target="media/image63.png"/><Relationship Id="rId75" Type="http://schemas.openxmlformats.org/officeDocument/2006/relationships/image" Target="media/image68.jpeg"/><Relationship Id="rId83" Type="http://schemas.openxmlformats.org/officeDocument/2006/relationships/image" Target="media/image76.jpeg"/><Relationship Id="rId88" Type="http://schemas.openxmlformats.org/officeDocument/2006/relationships/image" Target="media/image81.jpeg"/><Relationship Id="rId91" Type="http://schemas.openxmlformats.org/officeDocument/2006/relationships/image" Target="media/image84.png"/><Relationship Id="rId96" Type="http://schemas.openxmlformats.org/officeDocument/2006/relationships/image" Target="media/image89.png"/><Relationship Id="rId111" Type="http://schemas.openxmlformats.org/officeDocument/2006/relationships/image" Target="media/image104.png"/><Relationship Id="rId132" Type="http://schemas.openxmlformats.org/officeDocument/2006/relationships/image" Target="media/image125.png"/><Relationship Id="rId1" Type="http://schemas.openxmlformats.org/officeDocument/2006/relationships/customXml" Target="../customXml/item1.xml"/><Relationship Id="rId6" Type="http://schemas.openxmlformats.org/officeDocument/2006/relationships/image" Target="media/image1.png"/><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hyperlink" Target="https://en.wikipedia.org/wiki/Lidar" TargetMode="External"/><Relationship Id="rId49" Type="http://schemas.openxmlformats.org/officeDocument/2006/relationships/image" Target="media/image42.jpeg"/><Relationship Id="rId57" Type="http://schemas.openxmlformats.org/officeDocument/2006/relationships/image" Target="media/image50.png"/><Relationship Id="rId106" Type="http://schemas.openxmlformats.org/officeDocument/2006/relationships/image" Target="media/image99.png"/><Relationship Id="rId114" Type="http://schemas.openxmlformats.org/officeDocument/2006/relationships/image" Target="media/image107.png"/><Relationship Id="rId119" Type="http://schemas.openxmlformats.org/officeDocument/2006/relationships/image" Target="media/image112.png"/><Relationship Id="rId127" Type="http://schemas.openxmlformats.org/officeDocument/2006/relationships/image" Target="media/image120.png"/><Relationship Id="rId10" Type="http://schemas.openxmlformats.org/officeDocument/2006/relationships/image" Target="media/image5.png"/><Relationship Id="rId31" Type="http://schemas.openxmlformats.org/officeDocument/2006/relationships/image" Target="media/image26.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jpeg"/><Relationship Id="rId81" Type="http://schemas.openxmlformats.org/officeDocument/2006/relationships/image" Target="media/image74.jpeg"/><Relationship Id="rId86" Type="http://schemas.openxmlformats.org/officeDocument/2006/relationships/image" Target="media/image79.jpeg"/><Relationship Id="rId94" Type="http://schemas.openxmlformats.org/officeDocument/2006/relationships/image" Target="media/image87.png"/><Relationship Id="rId99" Type="http://schemas.openxmlformats.org/officeDocument/2006/relationships/image" Target="media/image92.png"/><Relationship Id="rId101" Type="http://schemas.openxmlformats.org/officeDocument/2006/relationships/image" Target="media/image94.png"/><Relationship Id="rId122" Type="http://schemas.openxmlformats.org/officeDocument/2006/relationships/image" Target="media/image115.jpeg"/><Relationship Id="rId130" Type="http://schemas.openxmlformats.org/officeDocument/2006/relationships/image" Target="media/image123.png"/><Relationship Id="rId4" Type="http://schemas.openxmlformats.org/officeDocument/2006/relationships/settings" Target="settings.xml"/><Relationship Id="rId9" Type="http://schemas.openxmlformats.org/officeDocument/2006/relationships/image" Target="media/image4.png"/><Relationship Id="rId13" Type="http://schemas.openxmlformats.org/officeDocument/2006/relationships/image" Target="media/image8.png"/><Relationship Id="rId18" Type="http://schemas.openxmlformats.org/officeDocument/2006/relationships/image" Target="media/image13.png"/><Relationship Id="rId39" Type="http://schemas.openxmlformats.org/officeDocument/2006/relationships/image" Target="media/image32.png"/><Relationship Id="rId109" Type="http://schemas.openxmlformats.org/officeDocument/2006/relationships/image" Target="media/image102.png"/><Relationship Id="rId34" Type="http://schemas.openxmlformats.org/officeDocument/2006/relationships/image" Target="media/image29.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97" Type="http://schemas.openxmlformats.org/officeDocument/2006/relationships/image" Target="media/image90.png"/><Relationship Id="rId104" Type="http://schemas.openxmlformats.org/officeDocument/2006/relationships/image" Target="media/image97.png"/><Relationship Id="rId120" Type="http://schemas.openxmlformats.org/officeDocument/2006/relationships/image" Target="media/image113.jpeg"/><Relationship Id="rId125" Type="http://schemas.openxmlformats.org/officeDocument/2006/relationships/image" Target="media/image118.jpeg"/><Relationship Id="rId7" Type="http://schemas.openxmlformats.org/officeDocument/2006/relationships/image" Target="media/image2.png"/><Relationship Id="rId71" Type="http://schemas.openxmlformats.org/officeDocument/2006/relationships/image" Target="media/image64.png"/><Relationship Id="rId92" Type="http://schemas.openxmlformats.org/officeDocument/2006/relationships/image" Target="media/image85.png"/><Relationship Id="rId2" Type="http://schemas.openxmlformats.org/officeDocument/2006/relationships/numbering" Target="numbering.xml"/><Relationship Id="rId29" Type="http://schemas.openxmlformats.org/officeDocument/2006/relationships/image" Target="media/image24.png"/><Relationship Id="rId24" Type="http://schemas.openxmlformats.org/officeDocument/2006/relationships/image" Target="media/image19.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image" Target="media/image80.png"/><Relationship Id="rId110" Type="http://schemas.openxmlformats.org/officeDocument/2006/relationships/image" Target="media/image103.png"/><Relationship Id="rId115" Type="http://schemas.openxmlformats.org/officeDocument/2006/relationships/image" Target="media/image108.png"/><Relationship Id="rId131" Type="http://schemas.openxmlformats.org/officeDocument/2006/relationships/image" Target="media/image124.png"/><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4.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oo21</b:Tag>
    <b:SourceType>InternetSite</b:SourceType>
    <b:Guid>{B80FC390-C339-4058-91BC-895E0D1EE191}</b:Guid>
    <b:Title>developers.google.com</b:Title>
    <b:Year>2021</b:Year>
    <b:Author>
      <b:Author>
        <b:Corporate>google.com</b:Corporate>
      </b:Author>
    </b:Author>
    <b:InternetSiteTitle>ARCore</b:InternetSiteTitle>
    <b:URL>https://developers.google.com/ar/develop/c/depth/developer-guide?hl=ur</b:URL>
    <b:RefOrder>1</b:RefOrder>
  </b:Source>
  <b:Source>
    <b:Tag>Aut19</b:Tag>
    <b:SourceType>InternetSite</b:SourceType>
    <b:Guid>{30EA8120-B748-4F56-8DE9-B31AA3263F98}</b:Guid>
    <b:Author>
      <b:Author>
        <b:Corporate>Autodesk</b:Corporate>
      </b:Author>
    </b:Author>
    <b:Title>Structured Light 3D Scanning </b:Title>
    <b:InternetSiteTitle>Autodesk: Structured Light 3D Scanning </b:InternetSiteTitle>
    <b:Year>2019</b:Year>
    <b:URL>https://www.instructables.com/id/Structured-Light-3D-Scanning/</b:URL>
    <b:RefOrder>2</b:RefOrder>
  </b:Source>
  <b:Source>
    <b:Tag>Alb21</b:Tag>
    <b:SourceType>InternetSite</b:SourceType>
    <b:Guid>{DE229026-0F68-49B7-95AB-B3928C5BAFA0}</b:Guid>
    <b:Author>
      <b:Author>
        <b:NameList>
          <b:Person>
            <b:Last>Quero</b:Last>
            <b:First>Alberto</b:First>
          </b:Person>
        </b:NameList>
      </b:Author>
    </b:Author>
    <b:Title>ToF puede llegar a detectar cámaras ocultas</b:Title>
    <b:InternetSiteTitle>tododisca.com</b:InternetSiteTitle>
    <b:Year>2021</b:Year>
    <b:Month>12</b:Month>
    <b:Day>12</b:Day>
    <b:URL>https://www.tododisca.com/telefono-detectar-camaras-ocultas/</b:URL>
    <b:RefOrder>3</b:RefOrder>
  </b:Source>
</b:Sources>
</file>

<file path=customXml/itemProps1.xml><?xml version="1.0" encoding="utf-8"?>
<ds:datastoreItem xmlns:ds="http://schemas.openxmlformats.org/officeDocument/2006/customXml" ds:itemID="{69CF270C-16B1-DD41-A3B2-AEFBD18C49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5</TotalTime>
  <Pages>119</Pages>
  <Words>61509</Words>
  <Characters>350606</Characters>
  <Application>Microsoft Office Word</Application>
  <DocSecurity>0</DocSecurity>
  <Lines>2921</Lines>
  <Paragraphs>822</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112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mira</dc:creator>
  <cp:keywords/>
  <dc:description/>
  <cp:lastModifiedBy>Administrator@navigine.local</cp:lastModifiedBy>
  <cp:revision>45</cp:revision>
  <dcterms:created xsi:type="dcterms:W3CDTF">2021-12-20T09:25:00Z</dcterms:created>
  <dcterms:modified xsi:type="dcterms:W3CDTF">2021-12-29T1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FPFDlk0b"/&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